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27F2" w14:textId="3B67B0D2" w:rsidR="001C7AD0" w:rsidRPr="00D27AAA" w:rsidRDefault="00C2538C" w:rsidP="00473ACC">
      <w:pPr>
        <w:spacing w:line="480" w:lineRule="auto"/>
        <w:rPr>
          <w:b/>
          <w:sz w:val="24"/>
          <w:szCs w:val="24"/>
        </w:rPr>
      </w:pPr>
      <w:r>
        <w:rPr>
          <w:b/>
          <w:sz w:val="24"/>
          <w:szCs w:val="24"/>
        </w:rPr>
        <w:t>Crop domesticati</w:t>
      </w:r>
      <w:r w:rsidR="00B75925">
        <w:rPr>
          <w:b/>
          <w:sz w:val="24"/>
          <w:szCs w:val="24"/>
        </w:rPr>
        <w:t>on and pathogen virulence: I</w:t>
      </w:r>
      <w:r>
        <w:rPr>
          <w:b/>
          <w:sz w:val="24"/>
          <w:szCs w:val="24"/>
        </w:rPr>
        <w:t>nteraction</w:t>
      </w:r>
      <w:r w:rsidR="00B75925">
        <w:rPr>
          <w:b/>
          <w:sz w:val="24"/>
          <w:szCs w:val="24"/>
        </w:rPr>
        <w:t>s</w:t>
      </w:r>
      <w:r>
        <w:rPr>
          <w:b/>
          <w:sz w:val="24"/>
          <w:szCs w:val="24"/>
        </w:rPr>
        <w:t xml:space="preserve"> of</w:t>
      </w:r>
      <w:r w:rsidR="001C7AD0">
        <w:rPr>
          <w:b/>
          <w:sz w:val="24"/>
          <w:szCs w:val="24"/>
        </w:rPr>
        <w:t xml:space="preserve"> tomato </w:t>
      </w:r>
      <w:r>
        <w:rPr>
          <w:b/>
          <w:sz w:val="24"/>
          <w:szCs w:val="24"/>
        </w:rPr>
        <w:t>and</w:t>
      </w:r>
      <w:r w:rsidR="001C7AD0">
        <w:rPr>
          <w:b/>
          <w:sz w:val="24"/>
          <w:szCs w:val="24"/>
        </w:rPr>
        <w:t xml:space="preserve"> </w:t>
      </w:r>
      <w:r w:rsidR="001C7AD0" w:rsidRPr="001C7AD0">
        <w:rPr>
          <w:b/>
          <w:i/>
          <w:sz w:val="24"/>
          <w:szCs w:val="24"/>
        </w:rPr>
        <w:t xml:space="preserve">Botrytis </w:t>
      </w:r>
      <w:r>
        <w:rPr>
          <w:b/>
          <w:sz w:val="24"/>
          <w:szCs w:val="24"/>
        </w:rPr>
        <w:t>genetic diversity</w:t>
      </w:r>
    </w:p>
    <w:p w14:paraId="450F5AC6" w14:textId="77777777" w:rsidR="001C7AD0" w:rsidRPr="000F79B1" w:rsidRDefault="001C7AD0" w:rsidP="00473ACC">
      <w:pPr>
        <w:spacing w:line="480" w:lineRule="auto"/>
        <w:rPr>
          <w:b/>
          <w:sz w:val="24"/>
          <w:szCs w:val="24"/>
        </w:rPr>
      </w:pPr>
    </w:p>
    <w:p w14:paraId="200F5DF5" w14:textId="5389DF99"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00C87988">
        <w:rPr>
          <w:b/>
          <w:sz w:val="24"/>
          <w:szCs w:val="24"/>
        </w:rPr>
        <w:t>*</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Universidade Federal de Lavras, </w:t>
      </w:r>
      <w:r w:rsidRPr="003A2C5B">
        <w:rPr>
          <w:sz w:val="24"/>
          <w:szCs w:val="24"/>
        </w:rPr>
        <w:t>Lavras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DynaMo Center of Excellence, University of Copenhagen, Thorvaldsensvej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0AAA6BD0" w14:textId="77777777" w:rsidR="005D0EEF" w:rsidRPr="000F79B1" w:rsidRDefault="005D0EEF" w:rsidP="00473ACC">
      <w:pPr>
        <w:spacing w:line="480" w:lineRule="auto"/>
        <w:rPr>
          <w:b/>
          <w:sz w:val="24"/>
          <w:szCs w:val="24"/>
        </w:rPr>
      </w:pPr>
    </w:p>
    <w:p w14:paraId="5596F968" w14:textId="77777777" w:rsidR="00D54347" w:rsidRDefault="00D54347">
      <w:pPr>
        <w:rPr>
          <w:b/>
          <w:sz w:val="24"/>
          <w:szCs w:val="24"/>
        </w:rPr>
      </w:pPr>
      <w:r>
        <w:rPr>
          <w:b/>
          <w:sz w:val="24"/>
          <w:szCs w:val="24"/>
        </w:rPr>
        <w:br w:type="page"/>
      </w:r>
    </w:p>
    <w:p w14:paraId="6976E2EA" w14:textId="7952A8B4" w:rsidR="00D54347" w:rsidRPr="00D27AAA" w:rsidRDefault="00D54347" w:rsidP="00D54347">
      <w:pPr>
        <w:spacing w:line="480" w:lineRule="auto"/>
        <w:rPr>
          <w:b/>
          <w:sz w:val="24"/>
          <w:szCs w:val="24"/>
        </w:rPr>
      </w:pPr>
      <w:r>
        <w:rPr>
          <w:b/>
          <w:sz w:val="24"/>
          <w:szCs w:val="24"/>
        </w:rPr>
        <w:lastRenderedPageBreak/>
        <w:t>Running title: Crop domestication and Botrytis virulence</w:t>
      </w:r>
    </w:p>
    <w:p w14:paraId="5DD87AE1" w14:textId="607027F8" w:rsidR="00D54347" w:rsidRDefault="00D54347" w:rsidP="00473ACC">
      <w:pPr>
        <w:spacing w:line="480" w:lineRule="auto"/>
        <w:rPr>
          <w:b/>
          <w:sz w:val="24"/>
          <w:szCs w:val="24"/>
        </w:rPr>
      </w:pPr>
    </w:p>
    <w:p w14:paraId="46F6C05C" w14:textId="08342890" w:rsidR="00D54347" w:rsidRDefault="005D0EEF" w:rsidP="00473ACC">
      <w:pPr>
        <w:spacing w:line="480" w:lineRule="auto"/>
        <w:rPr>
          <w:b/>
          <w:sz w:val="24"/>
          <w:szCs w:val="24"/>
        </w:rPr>
      </w:pPr>
      <w:r w:rsidRPr="000F79B1">
        <w:rPr>
          <w:b/>
          <w:sz w:val="24"/>
          <w:szCs w:val="24"/>
        </w:rPr>
        <w:t>Key</w:t>
      </w:r>
      <w:r w:rsidR="00775072">
        <w:rPr>
          <w:b/>
          <w:sz w:val="24"/>
          <w:szCs w:val="24"/>
        </w:rPr>
        <w:t xml:space="preserve"> phrases</w:t>
      </w:r>
      <w:r w:rsidRPr="000F79B1">
        <w:rPr>
          <w:b/>
          <w:sz w:val="24"/>
          <w:szCs w:val="24"/>
        </w:rPr>
        <w:t>: Botrytis cinerea, plant-pathogen interaction, tomato, domestication</w:t>
      </w:r>
      <w:r w:rsidR="00775072">
        <w:rPr>
          <w:b/>
          <w:sz w:val="24"/>
          <w:szCs w:val="24"/>
        </w:rPr>
        <w:t xml:space="preserve">, </w:t>
      </w:r>
      <w:r w:rsidR="00C2538C">
        <w:rPr>
          <w:b/>
          <w:sz w:val="24"/>
          <w:szCs w:val="24"/>
        </w:rPr>
        <w:t>genome wide association mapping</w:t>
      </w:r>
    </w:p>
    <w:p w14:paraId="1BAB307B" w14:textId="3038D277" w:rsidR="00775072" w:rsidRDefault="00775072" w:rsidP="00775072">
      <w:pPr>
        <w:spacing w:before="100" w:beforeAutospacing="1"/>
        <w:rPr>
          <w:rStyle w:val="Hyperlink0"/>
          <w:rFonts w:asciiTheme="minorHAnsi" w:eastAsia="Calibri" w:hAnsiTheme="minorHAnsi"/>
          <w:lang w:val="de-DE"/>
        </w:rPr>
      </w:pPr>
      <w:r>
        <w:rPr>
          <w:b/>
          <w:sz w:val="24"/>
          <w:szCs w:val="24"/>
        </w:rPr>
        <w:t>Corresponding author</w:t>
      </w:r>
      <w:r w:rsidRPr="00E764BE">
        <w:rPr>
          <w:b/>
          <w:sz w:val="24"/>
          <w:szCs w:val="24"/>
        </w:rPr>
        <w:t>:</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205B3FCE" w14:textId="77777777" w:rsidR="00775072" w:rsidRDefault="00775072" w:rsidP="00775072">
      <w:pPr>
        <w:spacing w:before="100" w:beforeAutospacing="1"/>
        <w:rPr>
          <w:sz w:val="24"/>
          <w:szCs w:val="24"/>
        </w:rPr>
      </w:pPr>
      <w:r w:rsidRPr="00E764BE">
        <w:rPr>
          <w:rStyle w:val="Hyperlink0"/>
          <w:rFonts w:asciiTheme="minorHAnsi" w:eastAsia="Calibri" w:hAnsiTheme="minorHAnsi"/>
        </w:rPr>
        <w:t>Kliebenstein@ucdavis.edu</w:t>
      </w:r>
      <w:r w:rsidRPr="00E764BE">
        <w:rPr>
          <w:sz w:val="24"/>
          <w:szCs w:val="24"/>
        </w:rPr>
        <w:tab/>
      </w:r>
    </w:p>
    <w:p w14:paraId="403DDD94" w14:textId="7CD1088C" w:rsidR="007778D3" w:rsidRPr="00E764BE" w:rsidRDefault="007778D3" w:rsidP="00775072">
      <w:pPr>
        <w:spacing w:before="100" w:beforeAutospacing="1"/>
        <w:rPr>
          <w:rFonts w:eastAsia="Arial Unicode MS"/>
          <w:sz w:val="24"/>
          <w:szCs w:val="24"/>
        </w:rPr>
      </w:pPr>
      <w:r>
        <w:rPr>
          <w:rFonts w:eastAsia="Arial Unicode MS"/>
          <w:sz w:val="24"/>
          <w:szCs w:val="24"/>
        </w:rPr>
        <w:t xml:space="preserve">Phone: </w:t>
      </w:r>
      <w:r w:rsidRPr="007778D3">
        <w:rPr>
          <w:rFonts w:eastAsia="Arial Unicode MS"/>
          <w:sz w:val="24"/>
          <w:szCs w:val="24"/>
        </w:rPr>
        <w:t>530-754-7775</w:t>
      </w:r>
    </w:p>
    <w:p w14:paraId="11A97889" w14:textId="77777777" w:rsidR="00775072" w:rsidRPr="00E764BE" w:rsidRDefault="00775072" w:rsidP="00775072">
      <w:pPr>
        <w:spacing w:before="100" w:beforeAutospacing="1"/>
        <w:rPr>
          <w:rStyle w:val="Hyperlink0"/>
          <w:rFonts w:asciiTheme="minorHAnsi" w:eastAsia="Calibri" w:hAnsiTheme="minorHAnsi"/>
        </w:rPr>
      </w:pP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6C113E9D" w:rsidR="000F79B1" w:rsidRDefault="003E70BE" w:rsidP="00A03AD5">
      <w:pPr>
        <w:spacing w:line="480" w:lineRule="auto"/>
        <w:ind w:firstLine="720"/>
        <w:rPr>
          <w:b/>
          <w:sz w:val="24"/>
          <w:szCs w:val="24"/>
        </w:rPr>
      </w:pPr>
      <w:bookmarkStart w:id="0" w:name="_GoBack"/>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 xml:space="preserve">resistance. </w:t>
      </w:r>
      <w:r w:rsidR="009268BB">
        <w:rPr>
          <w:sz w:val="24"/>
          <w:szCs w:val="24"/>
        </w:rPr>
        <w:t>Little</w:t>
      </w:r>
      <w:r>
        <w:rPr>
          <w:sz w:val="24"/>
          <w:szCs w:val="24"/>
        </w:rPr>
        <w:t xml:space="preserve">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9268BB">
        <w:rPr>
          <w:sz w:val="24"/>
          <w:szCs w:val="24"/>
        </w:rPr>
        <w:t>Lesion</w:t>
      </w:r>
      <w:r w:rsidR="00CF11DF">
        <w:rPr>
          <w:sz w:val="24"/>
          <w:szCs w:val="24"/>
        </w:rPr>
        <w:t xml:space="preserve">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p>
    <w:bookmarkEnd w:id="0"/>
    <w:p w14:paraId="7964E2B9" w14:textId="77777777" w:rsidR="00A03AD5" w:rsidRPr="00A03AD5" w:rsidRDefault="00A03AD5" w:rsidP="00A03AD5">
      <w:pPr>
        <w:spacing w:line="480" w:lineRule="auto"/>
        <w:rPr>
          <w:b/>
          <w:sz w:val="24"/>
          <w:szCs w:val="24"/>
        </w:rPr>
      </w:pPr>
      <w:r w:rsidRPr="00A03AD5">
        <w:rPr>
          <w:b/>
          <w:sz w:val="24"/>
          <w:szCs w:val="24"/>
        </w:rPr>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xml:space="preserve">. The specific outcome of any interaction is </w:t>
      </w:r>
      <w:r w:rsidR="00833029">
        <w:rPr>
          <w:sz w:val="24"/>
          <w:szCs w:val="24"/>
        </w:rPr>
        <w:lastRenderedPageBreak/>
        <w:t>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 xml:space="preserve">generalist pathogens is largely quantitative and </w:t>
      </w:r>
      <w:r w:rsidR="00E00320" w:rsidRPr="008A5ED9">
        <w:rPr>
          <w:sz w:val="24"/>
          <w:szCs w:val="24"/>
        </w:rPr>
        <w:lastRenderedPageBreak/>
        <w:t>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5A939624"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Desjardins, Cohen et </w:t>
      </w:r>
      <w:r w:rsidR="00042D5F">
        <w:rPr>
          <w:noProof/>
          <w:sz w:val="24"/>
          <w:szCs w:val="24"/>
        </w:rPr>
        <w:lastRenderedPageBreak/>
        <w:t>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Puccinia graminis</w:t>
      </w:r>
      <w:r w:rsidR="00C30B68">
        <w:rPr>
          <w:sz w:val="24"/>
          <w:szCs w:val="24"/>
        </w:rPr>
        <w:t xml:space="preserve"> </w:t>
      </w:r>
      <w:r w:rsidR="001F21B6">
        <w:rPr>
          <w:sz w:val="24"/>
          <w:szCs w:val="24"/>
        </w:rPr>
        <w:t xml:space="preserve">f. sp. </w:t>
      </w:r>
      <w:r w:rsidR="00AA4A31">
        <w:rPr>
          <w:i/>
          <w:sz w:val="24"/>
          <w:szCs w:val="24"/>
        </w:rPr>
        <w:t>t</w:t>
      </w:r>
      <w:r w:rsidR="001F21B6" w:rsidRPr="000224F6">
        <w:rPr>
          <w:i/>
          <w:sz w:val="24"/>
          <w:szCs w:val="24"/>
        </w:rPr>
        <w:t>ritici</w:t>
      </w:r>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C6A92FA"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00540B3E">
        <w:rPr>
          <w:sz w:val="24"/>
          <w:szCs w:val="24"/>
        </w:rPr>
        <w:t xml:space="preserve">Tomato domestication </w:t>
      </w:r>
      <w:r w:rsidR="00E55832">
        <w:rPr>
          <w:sz w:val="24"/>
          <w:szCs w:val="24"/>
        </w:rPr>
        <w:lastRenderedPageBreak/>
        <w:t>is typically</w:t>
      </w:r>
      <w:r w:rsidR="00540B3E">
        <w:rPr>
          <w:sz w:val="24"/>
          <w:szCs w:val="24"/>
        </w:rPr>
        <w:t xml:space="preserve"> considered a single event, followed by extensive crop improvement </w:t>
      </w:r>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r w:rsidR="00540B3E">
        <w:rPr>
          <w:sz w:val="24"/>
          <w:szCs w:val="24"/>
        </w:rPr>
        <w:t xml:space="preserve">. </w:t>
      </w:r>
      <w:r w:rsidR="0053312D"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078AA092" w:rsidR="009E7104" w:rsidRDefault="00105CC5" w:rsidP="00AC7BFC">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r w:rsidR="0064046D">
        <w:rPr>
          <w:sz w:val="24"/>
          <w:szCs w:val="24"/>
        </w:rPr>
        <w:t>We selected accessions to sample major geographic origins of the progenitor</w:t>
      </w:r>
      <w:r w:rsidR="00E55832">
        <w:rPr>
          <w:sz w:val="24"/>
          <w:szCs w:val="24"/>
        </w:rPr>
        <w:t xml:space="preserve"> species</w:t>
      </w:r>
      <w:r w:rsidR="0064046D">
        <w:rPr>
          <w:sz w:val="24"/>
          <w:szCs w:val="24"/>
        </w:rPr>
        <w:t xml:space="preserve">, and </w:t>
      </w:r>
      <w:r w:rsidR="00E55832">
        <w:rPr>
          <w:sz w:val="24"/>
          <w:szCs w:val="24"/>
        </w:rPr>
        <w:t>focused the domesticated germplasm</w:t>
      </w:r>
      <w:r w:rsidR="0064046D">
        <w:rPr>
          <w:sz w:val="24"/>
          <w:szCs w:val="24"/>
        </w:rPr>
        <w:t xml:space="preserve"> on </w:t>
      </w:r>
      <w:r w:rsidR="0054531C">
        <w:rPr>
          <w:sz w:val="24"/>
          <w:szCs w:val="24"/>
        </w:rPr>
        <w:t xml:space="preserve">diverse </w:t>
      </w:r>
      <w:r w:rsidR="0064046D">
        <w:rPr>
          <w:sz w:val="24"/>
          <w:szCs w:val="24"/>
        </w:rPr>
        <w:t>mid- to late- 20</w:t>
      </w:r>
      <w:r w:rsidR="0064046D" w:rsidRPr="00B05CDB">
        <w:rPr>
          <w:sz w:val="24"/>
          <w:szCs w:val="24"/>
          <w:vertAlign w:val="superscript"/>
        </w:rPr>
        <w:t>th</w:t>
      </w:r>
      <w:r w:rsidR="0064046D">
        <w:rPr>
          <w:sz w:val="24"/>
          <w:szCs w:val="24"/>
        </w:rPr>
        <w:t xml:space="preserve"> century improved germplasm </w:t>
      </w:r>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r w:rsidR="0064046D">
        <w:rPr>
          <w:sz w:val="24"/>
          <w:szCs w:val="24"/>
        </w:rPr>
        <w:t xml:space="preserve">. </w:t>
      </w:r>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r w:rsidR="0053312D" w:rsidRPr="00471076">
        <w:rPr>
          <w:sz w:val="24"/>
          <w:szCs w:val="24"/>
        </w:rPr>
        <w:t>is</w:t>
      </w:r>
      <w:r w:rsidR="00EA6EAB" w:rsidRPr="00471076">
        <w:rPr>
          <w:sz w:val="24"/>
          <w:szCs w:val="24"/>
        </w:rPr>
        <w:t xml:space="preserve"> </w:t>
      </w:r>
      <w:r w:rsidR="00EA6EAB" w:rsidRPr="00471076">
        <w:rPr>
          <w:sz w:val="24"/>
          <w:szCs w:val="24"/>
        </w:rPr>
        <w:lastRenderedPageBreak/>
        <w:t>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B376C6">
        <w:rPr>
          <w:sz w:val="24"/>
          <w:szCs w:val="24"/>
        </w:rPr>
        <w:t xml:space="preserve">To </w:t>
      </w:r>
      <w:r w:rsidR="00E55832">
        <w:rPr>
          <w:sz w:val="24"/>
          <w:szCs w:val="24"/>
        </w:rPr>
        <w:t>ensure that</w:t>
      </w:r>
      <w:r w:rsidR="00B376C6">
        <w:rPr>
          <w:sz w:val="24"/>
          <w:szCs w:val="24"/>
        </w:rPr>
        <w:t xml:space="preserve"> genetic inference</w:t>
      </w:r>
      <w:r w:rsidR="00E55832">
        <w:rPr>
          <w:sz w:val="24"/>
          <w:szCs w:val="24"/>
        </w:rPr>
        <w:t xml:space="preserve"> was</w:t>
      </w:r>
      <w:r w:rsidR="00B376C6">
        <w:rPr>
          <w:sz w:val="24"/>
          <w:szCs w:val="24"/>
        </w:rPr>
        <w:t xml:space="preserve"> independent of</w:t>
      </w:r>
      <w:r w:rsidR="00E55832">
        <w:rPr>
          <w:sz w:val="24"/>
          <w:szCs w:val="24"/>
        </w:rPr>
        <w:t xml:space="preserve"> the</w:t>
      </w:r>
      <w:r w:rsidR="00B376C6">
        <w:rPr>
          <w:sz w:val="24"/>
          <w:szCs w:val="24"/>
        </w:rPr>
        <w:t xml:space="preserve"> GWA method</w:t>
      </w:r>
      <w:r w:rsidR="00E55832">
        <w:rPr>
          <w:sz w:val="24"/>
          <w:szCs w:val="24"/>
        </w:rPr>
        <w:t xml:space="preserve"> or SNP diversity reference</w:t>
      </w:r>
      <w:r w:rsidR="00B376C6">
        <w:rPr>
          <w:sz w:val="24"/>
          <w:szCs w:val="24"/>
        </w:rPr>
        <w:t xml:space="preserve">, we repeated genetic analysis with two different association methods </w:t>
      </w:r>
      <w:r w:rsidR="00B2599B">
        <w:rPr>
          <w:sz w:val="24"/>
          <w:szCs w:val="24"/>
        </w:rPr>
        <w:t xml:space="preserve">(bigRR and GEMMA) </w:t>
      </w:r>
      <w:r w:rsidR="00E55832">
        <w:rPr>
          <w:sz w:val="24"/>
          <w:szCs w:val="24"/>
        </w:rPr>
        <w:t>using SNPs called in comparison to</w:t>
      </w:r>
      <w:r w:rsidR="00B376C6">
        <w:rPr>
          <w:sz w:val="24"/>
          <w:szCs w:val="24"/>
        </w:rPr>
        <w:t xml:space="preserve"> two published </w:t>
      </w:r>
      <w:r w:rsidR="00B376C6" w:rsidRPr="00473114">
        <w:rPr>
          <w:i/>
          <w:sz w:val="24"/>
          <w:szCs w:val="24"/>
        </w:rPr>
        <w:t>B. cinerea</w:t>
      </w:r>
      <w:r w:rsidR="00B376C6">
        <w:rPr>
          <w:sz w:val="24"/>
          <w:szCs w:val="24"/>
        </w:rPr>
        <w:t xml:space="preserve"> genomes</w:t>
      </w:r>
      <w:r w:rsidR="00B2599B">
        <w:rPr>
          <w:sz w:val="24"/>
          <w:szCs w:val="24"/>
        </w:rPr>
        <w:t xml:space="preserve"> (T4 and B05.10)</w:t>
      </w:r>
      <w:r w:rsidR="00B376C6">
        <w:rPr>
          <w:sz w:val="24"/>
          <w:szCs w:val="24"/>
        </w:rPr>
        <w:t xml:space="preserve">. </w:t>
      </w:r>
      <w:r w:rsidR="00E55832">
        <w:rPr>
          <w:sz w:val="24"/>
          <w:szCs w:val="24"/>
        </w:rPr>
        <w:t>All methods converged on the same image of genetic architecture</w:t>
      </w:r>
      <w:r w:rsidR="002B7378">
        <w:rPr>
          <w:sz w:val="24"/>
          <w:szCs w:val="24"/>
        </w:rPr>
        <w:t xml:space="preserve">; </w:t>
      </w:r>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0970C135" w14:textId="1FC982AB" w:rsidR="00A50C30" w:rsidRPr="007B065E" w:rsidRDefault="00A33EE1" w:rsidP="007B065E">
      <w:pPr>
        <w:spacing w:line="480" w:lineRule="auto"/>
        <w:ind w:firstLine="720"/>
        <w:rPr>
          <w:noProof/>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w:t>
      </w:r>
      <w:r>
        <w:rPr>
          <w:sz w:val="24"/>
          <w:szCs w:val="24"/>
        </w:rPr>
        <w:lastRenderedPageBreak/>
        <w:t>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402360">
        <w:rPr>
          <w:sz w:val="24"/>
          <w:szCs w:val="24"/>
        </w:rPr>
        <w:t>(Figure S</w:t>
      </w:r>
      <w:r w:rsidR="007028AA">
        <w:rPr>
          <w:sz w:val="24"/>
          <w:szCs w:val="24"/>
        </w:rPr>
        <w:t>1</w:t>
      </w:r>
      <w:r w:rsidR="00402360">
        <w:rPr>
          <w:sz w:val="24"/>
          <w:szCs w:val="24"/>
        </w:rPr>
        <w:t>)</w:t>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5F1A4E">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a2x2tzszjfd2zjed0e8psfdtd0daafwwr002" timestamp="0"&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r w:rsidR="004A6AE6">
        <w:rPr>
          <w:sz w:val="24"/>
          <w:szCs w:val="24"/>
        </w:rPr>
        <w:t xml:space="preserve"> It should be noted that we are not focusing on MAMP or PAMP specific host/pathogen interactions with this study</w:t>
      </w:r>
      <w:r w:rsidR="002B7378">
        <w:rPr>
          <w:sz w:val="24"/>
          <w:szCs w:val="24"/>
        </w:rPr>
        <w:t>,</w:t>
      </w:r>
      <w:r w:rsidR="004A6AE6">
        <w:rPr>
          <w:sz w:val="24"/>
          <w:szCs w:val="24"/>
        </w:rPr>
        <w:t xml:space="preserve"> we are instead allowing the identification of any mechanism that may influence the host/pathogen interaction including metabolism, development or any other unknown component. As long as there is genetic variation affecting the trait</w:t>
      </w:r>
      <w:r w:rsidR="00510E9C">
        <w:rPr>
          <w:sz w:val="24"/>
          <w:szCs w:val="24"/>
        </w:rPr>
        <w:t>,</w:t>
      </w:r>
      <w:r w:rsidR="004A6AE6">
        <w:rPr>
          <w:sz w:val="24"/>
          <w:szCs w:val="24"/>
        </w:rPr>
        <w:t xml:space="preserve"> and the trait influences the interaction of host and pathogen</w:t>
      </w:r>
      <w:r w:rsidR="00510E9C">
        <w:rPr>
          <w:sz w:val="24"/>
          <w:szCs w:val="24"/>
        </w:rPr>
        <w:t>,</w:t>
      </w:r>
      <w:r w:rsidR="004A6AE6">
        <w:rPr>
          <w:sz w:val="24"/>
          <w:szCs w:val="24"/>
        </w:rPr>
        <w:t xml:space="preserve"> it will be a component of the experiment. This fits with the recently developing view that growth, development and </w:t>
      </w:r>
      <w:r w:rsidR="004A6AE6">
        <w:rPr>
          <w:sz w:val="24"/>
          <w:szCs w:val="24"/>
        </w:rPr>
        <w:lastRenderedPageBreak/>
        <w:t xml:space="preserve">resistance in plants are highly integrated processes that may not be as distinct as once believed </w:t>
      </w:r>
      <w:bookmarkStart w:id="1" w:name="_Hlk514241228"/>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 </w:instrText>
      </w:r>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DATA </w:instrText>
      </w:r>
      <w:r w:rsidR="007B065E">
        <w:rPr>
          <w:sz w:val="24"/>
          <w:szCs w:val="24"/>
        </w:rPr>
      </w:r>
      <w:r w:rsidR="007B065E">
        <w:rPr>
          <w:sz w:val="24"/>
          <w:szCs w:val="24"/>
        </w:rPr>
        <w:fldChar w:fldCharType="end"/>
      </w:r>
      <w:r w:rsidR="007B065E">
        <w:rPr>
          <w:sz w:val="24"/>
          <w:szCs w:val="24"/>
        </w:rPr>
      </w:r>
      <w:r w:rsidR="007B065E">
        <w:rPr>
          <w:sz w:val="24"/>
          <w:szCs w:val="24"/>
        </w:rPr>
        <w:fldChar w:fldCharType="separate"/>
      </w:r>
      <w:r w:rsidR="007B065E">
        <w:rPr>
          <w:noProof/>
          <w:sz w:val="24"/>
          <w:szCs w:val="24"/>
        </w:rPr>
        <w:t>(Campos, Yoshida et al. 2016, Ballaré and Pierik 2017, Züst and Agrawal 2017, Izquierdo‐Bueno, González‐Rodríguez et al. 2018)</w:t>
      </w:r>
      <w:r w:rsidR="007B065E">
        <w:rPr>
          <w:sz w:val="24"/>
          <w:szCs w:val="24"/>
        </w:rPr>
        <w:fldChar w:fldCharType="end"/>
      </w:r>
      <w:r w:rsidR="007B065E">
        <w:rPr>
          <w:noProof/>
          <w:sz w:val="24"/>
          <w:szCs w:val="24"/>
        </w:rPr>
        <w:t>.</w:t>
      </w:r>
      <w:bookmarkEnd w:id="1"/>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0472945"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w:t>
      </w:r>
      <w:r w:rsidR="008B4E33">
        <w:rPr>
          <w:sz w:val="24"/>
          <w:szCs w:val="24"/>
        </w:rPr>
        <w:t>became</w:t>
      </w:r>
      <w:r>
        <w:rPr>
          <w:sz w:val="24"/>
          <w:szCs w:val="24"/>
        </w:rPr>
        <w:t xml:space="preserve"> visible surrounding the location of the spore droplet, but no expansion </w:t>
      </w:r>
      <w:r w:rsidR="00A906FC">
        <w:rPr>
          <w:sz w:val="24"/>
          <w:szCs w:val="24"/>
        </w:rPr>
        <w:t>was</w:t>
      </w:r>
      <w:r>
        <w:rPr>
          <w:sz w:val="24"/>
          <w:szCs w:val="24"/>
        </w:rPr>
        <w:t xml:space="preserve">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A906FC">
        <w:rPr>
          <w:sz w:val="24"/>
          <w:szCs w:val="24"/>
        </w:rPr>
        <w:t>(</w:t>
      </w:r>
      <w:r w:rsidR="002652A8">
        <w:rPr>
          <w:sz w:val="24"/>
          <w:szCs w:val="24"/>
        </w:rPr>
        <w:t>CV</w:t>
      </w:r>
      <w:r w:rsidR="00A906FC">
        <w:rPr>
          <w:sz w:val="24"/>
          <w:szCs w:val="24"/>
        </w:rPr>
        <w:t>)</w:t>
      </w:r>
      <w:r w:rsidR="002652A8">
        <w:rPr>
          <w:sz w:val="24"/>
          <w:szCs w:val="24"/>
        </w:rPr>
        <w:t xml:space="preserve">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69858C49" w:rsidR="00726003" w:rsidRDefault="00726003">
      <w:pPr>
        <w:rPr>
          <w:b/>
          <w:sz w:val="24"/>
          <w:szCs w:val="24"/>
        </w:rPr>
      </w:pPr>
      <w:r>
        <w:rPr>
          <w:b/>
          <w:sz w:val="24"/>
          <w:szCs w:val="24"/>
        </w:rPr>
        <w:br w:type="page"/>
      </w:r>
    </w:p>
    <w:p w14:paraId="3669E8B9" w14:textId="77777777" w:rsidR="00726003" w:rsidRDefault="00726003">
      <w:pPr>
        <w:rPr>
          <w:b/>
          <w:sz w:val="24"/>
          <w:szCs w:val="24"/>
        </w:rPr>
      </w:pPr>
    </w:p>
    <w:p w14:paraId="46133F92" w14:textId="3B4E9B2E" w:rsidR="00726003" w:rsidRDefault="00726003">
      <w:pPr>
        <w:rPr>
          <w:b/>
          <w:sz w:val="24"/>
          <w:szCs w:val="24"/>
        </w:rPr>
      </w:pPr>
      <w:r w:rsidRPr="00726003">
        <w:rPr>
          <w:b/>
          <w:noProof/>
          <w:sz w:val="24"/>
          <w:szCs w:val="24"/>
        </w:rPr>
        <mc:AlternateContent>
          <mc:Choice Requires="wpg">
            <w:drawing>
              <wp:anchor distT="0" distB="0" distL="114300" distR="114300" simplePos="0" relativeHeight="251659264" behindDoc="0" locked="0" layoutInCell="1" allowOverlap="1" wp14:anchorId="51A41172" wp14:editId="1E3E252C">
                <wp:simplePos x="0" y="0"/>
                <wp:positionH relativeFrom="column">
                  <wp:posOffset>-762000</wp:posOffset>
                </wp:positionH>
                <wp:positionV relativeFrom="paragraph">
                  <wp:posOffset>-948055</wp:posOffset>
                </wp:positionV>
                <wp:extent cx="6927012" cy="9166895"/>
                <wp:effectExtent l="0" t="0" r="7620" b="0"/>
                <wp:wrapNone/>
                <wp:docPr id="2" name="Group 1"/>
                <wp:cNvGraphicFramePr/>
                <a:graphic xmlns:a="http://schemas.openxmlformats.org/drawingml/2006/main">
                  <a:graphicData uri="http://schemas.microsoft.com/office/word/2010/wordprocessingGroup">
                    <wpg:wgp>
                      <wpg:cNvGrpSpPr/>
                      <wpg:grpSpPr>
                        <a:xfrm>
                          <a:off x="0" y="0"/>
                          <a:ext cx="6927012" cy="9166895"/>
                          <a:chOff x="0" y="0"/>
                          <a:chExt cx="6927012" cy="9166895"/>
                        </a:xfrm>
                      </wpg:grpSpPr>
                      <pic:pic xmlns:pic="http://schemas.openxmlformats.org/drawingml/2006/picture">
                        <pic:nvPicPr>
                          <pic:cNvPr id="3" name="Picture 3" descr="C:\Users\nesoltis\Documents\Projects\BcSolGWAS\paper\plots\FigR4\Sl_LesionSize_Intx_c.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925" b="26944"/>
                          <a:stretch/>
                        </pic:blipFill>
                        <pic:spPr bwMode="auto">
                          <a:xfrm>
                            <a:off x="1" y="4870663"/>
                            <a:ext cx="3657600" cy="1497293"/>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4" name="Picture 4" descr="C:\Users\nesoltis\Documents\Projects\BcSolGWAS\paper\plots\FigR4\Sl_LesionSize_Intx_d.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817" b="27778"/>
                          <a:stretch/>
                        </pic:blipFill>
                        <pic:spPr bwMode="auto">
                          <a:xfrm>
                            <a:off x="3582649" y="4539155"/>
                            <a:ext cx="3298542" cy="18288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5" name="Picture 5" descr="C:\Users\nesoltis\Documents\Projects\BcSolGWAS\paper\plots\FigR4\Sl_LesionSize_Intx_e.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0" b="10430"/>
                          <a:stretch/>
                        </pic:blipFill>
                        <pic:spPr bwMode="auto">
                          <a:xfrm>
                            <a:off x="0" y="6901466"/>
                            <a:ext cx="3657600" cy="199867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6" name="Picture 6" descr="C:\Users\nesoltis\Documents\Projects\BcSolGWAS\paper\plots\FigR4\Sl_LesionSize_greyIntx_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613"/>
                          <a:stretch/>
                        </pic:blipFill>
                        <pic:spPr bwMode="auto">
                          <a:xfrm>
                            <a:off x="3657601" y="6634710"/>
                            <a:ext cx="3269411" cy="253218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7" name="Picture 7" descr="C:\Users\nesoltis\Documents\Projects\BcSolGWAS\paper\plots\FigR4\Sl_LesionSize_Intx_a.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0317"/>
                          <a:stretch/>
                        </pic:blipFill>
                        <pic:spPr bwMode="auto">
                          <a:xfrm>
                            <a:off x="1" y="2633965"/>
                            <a:ext cx="3657601" cy="176451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8" name="Picture 8" descr="C:\Users\nesoltis\Documents\Projects\BcSolGWAS\paper\plots\FigR4\Sl_LesionSize_Intx_b.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67" b="29726"/>
                          <a:stretch/>
                        </pic:blipFill>
                        <pic:spPr bwMode="auto">
                          <a:xfrm>
                            <a:off x="3525947" y="2633965"/>
                            <a:ext cx="3355244" cy="177947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9" name="TextBox 9"/>
                        <wps:cNvSpPr txBox="1"/>
                        <wps:spPr>
                          <a:xfrm>
                            <a:off x="571780" y="2577699"/>
                            <a:ext cx="282450" cy="369332"/>
                          </a:xfrm>
                          <a:prstGeom prst="rect">
                            <a:avLst/>
                          </a:prstGeom>
                          <a:noFill/>
                        </wps:spPr>
                        <wps:txbx>
                          <w:txbxContent>
                            <w:p w14:paraId="7F89FD32"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wps:wsp>
                        <wps:cNvPr id="10" name="TextBox 10"/>
                        <wps:cNvSpPr txBox="1"/>
                        <wps:spPr>
                          <a:xfrm>
                            <a:off x="3850944" y="2597061"/>
                            <a:ext cx="306494" cy="369332"/>
                          </a:xfrm>
                          <a:prstGeom prst="rect">
                            <a:avLst/>
                          </a:prstGeom>
                          <a:noFill/>
                        </wps:spPr>
                        <wps:txbx>
                          <w:txbxContent>
                            <w:p w14:paraId="6BC36FFB"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s:wsp>
                        <wps:cNvPr id="11" name="TextBox 11"/>
                        <wps:cNvSpPr txBox="1"/>
                        <wps:spPr>
                          <a:xfrm>
                            <a:off x="571357" y="4561158"/>
                            <a:ext cx="300082" cy="369332"/>
                          </a:xfrm>
                          <a:prstGeom prst="rect">
                            <a:avLst/>
                          </a:prstGeom>
                          <a:noFill/>
                        </wps:spPr>
                        <wps:txbx>
                          <w:txbxContent>
                            <w:p w14:paraId="43ABE3F3"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wps:txbx>
                        <wps:bodyPr wrap="none" rtlCol="0">
                          <a:spAutoFit/>
                        </wps:bodyPr>
                      </wps:wsp>
                      <wps:wsp>
                        <wps:cNvPr id="12" name="TextBox 12"/>
                        <wps:cNvSpPr txBox="1"/>
                        <wps:spPr>
                          <a:xfrm>
                            <a:off x="3891888" y="4583848"/>
                            <a:ext cx="258404" cy="369332"/>
                          </a:xfrm>
                          <a:prstGeom prst="rect">
                            <a:avLst/>
                          </a:prstGeom>
                          <a:noFill/>
                        </wps:spPr>
                        <wps:txbx>
                          <w:txbxContent>
                            <w:p w14:paraId="3454AD2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wps:txbx>
                        <wps:bodyPr wrap="none" rtlCol="0">
                          <a:spAutoFit/>
                        </wps:bodyPr>
                      </wps:wsp>
                      <wps:wsp>
                        <wps:cNvPr id="13" name="TextBox 14"/>
                        <wps:cNvSpPr txBox="1"/>
                        <wps:spPr>
                          <a:xfrm>
                            <a:off x="571357" y="6649309"/>
                            <a:ext cx="293670" cy="369332"/>
                          </a:xfrm>
                          <a:prstGeom prst="rect">
                            <a:avLst/>
                          </a:prstGeom>
                          <a:noFill/>
                        </wps:spPr>
                        <wps:txbx>
                          <w:txbxContent>
                            <w:p w14:paraId="2F8497A0"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wps:txbx>
                        <wps:bodyPr wrap="none" rtlCol="0">
                          <a:spAutoFit/>
                        </wps:bodyPr>
                      </wps:wsp>
                      <wps:wsp>
                        <wps:cNvPr id="14" name="TextBox 16"/>
                        <wps:cNvSpPr txBox="1"/>
                        <wps:spPr>
                          <a:xfrm>
                            <a:off x="3818812" y="6648900"/>
                            <a:ext cx="306494" cy="369332"/>
                          </a:xfrm>
                          <a:prstGeom prst="rect">
                            <a:avLst/>
                          </a:prstGeom>
                          <a:noFill/>
                        </wps:spPr>
                        <wps:txbx>
                          <w:txbxContent>
                            <w:p w14:paraId="0CB9ADC5"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wps:txbx>
                        <wps:bodyPr wrap="none" rtlCol="0">
                          <a:spAutoFit/>
                        </wps:bodyPr>
                      </wps:wsp>
                      <pic:pic xmlns:pic="http://schemas.openxmlformats.org/drawingml/2006/picture">
                        <pic:nvPicPr>
                          <pic:cNvPr id="15" name="Picture 15" descr="C:\Users\nesoltis\Documents\Projects\BcSolGWAS\paper\plots\ActualPaper\FigR1\FigR1_127_05a_maskedexampl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281" t="6663" r="32925" b="55119"/>
                          <a:stretch/>
                        </pic:blipFill>
                        <pic:spPr bwMode="auto">
                          <a:xfrm>
                            <a:off x="3526810" y="319026"/>
                            <a:ext cx="3331191" cy="209537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16" name="Picture 16" descr="C:\Users\nesoltis\Documents\Projects\BcSolGWAS\paper\plots\ActualPaper\FigR1\127_05a.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34" t="6859" r="32971" b="55000"/>
                          <a:stretch/>
                        </pic:blipFill>
                        <pic:spPr bwMode="auto">
                          <a:xfrm>
                            <a:off x="21609" y="321680"/>
                            <a:ext cx="3331190" cy="209116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7" name="TextBox 17"/>
                        <wps:cNvSpPr txBox="1"/>
                        <wps:spPr>
                          <a:xfrm>
                            <a:off x="457200" y="33665"/>
                            <a:ext cx="300420" cy="369332"/>
                          </a:xfrm>
                          <a:prstGeom prst="rect">
                            <a:avLst/>
                          </a:prstGeom>
                          <a:noFill/>
                        </wps:spPr>
                        <wps:txbx>
                          <w:txbxContent>
                            <w:p w14:paraId="4A4C0D79"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18" name="TextBox 18"/>
                        <wps:cNvSpPr txBox="1"/>
                        <wps:spPr>
                          <a:xfrm>
                            <a:off x="3747112" y="0"/>
                            <a:ext cx="291488" cy="369332"/>
                          </a:xfrm>
                          <a:prstGeom prst="rect">
                            <a:avLst/>
                          </a:prstGeom>
                          <a:noFill/>
                        </wps:spPr>
                        <wps:txbx>
                          <w:txbxContent>
                            <w:p w14:paraId="62ADA98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1A41172" id="_x0000_s1026" style="position:absolute;margin-left:-60pt;margin-top:-74.65pt;width:545.45pt;height:721.8pt;z-index:251659264" coordsize="69270,91668"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w9WY4LQcAAMsvAAAOAAAAZHJzL2Uyb0RvYy54bWzs&#10;Wl1v2zYUfR+w/yDo3bEoipRkNClS5wMDui1oWvTFQCDLtK1WljRKjp0N/e87JCV5sbN+OHG2OHmI&#10;I1ESeXkv7+G5l/fV6+Usta6FLJM8O7TJgWNbIovzUZJNDu0P7886gW2VVZSNojTPxKF9I0r79dHP&#10;P71aFD3h5tM8HQlpoZOs7C2KQ3taVUWv2y3jqZhF5UFeiAwPx7mcRRVu5aQ7ktECvc/Srus4vLvI&#10;5aiQeSzKEq0n5qF9pPsfj0Vc/T4el6Ky0kMbslX6V+rfofrtHr2KehMZFdMkrsWItpBiFiUZBm27&#10;OomqyJrLZKOrWRLLvMzH1UGcz7r5eJzEQs8BsyHO2mzOZT4v9FwmvcWkaNUE1a7paetu49+uL6SV&#10;jA5t17ayaAYT6VEtolSzKCY9vHEui8viQtYNE3OnZrscy5n6j3lYS63Um1apYllZMRp56PoOQe8x&#10;noWE8yBkRu3xFLbZ+C6enn7jy24zcFfJ14pTJHEPf7WWcLWhpW+vJnxVzaWw605m39XHLJKf50UH&#10;Bi2iKhkmaVLd6MUJ0ymhsuuLJL6Q5malcNooHE/VoBYaRqKMsTr7vcGHEk41yESZp1VSDk7yeD4T&#10;WVUOLmT+Ccu6HLyJL/P0/OPx5aCICiEHRZqj9SyZvPMGl+nVW6F88jL5U1z9klXLq/igSsZK8Uok&#10;JYWRKVI6e5vHn0sry/vTKJuI47LAAPBmCNg0SZkvpiIalaoZnXRv96Jvb81zmCbFWZKmlsyrj0k1&#10;vZxCSPWxWi/qYa1izHZtLd9hJeMnjQ6M40uRQtt5Vk6TorQt2ROzocA6lr+MIHgM0KkwXiGTrNJj&#10;Yj2+LSs1ulqZ2jf/coNjxwndN50+c/odz/FPO8eh53d859T3HC8gfdL/or4mXm9eCqgpSk+KpBYd&#10;rRvC3+mINWQZF9dQYV1HGpCUJrVAzX8tIpqUhpSspYzfwRgKuAgNXWZbgC2Xh55nfKispKjiaWOR&#10;RuvGyiWc1houfs1H0EQ0r3KtiDWnhbLgmF7gO5xT02njupQznzuATeW6xAt9N9RvtA6IxSPL6lzk&#10;M0tdQPmQVQ8SXWMmZnbNK2o6Wa7WBNr1pDfsETrhaXAaeB3P5aewx2jUOT7rex1+Rnx2Qk/6/RPy&#10;RS+/1fd66amZ1osSC9PMHhdPBgu8dSxAww6xYPR8sEBtPHuGBUCOMCC+gQLf94OHggLKApd7oQEE&#10;RkPC6p26BQQ3DJhX7+UkcIMA6GC8vEGVxttfAMHQ1S3JAYDesLGLmhygYYeAIJ4PIIBl7RsgKHLg&#10;cA8bNcgBcTxaxzX3JwfoEls/Dx3icf41chCGAfc1WryQg38NXbfEAr6OBWjYDRZMpLjRwcL4+eAB&#10;mNa+4QEIAvCA1Gz+/ihg4gATKCBI8HxSA8yKFyAiISrsAlq4jLokeMGCr6extsQCsL7bvAANu8EC&#10;jQPR88EBEKx9wwGwAepQRAo64L4/DhgEcDmlIV+PDHSqoEYA4nOPEZ2heGEDD80GkFC/jQBo2CEC&#10;DJ8PAoBW7RsCgAkgpK9TBcjf1Rz+/lBAmcuQKdXhwd2AQBlzkaU0uUPfx8tPBBAWBY6iyiY/jbvv&#10;S/Kqg6i7DnF04hs5UdXtKvmPJIvx4vfgUG/ypRUqkK7fUYctVrVEM4hc025SnM3RR3vmwnziByZM&#10;c5nv81B3ZJLc6vjFDVyP1SlcykNKXdXhA8AyDl/KnhFKXVXL4bKewTAf3WACC5yqHdoZjv2Qna/S&#10;fq4z3jqpXRwjGX2W6ASx+th8AbHUDXRvNLFzI4DGrlnBEFslBUz1I2agAXNUUl6Fy/AMJNO14VZ2&#10;oAjQw9oddm0HfZ7XLpynYw7Qh9tOgZBia6+gzKCTxzghrM6RtgGL4zhBncd8FGtor1st9afgHFDP&#10;mjXaSfywc4QkCMBT4BweC2jgrZnDZQGO28xe8Sjm0KHx0zJHe1zc7BiGYG+BVdgyGufgACXqrG8Z&#10;IeX+I20ZGqo0MXha1sBiXXMOTa22sAYN4BuqPkIlWrkXhOZI5T/cOXRo91DmUHUCT+kklmycvKiW&#10;+wdYx6jxiNILXamhajSIrtQgV8T1rxwWXaHa6bMYiWU0K1Jx8KmYqJ1PKW+/SzWwR+9hzIVKjQBk&#10;BucyXBVVWChyoW5TvcEYITXiPkgcxgPFY4EelIROE+G1RIdSjFbnZVwnZNTXQPUAAcCqBMNglSmp&#10;ebYlHGTjmEa17AI4ash4PiAB5rifIEFBIxRIBAz5AAMSPnwVeVvGEKGoLQAlYPcu8XIJB8fTEIFL&#10;ZAt0v7chouZ7gAhC+EumZpWpUYU2a1RPJ9S3oHoe81GzbAxB+UYK3XE89zFpd8tYb2UIyj/mkaqA&#10;/Z+mbNr0dxsG6VhyC2tQHweZNfFecwk3JJ6KV9Vx5qPEo+2KehhT6MJoVIzrRF9d3a5K0v95r7Nt&#10;qxr8o78BAAD//wMAUEsDBAoAAAAAAAAAIQCLdVpDXEoIAFxKCAAVAAAAZHJzL21lZGlhL2ltYWdl&#10;Ny5qcGVn/9j/4AAQSkZJRgABAQEA3ADcAAD/2wBDAAIBAQIBAQICAgICAgICAwUDAwMDAwYEBAMF&#10;BwYHBwcGBwcICQsJCAgKCAcHCg0KCgsMDAwMBwkODw0MDgsMDAz/2wBDAQICAgMDAwYDAwYMCAcI&#10;DAwMDAwMDAwMDAwMDAwMDAwMDAwMDAwMDAwMDAwMDAwMDAwMDAwMDAwMDAwMDAwMDAz/wAARCASE&#10;CR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o9I/YI1PVtJtbpfEVgguoVmCm2clQwBx196tj/gnrqgH/Ix6f/4DP/jX0f4NTHg3SeD/AMec&#10;P/oC1rI/rWhla58tj/gntqi5H/CRaf8A+Az/AONOi/4J66pn/kZNP/8AAZ/8a+pX2gDaec8ikB2n&#10;bQQfMCf8E9NUJ/5GPT+uf+PZ/wDGrcX/AAT31Q9PEmn/AE+zPx+tfTkI2DjH0qxbhnFAa7nzTb/8&#10;E7tWO3/iotPx/wBer/41aH/BOfVW/wCZk0/HT/j2fj9a+nrP7RFGPkOOxHerkdxJH96M+9VFXDU+&#10;WU/4J06sNoHiSx46/wCiv/jVmD/gndrG4f8AFRWHH/Tq/wDjX1TDqBXH7uTp6dKvW2pp8qtG35da&#10;1MZX6ny7pn/BO3Vlf/kYdP6/8+r/AONdn4d/4J06rKAT4hsOP+nZ/wDGvo/R9Qtd33WU45zzXbaB&#10;qdnKFXb1Apk2vofLcX/BOzWMqF8RadsI72z8frUj/wDBPDVFPzeINP8Ab/RX5/Wvr62nt5Uwvr6d&#10;qcWhA525B9KnQmx8gJ/wTx1RyP8AiotPO0c/6M/+NJJ/wTs1N1/5GKx9MfZn/wAa+vPOjkfgL/jQ&#10;1xEPl207g3Y+O5f+Cc2qDr4isM/9ez/404f8E59SmQbvEVj7j7K/H619jCKFuy8frTVSNRnavWmU&#10;j48l/wCCcOoEf8jHp/A6G1f/ABqt/wAO5NSDceJLDH/Xs/X86+0CkMsXKr6AVD9jhdj93mloTrfQ&#10;+OV/4J26if8AmYtPbv8A8er/AONH/DvTU16+ItOKj0tX4/WvshdPhA4XnrTJdOhyeg3UA+x8aSf8&#10;E8r8tz4g03P/AF6v/jUJ/wCCct865/4SLTx/26v/AI19jXGlw/7Kmq8mmpIBu9OMUyT5ET/gm7qB&#10;Of8AhJNOz/16v/jSv/wTn1GFTu8Rab6DFs/+NfXC6dydvHpSS6TI/wDd56ZpPQpRPjjUP+CeWqIr&#10;f8VJp/8A4Cv/AI1yus/8E9dSWRgviLT+vP8Aozf419zXmh7Ldt3yntXG63pn70nd379Keg1ofGkn&#10;/BPPU2P/ACMVgM/9Or/401v+Cd+qL93xJp55/wCfZ/8AGvreSwKn/d/KmfZgPvLinysZ8lH/AIJ5&#10;aq2P+Kj0/wD8BX/xqvc/8E89UjH/ACMWnj/t1f8Axr6+a2yeV+lZ+pW3ljPPHH1qSrvofIUn/BPb&#10;VN3/ACMWn/hav/jUH/DvfVCf+Ri0/wD8Bn/xr6smbDVCy+Yfvc1BUL9T5Yf/AIJ56pj/AJGPT+f+&#10;nZ/8aT/h3nqg/wCZi0//AMBn/wAa+pjwTz83TNG4nj3ov2B3Pltf+Cemqbf+Rksef+nZ+f1qSD/g&#10;npqjMP8Aio9P9j9lfn9a+prK3ku5VjjjaSRzwqLkn8K0IfDGpbgP7PvOD/zyb/Cj2cpbE83c+Y9F&#10;/wCCd+pvIP8AiotP9/8ARn/xrtNK/wCCcGpug/4qKw6c/wCjP/jX0T4d8LX8cq7rG8UZ6+S3+Fd3&#10;p9hLZ2qySW80aqMEtGR/StvZy2aCW258mj/gm9qUe0/8JJpw9f8ARn/xpZv+Cc2p8H/hItPPH/Pq&#10;/wDjX1JdeI7VpRGkysFParMGs212FjR1eTH3V5P5Uoxk+hlY+ST/AME5tSPP/CRWI/7dn/xoi/4J&#10;06ozf8jDYr6j7M/+NfYH9i3LDi1uemeIW4/SnQ6JdTFj9luto7+S3+FN032BNI+S7b/gnXqeznxB&#10;p3/gM/H61Jd/8E5tT8pv+Kisef8Ap1f/ABr66j0+SzH7yGVe3zIVz+dNkVGj/wBnvn1rPlfUR8O+&#10;Kf8AgnbqsERx4ksOmB/or/41wmp/8E9tWyf+Kj0//wABn/xr7u8bIPJbnaea821Rtsrc59BWTVja&#10;O58jyf8ABPTVs/8AIyaf/wCAz/400f8ABPbVmP8AyMmn8f8ATs/+NfVJkw3f86bnB5pGmh8sf8O8&#10;9UK/8jJp/wD4DP8A40o/4J56oox/wkWn/wDgM/8AjX1Ko3Dp+FGf5UFHyz/w711RTx4k0/8A8BX/&#10;AMaP+HeuqZ58R6f1/wCfZ/8AGvqgjaMfjxTehquUR8tH/gntqY/5mLT/AG/0V/8AGkX/AIJ7ap/0&#10;MWn9f+fV/wDGvqdhn2+lKFYH5hUjPlk/8E9tUdx/xUlj/wCAz/41In/BPXVA3/IyaeP+3Z/8a+wP&#10;APgG++Iuurpun/ZxcMpYebKI149zXfJ+xv4tY8/2V1x/x/If61pCk5GcpJHwPF/wT21IH/kZNP5G&#10;P+PZ/wDGtXSf+CeOqSyKR4j0/wD8Bn/xr7ps/wBjXxRO5XzNHXkZzerW7pf7HPiSzdc3GjM3Hy/a&#10;+T+laLDvuvvM5STPi/Qf+CdOqmJc+I9P47fZX/xrch/4Jy6p1/4SHTuv/Pq+f519x6Z+zB4g09VV&#10;pNIA7/6X/wDWq4P2fNbT70ml/L6Xf/1qr2bXVE8yPgu4/wCCcepsMf8ACRWHHX/Rnz/OqR/4Jz6m&#10;p/5GOw2+v2V+P1r75uvgDrUm5hNpWP8Ar56/pVGb9nrW5v8AlvpK8dTd8fyqvZ+YK9j4R/4dz6oG&#10;/wCRk089v+PZ/wDGpE/4Jyaoyf8AIxaf/wCAz/419war8E9S0KykuZLjT7hIR8ywzl3P0G3msGLS&#10;gy8/QfWs+Wwas+Nrn/gm9qxj+bxFp+exFq/T865jxB/wTs1OBW/4qTT/AE/49n5/Wvu68s2SLGM8&#10;elefeM32TenqKmcS43ufFV1/wTz1IHP/AAkmn8/9Or/41C//AAT21PH/ACMmn/8AgM/+NfVc43vn&#10;371E2MdaxNdz5XP/AAT31Qf8zJp//gM/H60H/gnzqin/AJGOw+v2Z/8AGvqZRt/+tQcEdz+FAJWP&#10;ln/h3xqik/8AFR6f/wCAz/41Gv8AwTz1Q/8AMx6f+Fs/+NfVDdKEbja31zQN7Hyuf+Cemqj/AJmT&#10;T/b/AEV/8aD/AME9NV5/4qTTz/27P/jX1UX59Pak6jH49OlBCvc+Vv8Ah3jqoPHiPT+fW1f/ABp3&#10;/DvLVF/5mKwz0/49X/xr6mxyCw6U6OTI+tBR8sj/AIJ6ap/0Mlht/wCvV/8AGkb/AIJ66oOf+Ej0&#10;8/8Abs/+NfVLSYxRv+bigNdz520n/glB441W1juLe4aeGYBo3TTpWVge4Nbemf8ABIf4hSkMrTlB&#10;1xpsvH6195fs4/EebxP4Om0F9QuINUscS2TGYhZEH/LPGcYr3Twvf2/iPSo7iNpom+7JGZm+VhwR&#10;1raHJbYzlJ7H5j6X/wAEiPHyBVLSLxn5rBxj/wAerXT/AIJH+Oohtab87Nv/AIqv0/TRoJlG/eB6&#10;GVv8aj1LR4oLVvJ8lJAM5fLg/hmr9zojE/MeX/gkF49ePPmxjd6wdPzeov8Ahzv8Qp2wlxa4x1ZF&#10;XH5vX6V+H7qS/wBJj+3W62N2rMHbygynB4IBOOaraZefbtVvbe4tVjhRx9nufKCtIO+R0FF12K5j&#10;81z/AMEc/H27a19p6/7239fnqex/4I5+OQfm1bRVxxy6j/2av0i0e3b+3rj7R9lTT4RtjVwm+Vup&#10;P0rZdNLcc/ZBt9AKLraxOrPzD8Qf8Ep/E3ha1SW+13SVVm2Dyl83B99rVhXn/BODVVjP/FRafwP+&#10;fZ/8a/VDXtF0vW9BuLN2tQtwhUHjrzg59jXzpr2kzaTf3FpNt3wsU3Lzux3+hpOwJ9z8/vFX/BO7&#10;VIJW/wCKi0/v/wAuz/41y83/AATy1ZWP/FR2H/gK/wDjX2v44HlXe3dnPtXJNwx9q52tTop7WPlE&#10;/wDBPLVAP+RjsP8AwFf/ABpP+HeerA/8jFp//gM/+NfVe3NOddzUFWa2PlL/AId6asMj/hI7AD/r&#10;2f8Axp4/4J56tj/kZNP/APAZ/wDGvqp0YHp9KckJ3f54oCR8o/8ADvLVP+hk0/8A8Bn/AMacP+Ce&#10;WqE/8jHp+f8Ar1f/ABr6uW2ZukfH0p0dqwppXBnyh/w7x1QH/kYrDn/p2f8AxpP+HeGpsf8AkY9P&#10;4/6dn/xr6xS045anmzwMfM3H50haI+TU/wCCeWqH/mY9P/8AAZ/8acP+Cd2qFf8AkZNP+n2Z/wDG&#10;vrKOxUEfeqT7OFJwKenQOZdDwn9n7/gnBc3Wu6j9s1TQ9S8iwluEhubWQq2zBOMNnOM19PWH/BIi&#10;wntonjfwjiZFdcWlwuMgH+/zUfwl1Q6F46sZtyrG7mGTd93Y/wArfoa+v/hMt3f+B7BjdwtJbqYG&#10;/dHgoSvr7VvTqS2RlJanyZF/wR7s2BDXHhvdnJKxXIH/AKHUd/8A8EgdNsbZnmu9LVVGcp9q6d+j&#10;GvuRbO7C7fOh56nyz/jTLzSbu8haOWWAowwQqsuf1q/aTfUzeu58IWP/AARl8P8Ai2zjuofFEdjD&#10;OMwT2wlmQe5Viakvf+CNfhfT0kgt/F8+tXtqMzqsbwhM9MgCvtyx8Jr4e8PtaxNDBYwqcRx+ZlB1&#10;ODnNUPCl1axv5dhLEjXHzYkDqz/Xd8xP1p+2na1w0tY+KLL/AIJB6HLfLbw61Cbll3+S0sysB6ni&#10;rjf8EZYf+g4sar2Wdz/MV9xWGgTafLNcRx2rTXBzJISzM3tn09qsNZag7Hb9l6d93NLnlfcTR8G3&#10;X/BGG2e13Sa/dK3P3GB/mK+WfHn/AATl1Cz1q6hi8R2aRwyuirJbMWwCRzz14r9lpI9Q8v5o7Nvo&#10;zf4V8W/HjTf7E+JWtW8ijctyzgKeMN839aipdrU1p7nwnL/wTv1RH/5GbT/p9lf/ABpi/wDBO/Vc&#10;5/4SPT/r9mf/ABr60nePP3eAOnrUZkXd81Y8rNFKx8pr/wAE79WX/mY9P6f8+z/40v8Aw7z1YnH/&#10;AAken+/+jP8A419WCZW4o80KelLlZXMfKY/4J5aqB/yMVh/4Cv8A404/8E8dVU/8jFYf+Az/AONf&#10;Vnmlj/s9qA26kB8on/gnjqrr/wAjHp//AIDP/jTj/wAE79U3ceI9P6f8+r/419V42gfepoYl8846&#10;ciqiuoj5VP8AwTx1RW/5GPT/AEx9lf8Axob/AIJ3ann/AJGLT+n/AD6v/jX1UeWpV5Hp9Ktbj5u5&#10;8qj/AIJ4amuf+KisP/AV/wDGlP8AwTu1M/8AMx6f/wCAr/419VswJP8AhQGyd1D3JUkeVfsnfsIX&#10;2kfEqO3ufEunfZryNoyrWrFA2MgnJx2/WvrG1/4J1tj/AJGLQgR1Itv/AK9cL8MtU/s/xrYT/KTD&#10;MsmG6HBz/SvuTStR02/t4pFktdsih1OF6EA049jOo7s+W5P+CefljDeJNDUev2Y/41h+Kv8Agn74&#10;h+1af/ZXi7T/ALOsq+fEmY1Kd+rfpX2aLzTzu+e3+Xg7RSC7s9vysvrkIeKrcz16Hxrrf/BPjXPL&#10;/wCJb4k0uK4kGCxC7YT64yS354q3N/wTx1hNEVm8WaTLqHl7dxi8tWb+8dp45r6t16U3qxi0uriN&#10;lbJMKkbh6E7elSaBqF1aRTC/mjeNW/d4jcsB/tHH8qFoHQ+VfDf/AAT1vtI0mOO88Y6ffXLZLyta&#10;NjJ7D2HSrTfsC3APHibT/bFnJX1cupWr5ZPO56gRN/hTxqKq2Rb3jj1ETYoFY+Ef2gP+Cdl9rXw7&#10;ugniKwka3kSXAspOx55+hr5M8Wf8E8NTF4yjxFp/v/or/wCNfsX45j/t3wnqNr5N1/pFu6jMZ5OO&#10;K+E/FF+G1KRT8rK2G+tEpWRrT7I+QP8Ah3fqmf8AkZNPH/bs/wDjSD/gnnqhO3/hJNP/APAZ/wDG&#10;vqdnBGc9T61G0m4Z/vVjJm2x8t/8O89UyM+JNP8A/AZ/8aH/AOCemqZ/5GLT+PS2f/GvqTfk5/Oj&#10;zMHO4AdxUiufK5/4J56nj/kY7Af9ur/40f8ADvPVAv8AyMmnf+Az/wCNfUxcf3uTQGz8vHNAua58&#10;qn/gnrqQB/4qKwznOPsz/wCNOH/BPPVNv/Ixaf8A+Az/AONfVDyqnU00zfL978KAPlj/AId5aoT/&#10;AMjJp30+zP8A40o/4J6aoT/yMWn8f9Oz/wCNfUxkzSeduX0+lAHy2n/BPPVFP/Ixaf8AjbP/AI1K&#10;n/BPTVB/zMen+n/Hs/8AjX1EJFAoWcf4UFcx8ywf8E9tU3f8jHp/1+zP/jXsn7KX/BO3WH+JNrJH&#10;r2mzeTFI2PIZcZXGevvXcJc7T978K97/AGIZmuvHF06Kknl27Z3NjGcexrSnuZTKif8ABPbWyzBd&#10;XsAvTJjP+NIf+CfGvMcNrNj77Yyf619aRi+T/lhDg9MyH/CnSRX20hYbdT6+acH/AMdrblMbnxZ4&#10;o/4Jhar4pntJJtetYjZTrcRhbf5iy9MnPTnpSa1/wTx1e8mWzuPF2lwsyZaERDzJB0z/AHsfQ19o&#10;quodGt7T3Ikb/CsHxNDbJI01/ttl4jMgyGOegDbM0OLY0rnyvF/wTX1o6V9ki1yzt4cBd0EeG2+2&#10;f51a0v8A4Jw6xodqIbPUdLjiz/Eh3MfUnPJr640y2u7SwjW3t1MKqNvmOxcj6kZ/OrCx31wrYgt1&#10;4/vN/hT5G0T5HyOf+CfPiDa27VtLbJ42o9eT/tcfsFaxD8IbmOXXNPhW4njjB8lmzznGM+1foaLL&#10;UNnAt2289Wx/Kvnz9urVrrT/AAppdpNHHGs1yXAUnnapHf61FmlcqEbyPy9m/wCCeupLx/wklh1/&#10;59n/AMaaf+CfOqN/zMWn/wDgM/8AjX1Eb4g8r+lI9zk/dP0rA6j5c/4d7aoV48Saf6f8ez/40n/D&#10;vTVB18Raf/4Cv/jX1Cly2T8vH86cbvb/AHqQmfLq/wDBPXVQf+RksD3/AOPZv8aF/wCCeWqOQf8A&#10;hJNPX/t1f/GvqBrpu+70xinG5YD7v69aY7Hy6f8AgnnqmB/xUen/APgM/wDjTW/4J6ao3/Mxaec/&#10;9Oz/AONfUYmJ/h+lI1wwH3aLBE+XY/8Agnlqg/5mPT/p9mf/ABqQf8E9dUz/AMjJp/8A4DP/AI19&#10;PfaWA+7+lAuHZvu0hdT5osP+Ce2qLIp/4STT+v8Az7P/AI19B/sqf8E2tY1fxWk8fiPTB9it2fLW&#10;jkAnAH8XufyrXju5EfG336V9cfsOeF7rUvBV1qSyeV503k/dByFwf61rDVET12PP/wDh3Przp/yN&#10;GihvX7FJ/wDFUP8A8E4/ETRsf+Es0fjt/Z8n/wAXX1u3hu8PzLdFT/1zWhvDGoSDi6b5ugES/wCF&#10;a+zZh8z431X/AIJjaxriILzxNotwsTLIo+xzBVYchsCTGRWbqn/BPm6N80N74osA0CjDtZTpGc/7&#10;XmgGvtj/AIRbUrdWb7Q5+XgeWtcLpni7TfEXiNdOVZp7iSZomR40JRl6kqeMfnRysLdT56j/AOCb&#10;Gq3mnCBvE2jNbtg7fscuCPrv6Vfi/wCCcmuWsCxxeKtDjVeAq6dIAg9vnr67j8HXSRBUuGUdBiJc&#10;ClPhG9jPN1Jjrjy1p8jEfHs//BOTxABlfF2kfjp78f8Aj9eR/tUfsJ63oXg8Qy+LtJKzMZSq2Lrk&#10;IMjPzf3iPzr9Gz4cvl+b7Ww7gGFTXyx+2vNeW80nmTPIqyJbKDGF6gu3T/gNKVPQqO5+Zsn/AAT9&#10;1SdsnxHYckk/6M/P600/8E9NUI/5GTT/APwGf/GvqJhMzfd/SkaOT+7j3rn5GdXMuh8uH/gntqmM&#10;f8JJp/X/AJ9n/wAaZ/w731Tb/wAjFp/PrbP/AI19UfZ5Apb2zjFMMMhXOP0peza1sG58s/8ADvnV&#10;Av8AyMdh7f6M/wDjUsf/AAT+1RW/5GOw/wDAZ/8AGvqEW8ituwetIbeTP3an2bZN0fM8P7AWpD73&#10;iTT/AG/0Z+f1qdP2BNUA58Saf/4DPz+tfSQt5M077NM3TrmspYd9CbRZ82/8MBakef8AhJNO/wDA&#10;Z/8AGgf8E/tSLf8AIyaeP+3Z/wDGvpIwyKPbvThDII84PPtU/VmFkfNn/Dv7Ugf+Rk08/wDbs/8A&#10;jS/8MA6lj/kZNP8A/AZ/8a+lVglKn72exxSC1kLdD+VEcK2Hunzav/BP/U+3iTT8f9ez/wCNX9E/&#10;4J46ne3kaL4i0/cx/wCfZ/8AGvoX7JcL/ex9K6z4M+G7jxH8R9GsQci6uo4yD3Gef0zVLCu4pJW0&#10;L/wT/wCCV2qeF/hzZRt4mhhuLsfaJQkLDk9P0rsY/wDgmprDsrL4uj2gf88G5r7PtPhmlptT/Sgi&#10;KFUecwwB+NPfwNGARvuNp/6bNXVGk1sYHxqP+Cb+s+XtPi2LaeP+Pc1Uvv8AgnFqOjW0k6+I7V3U&#10;EgC3wxPbk19rWfw/jkP+suF+srf41jeKtIt9I122sFYxvcxtJ511cMkK47ZHetIxsitT468Nf8E/&#10;dQ1u7aGTXbe3kVd7H7MzAH/extJ+ldCf+Ca+pgf8jVCDjGfJYV9X+AdIsfGOjyzDchhneAlZmdGK&#10;nkqe4roG+HlosfzNL0/56tx+taRtuJ3Piyb/AIJsaoo48VwrgY/1L/41j6//AME57/Sraa6uPF0a&#10;xQozudsgCgDPrX3Bf+ALVU485vQeYef1rxb9tK1/4Q/4SMlos0c+pTrbghyTt6t39BT5W9hRep+U&#10;fxR/Yv1jx543vtRfxRavHJKVh8yB2KxjhRnPpXOS/wDBPzVDJ/yMlh/4DP8A419WzaDdZ5Vqfb+E&#10;9QuM+XBNJxn5VJrL2c+x0qS6nyef+Cf2qZ/5GPT/APwGf/Gmf8O+9UB48Safj0+yv/jX1e/h27z8&#10;0bU4+Hrr0P0Aqo0pD542PlFf+Cf2qPn/AIqTT/p9mf8Axob/AIJ/apj/AJGOwHP/AD7P/jX1tY+B&#10;tR1CURwwySM3YCpF8AalMHIhbbH97Ixij2Mhc0T5D/4d/arjb/wkVhj/AK9n/wAaaP8Agn3qgPHi&#10;TT/xtn/xr60Twpcv2PXpT18GXRPEbc98UexmL2kUfJB/4J/ao33vEdhn0+zP/jTl/wCCfepHA/4S&#10;TT//AAGf/Gvrk+CLlR90+1NbwXdA9DiiVGTK9pE+Rn/4J86pjnxHp7f9uz/401f+CfWqN/zMVj7/&#10;AOiv/jX14ngW6b+H86cPAd4M+v1qfYyWgozifIf/AA731M53eJLDp/z7P/jSL/wT51MOMeJNPx3/&#10;ANFf/Gvr8eArpvfHvSJ4BukbBX9an2Etx+0ifJUP/BPnUu3iTT+n/Ps/+NdV8O/+Cc+ta5rFva2v&#10;iDT5J5ztAFo5I9e9fRieBrpDyVwD3Ne9/safCdpLm81SYK0jyLYwH+6X5Y/98iqUXHWRnUs1oeU/&#10;CX/gmFqGi6RH/wATe2aKP5twtG/ev3b73QdBXd/8MB6swH/E4gz6/ZG4/wDHq+4rHw7a2tosUcaq&#10;sYC4A6U19BhMn7sAe9a+6zHY+Hz+wNqgYhtct8e9m/8AjUZ/YD1DLZ162Vh0H2N8/wDoVfclxoMa&#10;wM3ls3GflHNcPo3g+61P4i3V1Npl9bW62/l2zyL8u7kkkZ+lL2d9UGjPjfXv+CdWsaveCRfE0ds6&#10;DahW2kKfimcGt6z/AOCfWpWtosf9vW/C4J+wyDJ/Ovp6LwXd6j4cbTbjTbtdSmnPnXLj5ETd1U59&#10;MV6NpvhOGGCOLYT5agZPPaq5V1J1Phtv2AtSj+Zddt2Pp9ik/wAaydb/AGHr7QLaS5uvEUNvBCu5&#10;3ayfCgfjX6CS+F7ZW4j+prwH9vQtpfgWx0+xk8ubUpj5nOPkUcj8TR7NN+6Nbn5f/tGfszax8SvE&#10;DQWfiix/sm3bEQNs/wC8P94815jL/wAE+dUwT/wkmn/hbP8A419lSfD6T7xZAfrUZ8BSJt+ZOffp&#10;WUqEmzqVSK2PjlP+CfGqHG7xJp+fT7K/+NO/4d9amg/5GPT/AF/49n/xr7CPgor/ABpTk8Gbj/rU&#10;Hal9XmEqkT45f/gn7qn/AEMOn/8AgK/+NIv/AAT91Q/8zHp//gM/+NfZcngdVOTNGffHSopPCCKr&#10;bZN2OMY7UfV5C9pE+Oj/AME+tSJ/5GTT+v8Az7P/AI0H/gn1qQH/ACMen/8AgK/+NfX8nhjyzx81&#10;Ivh1i33TR9XkHtY9D5B/4d+6ln/kYrDj/p2f/GnJ/wAE/dTz/wAjHp4P/Xs/+NfXo8MZP3W96kPh&#10;cD+E+9P6rIftI9T4+f8A4J9alnnxJp//AIDP/jUL/wDBPvVv4fEmn/8AgK/+NfYknhnd2br+dOXw&#10;xhhx7nimsPIXtEfHyf8ABP7VGGP+Ej0//wABX/xqVf8Agn1qRzjxJp//AIDP/jX16PDRU596ePDZ&#10;A+7mqjhZCdaJ8t+DP+CeWtanrEFrb+INPkmuGCRqLV+SePWvsL4R/wDBJfVNF04Wo8SWIZQDdSC2&#10;f534+Xr0Fdl+yd4Fn1P4rW81vDHNJYRvciOUHado9ufevsbwBpesWnhm3byNN3XBMp37t3zHvVRp&#10;uOhlKV9j5Stv+CZGrKOPE9ueAAPIf/GpR/wTD1gHd/wkVvu/64v/AI19kHTdexuVtNjGMkYJzR9j&#10;8Qxqp87T13df3bcfrT5Wg0PjG4/4Jl6tArF/ElrjGeYJOP1rm7r/AIJ/a1HqPlxa5p9xCWCqY4pG&#10;YZ7kZ6V943Gi6xexCOW9tlDdXjg+YfnUVp4M1jTz+71GFhn7xtwCafLcmyPjqD/gmNqzRqTr9kWP&#10;PEEn+NC/8EwdYQc+ILQD2hk/+Kr7Pfw9rat/yELZlPIIg5FMbw7q08XOrMvqFgAos7dA0fU+F/FP&#10;/BNe60uxluLjxFYrHEpZi0EgwB/wKvjb4+fsr6t401+S1sfEVlHpkDbVUQSYkIPU81+sf7Vfh++8&#10;PfCDUpo9WuZBIBG0bIuGDHB5618VL4YWRfmX5jWnsZSjcI1FF6nxVN/wT31R2/5GKx/8BX/xpn/D&#10;vXVV+74jsOR/z6v0/OvtiTwfu6Kvrj0pP+ET5YbeMZrP6o+hp9YifFI/4J6aoR/yMVh/4Cv/AI0r&#10;f8E9dWbOfEWn/wDgK/8AjX2s3hhd3TheelEnhTev+rH5UfVGL6xFnxKf+Ceerc/8VFY9eMWr/wCN&#10;O/4d56x/0MVj1/59n/xr7YHhMBvun8BTl8MBT91W6dqf1N2F7ZLY+I1/4J4ayP8AmYrD/wABX/xo&#10;P/BO7Wm/5mLT+D/z7P8A419uDwxvbBj7+lSr4Sbyxxn8Kf1Vsr6wj4gH/BOzWiv/ACMWnj0/0Zv8&#10;aP8Ah3RrTdfEVhx/07P/AI19wDwyEGdvfGAOlA8O4ZSF2jPpT+p23F9Y7nw+n/BOXWGX/kYrH/wF&#10;f/Ghf+CcusAH/iorDn/p2f8Axr7kXw1gcAcHHA60Dwv8zfL79Kf1Mf1hHw//AMO59a6/8JFYfT7M&#10;/wDjTD/wTh1phn/hIrHPf/RX/wAa+6U8HyEZ8vgHmpF8HPKRtTc3sOlVHAyewvrKR8QaN/wTL8Qa&#10;vcrHa67YySN2Fs+T+tLqH/BNnxBp0rrLrlojxnaw+yP8p9OtffnhrwNcXWm3iQw/volEgccMmO47&#10;1atvAF+iSiaO6aaYht0kbfN6HJqv7PZH1rl1Pzztv+CeWtSg/wDFRWOO/wDor8frXvP7Ln/BIPVv&#10;HdrdapeeJLEWmn8gC1f5m6+v0r3DUPDH2S/a3ePy23cgjnNfYP7O3gxdC+A9pGFxLqU4z2IyazqY&#10;d0i3V51ZHzT4c/4JX63d6bbyyeJrGNUACRrZsAB+dbv/AA6+1nYM+K7RTjp9mbp+dfb9jpapbKvz&#10;LtGAKcsHmrtwOD+NSpGT1PiEf8Eu9Z2ZHi216d7Vv8axZP8AgnDfRa39j/4TK0+1MCRH9kboPxr7&#10;8awxDnbtVec+lcnDZWepfEJn3R7oYMIQPvHv+NLSw/U+LtS/4JuT2d2sd540s45HYBM2T4z6ZzV+&#10;L/glrq0aMY/GVtHkZwLRv8a+yryKz8TXv2JWhVYXBckDLY7V1C6BGEVQBhRjjvS5kGqPhey/4Jc6&#10;0UG7xhan/t0JJ/Wo9R/4Jh67HFKy+LrIqgJybNuP1r7wh0iOLoMbao+LLFB4fu/LVvMaMhNo5Jqo&#10;tXsxSbsfiT+0H+xp4q8U+J7zTf8AhLLFbO0lMa7LVl8zHrzzXl//AA7N1hz/AMjJY5/69X/xr9Qt&#10;T/Y58ba7q09wNFk/eyM+8uBuyak0/wDYV8bXUg36bDCPV5M/yrrlg4X5rr70ac0raI/Lcf8ABMrV&#10;2HPiSy9Tm0fj9akX/gmXq3bxJY4z1+yv/jX6qn/gn/4xY7vJsj7+Yc/yqeH/AIJ6eLWI3fYEGecy&#10;E0vqlK13OP3gpVOx+UZ/4Jjarn/kZLD/AMBnx/OpP+HY2qMFK+IrD6G1fn9a/Wa3/wCCcfiKUZkv&#10;NPQ+wJ/rWlZ/8E3NWz+91eyX2EZP9an6vQ/nX3lRlUfRn5D/APDsXVGJ/wCKisNv/Xs/+NSH/gl9&#10;qkqceIbHr0Fq/wDjX7DWv/BNhpG/0jXI19dkVa1l/wAE3NLRv32u3h9diKM/pU8mHW81+JUY1H0P&#10;xj/4dfasDga9Y7v+vV/8ahf/AIJgasB/yH7D2/0V/wDGv2e8Sf8ABOe1S1LabrVwZPSZB/OuD179&#10;hDUtPtzIt8rY67l6UKnRavGaJqScXrc/JW4/4Jk6tAv/ACMFjuP/AE6v/jWfdf8ABN7U4B83iDTx&#10;25tX/wAa/V6D9jeSTUoYLu9ltzIQoLIAD9G6V7Dq3/BOLwMfC0fy3iTrCPMuFmO8nHLenWsfZ0b2&#10;nIqM5NXSPw0/4d0akH+fxFp/vi1f/Gib/gm5qm3dF4l0/OOhtn/xr9DP2o/2bG+BHiOGOG7+3WF6&#10;paCbGDweVI9RXCeCtG0vWJZrW/uXsppB+5mxlA3o3sfUVz4imqbvujalPnXunxJJ/wAE7tWjwG8R&#10;af8A+Az/AONNH/BPTVE/5mPT+n/Ps/8AjX2Rquita3k1uwVnhOCyfMD7/SuemTyZGHzda55Rsr9D&#10;TmPlpP8Agnrqgb/kZNP/APAZ/wDGpl/4J66tz/xUmm/+Az/419QQJu6flXQeHPB11rfMMbMPpSSb&#10;0RDklufIw/4J5ao448Raf0/59X/xp5/4J4ap/wBDHp//AIDP/jX3BYfCC6+zs8i7R346VBN4Ijtp&#10;WUutVyMUakDybwdFt8HaT/15w/8AoC1fMWDVbwYMeENJ/wCvOH/0BavvHk/zIqDVERXBHWpovnHz&#10;fhTVHQc1JtwOnzUDdgCYPBNaGjWL3lyqrx6810fw++BmteP7H7Ra/Z1hz1kkw35da9R8M/sba1aD&#10;zGvrFW/ufMc1rGnfVmMpJaM4PSvDDKi7jx1rSi8OK7YH0r1zTP2VNaMShr6zX/gLHFXrX9kvXDNu&#10;/tCx2qeflatfZ+ZLqdjgrH4E69c20U0enyOkygoxwAw9Rmp4fgvrEbqsmmyHtwBXunhT4WeKPDnl&#10;xtqVveQxkbQQwKe3Nd9pfh6+uhtulgDj+IHg1VrdDGUnc+XbP4Wz2L7pLFvfK1vaf4IW3QH7HIoH&#10;cIc19GXnw5uLq3ZY3t45GGQwYcVjr8P9eteJo7WdV4BBGX98npRZE63ujxkaAqHHksqj/ZNQ3OkL&#10;/wA8nX3KGvdh4H1e3gCCz0+RmI+YyfnTZ/B2oGTy49JtpGK53s4Cg/zpOKK5X1Z4KmhB2ZhHIVHf&#10;acCqd9pFjBmS8hugytiLGdv419DS+AtQkSPZYQtMo5QYCH8TVjS/Ad1qMY/tDR7dGzwocNxRoJx0&#10;PlPVvGlno1zt2zMvcA8j8DW14W1Cx8VQZgaRZB95RnK/Wvobxd+zrp3iZYnk0qzd4znnH86TQPg1&#10;BoMkkNrp0duMDO3aA349/wAafLC2jCL7niEnh7j5Wk+UdCKjOgbjzIf8K+jh8Oj9nVWt0ZV7ZwKq&#10;3/wxYxfu7ONX6/NzRyoXM+h89jw/skIMvHb60SaC38Uy89M9a90svBDTgxSaa0c2cFtuVb6VDD4U&#10;WWeaF9NePyztWRk4f6UOK6D1ueD3Xh4lPmmTIqmNDy/+tVeP7wr6Gg+HzHXHtJNJzEsYfzQnBJ7Z&#10;q9L8Kbfb/wAeX5Jn+lLlXUfMfOMWhMW2mYN7LUkvh+4Rd0cm7J6GvdPFXwZOqaYVgjaGVTuTCdcV&#10;53L4W1LT9Sazk02+aZD1WIsD75o5OxJweoWcyRYnU4xjgZrldU0JruX5Qzc5r2DWPBurzrtXS7tv&#10;by6zI/hfrUmW/sm5Tn0Ax+tXGDsHNqeSt4akzt2n+lPHhBiBlea9ej+EGvXRULpM+c9CVHH505fg&#10;5r3T+x7jd1xuXj9al02VzHj8vhMqn3eBxXP+LdGaytunue1eza54Ym0C48m7t2hkxkK3+cV5t8U5&#10;oYYfLztJ6gVlKy0Leqsjyu5PzmoM1YuWXedo9ahHC7u/aka9NRrKd2fX0oC4FBLf4+9IZiF/nis+&#10;Yzs2zZ8F+IJvCfiO11CFsPbuCcenf8xX2x4Dk0vx34atdWtl3LMoyN3Kt3Br4PSXb2/OvWf2aPjG&#10;3gzxDHp99NL/AGbcsBtDYCMe9XGT6BUhc+u4tFg/uN7DPAqeTTWhtT5SqzdcOcqKg0vSYb22SSNp&#10;HjkG4EOehrUtdDjh7z7e3znArRXfUxsjkdD8N+GdU1Ge6vPDOnyahC2HIi2eZ+OOasXElr/b7Wtj&#10;pNrpLNH5i+XAgGOnLYzXWf2DCxP+uA92NZHiTRJIRG0dubhd2GLSldop8z7gZgvrm38SWuntG8kt&#10;xG0sksbnbEo457c9q3l0gZwtxMvr89Z2kvDf3UkEZmW4RR5hBOMHtmtaPw1GzZ824/7+E0MNDI8a&#10;eALbxVozQySTNIozExfOxvWvAfEmjzaJfyW9xHtlgO1h6+hr6WbwyhPE02P981wfxh+FK6hZSaha&#10;+ZJcwj58knevP8qN0HLc+YfiFN5cGf8AOa82v33Sk13nxPu41nMcZ6H5v/1V59cks554+lc8jopx&#10;0I5Dx0zzxTd2ezUuNo455pF4PXjpUlWQMWB4K03dg07hWo3AVXMHoCdzSBjnFKAA+S1Hm5PI/GhM&#10;lMaBhv8AGnZ+vWgspH14oLbfwqSpaq6LWkanLo99DcwSFZImDA+4r6Y+Cnxys/EozKsMN9Go+0Qk&#10;AC4A43rnv/Ovlzz+3arGnazLpV/HNGxV42DDFUkTKPMfoLYaxpN9bpNHLbFWGRgjI/CrVvfWJb5Z&#10;LfceM4614r+zj8Y4vF1rIvlxC8t13XMRAxIo4Lj3r37RrS3vBFIrW+JF3AlgOK2Rg9DC1S8uLS6j&#10;ltZo51zh4nACke3HWn6peyNp/mWbTR3jMB8zDylGecjHPFdY6Qw9ZbUKvcutVZ7zTYYx5l1bn6Nm&#10;noO7M7xXYRXHg+6utNMkmpGLEaocbpDxwtaeieB7qPSrf7VGbibYA7YHzHHNc7eWEUF69xZ3kjPI&#10;cgMWZUPsMcVdtZpr6OJbqa8mkXtGJAhPsKfLJBuS63FbaIwiuvKhZuiEhmP4DmvEPjT4ch8IXB1C&#10;1jma0uHzgRnEbH+Wa+idH1GPw8v7vStzNyWNsSx/4Eeab401GH4geDr7R7jRJ3hvImQuEAMZPQj3&#10;FCvs0yVZHxne+LFltnKxSYxgnB4rzXxbqQu7lm+brn6V718XPg/ffCXwZNdRLd3mnxfK0syBWjzw&#10;M47Zr5x1a4eWZm5+bpWdSLW5pHuihLIXY0wHOc/pRI2B91s9RQpO3lWHuKhbG19AVhjnPpRuwMig&#10;MdvQ+lIN3ZeT0460tb7BdsUHn5h+VK2D2amspHY/l0pQsgXGGp2fYBuAM5/CnBQR/FzQ8TnnaaaY&#10;JCfutT12AkYbVH15pNnFMWGR2+7+FO+xTddrexqeRgKw2jvSqgPzc/40fZph/CfpTm0+ePb8jLuH&#10;FPkl2J5jQ8P61J4e1a3u7dmWSFwwPrX1h8Otf0vWLSz163RVs9Q2w3sW8/6PN2b8a+QodMuZ2/dg&#10;n2A617h+x1psj/Ee30LUm3W+tRtGsD/3uqn26VcKciJ2ep9Q2Wh6e3zbI8N05zV2Ox063bL/AGb/&#10;AIERUvw78Exporw3FvC8tjM1qz7PvbTgfpiumTwXZww5+x2//fArTlexlKXkcu1tpjR7l+ysv4Yr&#10;B1mCSO8eS2ltZLcqNsIiXg/71ejJ4SsvLz9hj5PHydaqeItFtdA0a5vPs8QW1jMmxY8liB0AxRys&#10;DktFeOSzja8gsbWZhzGHVtv41b8zTlb71v15xisr4fa22qeNRpt9f2Nw11ZrdRwRwhfJbODHnHOB&#10;3r0ZfCkLKw2Rrt7bcU+S24HHte6aPuyQ/Lx0rzX9oHwrbajpH9qWbK1xANsqoPvJ6/hX0Anh5XhV&#10;fJjxjsoBzUc3gy3u7VoJEDRyKVdT3B7UKIrn5p+NZo5tWl2sOOOtc88UYP3hXX/Gb4fr4S+JetaW&#10;29fsd26IvopOV/QiuTfw/k/KGPpWXsWdEZJKzIXeJf4s/hQ08S9OfWpz4eyPut9KX/hHmY/dNHsZ&#10;FcyK321U+6q/jSm/wMcfSrS+Hmb+GgeHj6N15wKFRkTzIq/2jt7/AJmmvqHPtWinhpCf4/yqVPCU&#10;c5Ubm3E9MUewkJSTMxL/AGjH8xS/2lnr27VpyeEBBOysG+X+6c/rT4fC0Lc/MPSj2LDnSMkX6D+J&#10;jS/b1UHr9a2YvClqqsW8x+PlA4596aPC6k/6vd71X1dhzxMmDVvKnVl3blbIr7K/ZM1C88Z+ELh1&#10;uvLVZQ+BGD94c/rmvlCDw3b79rRsp7c9a+rf2ANTsNC0PXLe8naJRJG0XyFuMHPQetV7K2rJlK+x&#10;7I3hu6jXi7Zm94l4pG0HUGz++U+mYc1vt4u0OQ/u9Qt1J4G84q5ZeItNuXVRfWbHpxKMVWhnrY5N&#10;/DupS27GRocYxhY//r1x+k3NjrOsnyVU3VtK0KtcRqGQjglQzZx7gV7V5kN6jKtxbsucYWRTXN+I&#10;/hbceKJrVLm+svslvcLcDyYMTNtOQu7OB060RUWVqkY8GkakWVWkiwOh8n/69TR6PqYbKy2+3ocx&#10;f/Xrul09fL/u+v1pEsFfKqOT+lHukarU4B9F1RVbMloy/wDXI5/9Cr4h/a/eax+OmrRyKrNsiY7B&#10;gfcFfo0dIwxXbjjkEda+Ff2w9MhP7QutZh37RCnA6YQUezUtEVCVj5+a6aQ/6ukWaQH/AFan6124&#10;0yBh8tvlvcU9NJVB/wAeuPwqvqrKdRHELPKx/wBXj8KPOuM/6v8ATpXdLZRBObXn3FPSxjkH/HuB&#10;R9WYe2scIs9y/wDCfypFNxu4Vvyr0BbKE/8ALvjuOKcumR7uYW9jR9VE63Wx5+Rc/wC1n0xTAlyT&#10;/q2/KvR10qEDPkndQdGj4P2fiq+qoPbnnDR3RP3W/KnKt0ekbY+lejnSIgvEO0r3Jp0WkwISWg3b&#10;hxR9Xig9tfoebPb3Tj7re+KcltebsbW6V6SuiHcoEP3hkYXtUh0Ty/vW+3Pqp/wodCIObXQ5L4X2&#10;VzH4/wBHaSNmjN5ErAjggsB/Wvvn4VeEnh8G2scqhjbs9uTjrsYqP5V8e+HLFo9fs/LXZJ58e1we&#10;V+Yc/hX3J8MfBWqwaJdI+vzri9m3KLWPPLZzn8ank5HoG6uyzB4TRWA2428jFTweDY7l9q59zWkf&#10;Bl5Kct4g1L3xFGP/AGWnQeCrq3P/ACHdW/4D5Yx/47Q0/Izsjl/Gvw3vdT8P3lnYXUlrdSRkRSoc&#10;FD/9eud8L/DTxBp+twNcwyW1jHEROJJxM0z9iuBwPrXoj+BpJLdpJfEOrNGpw7eeiAfiFFFr8PYZ&#10;UV11zWJ17Fbzj9BQreRXKZ8fhTycfKx9qRfCqzN/y0bJ6YIAq6vgOzuwx/tLVp8HB2374B/A06T4&#10;X6d5i7pdU3rzzfy//FUW7MTsinL4FkkhbGUU8c1+b/xd8BS6R8UfEFovyrb6hMgH/AuP51+mknw4&#10;0ljtk/tKTdxhr6X/AOKr4t+OHwsvbD4t+IBY6fJ9hF4xiYyA8EDOSTk855NFo7SHH+6fPa+D7gn7&#10;34UqeCrg9etetw/D/VAuPsLY/wB9R/Wmv4LvkPzWrKfw4qlTpsftKlzyc+Drlcc59qD4LuCfrXq0&#10;ng+5YqfK9z8tB8G3BH3cevHSq9jAXtJnlLeCbhv/ANdO/wCEKnB/i/wr1FfCE38TKv1U81L/AMId&#10;vx++2/8AADR7GBPtJHk7+Cbg/wALZ+lOPgebH3f1r1geC/3gH2hfrsNOPgcseLhfwWj6vAPbT7Hk&#10;o8D3DN932wacvgedj90160PAbIp/0iPuQSlRnweqyfNeQr74NCowY1Vktzy0eCJvSpB4DY/3vwr1&#10;G08K280ipHeeZM2AEWJiWz7f0r0nRf2KvG2r2kdxHpUkccg3ATbY2I9wSDWn1WFrj55s+Zf+EFbH&#10;Q/L39a+jP+CeHhu3svGeteeUXFsoUyMB/F71pTfsNePofuabG3b/AFq/413v7J/wKuvCPjXVrXxL&#10;o0P2iOEeWkyiQA55I7elZzoqKumive6o9ta1tI0+9an/AIGooTSreYrtEPPOd44q03w10NpNx0nT&#10;R/2wGaZP8OfD8g/d6RZ8+iYrNepnZIil0ONUJZofl6gMKzLnwNaa34ls7u6aOS3sQTFb8bfMP8Z9&#10;cdqtP4F8PQXclvJY2u6OPzmJU7Qv1zUGj6H4S8R3Dx2cFm8sPzOuxlwPXnt70aLqNI1ZNODuY1Vc&#10;Z7YpkfhyOKT5owfoc1n6XoPg+/1RreFbGa6yVCAtyR6GtCT4caOqsBZ7fpNIP/ZqF6g7LoO/4R+N&#10;Vb92rKoP418t/wDBRHw5HdQ+GY1hZfnmZjjA6CvpyH4aaXuAaCbb223Mn/xVeZ/H39l6T4oa7p1r&#10;ocPltBG8kzS3JKgZAH3ieeO1VGKb1Yoq70PhVfA8b/8ALNs46Uo8DIBny2/GvqWf9gTxlbHEcdvJ&#10;z1WdP/rVla9+xZ460WzeX+yftUagkiCdGfH0roVGD2a+8rlqLdHzZJ4PROsdNXwfGV+79BXoGp+H&#10;DYXEkFwskMynaysOVI7EVCulWoXDSTfgn/16PYoy9qcOvgtWb7v0oHgpRn5efSu6TSbVG5a4Ze5C&#10;D/GlGmWJf7139Plo9jHqP2zOGXwQg6r1pw8Dxb+ldt/Z9kI/+XvPbJWq0lghHyqy+gY0eyXQn2jO&#10;UPguHOcUv/CIQqOAPaun/s75c8D8aa1rsyMLn0A5o9mg9o+5zf8AwicKgcD34r7U/Yq0S10/4H2v&#10;763jeW6l37pBnrjpXyWllvf7vQ19rfsteB9JPwU0mWSxs7p5S7NI0QJyT0JPJx0rOpFRWhcZNrU9&#10;CW0tYlOLi2/7+jmlWC2aNt01uVzxiValh8C6G5/5BtiqjuYhTbjwHookyuk2QA9YhWXXcehHLYwX&#10;0EkPmRbZkKF0kGQCMVymlfBK20uXTlutUiurXS5TLbxrEquTz95gct1/Guil0rwvHYNdNa2EcMLG&#10;Ni0OMMOMVY0/wr4Z1mxknWyszCv3mZCmPzxS5n3HymqkMMqDY0S4/wBoc02TTlkYH5ZB3IOaxtM8&#10;F+HdWgSe0tbS5hyQrRkkHHXvV1fAmhyrtXT4ffqP60a9xWReOmW6nIHt1zXyL+3VpccwjZlGx9Vk&#10;C/8AAYVFfU83w60UJ/x4xr2GHYf1r5i/a58E2GjWEVxax7QuqzRFdxJxsX1Pbn86uCd9wukfNC6L&#10;bEfdX8qe3h23P8C/yraurRWk+Xpgdqallk9vSt+Uj2ljFOgwBf8AVrxTl0K3X+BT68VsSWGB/Ooz&#10;Aqt1/CpcUP2jMw6Pb4z5anmkOkQheI1/Krlz5cXXH41peFPht4i8e3ATRNF1LUMsE3QwMV3HoC2M&#10;CuarWpwV5OwrtbmCdLtdmTGtI1jZoo/dxg9DnivqX4Kf8Ezta1fUYbrxtfQ6bp6nc9lay755P9ks&#10;AVUH1BJ/Hp9B2n7B/wAJ7a3hj/4ROC4khP8ArJbqYtIfcb8H8sV4WK4jw1N8sfe9DKWIjex+bENl&#10;azOI0jWSQ8BVG4/kK14vhvqkq5XQNWYHv9hkOP8Ax2v1D8J/BXwj4BKDR/DeiafLGNqSQ2iLKP8A&#10;geM/rW47eU/zbRxjArzZcVO/uQJ+s9kflCvw41iQYj8O60wz1Wwl4/8AHavab8GfFGrTrb23hXXG&#10;kk4UGyddx9siv1OVGkkznHHbih1jR9rNn6CspcT1LaRJeIk+h+fOn/8ABPf4kahYpMNL0mHzED+X&#10;LeqrrkZwRjg+1dR8DP2FfiB4S+KOlarqWl2NvaafcCSQrexszgZ+6B+B5xX3BIVs1DDvzUKTyTv8&#10;zHGcAVxVOJMTFaW+4n6zMzbT4f3l64DNaQ7u0knI/HFW7j4Oaiw2w/2fcDGSY7uMY/76IOfpmta1&#10;kcDnJ54zWvp8rBl/h+tc/wDrlXg/eimbU8QnujzHxR4Xk8GrE+oeXZrMxEfmzKC2OuOfeub8R2ke&#10;vRKkerWMcLjaUZY5G+oyeK928VeCdL8e6HJb3kNuxyHSZolcxsO+D17jHoTXgWj3/hXW9SW2jtYY&#10;5GkKRmS22xzMOoBxjt0r67Jc4p46l7RaPsdvS6LOg+H9M8MaHHZ293axwwktzMvzseST9a0La5tJ&#10;uPt1rx/01Xmobg+H7LVGs/sEM0sZAkMVr5ixZ/vEDiry+H9LGf8AiV2S+n7kf4V7is1/wCNBvn2a&#10;AKt1Zs2c5Mi/4189/wDBQWS3uPCOgxw3EMjfbHZljcNxs68GvoxPDGlP97TbP1GIhXgv7c/hKxs/&#10;DeiyW1rbwu106kxxhSRt5zWmHS57MiUrI+UYNOt109nZz9o37RGU4K4657c9sU7T7ibTAywuyK3U&#10;etayaYpfG326VIul7VxjvXcqaOfmZgyaf5/LK3zc1CNKUt93ocZrqBpmRzz6UkekEnO3AHBp8qJ5&#10;nc5yO0eE/Llf51YuLi4vbZYpG+VOBgDn61vf2SpP+NCaOuaXs0N1GcsumDfwuO3/AOqlTT228frX&#10;UJpS4LbcULpILZx+lPkQc2l2cwLFlO7H/wBan/ZGZMbev6V039kAfw8dTTf7IBP3fvGl7NB7RnLj&#10;T3z0OPWg2Ejnrwe2a6k6VhMY5zSf2TjoOnWqtoHtGcu+nSDnPFRtaSKvuentXUTabsXp97pUD6du&#10;6/yqeVdg9qzmDbyK3tX0p+yD4Bk1Hw5ZyC/vbVZrqWUrERj5FABwR15xXhX9m4bnt3r62/ZDsI4f&#10;CenMv3lgkds+pf8A+tXLiLJG1Oo2eiDwNqDRkxa5fbQOdyIc/pUCeEtUXcra5N6jNuhxXXFmQnHy&#10;7hiq8g/dYXtzn3rCxpzHPt4f1ooAusK+08k2i5/SpDoevbFxq1v9DbD/ABpuq6rHH4kSBSI7hrSS&#10;RZC+FBHHIrmfBGr3N/4ito/MvIbgxuZxPITHd47x57UnsGtjqp9C8QCNj/aFj9Db9f1psVl4gt4/&#10;muNJb38thn9a5Y+KLjSmtJnvbpdQkvBDNaNnZtLYwBjHTkHPavRy6yKR78e1CtbVCbZzqDXzI3/I&#10;Kk/77GK+aP25bjUL7xLpFvfLbx+TEzp5DE5BPOc/SvrdbfaOONx6V8x/tqiO48aWMAX97bwnJ9QT&#10;x/X866MOlzClJ2ufNzaUzD7xP1pBoudueTntXUjTcYOPrxQNILJyv4108qOdzkcwPD+4cqetD+H8&#10;MPl4A4NdSul5I2/w/rT/AOzcj8e1PQOZnJp4e+fP9KcNByDx+ldYumZ/hH40HSmHzAbc9aA9o9jk&#10;RoGP4acnh7jKr+Yrqv7NOzLdeeacul57du1Fkw5pHJjw+CB8u6pR4fVD/KupTTuQe9O/s4k/d7UW&#10;RLmzlRoC/wB3FOXQf9ndt7V1H9mBDu27s9aJLLaPu/epxsHtJHKnRFB+7lu3FQtoyn7y4/CuoktA&#10;q7VwSvTNRSQrgblHpTa7D5m2el/sXaNFD4w1STpIlhJtPpmvrjQNKji0O1wvPkrnj2r5b/ZIC2uv&#10;6x8qszae5GVr6s0uLGk2237pjUjnpwK82o7VGdf2ST7Gvm5UEcd/WqrxK/7thtbsfStKJkVuWXIq&#10;G6kVD/B83XkZqedE2OV1C0m07xrpq/a5GjuN+6LGF6ccU3xzb3FvfafLDcSIr3KIYlPBHfNW9Y8P&#10;Nf6/Bdf2n5bW+dibB0PB5p/ijw6uuywsNUEK27LIFXb94d80Jq5RpSoybuvHpQiCRlVfx96i+1ww&#10;WsatdQs6Dk7wM+9Mg1C3AV/tUKlT/wA9BTT0JPL/ANsuJh8I2Rd22S5RTXyP/YuR068mvrb9rW/g&#10;1PwDCsc8LN9oUsiuDwO9fNv9nAu3bPNd+H/ho56mktDnF0bA+7T10cdxjnOa6I6fnj5ee9A00HoB&#10;huMetdGiM0c7/Yig/d796P7Cx24zXTfYgMbm9qadPUuM1Iao5s6JuH3R1po0NQMdK6Y6artg4HOa&#10;U6bnjgdvrVe6CvuS/DT4Px/EPVhatqlnp7HlTOcbvYV7b4f/AGHvDNvCJNU1uS6briKRUWvEorfy&#10;8Y9OoqwLqeNcCeUf9tD/AI1hL2yf7uVjSMo21ueueNP2Wfhxo9i7L4jk0+RQcFp1l/T/AArxrTfh&#10;9o97rclv/a32e3ViqXLwZUjPBxnv/WnyQb+WbO71NOhtvLXC9RVxlVt70rv0JdrnqnhH9izQ9ehW&#10;Y+J47qNsMPIK/wD16vX37H3hjR9URf8AhImj3HiGdV5/EYryW0u5rR8xSSQsO6uV/lVi512+vQvm&#10;XlxJ5f3d8hbbWXPiHpzL7ivcep9DeGPgf8N9HH3bG7mX7xll38/Su20bw34Nh0+SW3j0mKODr8qY&#10;FfH8F9cJIX811Y989aW51W4aEqJ5Arfwg8GsvZYhv4yoygnZo+q49Y8G6krSfYbdmjP3khHP4ipo&#10;vHGjShY208bcbQzou3H1r5Et9bure3aOOeVR3Ac81WTXry2ufMiurhG74kPP60PC1X9ormg+h9kR&#10;eHPCN/OzT6VYrvOc+Wh5/nVO4s5rKaxs9NjtTZfaC8BOV4HYivk2y8VahLqyuLy43MRj5zX15o48&#10;iDQY+d32Yu2TnnaOa56kakXacrmkeW2hsG51KIjdYwfhJwahOo3iv/yDMjOR+961orfNLGu4L6Cl&#10;zk8frU8qsBTbxDceSd2mzY/2XBzUL3rySqU0iRdvJbAyalurvydTt7feqrMGI9TxVbwv4hutZkkb&#10;/RzHFIybQfnwDip0Ww/MS6uYYySdInV87twjG7P1qW08XQhgJLe8Xt/qzSav40Wx1m3tY4Wb7Q/l&#10;sf7prZTagyfvfzp+71D1Kh8U2oHK3ALcj92apal480/TYFmlL4RlJDKVyM1rS3gC/dz6H0riP2gN&#10;QW2+HVz/AAszDBx7040+Z2Dmtqd7b/Fvw5OisNWtV74ZsGr1p4/0W9x5Wp2b/wDbQV8MPe3Dy72k&#10;Zm68Gp4/EeoCNVWeRR/sHFEsvktmaxzBbWPvSC6iuYw0ckci9irAisHxn8TtL8C+WL2Rt79FXBr4&#10;zh8eatartjvrtcDkLKwqjqGuX9+xaa6upi3UvIWqY5fK+rNJY1Ne6j7GtfjjpN6uYmj/AOBTKKbq&#10;Xxy0vTI90txZw467pwc/lXxeskinKyNnuQar3Bkkf5mz9a0/s/Xcx+uOx9dXX7VXh+3bDajar7gF&#10;hWPqH7Ymg2m7bfed6bISc18oXCMq9fXH+fxqlcozR+7ds1osuilqyJYyR9Nah+3ZpsJZUjvPY+WA&#10;DXlfxT/a3uPEG5tNutStXb72QNrD0I/wrye+iyBg89fSsm5iyp+tVHAwg7ke3lLVnWRftH+JLFtv&#10;2+aSNusbgMp/DH8q67Vv+CgXiCTw8unvbxhfL2M4f739a8Tu48nvnHBrL1CHOfl7flUzw1NvY0jV&#10;layNL4v/ABk1T4ptF9t2FYR8oFefyKyN2rYurfD1n3MGP8B2qJU7GkJNHongX4/6X4S+GWs6DqXh&#10;ux1htUgMcdwVEc1tIM7XD4LEAnpXk95pn29JLiEfLnJH92nXK/Nt969G+FvxS8N+HPh94g0XWtJS&#10;4k1KEPZ3aoDJbXCE7Tz/AAkEgiuWV9m9Dq5n0PL9KgDThWzj1r6n+F2gaBoHwRGpMy/bDnIOOtfL&#10;l5eq+oSvDGERmJCg9K6XT/G14nhr7F50iwnooPBNZK6d0TOKlHU7PxN8U1mMixfKuSOBXF3/AIre&#10;5n3bs1g6lc7goLZ9arxy8dafN2FyLsYPg0Y8GaT6GzhHH+4KvyKX9qq+D4tng7Sdx/5c4e/+wKun&#10;A/8Ar1BepCow3B5/nTvMwP4t2abuKueM1Ys7BrlvRTQNeZ13we+LV18PtaRvmktXIDofSvtr4deJ&#10;IPE/h+1vo1PlzruBx0r4LtdNyywwpvkzivsD9jy/e4+H506c75rGQjHdQauMSai0uj0bX/HFxoOr&#10;WdnDY+bDcglrgnCRYx1+tbl74ouNL0WG8+zwPGrDztjbtq+oqvq1qsNmWa1Nyqj/AFY6muf0S2ut&#10;V8VJDa6deW2mtE4ufO4jJIwAo/rWkabexn6nV3PxFmh8R21lDYxyw3URljuGfCH/AGfrW74U8SWn&#10;i37UiqBNZP5cqq25VP1ripPAOoap4AhhmtZDcafdgw4+9LGGzge2OK1dL8P3q6/ZrpOkzaXAzE3k&#10;j4VWGPQck0/Zy6EaM7CHxJo81tI8M63DQ7gRGCQSO2fWs/TPGcmpaN/aDaX5dqCd2ZP3kYHqKd4L&#10;0Ob4fRyWP9myXVvJI0kbRKMjcc4P51qeI9E01o5F/sW7uGmT5kjOFcn+E+1Di1oLToY+s+OYdM1T&#10;Tbe1ijmXUkaRZZH2xoq46n1rotPvbe4s2mke3+UZbyn3BR71zcfwiabwRpwuYV/tCwmNwsWcqgJz&#10;s9xjirlnpF1f+LbOW006Sws4Y2+1M+Nkjdgoo9m+g9zas9U0+9uFjjm2u/3d6lQ30o1a1vID/ott&#10;FOpGSXcrXF6v4S1i5VnmivLzVoZzJBKj7LeNM8cfSvTtOtGn0yHzgVl2jcPQ96nkktw22ON8Ga1e&#10;eJLm6jms4bX7HKY5B5hLH0IHoaurr2l3OstYxSSPeRkb0Vc7Pc+1Wl8Kzad47W6t1b7LdQ4nJ4ww&#10;6Ulp4PksPiHJqEMa/ZbqDZMcc7h93+tU49iZO7K517T4WYSefHsO1pDGdufrViG9tLi5WBZPmkUM&#10;mejj2NZPjPwNeX/iK7lkt5NUsp4VSG3MvlxwsOre9XND8C3UvgeGG82xahag+U8Zzt9Ofajle5Wl&#10;i1pJttXuLhbd2Z7V/Lk/2Dx/jWR4yudT8O20l0trHJYwkb23HfjuQKn+A+k3SaLfT3jCS4uryR2c&#10;LwcHA/lXUeLtPuLjQ54bW3juWmUoVkOFwR3o5Sb6nNW6XeoWkMtq8SxzLuDOTyPbFZ9lq99P4nut&#10;HfYbq3iWUspO0BjgZ961/Aeiaxo3h5bG7t7cNbxFYnD5y3bj0/wqj4K8Ga14TmupJo7O6ub6Yy3F&#10;y7Eu/oPYAcYp+z7hoil4w1jVPBUFtLOI5RdXMduirkHLHFaur2Sxw7riaOFmzy7bc1seK/Bp8U6l&#10;o7SMqw6bP9pdcZLsAQBWxe6NZ6gF8+GObb2dc4pcqDm0PGZbjUm1eaGZAlnkGKeJDJvFbMdpFPp7&#10;TWjG8Kttdc+WU9znpXa+I9FvE2/2W1tCFGCki/Ka5fSfgvO1prX9oag01xrTZdYf3ccQxgBcVXLf&#10;YV0Zeia1Yanr39nNMsd0V3rtkDgjPrW9N4faFgqMWrNsfgXeW2oabK19DHDpZ+RY4QGlGMfMa9Ag&#10;0FUTLf8A6qJRS6iep5b8Qfg/D4403y5l2TRglJF+8DXwb8X9L1Hw9431DS75P39nKUxngjqD+I5r&#10;9Qp9L4KrxnrXxX+3z8Ov7I+KlvqEce1dStxnA/iU4/kR+VOyk+UcZWPluSxmZvunrTf7PuPl/wAK&#10;7SDw603VT19Opqx/wi/y/d2/hV/V+4/bM4EaXcHHvSrpE/8AEvPeu/8A+EaKjO39KX/hFypHy/kK&#10;f1dB7Q4D+x5gTxUkGlXEEqsOGU5yDXeHwwS3+rboccUtv4YXzhvVtvfjmnHDIUajufV/7Gdp/wAJ&#10;98KIZ7i8ujd2b+S+JOAO2BXrk/gdYhhbq83dR+8614j+wVI1s+s2Kq0cZCyquep6f4V9KLZBvvdf&#10;SpnFxdglI5GbwU9yV3Xd43sr1HN8OvtH3ri79cF+ld3Z2nkNtK8fSlvbZJ5d2PlHp3qbiPLX0zTr&#10;fUfsZvNQQltpfGI93purai+G+X+W7vMd/wB4DVrxWbfWtUh0lZo4IoZEnuXbC4wchR6k8fhXWQWy&#10;yDcu1oyOCveqWgpXucM3w6kA+W9us/WpW+HaPamP7ZqBYjBwARzXdQaeG+UZbHanSw/ZAMce9Epa&#10;WGfmX+1B8Orr4e/GPWNPkLGKRxcQ5GDsbkcfXNecPpLSnn+KvrH/AIKF+DpJ/iVY6msMrRzWYR3R&#10;CQCDkZx9e9eA6V4eXUJArSRR+hc4/SnGjePNYqNS2iOKGgsvrkGlOgkHheR6V6ZH4BtuC99F+AzV&#10;qH4daWzDfqJ5HaPNTyRW6NVJs8tOgHylfavXGM0LoOwH5Tz6V6hL4F0uM/JfM657x7adB4C0tzh7&#10;9l+kdLlh/SFdt2R5amjZ/h6daVNG55TgnFeuRfDvw+VIbVJcr28np+tS2/w98MIfm1W6x7QjFLmp&#10;rv8AcChPy+88g/sJWP3Ppx1p/wDwjueAo+b26V7CPAvhDf8A8hS+x2/cj/Gnp4S8HL8v2nU3YHj5&#10;QKSlTeyf3Fcs+6+88guvB7WbqsifMwzzSHwpuiDf3uMV7FJ4b8HzMNz6oecDJWnx+GvByjaTq3/j&#10;vFHNFdH9wcsu6+886+Fts+geMLK42v5CzKs6qceYhPIPtX3z8NfBGljTpEjs4ZFjkyhPzEowDD8s&#10;4r5Oi0DwfBL8smrfT5f519afs369b6voqNAZGj+ypGhfq2045NX7RNaJmdSLSu2jrovAlijhxa24&#10;OOfkpr+F4Y5PkgiVR/sCuieEhOQv4ChLdTGC1PmMNzJi0ZYo+Ei3fwjb1Nc3a+JLqy8d2+k3NxZX&#10;guYnd1hTaYCuMAn3rumSOYA4+UfrXN614VuvEl7b7bS0tFhnWUzocyMBzjHvSvccTYGmLdW+Qvyi&#10;oI9FVXyMr+FbEMDbWVchc96bcIoy3yqF49BSU7aFWOE+MPg6Hxh8MNc0tlVluLSRQe4O04r88dZ8&#10;PWMkDbEVGj4Ugks31Ffp5ci1jtZPMuLdNynO5hgcV8J+KF8J6N4qvYZNIuJmhuJFLLPhZPmPP0oU&#10;0ujZpCN1bY8cPhD91vYdPU81GvhlRyU+nFey2njDw7bj/R/C9mPeZ2Yj9amHxCtUDeX4f0pAo7xZ&#10;zU+0l/I/wL5ILeZ4sfDKgj938p6DFA8NgH/V/p0r2k/EyRBuj0fSlP8A17rQ/wAU76PldP0xfpbL&#10;x+lafvP5PxF+7/mPG08Js3WF/wDvk1NH4KkY/wCrZcf7JOK9db4rap/zwsRzzi2Uf0pf+Fr6wG+U&#10;Wy+o8hf8KOar/J+IS9kvtfgeVr4Byu7LcnnEZq9Y/Cj7Yu7cw9jEa9Fb4p66D8ssa9f+WSdPyph+&#10;LPiJgcXOBj+4OKOat/KvvFalvzP7ji4fgrK/KhzkdojViD4E3Dr/AKuZsf8ATI9K6hviX4hZedQl&#10;GfQYqGfx5rzp/wAhC644+/1otWfRE3o92Yg/Z9vW5W2ueeQPJNT/APDP+oSBc2t0VUcExdK0D4t1&#10;po13ahddf755qMeItYdP+Qhd/XzDTtXXYf7nux3/AAqG/wBEtFFhp0kc4HzTtGS/rx6fhWh8H/Ae&#10;oeCPinour3fmRi3u0eSSTsp4P86yX8Q6vIo/0+4+vmGr/gG8ub7xzo63VzLJE19F5gdzgjcKfLVt&#10;71gvStpc+w/Bev6Wms65HNfW6xtdiZSG+8GUdPyrdl8U6WqhftkDDoDSWdhFB4w1QLBDt2QkYjHP&#10;BrZltI8ruhh5/wBkcVnv1M9DIk8X6THbc3sfp8oJ/pWfL4p0s/6y6j2j+8p+b9K6mK0hVFXyodue&#10;mwCsrX9dttEs764lt2ENmoZhtB8z2Uf40WVwWpjWuq+HpNYj1LzLdb2GNolkCEEKcZHT2q9F4h0l&#10;QWa73MTn/VMf6U+HVIotIkvrjT57G2t18xmlCkkfQVa03xLHqd5BBJZXFi1xH5sfmgfvFH9fajfu&#10;FmlsQt4r0lVCi4dd3XELH+lQyeLdJX/ltI2Ov7lv8K6GcKjhRhWPHAzSR/ulYd/epZPMfCP7TvhW&#10;z1j4361qXnNHb3zLJGGXaThVUnB57Vxdv4R0sceerY5xnrXqX7cMO742yc9bSJsDuTn/AOtXkMNo&#10;N33c888dK6ILRWCVluaR8J6Sw/1kfuM9aafB+k7v9dz7UW1qpXk8d/epDpq5HK+taqL2uZxYweEt&#10;JU/67jPrS/8ACF6Q/SdlPtjmpBYKPX2pf7OjLg55z1q7MHK5Su/Btjn93dLgeoHNVz4UjRyFljOO&#10;Mitb7An/ANanfYIyaZPM1uZJ8LxheJlyKr/2Aqvj5TjqQK3lsUZ8DAx+RqQ6dGo7degFFg5mYK6G&#10;ir3NH9kRgD1+ldAmnoev6VGbOPeePpxTDmZmrY2ItFRoN86tkyZ6D0xX1h+wpp2fBGrXG3AllUJk&#10;YG0DA/Cvl37Ih3LX1b+xHcrF8Pr7b91bnyxkccDPH51jU0joaRuevT6PBOo8yCEjvlAakj8LWEsP&#10;zWdm31iXmnvJuLNt7elODNJH8rFdtc/MwMc+FtDmmuFaxsl+zDMoMexR/wACqnbeGfDuqRNcWy25&#10;t48hpI52Crjr37VJotz/AGr4m8QQ3BWa3hkiQBz8q/ICf1rP8C6XDqfgvUrdJI4ftlxcxjGMKCxA&#10;OBU8z6mlupYtPDGiam/+hahcM3XEN6x/rWgngryQ2NU1aPntPn+Yqn4V8zw5qsGh3ENiZBa745oE&#10;2llXj5h2JropV+f5vxFVe45NmJL4avo2O3XNQ6cBkRsD8q+SPjlrGm6V8W9cj1LT49avvOHmXEzM&#10;uMKABhSBX2jHG0tz978COK+FPj1fJqfxm8RzKvy/bGTp6YH9KuNNSeolUcVc5u71eznmZodNjt1b&#10;nah6UsN3buButQQB6/jVe2CsT8qqP51dtlUou5QOME10rYwcru5NYalp9lN5j6ZFcKOdsg+Umtce&#10;N9PI+Tw3oo3AZzb9vzrI8tQp+VaUKgXJUZ+lRKjGW9/vLp4iUPhNc+PLRB8nh/Q/xswaY/jq17+H&#10;9D9v9EXisohf7o6/hTn244Wl9Th2f3mksZU6/kjYTx7bBML4f0P/AMBBU0XxHEQPl6LosffAs0P8&#10;658AFeBgr1pVYE/d/On9Tp9V+Jn9cm2b5+KdwmfLstKTHXFlH/8AE1C3xV1gqTG0EP8A1zt0T+Qr&#10;JLqoPyj34oZQo4UdKI4Wl/KDxVTe5rJ8VdeCH/TJBn0A/wAKaPi1ry/evZGwc4IBz+lZZbAOVX8R&#10;UDODnAHPWn9Vp/ygsVUfU6XSfijqWo6lCl3HbXCtIqgtbpuHI6HGa+yvAsqwtqWSrN9pzjHYopr4&#10;U06fyb2FlXJWRSOOuCK+2/BOsWzNqLNcW6lpIjtMg4/dL71jUpxp7aGntJT3OuVfPG4rjnj3FSXA&#10;aOIBdvzdfUVl/wDCU6dp8Y8y+tF/7bLn+dMufHOmrDkapYA9P9etZaMOV7nLXdrda+919ntI7i20&#10;vVyZbWMhftCbR1z1wTn3qbweZNU8S67YSWUun2DeU3kBxlCVOeV6Z44FaEd14fWG68vXLe3kvJRN&#10;M0N2A27GOKWy1XwzpenzW0eqQr57EyyG43SSE/xFutGhV2QfC20jtdMvYYx5ccOoTqBzxg8CupiR&#10;sbsnrjHrXJaBceEvCDStZakhaZi7bp3kyTyTg55962E+I+gxQ/NqUJLeisf6U9tjPlbNNpAzd/x6&#10;18WftYyt/wALu1eOKSRVj2Ark8HANfXbfEDRpU3fbHYZHCQuc/pXyJ+1FcwXvxq1S4tzI0MyxOC8&#10;ZjLfJjocccVrSs3ZkylKKujzqITo3+uf8+lWYxccfvpORkc0xFJHoDU6IS235vet+VLoZ+0lvcFh&#10;nYHMkmc9c0ktrMf+WjdP71TqGAULzz1p0jsD+J60cpPMyq1rLwN7HPH3qcLOQMcs351OAy/56UpG&#10;ON30+tFg5iubSQ/xe/Wpkhh/s4xmN/tDSBvPMp4X+5s6dec57U4n5aH4Ge/SqsCkyubNs/ePrTTp&#10;3PUYqwxy/wCPbrSo5Hf9OtBLkJbQPbSrIjlWUgggkEGvQNO/aK8XaZaRwrr2pbIwFH70kgfWvP2f&#10;HGeM8VE8pV25PpUSpqW5pTxEo7M9Hn/aY8WqNq67qILesp4r1H9j/wAX3XizXNWuL25uLq62Zkll&#10;YsSCR3/CvmMyZbmvoH9iW6m0g6rePY39xbsBEXgj3qG61lVpRjG6No1pzdmz6aEana27cMetVi5Q&#10;lVxtzWYvj2Msf+JVrSgf9O2c/rRJ46tsf8g3WRu9bNua5ynFlC51mRPiL5Mkq/Y49PM0gY/Lw/P6&#10;VBo80PibXpte2pHp8Fq1vAEADTr1ZsenHFWrjxFpt67PLpeqfOhR82LHKnqDx0qrYax4f0qTNtpN&#10;9b7QQGj06Qde3Sq0RSi+xx/hiC8sLrQbi4eGTRJLt2sIYyPPiZs7fMPfv06V61KnmoOgPU+1chZ3&#10;vhnTbz7VFptxDc5JVzYS9T7Y4/CtNPiJpbplmul9f9Dlx/6DU6ClFvc21LBgP4f514p+1h4vvPBs&#10;9pc2dzcW0zQFd8TFcZkH/wBevUP+FiaTGw3TTD0zayf4V4T+1/4os9f0pWt5Jm8tUAJgdVzv5GSA&#10;OlVTs5cpNpRV0cXpf7SPia0Yf8Tq+buQZTTPFP7QfiPxLpzW8msagiv97bMVyPwrzGB8feyanjf5&#10;ck11OhAxliZ9WTXFstxJuLFmPJJ5J5qM6dGf4s+o9adHJz9KM5faw+mK0uzJNMatop4+YcU0Wi5O&#10;49+vrUjA43KT703zAVb+nap1K5exGLFQv15+lKLJD9e2e9P8wH8qC+RgjP0phdEclpGgG71/Kq8t&#10;shP9atSBdvc+1V3HPK84yKRN0Mjt4xIOffpX2d+yk/8AxY3TCqnaryBf++v8/lXxiGCtnjNfVf7J&#10;/jIWXwit7c2OqXHk3EnzRWxdOTnGfasK0rK5vS1ukez21xuLexIxU6OFTdzubsO1YNv42ilY/wDE&#10;t1pfU/YzT28b26TYXT9b24/58mNYcyeqNPZyOQ1Se91WPTf9Mjjj/t6ZGe4TfGoAO0H8fXvXWeFv&#10;E02tR6tp+ofZbpbGQIZkXajgjpj1FQ3msaVc2ckLaTqbQzNueNtOfax9enWo49Y0K30s2qaVqC2r&#10;H54lsJNp+vFP3S483Yd8I4408NShGjC/bJwNuMAbzXUFo4W4xz3xXH6drnh/w4zLp2m31orAllj0&#10;+QZ788Vej+ImmuNzx6mo97GXH8qUpJilBvU6BwCu/aDt9TXy3+2NqHn6NY7RsV9WuSfwVa+ioviR&#10;psw6Xi455spP/ia+af2xNYt7rw7pqxx3Mcn9qXEmJbdo8qyjBBIx2q6TXMZuLs2eINPHt6LUD3kc&#10;fH54rPmvlix/KvR/gD+y34g+P9000OdN0eH713KrbZCP4U45bkfhSxWKp0I81R2OaUklqcp4T8L6&#10;p8QdZj03RbGa9uJCOEUttHqfb37V6Rqf7A3xCit42SG0eSQ8r5qfL9ea+n/gP+y/pfwRnjuIrhru&#10;78kxM2zaqscZIPU8cc+pr1MDzpvm59Pavj8VxBVc70dEc8sQ7+6fKnwX/wCCb32PVLW+8XX1vcLC&#10;4ke1hYsHxztJ4GPXr7etfU+jaVa6JaLb2dvDbW8Q2pHEgRVHsBxU0h2Ng/KfSpreGNiuGG5uorws&#10;ZjalZ3qMylOUnqWoR5cQdj05x3qOS8aRsp8uelE0TGXHZeKbGgjk559K8zl1JbZL9qJkXcTnsRUN&#10;1cqs2VG9sd+gqLUZGjkVVB+vpTbcbJQJG3Z9RV8qQ4vuOSaSU7jnGOgohfc23PfnPamzTMshVFxj&#10;0HWlUM0n3Rj2pNFD7mQIyrt3MB61JDAX+Zty98ntSOUtctIyq3UL/FVeWaa5Zi7bY16Be/1rmqBt&#10;qyeXUzEdse7b645+tTQ6msETSySiOOMbnZ22qo6kk9qowWrzPwfl9x1rm/jH4hXSvCy2aW11cNqD&#10;+W4t1BZUUgt3HXIX6MaeDwP1mqqfdlwjKUrRKPjz9oPUklXTdIt1jj1G3mVLh+ZlZVOCoBwM9jz+&#10;FcBpWoRap4Q8M2tpJG98tzCXQf6yJlPzk9x361pr4thQws+i6tvQYQmFDtHt81Tad4ps7G/aS38P&#10;6ks0vVxboG/PNfqmAwNDC01Ckrdz1YRlHQz9M1DUvDtprVwuqRi6XUpD9jaJS0oLcDPXkdD0r0SL&#10;dsRnVgzAEjvWDD4lt5rn7Q3h/UJbheA5tl3D8c1MfG0pP/IJ1hOe8K8frXo8y3QSTN4TKrNXhX7b&#10;OqMuiaLGuNrTSBhjttFep/8ACbtcZDaTrA+lv1/WvFf2vdYbVrXSP9Dv7VY3c5uItoPHY/56Vrhr&#10;OoZ1E1E8LTnoAq0qnc3TP0pcZOdtSxwfrXqWXU5eYRBjjb0HanE7j+HAp0cePz604Lk9Ont1qXEL&#10;23IxwuT0zSEcfKDtz0qX7zY2mnCPepz+R7UcpPMiEAE4xQB6j8akMeH3c9OKVV59c03FXK5iLHbG&#10;fXmljbavAx3pQu04YfjTjAHPooOeRT5SWRg7n6Y780MMDpz7inhM/e/PFJ5QLZHPYcVLjZhcrSrk&#10;9vxqs4G5ieD/ADrQeI7wR2qF7IjnGf61SsMzGTLfLnHcV9L/ALJOu29poaxzXMMPlwkKsjhSPmJr&#10;53axz821eua9E8A/G258F6FDp40jSr6OHOGmQiTnnk1y4qm2tDWlJX1PrC312zkztvLVuOMSirEV&#10;9btHkXEPTqXFfNdt+1AqY87wppbeyPj+lXl/ad0pmy3hCD32zDn9K4/ZzWlmbpxeh7ZrPg+z1+7k&#10;mluP9ZbNbAK4+UE5zTbLwfJb3FnJdagt1/ZqFbfEYUjIxzg814un7S2guct4SmX/AHLkf41IP2kv&#10;DIT5vDupR/Sf/wCvRafb8AVtj2Kfw7caveRyXt1HMts++ONItpJ9Sfatho3C79vTOcd/rXhcP7RH&#10;hOT5v7I1lG65E/8A9ercX7RHhEn5rbxBEccbZT/8VR73Z/cPTY9njnYg5GPbtXy3+1hetL8V5FPO&#10;22QbfTrXeW/x88Jl+J/Ekak/3v8A69eQ/GHWrPxR4ymvbC4uri3kQBTc/wCsB7itqK97Uxq6I5VG&#10;yP4qcDgd+aQJxypp/lce4966rK5z6jVbbgfzpw+52+lKFBxz+NNYqp9fpRoUri7uPfPSlVtoPv2q&#10;BrkLjnrUcmqKvO5RxUSlFIOVloN+WelA3E7fu1t+APhN4q+KN1bx6HoOpXkU7FRc+SyW49cyEbRj&#10;6+1e5eC/+CbnibULhZNc1jTdPt8/MtuGmk/UAD9fxrysVnWDw/8AFmk+xSg3oj5yR8f738qmyxPf&#10;aa+1IP8Agmx4Nk0VojqmuLd4IW585Dg/7u0D2r5O+Lvw0vPg38Q9S8O30i3E1gwCTopCzoyhlcA+&#10;oPI5wQRk4qctz7CY6bp0Xqh1KM4rUwI7aR4XZVZlXlzjhfrVabcV5LVbgvpbRJljkaPzl2yAcbh6&#10;GoZU3L+Ga9xGdnbQoyJjn5s1BIOfu81dkTB9ahcfP9faqFfXU9F/Zp01dR1/UFZ5I9tjIQY3Kt2r&#10;6d0rwjZvpFrhrgq0Sn/XtjpXzT+y+qnxbqCMdu7TpsY9cV9RaFOItFtMqf8AUqQccHivOrfxDsjL&#10;3VYa3guxRvuy4Yf89TSXvhHS4YDI0bqqckl25H51pEhk6/hVTWJnTRbgq2CI2wfQ4NZpu4aGVc6P&#10;olrbxyTLb7WxtdpD82enenXmm6TosCmaKH5jwCCxNZnjG2h1L4Z2t1N5fnLFHJk8EHI6VNqjx2/j&#10;XR5JZVW3lt2Cux+UtgHr9KPeZWxp6doWj6rbC4to7eeNjjKjp7VZHhHTk+7aw+x25qh4DjT+0dYC&#10;spge43RlehOOf1rofJB4bPXApxk9ibHj/wC1Tolpa/DyN4bWGOSO5UblXBwa+cgv6mvqH9qy2z8L&#10;3b/nncIMmvmQx7ZeK9LD/wAM5Z/EM8vkcn0+tA644qQrg8c9qcV3DniteUz2I1TDU5Y9/wCfNSbA&#10;R+NAjwBnjn0pghhGXP8AOgoT/D9DUoQFjjv6UGLYw6H6VPLqHMRY5bj/AAFKc1IYwx+ZtuaAmBxV&#10;coPcjByO31ozg/XvUnl7V/lQYsr/ADoBsYRketOXAX2pyDOP54pQntzS5Q5hqr83XHoRUcpbGPTp&#10;zUxiUL6fWgx7j7YFXGK3DoU1TYDx29KqSxgnpz9K0zBjt9Khns8r/KjlFcp6UPL1GNv7rDGa+wrC&#10;b7bfeH5hIAslkQOeuFBr5CSwZZFb+lez+B/jVouh6FZ295Y3V1cW67dxc4TtxXn4ym7pxOijLofQ&#10;Fsiuu0c+xq1Go24YYxXkOnfHLw7M+6O/1Kx56P8AME9q0l+MmjSSKY/EUw92h/nXH7y0OjTc7rVd&#10;Iku9es7iL5ordXyPcise+0ye71W1mtbWSykhk3SSDjcO4PY1iP8AFXT3hO3xJDxz80VMX4uWsi/L&#10;rlme3MXU0aiRpaloGrWuqWnkyxzxi5EzOY8Mv/1u1dhJI8y7mXnPUdK4IfF2CJPl1fTZD6MhGaan&#10;xrRf+XrTmU+hP+NF/ID0G3jzw38687/aSmaHwVtxwz+nWpl+N8MR5+xvzgkPXL/GH4gw+LfCnlx+&#10;SpjyxCvncK0oyfOrome1zxFpdueuD7ULLtAwO3FMZec/d9OOtCkH/wDVXp8hybj87eu2myyMw9Md&#10;vahV+X/61NKKrfL/ABHBpcocw0tkcL+HpUUj8elSsxxhvoM1DJyewquUXMVZW+bHr0qnONqnPX3q&#10;5Om1c+9Ubj7oOPaqsNSsZt3FzzzWXdRspOeeK1roFSfXvWXeHBYH5sDtWcomsXfYy7jcgyw/AVTu&#10;1DqPXGa0LlciqMvy56cdyKwlHuaxempj30PPTHc+1ZN4m0543fzrcvU2jtyOcVk30ePWueSRqu6M&#10;W+QkHpWe8Tyy7VBb6d6071eWNWfBFqtzrm3bkLG7Y/4Ca5KiOqMtDBWErKOeeta0abIl3Y6ZrPIV&#10;LtsetaVw2Ilx/drlKlqZt626ZvQHpUKAj/8AXT5TkntSItA9iLw7prL4M0liNv8AocPGP9hac1vg&#10;dPavR9XTRrz4QaLc2u2O4+yQqVHcbBXAhA0oX1PanYUXdFOSEIFKq2e/pW94J8N33jXWLfTdOt5b&#10;m8uDtihiUs7n0A/z0rQ8GfCXW/iKmpf2TatPHpNrJe3LEgLHGgyck9z0A70fC34m618FPFyaro0s&#10;VtqUAZFkeJZNoIwcZyAfetYRSfvq5RuaBoMPgXVmXxDZ3VrNFIUkgdCsgK8EYPSvfP2YPiBp+teI&#10;7y00mx+xwom85O5pDnqa+ZvFPjK/8datNfX80l1dTsXd3OSSeTXp37JPiez8F+NpJr+4jt4JIijM&#10;xxip9mubnb+Q+dcvKj7V01PPZRxWtbWnlSjv3rgNG+NvhiW4UJqluxC5znpWzD8ePCWdza1axrnG&#10;WcU/aRMOU9DtoAQpbHy+tWoESVlOM/hXDWvx18JvGqjWbT5uh3da1rH4xeF8LjWLPK9g3WmpInlZ&#10;3NsuGXt24q35SyHpWPpniWz1HTo7qOaNraTlHz976VrNqEcSKylelDlcWg/yFzjGB9KinCovb8KB&#10;qcNyDtbO3rUZvIJi22RenPbFCuGhYiiUp0HPNPWNBiqy6hDGm4uMEcUsV3HIqncB1o1FcsmKMnnF&#10;L5UeaqJdRqrNuHWlNxGCxZ1H1NAXSJZoFMq46U/yV2lSB8wqJ9TgjiVpJEVcgZY1ML2F0++v1qbt&#10;FDbXT4rSDZFGsaL0VRgVIkKkUG8hX+JaFvIm/jWlzMWiIZ1VH5H6U9YlbnbUV5fQrj5l65FTQyxv&#10;HuWRcY70+Z2GrXHLArDoFoa2V6cbiM871/OkMqqfvL+dTzO4MqX0QjXmqaQeZJuq5q15DDGpaROT&#10;jlqotqsEUvlyXEMbL1DMFIrVS01IZM1qq464oeUFguMZqvda7Yx4H2y3Of8ApoKoweMdLa9kRr61&#10;XaAc+Z1pcyHys2Es0fH1614f+2j8Kr74i2mjtpdm93dWkrllQDOzGT+HSvYF8c6Sp/5CNnt6D94K&#10;4X48fG6LwN4Inu9IvLO6vJSIAobcwB6kVVOolJdQ5b7njfw+/Yd1Px/aQ3V1P/YsCjBV4wzu3cj2&#10;967qy/4J1aXDH++168kbuVjUVV8Dft6rZ6bDb6tosjSQqF8y3fhsexrcv/25bZkDWukuuf8Ano9d&#10;EsZiE/cikvQ2VOlbVhD/AME+vDCrhtQ1JvXkDP6VMv8AwT+8Jggtdai3tvArHP7ct3uYf2Vb+37w&#10;1ia1+2p4gu1H2WK2tvf72KPrmMel/wAEHJRO/tf2DPBdudzG/kJ/vTGrI/YY8CltxtrrP/Xdv8a8&#10;iP7X/i0LzcQtn/pn0rN1D9qfxZennU2i/wBwYxQsRjHpzfkT+4R7xonwD0z4Na3DceHom33gaOWO&#10;aQkEDkEGuhN7qAba1jF9RNivIf2d/idq3jnxO39pXk115UbKpds4zXt3R8np296zlzt3qbmM5Rb9&#10;0qPqOoBc/wBmq3GBiYVVXUtQEm06c3rhZBWwLlnfOFx0qjqesfZtat18wLujclMcvjmlougFNp5Q&#10;d0miM7f3tynmpl8QzIuG0u8Ud9pWqfhHxbc6/Ask1xZxiQnMI/1i84FQnx3dT3UatFAEkuvsyQg/&#10;viP72PTvS3dg5Wa1v4oaDLGwvNp4+6Kbf+MoHKq1rfKfTy60VJhGKrP+6dt3zdOtHKgb0sef/EL4&#10;7+Hfh1dxya1Z3RhvE2xlrbdnHoPxrznX/wBpr4WalyPCJvGbjJs1jz+dN/4KCWqjSPDc3dpHQe3G&#10;a+Z7XJk9Oc81tRptq6kyW49j1fx/8QvCevxsmk+DdL0wt/y2cbpPwA4rgDaQHd8vfj2pIxuHv2pz&#10;jj6HrWyg1u2zPmbG/Y4AMHkdeaT7JCB935falIy340mGLjv6AmnytBzdjR1rV/7aS1WSOGOOzhW3&#10;iWNdoCjnJ9SSckms4wxg9F4604Arjrj0prJlv7ueaFAnmbARQk9x70vkRq3zAbqQofTg9wKmexiF&#10;jGyzbpmYgpj7oHfP9KfKg1RCFh3r8q9+1L5Uf9wfhR5e0Y/i+lOx/s9OeOlFgjJ7sYTHjG3tz719&#10;Ffsl+LJo7GGzs4YZGjDqd74wM5r50lG5gOnevV/2QtTaD4lw2+7akysMevFTUhdXNIydz6mEmtXe&#10;7C6dHH1HLNRLY6tOQft1rG3okOf51oyhopAqsfSn+QCVPRu/PNctkVzMx5dH1Kbbu1dlbphIlWmt&#10;oDxvtbVL6Vzz8kgXH5UniC9jsfEelqVz9olMQJJwvymsi+tP7I8XWE32V7KzWRlaYvua4duFUj86&#10;Wo9TQOn6fHcpHNqk7Z4Ie7wc+mKvr4K0s/eV37/PKzZ/WsXxZp9vea7pemQ28KyNKbmZgg3bE56+&#10;7YFdGq+WNuR1yaa7oVyN/BmmBd32O3bbg/dyDXw3+0noy6B8Z9dt0jVY1nDIFGAAyg/1r7zju1Fs&#10;NzYycV8U/tj2Ii+OeoMBxNDE+T3OCP6VtR+KzIk7I8wsmy33c45BrUSXMfOPlrNtl5G01oRrtT8K&#10;6pRuRdkhuBj7ox0+tN87cfTjpSHcEOPwpSOCVPzfzpcoAhHln170vnqV547U1EzkdPWhztA4ypNX&#10;0FdsXztozTTPj6dqb8oG7LenFDZC7fvevvUjHByw3c7qUSsIwv8AFmmB8/3v8aEwV+78w70hDzKz&#10;L/M46UvmYj+Vv0qEn5W598UqrhAcY9/QUWH5Cl2Cgtjk1a0C5Nvrli3TbcRkH/gQqjK+APfuKk0u&#10;fy9St254kUjv3FS0hxPvLRZ2Hi+6XJ2tZwt157/yrYnY57/hXI6Vca2NZ/tD+xZPJns4okH2ld5x&#10;zk/XNaD+JNYjkVP7Hj3scKpul3N9BXDKSW5rZs3E3bcscD0NclewwT+JvEMF80y2E1vB8wB7ZyBi&#10;teKLxVqFwuzw+IYn/jlu1jA6dQRnv6V2mjeE42s4/t+5ZF5dYiuD/wACP9RXLLHUY/ExcyjueW6f&#10;NFq9xqNlBeXVxoYtB5kk2W8t89FJ5PFQ6FDJqPjbTpodSvNRs9OgcM8ibUUkYCjgZNetReEtNkhd&#10;vLvJNxwBHLGP5rWxYfDfRbnT1kaS4t+PuvdRgj8kpU8woS1TH7RPZnEgMGDfezUknyoD1bvXUap4&#10;U0qCArb3E3m9m85ZFx9No/nXO6ro91CrfY5LWRl5AlJXPTqRn+VTLMKC6k80b7nxX+3GCnxsZumb&#10;KIfzryUTYQKM++a+jv2lP2cPHnxW8fHVLTTdNWNYxAAt6uHA6N82DXmp/Y4+I1u5H9iRybeuy7jb&#10;P611UcbQklaREpxb0OJtGV0+b6HIqx5iha0fFHwr8U/D52XVtD1C3jUZMqxGSL/vpcgfjWHb6lHL&#10;jaysM9jXfGrF/CLUtsSRnd9KXdj/AOvUXnK4wO/enbw4xnFXcRIQWP4Uu0qB+fFNDbX+Y/nTg+4e&#10;9UMVTh8j+dSK2wH+lRoFz/WpA+33BHpQyVqCxjb1+vtTXTe/Xp3FSI2WbjnHT1oWIE/pTigIGXb/&#10;ALXb6V9S/sf22sWfwpE1pY2lxb3F05BeUo5xwe1fMJt9xGfcdOtdF4c+J/iPwnZLbabrmoWlqnIh&#10;RvkH0GKitBuNkVTkr6n2lJrmrRhlbQ1I6fu7lf61CviO8gVVl0TUgo67GRx/Ovk20/aM8aQcjxBd&#10;MPRkU/0rStf2rvG8P/MUhk9N1utcfsZrp+JtzxfU+lrzxTZTwyRXWh6kY5+ZFNpuD49cHmqOl33h&#10;jTEkhhsZbFJuHUWkiZH5cV4HB+2P40jcbm02X/et8fyNXLb9tTxJD80mnaRNIx5OHXH86PZzWlmN&#10;Siz3jTtR8M6TK0lrcLHJIMPJKWLEDtk9vatq08UaXIu5dUs+exkFfPWn/ttalbxbbnw/p0+eTtlI&#10;x+lXbb9s+0uP+PrwjbkMP4ZV/qKHz9Ux2R9CQapZSnct5anvxMvH61+f/wAQbsaj8QdcmVsrJqE7&#10;Ag9fnNfQk/7WPhG+smSfwjKrMpB2CM18331u1xqE8yjakkjOF/ugkkD8K1w++pnUslZEEUak9/er&#10;0I+Tr8voKrLGxJz+XrU8S7B169s118yWhgh+Mrjkc04LhflP1pgGWzt7ZzQzZzjsaOYof3zjnPWg&#10;HL87vTFDH5s859KVV3D73THaiN2RIbt3Nu6N0Ip0aKpPX6k0InBP9OtLGQAed3eqMxyjjNAGR1H0&#10;pSgccc456UpGV47cGmAjL8v61E0DAf56VJt4605ownvSQEMcPPzcZ689q+gdJ/aS8F6fpFvAvhOZ&#10;pIYkR28qP5yAATnNeCbcDPapFkOMenAqalHm6m1Ko4aH0FP+1j4VjjBj8Hscf3hFVZv2u9Dtx+58&#10;HqzN6vGox+VeDM2V+tN38cVn9WXdlyr+SPeF/bOsYAPK8GwKyjHM6f8AxNNl/bZkZR5PhWzUejT5&#10;x+S14QV5z/WlFT9Wj5/eL277I9uk/bZ1JCfJ8PaX7FpW4/Sq8n7a/iKRf3ej6JGB7ux/pXjLfd+X&#10;1ppJZP1+lH1eHX8x+2Z67P8Atn+MANqwaPH6YhY/1rzT4keNNS+J3iNtV1VoHvGRYv3MexQq5wMf&#10;jWczc/54pp/3ucU404wd0KVVvQrLARjJ59M0+OPym69aeV25x9Kb90Dduzg8ircjPQceF6/ShjuP&#10;4VDLcqpwW+b0Pamtd4H3h+FHNYNLXJt21RjODzzQ3BPTjnFQnUI4x978ahuNTiGfm4HfNLmAtuoY&#10;D7uPTNDNtHHQ9KzZNbgjb73zH9KrTeIl7fN9Kn2iJ1Zs9O4pDMp7/Sudn8RMQdox+NafhPwn4i8d&#10;zFdH0fVNSKjLfZrdnVfqQMD8ayniIQV5tIOR9S+J414LcilRGPKqWXI3MOgzXpvgP9g7xx4mmjOr&#10;NZeH4JMEtcSiWTB/2EJ5+pFfQ0X7GGh+F/gdrmi2Kx6lq11EZoL24TEnmqMqMj7oyMcepzmvExPE&#10;uEpTjTjK7bsaRjbQ+KzEueo+ma6rwT8U9e+H9pJb6Tqc1nBI290UKyk+vIrkJM56H8qZ9o2Y619D&#10;pOPkTC6dz0xv2lPGgf8A5D9xuznPlrg/pTJf2kvGzzf8jBcdMYESY/LFecpeMT978aliu9/1HAxU&#10;/V6a6GntZHeTftDeNJU2f8JFfdc5AUEfpUM3x48ZS/KfE2pY/wBkqv8AIVx4mBHSo3nx904/Gl7G&#10;HYPazOwk+NvjJ0VW8UavhflGJB/h/OnD49eMo4RGPEupYznnbk/jiuKuL9YgWyPzqpJrau2xfmZz&#10;gIOSx7YqJRprVpB7SZ6Sn7RHjRf+ZgumyMfMqNj9KyPGnxc8QeOLJrbVtWmurdiCYtqqpI6HgUeF&#10;vgF8RPHVrDNpfg/W5Le4AMdxLAYYyD0O5scV7J4C/wCCZniTXBDL4i1zT9LSQZkhtlMskZ9NxAGf&#10;ccfWvNr5pgsP705Ip1JtHzeiqD6qetOMioMbvpz0r66vf+CWuijUI2XxlrYsx9+NraLeT7OMD0/h&#10;NWtF/wCCYng201GOa817xFqFurZa3Mkcav7FlXdj6YrhlxZgbaSb+RnzHxub+NSFVmkY9AoyfyqO&#10;41pbfKybofTeNpr9QPh98DPBvwyht/7D8O6XYyW+fLuBCHuORgkyNljkeprc1vwzpuvMGvLDT7tk&#10;GAZ7dJCPzFeTU40inaNN2Jckfk/FraTyBYfMlYjpGpc/pXWaN8FfHXiOyS5svB/iK4t5RuSUWThW&#10;H4iv0ktvDmn6bJttbGztivQxQKmPyFXMeWRvk29sE8/lWMuMpy+CH3kc5+bsX7NnxGurOS4Xwjq3&#10;lwthgyANn2X7x+uKt+CP2UfiJ4/1GSC38P3Gn+Um9pNQ/wBGjOMDAJ6n2HvX6Qw+Skf7lVX+9xUa&#10;20cDFvlU9flrCXFuIa+FD5kfAl/+wJ8VrZgsek6bdLjO6HUo8D2IbBplh+wB8VL6cxtpOm2vy53y&#10;6lHg+3y5NffzXO6MbemOSRU1tDkcnnGcVlHizFW6fcLmPgC+/wCCeHxWs418rSdLvtx58nUYxj67&#10;9tWtJ/Ys+OGk2vl2ek3NvCCSEg1uFFB9cCQV9+xsw/ibA9D1qZdU+ygN6VnLi3F22X3GsZWZ+dvi&#10;34Q/GP4a2n2nVbDxRDbxqzvLBem4SMAZJYxs2APU4riI/i14ik5XxJrSjrxeP/jX6m318Lu1dZlD&#10;RupUqehBGK/KX4taPB4Z+LHiSwtlC29nqU8cSj+FRIQB+VfRcO508wlKFSCTj2NJytrc03+L/imV&#10;MHxLru30F23FSRfGHxZEuF8Ta3tz3uSa45bkKmffGKc1/wCX0r6z2cewo1Xbc69vjL4rgYt/wk+t&#10;c/8ATc0jfHrxdAPl8TauO3+u/wDrVzGh6TqHjHW4NM0m0n1C+uSRHFCu5jwSfyAJ/CvabD/gnd4q&#10;vdLhmutb0m1uJAGa32u7JnsSBjI9sj615+Kx2FoO1R2ZMqzW7PPdI+N/xA8RarDYabr2uXl3cOFi&#10;hiYMzEngAYr2rS/2JvG3xYtLWTx94xm+zAeYlov72SJiO/AAPbrXpXwH/Zd0X4LWMNxJHHqOuLy9&#10;4ynCHnhB2479fp0r1bz9xAJ+ZuB7V8jmGfTcuXD6Iwni5fDE+e/DH/BNPwbo+sx3l9qmqapDCQ32&#10;YgRRv7Egkn8CK940Hw5p/g/RYrHS7OGwtIOEhhUKq/8A1/c81okYjqtcPuYKK8Wtiqtf+JJs5ZSb&#10;3GF9nzbuveopZ/LYdfmocKrEtnb2psXzfezyfyrHlsg5ixFbm5O926cVfitVjG5e3fvVKF9m3sM9&#10;atQzMq9fzrGS1BDmZmYnce+T61HKVVNx7Dk05p2BYgjjqKiu38yHHC881cabBsiS53lmC81Is6sf&#10;mXJzjpUT/eG1ThRjNTiONF8yRtvfk0+ViHqFYNj680s06xp8hHmMByB0qtLeiZwsY2BevPWoG3R8&#10;jaPf1rOV7F6IsCz81Wb7xJ5zUy2q+XjK/nWf5sjBly2KsW0D4UnscYzXPKA4yTRedhax/L/EMCvj&#10;7/goZ41mn+KGn6Rb3E0cel2CtIschX95KdxJwe6BPyHtX13FF9sul/iC9M1+ePx28UyeM/i9rmoS&#10;XH2nzLlo0k7FE+Vce2AMe1fTcKYXnxLqPZI3pt3ujl49UvoyCt9fZ9ftD5/nV2217UUddupagG/2&#10;bqT/ABqikTFuOlWLeP16/Sv0uNOPY3lKVtzXs/GGsW5/d6tqin2u5Of1rSt/iBrsQH/E61Yf9vTn&#10;+Zrn7dcdc4NXIuML36VoqMF0I9pPudBF8R/EEX3dc1Yf9vLVV17xVqniS3SLUNSvb6ONtyrNJuC/&#10;Ss1Fyp9fpT1HB457VoqMU7pEe0bIjb4/2fr/AEp0aZbHzHt9akbA9yO1CKF/Or5iEwCcY/DNCDDf&#10;19KkPX+hpvTp6enWhFDBGA340pjwvr9D1oYbmyc7qUDiqAThjg+najoKVPuD9c9qUjexHSjcmw1k&#10;B28/WjbuH9adtBH40BT+FBIxV5z+NDR7h/WpGwTj/JpB8o7cVLVytBuzL/yFNC7RjmpDFkHnd3oY&#10;72/DGPSjlHpuRiMBsDv1p6x7Rx060pG1Rj60Kn7vjPvS1FdDW+Qj6dc9aFGF/l7U452Zx+FN6n/a&#10;qGg9ALZajcWX+WaUArz6DpTNzYJzUj16jg2aCdwz0qMSbFOM/X0qOW6EY4b2PvSeg+YmeTd+HpUT&#10;yDA/vdgT0qpcaskZ5arHhvw9rPjvVFs9H0y+1C4kJ2rDEzds8nFY1MRCCvN2Aa069c1D9tjjBZmw&#10;fWvob4af8E0/Evii1hufEOt2uhxSAMbeFDNOAR0J4VT+dex+D/8Agnl8PfB2yS8hvNeuI8Etd3B2&#10;k/7i4Hboc185jOLMDQ0T5n5Fckj4d0XS9R8XaglrpNjd6lcyfKsVtEZGPfsPavUfAv7C3xD8dWqz&#10;Na2OipISANQmKOB2JVQSM19z+HfBGj+DbQQ6Pptjp0PGVtoVjDY452jn8avxApKf4ee1fJ4vjmvL&#10;ShG3qJxfU+PvDf8AwS38VXmox/214k0W1tMjd9j8yaRh3xuCgfrXvvw1/Yh+Hnw3ijk/sePVdQjw&#10;ftOoHz2LDuFPyj6gCvUFnaVQqk06Fip5Oa+dx3E2PxK5ZSsvLQ3jy9CSys4bCFY4o0hjUAKqrgAd&#10;quKV2VAu1iAflqRZFx/s181Kcm7yZ0RdidLVFXcq/gK+Cf8AgoTcpN+0LtWMRvFp0KSHAG9suwPv&#10;8pA59K+8hclYie1fnf8AtoawNa/aR8QMsvmLCYYVOchdsSZHths199wEpSxjl2RniJ3ieWrGWYn9&#10;c1IVAjH40+Ic/wAXSnvAK/ZIrQ4vUpyRbOnfn6VHJHgbu9Xjb554/E0fYfm/X61WgvdOp/Z/vhp3&#10;jhvMbZ59rNGOpzla+m9A8W6eugWatcYkESqyFGypAHB4r5S8H69deCNeh1CzZVmhyAGXcpB4wRXd&#10;v+0v4lKBVaxXvnyBxXnV6MnO8Tqp1IqNmfQVn4y00E7p29sRtn+VOl8Y6XIGXdMyNw37lsEV85yf&#10;tGeKHk+W9gX/AHYBUcv7Qfip1I/tFV9cQrWfsKn9M09pA+gp7nRdQtFhks7iaGMYQfZ22AelLNPp&#10;c2nra/2fdNChyqm3O0fTNfPD/HvxZkbdVlUegVcfyqOT45+Krg5bWLjpg7QB/SqVGqT7SB9HW2vW&#10;+nxrHDZXirH0CwFcUHxdOZV26fflemAnX9a+aX+L3iSRfm1i8J7HdUZ+KPiA/e1i+PPaShYWbeov&#10;bRPYf2j/ABE178NJIXsr23LSoQ8ifKcH1r52Zc9s4xzW9rHjnWNctGt7zULq5hYcpI2VrGeH6f41&#10;6GHi4Q5WYVJJyuRCPD/dpxXaelSLHk992eacUyPfNa2uZ8wwpzx+lBTI71IBuPXvilIy3ZeOlPl7&#10;kke0ED88UBQRjg9qkUBiOec0BPn7dfSp0Aj25NG3P4etTFd/tigJuZvTitB3IVTP8P5Uoj8w9Oal&#10;SPBB/l2py5Y9Fo0HzEKR7TtH3R7Uqx72H0qVFYnnjigw4P8AhS9CSLbu67acsW4f/XxinhAyfdb3&#10;o8sMuce9PUTZCU565x604RgjjvUhAC/zyKkaNRj19KBlbyct05606SHYx+X8KkT72eRSAeafvY/H&#10;rUMd+wgQ4LDPHP1pe3B+XPeguo+7+tN8xUXmmoi8x3PO7pQqMw64Ap1urXB2xq0hbsBXRaH8L9c1&#10;0r5OnzBezONoo5LblXd9DnQhXjrTg+CVyeD+den6X+zBqlzaNNcXUcLKpO0DNcBr+iyeHtSkt5N2&#10;6M7fxqPdezuN36lFnwfTtxUbMxFPYduf8aUjzBu5FLlW5G5Dt3bf6jrRwV4XtUwzg9T2FNMffnrw&#10;KoCMDnP8J6mm/dHf06VNj8268dBUb7l/ofSgCGQbh71BNGWT5se/FTsmUB5zmo5Ayj8fypWZaKc6&#10;jbjHFU7vaUbr0zzV+dMttOc5qlPFgfXPAp7D5jLuhtUnndjGKzL5sdB35rVuiWO37w7ms25Hz9fY&#10;5qGVe5l3S5Gc+5HrWdc8n5cD+lad2Nn8jWfcHdnnbnn61lM0iZd2+3OfpWXfLyx5/Gta7C89vSsu&#10;+GI/x7+tc1Q6I6ox735HOO/INSeEdXj0bWN7j/WI0WRxt3DGTUd8ucn8Kq6bNHDdN5ieYrKRx1Ho&#10;a4qmp0U46Eep2v2TUpI1YNg9RU12hULlj92qSPuuD164q9qHKL93oDXPvoacqWxQfnP+NKXx70hH&#10;zUgQ54o5SrC+HdQe68BaSjH5fscXBP8AsCn2z7XUnseapeB28zwdpKn5v9Dh/wDQBVtvlkK1IG7Y&#10;fEfWPC2lalptjeT21lq0ax3UaHHnqDkAnrjPbvWL55uG3HrW74b0iPVLPUPMXfJHaGVCexBzWFEv&#10;z/jitYrqZ6dTU0390Oauhvn3DIxWdZnJ/ujNXY3z/WtErkx8zQtr+RB/rCFIxj1q/bXUjuMt8vYV&#10;k2vXr9c1oWzED8a1jFMUjfsZ2bvuzjg9q6HSL1lX6DA4rldPYsV963tOl2vjkAcexpuJlqfTX7M2&#10;vXWo+E9USSSS4+wmEQiRu27oPQV7xbXurGT/AI9rXB6ndXzf+yVdF7HX0x/yyjPXp89fTlr+6hU+&#10;3c0qkUgG/wDEzYA+RZrxnG4801P7RJAaGzDZzwxqTVNR+yaTcSKf3kaFlHuKy7PxhtisY5EaS4uo&#10;hLwcAViBdefVN4Vbe1Pfkmm+dqhx/o1rjrndj8KS/wDFiwXktvHBLPJAoaUp0TPY1R/4SCTUdWVI&#10;WHkSWbzgH1FPTawF+GfVpUL/AGazVevLUkM+qu3zQ2jd/vGsWwvtQt/D0OpPdmdSN8kZGFAz2rqr&#10;e486NWVdqsAapRViZPQ5nxjc6pHaQyNDasqToMKx65q8ZdXwP3Np643mpfHDtHpMa/8ATZD/AOPC&#10;tGA+ZzxTsupXNoZ4bWLgKBDZ7R1O806KfVoxxBZkL/tHmtCTMMeN30rL17WZNPt45GkMSeaqfKOT&#10;kipaS2QuZ7Frz9Tm+9a2efXeaR7nVSSqQ2eP941ia94guNN1m3jjvvNkuJgvkCPCop6kmodV8T3J&#10;uNSzfLYx2K5jUj/Xcc80fIZty3WrD/ljadf754qJtV1SSXC29r8vBwx5qbw5evqej29xJkefGGA/&#10;CrTRqSQOOfzquVE6nnvx713WNE8ANfsttGtrcRtlSSx5H9a+U9c+JOseJNcmurjULqWSZySTIRj6&#10;V9VftVuYfg3dYI2iWPn8a+OIyDcdMgE10UKad20Z1JSWh1lvrd1JbqGubhvrITSx6jMJFkaWQnOM&#10;7jVOxKpAvzbuM9OlTB1b+JfSqVNIOaXcv3mrMdL8sM3zHJGazZpvNA3Pn0GeKmkAS3HT72M+tV2k&#10;XB5HT8qappPYL6bkBiVMMvDetPWdgoUUBt/3j8opcYX27+9Xyi1BpmAH3gT6dqasm5uuPbFIULH2&#10;+vIp4jJ/H9KXKhajWfHP+RULn5s9x1qZo9rdKGTLjvu9ulLYnVntH7H0eNcuOPmZGOPbAr6IM/8A&#10;DsY+ntXy/wDAHxHoPhSC6m1bULm0uZG2wiEn7uOc/X+leoR/G3wvE6hfEV/Fnue36VyVZe9odEIX&#10;R6huMa5+7z0PesnVdOmufEtndRxKY7eKQHnBYkcCuN/4XP4ZnKlfFNwMdNwzUq/Fvw6hyvi75j3K&#10;io5kVys3ZNIuL7WrGdbGPT47Ri8j7gTKcYAA9M8ms+18K3yahHMLZv7RM5ke9aQBQhPIA+nGBVM/&#10;EnSH+ZfF9qFzwGVanHxCsnTEfi7Tjt5JKrRzILM7xWYpjt60rw+ZnK+9cXbePVkPyeJdIb6gDP61&#10;eXxXcZwuuaO+eew/rU+0Qctzxz/goMv2fw54dzjm4kPX/ZNfMEBLyrt6A19GftyzT6romi3Emoaf&#10;c+VMyJDbcnBH3j/nvXzpYriXp3/KuvD/AAGctDbVPkGP4acqfP16GnRMqxKvTNSbdxxVczMUQKuW&#10;+6F/DrS43v7qe9SkJG1NcAj09OafMwsyIjaNvFK+DwevT604ncf880r4bnpzVcwEbx8befUgnpRG&#10;uGHYGpCV3E/himq2W7etHMg0BkUNkj6H1o27j6Vravf6fc6VYx21q8VzChFxI8hIlOeMDtj9aywF&#10;H+0OtC1BkMkX59ge1d1+zhff2b8YNGbOPMl2H8RXFlcfdBz0wK6D4XXdnpPjvTbnUJpLezt5N8si&#10;D5lGD0onflKjdM+6t+5BI34ECnShSoLEcjOScYrxO4+PfgbdtbUNbuvTBf8A+tVO5/aW8EWo/wCQ&#10;bq112G4Ej9TXn8zOiMT17XLWy1C8tJJrqKP7HL5qfvAOQMc1myWuly3sdxdasLkQv5kSPONiN647&#10;4968juP2rPC8at9n8K3Eh7GRlUH8zVO4/bEhgXNr4UtV9ncf0Fa+90T+4LeZ7efEmg2uoteLdxyX&#10;Mi+WXALEAdhxSXHjSxZv3f2pxj+CBzn9K8Dm/bP1kf6jQdJhUdixP9Kq3f7Yniy4+7DpUI68Rlv5&#10;0ezm+hPu9z6D/wCEuilx5GnapIfXycAmvlr9s5pLn4qwzyWtxa+bZoAJgAWAZuRitC5/al8b3r/L&#10;qFpCp67LcfLXC+PvFOqfEPV1vNWvnvpo12ozKBtX0GK0pQkpXaJqctjlYTjn056VehbK7ex64pq6&#10;esferAjASusxQzb/APWz2pBGMH+gqRkwOaMHHXj1FAdSPcdv68URqC4Mh2jqBTni8wUbdgAxmgLk&#10;RjVMt74pGXe52nHripQcDg8fSo5OMn060rgpK40Jgf7X0pCefl/ipJJdjdarSagEZdpZmJwAOSaU&#10;pJK7KbXQtNgKp4GO/rUb3G1RzxXovgD9lPxd8Qrf7RJHBoto2Npu8iRwe4Qc/nivbvhh+x/4d8Bz&#10;Jcanu1694INwoEKH1WPken3ice1eTic3oU+t2RKokfMnhT4b+IPHrqulaTeXaseZtmyID/fOF7jj&#10;Oa9J8O/sTeKLi5h+13dnYzMQy+WDNsPBGc7f6/4fW8OkqkCiONY1UYG1cACpltJGg3fdVRya8Wpn&#10;0npGJk8RbY858B/Ae98Mwq+teLfEGsXC/wDLNZhDCOnGAC3r/FXfaPo1rpCKLW3WMkYZzlnb6sSS&#10;fzq0XDwqv8WOvrVm0twE5649OleHXxNScryZjKvOXURZWMf3j8p5+lF1cOkBxkhvfmoZ79bFGXBd&#10;zziqckk0zbmYqvp61zuauZK73Zqrd+TZxqHPmd6WS53Kqt/F61QFs0pV39M/SpLKTE+zr1IzQpPZ&#10;CuW1l2LwfwqC9BDDr83U4ptxcLayZJXmqU+rPPMTGnyr696qUgLzRLGAM4z3p9my28bMpGcnnvWN&#10;Mk0uWaY85OAKbAs3DeY23tmqjUtsC3NKaQ3TncoYdwwyK87+JH7H3gf4oTNcXGnto+oNybrTm8lm&#10;9yvKt+Ir0A6sdnlqFDDrVd9Rkm5U+1bU8ZUpu8GzaNWS3Z8m/ED/AIJ/eJ/DMskvh/VLXXLdT8kU&#10;n7icj3ydvHsfw9PKPFfw28WfDyVV1rQdTtVkOFbyiVfjsQMGv0Mj3vyzHC880t7rloLV4ZCskb4D&#10;jG4N7GvVw+fVY/xNTSNfufm7/bSoVjkVo2z/ABgqaspdLIMhgPxr7x8V/CjwN40jb+09B0+685QG&#10;KxmNz+K4OfcV5L45/YE8O62fN8LazeaPL/zwuB9oib8chh+Zr18PnlKektDVVYs+bUmyPm+7ipO/&#10;3v8A69dd4k/ZT+IHhS4kX+zbfVIo8/vLS4Uhh24bByfTFc1feA/E2jsy3nh/VofL5Zhbsyj8RkV6&#10;1PFUp6xkh3SdkQH725W744qQYz+PSqju1pP5c6yQSDGVdSrfkaljn+h5yK6FJPYqxN9OB704naNv&#10;rUYl3Hv605pM/wCNO/cLEjPgY9Pamk56d+9NMwB/CmpI1zOsMEc1zM3AjiQux/AVEqkY6yCw9l3s&#10;PT3peFb5vWj+zNUF5HaLpOqPdzcRxLauZHPsoGTXsHw0/YK+IPj1fO1K3j8LW7H5WvvnlbvnYp4H&#10;1IOe1cNfMsNRXNOasFtDx1nRmIxQZ9u0Mw+UdD2r650X/gmLocYj/tXxdrF1J/y0W0t44FP0LbiK&#10;3dO/4JsfDu2lDTXnia8287JL1FVvrtjB/WvJnxVgls2Z8y7nxK94qgZbaBUcmqwxt80ijdz1r9EP&#10;C/7GXwy8JlWh8J2N1NjBe/Zrzf7kSEr+IArstO+E3hHw8n/Ev8M+HrInG7yNPiTOPotcNTi6l9iD&#10;K5u5+XJv8ru/eEYyCFP+FB1BUHzrIi4z8ykZr9Xl8m2iWKCGFI1AAUIAq46ADtVe7tYNUjWO5tbW&#10;aPOQskSuM/iK5/8AXCS/5d/iT7TyPypOqRsMbt2BxTvt3P3ZNreqmv1CuPAOiybm/svSlb1+yx5/&#10;lWYmjWOlSt9lsbVGxhikKrkemQPpVPjLtD8SfaeR+cEOhaterH5Ok6pMsoBjKWkjBvTGB3/WthPh&#10;D4wewa4/4RfXhCgJObGQMMf7JG79K/RK00uS/ZflAXOdoGMVsW2kw2iBXXcy9RXn1+Oq0Phpo0gu&#10;Zn5a+YYpGjk3RyxMVZGBDKe4INSLKNm4V9c/8FF/hx4dHw+j152tbHXoZQltsjCyX4JAZGPU7R8w&#10;J6YPrXxjbTMw55r7jI82WPwyrqPL5DqRa0NkSbjTlb5e351QikYeuKvrlhxXs8xlruBQkcdvWgDJ&#10;+nA9qdsLL+lDREr/ADNIY3GNvHfrmjH96neSVxj+dKsVVzCE2/Lu7U3bg5qTyv4e/SgxkN9aHINR&#10;m3P+NAPH48UL8i4xTTjZzxUXHbuI5x82ceopvnqMc1FO+EyG79DVSeTPO7681Dmi1FFw3qkdaY14&#10;qA4zWPcagtu33l3emc019RVUDbl/Os3US6lcpstfqnLMo9ar2U134g1eHT9Ptpru6uXEUcUSFmdj&#10;wAK7D4PfsueMPjVc2dxDZvp+g3TEnUJwNm0HB2jOWPUDtn86+1vg/wDs/eHfgppSxaTZKbrbiW9m&#10;Aa4mPu2OB7DAr53MuIKWH92HvSJlJRPlvw/+wD421/Qob24v9D0uacbhaXEkvnJ7NtQgH6E1yt5+&#10;xr8T49Wks4fDs9wqsVFwtxGsD+4ZiB+dfoRaQL5vC8iriRCNCM/hXy64oxabbsZ+1fQ+AV/4J7/F&#10;K5jVlsdIUsM4bUo8ipdO/wCCcXxIv5it3JoGnxqM75L4yZ9gEVv1xX3mYnLnoq560SWyWvzFic9s&#10;9aj/AFqxktrfcHtmtD4rsv8AgmDr1w+JPFOlLxlvLtpCP1rqPCn/AATJ0fSruOTXfEN/qUYALW9r&#10;CtuCe4LEscfTBr6nu9RjtFKjC+w71UM32qQNIGRF7dN1YS4gxk1bnJ9tK55fo/7I3wx8GahHNY+F&#10;7ea6QDDXc8l0FPrtdiufwruoRFZxx2dsFj4wERQqL+A4xTtVvIYw3losfv8AxN+NQxSC2VpPl8xx&#10;/wB8CvOqV6lV/vJNk+0bLcTrZy7mfzHUdOwrV0/UPOhbdwDx9a5iCZp7jaufm4OK1bG7CwtGF3be&#10;Aa82atJNbmkJWZ+dPxM0r/hEPiFrWmKzPHp99NbqSMFgrkAn6jmsJW8zr+BzXeftfQR6f+0T4kjX&#10;92JJIpcE92hRj+ZJrziK5WPndX7Xl9Rzw8JeS/I3LiA889+anWbYKzhfxleW2mmtqcaq3zf/AF67&#10;nKwmmaMt8uDVR9RkmlWGJZJppHCRoilmcnoAB1J9q7L4P/s3eL/jtIkuk2IttLZyp1G6PlwDGMgd&#10;2PPYfiK+wv2Z/wBjPQfggV1C4ZNa8QYGbyWIBbY+kKnO3/ePzfQcV8/mefUMNGyfNLsKVoo8O+BP&#10;/BO3xF8Q4LfVPFl03hvT2cN9i8vdezJkdR0jyM8nJHpX1b8I/wBlLwL8GXWXSNDt5L7Ib7Zef6Rc&#10;A9iGb7v/AAECu6skyf8Ad6Va8wt09cV+b5hnmLxMmpSsuyJjJlo3bADcWPHHeqM95udiD16e1OeV&#10;WTazYx3FUZ5Np45z3ry9ZPUUpW1JDdGVtpI3dvanRxbpuMVUgX584Puat/aABj9fWhxSJ31JvM3R&#10;bd3zD0qnJb/veG/XrStJtkzSoVmbP3fejV7jsiG4ufLxnLOf0oii3rubLN706SePztzZYU+Mrn5e&#10;jeta04pasjUYJvJXdnbjr700P5z7if160TuGO4gewoRlZe+QMVq43Jd2TxyLsP51Pbn5fl61VfbH&#10;ErHjH61JBdM6MV+Veg96zlFLRlRJp70oQq/e70Irb1Z/mPXHoKhbKD39+tM+1eSv3dzdqFyooxPj&#10;t8RofhX8M9Y1xgG+w2rPGrHAeQ8Iv4kivy71LWZtX1W6vJ23z3UrSyMerMxyT+tfU3/BTX4sx2qa&#10;P4Tt7qRrjJvb2JT8gU8Rhvfhjj6GvkGXU1UA47V+jcK4NUcO6zWsvyNo6ovPcAAnd06Z71FLeBvz&#10;AA716x+zv+xnrn7QGiyaxcXy6FoucQTPEXkuzkg7F6bQRgkkdeM817f8P/8Agm1oXhLxbHqGqa5d&#10;eILW3YPHayWqwo5/28Mcgeg616GKz7DUm431REpRian7CnwQh8DfD1PEV9bodW1pN8bOo3QQH7uD&#10;/tDBP4V7lK2CMfWnw2cem2Sw28aRxRqFjRFCqijgADtUUyNIdxDD6V+f4rESrzdSW7OOU76kaLsb&#10;ax+8eabNP5DKq8tnJPoKtJhU3MOnGeuaqyv8v+0TisYxFbS4qzvg/Mx9s8U95vMdWK4OKrsoIXn5&#10;uop0ci+Tudvu8k+1bRijO76Ej27bFbqGOaQwsU+7j9KrXDSXD71dtqjAUGpvOkeLaWNaOPUqJIRI&#10;h+XotSQ3cgHzbSp6e1R48uPBbHoKdFI2/cuDt56Vjy3eoFw4G4d2FRm2MyDrmlRGuirfMtPk1WOz&#10;XClZJB1x0FaByvqQXEgsoPm+91A9aoStJcuGc/L/AHamur9bqYPJGzMPSnLdxh8eW208nmh26hy+&#10;ZGU8vaVJA9amVd0PP4e9El7CDjy2I7e1SxXUaWzeXGxkznnsKylbYaiRW6NIfl+ZQelWJRti+XAJ&#10;7g9KrtNJK/8ACo7ADipoYMRspGPSuWW+haa2OX+Mnj9fhf8ADHVNTEvl3Cx+VbHuZW4GPccn/gNf&#10;n1dM1zcySN96Ri5/Gvff27PiPJqPjODw7BI32XTEDSoPutKwzk+uAQPzrwOIuW2t+tfpPC+Xulhv&#10;aS3kbw91ahbw7PXntViOD5s/MKIUbbyParEAYgdegr6yMWPm1HRxHPfp6VZjRuOOO/vTIhnrUybi&#10;On0461rysQ4rle9AUj/9dCFl7GnHcvX8xVWZOgm3n+fNKiBQd2cU353PPIzTvLbrnPap5Rx0Gnlq&#10;cFw2T908Clw3QUoRwfZTT5Qv3G7AB6/SjbvPQ/4UrBi/9RS4zJ1oC4MhDfeHTtTREe/y/rThu98e&#10;1G1iPTNAcwixZ7CkCkU5VbGD6c5oEbL0HFHKxAse7+vtQELD0I96DGd2fzoVWC88mizHp1EaJsYN&#10;KsfPqx6CkCMzN1pFjf8Ah/WjUOZC+Sd1Lsy3096ZhgMkfrTGZgOlTysrmXUkZflPftTOAf4hj3ph&#10;dgpbv6etQyTsY/VqTFzImdwq8nPp7VWuLrav/wBeqk920fzf5NejfBT9lLxL8c7Jr2CS30zTDnZc&#10;XALeaQSDtUdcEd8VxYzG0cNHnrSsgTPN7jUmC7V+ZunFeufA/wDY28RfF4JeX7PouksquJJUPmXC&#10;nPKDv0PJI7da9a+Bn7BNr4A8VLqniTULbXGtSHtrdIisYcd23fex2H8+lfRn2hY0wo4Xge1fC5xx&#10;Zb3MG7+Y0cT8K/2RvAfgKzXy9DtdQuurXN8ouJC2Mcbhgf8AAQBXpieH7XT4dsMMcSqAqqqBQoHQ&#10;ACq1lceWu7NW1uPOhYk/h61+fYjGYmpJuc3950RkrWBL3yItqjA70x2LMWJ+tROcN8tSKdybeq15&#10;2u7Ju2IkhY8fdXmpN2P4frimkBE6bR2pZZWkXv8AL7UupKtsyzZx4HPfmnld3+NV7eX90ueARz7U&#10;jT+bJtjzt9fWpktLs0iWlbzW4xtHGamc+Wi+/SqaF8U9M7+Tu9PasNzRtiyS8MW+6vI5xivzM+Je&#10;rr4g+JOv3u5W+2ahPKGU5U5kY8e3NfeH7U/xH/4Vx8GdWu428u8uk+x2pyciRwRkEdCF3MP92vz5&#10;tI1+075F8znkZxmv1jw/wTjTnXfXRHPVqWdiSK2IG706mnKuT16nimtFmU7eFzwAelOEO5u/tX6Y&#10;kY81xxjVOd3X2pxC5696aYvkHr1o8gijlJbJPkTvQGDDbntkcUwwcjbnPSnGP5vw6VDikCYoKgde&#10;3507eoOAeg/Ko2iwT+lNCKGxu96i6W5XMyxldu7d3pxAHG7nrUMduzj5FZx16GgW8igfKy89wamN&#10;akn8SDmaJUZfw7+9KWXd/dH1qONt/wAv6VIke/6dBitYcr1TDmEyFXnn9acJF3Y+b8e9CwFjyCf6&#10;08WoUfdP4CtrJkc1xpKjv/8AWo+UP7djT1tflxjrS/ZMn7tPlEMITcvPQ0o2EjFSC0Ofr1pRa8fy&#10;96poL9xmFU0bwXwcbj3p4tiR060osjt5HOeKOVDuRptVj9cUjMpP3eM1LHaFn+7z7U42hI/+tVcq&#10;QOTIQ6oeOccfWlDBSOO35VItpkjj9Kf9kwM4NHKhcxCr7j+lKZFX/wCvUqWbBenf8qcLb/ZpWRUZ&#10;MrlgVP8AeHehZBt4/h7A1MbLIxt6GhbMnt/n6UcqRLm7lfzgxyfm9sU4TL1/Gp/sfH3fzFM8hv4R&#10;29KVkF2QvIEb+HPWoZJVK8dOxqwbbHXj0qN4VI9sZquVBzFSSY5rd+G2jw694rtobiPzIpJNrD1r&#10;JMGPvf8A669O/Z50ezutbVriRVkh+aNTxk1liJqMLoulrKzPZdA+HWk+Hbf/AEayhU46kZJrbjRU&#10;TG1QPbjFOjZTQowpPpXkOUnqzustiOZT5fynNeH/ALQnhRrfV/tkcZZZhlsDvXuSjG7/ADms3xLo&#10;MOv6Y0MyZz3IrbD1VGWplUpto+Tt7Rkbvl9KaJjs6fWux+JfgOTw7qjfL+7J+U+orlWtmG3uPWvU&#10;tHocjunYIV3oTuUFRkA96rtLgfU/lVpbVsg0htsdTipsg1KhdttNMny8jmrf2fB4+764pr2+B6eg&#10;Io0CKZSdyVHykbe9QTyMdu3j1960Xh3r+nSoZYeP739KegzMmLHtuqncgkZA+uDWpcW/19TVOdM5&#10;/l60roXUxbuPeeh/DvWddJkt2Hb2reuYF2/Ss24XCt6fyqZSWyNTBu1+b5umaz7kbRxtPf6VtXUG&#10;/O7r0FZV7HjP8qxkXHcyL1c849hzWVfLhT1z15rXuIxtK8+vNZF8gUfjXLKN0dKlYyLzj/PWrXgq&#10;3STVZPMVW2wyHkf7JqreDrVrwVze3S/9O0p/8dzXDWujqj8Opzqvi8P+9zV6/OVX6d6zoP8Aj4Pu&#10;e9aN6fMRevQDrXKalPG1u/8AhTQdlOzihVwT/hWi8wKPgEZ8IaSP+nOH/wBAFXJji5P1/OqPgNse&#10;E9J+b/lzh5/4AKuXR2zNWY+XU7L4XSLdajdQ45msZlHv8prlDuSXHvzzW78KLny/GFuWO1QrF89A&#10;oUk/yrDkl825YgAbiTxW0bE2L1kMgZ/Wr0J5OPr9az7E5OP1rQAyo+ZfpWke5MrFiL73pzx71ctf&#10;vc4/xqnbjC/w8VctnViOrVtEyZsaewcZ6YrasZV2BueBgnPWsGxkWP8AhLY961LO/wCQNv3a6FAz&#10;lOyufQv7JE/7vXvT7KrdP9oV9SaczPGpbP3RXyx+xWq6vrWr28isqPbDIHTrX0da+ERBtb7ZdKyn&#10;gebwKxxFlLViWqNjUbNr2CZBwZEIFYt74bu2063tk8seTGqeaRyMdcVNPo8UL/8AIRm54G6cf407&#10;+ydPVfn1hlPfNx92ufmXcoaNIvNPuLprXy2+2KFYyA8EDGak0/wlJZzwNG+5Le0a26cuTyTVSSXR&#10;Yjtk1xc4x/x8dKp3XiTwvaj5vEH1/wBI6ijmQWZfs/CF/wD2XDp808a2qEbtg+eRc5x+NdFtaNOF&#10;IRcDiuCn+IHhG1XcfEeNx4xMTxWfqHxo8F2q7RrtwxX+6/SmK3c7fxlKseis0nBWRDx/vCtJbhVj&#10;U/dzg5rx69+Ofge4HlzX+oTBTnq2OKYP2hvB7sy/atWZVPBO4AUNO3/AHy3PZkfzXPdVGfwrO8Ra&#10;L/blukattKypJk+inOK8m/4aJ8Ip9261fb3wSc0L+0B4RV/mutXZu+CeKbjIWidrnpmueH77XG8p&#10;vssELSBjIF/ebQc4H+NL4g0C51QSW8K2sdvIoRpWXdIB3xXmJ/aL8Ibv9drLfieaZ/w0j4SGcS6w&#10;q56biKLS7Bt1PZre2On6fFBCmVhUIM+gqSUMSu0cn71eNf8ADR3hPaF+0avhumHNKv7QfhIpuN1r&#10;H5nmjll1QlZ9Td/a3l2fBi5X5QGnjyT/AL1fH1ugMzH5ete6fHP4q+H/ABl4Faz0+bUJrxpkYLK5&#10;2IAecivD4rRll/WuzCwfLqY1pJPTU3LKFWgXHapAiwn7vGe3aqdvdPAm1mHtUhvST1U9ua39mzPn&#10;LTKpj6/hUflqq9O3aq0l+ynaeDnNMN823np/SlyMrmRcSEAdPvdqBDlflzzx0qj9sbjjA7U5dSKK&#10;Of8A9dHs5ApXLSRjGe+acse1evGc5qi1+/p19KaNSlXg0vZMXMupo/f5455pFU7e/I/Ks/8AtB24&#10;obUZAy4P4HvS9lIfMkaBJU5XpQsjKuefwNZp1aTp9OBUb6lImeM8cVLpsOZGosrbe340xzsbjH4i&#10;syLUp7+5jht4ZJpmOFRELMx9AByTXsPwq/Ze1HxHJHda4zQw8P8AZkbBI6/O3b6Lz7iuarJU1zT0&#10;Q+ZHlTzhOdwHp61oeGPB+seNL3yNJ02W8kPJKqAF9yTwPxr7C8K/CjR/B9n5UNjZx7sMQsQ5I6Z4&#10;yfqea2hYZPyqsadeBivm8ZnkYvloq/mZSxFvhPnnwj+x1dXNosmuaotrI6/6i0TeU9i7cfkDWxL+&#10;x9o6bv8AicavheuGQf8Aste1MpR9rfd55x+tV7uPcp9fX0rxqmbYiTvcxeJqdzxiX9jbR7hQZNW1&#10;Y45G4of6VUf9iTRWOY9V1Xg/xCP/AOJr3CC4t1iWMvuYA8Y5Pemm9ERPy/dPc1is1xEXdSD21Rvc&#10;8FT9iVmlb/ifSYU/KrWgzjtk7q2LT9h/TGjX7RrWpeYoGdioP6H8s17JHqjCTd5aZI/OrYvYiity&#10;G/iFbf25ibasHWbPHX/Yb0GdlT+3NVX2xH/8TVQ/sEWIuV3eJL0Q7hlRbLuI785x+OK9u+2KwxG2&#10;1umT1piOyvuaRnY+9H9tV7/ET7adrNnkVn+wp4btrhDNrWrzIrAlDsXcPTIXNbSfsYeCeA63reuL&#10;l+P1r017/wAwDaucDGcU5WI642t3PFV/a+If2gdST0OG0/8AY38CXMYhbTZm4wHN3Ju/9CrQP7Cn&#10;w/CfLa3bNjGFu5ML9ea7myvFhO2MqW5y2axPjf8AFuz+FXwh1zUpLhYZY7Z4rb59ryzupCBT1znn&#10;joFJ7VzvE4qtUjGEne5Uakk0j4M+MOr2tl8TdYs9Jtbe102wuXtbdYiXyiEqGLH7zHHJ96yrG+ke&#10;Vc45rn47m4vrppZWZmkcuxJ5JPJ/OtSwkaJt3PTjiv0jDRmqai+x1OTudIIXQBiuN3I96AG/EfrW&#10;ab6aUKNzNgY55xTjcTL1Hy9625GHtGaSu/ZsfjQRgdazftUhIHNNa7kYDb93sfxqfZvoS6iNTO9s&#10;ZzxTQe/vWW99IG+91/Wmf2jJn5vu/X8aLNDUl3NkPnp81NXtWT9rkC9cU1buRz94mq5WL2iNqG6a&#10;3O5GAbHpUX+tOazFu5B90j0+tLJPMAP1xRysfOaKwszHlc9DQ0G0A9ux7VnxPIVDbj9Kvy6lI+nr&#10;B5afLzu7mizE5oQjPJC0Kuc9wO9UWgldR827imlZU6btvTB7VXKg5jQIw3VVqFpAhbnk1RkSTP8A&#10;j3qGaGQ929DU8tg5ol2WdATnH+NXfCvg7V/iHq/2HRbKW+uCMnbwsQ9WY8KPrVHwt4M1Xx34ht9K&#10;0u3a6vbptqIOFX1Zj2UdSa+3vhB8FrL4K/D+LToSk18x8y7uAu1p5e/vtHQD29zXkZlmSw0bLfsE&#10;q1kfM2i/saeNtT1VYbuGzsLXAMlw0yyY57KvJP5fWvdfg7+zfoHwzhO2FdS1FuWvLlAWH+6Oij6c&#10;+9eoYIg/uk4yBVa3iX7esjE7fumvksVmlaqrPY55VnJWRJp1uV3dT83WrM0kca4Zv3nb3p9ttg8w&#10;KrHDAgHrTVsjK25l+ZjyK82UrnO4vdiG4uJkVfMG1vQU0xMBuUtuX3q1DGFO0DjoBSzsLVcN3421&#10;HmAkt0hslYLmT+770G7up/4lhX0UZyKj01PPVmK/Mx/KryIJIuox2qJyJ9BtpbA2+6T5mbqSc0TR&#10;MyDb05p0MHynaRt7kGpE2hfm+Xbz9azUg1IrUNJEVJ+6eaqX18tnL8vzSL90A9abea19nhkEPzc5&#10;LelUU8uQblf536hjWsZLuMspJ9udpG5Ye/AqVY8phe/pWe866e/zndu5wDULa3IcqnyL6jrSbVx2&#10;uazRfuuOfWq88uxNuevA5rPTVJrQn52IYdz1qqdQ8/vyTwDVcyBWNBm3N1xxUzyrbRbmxu7KB1rI&#10;W8+zTfMN3t/Kory9YnzN+ecYzwKE2V5o0rzVGvsq37teyg9aplF3MD8q9zmsy51yC2fLTLg9l+Zh&#10;TrG11DW2/wBHtZFTr5k37tcevNXyye5UacnrY1tOkSR/l2+mc1Pcala2TfNIu5fvBea8Z+Jf7Sfh&#10;34a3S2ovP+Egul4mjsJwscftvwQx+nT68V5j4h/bp1aa38vSdB0uxycGWYtPIffkgfmDXdRy/ETV&#10;4rQ2jh5H1Vda5Cv3UTjse9Zd3dx3RDeXC3qC1fMb/t56/Iu2Tw/4ZkwMDMUvH/j9YumftUeP/E+o&#10;NDpdrZTSZ5WHT0ZU+rEcfjWv9m14LmnKy73KdCR9IeNPhboPxOsPsepW8Kqp/dvCNssR6ZU/06e1&#10;eDftE/sxy/BHRLfW9P1Ke+0uSUQyLcqFljYg4wRwwOD24461o3vxm+NHw+tP7S1LT7eOzjXe+dNj&#10;2oCOpZFDDHrmvMfix8ftc+MtpDDq11H9nhbzFjiLYZumTkk8Z4/GvQyulXUlONZOPVbmkYyW7uYs&#10;PiT5MEexNafhyPUvGGpx6fo+n3eqXkh+WC1iMkhz7D+tWPht+zp4t+Jmu2VrY6Pex2tyyF7ySPEN&#10;vGTy5JwCAMnHU4wK/Qn4E/BfRvgR4Mt9J0eBPO2j7XeFR515J1Z2PXGegzgCuzNM/p4aNqfvSCdT&#10;lPjPwR+yR8RPHGvWtvc+Hr7RbOaQJNd3YVRbr3O0sGP0HWvtv4LfBbRfgf4at9P0y3je4VcT3rRj&#10;zrl+5ZuvPYdhXUxzMGJ/LNEt2sahv4mPHtXxOZZ3iMUrPRdkYSqNmzDd+WNzct6kcimfbPNZip+X&#10;HU9qyJL9p+SzbcdqbLdsiLt+7XiupJi5u5dnujNI393OBinRXHljOfmqjNeqiqw6t2ptvcyTqzbg&#10;q+lGzJ3ZqNqO0qANx69elMa4kc9h3xUUIVotw4wfzpDdBNyhfm65o5mypXLKz74yynDenrVeOWSR&#10;uG702PcE+739elIg34z07GlJthclkK4+X5mPOfSq66b5pZmKj3NTIfKTdIVVc0G5a4/h/dZ6dzS+&#10;HcfxCC6YjZD8oHBYf0qzqN5b+GPD17qd42230+2kupfUoilm/QVLbLFEo2x/U15R+238SB4C+AWp&#10;wqGe78RZ06Eg/KoYZcn/AICCPqaeCwv1jExg1e7NafmfCvxw+OOufHLxncarqlwxjZj9mtlYiKzj&#10;7Kq/TGT1J/CuSspJC3yjt3qz9kVpD/L0q5aaeoX9K/c8JRhSgqcFZIppsjt2kbnaKvRyMxH0qSOz&#10;VR8v0+lWUtRjH5+9dkbLUz1Kw8xQ3+NOxIx25/KrkdoAvPapHs1B4xz2olJBr0M1/Mxn+7TSrBf5&#10;88VoSWyRr6Y/WomEZ6/jS5kTZlMlh7jnJzTGZgfvdOMVckVBFx9aq3M8cQ/2icDHeolUildjSKr3&#10;Mm7n5e+TU2l6dqHiW5W306zub6ZjtEcEZYsfoK+gP2fv2ID4w06HWPGDXFpazASW+nxMA8yEAqzs&#10;M7Qc/d4PHOO/0x4R+HehfD7Tlt9H02z0+FR/yxjALfU9Sfck18jmHFVKlJwormffoKUmvM/PXVvh&#10;P4v0zUI7Obw7rCXUgBWMW7Mzfl9K7j4e/sOeNvG86yapHD4bsepe5O+Y/SNTnP8AvEV9zG4VGOFJ&#10;De+KSWEyqp/h+leHX4sxEocsEkw9oeZfDj9k7wP4A0AWraRa6vcbf3t3fxCSWU/yUewxWTo37CXg&#10;iw+JCa/HbzNCjCaPT5H3WyOD1xjJHfBJFexG0Y3Cg/dxn61dfbaxna3OMV8//aVfV8z1DmYmFgiW&#10;ONVVY/uqBhVHtQSXK5HWoWfDErnkZ5pzXXlW69dzD5VNcbk92Zt3ZMJxFd8HlqsRjKbmbdz09Kq2&#10;FmIzuY5Zu5qxbn5m7/jRZvVgnbQknZQfQdqozO0xZQ3/ANap7l9pqPd5Ktx8zfyoUXcljDYRw/vG&#10;bzG7bu1U9SvNvPUMMVYkZiPVVFZOqTYY7u1aLsNrS6M2fF5qManOF5b6U++x5gUDO7gL61Lax5G5&#10;P3kshwOOlaFpo62E3mTHfKwHB6LVb7lxiinbac2nWoYsPMccj+6KmiPkptJ+bGak1CPK5b5fSqlv&#10;maXjtxnNcdSN5WRSk+h8Kftz3KTftJauqxrG0cNuHI/jPlKcn3wQPwFeRidi2K7z9qDxhB40+Pni&#10;S9t2V4VuBAjAEbhGojzg8/w1woJeSOOONpJJCEVFGWYngAD1r9hy2Tp4SCl0R0xvYdbWs2o31vaw&#10;o01zdSLFGi9XZjgAfUmvsr9n3/gnzoeg6ZZan42W41TWGCzGwEmy2szwdj7eZGHAIztzkc9atfsg&#10;/scWvw3j0/xR4niaTxKwMkNpJgxabnoSOd0mO/Rc9MjNfRcP72829j1xXyWecQTnP2GGdl1ZhOq9&#10;kP0rTLfSreG3tYIbe3t02RRRIEjjUdAAOAK0onwnH4iqsj+QBt9PSiObK7jwfTvXyd2/iOdpPqaV&#10;pIUJVu9WCTIO4HpmqlqpYBiTmrPnBc1yTjqdFOStZg7/ALsjC896hQGYbT1U8Ck3+av3cUqcD3Pc&#10;VUY32FuRqu5jxtFSMuzG3+Km+SUX+fvTlkwfp+lPltuOw35ZD1Xd6VIRgbf8iogu5i1KW3vwfzqX&#10;cFZAbbBPp34pC5Z/4ttTQEBdh78gj1qOfYnztng+tbU4PqKUewyVADTWmS2TIB3HoBUb3AlVVXK/&#10;7RqtnygTnd6+1dypq10ZarUtrK0h3Nhh3FSwvjnjArMa7ztxnr2HFWLfzGO7+HHSuSpTtqHMXxN5&#10;suFG71HpWL8S/Hlj8J/AWqeINQZfs+mwlyCfvt0VR7liB+NbNqjRDJ//AF18xf8ABRv4hJNZaD4T&#10;hug32qRtQv4FxxGnyx7u/LZ477T6V1ZXgniMVGm+ppGN5Hxx8QPGWpfFLxxfaxqDPc6hqkxcgc8n&#10;hVUegGAB7V9DfAT/AIJ1yaylrqvjW6ktIg4k/suEjzHXPCu38IPtk49DS/sQfs0Q6xdHxlrFvJ5M&#10;E5/sq2dcK20/6xs+h4HuDnNfW8SMQWFfS5pnTpr6vhnZLQqrV6RLOlaXa+HdJt7DT7aG1srWMRww&#10;xoFSNR0AAqeFyU+b6c1Xilbyjub7tRsTK+4np1FfK8zbuzl5ncmlkcu23+H07URKzIR/d71E83nq&#10;CGyy8YqewZUyWOMdRVx3FFXdiKeZh8i/dHWo/IW4K5XgDJPvVmJI2b7wHPGepqOaREQqo6nqa3in&#10;fUfKupVmswPufN2Psaq3u8lY1VuvJAq2I9oL8cdMcZpgd1l+ZQdx7dq25rGcrLRDYIfLb5ufb0qR&#10;HVt3Xjp71I1vuCt91O3HWkto8zqV5GcfWqj3YegMjTjpjPT2qzb2y24JZh05PpTL2Vbb73Ck9B1q&#10;ndXTXQ29FxkCqfKXGy1LN7qDSL5cDBY88kdTVGQFT8vzLio1jKt+vWrEU284YAr64rCUhS1GiPKc&#10;N7g0626jd/D696dKFP3VHUdKcDl/u9OlRzXK5CTPnNtX5adDEwfafl9BToVVQeufp0p7zKZPu57c&#10;VnIrkCG3ZpORj0zVjcqnnbxySegFQIzyH/ZFeQftU/HW38D+HbnQbFy2rX0YSTAK+RGQDnOOSwOO&#10;DxzWmDw069WNOC6lRSufL/xju/7c+KmvXSzfaI5L2XY+7cHXccYPpisCOz3Y6EfSpstJIxblicmr&#10;EMOMAdc5r9iwtL2VOMF0RruRx2W0dvpVmOyAUdM09E5/2vWplX5gTXXzC5SM6eBUgtiP5VMBkg/z&#10;pwwR+Pp0p8zQrEX2DNKbJVH3t3FTKMLn+dD4I4o5mKSRCtoNvbrikFsE/wAfepuAOp49KVZB357V&#10;HN3CxCbYBvWn/ZVI+nQ9zTjJy3p2oWTPHftT5gIha7pB/Wni0G7071KZlI/2v50wSZP60uZgNEGe&#10;eKVbLHORUidun+NOIxuApqTDchFsD/nrQbJSMDv2qVGpRk8VV2BCLb/PpTTaKoFWNu1P89KaW7fr&#10;U6gyLyOp/HpTJbbg1IH59Peo3lG3C+tGoEUkKqvaoJEVlqSaZc9cfWqc90sYPPajmKcrhOQB1rPu&#10;blYgcEE+melNvLt7iQRxhpGY4UL1r3n4AfsVarqup2useLIkttOTE0dmWBluOhAcdFX1B54IIHWv&#10;JzHNqWEhz1Hr2Docl+zP+zhqHxg8Qw6jeR/Z/D9rMDM7jBuSOSij8gT2z619xaJplvothDa2cEVv&#10;b26hI441Cqg9hVfS7O30axjt7WGGCKEbUjiQKqj0AHFXIrgMN1fkOb5xVx1bnnt0RnrcugbUzwe+&#10;aj8vzH7Z7kd6kswZD2+bpU/l4UhsHmvJU2bWdwhCyKOo56VcihwvbHeufvfHeg6IsjXmtaPapGdr&#10;mW8jQKfQ5PWsIftQ/D/OweKtJ4PP7w8fpUujOeqNop9jvXAc8fniiNG21T0HxTpfizSor7Tb61v7&#10;WX7k0EgdT7ZHcdweRWoo4/2axqUmh8pHJDu5JwoppG0enNTlt6ewqs5a6bYvA9fWpjFIOVDY5vtB&#10;2r8q9/ertvarGm7cv0pkFh5YAC4qZoxEec1z1qrk7LY0jHqLgKM/1qJn+b5akLeYnoPeoJCRH8vz&#10;fjUQiTdnhH/BQC4jT4P6fA7fvJtTjdfoscmf5ivkCO3XA/Ovpv8A4KH62r2XhmwWRfM3TTvGPT5Q&#10;pP8A49+tfM0Z3D5f/wBVfuPB9J08uj53OapK7HeRxu7e1PESqgwOPSgMyIB3+tNckFcdDX10TMXC&#10;qOn0pJCFUdPXBpspIP8AKo5myevSqYkKzqv5VXlut/CqWZugUZpLmZRXun7A3wn07x749vtX1SEX&#10;EOjKnkIwyvmtkhiOhwF/Mg15eaZhDCYeVeXQ1jG5S/Z+/Y31n4vxLf6u9xoul8FN0f764H+yD90e&#10;5/AV9H2H7O/wz+CugC81Sx0tUiUB7vUSJC7ewbIycnhR/KvV7q5tdB0ma6nZbe1tY2mmkx8qIoyT&#10;gegzX57ftcftL3HxZ8dPJbtN/YtiTHYQsNu1eNzkerEZ9hgdq/J62cY7M69oNxj2OqMYxWp7vrn7&#10;Y3gnw1Otro3hZb6yjXiTy47VAfRV2k/icdelR6Z+3J4Qljk+1+EZocdBEYZd3rnIXH618QN4ou5p&#10;WZpCVbt6CpLfWZnl+VpGAHHB5r045PJazm382KMkz7u8P/HD4NfGq7Wz1vRLfTZpsoJb21SNR2x5&#10;qElc5PXAHrWP+0D+xPpmn+E28ReA2a6jUCaSzSfzo5IjzvjbOTgEHGTkdK+Q9I1Jom/ett8wZFe7&#10;/sX/ABt1Twf8StP0ubUJm8P6nOtvc2j/ALyPDnblQc7SCwPy4z05qFUxOCq+1pzdl0ZqqKmrHlgc&#10;bR0O41INq+9d9+1L4LsfAXx21rT9NjWGzZ0njiAwId6hio9sk1wIfDc/y6V+pYHEe3oxqrqrnm1I&#10;2diRAoH+1T0j3ZqPdj0NPX5mO2uwlS7ht2NxTsD05oTl/T+lOLe2MdKNSrroIYsP256Uoi2t29uO&#10;lKF/4F3xSnIOafKwuMCbD1+uKeQCnv8ASgr83oc+tCjB/wDrVXKybsQfNx+vpS7f3i5/IUrLn86R&#10;Dy2BinYJMF4PfpxQE9fmPr6UKM0v8Bwf0piEaMAe4oZuBgdKchxx3pzQFVX0boaVtRkYABz3YZBq&#10;F1XP0qY+mKR1yvT8apIGytIvH9KhkQAetWnRlGV2modpMnYsOtPQkrmPjpWx4R1STS9TjdH8vawO&#10;ay5lyM06L5WHOQOaipDmjZlRlZ3Pqjwfr669okE38ewBua1mnZTgcV5n8BvEkc1k1oT8yjj3r0lh&#10;/wDqFeNs+U7r9R6nd1/HFTGPcnb3zUEBBbmrLsoj5/ClbUrmOQ+IXw9j8XWBCkJLHnHHBrwHX9Gl&#10;0LUZLeZMGJsGvqaaLevHB968C+NNqP7faRccnkCu7DVG/dZz1KfU4hG6+9Ig/wDr0Fdh5/Wm55+b&#10;tXZYxTAbR6jdTXGTyf1obNRu/J/2eKnlByEZRj+H5eRVaYFSfzqZ5NrFtx61DMcjjnI9KrlJ5irI&#10;RnjqehqtKmB2qxJ8zdKrXBw3FDiXfsU7lOPbsazLocfKuB61o3J/P0zVC5GR6fU1lKJSZmXoD5IP&#10;Ht6Vj3w3uR27Amtq8IL/AN1axb1cs3zc1jLzNYJGReDcePz9ayr8fLk/jita8VlVuf0rJ1Lpn/Jr&#10;nnojoiYV+GBP+NW/B77b266bmt5AB6/Karaj/Os5LuS0l3IxU4xn2NcFQ6oJNFOMZmP1/KrtwfkX&#10;j9apxsqt9TU1y+cdu2K5mzRK2ghXcadGKjiYg/jUgHJpuWoMzfAe0eEtJ5OPscP/AKAtWrtMzn61&#10;T8DpjwdpPT/jyh/9AWrk5/ef54qR6rU6P4ap/wAT9RuwzQyLk/7hrFI/e/QkE0ulak2mXKyo3zKD&#10;zUcTZOe/8q0ph6F62bhf1q9BCzpVK1bcRWnZnn/OK642MZFi1s+PxxWhBp7B+/pxUNoNvb2FalvK&#10;TWseyMJSsPtLIh8e4rXstK3sOpNVbL94eoHrzWtYsVYHHFbJ21M5am14U1nUvDLs2n3U1n5uA5jO&#10;Ccep/Ot8+PtcuWy2raizHr++Nc9aTbjmtS0kVeccEdaPderRMbrRF1vEWrS8vfXreo81qia9vpt2&#10;64uvmHQyN/jT4bgE47HjmrMflgc4x160e71Q36lEwSup3MxJHOSTR9hZh938MVqxsrL/AA880gYA&#10;fe/IVPtF0QmmjKXT2QYX6kbelSnS2zuI69sZrT85cHpupFnVm+9Q619ieVme1gyAUx7OR/UL06Vp&#10;CRQnvnimsVb0NHtmEoMzPsLs460p04scbWrTVlbnPbA9qVnU7hyOn41XtmR7MymsGI+6fY0o05lH&#10;3ea1VPX2/M0rMq9KqNVilGxljS264/Wnrp7EhgufatQOAOlOYK4NV7ZgoGO9h5jfMv5U3+y8cbev&#10;FbQ29Rmmk5b+HI6VXtX0D2ZkxaVhgdh9Kcuk8/d5zWrncO698U8YPX8BT9o9xez11Mj+x2L/AHeK&#10;U6MWwMfXBrW3DH40Lg+mc56UvaF+zRjnSCBjb0praPnHy49sVskrnNNcYcdtxo9oyZR7GM2kbRnb&#10;74obSWc9B61ssuBhl+lMKbByvep9owUEZB0c46fjTZNGbHA+ua1XOCOnfHrUTTKe1J1Wg9mZcmlY&#10;X7v0qbRPBN94q1iKx0+3ae5nOFA6L7k9gPU11nwy+GupfFfxEtlYKI4Uw1xcMPkgT1PqTzgd/pmv&#10;qb4cfCHRfhXohjsUaa4lwZZ3+Z5CPU+noBxzXlYvN4UrxvqEuVI434Kfs1aX8PrIXV15d3qUn3pm&#10;UZHHKp/dX9T39B6SI/skP7tQgHAFWms3mf7vuKjuLfEoDcleSK+Nx2Pq15XkzllJtlO3hMhZupJz&#10;U8oNyVXnZH/DjrT3T7NtRQN7cn2FOFszt/s98V5crku5XaLeNx+6O1UZ42cncvHTp0rYnUQIqn5m&#10;fnHoKr3nyjcqqueMVnJNIkwZ7Lb90YK/yqsJmVtrY25xk1staST7tq5/Cs+a027k++3fioVylFlI&#10;3vlvt2kjuc0n9qsj7drbR1OKUnIZVVU+veoJIWkbazfN3A4o5UVYuR37Jglcbu+adHqKrdqDIpXH&#10;IBrNa2Zidrs20YwTVdraaL5mTOTjctOMLlWOoOsRp8se0Z4yexqNL/fIRJMvtk9K5W5uWtzhmJPp&#10;3ryn4nftXWHhCd7XTYl1S8j4dy+IUP1H3j9OPeuujhKlR2gV7Ny2Pdde8c6b4N0qa/1K7jtbW3Xc&#10;0rtgewHqT2A618e/tE/H+4+OviGFYUkt9FsCfs0Dn5mY8GRgM8npjsPqa5T4g/FnWviddb9TvJJI&#10;gxaOBDthj9ML+mTzWDYPhmyPavscoylYf3qmsjanR5d9zQtLRVPT8elaVvbrIfmPzDmqYnjdIwn3&#10;u5NTwSlTjP8A9evoypRuX7e1UZAx61K8Sxr/ACr0f4Lfsxa18UQtxcFtLsJAGSQpukkB7gZGB7nr&#10;2zX0Z8Nv2TfCXw7uVuJbZtWvoiCk92Q+xhg5VcADp6ZrycfnFLD+69X5EytBanzT8OP2YPFXxNiW&#10;4hs49NsGwRcXuUDjjlVxubj2A969q8DfsG+H9JjWbWr261a6UbmQfuYc/wC6PmP4t+Fe8Q2yu/TC&#10;9vSluIRvXaSobivlcVnuIqfC7I55Vm9EjgrH4A+CoUCf8Izo8gj4DNZxkn9P/r0zWv2a/A2u2Pkz&#10;eGtLj3MCHhiEL/8AfSYOPbPNd7LAtufvDpkVXkZi6lRuxzXmf2jiG/jZPO+p5zpH7K/gbQrgSQaF&#10;CXU7gZnabB9t5b/PNa0/wi8Ph9q6dbxjPaNf8K66K62MwZcZ7+lMksd7f3snitP7UxKWk2L2jZwm&#10;sfs/+GddQLPp9nKyjAJgXcPxAz+ted+L/wBhjTdRd5NH1GTTZscRuvmw5zn13D06ntXvkkHkjngd&#10;M1EZY0BXczehC10Us+xUftDVRnxt40/ZP8ZeCI5JFtbfVrdeS1nJ8wXPdWx+ma88vkm0i9aG8tbi&#10;zlT70c0ZRh+Br9C5pfNiYLuwB6Vz2seAdJ8SW8i3FhbzBkZT5sYYcjB4PFe1heJY2tWXzNo1Lnwp&#10;FcRc45p4WNx29TX0T4i/Yb0vUr+WbTr++sRIP9UAGjRvUZGce2a828c/sheLPB8Dz6c0OtRgkMkf&#10;7uUD2BOG/A59q9innWEn8M/vNueJ59JEvXPem/Z4yn3V3euaual8NfGOj6fLc3fhrWIoIF3yyfZy&#10;VRfU4rnYvEkM8fJwy8c12RxUKivTdwv1R9e/sU/De10Twh/bLKsl5qhYhiOUjUlQo/EEn6+1ey69&#10;DhVXOSSMZrzz9jfUXn+D+jSLGVOJEXdzkeY3zfSvUdbj23K7m3buOnQ1+e42tOpiJOTOSo23qYck&#10;fDfzqMorcL8rZ5FXrm38hPm+tUoxs3TY+990e1cskzPYdIjLKHVn3L6GtO1f7Tahvuv3qnHIpXuM&#10;1NBdGCbp8p7Gp3DVkkgWP5jlcevequTdSB3Ax2q1dzLcyL0Cg0ip5i/KQf61PMth6JCRrs744PA7&#10;01z5yHd0z0pz/wCjKNoDMfXjFNtc3B2/Ku48Vzyl0JWhLaJ5AWRc7e47VDqt/Bfy+XDJtUcNx1NR&#10;a1eiFTCN27+LHYVkyQySrmNT07Cj0KexaubRbVd2flXqB0qqhWdv4cDnntU8elTtGqyHYoySTxVa&#10;4nt7PPLTY/ujA/OjllfUaiQ3sckn3c7egAqNtJm2bgyrjnk8U658UTQwbYbeKPA643MfxqGeeSRf&#10;MWJWbHO87s1pYfLYY95DEuWZpGXgbRn9azrnU5DKoSFV2+vOasXUkjtkAL7AVTaP/TNzkrj0NaLz&#10;KsgvbiaR1ZpOcY69Kw/EniCw8L6eLzVL6HT7Rn2mWUk4+gAJbHtWtrN3p/hnS5tU1a4W2022Ul3d&#10;sbvYepPoK+O/jl8VpPix46ur+NWt7FQsVrATxGigAEj1PJPua9bAZbOu+Z6I1pwvqe2a9+2zoHhG&#10;bZ4f0V9Ymj4+13reWp/3VGcDPfP4enj/AMT/ANqLxd8UIGtr3UpLexbP+i237uNx/tY5b8eK89GQ&#10;f06UeTuYdvrX0tDLaFJ3Su+50pW2GvOWflqGG2PfJ8i+vr+FFxLHbR9PMkYgKAPvGvUvhb+xz4t+&#10;JGu27axB/YulyJuZ5CHlA7Dywcgnrz0x+FXiMVSoRvN2NNldlH9mH9ni+/aJ8YLGq3Ft4dsnH9oX&#10;ikBhwSETPVjjHAOM5r9Dfhj8MvDvws0W3s9B0iysY4ECCVIV858A8s+NzHryT3rK+G/w/wBL+GPh&#10;az0XRbWOzsYRwqdXJ6sx6knrk12kW5YivGPrX53mmZTxdTR2j2OCpWcpaBf2cOuaTNa3Ua3EM6GO&#10;RHGVdSMEEd6+SPg//wAE9o/D3xp1bWvEAt7jwzplyZNItQcm7z8y+YOypwMH7xHTFfW8cihWUsAW&#10;qOZVa2Nuvy85JrnweLqUYuEHoxOTtYw9N2wA4VYlYhVXGNo7VowTiKdVOdp4NM1LT/3eVAp1kvnw&#10;f3mXrk1EzOOpobGiGV/KiLTmkPmHnJyBmom3zNuYlV9KlguWtn2/eX0NcnUHoTC3CPjHFV76RIT2&#10;/PrVgyrOPMU9ulZtyjTybc8elaRigJLeWO7LLtw3bmrER8lSuMt2qhHF5MnHalSTbIPzqJRdgjbc&#10;092UIqJGBfrzjpSRybYuOuaRbbeeevWqpxK3ehMnzt944FPedYfurvb0qpPe7R5ceGbPY8CprLzV&#10;YFvLdadS0S7DyjTH5l59ByBVy1sSF+nWmeeyD5Y1GffrViG4dF2lVVj3Fcc5FRt1JXUABUHzN2z0&#10;r4v/AOCj/wAQRq/xNsfD0MrND4ftf3yhsqJpfmPHTIUJ+Zr7Nu9YtvCmjahq10dtvp9vJcysf7qK&#10;WP8AKvy18feNLnx/4z1LV7pmNzqVzJcv7F2Jx+GQPwr67hDA+0rOvLZGijFxuZ0C/wDAu1aEUdUL&#10;YnO7FaCcD5sV+oU4icuiJ1Ocbf5VONoPy9DVUOApxz68U4z8egX0rQktGbaPu4989aa95x3YtwAO&#10;5qnJfcepJwB619Ofs6/smx6PBa694kh87UCRNb2ZIaOHuC/q3Q46DvmvJzTNKWDhzS3eyJvbU434&#10;Mfsfax8R7WLUNblk0bTXIZYyv+kTp3IH8IPYnrnOD39S8SfsOeC9T0dotPbUdNux92f7QZRn3Vu3&#10;0Ir2CKORXDZbB4I7fSn3BWPG1frzX5zic8xVWp7Tma7EOb3Pzi+J3hy/+E/jG80XUh++tXwGByJF&#10;6hgfcEV7N+xh+zzceLdYj8UeItNf+ybdQ9hHOuBdScYfaeqAcgngnHXBr6K8c/s2eEfi5rtjqmt6&#10;b9rutPxs/eMgkA5AYA/MB713ItFitlVVVFjAUADaABwK9DGcQ1KuHVJb9WOVTSw2B/MXbtxQkbSt&#10;txSxDfIq/dqbyGac7uPTBr5OpIzSKrQeWRu+Ue3ehJltchvu9QO5NXlshPGfbj8arwaX9pnMjL8q&#10;8L71mpFKNhsdo+onzGO1ewHYUstl5cOAuSe/rWlGyww+nbiq15c7o+MqKNCpJ9DNAXzs/dUDmprd&#10;fPn8x19gMdqSYAgJ/eIPToKv29sCAW6elEZXeocugInp6dKAuCTgDHY1N90sO56VXu7radq+mK1n&#10;JE2tuNWMyzZYfQVBqEnljG2rKbo05+8eprJ1a7Mc3XoaSlpYFqPurr7Pb8cNj16VhXAbUJ/Ljyxb&#10;q3ZavTWk2rT5DbY+hPrWjb6fb6dalVGOmeetaR7hzJaENvZx6Zb4jOW9fWopZGUZbr2FNnYQkfN8&#10;uMmpBZiRleRsq3IUGpqdg5uxVuy90wjAzjq3oKyfHXiu18BeF7zULiTy4bOB5XYIWIUDJOBycDnp&#10;W/qKLb27beNozXzj+2d8UZrLwkuh2Y/0zXFa2JxkRQkYdj+Bx+fpW2BoOtiIwXdFU7N2PjbVrObT&#10;rgSXW3ddDzhhs5zzX1h+w7+yrJpRh8a+JrVPPlQjS7CeP5owePPYHocZCgjvn0o/Zg/ZItPENxpX&#10;i/XlaS3stv8AZdkQrJPtLDzJQcnAYDaOM7c8givqxYvK27v9Z1b1zX1Ge5so3wtB7aNmtat9kQp5&#10;ar3ZsZrUghW3iUfxN696r2SecWZsfKRj3qcuX3fXrXx8ddTmWmwyVsk/3lHT1qayQTN05B5xUV38&#10;ke7cKtWUQhh3fxVpa5cbblyNtidjxjmnZ3J8yruJ4PrUauqvmklkyxx0rnlTtqXzIWRGVvlB6cmq&#10;pVrttq/L6n1qZrvZhSy496BCUTK9+acY9Q32GxTOh2ty3v3oU4NRn/WD+I/SrDR7XyFPXvR7PsJM&#10;I0OfehIwgbnGetOD+RMGbhcVTnu3uSyxqAnqe9XZLcclcL7URbfdBY1CnmT5kddvoBUywbAMgM3Y&#10;U6GPJbsPSjmVzPVbAkfH1qOW2IZsg/4VYVMYoQ7j703Wa0DlTKaWe3tVq3g8tc5wB1q39lbZ97OP&#10;WmMfl2tjk9M1nKtfcpUbbkep38Ok6fLdTSbYoULkngcc18O+ErST9q79orUdYYt/ZtzP5u/bjyrW&#10;L5ExxwWxn2L817l+254xeT4XajokFxJAb5VhZ0bBClgW/DaDx3rmf2HvAv8AwjXw6udTZdqapIIo&#10;BgZEUWVznryxYf8AAa+hy/8AcYSpiPtOyXz/AOAXKajE9vs9Nt9F06G1tY44beFAkaJ0VR0FWYZA&#10;y4YdevtVVG3E/wB7tkVJHPuJ3bVYdeK8XlVzm3LFzcRwRiMLubvz0qNrjzY/lGPUZqsJMHPzZPek&#10;Ziq5Bwc8VrGJJKzeUo79iB2qd51KAA7e5qvbD7R97G7sTUkMRfd/nNbKA07bBJGEbzAdzMOPQVNA&#10;3mJt+81SG2Ygbf4qjiQrK27AWrVwbuEkaxfLt3d+vFLLabwv+1UrWxuZM8gDA+tWI4NsYCksOxaq&#10;egWuV7azxEVI+UHI5pZRHbJ8zL5nRVHb60y4uGhjIVtvuR1qhO+5ht/Oo9o2N2RPJA0824sJG+tN&#10;ltSPamtAZV+X73XrUawyQty7A0uZ3J0Y6W2bf+HelRNvIHHtSSLIcNuXmmu0kg+VsY7Yp81w0HeZ&#10;sbJxUolWMbmIHGapCCR23M/PYelXIYCyBW2sSKQcw5LhmJbt2FSfNnOAy9/amCEqe2O1TwhpSPl+&#10;WspSRXMzP8a+Kk8G+EtQ1SQKos4GdQ3RmxhV/E4H418F+N/Fdx408TXmo3knmzXUrOxJ9/5eg7DA&#10;r6O/b08SzaXoWjaZFMypeNLJIgyA2AoUn1xlq+X4Y/8A9Vfe8K4FKn9Y77GivYkg6/hxVqJQHyfu&#10;/wA6jSAsamSDC/8A1q+0iu40tbjlUA5Hr0zUwJyP1qOOHB7VNjZ9G6mtNC9RPM2E8DNKJtg7e1Nb&#10;g/zqKQkUWJ1JXnX3z1zQL0K33qpyEr61WknbftVSzkhQoHJz6VnJqKuw9TTW4aVWK/dX3q5ofh3V&#10;PFF/Hb6fYXVy0jqgZE+UFjgZPQDPc8V7t+z1+yXZy6FY694kjuJrqYCaOxOUWMZyN46tnAODx9e0&#10;P7Uv7Ty/DVo/DHhEWsOpRKDczRorJYjsir03/UYUHuTx8XjuKoxqOnhlfzNox5tjlNE/Y48c6zIF&#10;aHTbNX/ilulb9EyeK6PSv2EPEUqyLcaxpMbZwpjWSTn8Qv8AWvBdL+P3xAhvvM/4SnWolVsoDcE7&#10;v6fhXunwl/b91LSpvs/iqz+3W+0Kt3aIEmBGOWUnafw215M88xstVKxXsnbY0m/4J+6sFz/wklmz&#10;r1xatj/0KvPPid+zZ4v+FnmXF1YrfaerbVu7M+YvTPK/eX05HX1r7R+HnxI0H4n6CmpaDfRX0LfK&#10;+0/PC3dXXqrexrYaMPKzckdDWdPiDHUZc02pLsTKJ+a8V795edwOMHgg/Splut3C196fEL9nLwj8&#10;TUk+3aRbx3Mg/wCPq3HlTD8R1/EGvAvit+wVqXhizmv/AAxeyanDCpd7ScBZwoBJ2kcMeOmAfrX0&#10;WB4twlaShV91/gT7N9DwwTc/4U7zCGqqkjKu1htZTgjGMGn5+U+vrmvroSTV0Zy0JTLg+mO9RtJk&#10;+nrSBsrzUb89O3Q+tUGojyY6/wA6rPNz6cdRUjtn6dagm68elS5AVZrnn1qlNNvY5bGOalumy3HN&#10;VS4U87eQe1Y1JJalantX7Cvg7TPFXxOuptQtUuJtPt/Ott/Ijk3Abseozx6detfZ5tVig252qP4c&#10;V8y/sFeA5orDUNZ+zMGupFgilz/AOW4+u3n/AOvX1HPDsh+bk4r8a4orOpi3JO6KcXa5lzwbF3Bv&#10;u+g61JHCQh+bPHAqz5CvEwbHTgnvTYhtZe2OM9a+evoZ8qLOn5RB/D7etfHP7b37Sl14l8c3HhnS&#10;72SHSdHcw3KxPgXUw4fdjqF5XB4yGPpX1B8Y/HQ+Gnws1rWtqtLY25MQbODIzBEzjtuZfT6jrX5u&#10;+KdVhu5NxtzJdSMzzXTyEtMzHPP+NdWBwyqSuzsoxL8Wtpwd3zNUQ1a3gn3bn3SHBGPlA+tYDTyS&#10;yBV+X39KmMjDarcjOM17dOjGLOpxR3Hg34yeI/hrcyS6Dq13YrcOC6Lho5GHTcrAqevcV7j4P/4K&#10;QeIdPiaPV9F0vUNqAA28j2zE9ySd4P4AV8vwW8k0TBpNsKHLDPzE+wptteNdQthtq9CSMYrrqYWn&#10;Je8iJUj7Z+Dv7fEXxU+JWn+H7rQ20qPUn8mOdb0S5kP3VIKLwTxnJ5I47j6ZtbXYor8ofAkt9pXi&#10;qz1KzlNvNps8d1BJgHDowZTg9cECv1c0C9k1HSbW4w0fnwpJtbqm4A4P0zivlc1jCE0oi5Ui3GGD&#10;YJ460khGPmqORmXdlmqByFHevDa10CWwshwOPoKrhiiszfw+tPllZE9uteZ/tL/GD/hWHw7uJYZP&#10;L1S+Bhs+DweNzDtkA55716eXYSWIrRpR3ZzyZ8r/ALUnjqPx38ZdUuLWV5LW3YW0JZsr8gCtgdgW&#10;3H8feuCiOBhvlJprf6TOzSNuZiWJ69alCqQAf1r+gsDh1QoxorojllITey9vr7U1hvXPzdO9PZRy&#10;M9qY7Y/xzXeTqMdsBh81QTSZTH8u9St1FVpXwnvUyBMr3TkeuegIr71/Y8+Hh+Gvwf03zP8Aj61Y&#10;C+myuCC4GBz6KAD7g18T/Cjw/wD8Jb8S9FsWiaaOe8jEi4z+7DAv+G0Gv0ctDHbWkKIwCqgAx0r8&#10;244xrSjQXzOindK7PGv+Cgfxck8F/Cy30e0m8u616UpIFbDGFBlwfYsVHuMiviXyvtUG6bG9+vtX&#10;0V/wUvumn13wkijG2K5PPfmOvmfUruZdOO3Py88d6+ayuXLBcu7Nox5nqWLPQrfzWkdlPGMDtV63&#10;gjjt5mttuRwy965/RLq3uIYw10sbSHDDHzfXFb2jQxW93tjff1zIR99a+kp87V2zo9moq6MsMGkZ&#10;Wb5s8V2nwX03UfEHjyx0/T7drqaVwW5+WJMjLseyjua4rUtsd+yqC25sIFGSST0A7819Pab4Ds/2&#10;efhB5UMiTeKvE8flXM27/VJjLonoq5wD1JOegAHofVY14+ztuYuo0zkv2lvF8Xjn4za1qVvIs1u8&#10;ojhZTwyIAoPTvjP41xCsc/rV3V7JbG5298cgHpUChc//AF6+ywdBUaMaa6HBLV3ETce3cfhUgDIR&#10;zTUZc/0p3QYrs+QuVDiMKvWl37U9eeKWMjPt6YoyC30/WrF1Aglm9KOo/lThgt8v8VD/APfLdaQM&#10;YAw60pZv0qTOG9TTR8r4+73/ABo1HFgQ2KagzUjc8fzNCnJG1frQNoag38fzoX5h9KkZVJpMUE7D&#10;FUAd/wAKUuwUKvfn6U7hc9qMLtbjtkc0xWuR7CBjH4+tKVIPX249KccYoTnj71Fx3ZCfkLH9PWoZ&#10;PnAx+JBqzN8xx3/lTWTANMRWkX8uvFRDcGJ569anKK3OAPeomXH8PX9aLhY9P+AczXmsKAw+VTn3&#10;r3KNMr92vn/4DXS2/iL0z0r3yCbMfXnvXj1v4jO+k7xHPF1YU4hSvPagSeX178Gh33fdwPas9S+U&#10;ravdeTYSPHncqnp3r5++JF29/e+cx+bdgkV9AalEy2kjLxgE189fEdJLfXZhuG2Rs8dDXZhTnrXW&#10;hyxHzdffNNwzDjv7dakbn884oVwOPavQZzxTIyMKeo/rUZU7d3pU0nK9PzPWmNu3ccc1JXKQeXxx&#10;mq8sZQHr6/WrjsQPXNQbtpPqvPWi4FGUcN1/Kqsowvp2q7PwOfu1VnXO78TRccShcLkGqFyNwC9f&#10;U1oz8BuM81nXb7R/Ss5MfLczbldy9Kyb/Ab2x071rXgYLyp/Osu6Hmtx6VjLU0jbZGPd8f4+lY+p&#10;9PX+lbF8hDYP51kaguVOKxmkdEU9zC1PlT24rIl4etfUOnzVj3I2flivOrHZS2IV+/xUoB/GoAMt&#10;689atKSQ3OK5DRkShg3tUqDf/epoZacqbum2qTtuLVmX4GX/AIo7SP8Aryh6/wC4KtXRxK1U/Ax3&#10;eDdJA5/0KH/0Bat3BzJ7Z796k066jYhuJ/OrMXG0mq1qMHrirNsd2MfnWkYhKxo2fzMefxrVtf4R&#10;6elZdj8rL/nNalnyPQV1R2OaozUtkDN61oQJ9euOlZ9kePX+laFuCpx75raNyN9y/adDwevetWz+&#10;8M9O59KyrXkf0rRsm3Bfvc9q6ImFSyNa2kVP8a0IJsbd2MZ/Ksm2fHp+Fa/hvS7zxJqcNjY2st1c&#10;zfdRB27+wA9TV3SMyylxgc/drqvAvwt174iRSS6VZtNBHkGZ2Cxlh2B7n6V6F8Jf2NZNWmhvPEd4&#10;Es1wxtbZvmkP90vjp1zj8DX0ppelWuh2UVrYW8VrbWqBI0RcKoHGK8LHZzSovlhqzncrM+YNI/ZK&#10;8Saiv7y80+GTjCje2M+p2j9M1ryfsU6xEEEmuacrNyQqPx+lfRgn3Tndt20+G13ASN9a8LEZ5Vlp&#10;HQmVaTVjwrRf2Go5Jo2vdekkhUfvFhttrHjsxY/ntrodT/ZH8Ky2AW2t7mGTG0S/aXLnHcjO39Pw&#10;r1E3kzvtjZlXuR/FUkETYG7k5zXGs1rJ3TEqzPC0/Yv03+LVNWXv9+PH/oFV9V/Ypt5o/wDQdduo&#10;Gzt/fwrKD/3zt/z619AXMkSqu773eq8UbTycfKp4xTlnWJ7j9s+p8x6x+xp4osoy1pqGl3fGdhZ4&#10;2J9Blcfma878ZfDDxd4CSRtQ0K++zwk7riFPNhA9dy5ABz3x+ea+4GTd8v8AEeKk+0eQgywOOxFb&#10;Uc+rRdpq4lWZ+ecfi9BJsk+Rl4O4YxVmHXlnP3u/avt7xP8ABrwd47maTUvDumTSsuGlEIjc591w&#10;fx615940/YS8G6wjNo/2zSZFXgRXLOuf+2m7/PpXuYfPKEvi0NYyvsfNcWpBkxmpxdgj7xA713/i&#10;P9h/X9IRpNN1a3u9pyI7hDHx/vLnJ/AV5z4l8C+JvA940WpaNfRKvSZIzJGw5OQw47V7VHE0anws&#10;q8izHc/7X5U/7Thvx64rn7fXEfjepyevTFXob9Z/4vr6murREu5refnHPzUecGTAOKoLJuPG6pd2&#10;E7kUBzOxaE/4jtinNLu/i69qqryO5oZWPTtwKBqROW3DPTika4K4PAqEpj1NRsGOP4gaB3ZYeXjO&#10;7g+tRtcZ43VXkJP936HtU3h3wxqPjXWodP0y3kurqY4AUfKg6ZY9gO5PSsa1SEI3kHNbcimvedo6&#10;9OB1r0n4Ufsx678RY4b69X+y9Ib5g8g/ezr/ALC+h9Tgema9d+DP7Oel/DKzivL5I9S1hhkyOu6O&#10;A4H3Ae4IPzdeeMV6WNRaaJY93y+o718njc8crwpGcpLoY/g7wVpvgLQls9MtY7eFB8x6tIf7zN1J&#10;rWtv38arn5RyeaAm0bTyrVCEaNWhTcu7qe9fPyqOWr3M5Fya7DI0cDfd+83NVViaMGRm+VRnnvUk&#10;FpubqcY6DvTdQ2iFY+hZsYFc0m29TO+pXgLTPuZdpb17Vctot6N8zLt/Wmi2VEGT36elOkXFsze1&#10;Zcwalb7V585bacdBkU+PTpNVu9o+VF/i9qZZ2bSlVUfpVme4ZI2hRsL/AB4/iPpUvQStuFzb25zb&#10;wyjy1+82cbzVW50dQp+7lhzz0qD7JhP5iq0tmIeTu9SM9KncUpX3K9zaQ28w3yR5BzjrWXexrJJv&#10;QE7ec4wDV9rFpJDhfl6njpUN0QpVY9341USoxuUfszPGzbivHQVy/wAQ/ito/wAN9I8zV76OHI+S&#10;JcNNKf8AZTqfr096579oL48w/C3S2to5EuNauB+4t/4Yh03v7eg7mvknxN4h1DxhrMl9qV1Jd3cx&#10;G53PpwAPQAdhXvZblLqfvKux006fc7r4wftJal8RZJLTT1k0zR8/6tT+9nH+235/KOPr1rzUvuTn&#10;r1oKbjzSCDt0ya+uo0IU42gjoSsKJPl5/i/WprQ7TUGzaNo9cVatIsbeOtdUQLkTYXn26V7r+yp+&#10;zz/wsfU4dV1JP9BRi0UbDKzbcgs3+yDwB3Pt18T0mx+230EW5l8yRVJxyMnFfor8GvCMHhDwnbwW&#10;yiONo1jRR/DGowvP61wZtjvq1G63eiMKkrbHT6Rp1vo+mCKBVjVRjjjNTWlsLv5j8oPT3qMQ+ZL5&#10;W7jqKvWsIQY/u8YFfnUpSnLmkcuvUS3tvKZ1I6jgnvVK5mYXIRV+7yT6VfubpcoP4lPaqmYYjtP3&#10;m6mlLVWRRVNrvLMzMW7UQxMrfLkse1SysP7y7e1Iv7n5s8DqfSpVJ7k2e9iC7tzJ8u3ac5NPluRC&#10;dq5Zugp3lNdO3PB6D1p4tvk29GFRN20BamfcJ5/31zjnHYVFJCqFWJP09K1Dprybf4V7k1Rmmt7c&#10;YLmRs42qM1jyvcnlkVw4Q9DTliKsyqDIzH8qcZmmz5USRqV/jOWqMwyqvzSyZ9AcVEpJlRiJcwSF&#10;P3m1F9CeKryx2trwzLJnpjt+NJInlPj77scAda8P/ac/avt/hYbjRdFMd74iKjfKyBoNPz/6FJjn&#10;HIHf0rqwuBqYiXJTLjFy0R6t49+JGh/DXQpL/XLq3sLNsqhf5nlPTaqDlj9OnevgHTNLt/jN8b/s&#10;enwTWdjqd68gSFNxt4slvpwMDPQVHZ2nij49eO4bNZrvVtUvH/1kzlliUnLMeyqM54/mQK+zvgd+&#10;z3o/wW0VYLNVm1CRc3d46jfMx6gei56D+fWvo40Y5dTa5ryZ16U1rud38LNBt/CGj2Ol2qlbezgS&#10;JAeThVxz711evFvL5/h71j+HIAuprn+HqPWtbVWUv833c814keaTuzjlJlC7u/7RswvRgcN9KSSC&#10;No9q7cLwKLeDyQzc/MeM+lMe23sT0rWRHN0GbWjZVVSR0zU0YMjBdpLHnjmiOURFVf7vrTgGhO5e&#10;FzgEHrWWiJ2BrZuBirVrD5cXzDgc/SmwK7Ny3AqxNbSXYVVJ2r1Hqawld7DWpQn8yWU/Lubt7Utt&#10;aNGGZ+qjIrSGmrYr50riONRk7u9Z994phkkMUSSLGTgTbefwFZ+zs7yNFHqyudOt4VM93Oqqfm5P&#10;J/DvVO68VxWm5bG1Zxj/AFkgwB+FP+w6fdz/AL24ZnJyWlBBq61npqMq/arfbjOd3X2raOisiXZM&#10;5u6vb3UnWSSZmPYH7v0xQ67o13A7mOQBXQXNpYR27bZ4ixHABzVOO5s7RVcbriRvRTgVN9Qd2ZB0&#10;aS4bnjPOBT1spLWNuoXOclatah4nkRoxHbpGrcMT8zD3qB7Ka8uPNWQ7sd+lCbTBS0M+7ikVvkjL&#10;Ank1zXxR+JWlfCDwu2p6sN8kgK2toG/e3b+g9FHdugHvgV1viTxHb+BvDd1q2qTLDY2aFm55kI5w&#10;K+GvjX8X774zeN5tRut0dvGPKtbfjEEf+J6n/ACveyvL3XftJ/D+ZtTp31exR+Kfxc1z4r6y15q1&#10;wzIp/cWyErDbL2VV/r1Ncs7NjPt0qdzsTPr0qFpNqc9fQmvsqcYxjaJ2Eec1HNMsSbuW/GnTXCqP&#10;f+VN0PRbrxt4ntdKsYJLi4upAiRRjcWrGpU5IuT6FqyPdP2NvgGfFN9b+MdV/wBTbyn+z4SBtcrl&#10;TIfoc4HXIz6V9geHdKKybs/e5PtWb4N8IQaFoen2EMSW8FpCkaxouFQAAACusiVdMiX5fm6DjrX5&#10;7mOMnXm29jgxFRt2RcRzlF/unrWtbyfu8lsgVkwXYdv3ihea0pmAgxGPv8HjrXkumZRY6wtPNJmk&#10;+ZmPHoKsS23y7gfmzz70tvF5FuvB79akMe6PknrVRiluLmbK4ZZh8w+dRxUVtHtlbb37DuadPC0E&#10;gbO3sKsWscUQCsV554obKjFrUl8tng3enQDvUATirkl5EsOMt6DPSq/2iFg3zLzwBUaMplKaPy5v&#10;l4P1pBa7fmI+9+tSSWzGQlWP50nnOrBSzN2FKPmTIjWFo5WX0HFMe3fJbkVcgmEku1lwcfnUd7c7&#10;Iz82FP61pyqwRiOtGWO2aSQ7dvOD3qE6zHONu1th6kVGts1+NzH5V/hPf61IbDaPlHHcDtU3a2Kj&#10;oWLazjky0YHNXLeIru6VUtgRH+7/ABq5Z3Z3Df8Ad/lXPUl0ZUbEvldARxUtsoDEdh39KqSmS4f+&#10;6n6mr2m2YRhuXC8dK5ZS1KS1PIP29/iLJ4F+AE1nbyeXc+IrhbLAbDeUAWkIHfIAU/71fn7FGzy7&#10;v8mvqb/gqPfMnjnwvaLIxSPT5JTHn7paTG78doH4Cvl61Owf7Lfoa/WuF8OqeDUv5tTVaaFiCDPY&#10;+9WR9COec1BG7Z9OKfI5AzjPc4r6haIndkgPyn69M9aqXN6sTKu4HI5Gea3vhh4CvPix4/0/QbOR&#10;YZL6TaZG5WNACzHHsAfqa+4vDf7MPgbwdokNvD4d0u6khTa891As8kx6lmLA8/TpXz+bZ9TwclC1&#10;2RKSW58y/sifs/yfEvxAviHU45Y9H02VWt0aM4vZAT0J4KqRzjvxX2BHEwRtoJ29PapLKyttIso7&#10;a2tYLO1t12xxwxiONB6ADgfhSG8ZXJVu+cY4NfnuY5hUxlZ1J/JGPMmyWLgDH4j0q0lopRW5Zm65&#10;qpDerIeVVGPHFSm5lc/KwHOK4LC5bl62xFt7e2KdNCpQ9WxyMVTE0iMrdSKsySfLv7N+lRKViysz&#10;+XMuRxWgiM3zZ+U1SjTe/wB325q+zmWJYwD8o5NRJpoIgOrCMbh0NOiZhGy/dx09qbBmOb5eFx6U&#10;s2Glx/erLoaaWGPHg7j8w71VkLM7bRlFHr0qZ4zDJ97jvntUjoqWXy/x9PeiLYypbQGXe/8AeNXL&#10;eNouD+dFowRNuPxFSrweP1oco2uMJVHlfzPoazp90lyg42qc5q1dlgmCTzVBraRNzryq9yeBSWui&#10;M3qN1fWFt02hxu6nHWs+Kzku2864/dx9VH8RFTQ2MCT722ySk5z6VNeTYGNxJx+Arpp0u5KsmVZd&#10;bhtRtjXzO3FV3urq7LeXBJz3PA/WrdtcswY96ntw7AsWY+taqNzORm2ejyNOklxIrDOdi9BV+4De&#10;ftBUr2x2pZ49iZHCgdBVKS+jhV5GwqQgsxz0x60pdilroip4ynbT9M+8paQ7cD3r5bg0pfjh+05H&#10;b+StzptnKqS4k+VoIjl+R2ZuOPUVrfEz47az8WfFkmh+FY7iVJCYkmizvlH8RH91R/e/HgdfXfgB&#10;8B7f4O6RJNJILjVryMC4lx8sY67E74z19cDpXtYeKwdL28vjknyr1+0/0L+H1O/0+BIpI40RY44g&#10;AiINqoAMAAdgKuACQ7l65xyKjtrfb+83c44GKfHC0v3W5JxxXhuDvdmUrlqx3eU3uamWPLj3PNNZ&#10;fKTaOdvWlt2ZvlBxR1K62FNt5kqLjgHrV0RbY+h9PrVX7fHarhmT1yzYrzT41/tb+Gfhr4Y1JLbV&#10;rG81xImjt7WAibbMQQpkwQAqtgsM5x0HNGuyNVHQ9VY+TH83J9BUbOCM/d96+J9K/wCCi/irSDNF&#10;eafp+qSMcwygmAR9OCqghh19P6VyvxM/bQ8Y/EvTLixnuYNP0+6QxSW1mvliQEn7znLng4IDBSO1&#10;dEcHVkrl8jse3ftu/HzVfg58TfBbaXfTfZQHnvrNW+S5TeoIYe4yAex5Her3xL/4KEaJp3hdx4Zt&#10;by9vZI8JNcw+XDCfUjO5iBzjgcjntXw28LLIzNuA9+lVdX8TtDGLdGb8+fyrrWBTSuX7N2Pri3/4&#10;KZXOmeFGW80Sym1QAhLkTMkJ9CY8ZP4OPwrk/hx8bfix+1T8TPsWkeIJtJtbdTNPLDugt7aMEDov&#10;LknAAJOcntkj5nh0e/1w7ljbg8ZNemeB/gJ8UtA0631vTNB1jyQPMRoVMUxBHVP4jkHggc/nWU6d&#10;GCaW4vdS8z9KFjadQ0jNu7+9XIIAo9PQdq+ef2TP2gfEmsXf/CM+MNG16K5jQ+Re3NlIrIEUkrM5&#10;HJ7BupPBzkEfQSavDMR5e4+20ivLqGVnsydE+U5JH1pDkN9abLqKhRhGpqahk8R8/wC9WbVg5SZk&#10;39zx7VLHCUX/AOtUH2iTHMYXj+9Um9pkHO0AdBWbkOMVYLmfJUAMVXvUBlxGzM2Noyc9qsxSArtY&#10;cV5D+178aU+FvgqO1s5B/a+qEpbqMFo1H3nI64HT6kCujB4WWIqqlDdlWufP/wAcvE178ZfjlNo1&#10;nIrWMNytnblV+9ITh2J9Nx246YGe+K+ovC3hu18IeF7HTbWNYoLGMRqFXGcDk/UnJOeSST3rwP8A&#10;Y8+Hkd7f3Wu3CsZLNtkJ7GRgdx/4CuB/wKvoeLLMN3IJx/u19BmNaLaw9H4I6er6s5qsuZ2HiQB9&#10;2c4NS+SZY2ZeAc59qglhIbANClo1YHpjvXmcpncct1HE+35m569qdI3Odvy9s1WCrs3bcnB4ParO&#10;nyyEhW+ZW/hq47BF3HxHZCeNu40xI2Y/xfL0NSajEzNt4AxUOnpIz7Ryp4+laLUTvsWLnVYdN06S&#10;4uJo7eG1QySyyMFVFHJJJ4AFfOfxI/b423l1a+GLCPyI8quoXmfmOfvLH6em489wOlV/28/ie1i9&#10;n4Tt7jy49q3mobXwz9fLjI9P48f7tfK+o6410kixt5SDo2N1d1LCRtzSO+hh21dntR/bo8fWMqsu&#10;sQ3W05KGxg2tzyDhQcfQg19Ofs0fGfUPjb8MW1jUo7W1uYrt7UrbqyoQqoQcMSQTu9a/PXTv30Y8&#10;2TEnf3r64/4J6eKzeeFNe0Vl/wCPO4S7jOPveYCrfl5a/ma58XRcY3iKtDl+E+jCv2g/Nu+vpTZb&#10;RjjaPl9aktzISen09abO7urY+UDpXBHQ4yvICx46/XrTk3Ny2c9KZFNIjfN83J7U9rvauNn4irlr&#10;sFiWGEOzeo75pPI3jp156061i88FlbqOlSeXtUbsfLz9amMmHkV44l3YY9OlORW2feUZ6YqOaYLN&#10;xg8dM1JBJ5/+yRRKfRj0Gm2kYH0qr4m8V2PgTQptQ1ObybWHqQMsxPACjuT/AI+lbNmjSNt27h7V&#10;8oftj/FiTxL41Oh2ksi2GkkxyLnh5QSGP9B+PrXdleXvF1lBbdS4xvqct+0R8aJPjF4vE0SldPs8&#10;x2qkYITJwTyfmOcmuFjXdj5aSFOPu1YhjXOa/WMHho4ekqVPZGr8gVmXsKkK5pyr8vP51Kq7Rzx7&#10;123CPmMHXr09qaZWI/TmpGO7/Zx+tNZiw5xTQ9SF5OP6etRzSY559PpT2BI+b9DUTjjg59s1ROpX&#10;uJmx3JzXrn7Fnwph+IfxGl1HUI1lsdDCy7GPDysT5YI9BtZvwA714/cncf0r6k/4J6LC2geItqsZ&#10;vOgL+m3Em39d36V83xPiJ08DJw6hGKb1O2/a0+Pa/BHwbHDp6CTXtUDLa7l3LEoxukb6ZwB3PsDX&#10;w5BHJdyzXd1K9zdXUpllkkbc8jMckk9yTX0T/wAFFCsfj3Qtv3v7OIPt+8avnXLBFA2/N1Ffm+Ev&#10;yHpYenpclvWXzN3H0FJbK0pXdlVY8E8VFM+2PnjaMmoLHV4L1gqluu0fhXbGi2dPKja8LfEHWvhV&#10;ry6hoN3NY3Sjh4yNsgPUMp4I9iDX0V8Hv+CkNjd28Np4s024t7r7rXlkoaJzx8zISCvcnBP07V8y&#10;6rZfa4vLaYLuG0f3qz7q2tdDiSNN0rScE/3T9a74UoyhytamFSNnc/Sb4N/tGeHfjPcXkGiyTSSW&#10;Ko0u+Irw2cYz9DXoG9HHynknByK+cP8Agnd4CtfDvwqu9cDPJfa1OUkDKNsSxMwAU4zznJyewr6D&#10;kvksoWZiqKoLMzdAB1Jr5rMKMFUUYLUx5lc+G/2wNCtfDfx/1mG0hjhjlEUzIgwu5o1Zjj3JJrzP&#10;f8nHFdd8evG8fxC+Les6tCzGG4mIh3cny1+Vf/HQOO1ccvJ7/hX7DlMJQwsIz3scUnqPeRiv9RUY&#10;k5/nTS/PTbn3ppbaa9QQ2ZyG/pVW7n8sddvpUl1Px6VRlkLNzn8qykwIZWJHfmui+Enwu1H4seL7&#10;fT7OJpIywaZ8ZES5GWP+ep9651k807VY+lfdX7K/7Pdv8I/CcN5Jtm1TUo0knkPSJT82xO+ORnPU&#10;ivmeIM2WEo2vq9jRHoXw48BW3w+8M2enWi+Xb2sYQZHLepPuTk/jWzf7WHopHrT2DFyoPy1Behin&#10;86/Ia2IlVnzzBtlVj8yk8fNUiKofdn7x4HrUBVrhlVj93mk1C2ZoF2tt2nPpTp0eeVkRG19Tzr9s&#10;6Yp+zf4m+XOBbfl9ph61+et3MrzTJIW+deCRkCv0B/ansJtT+BPiZdzSR/ZVkYjjlZEcfqor8/Ly&#10;VbW7zIy/MeAOa9rDYVwPRop20HTXaWNnufhVG7OKi0fxVDcT/wDHuSG4ww7ev1qxcQLqdltVWYNk&#10;MF9KveIPAvh/wv4aS6tvEF0dSuIUaKxkiDOJeNwJH8J5wfXrXoUaLqXd7WOyKViSeFfsQuoJkPOG&#10;ToyGqBkWcKq4VO9OtbiaW1/fsN0g5wBSFd67fL27evPWq5r7GMpOx3/7Pen29/8AFnwzb3SrJZ3G&#10;qW0UyyHCshmUMD7YzX6fBismcdR3r8m/DN2tpdqZJNqep7V+k37Ofxmg+MPw0tdQ3KdRtwLa+UZ+&#10;WVQOeezDDfiR2r5POo/vEzKWx3Vw2TnFQO+TuonuAwO38faq5bceT1FePGNzCTYs02DuVvXIr4h/&#10;at+J6/Ev4lSraXUk2mafiK3DcKDgbyB7sO/avZv2yPjlJ4N0iPw9psyreaghN0wGWjiIwAD2Lfnj&#10;0zXyfv8AMbd/EST1r9U4LyWUF9cqddjmk2xqR4fI6YqTy8Ln09qEXcOdv4VIcFTx/wDXr9JTZnyk&#10;Tw428ke9RMnOPrjirBX5D6VC64X+oqxdSvLGz89s9qq3Fu0gNXpW3Gq0u0molcpWueq/sQf2db/G&#10;22lvpo7eVIJBaq+MSyHHy89ypbHqcD2r7X/sY3t0WhXyYZDvC9lzX59fBLwra+Oviloul3l09nb3&#10;V0iPKpwRz2PYnpn1NfovFrUMu63j23HlgK2xutflvGGFj9YVVnVCPNE+XP8AgpF4BuJNL8Mara7Z&#10;UtZJrWUHsXCsp/HY1fHNprbf2nNbfKzLn5Wr9YvFvgfT/iL4QvdF1CPdZ30exsY3oeoYdcMCAQfa&#10;vhf9oX9jK8+FOsM8264t7rm21CBCEb/Zcfwt7Zx6E9vlsLj6cHys6IU3uj5vuZ4Ir2SGaCSIqd3H&#10;9K1rzxrZ6Vp6FZGVlTncCMetVvGum3XhzUFjuF8yRv8AVlxjdV34PeDrf4g/ESG61CGOTSfD8Jvr&#10;uFjlZ2BAji/4E5HHoD16V9jg6/tLRj1JfN1PYv2ZvB+j+GNJj8b+JFjury4US6FppwzOpwRcMATt&#10;HPy7h2JAJ210PjnxNfeJdX+36gql2QCFY+EjQdFUeg56881yl3q0t/cyT3En7xjgAcLEo+6ijsoG&#10;AB2AqGfUmXjzGkU/+O19tgsL7KPmccpdWQ6hmS5ZmY7mPeo0TA3dMjigy5PPSndRXqx00MkhBEuQ&#10;3HNPEOACKA4HTb1/Ojf8vOPbitEw5Uh+zcP9rr0pyRY20gcdF7D9aBJkfQ4NSNuyAR7aULz+g9qR&#10;my3y8804NtHqe9O5OjFWIBqPLXnjrSFxsojb5vXtSHGLF8tVP6c0pRQP8aaJODx096N/yjH8XIq0&#10;LmJBtZevPv3pAu0fh1phdV604lcDpSv2DfUco4/WjAz8v5UwP82OBTvM/P60tShWUdf71OgkMLK6&#10;HBXpUZfC+9BGT7YzTsyWJPJkn/a/SoB7H61IRkt/TtR5e4//AFquOmhJAB89MaL5vut1zirXk7v6&#10;e1Klvjt703JIPU7L4H6JLe68sir8q9a96RFSMev1614V4H+JUPg/T9q226cH7wNT678b9U1GMrCy&#10;wrnjb1ryqkJzndI7qcoxjue1XWqWdpFummjjx/ebFczrnxc0XS34uPOZT0X1rxDU/EN5qrlp7iST&#10;2JOBVF5ST/WrhhG9GzOVdJ6HqWuftDvJE8Vrb7VOQS3avN9e1+TxDN5kihec4HY1RY5U9N1RghuK&#10;66eHVP4TOVRy1FIz+X5UmznPv+VNzzx/KkZ8nFakjyeOnBqOX5R3oLhkNRu+R1pbgNyVHpVeZtv9&#10;M1JI+41DI2F4NMGV5/u/0qrcfXt0qxO2c1VlOOp+tBSKdyeu3NUZdqr/AA1dnk/wFUJmDFhispXN&#10;NFsZt4Ts5rJugQg/2vWta5bk/wAxWXenNZyKi0ZF5j+LHFY1+/rWxdnJPPy1kakAY/oKwkrLU6Iu&#10;5hX+ct9KxrkcVu34HrV/wjJo0FjqA1S2a48+2eOFo2w9vL1RxzyOCCPeuCtZnVSOMX/Wfyq1F84a&#10;oGOJWwO/pUsL4B6c1xGmjE2g8U9DTT/OlT8KrmYJsofDGxbVfC2kRIyqxsojljgD92OSakvBsmZf&#10;7px9az/A0jR+D9J28ZsoR/44Kvy/M9T6mkRkD/N/DVy3G5h1zVOEYerkIJUDdWsdSZGlbfMB/XtW&#10;rZcN0rKtV5HPbmtS3ONvb0reL6HPLualnlR9avW3I4Pvms22fHG7OP1rRs23seNoxXRF9zOzepp2&#10;pyNuOfr1rQtNxbjhRWbbP02r0NaMM+Ce+O9bXMZaaM1dItZdU1G3s7aPzri5kEcaDq7E4H619l/A&#10;n9nWz+Guk+defvtQukXz3PT12gdlz+f8vIP2J/hfHreqSeJp1WRbFzFbIy5w/GW+vOB+P4fVs7b4&#10;vmzzXzWcZhOD9lT+ZzVJPZD4Y1RNqrtVRgccAUEFj+vFER3xsu76CnPdiGEIv+sYf98V8lUk2zn1&#10;HM6wptxucc/Sk+0MQFZuD6Uy0jbbt27v9o1NMixR5wo561G5MpFryVgttz/KBVN3kuJDtJVGP51M&#10;t2bx1DKdo4wRUixru+XPpt96e7J1I4tPCrnGff1qysHlwlm+70BFPRCp+63riq9zcPfziP7sajtV&#10;ONh20K0riN22/M3tT7Sw81tzN9c9qtLaRomPQdu9JION2ajbUqKW7LDQQxI22P5cY47msy7tlRty&#10;ttUnG0d6tfbHhP3uPSqaQtM/mv8AdzwKftU9LFRlF7DePLURxkP6mpX04BG+0RxtuHIIBHSlefZ3&#10;69BSKJLl9uG25q6dSafusFUexwHjT9nbwb48kZrzQ7dbhv8Al4th5Mv5r1x7g14j8fv2TYfhn4Qu&#10;tf0PUriaCzKtPbXAG5VJAyGHXGemBx9Ofrex03yG3fe46etfOH7eHxcgt9Oh8IWDfvrlhNeOp+6g&#10;OAv4sP8Ax017+Uyxc6697TqVFO9z5s07WZJRzWvbamZVGfvGsWwtVTGG9yMVrWyZX8e3evvNGrGh&#10;ejuyyr/D3qVbjioraPI/xq0luqpipk0tCo6EJuCM1DJdEDH8PU47VaaP/CvYPgF+zPB4ttota8Qx&#10;yLppw9taglWuR2dj1CnsByevTrx4rGQoQ5p7BLTU5X4Ffs+6h8YNRjmufPsdBUnfd7cGUj+FM9T2&#10;zjA5+lfU3hL4W6L8NtMFnpNlDbq6gPLjMsp9Wbqa2FWHSdItYbW2ht7W3GxEiXaqj2Aqxc6gtxYx&#10;7dq7favg8dmUq8r30MpTujInt2jDRn7p6Z7VYg0v/RVONxx2qtdPJcZ+b5f50thdyWEmC26NjyPS&#10;vLUnfUx0vqW49scRV/4ahgfedxVQvXipNQ/0i5AXG3GSRVqKOP7MPlO5qHdh6EcMKvINrYXHLHtV&#10;bUo1tryNmBZR0GOpq2sLH1qtfbri9G7+EYA9KzcrEoiRd7szMAzHOB6elSXLeZbsv97jHp61IYvK&#10;Hbp2qOIFFeVuUA49zWPUcd9AnmFlCY48LI4xn+6KqLGFT73Sp1iaRmkY7nkHNQquevNPUmUrkbSP&#10;nggZ7UOiq2+Vgq9PrUwkjt2LSMo/2epqi9ytzMX3dD8q56U47hdlXULxiT5cYWHPJPVq80/aQ+MU&#10;Pwx8ETSJJjU71Giso0Ybt3eQ5/hX+eBXdfEnxZZ+BPCd3qV5kx2ybioOC57AfX+XNfBnxE8dah8S&#10;/Fd1quozeZNM3yrn5IkH3UUdgP8APWvcynAxqy557I6qMU9WYWua3da/qcl5eTzXNzOd0kkjFmY/&#10;jUAU+g96ldM9u9P8o+nvX2EbLSJ1IrlGUfd3Yp2zcdx/lU3VKFTPbvxXRF3AqmFmkXFXLa2O7dUl&#10;jF5N0rbNwU9D0NXo4tzNx1Oa6IxsQ5JFjw8qxaxavI22NZUZiewyM1+l2khUsYDGBzEuMc4GK/NO&#10;2THb8a+8v2WviV/wsj4W2s0h3XlkotrrnneuOc+4IP4183xJRlKmprZHPUV9j0a2tCZ/MZs9s1aW&#10;PZ349TUlvbllUr/FzmpzZERbiNwX+VfFqKWpkkys9tEImdvmkbOB6CqGozw2FjNdXBWO3gjaR3PA&#10;VVGST9AK1bk7dvH3uwHNfPv7evxauPBfw7tNHtI7jzNflZJJE+VViTaXUnH8W5eBjjP0rSFNSlZm&#10;kI3ep4F8bv2jde+IPjy6udP1bVNL0WF9llBBO0BCD+JtpGWbrznHSoPAX7VPi/4fahCzatNqliG3&#10;Pa38hlEo9A5+ZTz2OPY1xdqRqM8ZaHzY4yGZM/fx2z6GqusXcVzZmOHT/s0zuTncWVRnoM9h0r0n&#10;Gysj1qdKnyan3F8Kv2v/AAN8SZbezj1BdN1ebav2Gfhi542q33W56DOT6V6YfFFibf8AdpJuOfmI&#10;wM18Y/sL/AqDxL4zufEl6sb2uispt0zy1yeQxHooye3JXrg19dy2iQ9F3Y7CvJxGkmjy6nLGWhNL&#10;cR37jddK3cr0AphtI2J2lfqO1QmFWQnav41Wni8vdtzgjtXC46mHMizNNHbcclscgVVlvppWwu2M&#10;fmfzqMXnlAKy7nJ4AHWuB/aN+L0fws+HGpTQ3Ea6pNEbe22N/qpHBAOf7y8t/wABNdWFwM681GKK&#10;jGUnoeY/tX/tV3Hhe5k8O+FrxoL2NmS/u0UFlPQxoSOCD1I/CvlG/lkndpJHZnclmZ2yT9asXt3J&#10;dzPLI7SSyMWdjySTyam8NaYuveLNMsZN3lXl3FC+OpDOFP8AOvv8Jg4Yanyx+Z304qKPrL9hX4PJ&#10;4X8Ftrl1Ev8AaOs/NGWHzJD2X8ep+o9K9yaOOCdo/wCJgRn1qPwjo8eleH7e3j25hjA4FXmEayJ5&#10;iFl5P0r4vG4h1azkcFSTlMPDR230m4fd4A9K0NRjZjn1Pb0qnoEqzXEjHj5sDHetJrfeW+bKr0+t&#10;Y046GDTvYrSTLgKVzt4GP50Isb8fdJ9aJbQ+ZgZH49afFYMy7cE88mmBBfWhjZduHU9+1ILV2C+n&#10;oBV6LTW80Lk7SehrQk1Cz0SP5yrPj7o5J/Cly33NuW54/wDtHfHdPgJ4Yh8qKO71rUCfssLDcqKD&#10;zI4BBx2A7n6GvlDxB+2B4z1t7r/ioNQVn+Vlt38iOLJzjCY6Z+vvWv8At66v4ot/ijqF9qdjdR6R&#10;eEQ2F1EP3QhH3UBxgMOcjrkk9CDXgOi3tvcTLBmRYVOSxX7x9v8AGu/C04ONz0MPRhbU+hPgX+1v&#10;4m8JeILG18Qahca7pd5MFnF3IXe3VjjfGzZPHcdCPQ819nva+UPu9P0r87fhlo6+P/iXouhafb3U&#10;08s6h2RPlgjBBaRieMBQT+Ffoybq4mT/AI941+p5NcuPjFT0OXFLlloUZLVZhll9qhkt487VRTt9&#10;B0rSnn8uRd0f3fvAHiqayRvJ3UntjiuHlOOz3IhZJESyhdzDPNJHbLCP1Jq0tv8AaJsDtwPeo9Su&#10;7ewG1mZpMfdAp8qErshbTFvIiCqjvkioPNhsra4a4uY7e1s4zLPKfuxooyST7CnpqEt+yxxYjDcH&#10;PWvnf9t/44z6Vcf8IPpMwhVUWTVZE+9KzcrCT6AYJ9cgdjnuwODeIqcq26mtOm5SPNf2mf2gbj4x&#10;eKZbezklt/DtifLtIPu+bjrI47knkeleUnao7ZFPcsx9dx7VFJx7V97RpKnBRjsj0I6aIZN0x6fp&#10;UE5Q9+9SykFfr261QvZtq8bS/Qe5qpSSVytzofh38J9a+MWry2ejQw4t03zTzHbHH6ZPPX/PQ19C&#10;/so/se6l8PvH/wDbmtXdrJLZgi2htyWyWBG4kgdj0ru/2ZPhFa/D3wNbrBJLNNqCrczu/TcV4AHY&#10;AH/Pb2PRtEFpbhv4vWvjcwzSpUcoR2MK1Zr3S/pem7W6fTNWLiBJp8D5tvQVFFPI0gwWwvpU/m/M&#10;flwfUV4TkzktcRIfMP3T171aiuGtgq7Sx7e1MgkSSPDL82c5qMRvIWbng8VLiGiNW31FppMN6dKt&#10;xNyuT8uc1jW0vlgFjy361qaRdxySqG5UHv2rPl11HHV2DU1kuNuPXqKILNbVV3H5m6g1LrutWnh7&#10;SLi+upEhtbWNpZZG+7GoGSTXxx8RP+Ci2s69rFxH4ctbXTdPVmSKaSPzZ3HADHd8oJxnG3gHHPWu&#10;mhhfaM3jTbPseaGN5Fw24fpVa+s1jKhOvB/CvgDXP2kfG2vrJDdeKtWCzZbbE6wLz1HyAHbz06Uz&#10;4fftE+M/hl4pF1HrFzqVvuAmtbuZpYZl9OSSp9GHP1GQep5Y0ror2N9j9CIpVHybd3qailZYm5HJ&#10;4ArwzS/+ChHgoaWZtUTUtLmjT5laASKWPXaVJyPqAfau++EnxZsPjb4d/tzRvNOnGZoQ0sTRuWXG&#10;eD25HT/EDhrU+Qy5erO2hSQS7sAkdBUf2PzXZpG+vtUJWThvNYULNIq/3i3rXJzho9CykCqMcjd3&#10;9acsPlkjd25qsdQlQZEY46nNOS6luFbay7l6n/ColJi5S5bkpIMYxQ9xGJem41WihmTG+Td+lXoU&#10;E0eVG0jrXLUdxxHxztvVtox6HtUmueLbPwN4evtZ1KZYrLT4WnmbHRQOgHqegHckUf6uPlsGvjX9&#10;u/8AaQPirXJPBelMP7P02ZWvJg3+vmAPygg/dXPfndn0Fehk+WyxddQW3U1izyH45fFe++NXxM1H&#10;XbxjtuHKwJ/z7wjOxB9B19SSa5mGLbtJqODG73/rViMe/wBK/ZMNRjTgoRWiK5mx4XFMk/djue+P&#10;SnElsdN3Xit74XeBZvih46sdHjdYhdP87nJ2oBk9B7GqxFaNKDqS2QbbHtP7APwxuJ9evPFkqBbS&#10;BHtLc5IZnO3cR7AEj6mvqp5fmzzgjpWJ4J0Gz8D+GbXSdNhFvZWabEXPzH1JPqe9ahk3Iy9s8EV+&#10;T5jWeIrOq+pyVJXY2UyMPu/TjrULxq27dxjvjrU0cshk+UZUcA06WHzk+b5W9K8/laFGxUigWQgA&#10;1pw2uxFJ5z3HeqcNs0TruxgnrnpVmTU1VcRqzc4BqZXeppEknTH3alsNsq7ZGyw6Cs6XUpEGWO78&#10;KWzuRPMrRnay4yK5dblWNiG3UvnptOalW6Dkrxt9B3qK5Zvsi7GCsRyK+Gfj9+3x4l+3avodnDba&#10;JbpJJaMoG+6YA7WBc8AnBHygYHGT1PRSo1KrtBFRi9j3v4//ALZuk/D65m03Q449Y1aAYeUSYtbd&#10;sd2H32BxlRgdsgjFeXfCD/gopeRzXNv4utPtyxt+5uLNVif6Mpwp+owfrXyjceORrcw8zcqN1Ckj&#10;9aeqLCwdQuem7Py16kcpko/vNzSNO5+j3gj9rfwH41jkK6uthNGGPl3y+SzhRkkHJU/TOeOlZX7N&#10;X7SUv7RvijxVGtjDY2OiSxJZnzC0ksb+Zyw9fkB4/vY7ZP5/R6qwkaHcxWT/ADxXVfs5fHbVvgP4&#10;31DUtLmtzDeL5M8Fwm+OZQeORhhyM5BHWuWrl8oQY1TeqP05it/JTkjPbFDT7QFx+Oa8L+Cf7dvh&#10;n4t6tb6TcRyaNrEwOFldTbzMP4UckHceSAV7YyeM+1wXm9Vk67unHSvOlT6NGfK46iTu1znqqr1N&#10;RXPzJtJ+XHT1p90JNvB98Doaribe3zEHbwDV06fL0Icm0Q3OmZUFWwQOMGoUjKqBJ971HatCORQv&#10;zEH3qN5Y5bhtv8PIGK6JGfKZq4jk2l8Z654qxC+CvzKVx0z1ovYonYbvrxWfeBLfDRykN2Ud6ai9&#10;yeY0NRvPKhOMfSvAv2ofi40dt/wimjvJcapqBCXa2+WdQeBDx3OeQPp611v7TfxBvPh/8NWutPK/&#10;bLydbNWY8w7kdiwHqAvH1z2rmv2TvhXY22gJ4qvGa81S/Z2ilk+byVDFSR/tEg8nnFerhcPShT+s&#10;4jVX0Xdrv5FRSWp1X7OfwLg+Efhvz7ry5da1BQblxysS9VjX6dSe5+gr0uCJf4mbjoKrq5lX5frV&#10;iNiuMjr1rlrVpVqjqS3f9WJcuZ3HO+48cbT0q3pMgjuPvDpwKrHIJZR3x9Km0+PezbuKxlogincu&#10;ebjtuDVxvxq+Nei/BLwpLfalcR/bJI2Npabv3ty44AA/u5IyegH5He8ceJ7XwN4R1DVrrcbfTYHu&#10;JAp+Z9oJ2jPGT0Hua/OX4o/EjVfjF4zuNS1K4d7i4fAOfkiQdEUdlH69epNVhaLqSOinTcmHj34o&#10;ap8VvF99qOpX0jyXUjSJFvJjgXsiAnhR0rBFp9p3fx/XpVmLSltEXorN1OOcVcsbBth3lY427sK+&#10;gpYeCR306XQzotNynynJ9AOlBtIreDMxCqgzgjvW1qjWelafHJHOWkKlmRFwUPbJPBz7Vy9x5mot&#10;5km5lYnr3rolyR0Rr7NLcz9f36sWjtwwj9upra8F/AjXrvxXpNpfaXqNquqTxIk0lo5wjsBvAIG4&#10;DOeK6f4D+KrH4a+O7bVr/RbfXEgyyW80jRiNuzAgEEj0YEe2cEfZvwq/ay0D4t+JrXR7Ox1e11C6&#10;jeRhJGhhQqpZhuVs9B1KjNeLjMRJPlPPrVGnZE/wa/ZP8K/B6KOeG2/tPUlO4Xt0gLIcEfIvROp6&#10;c+5r00wCRuVpyhYf4sjpSpcbxwpC9ie9eHPm6HPo9WRx2G054OecA807ytjfKRx3FSrEyhWXinyD&#10;KhsduaxZQ1PTr9RT0jWIdsn3qNpm7Rj8Ksx7biLecL69qnWxSiNQ9/Xr9KfHyrBRt4xk1C14sb4T&#10;Le+OBR98/e/DNKKTegbFgAwxkt83c4Ffm98V/iNffFf48eJ9VuGLQre/2fZJvyqIjlFVfr147tX1&#10;F+2D+2Hp/wACtAvtB0uR5vFl5bYhMZVksd/G6Q5yGC5YDHPHY18X/DnV49HudEvb795CNVjnkwNx&#10;dQ2Wz6ng9favt+HcDKnSqYia6O33GkfhbZ97/DDwengTwXZ6fH96Nd0zD+ORuWP9PoK6NW2r3qho&#10;uoxajaRXNvIkkMyBlYHIYEZFXZWVFz/F9eteC73ODmLCf6QnX/8AVUpTyofm3MueMdaowu0kuVB/&#10;Crlzd5KqVxjripKskNBV027do/nV2ysMxl1wcDgg1DFbFpAF+YHpxWzbaalnaFpCFXGSTwDWkfQc&#10;YtvQz4dMlnm3Dp344q79kSyjDeSxbHGB3qtc+Ix92EFV6ZPeqCam5f5pGyPep9oo6GkeWPqfCn7e&#10;Hwy17wV8UptXmup76x16RpoJmXHlsP8Alkf90YA9Rj3ryfRb/TorRF1aynlaM7j5VwYSR6dDX6F/&#10;tA/Cdvjd4AbS/tEdvdwzLcW00sXmKjjIwRwcEEjg9889K+OPH37MHjrwLqiC68K3OpQyMVjuNKzd&#10;rx3KAb19fmA6+uRXqYevC15PU9CjiLdTzO3GzzHVpArdFc8gdq+sP+Cbmn3Ef/CTXskTfZ2SCJZM&#10;fKXy5wPwIP414/8AD79lzxR4/wBehjl0fU9Jtd4825v7YwLGvGSEbDOeeABgnjIr7Y+FnhfRvhF4&#10;NtNF02CYRwgGaUpzPIQA0h5PXHTsAB2rLFVoWsmc+IqqWx1JkeY/3foKkETSjLcdvrUX9owtEG/W&#10;myaxGjBUV8gc/LivLsji5XuSiDc2G+tMkjGdzDjP501tT2/N5bHn6VXu7mST5lb5T1A7U0IsR3a2&#10;sjeXnPTJqGa9kdMtt2+3WoYrhlVvMG7jn1pxljmXasm1v7rCk4lIeqJcHcp3e1SQ2zRsGXnFV1jj&#10;tiCzqCOhU1K+oLbWMlxdXUNvbQoZJHchVRAMkknsKjlbdohbUyfjj8WI/hL8Nbq+Uf6ZcKbe156S&#10;EHDfh1/KvhOa4a+vHmkYs7MSSfU16F+1h8cIfin41jtdLmaXR9LQxwMMqszHBZsHpzx06AV5jb3G&#10;fp9K/TOG8t+r4fnkvekdOiVjQRgPfPSrSEf9881RhuMipBd8dfY19QkQX4z6/qelPVs9aorc4XHt&#10;Sm7wP89apR7gi4x5pjDj+dQC9LD8qRpOOw+hppWK5hzHAqGT+dDy4HTGfQVGZRj/ABp7kjV2rKM9&#10;BXtn7HHxhsfAHj6axvt8NlrKJBuUZCTBvkJ9vmYfjXh/neY3+8eK07aRbcRtsG7uQP1rzcxwUcRS&#10;dKXUqN9j3H/goxZY8UeHbgP8s1rLCFx0KOrZz77/ANDXzeZY2hjbb8pODmvVrrwzq3j74N69PqHi&#10;b7Np/hdF1KK2uJV2uFBVuXPyKELE7eflFeX2N1Y61awz2s0F0JDlTGwkUj1BBxXwMsB9XfJvY9eh&#10;D3SnqSKdPkXcVLjjtimeB9B0/wAS6DM114is9LuoZGSOGQkkn+/j+6elWNXjF2rbeew5xmsb/hC4&#10;XDssW12+bafl3H610YepGG6HPyLMFxuiUyTec0Z5dT94Uz7ZNeXsbRx/IGxtYZDfWm6XoMtnJ5pV&#10;RJjiMv8AKMVo6Np88t8qnc80rhVjXlnY8DHrk1nWqJXaOecj71/Yw0+TRf2edDaZQjXTzTKoBDKp&#10;kYDOfXGfoRXQfH/xtH4U+F+uSSSrG01lLEhPYshUfmSBU/w80b/hB/h7o9neeTb/ANl6fFHcENiN&#10;WWMBzn0yCc8V8dftFfGq5+KPju8aO6kbR7eQpZxZwm0cbyPVsZ56ZrTJcr9vifbT+FHHUqdjiGuN&#10;7Et83OSfWmbseuahExfv9aaZjnviv0aMbLQ59SaSTg9qrySbcYokmOGqrPcfL6EU9gs+o64ffn9e&#10;apSndnbzTJ7o59fr3qslw5ce/fFYVGaI6j4beHm8WeP9F00RmT7ddxQsPYsM5x2HXNfpbp/Fsmc5&#10;4FfCP7ENnZ6l8f8ATVvCu6OKZ4Ae8gQ4/Ibj+FfeCwNE3Lf4V+U8aVpSxCp9EihzoVk/vMwxVWdv&#10;lbtxVhpfMmVfu9uD1qG9Xy0/nXxakD2Kdum2du5IxxUNxcvd38EPllYScM1X7CRbcK7Hb8xFXYrd&#10;ZpGmbHqvtXqUfZxp8zevYqEOrPLf2vtRi0f4AeIflVVuIUto1BxuZ5FX9Bk49BX503ekNLqTbV3F&#10;jgk9BX21+3/8QIbTwxp/huFs3F/L9tmx/BCmVUYx/E+SCDkeWfWvjzXbyPSx8p3M3X2r2sHG0bs7&#10;afmRrNHo9psXarY5qpbXVm83nTQtcSA9jjI+vWs0xNqEjFgw3Nkc1oWmkNCyv93H3QK2qabM6Yy0&#10;Irq7iuF/c28y85OT2pLXVJ+YvJVYwerL8wq4ukTDLHBz2q1p3h+WW6YurZ7Z9a5JVKcFe5Mqguje&#10;G7rX7+IRxu3mFVCIMs5PTAHJJPFffn7GXwU1L4VeA7q41TdDda00Uq2h+9bogbbu9GO45HYBc85A&#10;zf2Rv2aLL4eeE7HX9Ut/P13UIVmjWZP+PBGAICg/x4wSeo6DHOfcEu/KO1WILCvkcZiXWn5HNKfc&#10;c/DnPC965T4sfFXTvhP4Pn1W8LOv+rhjX70shBIA/InPoDWx4h8QW+g6Zc3t5N5draxmSVyQAoAy&#10;TXwX8ePjTefGLxfNcs0ken27stpbljiNc8EjONxGM4r6DhnI5Y6vd/AtzkqVEZPjPxreeO/ENxqW&#10;oTGS4uH3MSensPYelZ0TjbVAEvn61JG2eDX7hRw8acFCCskc/MaIZdv4frSp16j86ppuANOV2PfA&#10;rZR7FFpiCeOp71Cz4P196jyf9rBpCCy/j+Ip2ZnbsKybjxziq7jBzgfiKlKkj/e60x4c+/GKB7Ef&#10;nNB80bFW65BwRX0J+wZ8Vho3jq80bULrbBqsYaASP8omTsPqufqVFfPpt6kggMDKwZkaM5DKcEGv&#10;JzbK4YyhKlLd9TSNSx+olrf2/n8TYbGSCcEVfvjZappk1tew291aTrtkilQOkg9weK/Na0+M/iy0&#10;Eaw+ItXjEQwo+0v/AI11+ifth+ONIgEcmpR3SY6SwKf1GD+Zr83qcA4mn71OSZ208UktTzn/AIKU&#10;6XpPwX+NIPnR2WgXCJdWZlfCRl8q0aseuGU4HUAjtWZ8NWh0TwNbrExaTVJft91lNvOMRpzzhVye&#10;e7n0zXQ/Hnxn/wANF3ekXHiXTtOvG0OUy2S+VgW7nHzAdzwOucY4rAjiPr749K+yyLIZYaKlW+Iw&#10;q1bvQ1Jr5JA20VELoMMKfaqm1pB/Dx196BuXnFfVRgcz5maEcwA/+vQZfn64qj8yn6e9OTJC/Nnu&#10;RmtOUWqLwlwvWnC4DVRBbbyf0ppb3P8ASjlQa9S+LjOTn3p4uF9e2az871+9S5O3qyqPSiyGouxd&#10;F5uPXpx9ad9oAPFZ4bn+QNKrYNNRTEi/9oGOv4ULcbS3P1qivJoZuT8350WQ1Nl43QB3fhzTmuMr&#10;3qiDg/XtSA4OfmoSXQOZvcum64FD3W0+vtiqQZic/wAPtSozM3WrROpcN1uHvTkuV3fpVIDA6805&#10;cj6dqLhIurcjPrnrTTcBifSqanBJ3dKcrYSpAuG4x0b5cDFSRyKzf/XrPRsHr0qxbP6fd9u1V0At&#10;r19BSlttRpJlc+9DttU8fianl1HYd5uGNN+07TULtkn1HAqN5MDsPerUOoix9q3d+/Y0fbNzcY5q&#10;oTwvT/GkPI5+vSiwFjzgR94Z68Ux7hScjdxzUG3C+vGaaSQKQE4vcH8fwprXS889fWoHOT/ShVos&#10;BJJcgtnPH0prXODx261G6YNRt93b19eaPQeo95sjtn0BqJ5vmxwR2ppAHY88fSo5VJXg47dakqKZ&#10;HNKHXvu9TVWWby1PVuanmjCnOarSp9P8KrQckyrcSjr2X9Kz5phvP061cuk9s59O9Z94Pm47ZrOR&#10;USjcXHGP51m3MrelXriPe3X8aozjr7CsJs0juZt3DlPqM5rHvFyM1uXzbk6e1Yt+m5Tj5j34rCTu&#10;dMe5h6hwzL+A96xrmVkY7c/41s6oMD6d/SsO9Gf89K8+qtDpou+hXaXdJ+NWID8tVVbL/SrVs+Rz&#10;0964zZiF8/hSRtSnjJpUStLWCJj+BoG/4Q/SeP8Alyhz6/cFaEtuVbpyfapvBNmo8GaR2/0OHv8A&#10;7C1Z1GHYOvPrWY+ZGZFwD96rVuu1RVc4jJ/izVq1YAVpAZ1Hw68Iy+O/F1jpcLLHJdyBNxH3R3Ne&#10;0al+xRq1nHutdSguMj7rptxXN/sUeH/7W+Kf2tlDLYwMw46M3A/nX2FPdQWSqJ5Y4/MOAXbGfauu&#10;M1BJHPO7eh8i3f7MHi7TOVso7lV6GN+341lyfCrxLprHzNIvtq9Ske7+VfaS39tHatJ5isqrnIOc&#10;Vb8L38Ot6PDcxIoiuBuTcMkitY1ofymLjI+FJLS6s5As1rc27ZIxJGVyR9RU9szTSpGv3mICjPUn&#10;FfcvxAj07Q/h5rWoT2tuz2tnI6FlH3scfrXxH8O5Vf4maNvXcq30Oc42/fFTWrLkcorYiSaR9/8A&#10;wj8DQ/DvwDp2mxkbreBRKQP9ZIRlm/Fia6+1lwFyCeOBVOyX90q7scVat7dskKox1HvX5niK8pzb&#10;Z5ivJltSsdsZGHzLgAD1qK3SRvmf+I9RToX+2yrErAiPggetaNtafIAPzqUElYYMRR/wgL1z0qKS&#10;Bp5lLbdp5UVYRDLKT/COnvT47fHKjv0rSKvoSyOCFoT8y9KtW5Uvu2+/ShLVpQVb9TUwtduBn8M0&#10;Rj1BU5PUhvLzzn8sbuvJFOQIcbVAVe9V57mK0duWZvYVXkvpZv8AVqVzwM9qJa9R6l6YLE275etU&#10;7rU44m7fQdqiMcw6nduPP0pUsoyQxVt2ehPSolFjbRCuoLKVLKduTyKmlvUuv+marwBQ1uv938Kh&#10;liEnDfdX8M1MYk83RE0WzG5cNjvnNWbPURGvzgFQOMish7bymyvyAj8qr3E8WmxvPNcLHDEhd2Zs&#10;KigZJJ7Adc100FKTtE0jGzuc3+0R8ebb4MeHo7iNTPqN6GS1hLYUEdWbvgZ7dfbqPiTXPEV5408Q&#10;3epX0gkurxy7nGB6AD2AAH0FdT+0t8bF+Mvj3/RMrpOlhoLXPWb5stIfqcYHoBXE2jY7fTFfoGU4&#10;N0ad57s2Rp2kakc+lX7ZVIVT8uPU9azYX/3fTFW0uVjb/wCvXrO/QnqaluAi9e9P84BP9qs7+0VG&#10;RjA64zUUuq7P4sVlLTVmt1Y2tDgOq6/YWix+a11cJFsH8e5gMV9xbI7G0hhhjWOOFQqhRgDA9K8E&#10;/Zg/Z/ZPsnijXFdZs+bZWhGNnpI4657gfQ+1e56hdgMAM7h97FfEZ5jfay5IbIzqSZq2x3WmGPy4&#10;xg1S2Oj+SOdx6elO0+4E0RZf4femQXTSTKyL8q8H3r5y5zFmG1+fDfd9KjnVEQ4+92qwJkJydyc8&#10;jFQX67l3Rjd70wjuT6bD5ce6U/matSqobMZ8wBeMVn/YGki3s2CenPaprJGhYE4xRK9imTQszuPu&#10;j+lQsrPfvj6HitCCESsGUY71UiGbuZhjlv0FYX6CV2PSw+0y7c9xniodbkhhnSFCdq9fc1cnf7Hb&#10;/u/9dP056DFZ8tsOGb73XOOTUSk1oirqOhHBPtOApJIznpioJxLMzLv8vudvpVz5Sp2ryB6VR3M0&#10;rbc4PWiNzN26Fd7NAGOMZ4JxUCwAK7NwRxmrsh+b7zc8c1VmI8t8n5c81rGLegj5s/bz+Ii6faaZ&#10;4Zt5P3lwv2675zgHKop/8eP0Ir5lR85PPHU561237WfiWTXv2gPEDMzMlu6W8YP8KpGoAH8/qa89&#10;W72fw/XFfe4GiqdGKO+nG0bF0vk9uO9O80I3vn8KoC4J/Hrmni5IQDkeuK9GKNFsWzhTuGM1NGm0&#10;qCBVOOds+9W7Us7j2renTHqW7eMJIP61dgUDPv3NVbZWAHHBOKsgsny9faupR0MJbml4e0xtc1W3&#10;s4doa4kWJCegLHAr74/Z4+Atp8BvDEtneagbu6vJBPPsOYw2AML3xgDk9fTtX582909pKskbFGUh&#10;gR2NfdX7KGtap4n+C9hqWtXkt5PdSyeU0n+sWNTsAJ78qTk54NfJ8SSmoqz90d+VHsz6pCRthXcF&#10;4zjpVKTUlkc5Y/SoonVdq52io9TtY/LBRssfTtXx8jGVRvYs/aMR5U89qx/E/h218baLeabfW6XV&#10;heRmKWN+jg/yPoR0NPhuZLfaGBZenWrhZURTnCryaINpk80tz5F+If7B+ueGrxpvC93HrFu7kC3m&#10;ZYJ4l7fMx2tjufl+lcvJ+yB8R3t/n0GJz2/0+3/+Lr7b80SoWXnd2NOjt8HaCFGMYPaux4qSWpp9&#10;YaPLv2Xfgzd/B7wHc2+qSQtqGoXJuJEiO6OEbQqoD3PBJP8AtY7ZPpMlurx7c98cd6ldcFh94dsU&#10;5I0aFpNqhlBwPWuSUuaV2c8rPUzriNY2+/t+pqlfT4j/AHW1ieAT0q1Pax3Sbnxu5OSelc7418Y2&#10;XgHSZL66ZVWFGlQMcKAMks3+yMUsPh5Vp8kdyYwcnocb8evjnpvwK0GEXTS3GrajkRwxY3qoHJOe&#10;B1Az2zXxv8Vvi7ffFPVlnuFFvbwgiGBXJVM9WPqx7nA6CnfG/wCLN18YvHdxqk5YRKfLtweDsyTk&#10;+5z+HA7VxrRPnruLdq++y/BKjDljv1PRhFRViRSQc9WxgV337MPhH/hL/jTosMis0NrL9slAH9zl&#10;f/HttcHFZsD8x6DNe1fsPyQ2vxXmjmkWNprUrGGON5DKcD+ddWMio0JNb2HNtI+zIkMFttXr3qaN&#10;UlQN7ZpLdFncLn09hSorWzSKq7hyD7V+Z63POjJ3DQLJo1Yt3djitRbQ+UoG4bjk+2Kh0uBorNW6&#10;H0rVlgZIocfNuTPy9RWkS+VtGcmlhnPPv1rStUjtYCzMqquTk9qkt7aGORfPY5yflFQ30K38o+bE&#10;anCqRVMqNNRV2Z97rs0/7u1jByRmQjoPaq50+GBdzbmZuST1NaM9usICqu2opbdUjDb1bj1rLd6k&#10;ycmc94u8Hab410SfS9Ssob6zul2yQyruVh/iPUcg18zePP8AgnG1trTyeEtQs7WzlwTBqDvuhPfa&#10;6q24H3AI9a+sAyhl3MOvUGo5iJycFeuOa1jWnDRExqSjseK/stfstyfAq8vtQv7+DUNU1CNYf3Kk&#10;RQJwzAE8tlgPT7o4549v+0rHGVHB+lQLcRWYGXVm6UTXkd2h2/K3bFZylzO8iN3dlJna6u2+bPbF&#10;Ti2jSJtx+YVAn7htsa5Ynr6UpVrssodV7FgeTU7C5SOW6ZB5cGSrdW9PpUNlpaSO3mMzFv4m604a&#10;aAf3eQ3TlqkEL2xZd/04otqPRGR4/wDEVp8LPCOqa/cBTDpEDzKgPM0mMIg+pxX52+I/E914q127&#10;1K+mkuLy9laaaRjyzMcn+dfQ/wDwUD+Ln2o2PhG2mY+Swu73a/AJHyIwH/fWD/snvXzCN27PNfbZ&#10;NhFSpc73Z30Y2RaMoc/y56VFJdLyW6DpUDH5fvVXnLIjZPynpXrSNYxJLvUVjBbnaRxj1rv/ANnL&#10;4Bax8VvG9nd3OnyW+h2sqTSy3ClY5wCDsXj5s9OOMHtUv7IPw3s/iX8W1jv4Dc2mnwtdGMjKOwIC&#10;hvbJzjvjFfdmkeFltkjOwLHGNqqBhQBXzubZp7NujDcipVUNOpNoulx2MEcaquABwOg9K2jL9lt3&#10;DfNxxVaO12lfmy3Sp7hZFYKBz2NfJtnBzN7hZ6l5aMGj5xxV61P2mHcinPfNU0t/3m1m9+laFk32&#10;OXIOd3BA7VlKNtwiLEmw/OMKf0pVv4Svl/MuD3FT3iMiqoGTJ+lLBpgClmjye3FOL7FkQs2nf93l&#10;l9fWr9vaR26Ddxt+9zUmlXP2VW3Rqq9AD1FPltvMkBUjnvRFdQiux5V+2tHfN+zfrT2sbNmSAygN&#10;jMfmr1/Haa/Pl9KuDetI2VjJyT2r9MfjvqUOhfBjxNNeJHcQCwkTy3PyyM42KO38TL059Oa/O65h&#10;+0I0O1Sy8hs16uDSWrO3DxctCq5t4IVWSZN+Oo54q99rjh04bJUkyOg5rm9S1Gy0MSR30NxIsjcS&#10;RsBnj7oz796gs7/ZBNNapcQxzD90suNwrr+sTvZ7Hq1MPCNPmvqP1PSv7bvfMmyUjHChs5P0r7l/&#10;Yg+M1v4x8Aw+G5IxFfeH7ZVQqBsngB2qfZlyqkd8g564+FrDxK0v3o1Z+hyOSTXpX7KvxGuvB3xu&#10;0C4t4m+zy3S2c6q330lIQj8Mg49QK8vMEnDmXQ8nER6n6JGLeufTrUbKU/lj1q5HdQuu3dtZuxFE&#10;whTG6VAe3NeBKWpylF498Yb+LGAKbErRSbl+XjoKvYhlCqssbN9elNMtrGdrSKzegGSKTnfcuPmO&#10;tlaXAxn1xUioQWVW2tUInaYfuSVXPPqar6vqlp4Z0e61C+mW3s7OJpppWb7qqMmsoxlUlyxWpehl&#10;fGLxVJ8P/hX4g1lGKyafYSyRuW27ZNpCf+PEV+ZX9pyX1zLNM5kmmYu7MeWJOa9o/an/AGvrz46K&#10;dG0yFrHw3FIsgWQf6RcOufmcg4xk8KPqa8XtbLBr9V4ZyqeFot1d5GnLbUtQy7l98flVmKXj+tQR&#10;wbR/FxTlXGB/k19YZk32jb8vGK+pf2E/B8OneEtQ12RV+1Xk/wBmVu6xqFOB6ZLZ98CvlmGFrmRY&#10;o/meQ4H1r73+DPgqP4d/DzTdMZdsscIeZhnlzyx5we+Pwr5HibE8lNUk9yZSsdjDsYMfXnGaltT5&#10;hX07istn/ebl6jp6VqaVOJ4uVG9e1fDONzl1bLSS+Wdq7hz1olj89Tz+NNztfbIy9jwaQzBCc9O1&#10;ZD97cUxyiYLJhvTH9asvDDbr8w+7+PNQNcKInZWywGSPSqP9p+Y/zcrUytFFpM0JIo514VV7HjrU&#10;MFgqzgbdzfTpQl0tyRj5T6YqzFbMTuXjdycnrXO5R3LUWfJ/7U/7ePiT4d+M9Y8P6Ha6fp409jB9&#10;plUzTM46soPyKD0wVb1z2r4l8R+O7jxFLNPcLHJcTSF5HP3ixPJr6V/4KieB7Twp8SLXUrWPypta&#10;tBNcBT8ryKSu/wCpAGfcZ6k5+Tbez8vLSSDJG7BBr2sujyLmR1043NbSppFg8xXXaz4IPWu00W83&#10;6ZHuZWjC84IrzmwuPKDSZyMkbRXReF75tXlMEI3yRqGCgjH41606kpo6qdM6mzEc91uwdy9QOQaS&#10;PQxKjPt2KvPpWlHpUen2O+4b59vzY9ap3160iqF+72xWenVFVIqI7wto0mueKdO022VFlvrmOBWY&#10;d2YLz6da/UnR7MaHodnYxFpEs4Et1L/eYKoUEnvwK/Mb4eXE+l+MtLu49m61uo5VyPlyrgjNfqNM&#10;quudu3HfNeDmFnUsjza1TWxRvPOUfdbGPWqcjSWq7nU5bt6Ve85i5qNrb7QDu5UVxxTZzlI6uwgZ&#10;QjHn0ogkkMUjBe2OvapRbYYgDlewFOezaI5H5CqUUTzGddTST7gvHYn1ptvaq68fMy/pVx4lPPA9&#10;aryRtE+5c7u4HetIqzuyTwX9uK+H9gaNarjd9oeQ49lwP512/wCzbctD8H9F3btvlyHYRjgyvj9K&#10;8+/bbufsWl6fuVv9IvFYMRwFCOCP/Hh+tdb+y14zj8TfCy3jXAuNHc2Uy57feRse6kD6qa9ipSdT&#10;BQnH7Lafz2NuX3dD1yKHOGXv0Bq2svyH19apaRIQ+GDeWf0rSmi8hPX6V5nLYnl7kLXLInXbzVzT&#10;2eSA7jz0z3NUY1ZpgeuOoNcz8cfjxpHwU8INcTSRzapPGwsbVefMccbm9FBIz0PpU8kpaFUouTPH&#10;f+CgPxRLxWfg6zuGDFhd6gF+mYo8/iWI/wBw/T5ftI49Ht3ZizyY5Aq74v8AHN74n8QXOqXjveXl&#10;1KZJJJDnk/yA6AdhXNXN159yZri54XJ8tRhRXr4ejGnE9GjBR3Na11NZ5DJuZ3PKj0rH8VXEt7dQ&#10;NJcyw2+4ebhPuioF1OS4dXxsXOFHr+FLeXjmJS3Y5x610OtbQ66dRJlpbqRoijXNtcW5jDLLESQD&#10;6EkDkdxVYakU2KyjbjjBqo2stllZflA6etV4NUdAVZPmLfKuMk1jKonqKpK+qO48D+HL7x94jsdG&#10;sZnjuNRuI7eJmGQC7AZPsM5PsK/QT4J/CHT/AILeF49OsY47m4ZR9ovWQLPdv3LEdhzheg+uSfm3&#10;/gnV4IOs+Lr7Xbi2mxpNr5cTEfKksnB5/vbAw46Bueor7ADMZPlH414OJrOc9TyaslKRHLqypJ++&#10;iZFz1HINWre5hl+YSR7fXdTZI/tC4ZckfpUS6csikMqt6cVz81tEZ8pfaeMgfOp/GpYXjC43orEY&#10;AznNYyacFO3aM9KmislzkL8wrNxe7BF6XUoop9seHbvTZZmds7segqI7VP3TuqRYgF3Z+uTUOV1Y&#10;OZii5Uj5srj9TWP8R/Gln8P/AATqmtXFxHDHY27yjfwHcKSqDpkk4AGaz/ir8UdK+Eng661nVpts&#10;MPEcacyXD9kUep/lXwT8eP2ifEXx41M/bp2t9JjkL21hGcRR+hP95sdzn8M17+TZNUxclPaK6lwi&#10;27s8t8V65feNvFF9q+o3El1eX0xlllc/MxP9B0A6ADFaJPkeErLaMYnYjH41C+nAR/48ZpJopWtY&#10;42kYxw52A9BnrX6hGjFR5VsdHMmfT37Hfx/tltIPDeoTSJcyShbViPlO7Py/iegweSfavp+2SO4T&#10;5fvdcV+ZmkX82lXsc0MjQzwsHR1O1gRyCDX2N+yL+0//AMLG1K18Pa0duuOSIZgoVbtQM84/jGGJ&#10;4wQPrXxebZO6cnUp7HNKhroe9aTpzK+4/MAcnHarVrppvbhuG56GugTRPJDEptJ6+gFZerat9kQx&#10;2qlmxhmx1+lfO6LQzlT5fiHPJb+H7borSY4U1i32tXF9MMt8q9FA4qNYJbl90wz3JPamm3wectz3&#10;qXFy8jP2j2Qxr7cVV415P8NSPFhN3yhf7wplynlLuVeWH5CkjbMOf4V9T0o5SPMlSULFhW+poZ97&#10;dcccn0qjI/bp9KkkGE+dj7YqeV3uPmJC0ch+Q7vwoC7Rjb+VQIrI+5eq81fsVacEfxN3NHKxpXGx&#10;FYtqyLtEnc9KsTW4UfK2arzp5Iw3PcGmx6n822T04Io22Am2NKO3y9RTVh8punHsKkMYA3cEGmq+&#10;BnOfYUO4JDRbDfn1oWzLtx+PvVgSYT5Rt9ams45FbLY2+lZNhydTPvra00qyuLm4kSG2t0MsrN8q&#10;oAMk5+lfF/7Qvx3uvil4jkgsZJrfRbX5IIj8rP6s2CQTn9APSvoD9tL4tWfhr4bSaBb3C/2lqTjz&#10;EjbLRxjn5vTJ249QDXxvBH8/f0r7XhnK4tfWai9Dopxa1Y6GH5Bu59cVaig/DsaIo/l579asRR59&#10;x6195EqQQxq33vmNTpBtXn7x70sSYT8KeV44J+lWhRG+Vk9e2RTljAXn8/WlzgfdzuHanDLL+mKr&#10;ULrqMVSSOw9qUKf607oNv4UbCo70x8xGwB60hh37u1P2bjx65p23PXpUyDmKoi2sPrWukUdxFuVs&#10;tjH1rOeHcPX0FEcrQn5ctUyuUaGqNNc6M9nPCJLW4QxSK4EkcqHgqQeCCOCK6r41fAq1+HHhjwxr&#10;PhzS7Ww0G60yCOdbKERxwT7dxLAcDduznoSDXG2+rm2U70LL6Z6H6V7B8Cf2sI/BelR6P4gs/tul&#10;RnajIAzxrnIG08Mo7DqPyrxM0wc6lFqmtfzNIVmmeH+UbuVljjLlVy21c49eK1rf4S+KvEmnCfT/&#10;AA3rl9DgFZIrKRgRjjnHORivtrRvjd4BlhW4sdc0O2eRe7LC+Dzgjg/galv/AI/eENNRWm8QWPPK&#10;mLdIPzUEfhXw3JXjLllB3NlWbPiGz/Z68cXs8e3wl4g3MQB5tm6KD7swAA+pr3b9mr9laXwVqUPi&#10;zxp5Nq2nYntrIyD9y4yRJK3QbeCACcHk4xivQPG/7XnhTQreT7DNcaxNj5VhiMaHjPLNj+Rr50+I&#10;nx1174o3M3227aCzAOy0RisQHYED7x9z+le3g8nqVkpVFZGc5XWp3/7Tv7Uw8XWc2g+HZ5I7GRtt&#10;zcRnaJ1x9xe+31PGcY5FeBJFheefxqR28xunHoKd5a9AP0r7HD4eNGChTVkc97jVix/e4pHiIH97&#10;61L1Xr3z0oYfL39Oa6F5gU5k47jFVZufl9qvXCc1UmjLMf8ACrB36mXeJld2eKitwC3rjvmrlxb7&#10;vY96rFGjO3j2rKogO9/ZxN1H8bvDTWoDS/bo8jvsz83/AI7ur9FLe8F1Gu7cFIyM1+ZfgnxHJ4Q8&#10;XaXq0W7zNNuo7jjqdjBsfjjFfox8PfHem/E/wba6xpj77e7QHaWG6Ju6tjowNfmPGmHnzxqpaGit&#10;ymrJceVKu0/dNPvn3dsj+dU3dvMKsPxq8irNZrJw235a+Fja5mtyGO1ynQnccj2rShUyJt/CnWVl&#10;5lh8v3Q35U66u1sk8tD+8/lXUoxXvM0jc+Mf2xvhd4s1f483T2um6hqlvqFvG1mbWCSZY41XBTjO&#10;1gVYkD+9nvXEeG/2IfHnjGTzjoNzbJkLm8dbfaM4zhyG49hX6AWxZhuf72avW+2Qf7PcUVc0mlZH&#10;RGV0fHnhb/gmhqxaNtR1rRbVMAsIhJNInqOijp6H/GvRrD/gnT4Lto2+3atrU75G0xNHFgfQo1fQ&#10;LpHGise5xk0yWRViPyr+NcPtq9aWjNXoeDr/AME/PAELkx6h4kX3+0Q//Gq6HwJ+yZ4E+HeqR3kd&#10;nd6rcwkPG99IJRGwIIIUKq5BHBINel+erbh5YbHQio2m2fKq7l+mMVEoVW/eZHtBs2pNKcKAo600&#10;R+f833fWpgFdhx+FeM/tT/tL2fwx0u50TTZPM8QXEWNyHK2YPcn+/joO3BPbPTgMrr4qqqdNHPJ3&#10;3OT/AG2/jZb2uit4VsJne7mZHu3Rhs2Dd8hIOd24DIIr5aSPd+PpUtzcyX1480zvJLIcszHcTRGp&#10;9K/cMmyuGBoKlHfq/MxtdhHH/F0x2NSInTpkmnLHn+fNPWPlcele1Fk7MXZx8v16UYAPPFOYZ7+3&#10;4UGPJH86oAGDlaFVc04DH4etGAQKVwGsMHHPcUhXc3y4/wAKfjig5C/4UwECcZpF+Y9u4pynd/hT&#10;tmT9O1SHKNU4/hxQ6bl3Dg5p2cf/AKulD8jn61IDVNOdVK5/rUO/Lf4ULkH+Ju9XYCTG4/hSrG27&#10;5fw70incOhFWLTaHznnsKnmAcmnMU/3ulQyx+SxBBHatbyWyrbuo/KqGpsvnNt/n0pRl3G7FVeQD&#10;levFKZOOeVpoP8qUPgfQVpzWEKCA4/n7UA/Nnr74pqHLfzoMm4cduKnmHe2iHYy/tQW4/wAaRgwx&#10;zTCRv+b8OaakRy9iTOTQeQMU0PiMUKfype0K5SQPkj0pwOZPSog3zen9acX2+/rVXFy2JG6lWzTN&#10;xPrwKN+Px/Smjh/wq9wHLJlj1qTOajK7SD+Ap27GDS5h+pIEyn9PanL6cfh6VEH3EU5RtHXPtRzE&#10;6Awyf88VLbna2ep7EVDKcr/9fpUkRyB2qyZF2M5H1PSllBZP89KjiOF44HQ05j8pHNLqV0IJGBHb&#10;86hf5hk1JJ97oOaib5j19utaJdzNvsKU3dvrxSFuMc+gPrQvy/8A16ex3KMenapY1cRWwOp9OKQr&#10;n2NKkeVxShM++Kk0sRsmRjr35pAmQfl96c/TIzmgnjqelAtCMp8tMdfapSQAePyqNzvGOOnei9hk&#10;IO1zuO4UyUb1P3eanchT6Z9KhlBRvb6VPMXG9tSvMAA2enpVW4j+UjjH0q1ICw/+tVWQfP8ANx6U&#10;ag7mfcALnr7Vm3vAI/h/nWpeDOW4O2s66J8r73Q1XqGhm3R+fAwOazrkk57+o71oXo56cnrVCbAz&#10;j72a56hrCS2ZQvW+Td6HmsjUD/dxj6Vr3JDAjHuaydR+VePWueW5vzJIwdSHB/lWJe9Wrd1MdfrW&#10;HfD5j69a8+sdVK7KZX5/8antFPQVB0k9c1e0xNz/AHq5dUby03IwoB+vvSx55qWRf3rAsKjPDGnG&#10;4lYd4QfPg3ST/wBOUPb/AGFqa/iYof6VD4MG3wZpPAb/AEKH/wBAFWr3mCoCO5jyL81WIT8o/wAa&#10;hlxu/wAant1zt+bnNaQGfVP7Cnh8WXhjUtRYfNcSrGhI5woya9U+IvmXBiVtNk1CEcnY4XZ/9esH&#10;9mPw+PDnwj0tWT95cIZ3/wCBHP8AKu81TVrPTLdWuZo4hMdi7j1Pp+Wa6HuYI4ez07Rb2LyGj1rT&#10;2mGxgGYrz1r13wtp0OnaXb28JYR26BFz6DiuR8F2jxWs1zeSQ7bi4ZoTkEBM4X8etd3YbFC7V46/&#10;Wq0WxMpN7nF/tXa0NH+BeoRhiGvnSD6gnJ/QV8XW6tFeCRWbcrZG09K+m/25Nd8rQ9H0/dt8yR5i&#10;vrgAf1r5ssoN8o+tVSipRdyZWPq/4K/toWsml2umeJFaO7iUIt7/AATDoN/90+/Q98d/oTww114z&#10;iiuIW8uykG5CnKyDtg9x718M/s8R+Hf+Fp6b/wAJUsLaJubzxJnaTtO3OOcbsV9tQ/tF+A/BdxYa&#10;PpuoaWsLLstobUjyoh1xlflU+xwTXy+ZYOEJ8lKGpj7FW0O+svDUdnbhVbLd8dzVj+y1tB8zAccg&#10;mo4td/tDTobjaYxMoYDHIB6USLFJCrH5mPrzXiOnY5JxUXqNP2dWxuXIH5VHNdyD5YIs7erHtUc8&#10;MYfhcbcVHFcNazMv/LPqazlexnzXPlf9uL4g+Mk8bR2Ni2taTounwjFzErww3UrcswdeGA3KoBPB&#10;B4qf9gvUPFGs6prl7qWoapf6aIFhWW5lZ4zMGzhdxPIU846AjPUV9TzSxXq7VZV9qqzK0JbC+vOO&#10;tKdRuPKi6mIfLy2Cymjn+Wb92QM57VYSJCV2tuXPFZ5Tksy/MevFV/s7xjKyMp7DNRzvY51bdmtK&#10;rJkr34xVSRGkXDLt5PTmqhvblW+V93rnmmTyzSp802wn071F23qToy40Com7djmqst9Fu2qwzUSk&#10;r94s8fpUOpX1jpmnyXN06WsEKlpJJTtVQOc1tRpucuVIpRuOlaS4ZmY7YxXy/wDtY/tKQ+IbO48L&#10;+HZmmtTJtvruM4EuD/q1Pdc9T0PbINUf2mf2l5vHN3/Yfh27mh0WMEXMsbbftp7LnrsAH0Yn2FeL&#10;wWJJGMfj3r7bKcpVP95U3OiMbashtrTB9zW1aWGwZxmnabYYbO3t+VaSJwR6e1fROVtjS19Smlrx&#10;x096UxKB/e96t+TsPzfzpjqM4HOOpqfaMFGxTlXCj5W9MV79+zx+yp/x66/4lQqykS2+nOn4q0uf&#10;z2/TPpXl3wa8NyeLfirolmsKzot0k0yH7vloQzZ/AV9q2TfvmBPzdRnvXzGeZlKH7mGncyqStsL9&#10;qWBfl+8OMelNht0kTH8RPX1ovIgb887dwBqYWrOARx+lfHX5ndmHMysVbS5f9ljyCKnspHUbtu0E&#10;8AHmi/gaFNrfMD1zVqytQUB3fLjgUMfQX7P50e7dy3qetVJA9sV53c9O1X2i2pub+Hp7mqgDGWMN&#10;hl3cj0qIvUiI6d5LiUZY+wA4qzb/ACxcnc1PuIoPNXc3vip4UhdBszlvUU6lnoaRuyWxTKnBP4U3&#10;R7RRG0knIBy1Pt41W5K5xgc1GzMF8mPG0H5mxXO42Vy4xtuNB+0XbytwMbUHoKrS8n3rQkjjXlj1&#10;H5VTluQOihfpXPzXIlZsrqGjyduDjiodvlr6ep9asSzM65P4fSqszBo9ueoz9BRF3dieXsV52+fd&#10;gHtxWfe+ZAw/uHk1oIrPEdo+7696z9QimLZ+XbjtXVG97hsfCH7Xuj/2T8edSlLHbfIk6j+6APLx&#10;/wCOE15tjr1H0r1n9ti6WT43tGqsWhsYlPoSWdv5EV5Mh3SDpx096/Q8LrSj6HoRldDlGOPapIh2&#10;zQF3cce9WIk7befpXfCJRNborjbjkGtKxtix7/4VDY22UDbfatjT7dlauqMbE+ofYTC2GXbjqDT2&#10;t1Pv2zV3yyfmbJ/rUbwFjkiquyWjoPgh8ME+KPxQ03RZWZLedzJMyn5tigk49zjH419+aTpFrpVp&#10;DZW8S29pbxCOKNeFQAYAAr4K+Cnj7/hVvxH03WWjaSG2cpMoGWMbDDY98HP4V92+HPE1n4v0m01X&#10;Trlbm1ul3q68g+3sQRgg9DXxnElOo5qT+E5qsXuWI7r+zZ9r/Mp6Z7VYkdQGfOd3PFNu4op1zgZH&#10;XPemmNk4Rtw6bT/SvlHozNW2uMH7xvlB4p8U3m7o2zkdOKkWRbWLdsG5uDuHFV5D+/G0Z3etNSHK&#10;NkNleSArs/I00XjvLuI/Cn43TMGOe3SopBtLL/EppyaaM7tiieTsu70ppuH3YJoW63L7/wA6zvE/&#10;iGz8NaVNdX1xBawwrveSRtoAFOFOUnaO4JNkXiXXLbw3pU17fXEdrZWqGSaVzhVUcnNfEf7TP7R8&#10;vxc1WS002SdNJVsM5+X7SAflGOoUdcHrnpxV/wDam/aPk+MmpppelNJHoFg5O7JH21+BvI/ujnAP&#10;qT6Y8ktdOZz+H419rk+UuhHnnuzso01FFWKHBCqOnWrdtY5b9MelXrfSWB+79Sa0rXTVAHHYd+lf&#10;RRhY0lFrUzY9M+XlVq7omqXHhzWbe+snMdzZyLLGw7FTmrbRKCV7L+tQTWu4ZXCj2onFSXKws7H1&#10;p8Nf2vvCev8Ahq3bXLhtJ1KMASxmKR42P95SoPB64PI/U9x4G/aG8G+PvG9voem6k1xPcRs6SeS6&#10;RsVGSuWAOcZPTFfBiRYO0Lnmvrr9iL4A2cfhSHx1eKxupWaKzjI2iIKWR3989B7Z9c18jmeW4fDx&#10;dXv0CnRi9z6Hg8PDzG+dfLQ5z2NS6jqS3Py2owijYz4GfwrNu9Zk1WZYI5GW3jPzAHAY017swJt2&#10;7V6DHevl+ZvYxnOMbxiSKVy3QL3NOW4Hy9g3pVFrgbRtHzdTUb3JUnlsZ9acWc3My5coss27PJyO&#10;KiFupTH/AOuoJbjb06tTUuc5DGmHMxzadvHPyqp7DrQtvBMdr5+XjFOlmyn3vpVdgXXcrYbPeloK&#10;7WxJb6bbJjcoyp4HpUF8qwTbvLDR+gFI920bDdx3xntTnv0dTx7YosmTdkZvY3ZWCKOMYFRyQpM7&#10;MPl7/WoZY8rlfxxUTzTW54jbHvSlcofNI8JbA3D1FZXivxIvhrw7e6hcbfJs4HnYE4yFUk/yq/Ne&#10;C1gaWUjOM4r5x/bL+PVrL4Wbw1pN0k11eSbb3y2z5Ma4JQ+hY449AfWurBYKdaokloaU6bk7nzN4&#10;w8R3PjTxRfapfSeZcX0zTOewJPQew4AHoKz1jwevXv6088Fu9KY/k+7iv0CnTajZHctCCVc/lVG7&#10;bf8AKK0ngZlxzu+nWo49M/ec7uK19l3NIyPpD/gmv4dBu/E2qNt3RrDbL68lmP8A6CK+szI0Y2/L&#10;tJyRXy9/wTvvEt/+Ei09gPNfybhc9wNyn8tw/OvqyO3WSPcFwejV+aZ1pi53PPrXcyEWxUq3YjOa&#10;sRnznHfZk8jrU1jAEIilX5c8H2q1qNl9lO6FVKsMivPhK+xmyqlozqz7dobuaWD9222qoL+bukZt&#10;31rX0iCKZFEi49DnFVLzJjrohy3DQhVWMO3TLdBUjag0RXzO/GMYxViSLyXIU7j0xVe90/JEjybV&#10;XqPWjlfc0d7js/aUG3A56+laFtbrHaFmOFHc1TswLZd7LiP070XGuRypHGyt5ec4BxVXUdWXCC6n&#10;z3/wUU8Va5pvw9tIbGzafRGm3X0ysCyOCBGrDqFySd3TIGcd/ha9+IN00gSNVhjXg45yPSv1f8Q6&#10;FpPjjQrrS76GC4s76JoZopOjKePzHY9iAeor4n+PP7AWr+Ab24v9Hhk1rSGY7ZIV3T26543x9Sf9&#10;pcjuQvSuinjIbbHTCty6I8FbX11XTUaaFfM6qp+b+dZd3rUiup3nav3QprS1Pwvc6fcKm1mCrj3z&#10;9K9A+CP7GPiv4zPHcC1+w6PkFry5yiEE87O7456cDHJGa2qYiKjzNm3tlY8z0ySO/LM25T0HbBr6&#10;s/4J5/Bj+2dYm8WX0MLWmmsYbVWUHfOQCXH+4pHUdXBHStJ/+CZFqUUf8Jc0MgXLbdL4z+Mte+fB&#10;34U2fwX8B2+h2LSTrE5kmmf700jYy3HTgAY54A5PWvLxWIVSHLE5a0+Y7RoFzu61CbZXzuBOBwDU&#10;1qzSLjAx346VKbXdIf8Aa5+leX1MoxMqaCNPur81TwxeaikD6mrVxFHCPn5PoOtLbs7p/q0VaTt0&#10;HysjwtmrSeYkaqpLs2AqgdSTXxN+2b+1P/wtHVD4d0OZh4fsZD5kgI/0+UE4cH+4B0HfrXr/APwU&#10;C+Ldr4T+HY8K2tyy6xqxWS4jhfmK3B5D4/vnjB6gGviaP9427r6HFff8L5OmvrVVeiNqcR9pDu5P&#10;PPWr8EHmf/XqK2XH3V/DFaNrDkYGDu56V99GIapkEsWxRxxjgVAzEt/nitC4QjgD86oMnzfy4rQl&#10;non7Kmjwa78bdJjuYFuEjMkoBwQCsbMOPqBX3AFWZFZm29jk4xXw7+y1q0mifG/Q5E3fvrgQNt64&#10;f5D/AOhV90Xll5sQZee2K/NeJlL65ptYxqblaWL7IRxuzz7GpbMsCzfd3DJANVfPe2G3AZeuPSrl&#10;hLFfPgbkb0b+leHF6anPvsO8qWWTcp4/PNTHEn3mGPShg0hZIuMdSaRdJmjVtwJ4z1rGUZPVGkU0&#10;SfY2ddg+Xd0z0NV4vDEnmcSDb1zWjZRGyhbfuVevNR3OtRQn5WDZ9e1c9SdviNLJ6Mij0Niv3sYq&#10;5czLo2jtNNIsccalmkdsBFHJJJ7AVUs9Umvn2qq4Y+nWvnb/AIKJfGyTRNEg8G2bSR3GpQ/aL2ZX&#10;KkQ7iojGOu4q2fZcc54yp03UlaKNoQvsfNH7Yfxxh+NvxVvrlGD2lqPslpz/AMskJwx/3iWb2BA7&#10;V4xFpUl7KLeONnPspNdClhZw3e+V8zZ+6rAt+NNuvEzWl95C+WkL/KSOrfjX02HioQ5T0KdPlWrI&#10;9D8BWdrOy3UzMzclMZKmtTTrLS/Ds7Na/uWY8uT82PT8ax9XS6hO61jLe68n15rFlvZmm5XtyCa6&#10;vaPY0jUO8uLjzzuWdZIz0yaia6O3y+mO9cxY3Sy24Pmbc/w56Vfs7mRpNoJkzwAaiUjGUkz0X4Y2&#10;kniHxFptjZxtNdT3EcUcYwCxLAAZPHU1+myy5Taze3NfAP7GH7P/AIk+IHjq012EPpuh6TcpM14c&#10;hppI2DeXH6n1PQDPfAP3l55j2rtr5zFSSqnm1UlLQcVWOfrgHinEiNNvPB600/vEVmVhzRcjC/L+&#10;GaxUr7GY5+TlRz/OmmVUiJ+U1XZZmVhvPzenanCABQvmc+taxi2ToV2sWuN2368dqibR5IcbpGZT&#10;z1q6kksOQAdvQn1rxf8AbY+Ly+BvhbNp9nftDq986qEQkOIjnJz2GQPrg9q7MLh3VmqfVlRhzOyP&#10;Gf2/fibpWqaxa6Np9/8AbrjT4285YX3RW8jHBBPTcAo6Zxn1zXFfBT43v8E/iJa6lPHNdaTqVkIr&#10;uKPhn7hxnA3KSOvbPrXlTFrmRpJGZmYkknnmrcZutbS1soIZLiYNsgjjQtI5PQDHJr9Aw+V0qWGd&#10;CXXc7owVrI/TvwHrtj4t0mC8024gvbeUbkeORXVvbIyMjuK3jo8szFW+Vc8kdq8R/YM/Zd8SfB23&#10;utc8RXEkLalEoj01H3rDgn5n7biMYx0B59vetTupJJnKqY1Y56da+FxlKFKo4xfMialFRV2RLBb2&#10;UbRkLJxzk5LVw3xG+AHhP4uahHea1pJnuIYRArJcyxfICSBhGA7ntXXyzgN33McDPrUJujFN8rEn&#10;PHFcLqvZGLrWVonhfjn/AIJ/+E9XsWbQZrzQ71UO1XmaeCVu28Nlh6ZB/A14J8YP2OPEvwztZrqa&#10;1j1HTYQWa7s2LpEvTLggMvUdRgetfdkkrKW/xoe737VHzdue9aU60ovclV2tz8w/+EdWKPbyOnOc&#10;Yqte6OWtvL3fuxnketfofr/7NXgPxXdtdah4ZsjMx627SWwYnqSImUE+5GfzNcf4k/YS8Ca1fedb&#10;/wBs6XGQB5Ntdgx/X94rtz9e1dcMZH7RtHFXWp8G6f4amuJXU/MvYgV9HfsofsLt47tl8QeKDd2e&#10;lMQbWBAEkvBzls9VUYxnGTnjGM17r8Pv2MvB/wAOta+3Rw3mrSqQY01J0ljiYHIYKqqCf97Ir122&#10;vXHyHaNowMcYFc1fGcy5UiZ1W9EQeE/DGneBtAg03S7eGzs7ddkUUY4Hue5J6knkmroyOd25j1FQ&#10;TahsP+rU+4p0OpR4UbWDZxkjivP0Odp7strGT9adCpc9BUI1Ep91c8U+G9bd91cn0qJRSY7okEHH&#10;3e/X0pcrAOv1xTDcPkdDT0CkdPmrIpDYo/OGc7fbFeQftNftU2PwK2adb20Opa5Mm8Qs/wC7gHYy&#10;Y55644/UV7XLGtnpdzdbWb7PC8pUEDO0E4/Svyx8T69eeLfEd9qOoTST3V3M0kjseWJYmvpOHcop&#10;4qo5VNkaxj1ZrfEf4pa98Xtca91y9a4YDEcagJHEOuFUcCueMaxCnhcL3Dd+KYuAfw4r9Oo0YU4q&#10;EFZFXRE8WV7fWq1yQoHpirdw3lr/AI1nvHJe3ccECtLNK4RFUcsT0AqqkktehUYkaF7ieONFd5JG&#10;Cqq/MXJ6Ae9fdH7En7Ig+G1pb+LvE8RXXpV32tsxx9gUgj5h/fIPQ9M+uarfsX/sPj4dta+LfFsM&#10;UmreWHtbJ1/48GPRmOcF8dsfLn1FfRN9IzEcFV7L6V8PnGbc79jRenVhOpyajtQ8QM6sqcKPXvWf&#10;HqciuAwUeoxVa7n8kNndu9arR3DIyuD83vXzfs+px1KrluW59Udsqyx/Kf7tV7i/ZCrfZo2XvzjN&#10;Mn4Utu+9yM0zl7cLu+nNWosw5tRX1TegP2aPjj5Scmm/b45UP+jNleuD1qOBiTjouKkRcKy8c8HF&#10;LbYfPci86BYwzW821uQVwRUctzZuQxZ13dARVuCKOOGTcxDdVz0PtUctrHN2X8qGnuPQSJIWjbnF&#10;S2ci+U35ZqM2+Apj4UccccU6OFYt3B645oV+o7od9oWRypVsAYz6VHcRQDbt3N1zkdKm8iORf4t3&#10;qaBApJ+bkcjNEtCVZkcSNt+9u44GelATy/T86fLBhdy+nNOW1SWBWyNzdqzLQsCFug614Z+2Z8ZP&#10;EHw7m07SdLmazh1CAySzocSHnG0HqvTqOvSvatUv7Xw9bNdXd1Da28IyzyuEUd/8ivjT9p34sJ8V&#10;viE0luzNp9koits8HaOpI9ySfXkelexkODdbErmjeKNYo89urubVp/NuJJJpWOSzndT4rcdse3vS&#10;RQfJVmNOBj6V+m06agrR2NJCRw5A61YjTCenFCrke/SnheOtbrYm4h+b+9+VPjHH+NKB8vf5aFGD&#10;QaCH5elKU53dh1peopE75p3I5UwI+XHXHNOALe+PWjPPzZ47ilXnOPSnzAxAMfxfeoB/X1oyBn2o&#10;+6fl5FG5Qbdo/lTVG/8AOnfeXpTVXkDu3YVItBHjz0znFIsOF4qTbge9AHysT+lBI0Dy+BVhrxpV&#10;Xdk7OgqLZt6/rSFcY9az5Ve5SuxWkLk5Jz+dNPDU9R9G/pQEyf6VT0HYbGNv/wBcU7aCSdw9qUDB&#10;PNCruH4VWvUljNgx+GcUskfyVIowv17Uir839MUB0IXTcp9P1qB7Xc3selXfLwp7dqbs3HGOKpXE&#10;Zstnn8DVWTTTuya2hDgetDQjbjA6ZpN3HcxUsmKfrXY/Cj4z+I/gzqMkui3m2Gf/AF1vKu+GXGOq&#10;nvx1GD71gtajfz6ce1RTQZ6Vy4jCUq0eSoroD6w0H9uvw1eaA1xqVvd2upRrzbpHuWRsdFb0z64x&#10;716l8Afi1pvxx8PTXem295Csb+XMky42N2weh4wePWvzzntm3ZPQHkV9UfCr9vXQ/hl8FrfRYfDz&#10;R6tYwMitGQsMshyQxwM8kjPevhs04VpU1fDxbb/A1pxTd2fUGp+IrLw75FnNdwxXVzxFG74aQj0H&#10;esuee3a5kb7Qu6M/OvJ2+ma+Ffgv8RtR+I/7UOi6xrl1LdXFxeYy38JYFVAHRQC3QdBX3NbLiUuF&#10;+Zl2kmvms2y1YVxhPewSlFs0EukaMKCxC/hUqXvlfwkc9KrQzKV2/wAWMVHNd5Jr5yXLuDqWWhfn&#10;vXYDr179qin1CQNz0xjNVBOzDbuLAfjVXW9Wt9GsJLi8mjtbeFSzySuERR7k1EaMpu0SfbNluS8Y&#10;E/N17eprlfH3xu8P/DOL/ibagtvNt3JAil5HHP8ACPXB5PFeG/Gn9sdlu5LHwrtVVOPtrLuL9PuK&#10;w478kHPtXgeu6/e+KNTmu7+4lubiZi7PI5ZmPua+1ynhCrWtPEaRI5me+fEL9ve8vrXyPDNgLFmU&#10;h7m4AkkX/dXoPqc18+6rqE2u6hJd3UslxPMxeSRmLMxJySTTFhbHp70+NMKNtfomAynD4SNqKG5M&#10;iSPH3c81KsIU/wC1UiL6561JtAr07ILkeP8A9eKkUZ7GhE+XHPrmgDH86tIkGGR/s0EHZ/Wnbcr/&#10;AFFKoAX5v4qoBuzK+uaGG0UuD2zx7UBcAUAGzjvSbFJ+b8qVvm9aGOE7ClcBM46evHtSlyeTQSFH&#10;49T2oDAnr/8AXo9QEycng9emaVj/AIU0kgHtRncuD+VRdANEfzZ5pzptbPWnfdNRtLx39OTRe4Dm&#10;G4+38qN2z+vvUYYKd1Mkuf8APrQBd/tNjEF3HHUHNV5p9x5yT15qu82e/wAtV5bjY3f1570coPQv&#10;LOoXJ59TTTN8vXr19qz2u8H/AGT1qO4vvJ/iqZSsNK5pPdbCMfMWOMV678N/2RNe8Y6KuqakzaXY&#10;yJvjTZuuJB2O3+EfXk+nOasfskfs5XPiXUrPxRqyyRWNnKs9pCRhrl1OQ/soIH1x6dfriK+WIbGX&#10;5VGMdK+JzriedCuqOH1tuVHl6nwV8VvAM3wv8RLaPcC6gmj82GULt3DOCCOzAj+X0rlWu1Az6V67&#10;+3tF/Z3ibSWjGIcTc+hOw4rwFL1pmCry7HgZr66jiozoqt3Vybm/NqiqB8315610Hg34Y+JPiEGf&#10;R9LuruHOPNACx59NzYXP416h+zl+ycuqafaeIPEseYbgeZb2bD/Wrxhnz/CQTgDB6HNfTWh6Za6H&#10;ZQWllbQ21vANqRxKFVR7AcV8jmvFfsZOnhld9+g/aI+WtQ/Yo8VWXhg3yzWUl6se9rMMdx9VDH5c&#10;4ryAT7WwflPQ1+h2q3q2NjJNKdsUMbO+OcADJr85dU1aGPUp1VlxvOMVpw1nGJxcprEdCea7LwmN&#10;SCdP73SsqO8L/dVmyeMDNaVj4d1LVHC29jdTMwyFSMsSPXivqqmOow+OSQOxL5y4wecUeYCFX8RW&#10;r/wqPxWG2/8ACPaxu/69Hz/Ko7z4ceJNMhMtxoGrxxrwWa0fH8qzjmmEbt7RfeTdMz1lbjt6U5Xz&#10;9aqGbyztwyt6YpyXQDjtj1rrjiaUvhkvvHYtHOBn649KdDweTVUXfvz6VNBOpA/lXSpKxBoQ/LTp&#10;OR1yKijfdT5DuX296rmK0IWPaoZDh/wzUz/5+lQyffqzON9h/UccYpyvlaYgwe/NPVVJ+971Ei9R&#10;FXaT97k5o35PAxinMnI+bj601UCt6+lBdn1Gs3HO4Ghfn7NT8buKTAxu+9QLl1I3+70prHI49Kk2&#10;5Xj8fao2Tywe/PND8xkZGQfX0qKUk/hUroA3zE1HKhGalIq7K8y43DsBmqkzZOPu9zVuSPNV5o1I&#10;yS3vxTVyjNuVwefXjis+7jBHP/661LkZQnOMd6zbwNsznC5xSF6GXdqCVB+lZ9yu5WOfxrRuoiRk&#10;EVQuV3r6/Ssam5cVfUzbkeYuO69fesq9GfmPoSOOlad2Tk7unasu/G8fKdp7g1zvU6I26mLqQAPA&#10;PpWDe8v+gre1T8fzrDuQA/zH3rhraHXTkUfuPzVuyfDenFVnGZM9fwqWy5Occ1xt9jdXJWxmhBg+&#10;opQMhjRGhPr+Aqron1F8GknwbpeP+fOHP/fC1aujlPu8e5pvgy3/AOKK0liP+XKIcD/YWrVxDiE8&#10;dazCJgSjMnX8fWtLw1pj6vrdlbJy00qoB6knFZ0+PMb+deifsv6APEfxh0pJBujhk845HZef54rS&#10;jG8w6an2x4X0aPTfD1naRnasESxjj0GKyPHnhabU9R0+5S3F/Dp5dvs5baHYjGfw5/Ous0+GPy+v&#10;Qdqsm32R7sZ/pW99dTOx5DpT6hFcFNWs7xLe0hkMEUY3K0zt8o46hQAPxr3DwTYyWmhWguN3nLEu&#10;/PUNjms+2gV+dq5B44re0qXaPmBCd6crJaGctdD5f/ba10ah8SYbNW+WxtFX6Mx3H+leR6WjvIG/&#10;yK6j9obxIfEnxb1u4U7k+0Mij2X5R/Kue0wYj/Dp61001aKM5F+NWXqdp9u9WYnZ2Xcx5OCW54qB&#10;Y+/zemPSrEUOEy2ePWnKmmiLrofoh8CtZ/tv4TaDN5zXH+irHuY5JK5UjnrjBH4VvrcMZJAvG09P&#10;WvEf2Hvida6v4DXQZLrGpabI5WFzjfGxzlfUAk59D9a9sui1nqDOeQw61+f4yhKFRqfc4Kl0x0er&#10;4+WTAYcc0skvnDP8JqvJGlxIS3U8io1mEBKhuew9a4ZXRl5kklsVZtpG4dxUUl5Pbj5gXx+lO+1S&#10;O7fL1pHkDRsueCe/eoJux5v1m+8uOOvvSPPbhjtk3ZHT0qEiOQlQynjtQ1stpb7pDHEvdnOKcacn&#10;pHUu19ge7jUZX8sdahFyCjblUcd65Hx18avCvghmjvNVslmChvKEo389Pl6/kK8H+K/7aV94hgks&#10;PDcbWsMnym6dMNjH8K9fxP5V62DyOvWd5aIqNG++h7X8W/2gtD+E9ogurjzrmQfJbxANI3vj068n&#10;Ar5c+Lfx31j4x3u2SSaz0qM4S1V/v+746n26D9a465W61m9a5vp5rq4kPMkzFmI9yav2emqOAv1r&#10;7TBZXSw8dN+5p8OiKsFjsH3c+pFWEs17jitBLL/Z/WmTwFV46etelbUL6EVqdrBR68e1XcMoz8vT&#10;tVaBcvVotsGO+M9amaKjcMDcu7O3IPTpUNwFaRti7U7ZPSnGTzPqahc4zn1/KsZaao2se6/sTeEA&#10;b7VNamhwvy2lvKenOWkx/wCOD8TX0LJYrNuEcnzeori/2dtLh0r4caVYt+7kitw7Zx99/nbnvjOP&#10;wFegfYkiVtrfe5Nfm+YV3UrSbOetFplON8SjzgCy8Z9a0EeOZ8Rnrx9Kz3UyPz6kA04R7W/iX8K4&#10;OZnNJFzUbby49x+tVQZAu1flXrx3qRd6ryxZWHenhy+1VHbrRLUhqyFsAJVCysD6fWn3FjsmUfjx&#10;3oIjhzwd1TQ3bRxs2Azds1JpTSRSntlEm77qjmqWueK7fwd4e1DVLsv9l06B7qXYuWCIpY4H0Faa&#10;+ZeSHam6sT4ueGLjVPhZrlna24ur6+sZYIodwXzC6lSPm46E4yQM0qOsrs2pLmkrnh/iD/gpFpdv&#10;YM2keHb2a83ci8ZVjI742MTnp6f0r6N8HeI4/FPhXT9QjjaNdQt47gIeqb1DYOPTNfFFn+wz441v&#10;Xgz2+maTaScFpLoSMg+iAkt9OM9+9fafg3Rl8MaBYabGzSR2NvHbqxHLBFCgn34rbEOL0R1YmVJR&#10;5Ybl2eBpJD2/GqV4JIxxj25rYlTyk3yNt7cmsm+njm3fvOncCuP2KPPcexRluTGnJPpzUZt2nZZJ&#10;PMWHPbvVgxK8Y3HdzkVJ9rCx7ewPStY00g9SnLfxuuxflA6HvVO4ucxsu7t+VXLqzhvH3bdp9j1q&#10;vLoqwrne+3qR2xVqLYnY+KP24/As2h/FZNbX57XWoVUt/dljUKV/75Cke+6vGI1+gr64/wCCgdpG&#10;/wAM9LeNR8uqoBzzjypa+S4rc5H5cmvvsrlzYeLR30ZXiOhjzJ755rTsbffz04596gtIWYYrWsrQ&#10;5GPxIr2oRuipSSLGn2W9RxnH61tWtoyQqxXg9Djg1DpltgjPGP1rSlmkkjjjaTMcYIVT0AzVvTQh&#10;EHlgj6+vanlv9FaMBWUtk8c8U4JtHQmgYx3+lIvlKfk55ruvhH+0D4g+EU3lWcy3GnMxL2k3MeT3&#10;Xup+n5GuREe4cjknsaBFnPy1jWoxrR5JrQm6PrLwX+2J4X8RWsK33n6VdMBvV0LxgnrhhzjvkgV6&#10;hY6ra6vYR3lncR3FvMMpLGwKv9D+dfn2vyH7vzZ69K3vBfxS17wDexzabqM0aKQTCx3RSfVTx+PW&#10;vmcTw0nK9J/I55U09T7wln86D5ulQynZEx6NgE/SvmvTf259UTTo47vRbGSbkM8crqG/A5/nViX9&#10;t+4RSf7FhfIxgTtz+lePPI8QnblM5U5H0NO8nLfe7A+1VmufLTdIyqvck9K+bNc/bn1yaxaKx0PT&#10;7eVs4klkaQL9BxzXmPi743+NPHIZb7WbiOF2z5dsFgUZ7fKASB75rswnD1WT/eaIqFNrc+nvi/8A&#10;tLeHfhLbMGl+3agRmK0gYFvYt2A68mvkn4sfGrxB8aNSaXUrp1st+YbOI4jj9M+p9z+lY50xriXf&#10;IzSM3O5uSxq1BpSqenua+oweW0MOvdWpuo22Mmz0jP8ADitBNKVADiry2xQ/Sn+X6g/XNegOLV9S&#10;tBbYJXng1JHDhv8AZ4P1qRUYZwec00HA6UFSl0GvEJB6YqrMvl9/zq3LP8voapXTdc8etZS0K5is&#10;5ER3/KAua+6f2ffHcVx8BPC9izNujtBu2jgcmvnn9m39moeO7pdY8RQyjSWYG2gJ2/ajn7zf7Ht3&#10;z6Dn6cstAttExBbxGGGMBUVVwqj2r4jPsfGs1Sp9DnqVuVNI3rXVLQj5JGVm45Hf61aubi3t4U8y&#10;4iUMO7VjoI2XhePQ9atWMazttkUNxxkdK8GMuhy8xN9qjlT5ZFYHpz1pVRVXc3TtjmoJdMjDbtvF&#10;OWPbHt69warlbYaCTSbg21s4pke6V+OfWrCQq0e1toXNLLZqEXy/kbHajXqFkRTMu8Nnjpj1ofcB&#10;8vpnpUUlhJv+WRWxzg96ikhvIg3zRlfQGkFvImkOI9rdTVK5dYnASQbvTPU0ktnqjoSscZz/ALdR&#10;wadNYKZ7ja/oF+YLVcrsFi0Q1pBkcv14PSud+IfxGg+H/g7UdWuPmWxhMgQnAduijPuSBWk+pxy7&#10;trHrgg9qwfiN4M0v4oeEbzRr7zPs94AGMbYIIIYEdRwQOtVTtzrm2KSPjX4nftTeK/iLcNGupSWN&#10;ln/VWv7kMD6kcn8TXn8cZuCT8xZudxPJrZ+KPwyu/hN41u9JudzRxyHyZSu0TJnhh9RWdZjgf5zX&#10;6HgaVP2adLY9CNraDoNPU7d348VYGnqBjafqauW0W4/zFXo7Rdmdvt65r0IpILrqZY0leu3HvUiW&#10;IT5toB/nWoIfbjtUMtuCPYHjmlLVE8x6J+yHr8Phn4x2azTeTHeo9vkjhmI+UH6sB+lfbFheKjKr&#10;KrKwr859Pnl0u/huIWKyQsGUg8jBzX2Z8B/jTD8T9EkLQtDc2aRrLukD+bleXzgYyQeO3HrXwnEm&#10;Aaqe2jsznrJr3kerSQqpOM+p9/pU9sjQBw3zLjI9qraRdC+t1UD94vrV6LdAjfLuPAwDzXycYtEa&#10;tXM+Kxa4uW2hm+o6V0GmaJuVf7w9ulVbKJoCsj7l3HhR3q9deIE0hd74Vuix9c11RjG2oU6fULmM&#10;edx8z9PpWfql4Y5flUSsOBn7orN1DXbq5bP+pRj0U/zpLfWGgVVmXzw3fvWMqnYuTithzyTXTMZG&#10;2+mOlRl93G0tzwfapkvoblcfNC3dXP8AWiKJWDMpWTHZSDiplqY3bGfZ4xjufbtUkFzNYgbJnYZ+&#10;71FRGNt2MfnTS0kbfpxWEo3HGTJ7mC1ubkyTabYTO3LFoVLH8cVZj1hbcbfspUAABUxgdhUULB4Q&#10;3O7OCKekbbT0+hrCXa5opCSatGm1mt32+56c1P8Ab1nX9xHuPfNQrAZI9rKKk05BA0isMBu+OtRJ&#10;9hj4ruf5sCNe/TpUv2uQKqyMqq3VsUKyBiGDDBrmvid8UtF+FXhyXUtZuFghUfuo8/vblv7qL1PU&#10;c9BnJxSp0Z1ZcsVdsNeh0TQbnDbg/wBD1rw39qz9sCH4W2M2g+G5o7jxBIpE1zGQ6adzjHQgydeP&#10;4eDXhXxf/bN8TfES+uIdKmk8P6VKoRbeBgZm9S0uAck9hgY4+vkRha6l3OzMWOSSeSfU191k/CvL&#10;JVcV9xtGPWQ3VdSuvEWoTXV5cTXVzcOZJZZnLSSMepJPUmnWloP/AK9WodNUHt68d6t29kqr/Svv&#10;qdNRVlsG+xBbWu0e/pViKHYpx+FWI4Bux3PX3pwjA+Xt9a2VhNFO44X0qky8/NWjcoCDnJHaqjw4&#10;b2xV6bkanR/BHVF0X4q6JcyYC295E5JO3gOp6/hX39FOqsA24DOM+tfnPpkv2TVLeT7u1wa+/fh5&#10;4rh8d+CtP1C3kEjTRASDcCySDhgffP8AMHvX59xVh2q8ai7GNRGneRgkkfiTUaQMOY8fLzkVba3Z&#10;13MMbeCKrTx7MMh2Y9K+WjexnsaGnsyy7tp+b9anuNQfz/uMzL196h0q8+zW7Zw5UZGecUqaiixN&#10;JJjjnnvSk3axXM7Fm5Vp7Pldu7rntWdZ6FHNLtU+Y2eSegqzDcNrUe1WZVLYOOv4VtJbWugp5IVZ&#10;LjGdgyQv1NY+yTV3sbQi5ajNP0RdOj8yT5e9eD/tQ/sa2nx58ZW2sJ4iuNKkjtBayRC2Eu9QzsDu&#10;3Ary59e3Svbr/UHZiztz6DtVKRlnLM3YevNZxxDg/c0RqqvLoj401r/gljrthZ+dpmraVqR4I3JJ&#10;DIx/AMOnfNcb4k/4J0+OrWfadJW+6kPb3Uez/wAeKn8x2r9AtP1X7GnDEZ5q1eajNsEscm6PGQpA&#10;INT9eqg6jex+cNn+wl8QJ0aNtAvo1QdBcw//ABdcV4y/Ze8ReArqaHUtI1W3kyNjGAtGSRkfOuVb&#10;8DX6hS6tJp7Cb7Orxuctt7UsmpWeoeXJloeeSV/wqlmFTqRzSR+cH7NP7HurfGHxHMt9I2k2Fmge&#10;WZrdmyScBRnALHk9RwK+lfh5/wAE8fC+ia8bjWLy61pYyGjhEf2aMnvu2sSe3Qjp3r6OudOS6iDQ&#10;MjJ6qeKppZSW90pZW2/xUVMVOWoSqMtaPp9vo2jR2dpbw2trAoSOOJQqoB0AA4FWElWVdrYyKbAj&#10;MOhHJpsjLG/bd7Vz6t3ZlqCTFNw6qOfpUc19tP8ACc9Kay7m+VvvcYqDyAj4+auiCJlfoSNcbcjP&#10;bJpIGV3+f5s8c+tVrzy7OB5ppkihjUs7yOFVAOpJPAAHNeIfGH9tfQvC1ndafoaSapfsjxrcowWK&#10;B+gI4O717Dp15FephMFWqy5YIuNO5X/ag/bJm+H99eeG/D0KrqMJ8uS9L7hHx8wVcdQTjPsfrXyd&#10;4w8Yat4/1ZrzWb661C4fjfM5YgDoB6D2qTX9auPE+s3F/dO0txcSF3ZmJZieSST1zVPyc/exjtzX&#10;6Hl+WU8PBae91Z0RslYpPbfuiOfYGvQv2UPHel/Cf466FrWr2ourG3lMbKTgRb1KeZ0P3d2fwriS&#10;gB9cfjmtf4ftb23jfSJLjasMd5E0hboFDgnNb42KdGSe1jSMknc/Sf8A4WBcazI0kYWONjuRVGAB&#10;U76u95DuWRh6jOa56z2mKJ1KsuAQV6EVfk3QyZi6t1B6EV+RudpanDUquTuy218wX95GsgHIA+Wi&#10;G4hu2+RWjbrhuKr5NwnyD7p5GOlSQx+act+eeRWsddjNu7Jk01yP1znrSNEsX8NRrut3bymbbnPs&#10;alhvdw+Yc5wRUNJPUBIbYr8wbLU64hVh6betS/aVdvlU+/HSmyDzPlz17VMuyC5FGjS/eb5R6d6G&#10;iw+5X5Hc1ZtkVY2ypWnCLeu7bxUy0GvIhMOGB7du9TPbrJENrfL1IK96d9nJX09iOlTGEQkc4rnc&#10;mi90Z6P9nfa2cHp7VMchhtz/AI02fyyGLSKvoO9QGTB3RyfdOD3o5na4nFbmlCnyj3/Spre18+Yf&#10;N8p4zWRd+IIdNtZJr2aO1t4hl5pGEca9uSeB+NfLnx4/bh1S/wBRuNK8IznT7KMlDfIczTkZ5Un7&#10;o/X3HSvQy/Kq2LnamvvNIpHcftV/tTaz8J9V1Lwnp62sy3lmE+1tIDLBvUhl2gcEKQQc9+lfHAtw&#10;B2JPOM9avXt/cavfyXF1NNdXUzFpJZGLO57kk0x0+6eM9+OlfqmV5VDCU7RWr3N+ZbIqeVuPP6c0&#10;2WMIue3tVpotg3Y/Sq8y89D/AJ716ji9iblGaKS8uUhhjkmkkIWNFGSxPQAV9ufsS/sWx/Dywh8V&#10;eLLJf7cmG61tJ0B+wDPDEH/lof0HvXn3/BM3w74f134wai2qWcV5qVrZmewaVdywsHAZgD/ENwwe&#10;2TX234nuZnG+OPbGg2gDpivh+IM0qRk8NDTudEY2jzblHUNXYvsCqqDpwKy7zWYoRuyvA55rlNa8&#10;YXT6k0cdtJ5KnBlJGM/T0rKt/GEU+qCGeGSOQ9PMPy59u1fGqMt2jjnd6s6u/wBfmuv9Tbwtt4y6&#10;9R/nvVRb5Z1ZZolj5+9Gf6UW1006MuOM9fWgWW5OGA+hrWM1fQx5gU28+P8ASUX1DfLTrqxdANuC&#10;o5FV5bBZWwyZ9j3p1ufL3QrIyj0Bq/aE6PcUW7fxfnStOIlxt5prLcRsW3eYg4JI6URXKSs25PmX&#10;k470009yeUcHEyfd2ntTo+F9h61EbhEb5duevPGalVml7Y+tJgkTHOzGevpUdqu0srNle1N80tJj&#10;oelGd69GHbBqebsUWEj5byxuHemzwNkE/wAP606O08ob1ZlHfBpskrqvPzr1IqebuC7Do5I1TncM&#10;c815j8evj9Z/DLS0jsbi1uNUuCdiht/krjO4gfhgfjVH9rb4mW3hrwG2nW915d9eON8Qf5xFgnnu&#10;ATj68+9fIU15Le3G+ZmZm5GT0r6TJ8m+tfvJfCvxNYq+51Pj74ta98SJwdS1C4njUnYhO1V+ijAF&#10;c4lsufUfpSQLv5x+NWIlZPu89q++w+FhRhy01Y12WgsMXHP0xUyR47D1pE+9t9elOHykjH411cpN&#10;x23I6U4cN+tMD7c0pkJHHpVKIDgu2nZ49+1Rk4P8XPahX2jpRyi0Q/HIp33+v6UzORnt9KaCWX/6&#10;1HKP0JAcHP8AkU4D/wCtUW5pPb29aMn/AGsdqfKgUiULhvx7UEbcVEsjf40mGQ/rU8tx3JXGOBSY&#10;3VGrHcKR5sdwDilsImDbG67s0b6rG7/d7ucdMilin3j17VEakZO0WG25Zx8vJ5A4xR6cdqiViSfp&#10;0o59f1rVeYKROQvO6k+U/wBRURVs4P405efmPSjlKciRAozj8RQp5+tN5UfqaNuRx+lHKTzkgINC&#10;j8+g4pojYduKVVYPxRyhzDsZH86UJ/tcfSo+n9704pwBxwp9qOUXMhzj5sfpUfGV689vSlCFB+tK&#10;Yifw70corjXQ43bqglgx/KrGxivT8cUvkMB09+nSjlDmM97fJqrJaEMfatcW/wAvrjnpTBanfVcp&#10;N2ZukTXWi6tBdW7tFNbyrLGw6owOQa+sfgt+23puoaTDZ+K/Os7+MbWu0j3Rz8nBIUfKcYHGfwr5&#10;iFhg7uv4Uots59K8bNMlo42Nqm/dFcx952vxy8IXdsJI/EGmbWGRum2n8QefzrLvP2kPBNsW369b&#10;/KDwschz9Pl5r4lVWRflZhj0700xtN1HTua+ZXA9G+s2Fz6S+I37cVpYBofDdm875INxcrtUehVQ&#10;cn8cdOleJfEH40+IfibtXVNQlmjViViGEjX8FwPxNc19mOdwA9KGtsPtK8mvocBw/g8NrCN33ZSZ&#10;Htwfm5bvTtvfb2xUotsjI7jkUv2dg3T6V7kaaBy0sNVcY6njrmnKdo/HnNAt8Nz/ABfpTvIKjvVc&#10;qROoBsAg7RzQCA4HNOERx/FweaFgK7v9qiMQvqN3Bu+MGgAE/wD1qf5OR3yO9KtngcNz/SqUV1Bt&#10;Eaybe1OVmft8tOMODTfI2HHcmnoHMGCp/GkEhH4+tPWFiO9N8n5Wz+JNKyDmGiX0FBn+X7ufp2oe&#10;Db37+nWmtDtO3JDEEUcqQcwjTEHoKTzsIP8AHpSPHj73aoHjweeMVLSF6EpvMd8Uj3lVZmNQlz/w&#10;EcGpdilc0Rebm9hzzQ1xhPaqSnI6n296kf7h/SpDRDp7naPvfnXqvwi/ZB8SfFOJbm4kh0exZdyy&#10;TKWkYYyMIP6kfSsn9mD4UyfE/wCJUMk0JbStL/f3BYfIxH3Fz65wfopr7hsriHSLSKGFAoX04ya+&#10;R4kz5YSPsaPxv8BxkfFvxx/ZV1b4OwR3ENx/alnI4jLrF5bRk8DIyeCcD8RXkOoyvaSNHJlGQ7SD&#10;1B96+5v2wEl174Ja26/LJZxC4VslcbWDH9M18LeE/DOofE7xja2Nv50899MFOwbmGTyce3J/CujJ&#10;M5dfB+1r7x3FJp7FRLia5YiCKSZs8hFya9u/Zw/ZO1Lxlq9vqniS3msdJhIkW3lG2W6OeAR1Vfrg&#10;n9a+kvg/8EfD/wAHPDf2Wxt0mupVBnuplDSSMAO/8I9hXTSXYLrt214OYcUSqKVOireY72Whp6ba&#10;x2NqkUSrFHGAqqOAB6VBqD/Mdvrj601LhmTrUNzdLI6r2HpXxsV7/NPqZuV9j5T/AG8rS816bTZL&#10;RGuFtbgwuo5YMyjHH/AT+lO/Zf8A2SzdwW+veJo2SPcfKsnQqzjjDMT/AAnnjqeO1fRr+EtPXUpL&#10;rydzyOJDuGRuGCD+fNaUUG9sfgBX0mMzxzoRw9DRW1K5rqyH26KAscaiNVGFUDCqParULfZ3+X5m&#10;I79qhWP7NJ8p3Ow59qkiLI27q3p6V83KPVmeqZHrenpr+jXlhcFhDfQvDIVODtYFTg+vNfOWgf8A&#10;BO+ztNca41bxBcXdoz71ihh8tmHPBYk/yr6PupsqV455yajN42wRfxduOtdOHx1WgnGk7XBNnMeD&#10;/g94Z+G9hHBp+kWu4DmaZBJMx6feP8hgV0KNHEm1FCqBwoGAKjvX+xozzN9AOtYuoatLdN5cJ2jv&#10;71hOpOWsmK+uprXF7a284+YE9eOtNTUVugwChRWFb6ZI8mW3bvStm2sxYxK8inLDgVnyt6oe2wS6&#10;DZ6gQ01vbvJ03NGC2PSq9x8L/DutFhe6Jps7ScO7Wybj+OM1pW9lLcku25fT0rYtbFo4g3VvfvUy&#10;lWXwSa+ZpGR53P8Ase+B9TvWm/sySEyclYrh1QfQZwPoKlT9jHwSgDLp9x0/5+n/AMa9NtZBD6bs&#10;Vewzhc7QuKmWZY6K96o/vNtGfJf7QH7Lx+GtlJrWiNcTaYpzcQykM1vkgZB6lckepHrXj7TZH6/W&#10;vtD9pzxXZ+G/hRqaTPG0l9CbWCNuS7Nxx9Bk57Y+mfi0rn2r9R4NxtfEYZus722bM5xS2EZs0hDb&#10;eP8A9dSJASx+X604W2T/AJ5r7WLRjZshJO2kJI/HirH2cjApVtOfeqAqlW7bvehQWHerTWfGcmnG&#10;0yfWpbRVpFQjC/4d6Y4x747ir32XcPp3NMNqAvXpUqSK1KTMw/4F3FMcsd390dqvC19aY1tkc9Pa&#10;nzLcWpRI453ZPSmfN977pq/9nAPb8uoqKW3yT1FLmVyzOkbbn+92qrPGzJtrUmgVRn39Kpzwkrx/&#10;OnpbQnW5mXMJ27VwfeqF3CWQdfpmtmdfLH+eaoXCZVv9rvSbNUYlzHtJH4dazrpVH9K3LqBdnT6+&#10;1ZN1GBJ3zXPLUuJj3Sblb8xWTfrsRv0FbV4mwt83rxWPfcH+EbT3FYSN4swr5eawr4Zkrf1FSpYZ&#10;U1g3y4Y5/CuGsjrpW6lHd+86mrNmMmqpGX96uaeMuy1w9TofcLiQQkHseKbFPkU+6jABaqsDlAeD&#10;RuS7Gv4Gu1/4QfS17Cyix9fLWnXWoKsWMjpWF4KuGPgfSSv/AD5Q/wDoC0+WfPVvzpFJJvQbLJvk&#10;bvz6V6f+zT8StN+FfiifUL6FpmaLy4wozjPJry9F3KP51btG2kc1pTvfQOVH2lov7Xnhe+VfmmtW&#10;b++tdponx78MapAuzUrf5j0LAGvhCzk4yc1fjvNm3bu7HjtWvs+zMfdP0F07xTpeqBTFqFqzMMgC&#10;QVr6nrUOl+Fr68aaPZbQPISGHYGvz30zxLeWJVobiePbyNrniugj+JuuT6dJavf3MkMwwyeYcMPS&#10;qVOb0JuuhX1e8bUNTnmZiWkcsfqTV/TYXVF4rMtnaQ9OSRmtC1mkx9O1d6T0SOdvubEEbBsFatC1&#10;ZazYrqQr97/CrMdxID8zZquV9SfdNXRL++8O6lBfWc0tvc27Bo5I22sp9q958B/tu6lb20cHiKwj&#10;1ARjAuIGEUh+q/dJ+m2vniOeRgO3pjvUiyyKGJ3e3tXLicvhW0mjOfK9D7G0P9rbwjqwZprq80/b&#10;j5Z7csW+mzcPzxWmP2mvA3mBjrXC9T9kl6f9818VJLIRlqcsjq3Vulef/YFK5jyQPrfxJ+234S02&#10;A/YLXVL+QZAHliNSfqTn9K8x8Tftua5qe5dM02009WzhiPNlX05Py/mteLB2Y427e3SnCNt1bRyG&#10;gtXqHJTO+u/2oPiFfOwTWlt1ORhbOHd+eyuU8ReMPE3jE/8AEz8QapeL0KPcNsx0+7nHQnt3qki7&#10;HOc/nUivtj29Peu2jl9On8CKjyrYzV0JYT6/jU0dgquMdj6VaUNn+I+pp8Nvx+NdsY2JkJawrjkY&#10;5x1rRt40WLvvz+lV4oN3X+H9at2/J/wqiHIe0eI+Oe1VnTv171eUZH+eKryrg1KuOST1RSKZckN8&#10;3pVmMqYefvetQz8Af0qHzWZfvd+c05RuVB2J3KoPSn6fpx1XU7e2VmD3UqRLtGeWOBx+NZzSNk9x&#10;2z2rb+FkLah8UPD8YX/l9QtkZwBzXFjH7Ok5svmSPr/wf/o1v5KQsscBBDbdo9uPTA6V1tlqMN3z&#10;uVWAwVNU9ERbiwaM/eTk+9INOUSZZTuzmvzCrUUpuSMKsnJ36Gxp9t5gcBR97IzSyhXmO3+EYOR1&#10;NUtNuvs8/l7tqsDVyHejsSu5fU1PMYvsKV2rtcZ7EihpwIlSNe3LVIbtpMrtHTk0SMogywxtHNKW&#10;xS2IlG5eetW7OyMy42nkVDZxGdlwm73zWzG400BmX+E1MY3V2FOn3I7W0TTodz4HuelUbnVLWSQt&#10;hpip7DApt8zaid0jbVJ+VaiNutvEDt/Kpcm9IlyqJaRIbrVWZmZbXamOpNMbUrq5CmHy4do5wKna&#10;MtGfTpiq6H7K/wDvDnNT7Nt6mXO7kc8L3xZppJJMHjJ6UxrXZEBVqf5Y9yd+9VVkGW3HOa2VNE3e&#10;5XINu53MWGO3NPaZfL6k98+lRX08cedvXHPpmksnUx5m4Xrt9qair2K1aJFdpfunoOtVNZ1mHQtN&#10;mur2RYYbdC8rM2Aqjk1of2pDj92gXHoK+Zf+CgnjC+tZdJ0a3upIra8Rp7iFTjzVG3bn2znjvj2r&#10;08vwP1iqo3CEeZnl/wC0x8cJvjjrqx2MUsWg6Y5EJYHMzkffb074HUAnuePNrLTMjLetXLFJhaGH&#10;c3lM24p2JrStbDZ/DxjH1r7/AA+FjSioR2R1c/KrIhstITy+fvZrStbBIsbsH8O9SW0O0YXsfSrC&#10;Qs3b6118rJUrksOFPYr708thl44psasB93pSmJmb7tUqfcpyY9nBX/appcf5703yCGxzTliYj5s+&#10;mMUezsCmwhn2tuHPtilMi5570z7Lnp6Zp3kn7v64o5EHtOwrOsn8+alu7H7B5ayeWWkQSAA5IB6Z&#10;qubZsdP/AK9OMLt1GWPGT2qXDsLn7jQwI70E/MO2f0o+zMz89P50PaM+an2aFzDdyg/SmmQEN8v0&#10;9qcLVhyf5UfY2Hb8KPZrYoaDgD88U6OQBfwoFqw+XjrTptNkikKtww60cg3UaQw3K4A6n6UgfAxQ&#10;1oR+VNa2Yn0o5BKfcGuQoOPwNRpOsk6iRtqseWxnH4UPaMT1br3qvJbFe3vS5UPmGy3C5O3p2z6V&#10;6R+zz8Arr4taompXaiLQbOUeaSCWuWGP3YHHB7t/WvNTYsB9eg9K+0v2aRayfBTRUsWXbHFtmC9R&#10;Lk78/wDAs14OeV5UsO+TroROTtodTp+mx2FvHDEiQwwqEREXaqgdAAOw6Vp2ckVwGjk4kX7p9akN&#10;smzdjDL1AqnLGI/m+Zcd6/PFpqcriSGExtt29/XpSXTNn5Pl9vWpY9RWT5XXa3949KbPEcseGA6Y&#10;rS11oTyhb6gZn8uT5ZMfQGpXnCptx19O1U5rTz1Dbfl6A1WEtxbttb5lBx9BVK5VluaMUmJP7ytw&#10;PQVKrZwrfh7VVgk8z95u2qo4B7mpo51Llmz+HrRoHKya5cuMjqnNNF4jAn+LNNN0HHX5T1qvMiMd&#10;65Vuhx3o5tSWiRZSPmG70xnpSGdihVvmHoetQTXKxtj8vekiuVkG7kdarm1sCj1EmsLeQgtGvzdf&#10;eiLw9bvgxqRI3TBqHWfEdn4c0Se81C6htLO3XdLPK20KB2HqT6Dk14N8Rv23DDK1v4Ttfu/Kt5cp&#10;82c9VXp+efwr0MPl1Ws1yxNqabJ/+CgumWFr8OdJSYwtqzXv+jKf9YI9p38en3fbOK+VbK3MaL8v&#10;/wBeum8V61q3j/W5tS1i8uNQvZjkyTNu2+w9APQcVDb6QqwYZdzNyfavvMvwX1eiqcnc6FpoinaR&#10;k46fLirkSEA/1qxBpmG4XvViPT9sfTBNehZCvcpucr0NR4LHnj+tag0//wCv7Uh03iptfQd7GNJG&#10;xY9PT6Vo+EvF994M1a3vLGZ4pLdw4IJxwc/kfToalOmY+nUVGdOx/wDX7VjWw9OrHkmtCXK59QfB&#10;P9sCz8Za7Y6Xe6fNb6pfSrBHJb/NExPTIJyOw7/h2+jtOTzrfzGjkhduu8bQK/NGxE+k30NxbSSQ&#10;3ELB0dW2sjDoQfUf0r1TUv2zviFqejx2cmrLujXaZhboJXH+9j/OK+SxvDa570NvNm1P2aXvH2R4&#10;k8TW+gbVTM00nTceQPX6Vn2eoR6kWM0bRvjO9jxXxR8Jfi7feD/Hk2palc31/FeIUnDTFm6ghueC&#10;R0wcdetfV/gvxvZeK7XdbXdvcKpAJjkDgHAODj2Ir5nM8HUws7PbuY1JLZbHWS2xMLbcMvQEVXSc&#10;CPaVO7ryajllaBmMbYbPTtQmoxzfLJGVb1XvXle07nPy6kqr55YMF/wqEW/kS5hdkb26UjXlrHP8&#10;sjbs4w67f5VJLHPcszKoZM8bKydS5XK0XP7XkW22+THIw6noTRHq3m/6y12nH9+qiyraHc7bfUN2&#10;p6OtyG8tg/uD0qG9Co36lqPUo2VjHCvy9QSTT01k+XuFuM4xjfVKFltpN34EVKNQt5yV+aLnqefx&#10;4rFxbKjctprDOOYFByOd1D62yuQ0a7f9kdKpPfQQhizbo15LdBj1yeleeeOP2u/AvguSSBrybWLy&#10;Pjy9OUSKD6GQkL+RNaYbA16z5acWyoxbZ23xT8cyeAPhxq+uRwrI2n2zSojfdLdFzwf4iK/Onxj8&#10;RNa+IevSX2tahd6hdM335nLBB6KOij2GBXsfxx/bE1j4teF5NBsdPh0TSbgYu0WXzpbvDBgCxA2g&#10;YBwvU9+1eMQaVvO5u55r9H4byeWGp81ZLmZfw7FeBfl6fN/Or0UWxB6Zqzb6bg+5q1Fp4Tmvr4wV&#10;iZN20KyLlfTnipQxFW47QFMZqYWSjr9M1poOLKI4Ixu/PrRyD0OfftWgLIY/+tR9kXdn+VCsS7mX&#10;KjNx78037PnnbWsbLcOlRtZf5zVaBdmYYCxyK9n/AGXvj5B8NLuay1JbmWzvCg+V+ImH8W08Hrg8&#10;jgDrXlP2X/DkVC6MjqQSNteZmWChiafJL5Ba5+i10YLvbc2rblkUFCDuDDHUEdjULRrcp5b7VZj+&#10;Br5//Zs/aVsbLw/DomvXH2U2x221y+WTaedrf3cHoeevbFe62XibStV8vydQtbrzDhDE4cN+Ir8w&#10;xWHqUajjJPQxlB3BrGTRm3N9wjBPY+lVZLr7ZN5a/XirOvaza3pWz+2W7bj8qeYN+4HoB1NXNH8P&#10;bbxdo6nCt61i4ztexp9Xb1RM+ox+CNA+1bN0zEJCp7t6/hXOp4q1C6hlZGSOYsWPzZ3A+vFUfjr8&#10;T9C8K6lp+m6lqVvZySyBYRITyeRk+g56ngVJY6NcBfOjkXGeD1z9KmpRmknbQ2qc8PdWxat/GFyu&#10;EnEWO5UfN+dWh4mtfm3Q3CkHaWJDbvxyKo33hraxbfuY+tFtp3mW+1gN0Z6+tcvKmc8qltC6br7Z&#10;GzRSKyqOVIwalsr77PbLEFkAXsO1ZccC2k25k+XuM9qtM8loP3MjKp5A6g1lKmR7S5pw3KzQMrDb&#10;tPSqETiKZ4mxsbpntU2n30d2r+ZHh16kd6JreOUbo23bfwINZcrvYcXcSwlNrfbVbar8dcVZmV8l&#10;hJIrD0Y1TVPMlVu+ec9zWoZFAw3ysT17VoqaKCCdr6PbJJIJFHTceajiiWOccNgnk0yUeRL5gbdj&#10;0NNM8kuJFmJX0Pb61SjqS2ti/DArjsGU8Gs/xFrVl4ch83UL23s4VBbfNIF6dcZ6/QV5P8Yf2vdN&#10;+Hs1xp2mx/2tq8LlHUfLFAduQS3ftwPzr5l+IHxb8TfFrUFm1q8ZkiBEcQGxIwfQD1wK+iyzIa2I&#10;tOStE0p03uzU/aD/AGgNZ+Kfia4hjumt9HhJjit4WIjYA8sf7xPHJ9O1eax2hYluTWstimPX6VJD&#10;ZKT7V+iYXCwoQUImjZl/YGIz6dKb9h2Dd39K2jbqzfp9aabQbOf0rtuBhNaEHG2ljgaKdWHG05Br&#10;YktMjt3qFogDtxx3rGpZqzJaufZn7N3xXg+J3geETPHHqdiqxXEYb5mwAPMxgYB9uhr061Vp4tvJ&#10;2evpXwh8H/iRcfCzxfb6lAomjXKyxFsCRDwR/X6gV9veGfEGn+MdITUNLvorqFxw0T7tp9D3B9jz&#10;X5ZnmVzw1Vyj8LM5Rsy+N1u25W25/WrJkV49y7XRvTqDUAJu42HR14IqOxf7FOytkJJ1GK8WnoYt&#10;q+heijBB/lTvs25enU0SQKkS/MPm54qS3DFWP862ckHqRpAI93zdsHNQrFKjbvmYdh61cmTzEztP&#10;XGfSiANF19OlTcOpCLpi4Dp+lXFm2sF296jVMCpFYfpWc9di46EzYkHHr3HSmvZKqlv0xipII/Mb&#10;dnj2rQi0vzMFfu+/asVG0jWMWz5v+Nv7Ymm/DvxXeaLpukNq15Z/LNLJP5UMT91AAJbHTqOfWvJd&#10;Q/bS8ZX92ZbX7DY56JDCGUf99gn8z2rjfjTqMOs/F7xJc2rCS3k1CYxspyrrvPNYKQ4x+dfqWX5H&#10;hVRi5wu7FOKtZGx49+J/iT4o3Kya1qtxcqvyrEDsij+ijiudTSMH3+laiLyv+zxTwCV+tfRYehCl&#10;G1NWQdLGaumN120p05mz9PStQx7V6frSNGB0+prfmJszLlsN6kYbioJNKzz8zfpWyU9P5Ux4dp9z&#10;zQFiz8J/iDqvwY8c22uaTN5dxb5VlxlZUPVWHQg+h74Pauv1/wDbT+I2q+Ibq8XXZrWG6+UWscMZ&#10;hRfQKVP59ffFefvHg8Dnp9aqTwZ7fdPavOxGApVZOUopsuNRpWPur4PeKG8a/DjS9Rm2ma7t1aQY&#10;wC44bH4g1q+JvCNv4k0c2y/uXUgiVeCMe4rwv9jb4p266U/hu6n8u4EhltA54cEZZR6EEE++T6V7&#10;9HfhwQzbeeRX5bjIVMPiJQfRmMpWYeHdJuNL0+OORhNzhWzkmr8sQQtt+nXpWbY6w0Fy27cF/hB9&#10;K0YLtLiT5toz+lcsqqvch8regK2Bg/xcDFV7iBm+ZRyvp/FV6eEmL5SjDufaq0kc0OWx2zxS50S1&#10;ZjWDeXjpxzx1qtKrRMJFw3rWgkO+Pc6cKOxquTubaoU88+lVGQiNQs0Y+XJPPPNO91BX15qSxs2e&#10;WRV+794e1DldmOp7ir5u47DrceZnjt171LbQFW24x3571heJ/Gem+A9L+3apdJbW6sEyeSxPZR1P&#10;+Fee+Kv23vDujxN/ZdjdapcA4BYCKPHrk5P6CtqODrVtKUbjjFvY6L9pj4yT/BvwravZxLJfagzJ&#10;CzH5Y9u3LYxz16fjzjFfM2r/ALRvjLX4Jo5NYnjSY/OsZ2fgNuAB9Kzvib8T9V+K/iD7dqc27aNs&#10;UajCxL6Afj9awYoMr+NfdZXkNKlSTrxTkb8qQ2+kutZk8y5meVs5+Y8U1NNwvT8cVaSLY361LjI4&#10;6etfTU4xhHlgrAVYbER+lTGzwfb+VTqNx6dOnFOjXPNacwEItMH7v0p4tMfhU4XB54/woOFOSaOZ&#10;gV2tMr2PNOFrkdvTHepBJtUluf6U3zff6e9HMxaIjNrz9KX7Nhf4T9aUz89uOntTRPtX/PNTzFRs&#10;OkgUD8eaieNfXnHNLFLJe3Mdvbo81xMwRERSzOxOAAO5r6c8HfsR6HqPg5DqV1qH9qXMQfzlOz7O&#10;xXps5Bx0OevtXk5nnmHwNvbdRqNz5j8tXXjG3rTWQAevPp0rsvjl8GNS+COvx29xIbvTbwZtrsJt&#10;DnurDoGHpnpXEm538f5Fehg8bSxNJVaTumHoSNCF+YFenODTcc/L+lQ/acrxwajnvewyWboPU1tK&#10;fKrsIklx8i8H8a9O/Zn/AGfx8V9VbU9SWT+xrFwNg+X7W/Xbn+6OM49ccVg+C/2dvGHjiW3ZdJms&#10;7O4IJuLkiMBeOdpO4+vA5r7K+GvgK1+HnhSx0q1XbFZpsyRy5PLMfcnmviuJOIFTo+xw0k5Pqug9&#10;Ey1o/hux8P6ZDa2tnDaWsI2rFEgVUHsP1rwb9sr4Jabp+kR+K9Jt1tZo5EivY4k2pKrcLIcdGBwD&#10;6556c/SckW1Fbbnd0rzv9qe2WP4B+ImkXjy4sYHT96lfCZPiMRRxsZqT1fcfMnofFIXnv6VNEik+&#10;h9TUKPu70sbMf/11+3xldXI9mWdgJ7flSiMEr1/xqISj/wCuaU3G0fMe35Gq5rbi5bE4jGPUdven&#10;LBg4/vdSKrRXqk/eyemM1ZjcE53AilGpfZhYcLYKfumgwruHH5dqXdhu/PWhSAatNsVkH2f/AGc8&#10;U4Qcdx/SlQ5/xqQMQPVev1pqXcOVEYgBAzinfZgWXHy05pNx/Sm7sH29+9VcWiENuAff1o+zqPT1&#10;NOzuFL0P6fSlqGgwWyjPH60otlb5R+VSZwO9CNSKIzbKPf2oMC49+1SbvlP5UvQfXqPWiwEXkKW+&#10;7x3pywc/yxUjDIXmm7ucZ6dKPQBvkj/Gl8kA/jSnjindV/r60B5jVgUn/wCtQIl7GnAgg9eKXO4f&#10;pRcncYIsKPl96XyF/vHjk0/7opucHHGP5U9ShfJBOTSLGB+OKcATSs2B+NPoAixBd1G0Z+lLvx6U&#10;hPZc0K4r9gMSnJUde9GwI3+JoIKhacTkfz4qhaEePb2ppwV9PpTmOB97r0ppOe1AvQjYgex7/SoZ&#10;OMducVJI/b86rvyP/r0BZjZDuT/aU4571XkKs3uTzmnSv+naq0jcn86mQ4ruMmkzjj9aYzY/3vao&#10;ppwG+8cenpTVm8xhx1H5Vzy3NUtNCxHIAatafazavqEFrbxNNcXTiONFHzOxOABWe0+0V9B/sifB&#10;jHl+KtUj5II0+M9uxk/mB+fpXDj8ZHD0XUkZSPXvgr8NofhL4Jh09ctdyfvruUfxykDOPYYwPp71&#10;2dlcs7Mx3fL096zWk+XktuY1chYxQAD5e5OK/H8VWeIqupPdmPMZfxLsovEXg3UNPuM+XfQNAwz2&#10;bj+ua5H9nD4B2XwW8LxzTLb3WuXRLzXGwZhBGNiHqB79z+GO1uomvbqPd8yKc49atzsREMeuTXoU&#10;6zp4f2Meu5cbWHXdwz5X3zUNtGzON3A56UpG6TjJq3FGI06fpXJL3RjpG2R7VNMyuM7WyOOKlSL5&#10;GIwu7rRHtLYbnrWVrmZGLfzEJz+NSebmL5fvdN1RvcclV+6ODUiOCmOMLT2BDVtmBDZ+pqa7l+zx&#10;btu7270LIobI57VHcsss2P4f51BSkU4pGlkJx7mrDlbS3MrfeB+UU62gyjY+7nrVG/ma/m6EoenH&#10;SqUW1ccdShdrJqNzuduG7DtVmy0M5XHOD1rQ07SSzK23v1q8wjtAd3HpgVXI1qx2tuVrHR9z/Mq+&#10;3qasyWyrON4+7wOKbatI3zI209venNbyGTez7sn0odSKVkDdtwZ/veWuOaFMjtjd930qby+OB0/W&#10;kijMYrnnWdgT6lmGNQqkcn1Ncn8VfjtpPwrsVW6kNxelf3drC6+YfQtz8q9ef51m/Gj43WPwi0fc&#10;2y41G4GILYP8x/2j3CjHX14r5B8QeJbrxRrdxf3k8lxdXTl5HY9Sf6e1e5w/w7PGy9rW+D8zTmsj&#10;qPjL8Z9R+LmuedMWt7OPiG0V9yRDGCeg3MfUjPbpXHquB/tfypqH5c/hUsTADmv1rC4Wnh6apUlZ&#10;IhyuPVthHJ57Zp6tgY/vAkVEGAPzfhUgP97aPpXYtBDtufb8aEbLfMeP5UIAT39qC386NylYdu4/&#10;oKVzt9/QY60yM5bmgttOP1o5R3Q4nPzZ2+1NP5+vPShuORTfug0coxzcf561GxwKc82AFHpzUR69&#10;/oKnlC4jjI/+tURjLnjj+lWd4jXOKrytub+XNUHmVrlGBx1+lVLg4H3j7Crzy4PfpVWaPKlvfIFA&#10;GdMhb3+lULsZOK0bp9oIH1xmqF19zvx+tTIrmRmXOSpXn/Gsy9QZPf09q1LpML97/wCvWbeHK46V&#10;nIcdGYt8uQTzzwOax71cA/rWxdDGfT3NZN78oJ4rnqdzop7mJqRGG4+tYl2IzG397sfStrUBluev&#10;asG+4cj9K4Kj3udcdSiw2t2Oauad1b1xxVMr8/8A9arVkcLx+lcB0ahd7juzn1zUcH8XzYqScZU/&#10;lUcRHPFAehQ8ESbfA2l+v2KHH/fC1I+GzUXgpQ3grSt2f+PKH/0WKc/yscYoCJNEQI8e9WrMbRVO&#10;Bf5+taFmMnvWlMPNGhbLuPqK0ra2wR9eM1nWo+YfStW1GWHSupeRnIvWtqD0+hzWpbWXy/d/WqNl&#10;1XpWtbfIOtdUdjEmgs9jj16GtSysgy4696p24JX7vvWlYcBfWtonNKRcg0tWVatxaVuGMfh6061Z&#10;tq9ver0T7u/p3ok2Ra6K0Wj5Xt8tTR6Lg881bjwOefpU4baP4fbmhSYOmikNG6/Sl/sjD8ir8bD6&#10;d6TdwOT1/Gq5pC5UVF0dcbf1NK2kr61cRw9OBVSd2PSjmZBR/spTznPb61JHpq4z8tWg6g0EhPx9&#10;afMytCuthtbtSpp/q21qn8xcfNx+FOLgnpRzMz5SP+zuQRjrkihYtozt9qkEmenTPftQ7YHfrS5m&#10;9w5bDVHNNkj3tkH8KcTg/wBaC7AjPoOKeo+hXNrn39KhkscdauMcDvyeajYnd69hRzMdkVf7P3P/&#10;AAit74WX6+FPiHpN8ygpHNsb2DgoT+G7NZIORknvToiFkG7kZ5z2rix9J1cPKn3QWR9kadrM1tKr&#10;Mv3jhsD866IS/bgqo3yt0xXD/B7xRH4t8F2M0kiTTNEI5Xz0lUYYEdsnnHowrrLYSaXeblG6Nz+V&#10;fltSn7OXLI53fYsXMaQjd/GvX3rUsbyOa0WTGdvDCq82n/bYA6fiPSqenedpd75bf6uXqOuDRFrZ&#10;BG/U2LeWOWQfeDE1C9vPfTKq/NzmnWUDNNjGN2SPwrf8P2f2e33Hbu7se1bRin8RUo3dkMs7FdJt&#10;PMk+9jNV7+SSdlaTPsD2FTanq1u9wGmkCxoPl5+8fWsq/wDFfmput7eSRexJ20VIpbFS00RPg+Ty&#10;cAHFJLCxt9zcL0HvWXNqd9LDuAWNfQDNUbz7bLtb7S5H908AVlzLoiIxXU2Gl8k53VUubuMY2/nm&#10;qNurXibXZ/MHXB7UkUr6fKPMBkj9+1Na7kO3QnkvWK7VDFsZ/Cq5lfc24ZxV7zY7ob49u3p1qCXa&#10;6svccHFXyroK1isIPOHmJyOpHoakjgSdPm+U9uaAPs7blPygc8Vx/wAYvjpo/wAKNC864ZZr6TiG&#10;1Rh5kh+nYD1PH48V14XBzrStAcYtrQ2viJ4+0L4T+GJNR1W4WPgiGIH95O2M7VHc/pXxP8WPiJe/&#10;GPxvNrF7GsK4EcES9IYxnAz369af8QfiDqnxX8QPqWqSseT5MI+5Av8AdH9T3/IDOtbHPTK19xl2&#10;Wxw8b9Toj7qILbTwuPb1rRhs1K/yp8NuOMDgGriQkj0NexsJt9COO2XA+WrUdkpH3ce1PRfl29ce&#10;1Pj+UfX9KnUEMFmrD0p/2UHJ/HipcYbnijO77rcdad2OyIRaqGGfu9cU77Iqt/s1IenXHah+Vp8z&#10;JEtLBLq4VfuhiBux0zVvUdKbw5qdzbnyZJIwYiw+YDPp7/y+tVQ/lt8u4e+cUbsnnj8etTeVylZD&#10;WslYf4U02yopI/i9akD5PsPekD7l/OmVzLqRNbr37dKb9mXuB/jUpGc/lSGQAZ6io1Ab5C7aabdT&#10;jbUh3Fe1NMox269qnXqF7kbQgMMjmlaAEszf/rpslwgz79KgN7uJO75Qe1Ep23FzEzxDb+FI6Lno&#10;KiN2AKjl1BYj2H1NTKpbca1Hyop5qAhWduP/AK9dz8OP2cPG/wAXrlF0nQrxYZF3i6uUMFuB672H&#10;zfRcmur+Kn7CXjb4R+DZ9evJNL1C1tRuuEs5nd4E7sQyrkDvj+XNedUzfCRqKi6i5n0uV7OW54yY&#10;8oSV6V6N+z/8dJvhNqjWt0pm0a7fdKoHzQtwN6+vAGR6CvOVl4+vNRyXSDrj0PNdNanGpFxlsI+7&#10;vDHirSfG1gL7Sb63uoc8hG5B9COoPsa09SkWZVVo2XPf1/zivgTw/wCLrrwzqsd5pt3Na3ER+WSM&#10;4/A+o9jxXsfgb9ti+02FYtasY9QQkAzQny5Mf7uME/QrXy+KyDrSZjKjpofR9zBtX5geRUMMskLe&#10;X96PGfpXG+EP2kvCfjKbybfUltJnwBDdr5Zb6E/Kee2c12m+P7ylWBGc14NbBVabtJWMOWw2G/SV&#10;GXoynJHpTftCvxuzmjULHe6yxr9382FR+TvG5Vxg9DWPs59AsWLORTEykd849KkMKg9R64z0qnPt&#10;8jzFba3XrWTqfxQ0PRpfK1DWtJtJuhSS6RW49s5raGEqS+yytTcaFVmwzsp9B3q3b2kZR5JG/dqM&#10;k9hXnXiT9pDwXo8YaTWIrxyMhLRDOT+K8D8SK8r+Lv7Yl1r1hJpnhm1ksrNvla8nP76Qf7KdF+py&#10;eegPT0sLk1apJJqyLjTvueyePPjj4V8DSldQ1BI5gNywxrvkI9do6fU9cH0rznxh+2xpdpAy6Hpd&#10;1eXGQA1xiKID14JY/TAr5zMct3PJLM8ks0hyzu25nPqSamjt2A+7jt0r6qjkmHhq9S/ZxWptfEP4&#10;n698U7pZNWu2eCMloraMbIYifRfXtk5PvWBDYBV6ev4Vbjh49COKnSMLjpmvUp04wXLFaGhBHZ47&#10;fWpo4Cx/u+nvU6Y7fjShlI7cd6rbUBqW5VB/hTguO30pxZe5xSeaA3y/MBRGVw2HBPk6fhSMME8D&#10;PSlWQKaQuCKoAeLK/d59aj8k9Nu5fWpjJvXpTQ4Y+vvQBXktQQzVC9v8/fGKveYMcr+dN3rxU27g&#10;UvIwT789K1fC3jHVPB1352n3MlrJ0JTjdz3HQ/jVclec/wAqjbkfXnrXNiMLTqK01dA9T1jRP2vt&#10;a03TPLvreLULhTxMfkJGO4UY/HitbRf2wbeVm/tTT51BwVa2YN+Yb+deIMQi9ttVZ7rzZAsalnYg&#10;KAOSfYV4lbh3BPVxsLlTPpi6/ar8LtbB/MvpWZsCMwhJFHqSW24/HNMtv2u/D8eVX+1oQuMYiVs/&#10;k9eDv8FPGX9ktff8In4i+xqnmGY2EgQL1zkjp3rBspcNtbO5e3p2rz6fDuBn8Er/ADHy62Z9TW/7&#10;U/h+6g3XEk684G9PmPv8pNWLf9pXwu8ka/bGh3NgsVOF9z3r5XefAqN5lX6570S4Tw71TYnFdD63&#10;1P8AaZ8G6fpzySa6lzIo+WKGCRpG9AMqB+Zrwzxz+174q1bUm/seZdFsl4RY40kkb3Z2BPPoMCvN&#10;ZrqP5jnpxWfPqqvN5afMzdAOSa6sNkOFw75pa+o46bG94w+LnijxzGU1bXNQvo/+eTylYx2+6MD9&#10;K5ppFX5s7f617D8Hv2OvFXxQkt7q/h/sXRpMMZZ/lmlU9448ZPUctgHtmvpz4Wfsm+DfhXBC40u3&#10;1XUIwS17fRiaRj6gEbV/4CBWOKzrB4T3aSu+yK5mfBAtZIBHJLHLEkoyrMpAf3B71dhhGQR07e9f&#10;pN4q8AaT8Q/CN5pd9BC1veRGLDKPlz0I9wcEH1Ar815P9Du5Yd3+rcrn6HFduR50scpJqzQSjpoX&#10;Ej2j7uakSIZ6e2KrxXPG7PtUi3WCo+tfQkR0LSrlfTPSpVX5vpVRbvHfPoKct4o9P8Krl7jbRZC7&#10;m79aRevP+TUX2vcPTvSifj+dUK5IRg80gXP41F5u5v8A61O83D/r9aBaA8WD7etRyQqh+nOakLcZ&#10;5/OmOwx1oYJoiaLafl47Y9KaNRuLQho5pFZeQQ3SnP8AdqvPlh7etYToRl8SDmuQ3F5NLdrN50nm&#10;q2Q247gfrX3J8Hfj94Z8KfAPR5tf16xXU47YRspkMkxZeOcAnJGDXwjdXWxWI4qtDqjSfKPqBXlY&#10;7LKde0Vp6G1OtynYftF/E6b4w/Eq61Rd6WcZ8q1QsfkjBODj1PX8fas7Qfiz4o0SzhtrfXdVitYS&#10;NsSXLKox2xnGPbpWKQwH7xWXPqOlNAP+e9afUaSgqbWiCUmz7O/Zw+PkXxZtJrK72x6lZorYY8zL&#10;gAt0xnd2HSvSr547VGl8xY44+SxOAv1/Ovzx0vxNdeGrtLizuprSaNtyyRuVZT7Ec12ngm48YfFi&#10;Vltra71RY2wZ5mPlI3fc7HaDyO+ea+RzDIXGo505JLz0OapTbd0fYWr+MNHtI/NnvtOhjJwWe6RR&#10;n0HNZ4+KXh9E2trmiqv8JF9H/wDFV4j4f/ZS1TULtTrOsQxw7chLIlm3ehLAAY/HNSeP/wBktdN0&#10;CSXw/wD2lqmpFlCQvInIz8x6DoPU15H1fBqXJKtr5Jtffcj2dlqe9+GvEljrBeaw1Cx1BY8CQW86&#10;y7c9M7TxnHetFNs6bo2POT7g18w2/wCy/wDEfwZBHqNnDEtzGdwS1vAJk/H5QfwJznpXQab8Tfi3&#10;p2beTwtLfXCnmR7B9x7fwFVI47DvWdTK5N/u5xku90vzGovoz3xpWKrjO5Tg47mvG/FP7bkdn4jv&#10;tO03w9cajHaStCszzmPe68MQmwnGR1yM4rLbwh8Yvi4jQ3A/sWwmbDq4FqqDr0/1jD869B+EX7G+&#10;k+Ar6O81CT+2rpccSptgU/7vO78ePbPNXThhsLTc6zVSXRJ/m0XFJbnndt8ZviV8QdRkj0LS7ez3&#10;42osPnyRjgEkkHjPcr3rXm+APxb+Jc6W+t6xHp1lx5mJFRWHf5Yhz9D619LQlbZRHGqxxxjhEXCr&#10;+Aq5bXAVWbHORzXH/bVSL/dU4x+V3+JUbXPD/Av7AXhjQCsmsXl3rM2PmQjyYj1yOMn05BB6+1b/&#10;AI0/ZG+H7+A9QtY9Et7ErA7pdrK3mQEAnduYnOPQ8Yr1FpvN2qGXcteSftefHe3+Fnw4uNPjdX1j&#10;Womggi6lEIIaQj0A6ep+hwYXGY7E4qKU23f5fdsaxkfDMJMErL8zBDgH1q3G2W9hWbBuZucnnPWr&#10;0fB/xr9mp07RSMnfqWFQfr1pdm7/AAx1pI1Yn/Z/nU0LeWSdqNwR8w6e9aRiK7K/lZb+YqOS3y2c&#10;f/Wq0I9o6+9NZMYqZR10HzFB7fYdw4NdJ8Nfi/rfws1T7Rpd00SycSxMN0UwHqD/AD4I7GsUjk+3&#10;6VC8XOf73SuXEYeFWPJNXQcx9f8Awi/aZ0f4kqsEky6XquDm3mkAR/8AcY4B7cHnr1616hHK23DL&#10;83SvzqeFojuVmA+tekfCr9qLX/hqwt7iSTWNP2hFguJSfJ5HKHqMc8dOa+IzPhV6zw33CcF0Ptuz&#10;thLAPRe+afJ8gxu2+lfNd5+2NrXia8+z+EvDs0kzRjPmqZnQk4+6vBxkde9VvGfxP+MmieHG1W8h&#10;h02xtgGkkS1iPBwOQ2fUeleHTyWsnyVWovs3r9wvZ3Pp6K7wu0/jio3DMd6nafTPWvkiw/bl8VWu&#10;jxwtZ6VdXCsCbh0KmQehVSF59R+ladp+33rCqBN4f04tjkxzOFP4HP8AOup8N4xPb8Reza0PqL7b&#10;5X3hj2pwugyFsqoHqen1r4/8SftkeIdduGkjkk09VJ8uG3Kqq+xbBY1xvjL9oDxR40sRaXGqXH2X&#10;ndGrn588c9M/jWtHh3Et2mrIORLc+qPFn7YfhHwdLLDHeSalPC2zZapkMcnPzHA4wema8Z+Mf7bH&#10;iT4jWDadpPmaDprblk8pt01wM8ZbGV47A/0rw+34O3d14FWYztP1r6vA8PYWi1N+8y4ytsHk87u/&#10;erKJuXPTjrTUQ46fpUirtT+lfRxgkGo5Iw2KkVVXmmoNvH6U4Hb7Vp0J5tdRxTaoo+XG70HFN/h/&#10;+vQW9jx0qQl5ARjvTCAXLUrNx1+nvQpwPbpVICGSPcP0qGWDjkZJ/SrOdw9TTJRgD9amXkBX0+7n&#10;0i9juLeRopIWDqynaVIOR9Mete6fDf8AbIWztY7XxBaTXUi4H2qPaGI9xwOP1rw9osnp9KryQru/&#10;GvHzDKqGK+NakuN9z7i8J+O9H8d2nmadfQ3QVQzKrYkiz03L1FdFbx7SAZFww61+fdveTaY4eGZ4&#10;2XkY/hPrXVaB+01420JVt7fWZpo14AuEWb8AWBI/A+1fH4rhSrF/upJkqmfckN8iJtZtvse9Daqy&#10;nbGybTwTkV8s+EP2j/iBrlrJP/YY1yHO3fb2km2NuuNy8VV8cfG/4jaJp7XVxbtodncP5a/6J8yZ&#10;Bwu5weuCc9eO1eOuH8V7T2blFP8AxK/3D9m7np/j79tLSfhv4yvtDutM1C6ksyFeSPbt5AOBk+9Q&#10;eGv2z/DfiK7k86O80zptaRA6kH1wSRj6GvlG+u/7Tvpbi4kluLiZi8kkh3M7E5JJ9adpWm3esXS2&#10;tjbz3E7D5Y4oy7t+A5r6v/VvDRpLndn1dzXkR9aeIf21tC8NBjZQzalwVyMRKx7dfm/HFczq37d8&#10;NxIGh0aC345WW6LEn2worH+C/wCwrrXiue3vPFMjaPYyfN9lDf6W47ZGMJn35HpX1T4S+BPg/wAK&#10;aEdPs/DulLaEfvBJAsrS9juZgSTx3r5jHVstw0/ZqTm/IFTuj4f+MPxrvfjFqcM00KWsMMYjSFGL&#10;Acklue5yMnA4AHauOjXP+zXSfGTSLPw58WPEljZxrDZ2upXEUSA8KokYAD6dPwrmzIEXrjnFfpOX&#10;06UaEfZKyepOxYhiXHLflUkZUr0qrHdLH05qSKbcuc16EbBzNlmJh3/n0p4bJ9u3PSoEfLU8N6Va&#10;ETeb8x/zmnebtYD8xUG/FO5256Gq0Al+0Z9Ka75Hb25qNhgDNN6Drn29KNBjmfC/jUckmB+FRyTY&#10;NVrib5jhjz0p6C0ZYe5HqeKgmvduR36DnpVaac9A3eul+CnwwuPi98RbHR42aOGQ77iQf8s4h94/&#10;XsPciuTEYiFGm6k9kXy22PWv2K/gfJ4m1tfFl+rrZ6bLttEI4nkwQW57Ln8/pX1tCFiQqOCPUcGs&#10;zwb4dtPBnhu10uyjjjhsoljUKgXdjqSB3JyT7mrdzdLGhzndnGc1+N5pi5Yyu6s9uiM9Ucf+0F8O&#10;V+LHwy1DTY41a6RTPaHptmXkYz68j8a+B5y9lcSQSrtkjJRgT0Ir9Ko7hfJ2tg7v0r4F/ao8Gw+A&#10;fjLqlpbYW3mYTxgfwBwG2/hur6fg7GOE5YaWz1RUZHEy3fH93HTmvR/2Tvhefij8TY5riHzdK0rE&#10;84b7rn+BfxPP0U15PDHJqV3FbwxtJNcOERV5LE9AK/QD9m74Pf8ACoPhra2U0EMepTDzb1kwzNIe&#10;2Rn7owODjgnvXt8T5p9Xoezg9ZFaHeraRqVYLUtxsXay+uMUx/kwzdhUPnbzt75r8upxu7kuQslz&#10;ulVTnj9Kwvi6kd78LvEEc0ayxf2dOSrjriNiD+dbUiq87MeMGvOv2qPiNF4E+E19lmSTUh9hUqoJ&#10;CuDv4P8As5HsSDXfgqbnXhFb3RMdz4jlvRGzYPyqcAZpBqGOd2Fx69axdS1KOCVvLZmXJwW4J+tW&#10;PDHh3WPHOopa6PY3l9OxACxRlvzxX7BKtCnBObsbbF2XW8cete5fs6fsp3nxCjj1jxAslrpMgDQ2&#10;5bbJdDJ5OCCqngg9T9Oa639mz9iZfDfl614tgjutQVg8FkW3Rwcggtg4Y+3I5556fR9ppi2yDYgV&#10;V9sba+JzriOUk6OF+bJ5lbQ5A/s++E7jw9/ZY0OwW2kXYcQhXX33fez75r4s8b6OPCHjDU9LDO6W&#10;N1JCrMPmIViBmv0Be+8uRtvy8468V8PftE+DteuPjrrsdto+o3X2u4a4iMMDPvRuc8DpzXPwrjpU&#10;60lXno11ZN3LQ46O63gfMakW559vauq8Nfsu+L/ENsZJfsGl5GVS6lO88+iBsfjW1/wx74niH/IR&#10;0Vj7SS//ABFfYS4iwMHZzA4BbjPr7AmlSfH/ANauz1b9lrxnpoby7ezvlQDmG4xkf8CC9KwZ/g/4&#10;usYd8vh/UsdMJH5jfkuTW1LO8FU1jUQvQzRLnFIJPU5zzTdQ0PVdH/4+tN1G1KnB822dcE9ByKqp&#10;qMbHHmDdnpXpU8VSqfBJMVmX/O5PTg4p3mZH9aqwXCt/EOvX1qdDg9fwro0ZLRN5i5pN/H/1qYBn&#10;/PSk6elPQB2/cc96eZdtRhgvPAFBfKdfzpXQeg4HB2/yoLcd/Sowy+ucdaGddy/qPSpHrck8wKe9&#10;Hmgnn/8AVVd7hQOvPXNN+1qw+X5uegFS5pbllrzAoI+bBpRLv/D9Kpfb1A61G+qRhseuDih1Eldh&#10;saRk3HrTVmDE+/tXW/D/APZ38YfEWNZrXTfsNo5BFxeEwgggEED7zDBzkDHHWvUfDP7CDRaeTrGu&#10;Mtx/ctYht6c8tyec9hXh4zibAYZ2nNX8g9nJngQusjHv16U8vmvqaD9jTwfBaoki6jJIoA3tcYLH&#10;1wABXgHxn+HMPwn8eSaTFdTXUQiSVXlGHG7PBx9KnKuKMJjqvsqN7jdNpanMK+G/u805mz3qNXU9&#10;+nU04ldxJOO1fSbozFzx35pN+0Y5PtTRTWb0poVhzNx9Peoy+c8npSGT+H+9UMk+CKQDnfC89emK&#10;rSTqrc+uMVFPcYz7HvVKa7yfYc4xRcpepYefPTd7VXu5WCf561Gb1QOn1FVri43HPPvWUpFJXILq&#10;72sdtWo/D2pWumx6hJaXCWcxwkpjOw/Q9K6X9n3wLD8Tfi1p9hdRiSzh3XNwp4DonOD7Fio+hNfZ&#10;viXRrHxJ4Sn0ue2iaxaIxCEr8pHYe2MDGOhAIr5jOM8jhakaaWr3BtI+Nfg/8KdS+LfiqG2t4pF0&#10;+ORftVxj5Il7jPQsR0HrjtX21pWmw6PpsNrBGsNvaxiKNMcIAMAVi/Dfw3b+HdChtbO1jt4YxhUR&#10;cYH9fqetdJcRK0PLfMK+PzzNHiKnLHZGMpXIIPmnXHTPOR0qzfy7V+9nHSq6FbdW28ljgVXhtbia&#10;4ZpmO3+EV4MY31J6E9jKylvM6scj2q6kPnPz071Hb2wn4PBAzzU891DptrJcXEyQ29upd5ZGCqij&#10;kkk8AD1raLbZUdrMtmFbWPd17GoRL5jDP4V5Vrv7aXgu01Jbe3/tTVMNt3WtthT6kGQrkfTrmtLw&#10;9+1X4N1KYxXTajpLMcIbu3+Vs4HVGbA56nA4NdjwdWcbpaGipy6Hp8Cbh0+90qvNb7G9OTVmII9l&#10;Dcxsr28y7o5EIZHX1BHB+oqB8zvu3etctSk4b7kSjZFVYPmx1zTUDxyYJ/KrkMDGL/ZBpXtsN0HJ&#10;xk1ny9SNXsL9n8pGPLAjIzVUDEg/2vStOKHzLVgzLtqpe3S2X+rj3OPSqdNdTTlsKzLFatj5WPBq&#10;qbmG3UCMbmxjp3qHc15L8+enT0qVYjBJng/h0qZVLKyDQelxM6quSoPpU8ayMRvG76060g8zHy/N&#10;64q15eUO4Hn2rilUlcNxsShl/u1IidQen86BCF2ntUgl8vcSO2BmpcurAaY2K/dri/jR8WIvhR4V&#10;e+aPzpmkEVvHnAeQgkAnsAAT+GO9aPxF+Kml/DXRTeanN5SZxHGvMkp9AP69K+TPjZ8Yp/i74hWf&#10;y2tbK1BW3hJzwT94/wC0eOnYD6n28lymrjay5l7nVlabHO+LPE99418QXGoX0sk1xcOWJY52jsB7&#10;AcccVnpG2d3T1pVOG7/Wnwj1r9hwuHhRgoQWiFoOCZJx9akWHIxhvm70LLuXtTkZiev5V18zHoBi&#10;z0OO/SnIGX/aA6ZoVz/FTlbgjp9aOZiYRoff8aVh83QN/jSK5A4+81Of7n8XFLmBNAy4OOc9qa0R&#10;DdqVZS7+nX8aUSFV4H4elPmY3qNY5GMdelNlBPQbR14qXfn72PbApjZI47cVXMgS7kfzEcfe+lJu&#10;5x1PQ+9PY4K/zprfMenUUuZD0EKYG47qZJGdp/njpTjIzDHb+tNYswP86YyqYtw78Hn3qvfHI6df&#10;0q380Z/xFUrhN8hyKAcr6FG4VSG6/nVG8T5sZ/A1enj3fLnqap3H3ff6VMhqJnXSb0z0KjFZFyOD&#10;/s9ya17ltv3u4rKvW3IflHpk9axepcVqYt6+8sFOOayL5Wy38q2bzgH69TWTf9CR9KxlY6INLcwt&#10;Ryc9OnasLUR81b2ojIbA+vvXP6k25z7VwVDqhuUWfDYOevrV7TBlmPoMiqLDJxVzTD+8Ix2rhduh&#10;0WHXK+ZLnHXnHaoVQrUxjxIc9M03bljikCuZPgtj/wAINpeB/wAuUP8A6LFObjpUXgliPAuln/py&#10;hz/3wtSP97mq1Rav0LNgVEilxuXOcetXoP3knHHtWXA2T6VpWoBIatKZnLuaVou8/hita0Xpmsuy&#10;+7/hWlb5bG4H8q6oGMt9DWs0yVPFacHK8t9OazbBc7cLgVo2vb6d66o67GMpdjRt13Dv8prRszuI&#10;6LzWfbuEPT64q7bDO3GeK0juYTRrW8u3d/F/SrqTYRazbWJiN3O3rV5IWBwBx09a0VupPNoXI7gE&#10;denSpVmzjPb1HaqkMBA+6eKnWAufut+PanZGZP5+R7UJKN2enpTVhY+vp+NL5Dbu/wA1PQB6zFRT&#10;ll5z/LtTfJYL07d6PIYj7o47UtA9Bxfg0CQ4z+vWmiFtv8Qb0pyxEjHbtzSdrE6itN8vX8zSpcjd&#10;yKj8k/xcivV/g/8AsW+NvjHEl3DZx6TprAEXN9ld455VANx+pwOQQSK48TjqGHjz15KKNI05PZHl&#10;wuPX8qPtGWArvv2hv2Y9c/Z1vLNNSngvrS/B8m4gyoJAGQVPI6ivOFcH/wCsOlXh8VSrwVSk7pil&#10;GUXZ7lkz76aZcNnG36VBu25x82aejCQfe/8ArVvpYj3iTfx696a7bRn196FjY57ntQYjJ0B+npVa&#10;D1GbsN29uaUuAvXnvTkgJHPrTTBt3dOtGgtT0H9nz4oSeD/FEdjczRrpepShJTIcLCx4EgPbsD2x&#10;16Aj6kjtwdqyyNt7MDwRXw39lkJPy9q7v4dfHfXvh75Vu0p1LTE4NrOSdoz/AAt1U/mPavmc3yNV&#10;26tLcJRufV6WTWz/AOjXO3d15q2VLKBIqs394dRXkuiftReE7mJXuF1GxnY4MbR+Zj8VOPzwfaue&#10;+JP7YCxW8tt4XsZfMOVF5d4+UY6hBn36n04Oa+bp5LiOazViFFtWZ9NaNah4l3EMvUY6/Sq/jDWx&#10;p8MdpAcSSZZj6CuC/Yol1PXPhI19qt9JeXEt1KyGVvmQZxjJ685PtnFdBqli9/r9zMJFkwQFwc1x&#10;4jD1INwXQ7PZ8lPmJbO7t3jJuFLMehHJqUz27rtjkVuwU8YqG90p7N45Avy9WHqKsNaQ3katHtXP&#10;cetccW+pwXu9QMxC7VXPakaJHh/nVO7t5rXLRu23OeaZHNJMvzHaccD1q1cmW+hNJaG1wyfeHPWn&#10;TKtzErcDPXIqMecVb2H5U77SqW+1l7cEU9XuTYptZeTJuj+VfTPFZniPxFa+DLJrrVL+1sbbqXmf&#10;b+Xc/hXkX7WX7ROpeAbiHQNDdra6mjE090Bl1ByAq56euevIxivmzVte1PxZdm41O8vL6Zh9+eUu&#10;3Pua+gwGSyrJVG9DWMG9WfQ3xb/bTtbe1ksfCKPdTyZVr6dCqJ/uL1b6nA+tfPt/f3niHUZLzULi&#10;a6upiC0krbmPt9B6VFbabgr781oQWu3aNvOK+xweDp0I8sUb6ENvZkdf1PWtCGNV96db2PA3fyqw&#10;luI/xrt0I5WRRx7Pepw+08jjPenC1OOo+tOWLHVulGgcrAS4X5vWlE2cfw0oiy2Ofxo8oN/FRoIc&#10;0zSkbm3GjzCT0xk0CLntQsYP+NPToPYN3+H0oD4GefzpwiwPx/Ok2KBtH/66asxDPMbP97ijzCf1&#10;pxZQ3YfWo+kfLD8aLIqwGYhcj6U0y89qmkgNvApmidRMu6Mt8oIz1HtxVUqpb69Km6DlHNc5OOvv&#10;UU17sUUjABWJOePyr6Q/Zh/YGi+K3g6PxF4qvL+wsb4B7CC1ZVklTH32LKcA9sdue/HnZlmdDBUv&#10;a13Y0p05SdonzX/amU/T6Utit1rV/HaWVvPdXU3yxxQoXkc+yjk19nXP/BLjwzeagjW+va9Darne&#10;jGJmb6Hbx+Oa9p+D/wCzN4P+DFlCujaVb/a4l2vfTKJLmU45Jfrz6DAr5TGccYKEL0byfbY6I4ST&#10;dmeB/sxf8E+444Yda8eQrPM2Wi0vdmNRwQ0mOrZz8vT1z2+hfEX7PvgvxRoA0u78O6WbNOERLdY/&#10;LwMAgrgjr2rtzH5OGquj8bjxzxxX5zjuIMXXre1cmvTodkaMUrM8Bj/4JrfD8a3NcySaxJbzEFbU&#10;3JVI+c8EfN7ck16Z4E/Zj8B/DxVOm+GdLjkUYEssXmy/izZP6122/c3y/wAP6U+Rc/NubP5VlWzr&#10;G1o8s6j+80jRitbCNBFaJ8kax44AAxWfq9pb6vpVxa3Ecc0NwhjkRhkOp4YEfTNSTTb5Nu7ihLdQ&#10;fU+9ecqs4y509e5T2sfHHjv/AIJb3M2tNJ4f8TRW9jJk+XdwF2jOegKkZGMDnnjrVSz/AOCUl49q&#10;rXvjaOOU9fK0/Kj83r7On5f72FFU2m86Q9wvavo/9bMx5FFT/A5Xh6Z8e3H/AASidLdvJ8byPMQd&#10;gbTgFz2zh81wuvf8E2PiNpV/5NnNoeqQgZ80TtD37gqea/QATjIAHNWA6xxY+8zDGBWlHjDMKb95&#10;qXqhfV4bI/NPxR+w/wDFHwiiyf8ACPrqaspY/YbhZCuPY7SSfbPSsOTV/HnwUH+kL4j0OMHDLdQO&#10;sW7H+0Cp64/yK/UZQgPzenNUdY0Gy8QWkkF1axXUEw2ukiBkYehB4NepR44q/wDL+mmiJYVdD81N&#10;O/ak8ZREMNZaTjGHhjI+v3at/wDDUHjCQf8AIQh/C3Tp+VdB+318G9H+DvxXsTodutnBrFsbh7ZB&#10;+6icNtyo7A+nTNeKQz5PrzX6Pl9ShiqMa9OOjOOVPldmdf4i+LHiTxbbmG81W6khycxoRGpz2O0D&#10;I9jXNm0XA+X2ohlwdvOc1Yil4/zxXoRpxXQxITaBF4H/ANanC2z2q0SGH3fmHOKbu2n7tVqWlYha&#10;2zTtu1P55HWnvIFHTK9elI1xsHb06U72BjAnrnH86UEqOw/nVzw/4f1bxje/Z9H0rUNTmPG22t2k&#10;x9SBgfia9P8Ah/8AsN/EHx1KjXlnbeH7Vjky30o8zHtGuT+eK8/FZphsOr1ZpfMajrZHkjSgAknp&#10;2rU8G+Dda+I+r/YNC0y71S5JwVhTKx+7N0Ue5Ir7Q+F3/BP3wV4MYXGr/aPE10AOLshbdCOuI1xk&#10;H0bNeu+HPCuleDbRbLR9NsdNtVJPlWsKxp+QFfHZhx5QheOGjzPu9jaOHl1Z8ieBP+CcnijX1jm1&#10;3VtO0WFvvwxZuZ8enGFH1ya7bVv+CZGnpo07ad4o1BtQEZMKzQp5Rb0O0ZwfWvpiSdYI/wBau6cc&#10;xbs85z9PavlJcZZhOonzJeSR0xoxSPyn8S6Zc+E/EN9pd5tF1p9w9vMFbcNyEqcH0yKqrPuXv0rb&#10;/aJWTS/j74whkJLrq1x+shP9a5OK6xj8q/ZcJWdSjGb6pM4JJXNNJ9n9KVpv1qiJvrwOlSeflRXT&#10;dmZZ3bivv3FPzkcdarpN046elSCfABqHLsaEn+sX9Ka3A9vWmz3nkD689KbC017dRw28bTSzMEjR&#10;BlmY8AAe9RKfKuZ7EyHW1hcavqENnaxyT3E7hURFJZia+uP2df2bNP8AhRFFqWoLDqGuyKCXZQ0d&#10;qc5xHkdfVuvXtWN+zP8ABA/DmzfU9Wt4/wC2LgbcOQ32ZD/CPRj/ABEE8YHrXsu8XCZj2qOhr824&#10;gzueIboYd2j37gqiStE6uy8SOYl8yTzOMDcc18U/tv8Aw3t/BfxdXULCFIbPXITOUjAVFmU4faAO&#10;M/KfqTX1f5y223du47k9a+X/ANvDxMupeLNIsVZSbK3d2x1UuRwfwUHHvXn8LqrRxq10ZXtnL3We&#10;EzT5HP05qnd3vlIx3DGemagvtQZF2g7m6YFeu/s5/styfECWLWPE0U0Omble2tg203ODzuGM7COO&#10;CCf1r9Ex2Y08NDmm/kEbLRnM/AP4A6x8ftf22+bXRbWVVu7tjtwD1CcHc2PwHGa+z/hn8APC3wy0&#10;2zt7HSrN7m1XcbuaBXuGYfxlyM5Ptit3wD4T0/wXoUVjptpBZWsIwscSBVHv/wDXPWtRnZbhm7dM&#10;1+c5pnNbF1LJ2QpSLttIsCfQd6iadZ3PzHb61Cx835eg61EbtZUwu3GcCvHUHe7IbZnfEDx3b/Dv&#10;wLqmqXErRR2VuzhlGTuxhce+4j86/N2W/wDtl7NJx+8kL4+pr6I/4KBfGZZLm08J2kn+pIurwjIw&#10;2DtX06HP4/Wvl1dR8uTbyzMeF7nNfonDGDVHDuvPRyKgnbU3xcBWyT9an08XGrX8drZW815dTMBH&#10;DChd3PoAOa9M+D37D/i74j29te6uV8N6ZN8x85Cbp19o/wCHP+2Qe+DX1R8Ef2a/DPwJtpH063e6&#10;vpM7r662vcEEfdBAAVfYCujMuJsPh0403zS8irng3wr/AGEPEHidftHiWb+w7dlyttEVkufbPVV/&#10;U16lrP7AXhSfwxJHYTX9vqEceVuHnMm5gD1XpgnrgV7THc4T/axx9KkF7+72lvyr4StxBj6tTn57&#10;LsioSitz8z9TeTRdVubO4Vo5rSVoZFPVSpwc1GNTRj97tmvvbx/+zb4J+KOsf2jrGhwTXUnDzRSv&#10;A0nb5ihG4+5zXn+u/wDBPfwNqc7/AGG41jT23E5hu/MVR6Dep/x4r7HD8Y4blSqppknyWuoKX+8t&#10;TJeB/u9cdRX0P4k/4JtWv2dv7J8U30MgX5PtkKSKx99oU/zrxb4s/sy+NPg1Ebqe3h1bT0+Zp7Hc&#10;5QerKQCPryK9bC8R4GvLkjOz8w5bmKkm8t/WiUg+1c7p/iFbhPStCPUNxPzDb7GvdjK5PW1i7Icf&#10;56VRv75Yxxj8Kivb1iiqmWZjtCjqT04r2b4DfsozaxJHqnia3khxLHJb2hYYcDJbzQQSB90AZB65&#10;xXnZjmdLCQ5pvXoilHqYnwM/ZU1P4rSw6hq0kml6C+GDjAuLkHONikEAZA+ZuMdM1o/tP/st2XwV&#10;0XT9X0e4up7N5PInE7AsrHlSMAejZ/CvqvR7WOwjWOMfKoAHt/8AWrgP2yoZ9Y+BuqLEu7yDHKRj&#10;J2q4yR9Ov0zX5/R4hxNfHRlJ2he1iebsfG97rFxfRIs9xNMsZJVXfcFJxkge+B+QrNudQCN6+gFW&#10;vDPhTVvHmqLY6TYz3lwxAIQfKme7Hoo9yR0r6U+Cn7KumeD0jvNVhj1fWFIYu4zbW3sikfMf9pvw&#10;A6n7LHZtRw0dXd9i9tWed/Bj9lu88WvDqXiQXFjprjfHaj5LiccEE5Hyoc9ep7etfR+k6ba6NZxW&#10;VjbQ2drGMLDCgVRwBnj6dTyauz2GGbcx+Y55PJrS07RY1tzI643DHNfn+OzGpi53qbdjLmbZBZTb&#10;pfJh/eSkgbVGW+vsK6XToYdDXczKZnG0n09qy7C08hm+yxbVPVs4zWjbaUsrZcNnqcnqa8upYmXY&#10;syXsupfLGoCY+961e0axW2k5G524yabDbKpXb8o9cVajOwMf7vSsU9dCdeg6edbefao37euelLb3&#10;LM3PbtVYRb/ct1qxbhbUGSQt3wB1NPkuCbLEQ37mZduB+dRPdea2Oi/Wq91d/amHDKMY4NQrw3ys&#10;Rx07UnHsVzWNCO7WE8/n6V+f37SHj5viR8YtWvftEk1rFMYLbcchI14AHp6/jX1h+0X8Vf8AhWfw&#10;11C4jb/TbuNre1wcFGYYL/8AAQc/XFfDMatNI0jsCzHO7/GvuOD8C7yxEvRFxu1csW8AI+9VpIBx&#10;UES5H+NWVj3L/tV+hoeqJVTaPWn8Zx275qILhevNBfC+tVzJEkoZTH/Wopp40X/PFRTTbcrn6133&#10;7PXwHn+LWsNeXildDs3CzHftaZsZ2L39MnsPfFcWOxtPC0nVqbBzM4qy0fUNWsZ7y10+8uLO3/1s&#10;6RFo4/q3QVnPqCg/eFffGieErLwvoUOm2NvDbWcKnEKD5fr9T6mvz5tvDuoeN/H/APY+lQtdXl5c&#10;tHFEuB/Ec5PQADJJPpXz+XZ88U5ykrKJUZJrUuaRaX3i7V1sdLs7i+unOBHCm4/U47V7X8Lf2I9U&#10;1iVbjxRdf2bD1FvCRJKTnufuj9fpXtX7PvwAsPgr4XjjaOOfV7kZurofxc52LnkKP1PPsPQ2tv3y&#10;7frnrXg5nxFVqScKOiMpVOxz3w/+F2j/AA60/wCz6TZLADgySH5pJsf3m6n6dK0fiB4b/wCEm8I6&#10;lpeNv260khGeArMpA/XFakri1BCnc38qjtrlh8zNw3XPevmXWlz+0b1M+ZnxZZfsafECXWJrf7Pp&#10;9rChIWd7oMjjnBAXJ/Tjiu28JfsGX9y6yeIdbjhjGf3VnHlv++mH9D+FfT7rGj7s7ieR6Ck2ec6n&#10;869afEGMlHlUrFe0drHi2lfsN+EbYMbi41a6wwxumVePTha7bwl+zF4I8PRv5Og2syseTckzEfTc&#10;Tj8K7qO12nLfKueDTw6k4XI9cd682tmGJmtZv7xxl3POPjB+zr4Jf4catdRaLY2N1Z2ks0M8K+Wy&#10;uFyAccHJAHNfE63gErDPIPXHWvsr9sv4k3HgP4PTQwIrtrMn2JiwPyoVOSOeG6evevimC5VW64H6&#10;ivueFPaOhKc3dN6Gy1RrRXW41Ok+8gED2FZ0VwMfoasxSADtmvsYyVidVsXEkH4Uvmbgf61XSVcd&#10;cZp29QnX8qoOUk8765pXlxUDyrt9+aa9xtHP5+tVoCTJWmA549qZJebX9qrm53DPeomnDZ4rOT0K&#10;syc3mW6du3agXGcD/IqqXXafc0LOB6enNSHKWZLn5e20Gsy91TD/AO7wDTL+/wBowP4uBg19R/s0&#10;fslaKvg2HVvFNmL7UtSj8yO2lJ8u1iPK5A6uRyc9MgYBBryc0zajgYc9TqFktWfKi3U+p3Edvbq0&#10;skzBERBlmJPAr6n+AH7E9ppVtbat4zUXN6TvXTAQYYx28wj7zf7I4HfNer+CPgD4P+H2ptdaRoVj&#10;b3G4t55BkdOc/KWJ2/hjoK6+e52J0+XsfWvhM24pniI8mGvFd+pMpW0RY0ixhsLaOC3hht7WAbY4&#10;YkCJGPQKOBXif7euryX3gfSvDtjZ3l9qOqXazRrDHvwI+MHHPO/9DXsU2t/2fabVXLdTgVj2pk1W&#10;6abaxkbgsT90elfPYGp7Gp9YluvzJjI+efhd+wnNqFstx4o1CS1dwCtnZkM4zyQzkYz2wAfrX0d8&#10;N/hb4f8AhlYiHSdKtLVtoVpQmZpf95z8x+ma0LKFbdQy5z7jvV7T723ut6xzQySRNtdVYMUb0I7H&#10;608wzbFYp+9LTsiua5oQx727AdhitK14AVf4qz47YufmyvcEHpWhEqwgcc+5rxOWzTNaZ8veJP8A&#10;gnzrHivxXqWoXXiuzVr+7kuAVtGdvnYtydw557VU/wCHZ2qb/l8XWu31+wN/8XX1Z5y7t3ocZxUj&#10;6io6fMfSvejxZj4rli9PQt00z5v0H/gmdpv2P/iZeJ9Rkm3dbaFETH0bcc14r+0x8B4v2d/G9tpd&#10;vqE2oWt5ai6ieZAsgG4qQccdQfSv0Chv9qq3HHbNfBH7a194k8VfHfVLibRdSSzswLezcW7tHJCn&#10;8YbkYJJJI4r6LhnPMXisVavP3UEqcVE8yF2Mj0+vWlS+2ttHesA6yqj5iVboR0q5DbahJYG6XT75&#10;rY5ImEDmPH+9jH61+jfWIJXbRjymtFdDHarCT7yuMfNWDa6krAbvlPcdK0ILgMB0+lbxqKSuhNWL&#10;k03HWq8s+w8etDTA+1UbyZpJVRfmZsAADk1cpxjHmYteg271A7+vy+/emi982PbyMc19P/Af9i3S&#10;JvCi3/jW3muLy7XdHaJM0X2VTj72MHf684Fea/tSfsvN8HiuseH/ALReeHXAWUySB5bNi2AGwBlT&#10;kYPJ9e1fP0eJMHVxP1eL179Cox0PJDJsbPWvqD/gnj4XVIte1yWM5ylrA56d2cD/AMdr5ajl80Kf&#10;Wvuv9l/wuPBHwS0eNo2Sa9U3kvfJc5B/74C1w8UYpxw3s19oJe6enfalWf5m2k8Zps7b493vWe8y&#10;y4+Yt7Ur3u1F6cE8GvzqMepjzMtyymFflHXvXwj+2J4tXxH8a9SeLb5duRAGB4baApOfqK+wPi58&#10;SY/h14Cv9WcxeZbpiFJM7Xc8Acc+p+gNfIH7Pvwbm/aJ+JV5d3/2iLQ7dme4mj4yxyURSQR6E+wr&#10;6PIbUHLFVNkVT7vY9D/YK+AjalrC+M9UjZbe3YrpyOoKysQVaTnn5eg98ntX1kQqTZ3fT3rN0i3t&#10;9IsY7e1jWG2t0CIiLtVABgACrUcrSybs/L9OleLmWNqYuu6svkvIciaSX5QGbn6VHCV8wH05Bouj&#10;uf8ADFNQKsDbs7nwBiuWMWiOZ7DobbHznknvivj3/gpB4+uJPG2k6DGJfLt7cTbNuFd2J5HrwFGf&#10;r719ex3LghQvy+5ql4h8FaN4q1C2u9Q0jT7y8sxsgmnt0kkiHsSMiu/LsVHD1vayV7GkZHxh+zX+&#10;xtqHxGlh1jxNHcWejkCSGHO2S6GePcKR34Pp619j+B/BGkfDbSI7PR9PtbGFQAwjT5n92PUn3NaV&#10;vbLYr5aqoC8YFLcIxYMo+XuKvHZlVxL996djNzb2L0D9T03cihpyhbaegJqC3YInzbvwpgk2zSBv&#10;lG05NefGNgvoMZzIeBuFVrowuxDyLjPIHJqG61BpDtjYKpPUd6sWdnGyliq+tU32JS6lDUbW0sU+&#10;VPMkb2xiqWyWZCqjCt6dav6gFuLg/Lu28Zp1uFijwV+Ye1Yyi3sGvQpW+m7eG+b1GatR20aDcX8v&#10;+tPNs7ncON3QU06dkr9pmjA/2TuxWfsZdSohFYwy5WOLdz1Ncv4g/Zr8K+KrrzrzQ7Hz5G3O8amN&#10;mPPJKkE9a7qxFtCf3Xmv7FcCtRPOkTascUakdcZyPrSjUqUX7k2vmaanzZ4x/YShW3uJtD1C6huG&#10;O6GGchoV/wBnON2Md+fxrwbxJ4b1TwRrsmm6tayWt3CfmUnII7EHuD6iv0OvI1srOSS5uFihjQs5&#10;kYBFUckk9gK+N/2rvibovxB8VWq6OxuE0+No3udu0TEnOBnnaMdf9o19vwvm2NqVvZzvKPfsVKKt&#10;c8yFxlc56U4SHZyQPpVBZzn9KcLnHXp7jOK/SddiNC6ZDu/u0jT4X73b1qk90QMZx9arT6j5Y5pP&#10;YSNCa7/d/N61HafadZvY7azgnuriZsJFEhdmPsBWv8GvhRqfxw8Xx6dYqy28ZD3Vxj5bePufqew7&#10;19ufDP4M6D8ItIjt9Js4Y5goWS4YBppiM8s2PfpwK+VzzialgPch70ij58+C/wCxRrHiu5S68U+b&#10;pNjgMIEcGeTPY4zt/HmvqHwj8HPDPg/Sfs1jo+nxQsMMDEGZ+O5PJ79TWiLr7Ou7v/OrFjcs5DN0&#10;r8tzLPMbjJ805WXZHRTkonwh8d/gpqtt+0FrWh+HdJu5oZpxPaqkf7tVcBiAcbVVWJXnGABXt/7P&#10;v7F1r4Gkh1TxMYtS1RSHjhHMNsf/AGZvfp7d6+gnFutw0xjj8xgOcDJ/Gqt/f+WMfxN2zXoYzijF&#10;V6EcPDRJWb6szlZO7GqsNku2NfmH5CgXS7iWb8feqoG8hlOeOaGG5sbv96vAVO+rZLqN7DlX7bNv&#10;/hXoPWvkf9sO8hu/jTcCFlka3toon2/wtgnB/Aj86+uLzUItFsJZpWWOGFC7u33UUDJP0Ar4I8de&#10;IW8UeMdS1Bmz9suZJefRmJH86+34Jwt8S6vRIHqrMoD731FSbdo/rUKP820ccVJGc/8AAuvNfq6M&#10;7IJeeKjY5I/nTnwSTTS3X29KuIWfQjc4XvnHeqrnP4dKmlJ71XmbBxzQ5CK92c9azp+W9NvpV29f&#10;GQDWfcTjB4+WsZSNFFCIfMPt60ydcqTnj+dEb4qO4kwmN2ce9c1SoPmPdv2F/CL3Gu69rUn+ptYE&#10;tY3xwWdssM+wUfnX0zaxK6KG9eK8s/ZW8PDw38E7HdnztUkN22AeQ33f/HcV6tpcZkzhdu3qcda/&#10;LM+re0xkn20OeWrLVvbfZst/F0GO9EkY3bf4ielWi6tG2R90Z69Kgt8DdI3J7cV4/IyXcYtsse3+&#10;Jh+lWEgyN35ZqOFsvjd9717VYLmNSvp3qnG+wrjY4tsuMZrw/wDbP8ftDa6f4Rt5Nn9pD7TfYO3M&#10;at+7XPu6sSP9gete62rbhuP3kr5m+P8ALaeKfi9q3+kwstusdqh8v7pRBvXOOzlq9nK8Mpz1OmhT&#10;5pXPK9StPKsY444lhOAc/wARI6Edx34qrqNpcSxJJJI0m0c7T0H07VN8Q5IvCdpHJJNubgopOd3u&#10;K5/S/iElz/pE1uwRgU68H6179aUIy5WepGm2rpH0J+yr8f18E2reGPEF8ttot5+9sJp2zHbS5+ZQ&#10;f4VYHPoCPc19JMEVYpFZZI5FDKUO4MDyCD3BHevzjl8WC2jZf3cv8Uak8x+tekfsxan8T9f8RWp8&#10;P3NzaeG4rtWunn5tMKV3KNwPzFT0X29OPHx0aTV+px16fVn2lJfrEjMzeWOmDVJtUNw/7pWYf3jV&#10;IvNNL++XzB7VoWq280YVWZcdmrwq1TS0TjjuNijkufvMfbHanDT5BypIOOxrQtrZVUbT+NTKcZx8&#10;xH61wSlLqNlFHeP7ybz0+tTRqs67tvTqPSrO3lciiJFLFc9+lZudhD7RIzHu/uilPHB6daesaxfe&#10;zg+9eY/ED9qPwv4PmkgS6bUrqFtjxW4+UHv8x+XjnoT0row+Hq13alG5foeiTXy52p97OK4b4xfH&#10;PTvhdZ7Z2a41GSPfFaoe3Ysf4R+p7V4Z40/a/wBb8QW1xb2MNvpccx+WSIt5yL6bs4/EAfhXleo6&#10;zdavcPNdTy3Ez9Xkcsx/E19ZlfCVWclPFaLsHqanjbx3qXxA12W/1K4eeSQ8L/DGP7qjsKy1Xdx1&#10;qNV+f0INSxn3x9BX6NQoQpQUKaskA+NQAKcAAeBxTGbb9f1p6OCPm/ADtXQr7C8iURgGng464/Hv&#10;UPmjHenFty/eoKiTKy57fjRvGVY9f51COP8A9VBdSf60ATg57bcd6Rmz15GepqFZcemfrxQ03oTV&#10;LcWhNv2enTFDOB0+8arvNn8aQSc9fzqg5iy0nPP0+lCS49PaoDLu6mmtJj6fyoDmJi24ZOOKQvlT&#10;24/Ooy+G2/gKFOP/ANdBaaY4ttWo5nDHgdulNeTP0NOtkjmZleTy+DtOOCe1FupJBOxAx7d6pSkl&#10;261YvGBb14qrI/fmgCrMMjp9az7hPm6n29qv3ByT1/HtVC6fj+VVdsoz7ngN61lXnHy9s5rUunAJ&#10;JB9KzLs4Hp7VnLQpamPecs3TNZN6FPTp7dq17/a278xmsq957Ba55WN6dzD1L5gwx19e1c/qC5f/&#10;AHf1rotTzg9f8a53UB+8brXn1tDtpq7KDja9W9LH73jv+tVWGD+NWdNXN0v+cVwnQWZVxK317jpT&#10;fL561LcjDHrj2qJUBqkTo9jn/BeD4F0kf9OcP4fIKmPTmofBZz4J0vj/AJcof/QBUzj5vapNL2JI&#10;Bmr9pVGLgjr1rQtFA9u1aUzM07Ns/wB7jpitOzdmbtWVaLtX15rWsjhQPX2rshIwloa1lhffitK0&#10;Abp97pWXZDC9P/rVqWpJ/wDr9q6ImWxoWwy4G4fStG2G1qzoOPbHp3rSsTkn+6a1jZHPK5oWzsUX&#10;jp2q/asybWUfmOlVrZwENXIJQPf8OlO99SVK25IJJFx9e1TRysrfNnPp601J1B/n7VYEwI9McU1L&#10;yC0XqN3uc+/TinIWAHXntTlmWMn5fm6fhUn2kBcd/SnzaCsyEM+ejfhSmVuMZ9elSm6XbwOaj+2q&#10;q/QVl7Rhy9SEzMCetaHhnw1q3jTWYdO0mxuL69nYKsUK5PXHJ6Ae5wK9M+Av7JHiX44Tw3Xktpei&#10;t8xu5l5lGedi9+/J4+tfbvwT/Z98P/BLQlttNtleY533LgGWQ55ycD/Ir5TOuK8Pg1yQtKfbsb08&#10;NKR5R+zD+wNZeCI7XW/F23UNZUblswd1vbnscY+Zh6ngdvWvpq2WOztUjRRGoGAoGBSqqrF1/Gq1&#10;1OFZPTdX5TmGbYjFz567v5HpU4KC0PPf2rfgLH+0F8NZNJWSO31CN1ltLh0DeU4P54IyDjsa+XG/&#10;4JdeKLC18y48S6aWJwFjt2P9a+6Vl3nge+TQ9mtzPFNJy0fKjsK78v4kxWGp+zpvQUqMJvmkfCN3&#10;/wAEvPGUdvJJb67pMkijKpJG6hvqecfka8l+JX7NXjv4RO8mqaLcSWsZObm0PnxADuccqP8AeAr9&#10;TZ73y0yPvVBfW9rfWrLNGrKw5zXrYPjjFwn+9SkjCWFp/ZPx/j1hTwfvA8+1WLfUFMidGXIzg81+&#10;k/xA/Yx8EfEnSLxZtFs7W4uh8s9rEsUynOchgOv1r4c/aG/Y28WfAbUZriGGbV9DXLrdQRktCmcA&#10;SDsfccV95lfEuFxnu35X5nLUws46nAmYmTj5QTnHoKkBaRs1h2mrZHuOMdKvwX+//D0r6XpdHK9z&#10;Rw2PfPb0pux9/XH41HBdFu9TJN+ZHpQDt0GvGxGcGmOHc4qdmOM/nQTzU8qYFix8Tarp9l9nt768&#10;gtwc+WkzKpz14Br0D4N/tKah8L7aOxurJdR0+NiEG/bLGCckA9CBk4Bx164rzfdtNNYndXLUwsJK&#10;0kaOo2rH1pZ/tR+GvF2kMkd+mm3Dgr5d4PKK8dc8r+taWk/ELS0jSP8AtTT0bbwRcoQf1r45KfJ1&#10;3H6dKFJPf8a8Wtw7QlH3bpmSjGx9yR3X2n/lor59GqKWVZZV2N7Zr4oi1Ge2U+XLLFuxkq5XI/Cm&#10;vq92T/x93P8A39b/ABrjp8N2+KRDimfYXjD4j6N4Jtt2palb2p7ITukI9kXLH8q891f9szwzptxJ&#10;DBb6pfKvAkjhUI303MD+YFfOtwWuZC8jNJI3UsdxPaoWtF9K7qOQUYSTk7hGKLXxi8cy/F3xvcau&#10;9v8AZY2VY4Ygc7EUYGffqfxrDsrRY3yy78DgdK0BbdsZp6wbew4r3qdONNcsUaFWG2LH3q3HBtpy&#10;J6U5X+bpWjkJIdHE+MdqcsTHjpQsmMZP05pfPAP6UlIXMKU2+vPFKIm/xzTRcA9c9c8U6OT588mn&#10;zFKIpjY/xEdqckbe3vSefgenPrT/ADt+e5+tPmJ5RFUjhj+NLsx3pu/5ufrih5MGqUgsx3lsW24x&#10;TTHhuP8A9dI1wMc0x5MrSEkEilz2+pqMpxTvOweOfpUk0MkUMcjoyJMDsJGA+ODj6UcxYt9e3Gop&#10;H9omeVYUEaA9EUdAKoyHbitbwt4cvPGHiGz0vT4/OvL+URQoT1J/zmvrcf8ABNDw/J4OhWTWdUj1&#10;xolMkw2tAH43YTA46968fMs8w2AajWla5pTw8p6o+av2cfhSfjN8XNJ0SSOZ7GRmkvHi/wCWUSgk&#10;5OMAEgL/AMCr9Mo7OPTrGKKGNY44VCIqjAVQMACvM/2dP2YtK/Z60e5W1mkvL+9Kme6kADYAA2rx&#10;wvU455Jr0u4uOOetfknFWeRx9e1P4Y7Ho4en7NErXO2PsPw61GtxtJzldxzUERMshJ9eKdez7F9/&#10;WvlFqbc1iSe/YIyntUMVw0iY5APGaprcC/k2hvYn1rQVdiYx04yapX5hRdy1EAq7V6VHPPxmoY5j&#10;GjL121k+N/GWneBvD82p6peQWNlbjMssrbVX2+pPYcmuiKuhynpqaEcu+Viv41I0+e+Kx/Cvi3T/&#10;ABb4btdU026ju7G8TzIpVBAYZx354ORg+lWJtSG3u1Jxb2IUlYlu5jEh2/hnvVcSLbR7pGw386jH&#10;mXUvTao55q1Bp6h9xG8t3NGkTPVsrW8zeZuCls+3SrVvbyMW+bbxjircdvx/CMcVKEW3Qf0rNyua&#10;RgR29ksifdyw9e1YvxJ+I+j/AAp8LXGta5eJZ2Vqm4sT8znsqjqzHoAKb8Tfi3o3we8JXWsazcJb&#10;W9uvC5y0rdlUdyfSvzW/aF/aF1T9oPxrc3+o3EkdnEzCws1Hy2yZ+UH1bHJPrnHFfT8P8PVMdPnq&#10;aQX4mdWooLzIP2i/jfeftA/E241q4ja3s4/3NlblsmGIHIyf7x6nHGa4+1jXYD6HvUNqpDc4qzEN&#10;px+P0r9qwuHhRpqnTVkjzZSvqyaNc1ZQDgY+oqBW4/vf0qVW4+vfFdBnbUsgDH3f/r1G0qovJ2/j&#10;TJJ1OTzwK+lf2G/2ZbXxVC3jDxHYrdWcb7dNtZl/dykfelZSMMAcBe3BPpjyc0zSngqDrVPl5m0Y&#10;3PEfC/wS8Y+OWjbS/DOsTxzY2zGAxxNz13tgfrX0B8IP+CeEOnmHUPG16LqRWEg02zf90P8AZkcj&#10;LZ7hcfU5r6m+3qTtVVVV4AAqKZt646+gr8vzDjbFV1yUlyr8TX2MehleFtDsfCunrY6VZWmnWkPC&#10;RW8QjRc8ngY7nNa0UbTSqM8Lg5zWBrvjjw74E3NrWtabprddk9yqN+C5yfwFcD4g/bq+HmnWWoR6&#10;frD3V9bxyCBRaSbZnAO3kgDBOOTjg18rVqVKj6tmsaVtWe3gx28B3L+NUHmxIW/pXwDZft0+PryS&#10;48/xPJGEy3/HvBj6D5Kh0/8AbP8AiBq2pMsPiSdoVIY7raH5vb7nSs/qtVXckaS8j9BIENzKMnd6&#10;Vs2pWKP3x24rItJljCuGBDDIIq6juY1ZsdMgVnT+JF07n5lfthxLZftMeLxg7Wv2cZ/2lVv6151B&#10;cZNdl+1fqzat+0V4umk2sf7TmiGPRDsH6LXBxyYHf8e1f0Nld1hYLyR5lRe8zTFx05qSOT5vp3qj&#10;btuPt9elWYWwfX+tektjOxfiPyfyqYsoX1qjHPsVea0PDOg3njbxDZ6Xp8bTXl9II0UcBfUk9gOp&#10;PoK561RU4uctkWem/Av9nuH4n6RdalqklzDasfLtUgYLI5B+ZjlT8o6Y7n6c+w/DH9nrQfhvqf2+&#10;xjvJ74gqk11KrNEDwdgUAAnpnrgmup8GeFrbwho1rptmvl2tlGI0IOS/ck+5JJz71u2loXul44T5&#10;iPSvy3HZriK9WSUvdfQwdTsTLF5cSx44B9OTU9vD5KBVbcp9TzSR/u2ZsH2oI8qFpGbb247V5qir&#10;mce424wT83ygGvhf9oHxbceN/izqnkqZpGuWt4ViJk3BfkXH1Az+NfWXxt+Itv8ADf4f6jfXEnzN&#10;GYYFD/M7sCBg+3X8K8Z/ZR+FjJBL4q1CM/btQLC1D87Ij1f6t0+n1r2ctkqClXfbQ2pW3Lf7O/7N&#10;tv4dso9W1+zW41a6GY4JlV0tl4IJUjiTg89s9jX0L4d0H7LGh27V4AHsKo6FphleP5flz1austl2&#10;KP7uMCvOxmIlVleQSk3qybdtUKMDHTAqAyEA+9Id5YKO3tTSMyKv5k1xqKvcnUdLcMFWPHQc1k+L&#10;fEVv4P8ACOqaxN80em20lwygZJ2qTj8elbBtm2MP7vNVAFklkjmVHhmUrIjjKsD2I6VpDSScloGu&#10;7Pzw8N+E/F37WnxNvruyiaWS7kMlzeTZWC3HYE8+mAB6elfY/wAAf2T/AA38FoLe6W3Go68qgyah&#10;cfP5TbcN5QIwi5zjvzye1eg+GtA03wtp5ttJ062s4txISGJY0B+g61ZWCR5D5je5B6V6GOzipVj7&#10;OOkeyNPaNmr5qiL5WB9hQ0pdgq854OKprHvXjOAKjvLhlGyNiOeSBzXgysnclovSXEdq26RsDoB3&#10;NVp9ZCwttjZWbgZqrDAUYM43FvU5wKm2rNcAMG49qmLMx2lh7lv3m78a0GZY4/l9AOKr7ltYvmwo&#10;b/vo1E1xJcoBGFhUdCOWNVyxRSuWndQQZC27+EZ61n+JtJbWNNcmHZGBnPXNaGmWcatmZ9xXk5rl&#10;/wBpL456T8Fvg/qd41xHHqU0TQafF1aWcg449B1PsKzo0p1a8YUt7nTST3Pz6/aI0ex8IfGzXbPT&#10;cLarPvCLjajMoZlGBgYYtx26Vy1tqm9Thv1qHSdH1L4j+Lrexs1e+1bVrgRoC3MkjHkkn8yTXoup&#10;/sNfEjQr63hTS4bz7QQDJDdRlI+e5JHSv2Gni6WFpxp1Zq6QSaW52n7GvwlXxrrM3iS/jma302ZU&#10;seV8uSXB3lhyTtypBGOfXpX1na2hSThfljAx6VyvwH+Dy/CLwDZaSX824UeZcMOVMjY3Y9uP0zXc&#10;ICpb1Ud6/OM0xksViXUb06HFOXMEUHlqXXt1AFZ95FHfRutxsZX+Uow3ZHofarl7MyQfI20NxzVB&#10;LbcRuB5PX1rz7W2KiUo9BtdLO23tYbdXOWWGJY1J9wo/nV68VbayG0KvGeBWhHpjzOu01T8UrDpG&#10;nSXV5NDa2tqNzvK4VVHqSeAKr3pPVjleRmW6+bGJOPM/hzWrbae00S7j7knmvFda/bn8A+F5biMT&#10;ahqTqCENtbYVmzjGXKn8cYqjY/8ABRbws0HGi68y7sDiI4/8frq9hLl0LjRdj6Rs7ERxxgIo3dfe&#10;ljX/AEpl/hz0FeR6F+294A1lEWTV5NNl7xXNs+4dePlDDt2Peui/4am8A22mSXx8S6c0ca7iqlvN&#10;OPRMbic+1c9ShLZBKNtGehy/f9Bjsaeu0IU/i+lfMvxI/bpm8W39rofw/spX1DUJ1giu7tAuSx2r&#10;5aH1JB3P09O49o+GEeu2HhW1h17UF1PUlTE90qCMSuSTwBjgZxnAzjOBms/qkox5pi5bHZR3Mds2&#10;3O+T09PqarzXKzPgk5HoaqzAEcD5u5pIjxzjNRy6WIl2LbBZMBW27TjmnTiO2tWmLfKoLMewHeoo&#10;nEHByxxmnyxSX0LRmNTEwKsCOxFSmk1cOU+Ef2i/jA/xS+Idy8NzcSaXbuUtopG4jXAGQOgzjP8A&#10;jXGQRfL93r+tfUnjz/gnDYa60t14Z1afT7jDP9muh5kLMcnAbgqOg74689K+XvEWiX/gXxDd6Tqs&#10;Jt76xkMcqHsRX6vkWOwtakqdB6pbHR02JouGI6YqYPj/AOvWel6D34xkU5rrtX0XKQy95m0/hUFz&#10;dCIdfc5qpLf7P4u1el/sx/BYfFjxBJqOpRltD09grJnAuJeDt/3QOT9RXn5hjqeFpOrMa01OZ+Ff&#10;w01T4x+JkstPjb7OrKbm4I+SBCcE8kDPXjqcGvtrwJ4H034eeGbbSdLj2W9uDliQWlY9WY4GSfX+&#10;mBSeHPCGmeEbA2+m2trYxOd3lwoE/E46mtaABF2gc9sdq/Mc2zmeOnrpFbI53UbY5IC0+GPqcY6V&#10;xPwq/Zy8MfCPWb7UtLt7i4v75y5ubsrJJFnqqEKNoOT05Pcmu4s7ffIWPzZq3HAsUZZuNvBFebTq&#10;yjFxWiZPMxgiMjL12qM5PanXFzh8KPbI/Wmz3fnLsUY7fWolXEfVW9qmT7AL5ZMisv3fU05lUf8A&#10;Aj+VLbM27b2Jxin+R9nj3SfgPWs99iuUYiNNLwvA6in74I3/ANYzNVWeWaZ2zjbjoKhG4DcR+nSk&#10;SaEt/G5IaRdvTFRm+hRRhnbPoKomMHk/xfpUiW+/7v3V5JPao5mHKip418M6b490GXS9Xs4b+xnI&#10;LRyjuOhBHII9QQa86uv2O/AcxXyNFkte5aK8mJ/8eYivUDdeS/7uNfZjz+lL5slwR+8Zd3UDpW1L&#10;GV6StTk16FqVlY8K8S/sN6Jc2kx0u+1KyuGIMYlkEkSjvkbd361wet/sS+LtKYm1vNNvo+do3sjY&#10;7ZyMc19YEyKdu5vl6AmnQXkigK37xc9GGa9LD8QY2l9pv1EpHwz4g+CvjPwpC8l54fvjDCCXlhTz&#10;lA+q5FciutqZNrHay8EHr+Vfou6KDncqfU4xXB/EX9mjwl8UczXumxw3TD/j6s2EUp5zzjg59SM1&#10;9BgeMJJ2xMdPI0py1Pih9QWReufx71G92Ccbuld58Yv2QfFnwntp9QtF/tvSY2OZLcFpY155ZOvA&#10;6kZArySHWsjlvmHUelfaYXMKGJhz0ZJm25ui5yfvUhnwM46/pWVDqYdeG9zzUwvgTwcf1rqF5GiZ&#10;/wAKgurvyoz9O9VDf716nrWv8OPA938VvHdho1qsm2ZwZ5AuRFGCNzH6D17mufE140qbqTeiFe2p&#10;6p+yX+zsvxAu/wDhJNct5DpNvKPskZI23cikZ3KQcoPwyePWvrqzUBmByEXrtrI8L6Lb+GfD1rpt&#10;pGEt7OJYYVHZVGBWvCuyJUzhupxX49m2ZTxlZzlt0Oecru5aFyrfKq7VHQdcVDAjTScLuVeTTohv&#10;m2qPwp2FVGVR8ucn3rzCt0RjShNP5kjDk8IvP61R8Z/ETQvhdozXWtaha6fCoyqscySf7qD5mP0F&#10;fPP7Sf7al94I8Y3Xh/wq1qkmnEx3d3IgkzJ3jUHgbehJGc+mMn5e8U+MdW8Z6s099qFxe3s5y800&#10;hdsH69hnoOBXTHCyqNI2hSk9j6L+M/7fl74gaTTvB8M2mQsQPtbgNcyjnIA5VAePVuOozivoT9mb&#10;4FxfCLwzNcXE1xea9rWyfU7iZ926QbjgDJ6F255LE5J7D88/C12fC2pWl0sSStY3CXH7wkrMVIbB&#10;wQcHGOor7v8Ag5+3H4R+I1tHDqFz/wAI/qe1Q8V2w8l25ztk6Y/3tp5Fb4rA+zguU0lTcUe3xDYP&#10;m/KnTzkeg7dK8q+M/wC1d4f+E2nsIbiHWNWYborOCYHA4+Z2GQowc+p7DvVn4XftOeEviZoNveNr&#10;Wm6bdNGpuLW5uBE0D4GVBfbuAJxkcGvFlEI3senLG1w21enenCHY23+73PWuX1P46+DfDelzXVz4&#10;m0UwQLuIivI5XI9Aqkkn2AzXnukftyeG/FHxN0/QbC3m+yahJ5S6jcSiFFbBI+QjOCcAEkHJ6VLi&#10;aI9vFv8AJ0P09ahntgRzwemKsrdRxjaW3etRkb19vXua5ffT90rlOe1PwTo97dtJJpWm3E7HcXkt&#10;I2Yn1yRn8a1bXTFigVQuxVGMDsPTHpV6O0OfljK5/vd6Htfm+ZunpW0sRW2lN/eHKeUfG/4SeGPE&#10;dn5l5pGnyTs2TKYF8w85PzYzz9a+Rv2gvAOn/DbxBZjS1khs76NmEby7/LdSAcZ5wQQeSeSfpX27&#10;8VkWKzHzbdvIYngYr4G/aI+Kq+PvHrpbSxzafpeYYJF6SkkFmz9Rj0wB6195wfWxFSqvebSCVuWx&#10;gpc+Yvp6V7P+xt8MbfxNrd54g1CHzodJdUtFbDI0pGSxHcrxj3INeAW2sLIT83519x/sr+GLfS/g&#10;ppDQxspvYzcysx5Z26/oAPoBX1HFWNdLCcsN5aHGzulneQfe/DtUGr2Fvr+lXGn3UMd1bXUTRyxM&#10;PlkUjBBqwNNaBmG7Ktn8Pwppt2UELv2/xGvy/lcXzIzufBvj/wAJ/wDCCfE7VNH8qSOKzu2WJZOW&#10;8onKE/VSPzr7y8MtHp/hPTYI8+Tb2kUa564CAD+lfJP7VGn295+0fBbWSvNdXUUAnVRuZpegwBzn&#10;YE49frX1vbQKmnrHHu2xoEXd3AAA/GvrsyrOtRpOW9iqjbSJjdbx8p6cU85yo9s1HbIrNgdasGIW&#10;825zt4714ns0lqSfMP7e/jZrvWNH8PWvmCVQXmXGFYtjGPcD+de7fA/wJF8OPhlo+kW8aRyRwrJc&#10;EAZeVgCxPrycfQCsb4g/s1eHfiT8T7HxJeXl809vGoNvHIohYqRgnjPbsea9KitTaBmxz256V04j&#10;ERdGNKn03CUnZJDzII49gxwQSfWpLeZmb0/TNRxQby2RViyAz3x0rz1Te5Vu5Gzs/Q/N6UI++TjP&#10;y/zqScC3bdt3N0FOhj2pyMknJo5eUmVkPZdydsimOWTBI/KpEZnH8Py1X3M07f3f0qVEjmJkiO/P&#10;45qW4K7VwOmc+9NTcE457iopWYVUad2PmXQSTO7HH0qrfXJCGNecj5j7elWbmTZZ+Z/EDtA9apQQ&#10;SXDHd8u75iTVSpvZByvZDIrbdIAfu96nYtB935Rg/jS3F3DZfMzb16HAzmsu98QyXoKxxbV6dOaO&#10;RLcaVia1t0ij8y4lEasSTTodYhB8uG38xj1dulUbXSJrw7pWZiPWtnS/D6wJ83NEqlloVra4sEbX&#10;SfvlG3HAU4qSPToVXaIe1aC2SlflHK1atrAOA232zWcqisHLdlW0tVCr8o/LpWb8TfiPpvws8Iza&#10;lqEm1YgVjQdZ5MEhRx3x16Cs34v/ABf0f4QaJ9r1K4XzMHyYEIMlwfQD09zxzXw78WfjVq3xZ8Qv&#10;fahL8mMRQpkRxgeg/X6162TZFUx1TnkrQXXuXtub3xb/AGgte+LOoM15dPDa7Qq2sEjrAMd9uTk9&#10;8n/CuEe5Lluce9URdFu7H0yKQXm44+8T0FfqlDC0sNDlpqyQLVFzzefvZ/GmvNlvw5r03Tf2NvGG&#10;u+CIdYtltQ00PnJaPJtmYdu2Mkc4zn8eK8k12G68O6pcWN/BNaXls2yWKVCjKfoajC5ph67cKU02&#10;hcrvoWLm9CKR+Vdt+z58Db746eKvL8xrbSbVla8nBG8Kc/Ko/vHB56Dv6Gr+zd8F7r45+OVhYldJ&#10;sCsl7JnBKE8KvX5j+Q6192eFPCGneB9IisdNtYrO1iGFRFxz3J9SfWvmuIuIvq/+z0Pi6vsEm0iH&#10;4d/DXR/hloUen6LYx2sKAB3A/eTH+856sT/nFdCygJ82K434rfHjw98EtLjm1q4cTXAJt7aFd002&#10;CMkDoAM9SQP5V4pef8FI9O+0Hb4XumjUnBN6oJH/AHxX5m6NavLnerLUXLY+nDKsrbeq9QPSrllj&#10;bz93HX0r5Zt/+Cjti/zDwtd4HX/Tl/8AiK+gPhZ8S9O+LHgy31rSpC1rNlWRuHhcfeRh6j/6/Tmp&#10;qYOrBXki4xa3R0VyvkqzMeh4rNkRpZizc/4U3VfFum22q2+kyX1rHqF0rPDbPIBLIq9SF6kD19jV&#10;mVvNG1enQ+9T7FxV5IU4oryzsvyRjtySKfp3zN8wpwt8NjNPVcDj72cUSa6HPZ3OE/an8QJ4e+Cu&#10;rNvKNcKluhyBncwyPfKg8ema+JfP3Scnv0r6Y/bu8eQ2/hjT/D6MGuLiUXUvqigEL+eW/Kvl0N83&#10;oc9q/VODMLKng3Ua+Jly2NCKTDf55qxE2T2x6VQtnwvU9av2YEm3rya+zvbcVuxNDa+ev931qW+8&#10;PyW8WcluMj3rQj07ycFnwGG5ef50mqX0iQ4+UYG0nrmlFvdBbucvM4HU9KpzyYOcipr1sStz17el&#10;Z9056VQKKI7y4wCO3UnNZrXA/rUl1Jxt/i9KzZ59mc1lPY0ii8twoU4+gq/4A8LT/ELxvYaTbttN&#10;3J8zkZ2oBlj17AH8qwFmwpXJweeDX0Z+w18Lk1G1v/EUirI3mmygyM7OFZj+OQPzrws2xv1ei5Lf&#10;oTUkkj6E0PTkgtYYoY/LhhURoqjAAAwMCuntbTyIuuMcmk03RjYIpYfvMc+1SXEjZC/3jz71+Yun&#10;Oc3OfU57kcKmeVt33e9TzRKo2rn0wfSrjxRwRLGo7fMx70iWJdNxzxx9a6Pq7SugS10KMVuqt159&#10;fSklYAZbktwau/YfLbdxyKqzWjKQFCyMOaI0bbs0lEwviP8AESx+Fvge+1m8kjVbWMsqlsea54VB&#10;7lsCvibxj8ah4oTzpZM6hdSNNOyDG52J3fgf619g/FL4F6P8bbS3tNejuGjtWZ4milaNo2YYJ44P&#10;bqCOPrXzz+0N+xXY/B/RE17Qbq9urGKVI7qK5Ks0G7gPuAGVLYBGOCRXo4bE+z91HRRqRg7Hgfiv&#10;VtR1+OFlVn+yt8pY9s07TfFmpW2n3FjJYQSx3Me0sy429wwx0IrsLbSLGS0Ky7luM/Kiqdr+2fX2&#10;rLuNIWecxplVXnlfu121KLk+e56NOtK1jnrGBd8hm3p8g5xwTXpX7PPxw1H4IeJMfPe6HesPtdqG&#10;yD28xPRwMfUDB7EctNpKELbxbZWY44rpPhL8JJfiZ8RbDQYd0PnPvuZUH+phXlz9ccD3IrnrU1yt&#10;yMakotan3fD5N5Ckkbfu5EDq3qCMjirUMCeWO4Hc1VttM+xxRwJny4UEa854AwKtFTa4APv1r5yo&#10;lfQ8xaMkEG1uGKAcj0NOQvGeDuqGSTeu7P1BqeBlKfnn3rCcbIXK2x4mZl5H5UtvzLjDYbvSoyuP&#10;u9sEmpBHsPy+tcsrLzCzT1LdtJHGvzR71xxmvmD41fsTXmnTzaj4SmlvoWBd7O5cedu5J2EAAj26&#10;/WvpxF8tat2sCn0b+ld2CzKtg5+0pM1jqfmtMZLSeSGaNoZoW2ujjBU9CCKct3mvfv8AgoT4M0/R&#10;vEehalbwpDeags0dyUwPN27CrEf3vmYZ7gD0r52hfH0r9gyfHrGYWNdK1+gOOpofagT/APXp6XK7&#10;+vy4qiDtX8c0obZ169fpXqaE6l9rtXJppvF28VQe4war3GoCI5J6Cq0CzNoaiMds+lMF/uI+bv8A&#10;lXPnW1Uk55Hqary6+0r7Ub7x7dazlKMQiu51UuqKuPm/Oo/7UXH8RPpW98Kf2cfFXxVC3McH2PT3&#10;I/0m4Yorj1Xu34DFfRHw5/Yl8OeG1t5tVmn1W8ibey52Qtx0I6kA85yM+lfO47ibC4Z8t7vyCTto&#10;fMNnFdXaNJHbyyKo5IHSoVvuozz71+g9nodho9j9nt7O2t4du3ZHGFUj0IArxrx/+w5oPi7V5L/T&#10;NQutH89i8kKoJY8n+6CRtHtzXk4PjSlKbVeNl0Cx8unUgf4sfSmnUgh6qcmvfo/2AFS+DN4iZrfj&#10;ObX5sd/4sV1Ef7E/hMSbUbVGIGSfOXn/AMcrvnxhg1pC7EfLX9oDnOfalGobz/T1r6sj/Yu8IMoD&#10;Sapubr+/X/4mr3hz9kbwf4a1P7V9muLzAO2O5kDR/XAAz+PFZS40ocrtBiPkY3mGJbd7Eil+1/N9&#10;7gflX3Dq/wAF/Ceu+H5NPfRNPjRlKh4YVjkT3DAZyK+HtRslsNTuIFLbIpWVSepGeK9LI+IIZg5R&#10;UbNGnQX7UQn+yDiomuCzUyMct1wD3pGBPP5e9fS9BRTElmyvcGq0lwAP92pniGP51BPHvDdc96Fa&#10;5bvaxVuLjaGBqhcS5brVyaHcen41RuYufwo5kTHTco3k/H8s1nXMny+o7VauF+bpzjtVKd2cED5c&#10;dOKynqbRM+4XeP8ACsm/GARjqa1piecNj29qzNRC46Z9655G1Oxh6mCd3T8KwL/qa375fmwKwtTP&#10;z/8A1q4qy6s66ehmyEA1JZE/aFHvn61HIPmX61NpvF0rHsa4JW6HTpbU07wAuT0/CqzOd3Az647V&#10;avBiT+IVV+Y/dwaWxCZz/gxh/wAITpXb/Qof/QBUzDv703wfZk+CtJ/684f/AEAVNPCyfzpDuLAT&#10;uFX7Xrms+1PK9fWtK0PzVtTB3RftX2lT/kVp2LcL7dq9A8I/so634v8ABtjq9rcW6i9QusTj5lHb&#10;86sTfskeMLJMrDbzcdFkOf5V2Rps55yTZxtnKPX3rStZ8qOg79a0pf2f/GGnL+80eZj0+RgaxdQs&#10;rrw/fva3sMlvcQnDRuOVNdHK47mbaNizfcR92tCzn2HGfY1ztnqHmKPUHNakF/uXPf8AKtI2ZjUu&#10;dFa3Hy9qtQz+3FYNtqbKOhH4dat/2n838SlRg1Zlc3IpcNkVOr9u2M1hpqnJ5P8AWlbViozkntSs&#10;N6bG6Lj5cj86aLlQuN2D65rBOrE/d3cc4J61e8P2d94s1WGx060uLy8uGxHFEhZm/wA+tZ1JKMbs&#10;Uby0RqWEE+q38VtbI01xcyLFFGoy0jHgAe5Nfan7K/7BVv4UWHXPF8dvqGoN80VkRvhthwQTkfMw&#10;9egz361ofsU/sf2fwz0u38Qa5Elx4inU7QTujtVPZff1P9K+mIo1hjVR+Zr8t4m4qcpPDYV2XVnp&#10;0cJbWZUtrCHTIEjiRUVRgKq4A/CrEKMDubv0B7U+2jEkjO33R90Gny4jDZ4/rX5zJtvmbOxJLQhu&#10;J+dvfGapAm4lbd91f506+m2Lu3DgVVspSy5b7vXFQ3czluXlJROvPagzsvX05qnJd+Wyg/Xikub1&#10;WTOccd6uEW9jNysSS3oxtp8Lecck8DtWWs2ZPxzirVvOzEbfxyelVP3dETzHRWF1sHzf/qqPVNOs&#10;9XtGS4SN4ZBg7lyCKo2qM5BdidvbPFcD+2J8VY/hT+zv4k1JLoWt5Jata2bA/MZpBtXH0zn2Ar0s&#10;qjOrXjThu2jf2lo6n5p/HaPS7f42eJ10VVXS49TnWAIMKqhyOPbIOKw7WX361hw3LSsx4IzWla3D&#10;Mf73viv6DwsHCmoPojxKlm7o2LWUufx4NaEF6wDYHLDH0rHW/fyQv8IJOPepFvWH4+9dNkYu5qCX&#10;B68YoJ5Has0XrBaFvH3LkZzU8onI1BNigTbhjcPwNZZvJCPTjmnLdP5i9Ovaq5LhzM0PNA/z1o37&#10;B/Os+W9f07U03bc9ifU1LpFamo0uc+nSmGUOQM9sVnNdsv8AFt4ppuHYZzwKnkFzGp5ir1PamvIu&#10;3P3azBdyN37d6jmunCjmp5F1KuaZnAA5/Gka5UP2P9Kt/Cj4ca18ZvG9roOjxq88+Wkkf/V28Yxu&#10;dvYZ6dSSPWvrGy/4JteFW0SOO61jXW1Lyh5s8cqCPfjnamz7uc4BOfevEzLPsJgp8lZ6+RUYt7Hy&#10;A1+qruLLxz9K7j4Wfs+eMPjLcQnR9ImFjI2Gv7gGK3Qeu4/ex6KDX1r8K/2DvAvw9u7e9ntrjXL6&#10;Ho9+4kiz6+Xjb9PT6817ZbxRWlokUMYjijGFVRhVHoBXymY8cQS5cJG77s2jh39pnyTN/wAEzbyK&#10;wMjeLYWutuRGLEqhb03b8498V4P8VPg74m+DusTWurabcNDF8y3UMZeB1/vBgMfniv0vjxLHuZtt&#10;PksIpU+aONwf7y9a8nC8aYmk71/eX3GksPF7H5NHxHGeCQueOe1SR61GR94Y9q/TrWfgZ4R8SDbf&#10;eF9CvBz/AKyxjbHb0/WvOfF//BPD4b+J5VkTS7jSZFUqDZXLxqfqpyK+gw/HWFl/Ei1+Jj9Wktj4&#10;RTUVZR827tTlvAO9fS3jT/glZNAZJfDvi6Ty+SkOoW4cj0+dNvt/DXhnxK/ZX+JHwjDTX2hzahZx&#10;glrrT2NxGo9WAG5fxFfR4PiLA4nSnNX7MiVKSOfF4AM/eBxzSfaTx81czBrh3Mrb42UnIYYKnvxV&#10;hdU3Y+bcvavbjZq6MrM3hOWGf6UC56fmBWMs7SLncfpTxMy+2KtxGlY3IXhNnI0ku2RSBGgXO/PU&#10;k9sfzNNlv5J1RZJGIjUqgY/dHPA/GscTt69u9WLaY7Q2Tz2qZWWrJZ9N/wDBPH4Wf8JD44uvFV1H&#10;m10UeTall4adhzj3VT2/vV9ru+IlY9egryv9kjwjb+G/2ffC6Qxxp9otFvZSo5keX5yT78gfhXpk&#10;b7Zl3V+DcTY94rGyl0Tsevh48sEWDckAn+dV9/mS7hkgdKdPMAf51zfxI8fr8Ofh1q2uND9oOnwm&#10;RYwfvsSFUHkcZIz7Zr52NOTZrzanN/Hr9p/Sfgdiz8ltS1qaISx2qMFRAejSN/CDyQACT7Dmvk34&#10;vfty+NvFMbafHqEOlw3JIKWUflsozkDfkv7cEZHXNec/FX4h3niPWbq8urlptQvpTNPJ05Pt/Idg&#10;K4G5fzB5zSMzsccnpX0WDynmjzTIlI+3P2aPi74B+Bnwfs7q41m8vNY1RBLfWybppBIpbgKcKvXG&#10;SRng59Knxp/4KVw6baiDwjpp85hlp9QAyp5yBGrH25LevHevi2TWLhIFjWZ0X0VsVkX08i7m3MzE&#10;4+praOSJSvN6E+000PuT4bf8FN7KHRI4/FmmyG4XrcaeBhhjvGzDnI6huc9Bjnxn9rH9softE63p&#10;+m6RBeWmhaaTM0c5Ae4lyQGIUkDC8AZONzV88tpdxqD/AL6Zo1JxgGu2+DfwvuPiF4003RdP+WS+&#10;uUhEjDcFBPLH6DJPsK0lltOlF1JEylfc+yv2A/HviTxv4NvNNu7VbfRNG2RWUxiwWZmdnUt0YjIP&#10;TIyPWvo+x0sEfMWb3zWH8MvhzY/C3wdZaPpsey2s027mHzSseWdv9onn9OgFdTbbs5AyO9fOyrJP&#10;QqERq2wXb97ip0jbd3+tS26Z+9+tTEKE+lc8m9zoS7EaW+z7w3YPU15z+0r+0pov7OXg1r68aOfU&#10;LgFbGyD4ed/6KO5P8+KuftB/H/S/2ffh3ca3qG6Z1+S2t1+9PIeAPYZ7mvy/+Mnxl1j41+NbvXNa&#10;ummnuGIjiDER26dkQdgP1PJr6vhvh942ftaqtBfiY1qvIrdS38Xvjtr3xh8SSalrl9JcSyNmOEMf&#10;Jtx6IucKOK5aK4Ltnd3qnHbknLfjmrVrasD7E88V+x4XDwpwUYqyPLk5PU0oJ1PH4cVaSQED5uDV&#10;SGDbmrIh46jFdisTr1JUuNn/AOqk+3eU/tioXh+X72Oa2Phl4Im+I3xF0bRYVaRtSu0hbH8KE/Of&#10;wUE1jiKsaVNzlsgSu7HVfs8/AzVPj342htYbedNEt5A2oXgUhIkzkoG6FyOg7da/Q/SbC30PSbbT&#10;rONLe1s4liijVcKiLwBVbw94R074feGLXR9HtYbKxsUCIkahd2ABlj/ExxyTyasafGZZP8e9fhvE&#10;OfTx9Xa0I7I6YxtoiV1WBt27auMkmvlb9pP9vltFubzQ/CO1ZEcxSaofmzg4Pkjp1BG85z1A6GvV&#10;P2zviw3wp+CmpSW8yx6jqC/Y7Ubhuy/DMAfRNx+uK/OlppNUk53SOSMn0rDLcDGpH2tTY3jds0Nc&#10;8XXXiXVJLu6upri5k5eSVyzMfcnk/jWTHdEPu3NuJ4NXIdEW3y00m0ZzjuRTL6yjI3p+7RRjHrXt&#10;wp007RRUkUjJvRjI/GeTnqas+H554dWTyZBH5nXd90VUDxvKq9qtW05SUMOi9xV16fNBxsHLrc/Q&#10;f9jj472vjDwPY+H9UvoYdb08eREksnzXkSjKupPUgAgjJwFz3wPdNS1ePT7CadmVI7eNpHYnhQoy&#10;T+lfmX+zr8SF8NfGPw7qF3KRZ2l4nnn+6h+Ut+Gc4747V9p/tv8AxTj+HH7OWrSW7IbjWlGn25A3&#10;K3mA7j/3xuOfpXzmHy+csXCi+rKlorn52/E3xj/wlvjzVtUY/NqV5NcY/wB9y39ay0vwyDjnrxWb&#10;I/n3bNj/AOvVi3j2t/M1+74eChBRXRHny3uadve5K5OOw4q7b3Z3enpms2BdvpVhCEfnmurZXZjq&#10;zsPh18KNc+LeoTQ6PDH5NqAZ55X2xw56ZPqcHgZNfSn7OP7PkfwskuLy6uI7/ULlfL81U2rAnUhc&#10;88nGTxwKZ+yX4Vh0T4U2M3lmOTUWaeRif9Z8xAOPbpj/ABr1uJI0Ur04r8zzrOK1epKjF2jsTKXY&#10;kitWuJvLjHyqMk9gK0E8uIeXHyAPvHqxqGzHkWqj/npyx9ak8jDcM3H6189FNGIkjsG/wqnq6ztG&#10;scZ3NJluDj6VdZGnHygDn5uKhnLS3eOi9K6Iw6sqUmeD/Eb9kTV/in8T31DUNe/4kLbZVtQWkkjb&#10;jMfJwq9Tn3xjvXt3hrwRa+GdKt7eFd0drGsSbj/CBgVsQxmC22/ifegIxthk/e4/CtpVG4qLBXsM&#10;jiwv3funr6U6EMzqozgHJPpTIWZpvLCnntVxLby1Kq3I5JJrjkgSuRzy7W2rx798VTvtVttGQTXV&#10;1b2sTNtVppAik4PGTgdqo/EXxdD4B8EalrF1jybGAy8D77dFX/gTED8a/Pj4h/EjWviz4hm1LXLp&#10;7iZifKiz+6t17Ii87VH5nqcnmt6FB1HfoaU6bkz7r1b9o/wJY3mxvFWjtIMBgk4ZR9COD+BqTwr8&#10;X/C/jbVfs2l+INLvLrPywJOBI/BPyqcE4AzwDX53XaTiNR/d6+4qLStbm0q+W4WZo5YyGWRGKtGR&#10;3BHIP0rerhLR93c6JYaVj9RrcEYVfWpGjwN2G+or5z+Cv7fXhw+GFtfF1y1jfWMar9qSJ5kuwMjJ&#10;CAlW6Z7E5PtXlHxy/wCCh+tap8RbceEp5bXw3pcysxA2PqQBBO/cuVU4wBjpyck8cf1GpLVI51Tk&#10;fbLXMkh8qD7vdvWpLezmB7568c8V8c+Jv+Cl2uataCPw34btbFmXb51zIbhgSP4RhQMHud2cdKw/&#10;h5dfF/8AaE8TrDb+LPECx5/0iW3upLS3t1LclihA7ngDJHAHFc9Shy/GEo23PumKMK3zHc3ovJpk&#10;qTMSsUfl7sAEnJNQ6Vob6Tp1vCZZJXijVGlY/NKQMFj7nrVhdHab7zH5epNczqLZEqxXjt9r7pGD&#10;NnByc1atXT+FlYinDSxARuXd24q9Dax4B2YwOT6VEbuXKjSmruxj+MdWh8KeGL3V7yVYbOwhaeRv&#10;RVBJ/lX5m/Hb40ah8Y/Ht5qtxJMts7lbSFmysEQ4UAdASOTjqTXs/wC3X+1JdeLfEl94O0e5Mei6&#10;e/lXbIebuZT8y5H8CnjHcrXzNFCZZSWr9F4dyj2Efb1PikdWiPUP2L5gv7R/htnwS0zgfXy26V+g&#10;X2jzJOe3Q1+ff7J8bWn7QPhVk2s325EwegDZU/oa+/GHmH73vnsa8viqNsSmuxyYjc0rSQRqCeWY&#10;Y69KaYvJGSflPSmxxbV3evJzViCLdIqt0J4r5yMTm1RTv4t2xVXpTtO03L/N379qs3sRmu29zjp2&#10;qe0t9seQPaklZgJMsem6VcXEz+XDaxNM7AdFUEk8c9Aa/PD9ob9oPXvjl4lmWe4mtNGSUta2EbYR&#10;R0BfH3nx1J4GTjAr72+Md7JpnwT8USR/u5P7KumRh1BWJiD+f8q/N2+ssP1GWPGDzXo4WCbO3Dxu&#10;efeIjNJqJX7LIx3cEdPzq9pTtBEzMJE3Y79DXXrHZQQMbpW2xn5eeh96QXGn7PJ8na33t5G2vS9m&#10;mtWejGnI56z0O4vrpZo5Hky3AxnNdBLax2cCi6dlbOAg71NPfQaTDttQvnNyXx90fWsp7pZ7zzLh&#10;9y/eZhSlCKV0TOn3Pe/2CPhxDr/xA1LXJmiaTRVVbSFmDNukDAyEdcADA7Zb2r7KjvDHCF8qNj/e&#10;H8q+G/2GHuLz496e1ktx9jt4Z3vGiGFEflMq7ueR5jJgeoBxxX3NHDHcR53svou2vExkpOVmebWk&#10;+axHNd5CkQqT6FuKRrmSRsbY0z6DpSyqsS7tzfUineXk87dvTdXHe6OfmY5LmVZR+859jVy1d5yG&#10;3NtHOM8VTWKMORu3MeRxXgv7Yf7SE3geyj8O6LcIuoXisbuWN8tBGQMKMdC2T+A967cDltTF1FCm&#10;vmVG7Z6D8eP2xNB+C+nXVlZzR6n4l2skVuozHbP0zKenHJ2jk4xxmvhTxX4pv/G3iS71bUpjc3l/&#10;IZZXwBuY+w6fQVUkme8maSRmkZjkluTUqxhl+XGc1+m5PktLBR934nuzo1tYhB46nOadLMV5yTnq&#10;KcY8fr2pkkWD13V7bsiVG7Gbmmk256nHNfenwE8C23gr4YaNa26vGGgW4kD/AHi8gDMT+Jx9ABXw&#10;voNql5rlnHyVklRSB6ZFfo1ZWS2UMcahgkahRn07V8DxlWbcKa9TKroNngV5mIJHYDFTRRMnfqOK&#10;mnXEx2LtAx+NLJGtnGrNne3IHYV8JGOtzIngtPsK+Y5+8M7QetRtN5zEgfQGq6ytM5+bPr71Nbxh&#10;pP4lbHGe1bR12KVmTRWkbxN8zBuxPaud8V/FLwz8PLv7LrGvadYXMih/KklG/B7kDkZ9+teN/H/9&#10;tdfAt1caP4VWG/1CHCyXzMHt4WzyqD+MjoTnA96+U9T8aX/iS/utS1R5Li8uJDJLLK25pWPqa7Kd&#10;G/Q66eG5ldn6HaP8dfBevXUVpZeItNuLyYHy4hMFZsc8Zxn6V0kdxJLJy3yn1r8tzqkvms0nzbuc&#10;c8V6l8Of2xPHnhSC1t11j7bY2YCrb3sKy5UdFL4EmPTDcfTiipSvsi54e2x95TvHHN8i7t3GfSo5&#10;JXdW/iXOcVw37Ovxvs/jt4cuJktns9SsCFurbfuXnO11PGVOD15BGPQnvxatvzIVjB9W6VxzpOJx&#10;ypyuVFTdGzHovr2qG4uvtbY6RgYA9atXYhL+U00YXrxyTT4Y7MLkyO3GBkY5qIxdiOR9SmseI1zj&#10;8PSpADs4Vie1WXkjhP8Ax7tIp5HzYBqF71ZcKYf3fdVfBx9aaprqx8pDNcR2v8Rkk9M8Cq1xe3E0&#10;ax8Kmeimrki26Juhtwy9CGY8UC+hA/49lU9vmpumtkyde5li0kJ54HvU1tC0Ug2g/N1OKtjV4UX5&#10;rbd/wPpUlvq1qpKmGSNm9Wzil7KPVlajLXeHYYzu4weeOleB/tF/sD2/jzUbjXvCtxb6TqEwLzWT&#10;Jtt5mx1XH3Ce4wRk54r6GTUlt+lvJ9Q4OavWl9bPHiSG4UN3JDAVeHxtXBz56DNKbd9T8tfGPg/W&#10;vhh4hbS9esZLC7QBgrYZXU9CrDgj6VXguw34dea+8/20Pg3ovxA+EOp6gyqt/o9u91bybdrggZxn&#10;HQ4GR3wPSvz+tLryWVvl+Ug4YZr9OyLOHjqHNJWa0OpLmVzUaYkfrxX1T+w18NV8P+E7jxJdQN9q&#10;1RjFAWbjyQR2HqwPX0r5QfUBd3cknyjzG3FVG0DnsK+5v2ctdt9f+DOiyWsnmC3hEEigfcdeCD+h&#10;+hFefxbiKkcOox2e5hWulZHpVodwDgHavYdqmUtLIAu7zGP51HZQyXCKqrtLVsW+nrZJ8zBpSOvY&#10;V+a2OeMbkcbfYhs2qzt944rH+Kfj2z+F3gTUtavlVYrOEuAPvSOeFUe5YgfjWhq2v2ehWk11eTQ2&#10;1vApeWaRwqIo5JJPAr4k/a2/aZk+NGv/ANl6X5knhvTpd0TiMr9rlAIMhz/CMkKPQk98Dsw2HlN6&#10;G9KleVzxPV7yTXdXuLmZi01xI0sjf32ZiSfzJrS05Y7FjgqZHHJJ/SqVpag3SmZmXc2BnpitzU10&#10;O1t8eXdR3RQAfODGW+mOnXvXtQo+zXvHtUaKkijcX6sDHx+XWs+3vJLCRmjb94DhVC5rSSztIpI2&#10;wrM3UE8VJfTbAoRYY1zkbRgmuuNOLXvsxqRS0ZC2o397B848uNvbbmprFrqMr++UKc8AZrd8CfD3&#10;VviBrNvpunW0l1eXjBY4wv5knsAOSTwBX1d8Iv8AgnZpei3kF14l1CPUmiwxs7dSkTHHRn4YjJ7B&#10;envivFxdXDU9Io45SWyPkKKylvizNNM6k8jAFei/s9/BD/hd3jyDRY7z7Iiobi4mY5ZIlIB2ju3I&#10;A7V942XwT8J22jLYx+HNDWzXH7o2MZU49QRyeM5POeetea/Ef9iaxa8i1fwHdN4X1qBt4CzSLBJ0&#10;6EZaPueMg9Mdx4NbEKS93QuKR6h8JPg7ovwb8Ntpml/a5o5JPPd7uUyyMxABwegHy9AB39a65Qqj&#10;7tY/gOy1bTfB+nw69dQ32sRxAXVxENqSNnqBgfyH0rQml55ZQO3NefKTRqhJQW/i6VgeIvGFvoZ2&#10;yMq7eWOe1XNe1q30exnuLi4jgt4VLPJI4RUA9SelfBP7XH7XEnxH1a70Xw9IY9JDGOa5XO67wRwv&#10;GVXj8f5+xk+S18fUta0e5nzanSftg/tlweLkm8P+F5maHPl3d8p4kHGVjPp2Ld+cccn538MeGZ/F&#10;niGx0u3z5+pXCW8ZwWwXYAHABOOe1ZcERG47d3c8V7F+xVof9qftA6XM0SyLp8Ut182PlwhCsPcM&#10;wr9YjhaOW4KSo9F+JEpdT2LQf+CbWi6TLbtqXiDUL7aMyxxQrErn2OSQK+gtN0C18P6ZDZ20KQ21&#10;ugjjjUYCKOABVyOZrkqGGfwoeYONrL16GvzXEY7EYl3rSv2OKc+bUpvFtYnIHHGRXN+PvGcfgfwz&#10;qGp3GWjsYHmKj+PaCQPx6ZrqmX95zlue1Vb3RLe+8yO6t4542Gxo5FDI6nqCDwR7GiEdU3sZq6Pl&#10;H9mvRdR+Nfxt1L4gX1uYLG3lYW4fkM+3aqjPXamOfZeOePqGG4aUMyqCKWz8PWekQpa2Nnb2NrCu&#10;2OGBAiIPQAcCrMFhsk29uvSuyviJVJJrRLRFe0fQS1s/s8O89e3rQImlLdWOc5PNWJjjbGnIXr71&#10;LFbsynC854NZSab1BFCC2YS/dx79xWgLlY413bm7DHPFSCwyu7dt7kY718fft1fH3Um8Xt4R0m6l&#10;t7OyQG+aGTabiRhnYxB5VVI+X1Jz0GJjTRtTie9/Gn9qbw38H9M3C4h1fVJSPKsrWcbsZ5Z2GQgx&#10;6jJ7A8kcd4F/4KBeHdfuJYdW0nUNHZfmiMTC6WQenAUgn6Ee9fFsUsl7KrjKtnnPete2gkjmWeNv&#10;uYwQa9fDYeLWp1Ro3PtH4Rftd23xe+L7eHY9N/s+zkika0lmm3SzyIc7SoGFJQMcZ42nk17mtvvT&#10;H93071+Y+n3F5FqUF5BNNZXkcgmimhkMcikH7wIwQfcc17r4D/bb8VeErZYtSW11yBQBumzHNwcn&#10;94vXg45B6A+uaxWDjL4TOtRsfXtyuxC3YYyKhtVZhwML0yRXknwv/bT8K/FvXrfRVW80/VrrKpDM&#10;FdHcKWKq6k56HkgdK9Tm1IRldvPsvb615UqKj8RxuLRfBETbeTtHaomuFWP5ht9B61Thu5oz5m4K&#10;GH3RwaV70yH5lwcYFZutFaIFYju9SlZ9sceFByM+v0qAwzXwHmyNz6cCrTy4dc/dNKtwhxwcVhKp&#10;JjZU/st43+Vs4FOtrcxy4kh2huNy1oF18r7vPrRESyZK5zUwaFzDINkS/e788VbaVlQFMk0RWu4g&#10;qR0zyKh8S+I9P8F6JJf6pdQ2lpDjfI59ePqevanZylyxV2aRuzSsn2Dc/HfrXjf7QH7Yen/DiObT&#10;dFaLUNU6F1IaG2P+0QeWHoOPX0ryf4/fthXnjOS50vw48lnpDqEaYjbNPzyf9kHpgdR164HhM7sz&#10;Z+83XPWvr8m4Vcmq2L9bGlmXfGXjTUfG+sTX2p3c13czNuLMxO0nsPQew4FYTHa2PQ9+1WpI+PT8&#10;KhlTHQ/rX6HTpRpw5YKyIad9SNptuQC31xXWfs6eFI/iH8atE0u4QyQSTebKPVEBYj8cY/GuPuBg&#10;Hn617r/wTx0Bb34qanfvGzC0sGCPjhGZ1H54zXk57iPZYKcvIbskfZNpD9liVdgCqOB6V5v8Xv2U&#10;/Cnxt1iPUtUjurW+jXY09tJt81R03DofTNejKGB+9uqYowT1Hv3r8coYmpRn7Sk7MzjJmD8O/hrp&#10;Hwq8OW+l6PbLDbwjrj55W7sx6kmk+JPj+y+HPhG81jUWCW9jGXKgjdI3RUX3JIA+tbpGP89K+Sf+&#10;ChXxRa+8U6f4Vt3ZYdPQXN2FJG+Vx8nsdq85/wBs+ldGH5q9W89TalFykeHfE34k33xR8aX2t6hJ&#10;+8uZCVQsSkC9FRc9gMD8KwltF8nDHbIW6AdqJ4VlijhmjyqsGznHPvV6G5hxwyrxgDPSvoqUIwVk&#10;elGFtinIn2ayI7sc13HwR/aB8R/BlbxdFuIfs94AZYJ4/MjLDowGRhgOMjt9Bji5lWZysfzLnnNO&#10;muVVlhhRtuPmb1qqija8i3DTU9f+AfxU1T4kftYaPqurSfabm8kmiJUBFjBhcKAP7o/E8d6+2ktX&#10;CD5jxX55/s/XEWl/GbwvcSOYVj1S3LtnGAZADn25r9E3Plvx39a+ZzCpedkediLc1kR/Z2dhhquW&#10;sC5253e1Vo3yxAX7vrVuxXMvHWvP5rGCXc+Hf2svHI8afGvUkRv3OmkWcZ2bfuZ3f+PFvwrzJkw/&#10;Dbq+v/2y/wBnTSdd8PX3i2y22Or2YV7jbwl2udvI/vcjnvivkDfg/h+dftPDOMo18JGNL7OjHK1y&#10;3brn71Wo32p1P+FUYZTj9TUvmZ7/AIV9GTdGuutmK3KsMttwOaz7zVWkG3PbsarPcFRj5vXg1Sln&#10;OT16UkNtMknmyzMzds1l318iE5+lTWcbarqkNvvVFkkVMscAZPevsvwf+yR4K8PxQNcWf9qXSwqr&#10;ySvuR2xyQoOP54H514ubZxDBNKSu2XTi2ro+HJ5ZrlsQxSSMf7qmrGj/AA28SeK5iunaJqV2w/55&#10;QM2O/Yelfo1oXg/wz4ff/RdH0m0lBzuitY42yDkchc10Al+zx70XdH1+XnFfOT4pnJ2hAOaKPg/4&#10;e/sHePPGrxvdW8OjW74y14drY74QZbP1A/w+0PhD8EtP+Efgy30fTEZoYTvklY5aaQ9XPucfkK2F&#10;1LaPmO3vgCrdrqTJuXls+9eVisyq4h2qWsZylCRM2npG37xxStaW8kTGNSzY6ntTf7UZV+bDL05F&#10;NW4i8w48xT2weK5Hyk8yWxEI2VsbVXnrnrSXlnMrNIZj5bAYQDhffPWpJX2DcFLDpuFEknnxrlu2&#10;B7VEqiSJcmU0by5uOfX2qO5gLDch+bJzTpg0ExyvHXIpplK5ODg81xe2ZPmEiyAK/De1ZPj/AMPW&#10;vj3wZqWkXTrGmpW7wbmXd5bEfK+O5VgGHuBW0s4eOP5RnnFK2nxsWJT3xVc7exXKfFWpfAHx74Tv&#10;JLP+wLrUI0JEVzasskcqgnDA5yM46HBHpXK+OPCfijwJBG2saXfafBcn5Wngwjewbpn2zmvvCT/Q&#10;ztXhfQ9qaL9gx3L8vqDVxx1RLlubRxEkrI+E/A3gjVfiTqkdl4b064nkdgHmYbYYO5LydBjP1PYE&#10;8H6u/Z0+AsfwQ0q7uLq5j1HWtTx586JhY0HIjQnnGeSeM4HHAr0Ce7hEO454PcVDb63HJMUUr8vY&#10;isq2JlPRsiVRzepcBaVsrlRnP1p7QNLt56DB96ihv426MowfzqaWeNW+8FBOK5WvMVrAbfcccetT&#10;Qj5ti7fzp9vtdMjBYVGZ/LkbjpWetyb66GF4x+LXh34fnytW1W2tZlG7yRl5PbKqCRnsTXlXjX9u&#10;vT9PiaHQdOmuJe0t2QqD/gKkk5Gf4hjisL9pL9lzWfEHie+8RaHM17HdkSz2jOfNVuAdmeo9s8Yw&#10;BXz1dWdxpd20N1DJbzKSpSRdrDHXOa+uyfKcFXipyld9jSMT2+H9uXxYswLQaW67slTCR+H3s11m&#10;m/8ABQVrS1C3Hh1ZJvWO72r+RQ18zCVTj8/rTTOAT6exr6SXDeBmrOBolY7H42fGbUPjR4nXUL6O&#10;OFYU8qGGMnai5J5OeTyee+K4+Mrt65H0qB59vv8AjVaW+8n+gr3MPhqdCmqVJWS2FoXpbxYTiqkm&#10;qKqn09ax9T1jtu5NUE1Ezt97jrVe0tuNLodBPqWxf6itX4Y/DLVfjB4qj03T42ZfvSSniOFO7MfQ&#10;fn6c1zfhnw7qHjjXrfTtNiluLi4cIqoMk194fAL4PW/wd8DQaeuyS+mPm3ko53P2UH0Xp9c18/n2&#10;eRwtPlh8TInofJn7QX7OWo/BOTT2kljvLXUAUSSIn745IweemD+Nekfsifsv2+tQHxB4kszJasVN&#10;lE7cTEE7iy45Xp9fcV9Saho1rrLxNcW8UzWx3xF0DFG9R6GrMCBxt2qo7e1fF1uJMRVw/sevVi1a&#10;shlnapbxpHDHHHGqhURRtVAOwFaET+WMHnHNNjgRPpQ6qkJwea+ble9zNJgZDdPt7irFu2AF4qtE&#10;cJu/iNWYkYpu3cjtUbs2Qy44OMcjg0yGQ28qsv3gcg+lOnlM07Nt+Y05YC43N8uB0rWMNSeoTyvq&#10;Ny0mxVbvjgGq8tvIzlfSrQRyOOpNVPEmt2vhLQbvUr2RYobSMu5Jxn0H1J4A7k10RjzvlW5Sjqcp&#10;8afinZ/CrwLcXLMv26dGjs4wfmaTHX6L1P4etfEM07XNy8rsWaRixJPXJrpfix8Ub/4peKGvr1lG&#10;weXEiDCogJIHv16nmuaVNi/jX6pw5k31Olzy+KQ7DVVs8fiKUnaPu0oTL9+vWnNhcL/SvphEMnLd&#10;PwAqCVt2anPAqtO2Fzj8PWi1w5mVp/lT+YrOuhlj2UGr8x5OOp71nXRbPHPX8KfLYN9jOuyN3TrV&#10;C5GW5/i9qv3iHqevUc1n3KkDr+NRJm0SnMgz/MVlaiNp5zyc4rTuPmB+n41l3r78/jXPI2izF1Fv&#10;T+HpXP6oM5b8BXQaguxSf51gaqSelcdbzOqnFmXPHg56GrOmNi5T61XmPNWNKTdexqSB8wrzTod7&#10;GlfjD8c+tV0OKuaoArbfvemB1qmEwff0rQIxfUr+D4f+KI0nb/z5Q/8AoAqG+QZOKteDhjwPpPb/&#10;AEKHPH+wKr3yYLVmOOpTiGw/Lj6960NPXzJ1X1NZ8ZzJ+NdB4G03+0vE9jBjd506IR65IH9a2o6s&#10;VTQ+4fCes6f4B8DaLaT+cuLRBuWMsq4UdcdK05vjFo8Gi3U0dykk8MZKKVILNjgYrnZ/G9v4c8WT&#10;WOoNHDZ29rEELjq3OQPoAK2PhtqOl+N9LjvZo7MNcO2xOMqob5f0xVrfUwVrand+FZG1DR7W6ugP&#10;NkiV2GOhIBNfEXxd1H+3fiNrF0SWWa8kI9doOB+gr7W8U62vh3wdqV3jC21rIwPphTXwffTteXsj&#10;MTuZixPv1rejuyJalzSLFXwcj8a2rTTlPHv37Vn6QhkXp+VbVvDluR7V1cxnLQkg01WK4/h9asnT&#10;lB98YqWC3VMbPx96lROemc5HSjmsZ2uVmshsG3AxSjTlP8Wc1aEe8n/OaGhIP+FS5sOWxANKyPlH&#10;av0E/Y4/Y70/4YeEbfVLvy7jWtSjDzzbcmIdkX0Hrjrx7Y+BUQpyc8V+g37Ev7UNr8TPCdvo95JH&#10;HrWnxhJY2YBp8ceYoHY98Dg8ehPyfFs8V9V5qG3U7MJyKWp7dpcUlhdPAygRxjCkHrWnahrpixJ2&#10;9R71Xcte3O0dxzjsK0baLyo9o7d6/Ha9Rzlc9LToOg/cttYcHp7VHdH5d3am3cuJVxTJ590LZauf&#10;W1jOUWzO1CTzTgfxHpTXlWKPt+dQ3smy4XFV57oL1/LNNU2cspakzXCl2b+dQ+S96eeEHb1p1nat&#10;MdzdDzitKCzGPu9q1c4xVomaTZXtrPCheh9auW9h5Y4Hvmp7e1UEbsGrHlgk7M7R1NTZNnRGmQqu&#10;yItkjHBHrX56f8FRfjgvjP4mWXhWxvDJY+H1zcxr903Dep7kKQPbJ7195fFTXrrw18PdXvbOEzXl&#10;raySQRqOXcKSo/PFfjnr2vXXifxFfahqBaS+vZnmmZl2lnZiW47ck8dq+/4Hy+M6rxMumxz4jRWG&#10;2MZfC+1bdhabF549cVm6Yu8rnHXp2FbsCjbyPu1+sqVloea7X1ESEgen9Kl+z5I+vNOxvHv1FSBS&#10;Pr/Kq5xWXQh8r5e+B29acIs4qbyuRn7p9qb5eR/LFCl1Dl6kQhyP9ke1OCAEZGccfSpVXd/jTgvH&#10;3eadw5bkHl/5xQIQx+7+VWSMnd0PemqvPQ8dzSuPkIDEOy5I9aPL3DB+71qc8HJ7e9RycDvQ5MPZ&#10;oquq4Lbu9XPCnhDUPHniaz0jSoPtV9fPsijB/Mk9gByT6CvUP2Tf2do/jv4tuJdRZ49D0gI115Z2&#10;tcM2dsYPbgEk9cfUY+uvh18DfCfwYnuG8P6VHaTXOPMmZ2kkYDtuYkgewr5POuJqWEvSjrMIoo/s&#10;1fAGw/Z88GG3Vo7jWL4iS/uh/Gw6IvT5F5x+fevTLGRZJSev1qnbW7TqWbp2q1Enk/L3NfkWMxlT&#10;E1HUqO7Z1RjLexcjm2khfmZugqZ1kit2Zl2hRnHemwtHp0LTTOkcags7scAAck5r58/a6/bK03w/&#10;4buND8IalDfa1dK8UtzbsWSxXGCQ44Z+eACcEZPQA54fDznLQ6OX3bn0Hp2qwOVbassa8FT0JqSC&#10;5a8ban3V5OO1fmD4W+Nfiz4cWVx/ZOu6ha/aP9aok3K5PfDZGffrXWaB+3D460q1i3+IrxmjIIHl&#10;RsGx6gr09q7sTgaippRVwjJbM/R5V8oY6+9QtLvavjLS/wDgqVqGl2sMepaLY6jIoAd4ZTbtIAME&#10;nhgGJ54456V3fwV/4KEWvxi8fafoMfhqezl1B2QSLeeaUwhbO3yxxx1zXmSwtaOsloWrPY+k5J1W&#10;Mc0xZVuW2hQ3Y56VSjkaRNzHb6LUsVwsCM7MABycngCimpc1luKUrrU+Gf8AgqV8M9J8HeNvD+sa&#10;bbRWt1rccwuxGu1ZWjKYcgdzvwT34718wWz4k617X+3n8cU+MXxquobORZNJ8Pg2NqytlZWzmRx9&#10;WGM9woNeMQQkP296/esgpVaeBpxqvWx5tS3NoW7e4+vPrVzbggfjVeyh2nO0/wCBqxtYECvav2Mw&#10;DEE9PXirEL4bJ6+1V15IPUe1TRtzxnFKprFk31P1E+BdsNF+EXhu03M32XToIwTjtGK6M3ebnj8j&#10;Xmf7Nfj6Hxt8JNFu1lj3/Z0ilVTnY6jawPpyOnpivQhc5Zfzye9fzpmUGsTOM9HdnqKpoW55vMSv&#10;mf8AbK/aXsrfw9rHgvS4ZZLxisV7cuuEiAIYqvctkAZ6DnrXvHxC+INh8MfBt7rWpSbbezTOxT88&#10;zHhUXPUk8V+dfxY8d3Hj3xxquqPCIf7TmacoDnywTwM98Dv3rXK6XNUQcxxeqzee7eYzMzHPPU0x&#10;NPVR82NuMD2p4tP3/myk9cBc0XZkSFmVd2AWPPQV9p00NKdO6szPxaW8vlzSLvzirDaFH9l81ct2&#10;ArFv9Ns7iX7YskwZhhYw24hhjJI7Cug0i7kn0NV2FRn5cnlqxjL3tTqrYVQSsV4oFhjVSAzKeAa+&#10;mP8Agnnb6anxVFxd3Fnbtb6fIYPNZR5kjMi4Un+LaW6c4zXzitpGlqWkkIbPIApLDW7jSX3QyYjz&#10;gKR2rmx9F4inyRdjh1T1P10h2suOvNWYtoXha+Yf+CffxU8WeMNDv9P1SKW60exiQ2t3OTuiYnHl&#10;Bu42gnH8OPQgV9LRNIIiM7dx5xXxNaDg3E2iy4Mx8nvTZGDH69s1CTkryzcdDT49uOVHWsU3c0uY&#10;3j/4eaR8RtBm03WrK3vrO4Qo6SrkEH+X1FfnH+2v+yBP+zj4kh1HS3lufDOqSFIi2S1nJjPlse4P&#10;JU+xHuf0e8a+NdL8DaLNqGq3tvp9nbgs8szhFAr8+/23f2zF/aE+z6DosMlv4dsZjM0kqgPeSAYV&#10;sYyoXLYGed3I4r7zgx476xamn7Pr2+Rz4hR3e58+2rgsv5VoW3y425Gao2tuSo781ftocNtH5EdK&#10;/XYx01PObu9DRhO7rt68cVIrrC3zLuU+vHNMtP3WN3JHP1p5Ac+nPSrFykMw5z7/AJ17N+wFZR3P&#10;7SentIqsttazzLkfdYJjI98MfzrxsLnPJwex7V6l+xZrv/CP/tFaGS21bsS2rYHXdG2P/HgteRnS&#10;csFUS7FRjZn6Bakyuhx/EKZp1wNowNvuarPd7uAc9vpSRTeUrY+XHrX4QqLlozZS1ufFn/BTP4iR&#10;+Ififpeg28oaLQrZnuAr/wDLabaQpHTIRVP/AAM18/6BbeXasy8+ZwD6V0n7Rmvx+MfjF4k1CEq0&#10;d1qUwjK90DFVP1KgH6msCF/sunR7fmYDFfUUabjQUEdFOKvcpazdrp8vmzMqr0yecVir41sdRuGt&#10;47pWYe38jVrxlCbuMjasjMOh+6K5fT9Ou7mdovsNvZ27XH2ghFGc4xtU9do9Peu6nTsrnVGnFxbb&#10;Omso1upVO5tq8cnGavERsGWML8vOQOtURYNHcKsrELntwuK0YlJt/lVdo7nvWNV9jBalvw/M9pcr&#10;IqKxzzngCvrxPgvrH7Wf7GWiWa6hGusaXPK9pJcHcr7GdBGW6gbeM9sCvlH4b6DN418Z6bpMO7zN&#10;Ruo7dCF3YLsFzjvjPSv1L8C+DLXwN4S03SLFRHbWEKwoAOWx1Y+55J9Sa8utiZUK8KtL4kRPXQ/I&#10;DxX4V1L4d+Lb7R9YgNvqGnztbzJnIVlPY9CPQ96bbTLIa9L/AG4fE0Hi/wDac8W3dupWOG9+yKT/&#10;ABGFRET+JQmvLLJSz7fxNfsGBqSqUYzlu1qcjXQ3IbmMWixeWu/dln/ib0qS0h+0XCR/89G28ds1&#10;RtgSCa2vA2kf254y0qxDCP7ZeRQbiPu7mC5/DOa6MRJxpSa7P8jJs+8vDelpoOm2drDGI4bOBLdF&#10;XoNoC/rjr3rfgVry2+VdrL1J9KoaTp8en2q28TNIkBMaM33mUYAz78VpWqMx2qxUbSDmvyCTvJtn&#10;HKTuWY3RBksOOg9qXzFK8cbuoqMW3kwr/FUbLh9q5+YdPSlJD5i9BcGKGTHC4wPemxrv29NzfpUj&#10;wNbwJCx+bO5vxpIkWFwxb2ArXlkhXRYebCDC8Y5pFU/Z89cmpDD5gbGamsI1EEzSH/Vldq/3jUKT&#10;uacrZBEhTLbcMwpGjkX025ySasIm/k5Pc1meJfE+n+DdHn1LU7yCzsIRmSSZ8KPYepJ4AHJPAqYR&#10;lJ6BFWZ83/8ABQf4nSW39l+E4JJo45k+33O3gMMlY1P0IY46Zx6V8wXKNZQM0ZXzOil+ldh8Y/HS&#10;/FD4l6xrwcrFdT7YElP3YlG1OO3ABI6ZNcfrLQXumyRu0bTNyNrgbfy/rX0FPDqnTPSwsUrXKdzo&#10;2r2QkuJL618hT1WVW3cDgDr3x+dSR21vqum7pnMU2M7QM8eprNtPCEVqwU+Z5S8qQ2eeTmrVyqQQ&#10;YY4U8HHGKzp2izuxNSm/hMe/jhWZkVWkhU7VLn7w+gqBrN/NMcVlJtYYyFyPwrv/AIF/Duz+IvxW&#10;0XSLzzlsdQu1ikaI4YA9cE55/Ov0P8CfBHwr8ObeKPR9FsYGjQo07Rh5nHu7ZP4ZxXBjMy9m+WB5&#10;NSrrZH5reG/h54wihWa18J69cQufvxWMki8deQK+wP2Jvib4yuivhrXPDepW+m2kJeO+u7R7docd&#10;EbcAHzwB3GO46fShiBU4H04qM2/lnOB83P1rxq2K9pujG4qzgDb1/DpSMWU47etOXaBub0pst3Ha&#10;xPJNIkccY3MzHaqgep7VzRi5OyJHBZJE9PU14n+2N+1Ta/Bfwfc6LpVwknifUY9qhG/48UPWRuvP&#10;YA4OTntXK/tIft9WvhuG60XwW6Xl/gpJqX3oYfURj+Jh/e6D0PWvjPVLm5128luLqSaa4mJaR5Du&#10;Zye5NfZ5Hw5KclWxCsuiNqdlqzNmD3k2fmYk5J6k1ZtrbaOn/wBep7ay2beOlXILUKF+U7u9foUK&#10;aWhpJp7HTfAS7bSPjH4ZuEX94moQkAjOfm6V9/W42ARn+H5eO1fndossmmanbXUbGOSCRXRgeVII&#10;IIr7/wDCniGHxLo1nqdvIJobyJZdw7EjkH3ByCPUV8PxZR/exmjlrdzqLBiYFzxtOKvRhZbxeuM9&#10;6zbFtyuFOVI71e0eMNeMdy5VCxz6V8nFHPzXJFX5vl7kkHvirCwFmXb8vqKSEKACMVLeXsem6ZPf&#10;XEkcMFrGzyyO21Y1AyWJ9AATRFNvQqMb7HK/HeVX+Dvi5U/5ZaNdAknA/wBS/wDWvzdubOW+vGbd&#10;t2jAx2r6I/aw/a3HjPQZ9A8OyNHYzPtu2ZSs10uARwfuJn15bHYZB+d7GOS+lCqyRMxxulO0CvXw&#10;9Jw1kelRjZXZFJafYrVefMk3bghG5nqzeeIo9Y1VZtQ06WaTGZC0pCyccfdAx9B6VHDYTQSlyqyO&#10;DjO7I/OpLuOYxtuV2XgnjgmuxyurI7KdblMXVj/adyvk25solPKlyw/M1Xmt1EbqxGMcmtpImmhc&#10;SYAVc4NZqRJ5k2fmxjGRjbSUG17xNWomfR3/AATFtN3i/wARuU+VbOMZP++f/r19iNKqn5dq+teM&#10;/sGfDWPwd8GYdS8lftniGU3DuAC3lqSqKT6D5mH++a9vbSv3393+teBiJKU2zyamsrlMxI53Ebl7&#10;5qpqN+sCHcFjjj5JzgAVpXtv+62rxnOa+Tf21PF3jux8RXNlbWF4vhUIrRzwIWWX5QWLkdMNnAPT&#10;GferwOD9vU5b2M+W+iOg/aI/bKtfDNpcaL4Xf7VqToY5L0D93bHodn95vfoPevlWW5n1K6kuLiV5&#10;ppmLO7tuZj6kmqcM4vWaRmyScnJ6mr8EHsa/UMuwFPDU1CH3nRGNtEPihyv168U4RnkcVMsShaeq&#10;8jNerFgQBfl5x6cdqhu/zq05Xb3/ABqrezKpOSOnFS2CWo2zu2sriORMqyMGUg9K+6P2d/jna/Fz&#10;wgqyL5epWKpHMhfczcAeZ26kHjsa+EdOsr3xNfJa6bZ3V7cSMFWOCMuzE9gAK+oP2P8A9kvxv4W8&#10;caf4i1l10Oyh+c2rndNcKy4Kso+7kHvgj0r5TiKjQq0+ackpLYdSndH015KxyNIxyi/qe1Z9yxum&#10;ZjuOepro76G284p5kaovVQck/hVSbVtPgULBCznOMkV+eypxvZs5ZRtoY9vZTY/dI5U9TjpXkP7X&#10;Xxch8NeArjQ7G+V9Y1cCN/JkBNtB1csR0LDC4PJDE17J4mg/4TLwxfaVcTT21rfwvAzQNtkRWGMq&#10;cda+L/jN+y34v+H9rNceS2paZFuYXVqS4jTPBdPvL2zwQPU10UadKPvHRRpxTvJnj+qrHYz+ZNcx&#10;u2MBAaks7Rr+z/0eL7TMqltqkcAdRzWJrUMkNxIrZOBkNjj3p+iXnnStC0jIuM59/wDIr0qNaGx7&#10;NGUVozR1jTrjQtNe6vrQxNjdGm8bmH4GsnS/F5uB+8hjRscYGTj61WvLpZUnxKuM8KO9RAeWimOP&#10;POcms61b+Umu1f3T6F/YN8ZXsPxsWxhmdbfUrOVJos4BKDep+oII+jGvs4WmW3N97qcmvn/9jL4D&#10;yfDXwiuvapbmPXdYUMitkNawHBCkHozYyfbA9RXu0OuXNoQkkazR8Ebup/GvIqT5nqeNVqXejL0d&#10;ukqFf4hyDQV2x7flHt602DV7a5bc4eD68irCQR/e86JvQbsfzrI5tSIhoI1IbjuOtDTJhQY1BJ6i&#10;p1tGMbfxZ7A1E9rJ93y2X8M0wGMjQTZXlccCmmNJh8qhW7j1qSDcrtHIV5IwM80jlQDtX5v0poCt&#10;/ZzRMflbPU8U02Hnt90/N14zVXWPGOk6PN5eoatp9nJjO2W6SNh+BIrzf4l/tkaB4JiaHSXbWrpR&#10;1U7YfpnqfwGPeuyjl9as1GEWUqdz1y0ieJtu/CKOcj5a5v4gftQeCfhfZf8AEw1a3vLjb8tvZ4mc&#10;+3BwPxIr45+JH7Tni/4h27W1xqU0FmxO6G3AiVwezbcFscda85kDXD7mZmr6bBcHqVpYiXyRv7NW&#10;1Pbfj5+3bqnxO0S90XSdLttK0m8BildmMk8y+meAucdh0714p8NfBKePviJouiyS/Z01a+htGkQc&#10;xh3C5H0zUbWihOc1Y8LXl7ovirT7rTdw1C0uEmt9vZ1IKn8wK+q+o0sLQlDDrl0NVOx9can/AMEu&#10;PCwVo7fWNajkU5ErToVP1XaP0Nep/Av9m/Q/gf4bk061vprjzH86RpX3bnwASB0HQDj0rt53kube&#10;G43bZNo81QT19aYki3R2yoNzfxDqK/N8VmGIrL2dSVzGpUvoWxpVpGhCzbPUqcE/jVdtEtBJu2yS&#10;Ke0kn+FQy6V9mY/vN27pmiMyDhvmxxwa81uS6GblbQ8N/as+BnjL4qeIrW30VI5vDsNurG3N0kSm&#10;cM2SysRu424zkCvAfHn7NvjD4d2jSahoM32VU3tNbYnjiHT5imdv4197QTZGOCOnNSQbWk29Qc5z&#10;W1HHVIb7GlOtZ2PzEa1WaHa0QK553DvTJtA8+33LIu5WwFbovevv7xB+yj8P/EurSX03h+OO4mJZ&#10;xbzywKSTnO1GCg89hWfc/sZfD2W3ZV0SZWz1F/OMf+P16VPMKcl7x2RxVj8+L6CTTLn97GzNIMrj&#10;oa6n4KeELP4ofFHQ9Jv5ntLW6u0hlYEKyg9hn+I9B7nvXt/xl/YQ1bQLhrvwy0mt6fnIt2I+1QZ/&#10;IOB6jBHocE1xfhf9iD4ieJ9UJjsv7Hi43T38ojCf7oXLk/hjjqKxrY6lKPLDcU66aPuL4bfCjQfh&#10;XpbWuh6dDZhgBJJy0suP7zHk/TpzwBXUwRR7Rz8x9+tcL8F/BGqeAfhvp+l6xrF1r1/bKRLdzElm&#10;JJIXJJJA4AJ9PwrsrVmiK8Dp1r5upJXsZKzNMFVX5QenWnxxjGT6dAKz77VI9MtZJ7mWOGGMFmeR&#10;giKo5JJPGK8d+J/7d3hHwDDJDYSSa/eqcCO1bbF07yHI9OgPWtMNluJxUuWjFs0uup7VcS8nnGBz&#10;ntXhXxn/AG5/Cfw1mms9PZ/EGpQuyPFbHbFGw4OZCMdf7ua8e+KH/BQrXvF/hy603SdIttGW8Von&#10;nM/nSrGQQQMqACQevUdq+cZIy7M2c7j1zX22S8Eq/tMd9wpVOx23x7/aU8SfHi+26jMtrp8Z3R2N&#10;uSIl9C2fvN7mvMxbgcYrQdMHDdajZB+Ga++oYWlQgoUlZGftHcjt4lWPO7619Ff8E9dJWfxzrl40&#10;at9ns0gBPVd75z/44a8D0Xw/c+JdWtdPs0MlzfSrDGo/iZjgCvvD9mf4Bx/AjwfJbzTfaNS1AiW7&#10;kB+QEZ2qvsATz3Ofavm+KMZClh3Sb1kRUmkrHpVpbkHdnimsgHfdzU1u2VZV59M1GIzI45Ax6d6/&#10;O4nIFrJtu0bb0I4pz4aZs+pPSn2Sqb1Vcd+McVWefyzgHcc5rri7RsO9xl/aPE8ZjO3v9aYPmkWT&#10;nCjkk9Knnk81PmbO4flVS5tWjgaPqsnPFHtLFcrtciEkhdmXauTkGpw8jNu3Hd14qvblol2kDFSG&#10;Vo/932rLmuwjruXFvZFH3s565r83fjBfrrnxg8TXEihZG1S5IA7HzGFfoF8R/FVv4J+H+sa1NIsc&#10;VlavJuJ6sBhR0PViB071+buneG59VupLrzo45GYyO8jffJ6n616mDoSkdlBE0cbRyKiquPQ1rw20&#10;9nG2LqGNGAPlvIOfp3pYNBb7BItwqjcgOSD5g7ggCszUPDhjuFcNM2/lEPavZjQlFXPVpypqNpbl&#10;vUdat7BxI8h8zOAo7D/69O0+x1bx5dR6fotrNdXs/EUUSbmYev0HcngVW0/w7HCFkuF+Y/3q++f2&#10;eP2etL+EnhC3kihD6tfwI17cFgzMxG7YvYIM8Y69TnrXHisW4KyOKtUjfQ8x/ZU/ZCh+Dl1/bmvy&#10;R6h4kYHyvL5hs1I52gjl+SC3p09T9BQw74yxP4irw0Iu+5sL7YqnJZyRTssbNj+76V89VqSm7yPP&#10;nq9S1awqEYNyMflUwso1h3e1V4Y5UTlh9COamSWRQy8dO1crjfVE+70Ku3cCCP0qS3sVMnPfnim7&#10;G84/Nyat2ll1H481rzMla6FJ0UTfL93vntU1lKlvJ13A+tcn8Q/j74P+HN7La6jqkZvof9ZbQI0k&#10;gPoccA+xINeP+MP28I0luE0PRAVxiOW6k5+pUfyzXo4bKsXX/hwKUWfTkMak5Vjg8+wr46/bl8br&#10;4h+Ky6fa3XnWel26RFFfMYkOWY+meQD/ALtcp4s/aR8ZeNLX7PcavPDDzlbcCHdnsduCQPeuHKmd&#10;9zszuxySe9fYZHw3Uw1b29dq/Y3WhXCljk/jipNmR+NTLAOPaneUpT/ePT0r7QUttCnJxye345qv&#10;coVB6VceHA4/hqrMNv09BVbIjUo3QGPevsT/AIJ7eD20P4XX2rNkHWbn5Of4IxtH/jxavjm9lUkL&#10;/eP51+hv7N+gt4b+B3he1aHyWFgkroTyC+XP57s4r4jjDE2w6pLqwkdnuzJt/WpWLRMPm/Woi2JV&#10;z+dPJ9f5V+ZdCFzdBWuFkVv72PSvh/8AbZ0OWP8AaBvLi4jKw3NrBJCzD5XVUCHH0ZTx9PWvtxYg&#10;JN27HH5181/8FEfD+/SfDmpf3JpbVjnpuCsvH/AWr0MtlaodGHk+fU+R7+6kit3dd20tzntVFbCD&#10;UblPPvFtY5GG5wu7aPXHeumisVe3ZXj+VsDnvWXrPhC3l1QfZ3ZoVA56An6V9E6ftFzHt4epGKdy&#10;HSCx/cq4dckK4/iGcA1qAsoXeMt/KixtI7NAuMOvANSzAO/91+/vUYiouWxhUkpO4tncyWt9HJGF&#10;yrB8Hviv0y0q5kvtMtppNoaaNXIHQEjNfDP7NfwAm+OHi+SO4kmtNJsE8y6uETk9MRqSMbj156AE&#10;4PSvvCztlhghhjB8uNQgz2AGK+XxlTmnoeXWknLQLSHzH/Wrd9rdj4Y06a7v7iG1tYFy8sjBVX86&#10;5v4lfFTR/hFoLX2pThO0cS4Msx9FGR+fT9K+N/jf+0Dq3xj1pmkke102M4t7VXJVR6n1Y9z/ACHF&#10;erk/D9fHTu9IdWSmeiftS/tXW3j6wm8P6D82mswM10y4aYg5AUHovQ56n2r54mUlh7/rUgQk7ulO&#10;kjAYV+uZZl1LB0vZUkKUr6jYFYrzxUirgduTTkj4A/OngAHGa9TmMiCSLIxz1znNVbmPA4/DPar8&#10;iAL/ACqrd8HvjuKNzQyZiYXDL94d6uxfEXW7S+gmt9Tvo5IXDRlJSu0jpjmq9xEN2KrQWyDUkZ22&#10;rkZP415+OowlTbau7MIydtD9B/CizX3hTTotWmRtXWBFnlUYWR8c/rVy31S50qRk3HavGDWaWa50&#10;9W+UhSGV17qeQRj/ADzV+21KPUYlgkH74DCt3P1r8jnUkptMy3NOPUIdUj/ejy2HG5acI5LUZU+Y&#10;rdCKx9zW8m2T1rQsbzYR3U+/Bo5tCNNmXEv/AJPm71PFOHX5fTvVeW3juwTHiN/7v8NRMJBH/tdM&#10;VPvLULFxZ2gdhkHpwKa92FO4HBPUVRZ5F45QjvTVvWZSvGRzWEqlnZjNKSY7drc5HWqb3RVgO38x&#10;S2mqrJAVPpjBFU51Z3LK20KcgHvSck9hGhFMrRbVJ29RxUgmYFct83as63aS3P3W2n8qvIyY+bp/&#10;KolfoVHzK95A0hLdec4qvIWiUcfLXP8AxO+NGh/DFrWPVtShsWuwxhV1Zt+CB/CDjr1OBwfSuf0n&#10;9oLwzrMhNv4g0ZuduxrtYyx9gxBranhK0o88YtoOXsdxJtukOGHXkULpsRRWHyuOQap6fq9vebZP&#10;lVW6MD8p/pWsk1uYc/xZ496wlFp2kg5WFuEZFJC7sc1METndhvb0qrM6SEeX8nqcVHH5ynkAq3cG&#10;ueVW2gcrZeK54Qsq9+ajt1kjk+/83oakslaUHPK46VehtFdR8u1vWoScmVsV4ncMOi+3rXN/E/4I&#10;aL8W9P8AL1K1X7RGjCC4j4kiJBGfcA84PHFdgsezIZRVywiJOeox+VbU5VKT5oOweh+efxi+Ferf&#10;BTxL/Z2pLlJMyW86HMc6eo/qO1cbLrfltivvD9tH4XWPj34LaheOka32iRtdW0pJ+QDBccdcqCOa&#10;/Pa9Y4+9X6pw/mn1vD3l8S0ZtHXcvza8xzjnNV7nVN6frWfAxI5HsKcfT72a9ydSwRijV8AeB7z4&#10;neMrPSbP791Ise4/dQE8sfp1r67uP2D/AAjP4Jj09ZLoaisfF9uOQ/XOwHGPb9azv2KvgpJ4J8KH&#10;xDfwNFfasm2ANkFIODnGcfMQCOM4HvX0JDGNq844r80zzPKssRy0JWUfxIlUd7I8y+Av7NmkfAyK&#10;SS3me+1S4Qxy3Ljb8hIO0Lk9x161J8Vf2oPC3winmtZpZNS1aE4eztesZIyN7H5V7ep56UftSfGq&#10;L4O+AZGt3/4nGphoLJVb5kOPml+ig5/3io718K32qTXV48kkjzSyks7u25nJOSST1Oa8BuriJ89R&#10;3Y6dJylc9+8W/wDBQ7xDLqL/ANk6XpNlZgnYk4eaQj3YMo/If41ufCj9vm/+3eX4o0u3mtZnAE9i&#10;CjQD3Rid35ivl42nnzxn1bafxrbtX+zv8vIXjbXXHApo6nh7LQ/RrwT460n4haMuoaPeQ3toxI3L&#10;wVPowPKn2Na0Kec+5vu9MV+e/wAGfjBqnwj8cQ6jZtI1tI4S8tN21LmPPT0BHUHt9CQfv3QNcg8Q&#10;6LbXllMk9rdRrLHIpzuB5/P27VzVsFKKv0OepTaLzkBgvp0xT0b+LoKbHCpXcV3GnhA/X71cnKo6&#10;GeoMwzuXr60wTc/Nzn1p3lhW+YfjUEqt5nynofWsZTuHmW5L1Ao+lfJv7Uf7QT+PtWk0XTJmOj2r&#10;YkYDH2iVSQWz1KjoB7Z9K9I/ap+Mz+ANB/sezYDUdUibe4/5YwnKnH+0eQPTGfSvlDOWJLe5r7zh&#10;PJXJ/Wqy06GkR+0A/Nkeme9C9O+acoDEfNn8KX5SeGr9IiEhQNnXn29KYSPw55p4X0x1/Om/KBt/&#10;D6VQkRyKGTmqsoyuPzNWnG7jmqtwVB9Me9NaMrl6lWcc54xWfcrtO0c4rQf7vOMVRvF3Ddnp1NN3&#10;CKMu6OGNZ10cjpWjepge9Z9z9488N2xWTL5uhnz/AHf0rK1EfNzx6cVr3KYx69M1m3a/L6tWEtNz&#10;anG5g365Rue9YOoHaT+VdBqYzuxn8K5/Uzgt164rjrPudVMy5IyPpVrw/bG61WGNeCzY5qu8mSwN&#10;bHgiDfrcB/usPx5Feetzok3Y1vGmiyaDqhgfBYKDn6isErk/xD+tdp8XbmK88QDbyyJtPsa4/wAr&#10;d+FVK9zOO1yDwXBu8E6T/wBeUPH/AABaZqUPlg/w07wTLnwXpOf+fOE8f7i0mqn5PzrMuJm265kP&#10;8q9D/Zt0ddZ+MeiRMMoJ95+ijP8ASvPrZtr+/evZ/wBi3w82tfFIzhVK2Vu0n0JwB/OuiitdRy3P&#10;ryXw3Y3UbNdW8MmeCzqDWX4B8PaZq6fbv7Pjt2SZvKAXHAJANZfxKkuhq+mx/bHsbGJJHnmUZyeN&#10;o/nWboPjy88QwJDHeQ2kem2j3MrHhpMEhB+IBNV71rIzl5HTftM62ugfB3UsHa11st1x33MM/pXx&#10;zbwebPwec19EftZeK2n+HGg28n+svHE0g+if4kV8+6fEkkm1cjJrajormMro29PjCKv8PHate05P&#10;r6VR0q2LNt+XnjNbz6PNZxxs0UgjfpJsIUnGcA9K6OW+pD1CLP0Ue1Wk5TcvrUaR5bkc9qsLGo+b&#10;+H0qNmRdrYTy1KnHX6Ux4sr/ALQqYIMbsHb1oOURvloJ94gcbf8AebjrXd/s0eKLvwd8avD91asy&#10;+deR20o4+dHYKR/WuHit/N+9zz2rq/g1+7+LPhnOf+QpbD/yItcmMSlQlF9jSF7n6n6I7GFWxlpO&#10;TWkreWPQgVl6RcLHbR4HUD8KtXN1tr8BrRSm15npRnYgv5/KkVs8eteKfFv9tvwr8PJ7qxs2m1zV&#10;bWRopIbf5Y4nXghpDx14+UN3rpf2ofH1x4B+CmvapYtsvI4VhhkU8xNK6x7x7rvyPcV+cGs6y+lw&#10;M+4yTTFiSzfePck13YHBqqryJjKUpWR9WL/wUZluJcy+EcIpGSNT/wDtVezfCX49eGPjLB5mm6ht&#10;ul/1ljcYjuIf+A5O4c9VJHv1r8tdU8YXlvqMTNdPIJG2ui9E+lejeG9Tnt1sby1mltrqEK6zRsUk&#10;RuxBHIP0r0MRhIqnaKLrYXl3P1LtZo44927pwBirlvdKp53fgK8+/Zb8Z3HxQ+Dek6pe7pLza1vc&#10;ucfvHjbbu4/vAA/jXpyWKjnaPxr5mUWm0KMWVvtDSn5PlXvmrcT+VD8y/QiiG1VX6/hU0yrGAPyp&#10;U4u9zS9tCOW2iv4WWRcqwwQRX5i/8FKvhZo/w1/aB36PtjbWLb7ZdQL0ilLMMgf7QwfqK/QP48/t&#10;BaH8AvBs+q6tcKJFUiC3UjzbhucKo7/0r8rPjV8Tb343fE7U/Emof6/UJdwTdkRJgBEHsFAFfpXB&#10;ODrqo6z0h+Zx4qorWOd06ZkdcrzXRWDh07/nxWJp2ns7Z/Qda37W32RL29q/UXax5hYReO5zUiqP&#10;4hzTFGPwNSnlsD/9dJFrYaR/9fFBXv0/rTlGBQeBVonmsMXG2nB8+39KXaAPWm+WQ/14oDm1ByQR&#10;+FCj5gtO2+/406KPc3J+X6UXsBDICF7Ln1qGT5u361auV2NhefftVZkz1zt9AcZrOUna4H3V+xT4&#10;Oh8HfAHT5kKvca3I19M4Xafm4VffCgfrXpkjjzz3xXAfs16lHN8BfC6wsrLHZrGdpztIJBH4Hiu3&#10;tpP331NfhObSnPFVJPe7D2ivZG5ZLuXn6mvnn9rb9suT4ZX7+HPC8kba0pH2q7ZA62mRwqg8F+eS&#10;QQOnJ6eqfGr4nf8ACp/hXqWsD5riOMRWy4zmVuEz7A8n2U1+bvijXJtW1+8vLiQzXN1KZJHY5LMT&#10;kk+5JP51jleB9pO89kdlOTtodP4y+NPizx5Cw1jxDql2rDb5b3LbMem3O3B74HNYOlXCgsrMGfHr&#10;WPapJq9ztaRY1VclmPHFT21h9kuVdpNu0dPX0/OvrI4Ncl46G2+5du7BruRx5m1W7HtWNe2Jt5Fj&#10;Vi57+1b6Izp83QfrUF+Vt4mb5Qegrj9o46GfL1Od+ytNcrGq7nZsZr77/YT/AGVW+GGip4l1q3iX&#10;Vb6EfZI2XMlrG3ViezMDjHUD6kD5K/Zo+HE3xD+Lmi2IhWaOa7QuGG4CMHMhI7gKGNfqDGYreBY4&#10;0VVUbVVRgKO2BXz+bYlt+zjsEbpjbixVUDDH+NeI/t1/GaT4P/BG4jsbgW+sa6/2G1GAzKp/1rgH&#10;0TIz2LrXuE05k/2VHJz0r85/+CgPxlt/i58bGtdNuPtGleH4fsUbocpJLnMrA/XC5/2K9ThTLXic&#10;WpSWi1ZNaVlc8Ngh3NuPzZrStYc4Hy/N7dKhtIG2Bfu/XmtKztz+HWv2qEbKxwcpLDabUz94/wA6&#10;R4c8qpHPFWlXYnQKKa6cY/WqQiieFx0/CnwA7lpXjwdop0EWJP1qpEWPZP2TPj8/wk8XrY303/Ej&#10;1Jws4P3YH4Al6E8YwQO30FfdFhdrdJHIknmRyAOrD7pHUV+bfw9+F+tfEvVhZ6NayXEvG5ukcQPd&#10;j2FfoN8IvDN54R+HOk6XezfaLqwtkhlf1KrjivyvjPB4b2vtab957o6adzhf267nyv2f7r+I/a4M&#10;DPX5jXw/FZz3SkmT73JJ6D2zX6Za9Y2OuWElnfWdveW8pGYp4llRiDkZDAjgj9K89+KXwC0nxh8P&#10;9W0/S9H0LT9QuoCLadLKOMxuCCPmVcjOMZHrXyuDxVLDq1rs6Yytufn3qty1jcbVUfL1YH+VWIGj&#10;uU+VlIYc+9d547/Y7+IGi2zTHw7d3Ah+aRrV1uOMZ6ISePpXlcsF1Yam9s8MkE8LFXjkGxkYdQQe&#10;hHpXvUcRGtHmi9TeNS5uDw5bmUSeWrE8nNWpbNIbPK7VCr+NZtlrsxRgyKdoyeKL2+kuEAbK47D+&#10;taxpybszaVRNamW6eZNwxz3HvXffAb4R/wDC1vHOk6Yoldry5VHKDcYowcu//AVBP4VR+E3wb1b4&#10;0+ObPR9Hh3z3DbmdjhIUHLOx7Afn2GTxX2n+zJ+xXc/s/wDjRtYn1yDUN9s0PkRQFQrNtz8xPIGD&#10;2GfavMzbGRhD2cHqcqpu92ezeCPBel+AdAt9J0izjs7G3+7GmeSepJPJY+p5rb+78v8AkVXWTyTh&#10;uMc5HavP/jR+034V+Btg0mragjXTD93aQ/PPJ9F/DqcCvmsPg62IlanFts35opanow+Q/NxxXlH7&#10;Qv7Ynhf4CaZJHJONU1ggiKxt3+bdx99uiDkHJ6joDXyb8df+Cinijx/Ktv4fMnh2xydzKVeaYH+8&#10;SCBj2/Ovny8ubjWbqW4uJpJpJm3PJIxZnJ7k9a+7yngpyaqYvbsjCpiEtInY/HT9ofxJ8e/FEl3q&#10;10y2qvm1s4z+5tlPQAd2/wBo8/TgDio7Xzf4fxPrVi2scHn19avRWm4DFfpmHwtOjBQgrI45Sbd7&#10;lW0tcDH8PrV6G28tPu1NFZ7P89akC5HpXRzWMZCIAGPfjpSEc52n1xnpUpTazf5zSbcpVDKxX+Ij&#10;n3qfQNbuvDWu2uoWcjQXljMs8MigEo6nIPpQ8XH9KryRbR6+tZVIxnFwa3L6H6G/BX4u2PxZ8EWW&#10;p28yG68sLdQZG6GQDDcehPIPcGum1zV/7J0W+u12yPb28kqhujFVJwfyr88vhL8UtR+E/i231Gxl&#10;+VSEljP3ZkJ5U/XH4V94X+opr/wzvNQhZfs1xpclwjE8bWiLCvy3Nsm+qYhOPwy2M43bPzYlCrI0&#10;juNxY9+nPpUU14xjCr/F0xR/Zcl3fyfKyx7uTn734Vem0fPy/N8o4A+lKoox0R6UXZWRW03ThcRt&#10;uO7nOTT/ALBHFOpwo2jAHoKcls1qOSqei5zmop4iw+Zm3N0ANcur6mnMLPEkqbcrz69BVcPs3RR/&#10;MTxmtTwb8PPEHxG1T7Doem3l/MoO4RL8qjjqxwB+J719Tfs9/wDBOVQYNS8cTeYwIddMt5PlOO0j&#10;j19EP41hiK0KKvINDzb9iT4Da545+Kuk6zDbsml6HeR3M92wxH8jK/lqf4mOOg6ZycV9t/tBfFa1&#10;+C3wl1fXbiZUmt7do7RCwBlnYEIo9eefoCa6Dw/oFh4P0mOx0u0trGztxiOGCMRog78Dj3z3r4J/&#10;4KE/tDQ/Fv4gQ6HpczSaT4dd4y6uNlxOeGcYOCoAwD7n1rPI8HPMcZzNe6tWY1JqKufO3iXVrjxL&#10;r1xeXUhmuLmVpppMBd7sck4HHJPao7W356feqdLHcfeporTH8q/ZadNQjyxOKU2wih9sVseDdQ/s&#10;Dxbpd9t3fY7uKfbnrtYH+lVbe0O3dhev508RZfv+AqqkOem4PqiLs+/9LvlvMTR/LHNiVQpyNrjI&#10;5/HrW9ZklgB02nvXgv7LPxQXxL4TXS7i4LahpowoP8UHAUj6dD36GvdPD0rSTAMeFUn61+Q4ihKj&#10;XlSlumc8ot7Gi8QW3Vj6cCks7Nmm81/9XD831PYVp6fp4nsfPwv7xsIG7gd6rXs0bgQxtmOPvj7x&#10;7mnKly6yDltuV2naR2Z1yW5qXO2NOnTPPanCxN0rMrZwMniltrAYyzDH1xilyTbJiTQzbiFH3l+6&#10;R3qZlAURlvmXlj2zWfe3a2pLQKZ3xxt+6Pxqpb3t1MzGRVCseFB6UcsYr3jSMbLUwvj58Ubv4R/D&#10;TUdesLaG+msfLHlyuVXDOqZOOTjcOOK+EfiF8ZvHHxz1Fl1C6up4ZJswW0SExRk8AJGvGccAnLH1&#10;PNfolJbxXMDCSNXV+HR13Aj6VXi0q1sQ32aCGFW6iOIJu+uKzeIUfhK5rbHwn4O/Yk8c+NvK821O&#10;nwlNxm1CbygeMj5Fy/p/Dj1rUvP+Ccnjq3uCkdxos0IAw8d0V3f99ID+lfbiWqiRCM88cVaS4Cvh&#10;gD24qZYuo92HtJH516j+x98UNDE7w6HfSLb5Uqu2YPj02kk/hXN698PfF2jW7Jq3h3UrZo/9a32W&#10;RVXPc5HHUfnX6exlSWUN3/OlES7/ALo3D+KiOYTjuaKpKx8e/s5/tCfDP4S6ZB9q8L6xputwxbXv&#10;pIxdsxxg7WyNmcnhUXj1zX1N8Kvitpfxc8Ix6vozzNaSSNFiaMxuCpwcj9fxrS1rwPo3iSVX1HSd&#10;Mv2Xo1zaxylfxYH0H5VY0vQrLw7Ypa2Fra2dtHkrFbxLHGMnJwFAHPWuGpUjN8yM7X1LwmGBu/Sl&#10;Eq+X/u+vaqztnn26VIpDwknpWPKm7oBJGDqpB3Z4Jr40/bz+Mviu08d3fhj/AEzT/DhSMowTat8c&#10;Z3bwMlQxI25xlOlfZ0aZj+7Wb45+Dei/GDwpcaPrFutxDIMq38UL4IDD3Ga9HKsZTw1dTqRuvyKj&#10;uflvbwiRvWrK23zEbf8AGup+NPwcvfgT8S9R8O3kglNsweGYD5Z4mGVYfyPoQaw7ZPlDevav2PD1&#10;I1KanDZmjUt2VlsvTpUwhEeOPzHaraxfLwPzqRbXjno1dHICkVQvy/yr6I/ZG+N1vYW8fhnVpPKX&#10;cTayswCZJyYz9TyPckelfP5s+f8AGhC1u67TjB5ry81y1YujyPfoRK0kfoakxgWNo23LnORXSWcA&#10;TSZZ/wDnsVCnHY5P9K+GPh1+0p4u8N3FjpljcNfqzLDDayxiTfk8Ln736193xrGvh6za4aO0SFPN&#10;uGd/ljOORn255r88xOWTwsuSr1Mo0tboNN02S7C/Mqov3sj+VRa7NEbGW08tZo5lKOHGUYEYII7j&#10;2rxL43ft7aT4NtZtM8JRxape4ZGuZM+TCegI/v8A8vrWd+zT+1fd/F24utL1trNdUgUPF5SFRcqM&#10;7jjOMjjgY4zTnluIp0fbqNka+z5Voel3nwh8K6nZx2tz4b0OS3T7qfYY12f7uANv4Yrzj4kfsH+F&#10;fFMbPoctxoV1jKpuM9ux9w2WH4Nj2r2SDUo5l+7g9sdquwIHHmbt20ZP+zXk/WJ33M/aSufHl5/w&#10;Ts8Uguv9seHTu6Hzpwfy8qo5v+CdfjKzt1jXXdBBU7yPPnx/6Kr7Ct7hHuAzMrBeT7VJezebdM/D&#10;LgHg+v8AhW0cVJI1jXaR8df8O/PG0rfNrPhlkHB+eYHH18qtnw1/wTSuri0J1fxRbW9xk/LaWZmR&#10;h2+ZmQ59tv419TSbti49auM/mIvvndzUyxdSW7M5VpSMP4WeCY/hh4E0vQIrhrpdMgEXnFNhkOSS&#10;cZOOT0ya32nz/Ec+vpUEiFWyT15zmniZTncRxXFK+5nzPuPmdZU2t681EdLW4Rl+WSNhgoR1qhr3&#10;i7S/DVo81/qNlYQxjLNPMsYHHbJ615Z4v/bx8EeFWZdPa8124QDAt08uNj6F3x+YBrow+BxVZ2pR&#10;ZpGNzzj9uH9lvR/BfhyPxZ4ftY9O2ziK9tlLbJC+SHUEkAjGMDA6elfNFtNtFet/tCftca58e7aP&#10;T5LaDS9FjcP9miPmNIw6F3IGcc4AAAz3615K7KDtXP1r9RyOjiKOGUcVubWsiYXOF64NSLMyjO7N&#10;U5r2OFeSOadpl22p6jFbW9vJeXEzbUhiUs8hPGABXrzqRWrJJlEl/PHBGrPJMwRFHUk8AV9JfAj/&#10;AIJ0Xmpaja6l44ube3sQBKbCORmlk77HIwF9Dgk9Rx1HF+EP2RfGWqT2l5HZ2WnSqVmj8+4IZGHI&#10;yMHkGui+OOpfGPw34evIdU1Od9PZAtxLbTBspwOD99QScHGB17V89mGIq1pqjhakV311+RpHlPq7&#10;wx4Y8E+CEWDwzpOl2bWsflmS3hTzAoxwzD5ieOcnJ71pXc9xfR7kfzEPYHrXgf7BHhe1034XzajE&#10;+641G5ZZgGPy7QMZHTPzfliveLF/sspUY2t8pr4HFRcari5X9TnqVndoo3Fowf5l288gd6PJWSP5&#10;l2dyw61pSXMbEhhuxwM1DI8JX046CuaVjApuyuo2/wAI7UXOoOkYBwvHX0qVbKN1LRvz6HvVaWxk&#10;RsucHqDUWe4+dnzv+0n+x7H4+uZda8LxwW+pSlmubF8JHcscfMh6Kx5zk7TnPBzn5U8bfCDxH8P7&#10;5YtW0fUNOeRj5bPCdku3GdrD5W6joTX6VjzE+9tZc0k0TeU0zRttjGTg8CtY1JW0OqniJI/Mjwf8&#10;HvEXxG1r7Jo2l315LkAlYzsTJ/iY/Ko9yRX0j8Cv+Cf974d1ez1XxjJbyLA3nLpseJQzZ4EjD5So&#10;4OFJB6E4yK+ibu/+0sxUNhu2P5VY0y/uCnlpMy+gBrOVSV7MuWIk9DSKx20SowAOOAB92mxRiWJt&#10;wzg8fWm22pSuP3ixyFeDuX/CrS3amL5YNvrjvWMpROJvUo+Qo7k8Y6VOtgropZTjHap2tLadVZvP&#10;jOeAAKmdDHt8tm8s9ARzS3JS1sVobRR8vzbD29KkWWWJPvtgHGM9a5Tx9+0f4N+F2t/2drWqLFfb&#10;FkMKQvIyA9N20HGeuDziuZvf22Ph7HIu2/vLkNzujtWAH13YrsjluImuaMXYv2cj1WODzst/F6d6&#10;8Y/bB+PGrfCZdL0/SEa1uNQjeSS72qwAHy7VyDg8kk9fu4NdJbftffD6QqRrEq/71tJn+VeW/to/&#10;Ffwj8RfCGmR6Rf2+pahbzM26JGHlqQMg5A647elelleX1I4mKrU9DSNOzuz50v8AXLvVbqSaaaaa&#10;SRtxLuWyfXmmbDKzMx/CocMD93pjPvUsLMy/d+g9a/TqdGMPhRvdDjbqcAD8qYbckDt2qZBhxxwe&#10;frRtIAP6V1KOhnzIge1DR9fwr1P9i74fw+MfjZazXAj8rR4mvirc7irKFH/fTA89gfpXl8hO7175&#10;zXcfs1/ERvhr8U7O78xUt7k/Z7kNwpjYjd+WAR7gV5ecQqPCzUN7FSkuWx9/b90vzNx3+lRyJtlX&#10;b0JyKIp1uI45IysiSqGDKcqRjqDUrBioxjjoa/Hn5nD0FUbk2t9B7GobkNC3zdcY471KshI59ehp&#10;LvbdEKfkI6HHSrUrlehVknktVOx8+zcimx64sJzKpV2/iWmg/NtkbHavFb/9svwjF40vNFunvrGa&#10;yne3aS4g2xkqxBPUnHvitKeFnVu6avYrlkloe5peLcpujdWFPkkaOLv9AK4XRfE1nrcEdzZ3dvcW&#10;7DPmQyh1PpyK2rfWJkKhZT5fbPzfzrllScdGClbc6S3nCnP8Q5qaO63PlePw61i22stMCGjVm7MB&#10;1q5aXuRhojnHUNXNOJpCSNRbvZ2XGOeKsQ3YdflA9+KpxNFGnzOeR90CgTpIQOcdj6Vyyk1sbx0M&#10;b4u/CzT/AI0eCbzRb+SWNZhuSRGI8tx91sZAbBwcHg/rXwD8YPgprvwO8U/2brEayQsu6C6iBaKZ&#10;fY4+9xyDzX6SwxLtGT8p6EVzvxb+D2n/ABf8B32i6hjbcLuhlPLQSDlXH0P5jIr6Hh7iGpg6qpz1&#10;g3r5D5bn5qMu4Dj/AOtSNGoHStHxf4RvPAvie+0e+UrdabO0MgHAODjI74PUVQU5FftNGSnBTjsz&#10;Fu2xC9uCc7arvHtJ4q8UyR+dQTIWDf3u4x1q5U9BqdzZ+F2oLofj3R70SLD9lvYpC5HCAMDmv0Ys&#10;rhJ7VC2GBHDZ+8K/My0kaOcY45/KvtP9ln4of8Jl8LbW3lmZ73SR9nm3tuJHJQ/Tbx/wE18DxdhW&#10;nGt02JrS0PZkdUT+63tREVWLdn2qrpd75zbT8w2n8KjgumlZVJ9/YV8XTV9jA0VXzNzD/lmvFVJo&#10;NifeBPqTU3mbLLcCcytj6VRv7lbZfm+81bVJcqsA55AXXPzDHUUSyqJtu44UZ61DpcUl1P8Auwdu&#10;fvdq0ovDyxgzXDLCjfNmRtu76Z6/hWdOMp6lRTK0ECzRN0B7Ul5obS6bIY5o4Zth8tmG5FbHGcEc&#10;Zxmp7/WLO2VVt8NIOMshKt/hWNqFvdaifMkZpABwFPyitLQhruzTlSWp8V/HHV/il4n1m98O69Hq&#10;moW9pKD5VraZtZMHKlTGgDDnjOSOM8ivPZvD+v6LZSfadL1DT4V+UmS2eNfzYDnj1r9FLW0+ypuG&#10;R3zjpUl0keq2kkN1DHcW86GOWORAyyKRggjuO1aLHyWi0No4jlVkfmw/iC8s4FWJ2JHdm+Y+3/1q&#10;hk1+8eVdu3eMEHftI9hX27qv7CvgDVtZbUGstQSKR95tIbnbAuRjjjcB3xu/Tiuqg/Z68DQaC2mj&#10;wzo/2Zl2Ya3DSkf9dD8+ffOaccwqJ3uCxD6nwPp+uyLL/pMMueoPWvu79jP4j3fxF+DUMl1vM+lX&#10;DaeJHYlpURUZSc9wH2/8Bz3qroP7JXw90G+W4j0MTddsU88ksa5/2WODj3r0zw/plnoOnR2tjb21&#10;naxDakUKBET6AcVlWxHtHdmcqkWa32sqPnbqP1qGS4Ugkc7R1xwaA6ncvG3HHrTVZJCVYfd6VjGn&#10;czeuxD9sAk+Xrnmmm62yYPfmlnj2t8u3GO4pmFXnaGPvVRSWjJ2FWTMv3vyFW4pPlyrHdj1qALH1&#10;WP5j19hUsfC7Qu3PGaTt0L06Hzn8Yf2Fm8Qavfav4b1AxSXBaY2U5Lh3Jydrk5GeTz0Pf0+c9c0O&#10;/wDCWtXGm6pbyWt5attkjkXaymv0q0rTNpXqw968Z/by+Bdp4n8AN4ptVjh1TRQPObB3XUJIXb9V&#10;Jzz2z7V9NkXEU4V1hq+sXpc15ZWufHKyq0e38c+tSx4P+NU4FIqyisPwr9NjG+xHMyYH5s+1RzN8&#10;nTk/pQQ2zd/SmurNnn5apRZLbK88hUZ4/pVO4O8Dk8nnFXpYsn61Vmhb+HtUyV1YuMmj7Q/Zh+BH&#10;g+P4daLrP9j2N5qlxEJHuZx5pD7m6A/KpHTgZ49a9kfb0wF2/LxXzP8AsFfFKS6+1eFb2bKwRm5s&#10;dzgYG750GeT97d/wFjX0x1Jx65Ge1fiWeU69PFyhWbeuhNyuqbJPvVOSNy9Cc9zTJW2seAfX2psv&#10;zore2K8qK0MyR0Of92vl/wD4KPapALbwnZs+2RnuZcEHlcRAV9NfNv8AevIP2mP2XJ/2gPE+i3ce&#10;rJYQ2CNDcI8Zf5CdxaP/AGjwDnjAHpg92DjyS557G1HSV2fFU+o7gttH8ysQQcf1p8Vj5RyWb1xX&#10;2H4n/YP8IyeGRb6XNeafqUSfurmSYyrI2P41PYn+7j+leWp+w54um1Hy1utE8nJHnGeTpzzt2Z5r&#10;rqZlHY7frMdjx3T7NtSu4oYYZJ5pCEjjVdzu3oB1JNe+fBj9hW/1rV477xkv9m6fFtkWzjkVprn/&#10;AGWKn5Fx1/i57dR7B8BP2Y9H+DFqtz8upa464kvXX/V5zkRj+EYOM9T+leota7vvZweprzMRjpT0&#10;iYVKza0KXhXwppvgnRINN0u1hs7K3XakSZ6Yxkk8seBySTxWpDCqjctVyscMTNuVQnUk9BXLeJvj&#10;34V8Cxt9t1m2MnI8uBvOfI9lzj8awo4etVfuRbMUfL37aOoasfjTdQaizm2ihT7FlAqmIjPBxz8x&#10;YZOe47V5PE4x+vSvTP2ofjHY/Grxnb3VhayQ29jAII2kPzSgMxzjt97pk9K82aNpJNwwM8YFft2R&#10;0ZQwcI1FZ2AejinH5jmkjtmDe1SpEN3BbFeyo2E5Do4Oe2OnFO2YT9PpToY8flUrJu//AF1QFadc&#10;D09OKqSxmT0/GtFlBX9KpzxlmPb2oiwsZt1Fj6fyrPu1wOa2J4tw59Koz2u8dPuj86mcU1qKLsfV&#10;H7HHxHk8Z+Bp9LupDNPpRWNGYjPlkfKvrwVPJ9QO1emsgj1gfwlAa+GPA/jjVPhprqX+l3MlrMvy&#10;naflcZzhh0I+tfRXw1/av03xlfRx6v5ek32OXdgLeT/gR+79D+dfm2d5PUo1ZVoK8SZR1uj2yC5+&#10;1oFbbvJyDUsQKP8AMc4HWuds9UW9vlW3PnRsAyMpyCp5zmujNozx5/iXGee1fMe0b0IcUmTRv6Ec&#10;HjBq5cRtKizL6AHA6GqVsmyPb+dX7ENKkiDqw4A9RU69RxPL/wBoD45Q/BbQo764t5r15pfKjiST&#10;yw3GSS2DwOOMHOfxHn/we/bds/H/AIoh0vUrNNJluOIZmnDRSN2U5A2k9uTk+legftH/AAgh+LXg&#10;O4sTlb2EGW0fP3ZPQ+x6e1fA11pk2l3clvMjRTwMVZT1DCvpMpy/D4mk1P4jSn26n6T2utRx3I3L&#10;1OcDkGr0mqLMytHjbXxr8BP2rdS8G3VtpviCSS/0djt85yWnts9Dn+JR6dcflX1poWuWupaXb3lq&#10;y3FtdIJIpk5V1PT8a8vMMpq4WV1qu5Eotam5Y3zpwEyCeR2q8+1hvVSoPb0rJsrkGRl3cZ6+grTt&#10;pMnd1HTFeWqjvZk81zkfi58MtN+KPhr7FfWsN1HGxZQ4wVPsRyp9wRXxz8Xv2bdQ+Gd489vHNd6X&#10;yxcp89v6B/b/AGhx9OlfeN1b+USOPUe4rI1rRLfVoDHPErK4wRivpMnzv6ulRraxLhNJWPgjwv4w&#10;1zwtC0en6tqNjGxyyQ3Lxqx7ZAIrtvCf7SfjDwrd7hqDX0bHLR3hM6n8Sdw6diO9bH7SfwL/AOFb&#10;63FqGm2xTR74bcrkrDLzlfYEYI/H2rzaK043da+4p4XB4mKmkmmVqe86Z+3PcLbhLrw3DJJzuaG8&#10;MY/Iof51dtf23IYzuk8Pnax6fbun/kOvAobUY5qQ2vriuWpw3gZu6iDR7jqv7ds3m7bXw6sceeWF&#10;7zj/AL4qzZ/t5+Wu2TRbp8Hr5yjP6V4G0GA2eo7UGHA+7z611RyPBqHJyINWe+at+35OLbZp/h9B&#10;Ied9zPuVef7qgE/99Crml/8ABQf7JaKtz4djaUD5mju9it9AUOPxJr5zkjBP4darzxeZz05rnqcN&#10;YGas429AtY98+Nn7ckPjrwDfaTp2kzWr6hH5Mkkkobap4IAx3GRnIxmvlO+iYNu210k1vhay7qzL&#10;ykc+nIrtwWWUMHFxorcpSZkpB+5rvv2d/glefGbxzHbxpt0+zKyXcrA7VTPTjuecDvzXKPZ4+Vdv&#10;0NfaP7FngiPwr8HoLsBPtGsytPI47qpKKp+mD+Zrx+IsweFw/u7vQU5aHqcNtHZxxxRrtjjURoo6&#10;KBwPyqyweR1VRjNSiDdluh/nSa7ctoPhrUL1Yw7WlrJMATjcVUtjPbp1r8rUpSeplFX3PhP9rL4i&#10;t8TPi3fG2eSSw0v/AEK2yflIQne45x8z55HUBa82tNPYfK3O7v6V0NzA1xHJNK37yYlpGPUk81nl&#10;1tDkHdyB719JhMKkkepQppEkGjRJ+8YnemFC9mFWPJVUG1dzEVFeXNtc2Kk3BjmViCO4AFPs41t9&#10;Rulin+12eR5U2MFgeea9eMYrY7nRsrksWhXF6v7o7WC8gelfVv7B/wAQptX8I3/hm8EjXGiuJoCw&#10;4MLn7oP+y4J5/vj0r5v0i1kuYR5eF5GHPGK9q/YhjZfjDqrYGV0mRWOO/nw1x5lTvRucFfWJ9URu&#10;E7flTlMbJ/Wmq2Y8deajVgV9z6V8TKLOHmHXEfyEr+dcx8RPGln8PfDV1ql822OBfkXvK5+6o9zX&#10;TlxGB831zXy3+23q+qXHiyztWt7mPSYYQUk5MUrnlvYMOnrgV62T4GOJxEac3ZdQ0PGfG3iy88b+&#10;JLrUL2Vpri4fcxxjP4Djpis3yyVX2zU0ce78qsJbAKO/ua/bsNGnTgqcNkGpUO5hx09KVe9Xktcr&#10;+GfrQ1tg9OexroUkLXYpklCVHy/XvSSA496uC29vqPWmPBx020cyCzM9wSzdevrxUMwOM/3fWtKS&#10;3GPSq7QKW9D6VV0VqjNmUoM/n7VRuRkf/WrWniU7t3NUZ4lUHj360OSasGqMW8jbJ9+mazblcnPp&#10;6d63LqDuOvv3rNu49vTHpg1jI0i0Y107Kfl45rMv2z079TWtepjPv39Ky737tc8pG0DF1FAIm7fh&#10;XP6jyrf1roL8fM1YOqKSp6Z781y1dTopuzMeUbX9upFdJ8N5lj1ld+NvLfpXOSHkmrOl3klhdLIj&#10;bWPGfUVw7HY1zI6fxbL52pM2WbnrmsgqM9P1rS1Aedao395fyrOC7D/9ejciOiIfAMHmeCdJzwv2&#10;KH/0BabrSbIzVz4cqr/DvTZOPksof/QFrO1W6WaNlFYjjvcz7EeZMFx3r6g/YW0EwS65eqhVV2W4&#10;3de5P9K+XrKTyZlPXaa+mf2Z/jf4f8C+FZYb+4MV5eXBlfj5RwAP5VvTlZalVNbWPpoWVvfw7biN&#10;W54yKo3ngXS5ZMtaRHkE4H3vQGuZsvj94X1IKseqwoOp3HBNdVoXxB0bVUTytQtX3dywq/aWWhny&#10;PqfPv7Y+qtc+MNPsVAVLO16AdCzE/wBBXkmkxlZevT3612/7SuvJ4m+K2qSQSCSGFxCjKcghQBx+&#10;Oa4izikUK3K5OBXVSj7plKSOo0mdonXePlzXqfj79oa8+IvhXS9IbT7LT7PTRwIPm80gbQTn2rxq&#10;1MjlR83vWjBFIV7+9aujcydRJaG9c3DRhWj29eRViG68yEMxw3cHtWCN+OD93pmrCtJjPzLt46Va&#10;o30MXK5uC5Ug/P8Ad6CmibcWywA781lqkhHVvmobzGTp7dar2I1LU2GmROfMxnnium+CTpP8XvDO&#10;4jnVLYc4/wCeq157tkUZyVPtXXfAdJD8avCStu2/2vakj1/erXDjqajQm/Jl+01P1W0+TfGrd8da&#10;kvr3bGV/iWqNrdfuRt+XjoKhedpT/s/zr8FlQ5puTNlVZ4L+378Q5NE+G9poUdr53/CRSnfNniEQ&#10;vG+APUkr17Bvw+M77T01GLy7hN3PSv0s8ZeAtH+IWjPp+s6fb31vJnHmIN0RIxuRuqtjuMGvM7z9&#10;grwJfzqy3GuWowF2R3SFT7/PGx/XtXVRxap6IqlLW58J2/hCzgn3R26+ZnJLdq6zwb4UvvFWrWun&#10;adazXl5cNsihiXczn2Ht3PavsC1/YC8DQ3IdrzxBKFOSj3UW1vY7YgfyIr1b4d/Cfwv8LrNY9D0e&#10;zs3Vdhn8vfPICc/NI2WI9icDsAKnE47mWh3e0bWpD+y38Ipvgv8ACi10q8kVr6eRru5VTuWJ3CjY&#10;COuFUZPrntivR7iURR/y96zFvZCMKMYHWrFs2GDN8zepPWvDcrspSuTje25t230FZPjnx3YfDzwl&#10;d6rqtzHa2dnGZZZHOAoH9auanq9toumy3V1PHbwQqXd5GCqgHJJP4V+cP7b37X938dPEs+i6NcSx&#10;+GLGQooRvl1Agg+Yw9AR8o9Oe9fTcP5HVx1Zae4t2c9asoK7POv2lfjtqP7QHxPvdWmkk+xLI0dh&#10;C3/LvD0A+pwCfc1xNjb85x0ptpZn3z3rStbMqOcjiv3DC4SFGCpw2R5M6l3cs2KLEvQbuuauC42j&#10;7ox9arLCwjUipRAwfB7d66uVGfMyUThz0/WnrPgVAYWBx823scU4Rsx56/yqvZoPaMm8/I5NCS5X&#10;FRiBv73/ANelMTFfX1x2p8hPMPlkJ6evSj7RkqzCmNExbHzUnksfrjrT9n3HzEpn9BSLN9feojCx&#10;x/IU7yiKHT00KlK+wss2fm6L2qKW5+crngU825fr+QFQywMp/Cs3FWsyedpn1V+wp8So9Q8J3nh2&#10;QqLiwkNzB6vGx+bj2b/0L2r6Atp98w+tfn/8EfiLN8KfH9rqiqZIeYrhP70bdce46j3FfeXgKQeL&#10;9Mt9StT51ldRrLC/TcpGRxX5TxLlvscW6iWkhat3ON/bU8Oal4l/Z6v4tLtZru4gnimZYl3MEUnc&#10;2OpAByce56Cvz5m0eTS5FkuGP7zk5r9aIrZoIgP4j09q8f8AjH+xD4T+M/iKbVrxr6w1KZAHNoUE&#10;UjD+NkKnLEcEgjPHvnw8HWjQd5HZCdj88XndYpFRW2uMZz71esftV/KssygqvcdsdK9c/aQ/ZXvv&#10;gHLbnzEv9Ouyy21zGuw5XBKuvO089iQea5/4QfAnxl8V7/Zoui3F1DGvzStiKFSRkZdiFyfTOa9K&#10;pmtNwbWx0Rlc4TVbm4hkXc2FxlRUug6Hd+JJkRFkfewUADJYnoAPWvrXwh/wTMvvECRTeKNYtdPW&#10;MAiCzU3EjeoZjtVegwRu617l8K/2Q/BPwgure6srF76/tVGye8fzNjDneq4Chs9DjIwMHOc+Dis2&#10;go2p7lcjvqYX7I37KUPwP0H+0NRWOXxFfxbZOjLZp18tT3Yn7x74AHAy3s0h2H5fepJZlEfp6Vyf&#10;xX+JVn8MPh/q2vX0nk29hAWXHJZz8qAD1LECvJw9OpiKqgt2wnZbHiP7eP7WMfw28O3HhHQ7of8A&#10;CRakgW6liPOnwnqD/tsOMdgSeOM/CtnFv/lU+t6te+Ldbu9S1C4kur6+maeeVzlndjkk1LbWm0+/&#10;Wv3rJcqp4LDqnHfr6nn1Kjkx9rH8yr+daMP7tdv3u9QxW7fXI6VahgO7ptr2uVmN7DtwP+FNcZP8&#10;xTxbtu4H/wBalNvxiqFcpyJub0qSNCp+7U32Mn1/OnCLnHPT0qpWFds9h/ZS/aAsPg1ql5bajbs9&#10;lqRTfLH9+IrkA47jnkfz6H7Ltrr+0LSG5spxNb3CCRGU8Mp5B/EV+bCxFeefl6/Sv0T+FSsnw48P&#10;sv3v7PgB/wC/a1+W8bYOlTcaq3kaqb2OktUkeP51VsVbjsEZAPmUdTiolZmG5eDnp61etJgyYbr6&#10;GvzapFrVHXTaejGx2SquFP1zXKfEf9nrwr8W9Omh1rR7WaeRSEvI0CXMR9VkAzx6HIPcEV3dvbqT&#10;92p0tAJB6dc1FPEyg7xZ0xpn58fFP9gzxl4R8UXFvo9jdavp0zM1vPAN5KZ4Djgq2MZGMZ6E074c&#10;fsB+PPFcpXUrW20K2XB8y9k+ZucHCJubP+9j61+hUtoSBhufr2p0FqzJg/d969H+3Kqhyl+z1ueZ&#10;/s5fs2aL+z3oLRWJa81S8VRd3j8bv9hR/CmecdT3PTHpctv8n3vmpwt/3fTjPUCkktyi5VsjuDXj&#10;TrOTuzQ+Y/27/FHxS8JWscvhCGQ6CsO+7ntF8y6jYHJyv93GOQCevSvgPUfE9x4h1Oa5vJ5rm6uH&#10;JlkkYs7N3ya/ZC8hjuV2sqsu3kEda+E/+Cjf7NWm+FzH410W1+yNdXAh1CNeEZmyVkA7Eng/h7mv&#10;0jhHOqLksJOKi3s11OStBpc258tWy5I3c/WrsKcfNVOwtmY+1acdt0+X25r9TpxVjz5PqSwIqnOK&#10;sRuoHoOnFNhtsKG/i9KsRW5z9fatdCOZ9BjTZIHUYpyspT0P86lazZl2+3egWnbBppILsjMmf580&#10;CTK/L09fWpvshUmlSz2j7ver0C5W83bjk496rzS88c896vyWWGX86YbLPb6ipcUw5ibwD4QuPiH4&#10;003RbWSOGfUp1hWR+iZOM/hX6OWXhLTdC+Hdr4ekjWa1jslsJI3G7fHs2EH6jOfrX5v6bPcaBqUF&#10;9Zytb3VrIJIpEOGRhyCPoa7LTvjfr1/8TdJ8QapfXV1cWU0fmMH2NLGDyhx2IyOnevmM+yuviffg&#10;9EtjSMvd03PojxF+wj4L1q6Wa1bVtLTPMdtcBlP4SKxH51mXf/BPDR71nay8Ralb7l+QTwJMVPuV&#10;25/SvcPDWt2vibQrXUrGZbi3uow6OOhz6+46EdjkVpwTssYIxuHXFfl1apNScXughUkj5pP/AATD&#10;3oNviyNT0J/s08/+Ra6Lwh/wTO8N6bdRTatrWp6osYBMUaLbpIR1GfmOPoQfevoKyu2YBWY+pFXF&#10;vyq9Pxrhniq+yZ2Qqqxi+D/hrovgDS49O0jTbews4zuCRJjJ7knqWPcnJrfNukETOzrHHGCzMx2h&#10;QBnJNeU/tLftNW/7PGkWchsX1PUtTLrawl/LQBcbmc4PAyOByfavkL4tftYeNvjKtza3uo/YNKuV&#10;CPY2a+XEVByAT95vxP8AhXuZTwzi8elUk7R7kyqpHuH7Y37bVjpWjXfhXwdeLeX90DDe6hC2Y7dP&#10;4kjb+JjkgkcAZ5z0+M47TzJNzLzjrWrHpIL9GHvU66YFPp71+qZXlNHA0vZU/mzmlNy3MlLHceFx&#10;xU62W057fStWGwVD/hT/ALEAOBXsJKxhdmdCHtH3L16cjPBqLyWRDWv9j+n40xrPI4A64zQFxfCH&#10;irUvBeqC90y4a1uApXcADkHr1Br6b/Y8+Ol98Q/EN5o2uSRyXXkmW1lWMIWx95SBx05HA6Gvl9rF&#10;t+1QzE9q+nv2MfgVdeCZ5PE2uq9lNNEY7SFztZEbhnYZ7jgA+ua+Yz6jhlBza9/8TSnGTeh9P63D&#10;HHptvb27Rk7QodR8xyMnt+FZMtlFZxfvBtA4Oa8l+Of7X9n8Nb6G30NbO+vCCzyOfNVAOABtI5Pr&#10;nAx36Dxe1/bf8WX3jezuL6aOTTwwSW1RQodSeTn+9zkH2r5r6hWnD2iiVUp3d2fXJ1hERljUKveq&#10;zzxyvlt307VmrqMM5Gzq3Of8+tSJIxVurc46dK8GVR3szHmlaxeZ1Ealfl4qOOPnd+o6VXlVmXbl&#10;mHXmq3mSRDiRk9MHFc8pX3M7GzDxJt+8O1NaPaxPZv0rPTWJEi6Kxzgnmnw6srj95G6n1A4rNxT2&#10;KLcLbSzcZ6Co5lXd0wfr1oeddq4bhqdJPG8u35SAOo70Kn3J2BeP4TViO7WTbmqZ271xIB75omu0&#10;idlX5sHkjjNHs1YPeNIzYbb3PNAkVh15+tUXvPOHysTxXF/Fn48aD8E4bX+2ZZvPvMtFBAoaRlGM&#10;tgkcf/X69lDCyqS5IK7C7PQOJPlzwfQU6KTb+79q+d/En/BQDRrezP8AY+kahdTfwm42xoOec4JP&#10;SvK/Ff7XfjjxTemS3v10mEghY7Vdu0fXrn3Jr2sLwxi6n2beppys+2rrxDpuihmvtQs7NY1y5uJ1&#10;jAB7ncRXD+I/24/h34BeZF1GbWrqIkeVp8JdSc4++2F/EEivhe/nutYu2mvLq4uWkO5mkkLbieua&#10;I7KM4G35h7c19Dh+DaW9eV/Q0i3E2v2i/jBdftCfE+58QzWKaejRpbwwK+7ZGucZbueSSeK5C3s3&#10;A6e3NbUVipPTH9amFkucfzr7TD0adGCpw2QpXk7syBbMnTmplgx/s1qGzU9qBZqCo2+30ro5kRym&#10;WYW2bf1qM2zMQu39K2fsqsScd/SkFqpOcZ9BS0Fqesfspa14F8Dade6vrU0i+ILd8wRvGWBTafuY&#10;GATkg5PTFV/2gf2udU+IemSaTpkf2HT5Mq+DmSZcggE9un05715aYFCdD71FPahjzzurxf7FovEf&#10;WJ3k/M1VRpaHKSxTSMc7lzzWl4H8RX/gPxJb6pp8jQ3Vqxw4GeMEHg+oJFXZbNSew54pgtFQ9APw&#10;616FSjCcXBrRhGTa1Ps74Q/GnTfifodvcQzJDf7P9Jtd3zI3qB3XvntnBr0Kxu1hYtnO7tnqK+B/&#10;A3im58B+IrXUbVtslrJvXPcdCPxGQfY19efCX4x6X8SNMjaGRIL5VHmWpfLocdv7y+4/TpX5hneT&#10;Tw1Tnp/CY1E76HfXSqylo/4qrCdY4pCx8tVBZmJwAKs2U+84bGH68Vz3xr+HL/E34Zapo8beXcXE&#10;YeJhx86kMB9DjHtnPavCouLmoyJ3NGPxLp6Bc6hZ+/79f8adqHj7R9DsmurjVLGKGMZkZp14/X9O&#10;tfnvcapdaRM8LSTRtGxXGemKp6jr0l1D++meRevLV9fT4X5tXPQ0jSZ9peJv23/AuheYkd5eajIm&#10;Ri2t+CccDLFf8ivCfjP+2zr3jiSS10HzdF05g0bYIaaYHjk9uPTp79a8Du9Qy/y464+tNF+7jo34&#10;V7OF4fwlF87V35l8qRo3+sXF/OXubiWaRu7vuqodTW3DHvXUeCP2efGXxJVZdN0W5+zyNt+0THyY&#10;gPXLYzj2ya98+H//AAT00vTLaGbxRqlxqN5JybazPkwpx0LEbm+o2/Su+eY4WirfgiuaK3Plj+1W&#10;nbZGrM3YAda9R+HH7Hnjz4l20d01vDotnMNyzXzFGI6jCAFuexxj3r7A8IfBLwr4DEbaT4d0qznX&#10;hZhAHmH/AANst2Hfmutl+QKrDDdjXi4riCT0pKxl7RfZR86eAv8AgnZoen7JvEWrXmrSk/6i3/cQ&#10;n6k5Y+vGPxr2rwT8J/D/AMPNP8nQ9H0/TFXgtEmZHPqznLMfqa6S1G0Bc8LyaHbdIvHQjPNeJWx1&#10;er8ciXK+42BFgX0YDg9cmuL/AGjImv8A4e6oI1R2axlVs9AdhxXbMflY8MvY+leY/tT+J4vDHwM1&#10;6ZnEc17F9ihA6s0nBx/wHcfUAcVlg6bliIcvdBB2locb+wn8SraGyvvD8zBZhJ9sts/8tAwAcfUb&#10;VP4n0r6PlbCFl5D89K/Njw14puvCcthqNncSW91bMQHQ4K9Rx+H86+7/AIBfFyz+K3w/s5IriN7y&#10;OJVuY2I8xJAMHIHYnkEcc10cRZfKjWdaPwy/AKsXzXOxdl3HOc+tRzNskUq+Qak8vynG75s9abJG&#10;Ekxt+XGQemK+Z3MLFWS5exkDKxaMnB9jV5NQjvR83zA9RVG4hGOOVPU1V3taEbV+XrycmoTa2GpW&#10;NhIYyGVRuPbmqd/ANR0+4sp03QzxtFIpP3lPBH5Gmwah5qblb5vU9xVtLuO6UhvlJ7+lVTq2d0Ce&#10;p8keLJvG37FPiBHMs3iX4fXFxtRZPnnsgcfLu6jABA52nHO017R8MPitoPxg0mO90G/hmmZQ01qz&#10;bZ7fjnch5/EcV6RqulWupWUtvewx3FtMpR0eMOkgPYg8EV8Z/tRfs4R/BHxVb+IvCty1rZ3s/mJb&#10;xsUksnBBzHjnbk8en4V9DRlRx1qU9J+R0ytLR7n1tatvC/eDLwRjrVm/1mz8PwLPe3VtaQsQnmTy&#10;rGpODxljjPBP4V8baB+234v8C20dtfNY6sVX5Wu4yZFHuyEFj7tk81sXMHxN/bEsIb+10+1ttHgc&#10;/Z1Mhgt3boWG4ksRyM9OTipjw7OM7VpWRHsbK59SJ8T/AAyFZTr+igdADfRZ/wDQqvad4+0G+l8u&#10;21rSbhsZKx3cbnH4Gvj7UP2MfiRpPytY2NwrdDDeBsfpXSeGP2B/E2ooj6hrljpKEEsI42mcendf&#10;6V0SyPDxV/aB7OK6mJ+3founxfFdNQsr6G6kvraMzpGyt5RUbQMg/wB1Qfxrw1X/AA9vSvrCf/gn&#10;dpd1t/4qu/3Y2ndaK3Pt8wwKZN/wTdtBA3l+K5jJ0XdYjBPv89e9g8ww2Hpqk5XsaKStZHy/ZPu7&#10;7vfNXMmTrivedQ/4J165aMfsPiLSZY+v+kJJGT1/uhqjsP2BdbEf+m+IdLibH/LCN5BnPT5tv516&#10;Uc2wr1UhXPD0hUe/8zUi246V9AW/7AF8448UWrf7tkf/AIulvf2CtVS2/c61BJMo/ihCq3/j/H5V&#10;1QzXDS+2h6NngQtVAppsdy8Y9vevZpv2FPHQLeVLosgX7ublhuGf9z+tZ3jb9jjxz8PvDE2rXFvY&#10;3lrajfMtrMZJEUdWxgZAqv7YwvMo86uw5UeUSWOe35dqrtYsjhl/hPUVo+cp9qUlQB/KvQl7y1I5&#10;T6U/Yt+PsMunf8IzrN2UuFfNi8p+Vwcfu89jnJHbqOuM/Rmz5sf3TX5v2F/Npd/Fc28jQywuHRlO&#10;CCOQfzr7L+A37TWl/EXw9bw6rd2tjrq4heNztWfjh1J459M5z7EV+b8Q5I6U/bUlo/wIlDqj1Foc&#10;ZZVPXpTXfefvBmHNNtr2EzGJZo2mA3FA4LAdM49KlaHC7sDrxxXyMlKO5jK6Kd5ZtLGZF9dre9fM&#10;37Wf7J9z4wuL3xJohMt4AJJbYKS7EYyVx1z1I6jk89K+oBDgbV5ye9Oay3/Mq8ds11YXMJ4afPA0&#10;jJp3R+aHgfxdrHgfUlm0+7mtZoW5UNxx2x0xXsfhb9sPxPpcEcM9rZXqrnLyqdzZ9dpFeiftU/sl&#10;x6nBP4k8N2vl3kYea+tk6TjqXUY+91JHf0z1+Z7dcDpx/Kv0LBRwWZ0vaOKv17m2jV2fSfhn9syx&#10;lWMahpdzbyfxvA4ZT9FOO3v+Xbpta/bH8O6Vpgksbe6vrjaCIyBGFPuef0zXylbybW7/AONWCdyi&#10;qlwrgnPmsCset+JP22vGGoxSR2Frpmmqw2iRIjJIOevzEjP4Vzml/tV/EKyuxJ/b0lwFPKzW8bKw&#10;9/lrjVUHhfTnNOWPC7SPyr0aeS4OCsqaK5j3/wAD/t66hb+UmuaDb3SA8yWUpibHrtbIyOe4zx0r&#10;07QP21vBWoWyyXEmo6fJ0Mc0G7n6rkY/zivjZUIPAIIPY0O7eu6vPr8I4Cq78tvQOe2puftEeILH&#10;4kfFfV9a0/etvey/JvGCVACg47Zx0rhRpe04461tOnY+nSo5IQfu19LhaMaNNUobIh66mQ2m9859&#10;60dH8KRauY4vtlhbyTTLDm4dk27s/OTggKMYJz3FOaNQSP5VG67Vxj/69dEpS7jSRlTaOIJiG27l&#10;JBK8g9uDW78NviTqnws15bzT5tqsQJoiMpMoIO0/5zWfMuf4ao3ABPSuLF4eFam4VFdF2TWp92fC&#10;vxevjTw5pOrRxm1XUI9xiL7gpyQRn6iuknma1l24HLAAYrw39i74kabf6FH4fu7vy9StZCbWKRsC&#10;VDztX3BBOPfv299e2MutMFC7Y23HI6d6/KsRhXQquEtNdDCUXeyE1WeQNHaxxsZFUHjnk81YsPCj&#10;XH767YbQMlBx+tWrzVdL8KWkt9qV1bWsbAsXlkC7u5Az1PHQVy3g39oHw58Xp7qHQ5pL1rBlEuEa&#10;PaDnB+YDI4PIrKeHvH2jWnc0VGyuzqbq+VLf7PYwpGqn77Dp9B/U1ltpYu52aabzmXklqtXERWHz&#10;I1yvcZrJHiOMq67XVl7ccfWuaVTTlREr9yxJagEfLt9s0QBrc7o22tiqY1FJ03ecBjqCCOKmLeYP&#10;3ckci/7JrhlJp6ClsWIrzc+2aNXHqOKnTSoLwErIEZcYVj1qpEhcY2kNU27yyPvfKc8URraWZPKi&#10;4Vjs7aTzG2oqnO7gCuK8L/F7wz45v5LfRtY0/UriM8xQTqZMeynBP4ZrtWZdTtGjdRuxtYHuK+LP&#10;jl+wXrngi9uNW8Ks+qaarGQWyf8AH1bqT0A/ix6rzXrYDC4eu+WpLlfQ0jyvRn2PGI3RQz/N6FeR&#10;U6xIFG1uOlfAXwx/as8afDK7W3kvpdStYcqbS/Yuoz15J3Ag88HH15FfSHw3/bd8L+J7NE1gyaLf&#10;KOQ6GSFzn+FlBI/Ecep79GMyLE0dYe8vIJU3uj259yDcvPanqBj+hrn9F+KXh/WbTzrXWtLniPA/&#10;0hBj65OR+Naem65Z6xJ/o95aXC8BhHKrbfyNeW6NSO6f3Gai10LyEScelN2/LhvXjFWY7P8AcNt7&#10;9DUlnZNIMuuecVnOTS1DluRWkW4ZH4j2qTVNX0vw3DG+pX1np8cmdr3EyxK3sNxFbFjpak52jOOh&#10;r4S/aY8U6xqvxm1y31SZ8WF09vBFuOyKMN8uB6Ec++c16GTZa8fUdO9rG3K0j6g8QftgeCfCNw9u&#10;t9cahJFxm1hLqx9ATgH65xXi/wAev20Lj4o+GrrQ9N0xbPT7vAeSY7pXAIbgA4Xke9eGJzt61IkW&#10;OPX9K++wXCuDoyVSSbaK5mVo7H8M9Kmjtdqe/TmpwmP604BWb2r6mOxJXaHavQjvUbQgfw9vSrhX&#10;ccfd/HpTSn1OO9VzWFqUXhwPxqF4QTWlLGCOgqJoB1pXuPUZ4K8U3XgHxXY6tZN5dxZyh1PqO4/E&#10;cfjX3x8M/ibpHxQ8NW+oabdQySPGGmgDfvLduMqy9Rg8e9fAc1qOenNXvC3inVPAurrfaTfXFjcq&#10;CN8T7dwPUEdCPY18xn3D8cclODtJE3P0QkCyA9N1V8FY2Jz8p6V8c6V+2V400mwFvJdW95hifNmh&#10;Bc59xivoL4QfHlfFnwZm8Ra09pDcacZFnSI43YxtyvJBbIx7n8K+JqcPYjD/AMRb9io03J6HXa14&#10;/wBH8PajFY3WpWMGoXI/dWzzKsjemATnn9atQ3rOf14NfAPxT8eXnxD8fXmrTSFZZpi67eiY4UA+&#10;wAHrx3r6E/Z1/ays9T06HSfE90treQjbHeysSlxyfvnHykepOD7d9cyyHEUqSqU7vugknsj3yBo3&#10;GDu3d81ahiyhPH86q2V3a6pbpNb3FtOknRo5Ayn6Edankt2gOY26jjHSvkZU6i3iY+pZU4AVa+e/&#10;ip+2/JpOp3Wm+H7FWe1laCSa6GQWU4O0A+o6nt29PoBbhWT5hhj1r5o/bO+DtjolxF4osdtvJeTi&#10;G7hRBiVyGbzB6Hjn16+te5w/Tw1TE+zxMb327GkbHm3jj46+JviB5n27UpvJc7vIjbbGO4+UenvX&#10;KEmcfO24jnNRWly1nMJE6j09OlOD5XcMDvgc1+uYfB0aKtSikXYuX9rbAxm3MmCg3B8cN3x7VF5a&#10;jtTEl5XpUgcCuzZEMcsW3J/A0+OHj7uKbnn71PU5Y/r71XNoHNYckOGxx0prlVpzSeX24YUbvXH/&#10;ANegrmuQuFPryM9KhlXPb3zViY56+/SoXPNaESKs8W4+47VUljJ4Pvmrsg3MMflUEkRx/Q1LuNRZ&#10;l3ac+nbikgUNu9G9atXUG8f/AFqhhU55/wD11y1qakrM0T7n0r+xb45t73S5/D8zMLq1BlgJ/ii/&#10;uj02nP4HjpX0Db2yPbs3tjp1r4p/Z18cwfDz4o6fe3jLHYybred2GQquuM+2G25PYV9h6p460rw3&#10;4Sk1OfUbMWaIZfMDAhlxkY9Se2OtfnOdZbOFdSpx0kZygr3RpvDuQY9fzogkaF9y8Hpk1xnwG+Lj&#10;fF3wlc6hJHDDPb3TQvFGT8q8FCR2yDj6g1288ayRrxjjOa8WvTlTlyzWpk1Yq3cLRynPIbnn0r5r&#10;/bS+B0V3YJ4k0nT1EsO77fJEACycYZh3I5+b6Z7V9Ouqy2y5DblO3PtVS+06O4tXj2rIjAhkPIcE&#10;YI/EcVtgcVLD1lOIlufmft8tlx+PsK9a/Z0/aNuvhTqMVjfmW88PzMRJCvL2+f40z6ddvQ89Cc1V&#10;/aQ+Dsfwo8fyQ2yldM1BTcWgJyUUkgofXac8+mK89+zmEH271+izowxNHyZ0dLH6EeHdfs/E+nW9&#10;5p9xHcW9woMciHhv8+h6Gty1kYEhj9018W/s4/Hyb4Yat9h1BjNol44Eo5LWzf8APRfp3Hce4r7G&#10;0PUodXsoriGZLm3mQOk0Ryrg9CK/Oszymrhp3toYuDRrP+8JBY7RjHtUKZLfN0HGDVi3XdHkenen&#10;+Ru5xhl6j1ry+ZJBzdzG8VeCrPxn4du9MvIVltb5NrA/wt1Uj0IIBHuK+I/FnhuXwf4rv9Lm3b7G&#10;doSSNu8A8N+Iwfxr9AtPhXdz655HWvk39svwWPDXxUfUfM3f2wS5Q/wGNUXj2Klfxz7Y+04Qxblz&#10;UX01Nqex5LH8x/X61IAAPTP6VCqYK89RUykZFffRiypBsBPPfnpUcke4bf1qf5cd6Y6bvY1pHzM2&#10;yq0I2cdfaoZEK/7XtV4xgNUEuNv8sVXKhJszbmIVnXMPflea2JwD1qlcxKF3fpUyimUjOYAyc19u&#10;fsna3DqXwR0dYW8w2vmQy8fdfeWx+TA/jXxTFp82qXiw20TyyNwqqMk/SvrL9iX4aa94Q8OapJrE&#10;VzYw3kqGC2lG0ggfM+0jIzwPw/GviuK6MKlJK+qew+VyPerIZG9vm7Cub+PnjOLwP8G/EV9IefsU&#10;kMeF3Zkk/dpkem5xn25rqLaIgc9MelYPxY+EFl8XvCMml3U01vIsguIJVG4RSqCASuRuGCcgn9QD&#10;XwVOnGM1z7BCKT1Pz/ktLvxBHGsUYVA2wgjH41qab4LFpAz3Ee5lOOvI/CvVfHnwE8ceBtQGdEj1&#10;a3BDLNpaGVGwOcoBvB9cgCuMkvPt120clndWsynY0ciMNp7jB/rX1eHxWG2i9TvjNdDh9W0W2d4d&#10;0anceTVwW1vbr5C48uNgshH86teIfD9ysMmyJiu7cfl6Hnp+dYemeCNa8W3xtdM0/Ur26Zgu2CJm&#10;69M8YA9zxxWdbFKDL9rodXpOuWOm2Jt5LyNYypKsw6n0/Gvon9hHw9NH4e1/W3VRb6jcRW9sdvLL&#10;EH3MD6EuB9V/Lg/gP+wZLcXEGpeOMxxxtldLRwzS+hkdThR/srz7jpX1NpthBodjFa2sMdvbwjZH&#10;HGAqovoAOAK8XH5nKpDkijjrVE9jQeM4LBgvaonkaHIC7v6Uh+797K1XZcAYbdt6V4jlZbHK2hzu&#10;2AW47YqnqNlDq8LQ3CQzRScMjqGUj3BqaZN33emMEZ4rl/H3xK0P4aWok1K6HnMuY7eMbpZB7Dt9&#10;TgVNGnWqTtSTv5GkfM5z4ofsx+Gdf8LahcWcNro99GrXP2iMbUBUEkEdNp74A9a+VGDQPtP8Jwa9&#10;L+L37TWq+P8AzLK0zpukshRoY3yZhnOXOOeg4GAPevL9wZv73ua/XeGsDjKFJ/WpXvsuwOSZN52V&#10;7LSmXjt71EOPpTh8vXqOMV9Ty2C48Phj35xQ+QuM/epnmD9fypA3zYzj61XKTzaiSNt98fpVaZvo&#10;PapJH5AyRVeUk579sUcocxXuPmJwOO9UbheOPWr03K+ufWqdwePRfpRYtPuZt0vzY/rWbdgplfbF&#10;a1zx836VnXrBt39KzkXGN9jFumABXnrjmsi9XDs2eM9BWzfRhmxt981j3/RvlJrCRrCNmYmqc5/M&#10;jFYWpJ8vTj+db98w3f55rB1bIB/SuSodNOyZjScMcinwLkrn/wDXTZxg0+1PzKfevOludj20OqnQ&#10;LpsOB/COvesx12Nz+lbl5t/sa1bj7vPFZGMscj8xTijOJm/Dq4I+G9jzx9giB/74WsyeQgn61ofD&#10;sj/hWln/ANeMOP8Av2Ky5Rj86zNIvXQktzlvStKzPK/0rLhypFaVjx/+utqfYcuXc2rGTefvdOgP&#10;etnTtSlgYbJJE7cEisOy5CnmteyX/gX9K6o6nPLY17ZVuG3Mck8n3rQt7WMAY289qzLQ8j5fmrUh&#10;fn+77EV0KLSMNTQitxtXFaVlDlVPpxWXZS4b6cZJratJtyqPl7cito3sZOxYt9PWQ9O+frVmDSlY&#10;H5fwpbZhjB+7mrkBVQ3zUuaQEKaPgdhz0FLHpKj65q3G4JFSnaCfXGaXNIfL1M7+x1JP07d67r9m&#10;/wAB3niH4y+H2sbdplsbyK7nYD5YkRgxJP4YArl/lL9s4xxX1V+xVq+h6R8NLh2urG3v3uj9q3OF&#10;kYfwZz2AzjHHXvmvFzzFTpYWXKr30KjFM+joJh5XHbjGetTRy7yfWsrQ9Zs9bhZrW4iuFVsMY3DA&#10;H04rViTySD2r8XxMakdLWBb6E3lbvarENjvpsOcc1es+vzL+nWvLk31OinF3I4dMX+7yPepVsPKw&#10;VH51bgCspPp2qUR+b8v8J71ne51+zK1vGW/KnXczWNrJIqlmVSwX14PFWDaCJwc9+xomKoGZ2AXH&#10;PpWmHiudaX1L5XY/NL9qv9qrxf8AFPxXf6HfedounWc0kDWEbMvmgEf63+990EccZ7145b2Sscgj&#10;Ne/f8FFNT0LWvjtGdDks5PLs0F69vg5nDN94jqQmwZ7YA7V4XbxBei/nX9BZNTgsJCUIct0tDxa2&#10;r1JLa0VlG5a19D0H+1r1YVkji+UsXc/KoAzVKJMD8KuWp2fL68Zr2uV9DnUUSLp6qT3qYaarfxd8&#10;mnxtxg49hUon4+p6VGpVkV/sCGnLYrntUyvgdVO7sKcjKOnNPmY+VFcWikHPr+dO+wKh4+oqZn4B&#10;/KmyMwf+XvRdidiP7Cqkk45OKP7PADGpEl/p+FKz5HNVzMPdIv7OUj7uPrTfsq59V9PWplfB6nkc&#10;CkZhs/zxRzMNN0NmSMR7Y1VfVs1Ve0DCrPG39ajHt1+tS7sncrx2il8H5RnrX1x+zp+0h4V0Twbo&#10;+iz3k1lcQRpbHzkJRmAAyCMgA++K+S5G+VhjnNCXLJt5wVOeK8fNMtWLhaXQ0pvl2P0tn1jHzId6&#10;sMjFINXwf730rx39lf4wW/xC8Bw2MjQpqOjxpbPEp+aSNVAVwDz7HHf6ivUwmZOOmPyr8hzChKhV&#10;dOa1QuZmnMbe/tVSaGKZM52yKGGeef1q5aXEdskcce1VjGFVRhVHsKx45fLPsoqwk28+mRxXkSi2&#10;zeNbQ0ZdXAYjdUZ1X5PvdaoTJxuHUc06ErlfeodFFOtItid5yVGceteWftu+Crvxr+zZrMFpIRJa&#10;PHeMucCRY2BYH2xk/UV6lcajZ6BYPeXtxDaW0Yy80zhI1HuTxXy5+2J+23o+teEr7wl4Rk+3tfL5&#10;N5qCZWFEzysZ/iJ6E9MHvnj2uHsvxU8ZCpSi7J79C5SXLqfIdvDsk+bqtaFsFb/GqltD/wDWNXre&#10;LaOn1r92pp2szidiwkOCD/SrFtHn+dQoMH2+lWIRnpmqkZkyx4/h9qPLUY9h19KcThepPtSjkdqk&#10;q40IscfbnpQ0ag+o74FKHUn0bNNEvPfFA1YjZckfl9K+8v2XPF0HjX4N6VJGzNLYRi0m3dQ6AD9V&#10;2n8a+DpWwM8enHevZ/2NvjvH8NfGDaTqU+zR9VOGd2O23k7NjB68KfwOeK+W4qy2WKwbcPijqi48&#10;rep9oiLyzu9emO1TRQb1+XK81JAi3C7lbdn06GpUi8v5f1r8QqSlF8skdMabWxJYztGcNyPUVes7&#10;rzX+ZsDt7VTSNkxjJz6VMsRYLjpXLJo66bZqLcKflO0URTKGZjzVa3t97L064zWZ8SvGVv8AC7wR&#10;qevXgY2ml273EgX7xCjOB7mqo0ZVZqEN2dHNpc1Zb7yyTjArE8S+NtP8OWbT3t7a2cK5JeaUKBgZ&#10;PU1+f/x0/wCCgXi/4szLBpLt4a02N9wFpMwuJOCPmcY45zgDr3NeO+IPFOqeLJVl1TUr7UJR0a5n&#10;aQj6bjX32B4DqzSliZ8vkjjlil0P0B8Z/t8/D/wh5scOqtqlxFkeXZxGQMfZ/u/rXyt+07+15qn7&#10;RMUemLZxaboMEwlSENmWdhwC56fgOh7mvGogoZenFWYdvY5WvtMq4XwWDmqsFeS6s5amIk1ZjYLX&#10;Z0HP0q3DFyARnikVh/hU3mKvfvj619RGVjn31HInyfKfpViJM85+7Udpm9uY4YlLPIwVR6k055Ps&#10;0jRs3zKdpwePzque4FhRz6nv70L8vtUS3O6lEuRyacdwJlkz6+lGdwqIy5alWXCn/OasCxJL5sEa&#10;bVXZk7gOWz61DLGce1J5gf8A/XQzc9ePrR6EuwihkkVh/Ccj2ouXa4mZ+rMSSaU9u1IvOM59OKHu&#10;F0keufs3ftNSfClm0vVkmutFmbeCnMls3qo7g9x+PsfqfwT8R9F8eWa3Gl6hb3kbDJVTiRP95DyP&#10;yr8+zHz1q/oHibUPC+oLdadeXFlcKCokicoQD1AI9a+SzbhaliW6lJ8sh8yZ+i1vIHfK4q1JuMQC&#10;fma+LfDn7Z/jDQUWOZrHUlUYzPDhjxxypGfx5rcvP2+/Fctg0cOl6DDITkTeXIzL7YL4wfpXyMuD&#10;capdPvLjJJWuehft9+F7fU/gvb30u03Vleq0LdwGVtw/HA/KvjK2/dow2qeOp5xXc/E74q+JfifO&#10;smu6pNdRt88duHCwxduEXgflmuRa1VR935vSv0HIcuqYPDKlUd2EnfYiiBx/XNToNufT3oWMD/Cn&#10;4z0r3NjERE5/zipAhYfQ9qE2+/WlM2FxijmDlYFfk56/ypDDx/OnbwR9f0pry4HBpasV7DUXypQw&#10;6g16Fq37TXibV9BWwubxWjjj8sbYlQsMYAJAzj27153JJxUTvlf/AK9c2IwVKq1KotjSNS2w3Ubm&#10;XUbp5pJGkkkOWYmqyweXIrcE5Bwam8zyz+PakaTJ9s1TgrcvQftGfTP7K3jyTxh4TksbqRRcaW/l&#10;of8ApkRlR+GCB7AV65Z3Dx7/AJjx0r5B/Z+8ew+AvHcc1ypa3vEFu7D/AJZ5YYbHpnr7GvrbTOuW&#10;P+sHGK/Kc7wjoYqS6PY5+bWxpxz/AGj+Ixv7nrRJAxjy3zA1QlBZj7eo6VYtL6Qjy33MnYjqK8pS&#10;7i1Y2JZIp/7ynrV4Ivk7uOvy0x4Vi+ctuX0xzVLV9Uh0rTri8upkt7S3QySyO2FjUdSaahfYnW5c&#10;aVUGG4x7U7LRup4wQMVyPhn4ueHfGd1JDpus2V9LEdu2N/mbHoD1HuMitw6usOAW3L0yKJQnD4lY&#10;b1NQJHGPRlNK42HeBuVux7VWguFuI+PqParEE6siqDn+tTzDsPihaQbhztrzr9ov9mqx+Oujxzqz&#10;WuvafGUtrg/ddc5Eb/7Oc4PYk16Vboyzbl2jaPzrQsR5jfMu3jGR0NTTxVWhNVKbs0XBH5q634dv&#10;vBHiG70nUoWt76zk2SIw6H/AjnPfipreRa+hv+CjHgK20vUNB16GNY57sPazsAB5u3aVJPsMj8vS&#10;vnCCQbf9r+dfrmT4z61ho1XubbbmjHJjn8KsQnAqjFIX47jsKtRv8vHr2FewTzFhen41IBtNQo4D&#10;c/lTw3H/ANegFtclbheaCPvf7NNVvxpN3P8AKnElj8bvak24XNMZ9xxng9/Sl8zJ9asn1EI9v/1V&#10;HKmTTjNx37c0ySdWH+eam1ivQieHcf51G8OBUk0uD82ePSq8lxxjk1DVwGyjGP8ACrmgeJr3wrqK&#10;XVjcSW88ecSRnawyCDj8DWbNIeucetQSzEN/9esK1GFRcs1dFRPoHwP+23cabaxx6xY/amXH723O&#10;1gMDqp4PfuPpXp2n/tneDZdEe4m1BoXwT5LQP5hOM4AAx7da+Ir++ZX+X72MGus8Hfs5eNvH2lre&#10;2OkyrauAySXDiLzAecqDyRjv0PbNfKY3h3BOXM3ylWOe8ba0mu+JL6+jG1bmZ5VB7ZOaytD0i58X&#10;eILHS7Nd1zqE6W0YAz8zMFH8678/so+NjIV/s6Mt0IEoNepfs4/sl6n4A8X2/ibxNJb2raed9rZI&#10;26R5CMKzHjAGc8Zzx06V6eIxVLD0Pda0WhXNZHo3hr9l3wP4T0O3sJtAsdQuI4wLi5uV8ySV+MnJ&#10;6fQV0nhb9nrwP4dvU1C18M6ZHdxHdG/l52H1APGfetKJvtVwzbWZmI59a3QGSyH4CvjXi67u+ZnN&#10;KTFJ+0T5/hUfgDSbfMlyCvyjHNT2qLCmG/hXj61XjJN2GHp8wNcvNfchX3RIsbDb15PUHpUNy/8A&#10;pSA+5q43KcZyapN+9uWJx8oyBU76BctxzqkYJGc1VgRpJdxyF7VFHcedNt3bl3c/WrvCDPX3qrNa&#10;A7Ed0Qke3ua+a/8AgoB4hkTSvD+lK2FklluXUDglQFX/ANCevo6XdMu5v4Sc854r5d/4KBtjXPDa&#10;9M28rE46/MK9jJIp4lXNKZ89qny/7VdP8LviVqPwt8T2+pWEjbo2AkTcVWZMglDjscVzkMZK+2Py&#10;qZYOev5ivuKuHhVg4TWjNJPoff8A8HPjhpPxk8OR3VpIkN5jbcWhcGSJh7dSp9f5HNdqIy9uu1vb&#10;PrX50eA/GV/8O/E1rqVjIFntZBIAeVb2I9COD7V9YfDf9trwz4h0tE1rz9MvgMMFQyJIfUHt9D+Z&#10;r86zTh+rQneirxZl7M9T8UeJdJ8I2C3Gq6hZabGxwGnlEYY+2TzXJD4/+CdSlkjh8SaVugOGLzBF&#10;P0JwG+ozXyT+098Yf+FqfEWa7h81bK3UQwRs+7ao64Hucnj1qt8KP2dfF3xRIuLPR/LsZCAt3eny&#10;Y+vVcjLD3UGt6XD9H2KnXnytl+zR9fP8ZfCKyqv/AAkekx55A+0LtNZmqftO+C9HSc/2xHcPCcFL&#10;eJ5Cx/2TjafzxXnUn7Aeoj7OE1yzkDAGZsNHtOTkKNpyMY5yDXYaL+xxoOl20ceoXVxcSA/MsAVE&#10;/Mgt+ORXJPL8vp7SlL7l/mTywiynrH7cOkQxeXpGk6lqkgUnMm2FVPQZ+8fSvM/FPh7xl+0d4obW&#10;p9FMMYhEUCjMUKpliPmY/NyWzj9K+l/Bnwi8N+CwX0/SbWOTj946+Y2Qc5y2cH6V0jhc/LhQvAGO&#10;ntTp1qNH/docr7t3fy6L7iOa2yPmz4afsC6fp3iZdU8RTLfCMhxaID5bN1+YtyR7ACvpDS9OttA0&#10;6G0sbeK1tbddscUa7VUdeB+NSSy7ovlqMTNK/wAqnaowTjis6ladTWUmPmb3NATK0S7pOcdKhmXY&#10;zbcdOB60QWfy+7d81HOPLk2nnj5fapjPoAW0WOfXvUks5xxhm9qhZy6lV/OrEEOE564/OpcrCSIp&#10;UmePPy7T1PcVAIdvzNtI9BV24CwQ556c1Wt4PMXP86z6jHRrycLgcc+lWEiz8x+8vGaj8xYR2pry&#10;PM2F+Vc/nVK+5OpoWchQgdQDn6VF4y8U2/h/wTqtxdbWht7WSRgzYBAU8c+vSolmMC9cfSvC/wBu&#10;X4n/ANheC7fw/CzG51k7pMH7kSkE5+pwB6jPpXbgMH9YxEYG0b3PlBG+Zj6k4qdEyoqK2jC7f7tW&#10;UTI4X9K/T4xsrAxvkgDPv0qSB3t38xSynPBU4NOVM+nrT/K3P/hRKMZL3iTR0HxzrHhnVFvtP1K6&#10;t7qMELIj889q92+GH7cstuVtfFFms0fA+1Wy7WHuyZwfwxXzyLfOcULAeflz9K8nHZNhcQrTj80O&#10;19z9BvCHjXSfHWkR32lXcV1bt3X7y+xHUH61tQxYX2bpX54+HPE+qeErkT6ZfXVjN/ehlKk+tev/&#10;AA//AG2vEXhzy4dWtbbWLeMBC/8AqpiB33cgn3IP518LmHCGIg28O7rsKMUj64ht1MeyYbkPAA6G&#10;vgL9pLwbb+BfjXrun2qrHaLOJokXpGrqHCj6ZxX0s37efhQaTu/s/WXuimREY0VQ3pu3frj8K+Wf&#10;ir4wm+J3j3UtcmjWFr5wwQf8s1AAA/AAc13cJZbjMNXk60bRaNpJW0OdtuTjtnPIqwCG9fameQ0b&#10;eo+tSrH259q/REkZa9CRZNrdW5FPVulQBDnH61Jj5eBinYnUmV9oP86PMyCG+oqMfNx3HJoY71Xh&#10;fXNIqKuPdgVyefc0gHmKcf8A6qTGVOaBwfQGjQOV3GNwO34VE/Xpj0qVo2LfLn61Gy5FVcV3sQTR&#10;7j61VuQFB4q6Yc5xUbwgp070PXQrXqbXwH8lPi9oDT3Qs4472NzKz7AmCCMn09fbNfY/xR+L2m/C&#10;HQ59Quri3uZ8fubdJBvnbgcewyMnsK+GDCYWV/usvIPTFR38812QskjMo9TXzmZZJHFVlUk9F0N4&#10;ySVmjovjJ8edZ+Mmu+dezGO1jP7i2U/u4R7eufU816X+wLqsNh4+1K2Y4mvLT5Mjrhgcfz/KvBvs&#10;vzVv+AvFt34B8TWeqWMhjuLSQMOThh3U+xGQfYmljstjLCujS0Mpts/RG1PzMCvbkH0rL1PwvBfO&#10;X2ssjdHX7w/Gsj4R/GHTPi34fjurNliu4wBcWpPzxn191PY/1zXZwlflBXIbnNfl9RVKM+WWjRz6&#10;3szz3xTpd94a0m6vLe3n1RrZDIIIsCaQDqFzwT7cE1534N/ae8K+J7/7PLdTaPdISpjv08oqwzkE&#10;5IB+uOuK+h/sSuWCrkfTpXx5+3z8ErXwT4ps/E2nxxwW+uM0N1DGu0eeozvwOPmGc+4J713ZcqOL&#10;n7Gro+jRoopn07o2pvc28bFhNDIuVkU7sj2NWmtmZd8R3D+Id6+DvhL+0J4k+EUu3T7r7TYsTusr&#10;lmaE5x8wGRtbgcivsL4R/F3Tfi74dj1DS5dtxDgXVsxAlt29xn7p7N0NTmmS1cL7y1j3NJRSR2Al&#10;McilfzxV4PHPBzyCMEVDbBbqMtx5n8Qx196dF+4c8blfrXkxqW0ZlpueQ/tBfsj6P8W4vtmn+TpW&#10;qQhmLxwD/SD6Hkc+9fG+reFrrwxrFxp99bvb3lnK0csbjlWHFfpUE38p8w/z1r5b/bu+Fjadrtn4&#10;ot4Y0t7xRbXRRcYlGSGP+8MD/gPvX2XDmbS9r9XqvR7Fwl0Pn23eRD8ryDnHBrQs9QurWRWjuJlZ&#10;TwQ5yKpQkImfu+tSrcKhHrX3jo038SQ5HcaL8d/GWi28cMPiLVFhjAVFMxIA9K7vw9+214y0exjt&#10;5v7NvPLAUSTQkyEe5Vhn6n1rxL7SpPXp+lTQTfaGVFVpHY4UKMlj7DvXNVyvB1PjghHv93+3v4ql&#10;sFjt7PR4ZcAGXynbPvjdivJPFt1N4w1XUdY1LVI7jUrnbcN8h/fFjgrwMKV44xjHSsd9LvLWIvJZ&#10;3iKo5JhYAfpWx4c+G3iHxeu7TtIvrmPaTvER29f73T8KnD4bA4R81O0fM0UnazMRI9p6+9Sx8HH6&#10;1e8SeDtW8F3McerafdWMkwynmxkB/oeh/CqabfY5616tOtCouam7oylF3HK2fb1Jp2eOeKNoB9x1&#10;pUwWH+cVshWEHzL0zQXDNxQF5/lmgKO1O4WGtg9BmmsNvqKeU+bNISARnr9aXMPUhkTIzx+HemyR&#10;A1I5GeuO9OJVkAz9fapuJRK32cBPSnx3M1rE0ccjKjdQDwacVHX+VNcpwf8AJqZRUviRou5Vez3v&#10;0+poSz2NkN+nWrG/af14pJLhQen51LSfQXMixZ3dxp0gaOaSMgggqx4+ldPonxr8TaBZ+Va63qEc&#10;f9wTMQPwzx1PSuNN0o4yaa2pxxjqK4qmBw0vjihcutz0SD9onxcjrJ/bl6zRnI3PuA+oPB/Gsbxt&#10;8Vtd+IEWzVNRmukVt4ViNoJHYAYH4VyUF299L5VvFJPIxwqopZjx2ArrvCXwS8WeM9v2TRruONsE&#10;STr5KEZ6gtjOPbJ4rk+r4ChLnskw06nLsmD+NA4716dZ/sieMLqUhm0u3C/89Lk/N/3yD+tdDpv7&#10;E91JBDJea/DFIeZEhti4X1AYsPzxXRLOMNH7QXXc8S3HHXvmpPtXz9ele/H9iXT3lH/E+vWzzxAv&#10;+NXNO/Yo0WC7ja41bUriENl41RYy3p83OKxln+GiTzI+d/tG36D0qQT87e/rX1Vo/wCy14L0+VT/&#10;AGbNd/NnM87n8MAgYrpB+z14LkXy30Gz5XGAzcfrXBU4opRdlFkxVz43WXA+98vXrRu7e/pW78aP&#10;Cdr8P/ilrGk2MrSWtrKvlHOdoZQ23PquSv4Vzi3GF/Cvp8PWVWCqLqVy2JCQf+A5601x83H/AOuk&#10;WXdnHFKrZH/1+a2DlIXGfzxUMkfLf5xVrdtzytQkAjB657VXMw5WVni+dv5VC0Kr2qzJwGx+frUM&#10;jYFRKw9SF5mAwp7YzVdZ5IwEYttbke1WJPkGfQcc1Xm2su706VzVKaZa8z1j9lb4vx/DTxfLa3jb&#10;dL1YKkzE48lhna/0GSD7H2r7BjlDWyt8vvX5ywajsOcfd96+tP2Uvj3b+NtDh0LUrgLrFimyIyNz&#10;dRDpg/3lHBHoAfXHx2eZZKb9vTV+5nVjdXR7XAqssinrIPlGelV/K3ruBZWBqaGHy8SFu+etVdX1&#10;JbBG5Vu4x/KvjJWvYy5e58//ALeenxtpPh+53DzIp5kxjs4U9fbb+tfM8kOPX8q91/bI8e2+r6lY&#10;aVG0bTWxae4wc+WSMKvXrjJx7rXiAlBPbr2r9UymnKnhYRnvY3UXYreQc/Liu5+EPx08QfCO9X7F&#10;cefYsw82zm+aJx3x3U+4/GuVWIHqOgpyrtx0rsrYeFWPJNXRLfRn218H/wBpHw38VHht4pjp2qMg&#10;JtLj5dx77G6MB+B9q9Qj07zJOq/McgivzdgPktlTtK8gjtXq3wf/AGr/ABR8M5oYJJzqumKQrQXR&#10;LtGuedjE5Bxnqce1fF5lwro54b7iuSLZ9sWmkFpPvY9q+SP27Nei1D4qQabEd76XB++I/hdwp2/9&#10;8qp/GvbbL9tnwXP4d+2me6jvQhJs2hbzCR23YK4PrmvkL4geLJfH3jfU9Zm+WTUbl5tuc7ATkAew&#10;GB+FTwll9ejiJTqxa6alSiopGKiH+7UqL9RSo+BjvTwcL/PA5r9C5iLiRJuxT5VIOOPl704HC/jT&#10;Wf5v881e4tyEruU5zzVeROTzjnHNWZPmHHX3qGRAo/D86pE6lSSE4+aqM8YfitCWPjrmqs0bH06d&#10;qUivU7r9lDxpp/gj4wWc2oKv2e4VrcyHGImbADHPYd/Y19yRosUfy42jocdK/Nqwt5G1WBUzuZwA&#10;R168V+juiwzQ6NbLOzfaFjUPu+9uwM5/Gvzfiyn7Oupxe5XtLF5Zc7uOafFd7fX8e9VCzFuPX86k&#10;D+ZJt6Y5r4eU3czci0lyknGcdqcZ9v3e47GqphYtn1pqu0G7r9fSiNR7hGbZNeXEiwkmSTpjrWez&#10;MQ27lfQmpprsuR09802WTnbtUq3OR611e3bWrK5mupXkn8th82KmF1lPvZHUc1Tnlx96M7e+Kz57&#10;0CfBLIvYCsZNN6Gbk2bEl+FRs4bHZaw/FvxA0vwPYG61C6jt48Hap+/J7KvUmrEMnnNwd2OTXiv7&#10;Z3hu+vbHTdYtsPZWAMVwFPzJuK4b6ZGPqRXVl9ClXrqnUdkwir7md8Rv2vL7VLeS20KH7BG5ZWnc&#10;7piM8FccLkfUjPXvXjWoahcazcyXFxLJNLKxZ2c5LE9STVXzWwp25z79akR8/Lj73NfrWX5PhsLH&#10;93FepTXQEtuQMj1qQxZ+lOUEdPu9sU4Dnv1xXtByjBH0/wBn1o8vjpg1Jt5J5anbCE6d6q7K5SDy&#10;CPu00plj3qyQc9+O1RSjcPu5/rRF9yWV3hCBveoZhh+i+nNTSpu6jjHSoJE2mqHFFWXPPt7VSm+Z&#10;vvY7Vdn+Zzjgmqlymevr1BqZFlG5Gd35day7td44GOK1LmPPrms27+VQvsayNopJGTeLt3d+1Yt/&#10;gj61saguHXn8qyL9eT19s96ykile5iXvHb8u1Yepgly1b2ocRtzWDqYyh+lcdY7Kehj3BAz6e1Jb&#10;nA/2fWkuTg0W/H8682W51HcE+Z4Zgx/D1rFkba3fOOeK1tMcy+F1K8hfbpWZMm1/u9fxq91oSYvw&#10;/k2/DexH/TjD+HyCqEx+9V7wLED8NtPbn5bGH89i1Qnyqmoe5SFg4A61pWfA61mQncRWnYPn8+9a&#10;Uo2ZNRXNiyXKjnp3rTtD83yrWZZPhcY5PtWrabQBkHNdkdznZrWAyoOK04wVcL7Vl2B3ED8Rmta2&#10;bjkA8flW0UZ8xds/l+XB4Oa1LZwMYDf4VmWwyVzWjaqTt2/rXQYu3QvQylVGN1W4522jccZ9RVWC&#10;IDnNW0t9yfjyaqOxm7k8dzkfd+vtTkuueO45NMjgwM7vvcEipUtRjrRZIOZjlnx05P8AWpvt72gC&#10;I20bsn60QWywDccZPTNNNtvyfl5NROEZKz2BSkdz8A/j5qHwZ8ZR3SvNcabM+Lu28xtjAkZcLnG8&#10;AcE/SvvnwJ4z0v4g6LBqOl3kN3azDIZG+6fQjsR3B5FfmXJZ9MEZFdh8J/jH4g+D2trdaTeyLGCT&#10;JbSEtDLnHVfXgcjnj8K+Q4i4ZhjY+0o+7I0pzs9T9LIIGXDfw96u28e7+H8q+fPhP+334Z8S2kUO&#10;t+Zo94E/eM43QseBww5HUnkcYre+J/7dPgvwZ4buH0m9j1rUimIYbfJXcRwWfoAO+Dn2r8ulwzmC&#10;qey5H6nqQqU0r3PaZLqGxVnkkjVV656CvK/ij+2z4B+GTTQyavHqF5EDm3sh5zZHYkfKD9SK+EPH&#10;3xy8Z/Ea9vJdQ8Qaj5V9jzLaGdo4Noz8oQHGPr1ri4tPwcfMcV9zl/ANFWliZN+SMZ47+VH1P4w/&#10;4Kl6pezMuieHbeCEdHu5yzN6fKoGPz/KvJviF+2Z8Q/iRaSW0+sPp9rIcmKwzBkdMbslsfj35zXm&#10;8djt527fTNTRWfGc/NX12F4fwGH/AIdNHFKvUk7NlAWXmvub72c5qzb2mM7U49fSrQtdp7NVm1le&#10;0V1VgY3GCpGc17aaS0MOV31KSRYX9Klh+X+dPESnnoaVIx7c1VydBVlbb9cYpWl570wIpH3unepD&#10;Gp709A3YonwPT8aVZjjOPxFIsa+uelLsUDtz2o0JDzsnimvKzDOeR61INqjr270xlXr2zRoVtqKs&#10;rYX9ad536fqaklsDbWsUzL8k2dnvioSFX+Lt6UadAsEkvJxTBL8o/wAaUgF+Tn2FOKqAd34CnoHK&#10;+pGXP+FN37elOUL349KGAJNLQmUWRsOPfrUWGPrnvVjAx7GkcKT6YqdClF9y/wCA/HeofDjxLb6r&#10;psnlz27bgCMq4PVSPQ9D9a+vfhT+174V8d2kUOpXSaHqHAaOc4hc9yr9Mf72DXxiFUnPpQY1Pf5u&#10;vNfP5tkWHxvvTVpd0Ur9T9KNJ1Sx1+33Wd3a3Sj+KGVZAPyNSywZX3Hf1r83tJ8RXmhXKzWd5c28&#10;y9HikKMPxHPYV0Fv8bPFFqD/AMVDrTBh8ubyT/Gvk63BM7+5MpcrPvLxH4m03whpT3mrX1tp9rGP&#10;mlnkCL9BnqfYV4342/4KBeDvDMDx6TDfa7cjhdqeRCT7s3P5KelfLHijxvqvi+MR6nq1/fxqcqs8&#10;7SBT7ZNYRsY15x1ruwPBtCGuIbk+3QpyS2Og+MPx98T/ABy1ZpNWvpI7JSGisIXZbaHGQCEJI3YJ&#10;+Y89a4y2sj6Voi2jPT16YqTyVTt1r7TDYelRhyU1ZGepVihAAXFWEWpFiVf6U/CqvH/666lJInlE&#10;jXA7rUiEg+w9B0oLLxn86AVo5hcobuf5D1p2WPp60IwH0o8xS3fj9aObyDlFDbj+JphO0mpCwFIx&#10;UBVPze2aOYfKPvLtZo4VWFYzGm1ip5kPJyaq+Z5TgglSp4NTO6qM8c8UzzcnO3j6ZqXtZh6n0T+z&#10;Z+223gqzt9F8TJNdWcbHy74uXkgXsrA5LD054HGDxj6m0L4x+FPEmkx3lvr2ktDIu8M1yi8e4JyP&#10;oea/M0ttX5emeKa15tXBYhfQmvi814RwuKqe0j7r62OqnWa0PvjxZ+3V8O/CV/JbDVJdQkhO1vsk&#10;DSKTns2Np/OsP/h5P4DgfH2fWiM9fsw/xr4XubkBNwUtz1Arc+FPwr1L4x+IvsenLHHHGN808mfL&#10;iX3IB5PYd64ZcJ5XShzVL6eZTxEkfcmmf8FG/hxJGJJL2+h3DO1rKXI9jhcfkcV4h+1d+2zdfH/w&#10;9deGfCun3lrok/F3cSKPNu1/ugchF4/3jgdOc9Hp/wCxp4QtbWMMuoSyqo3uZlIZvXBU13vw7+EP&#10;h74cgy2NiDOq8TSHfIOMcHoMj0ArxacctwlT2mGpuUltzPRfIzljnJcp+fd5plxomrnTf7Puv7RD&#10;bfKkQ+Zk9Bj/APVXtvwk/Ye1zxtbR6h4kuv7FtZAGSFE33DDPGRwF4z1yR6V9PX2haXqXiL+0m0z&#10;T2vlwqXDQI0y46YbGePrWrFKQB2/DrXqYriSvVjy0lynLKpfY8au/wBgfwe9hIlvfa1Fc7cLK8qO&#10;qN6kbRn6ZH1rzXWP2B/ElrPJ9h1bTbiEH5QxZXA98jH5E19ZGf5fvbQTgU1JmJLbdwPr/WvOo5xi&#10;6W0w52fFr/sf+PILkRpY28gBxv8AtUSj/wBCr0T4afsN/aRJJ4q1ArkDyoNPkwQe5ZmXH4AY96+i&#10;XQGVuMN6ipYVWHvmtauf4ypHl5vuI9ozw74jfsOaRcaHLJ4bmvbXUY0+SGSUPHMewycbT15zjOK8&#10;YP7JfxFjuZFXRmkCkgEuoz+vNfb6OGb/AGc+tW4iY1zu9qrC53i6S1d/Urn1PgPxT8DPGfgm3E2o&#10;aJcxx7S25BuAAxnJHTqK4uTXfsr+XJvhfOCHBU/rX6aKBOf4SG6571ynjD9nfwX45tvL1Hw/pzdf&#10;niTyW591xn8a9jD8UTX8WNx3WzPgGHVFk/izx2NTx3YJ+9+VfRfxC/4JwWM8TTeF9Zms5jkiC8G6&#10;P6blGR+VeMeKf2T/AIleBdzSaFNqEMZ/1lm6z8euFOf0r3sNnuGrLSVvU05V0MASgt1/GniXcy9q&#10;I/Avia0sZ5brw94gt2iwQG0+TaQeuWxgAVBqNy1nelJLO8sY2OUS5QhsfiB1wa9Sni6UnaMk/mLl&#10;LYDY/Sja2W5yM1XivN/3WH+NSi54yOP611akEgXA/maUjHFRiXn1WpBMGHr6VJUWKoJ7UjBi7f7P&#10;Ap0l0vlKqqVbqzE9fSomuW/T8qA90ftxj+lBG4f55qM3PbimNd4alqh6Eojz+A/P0pCuH7cVD9sG&#10;z73UcU+51Jbt18uNI9oAwneolUUfiYaD92G70p+YdWqrI0y/8s2+Y+lR/wBqbflbKt78VMa9OXwt&#10;MFboXgNo+tIVyAPbmqkWo7xjcPzqRbrPet4sgkaMnI5HNRyRbhjmneZkdaC2P6irFyohMOBjP196&#10;bjcVK/jxU5ziozCTz8xqGMW3ne2lWSPhlIIPpivov4IftB22tWtvpuqyGG+XCpO7fLNyAAT13H9f&#10;0r5xClT9OeafE7QsrKxU5yCK8bNcppY2FpK0ujB2PvIXMNyquGVmIwfc1IEL842+9fIPhP8AaD8S&#10;+FrRbeO882FSCFmUPjtgHqB7Z/KvSvBn7W0cskcWrWckIOA0tudy+5Knn8j+Ffn+M4bxlK7irryD&#10;lse8LL5T7eWHcGsP4qfDa3+KngS/0G4mkt47xBhkJwCCGXI/iG4DI/kcEL4I+IGj/EGOR9LvI7po&#10;vvxgFXQepU4OPeuss4vM2q23GPlrw+arRneSs0Ty31Pze8Y+CdS+GfjK+0mSRo57GQx7lP3h2I9i&#10;CK6z4f8A7S3i7wHCtst1FfWSdIbxPMVMdgeGUewIHtXo37cHhC30r4nR3ELbri/tVlnTH3SMqCPq&#10;FH5V4TLalevav1DA0qOMw0alWKbaNI7anumnftu6g8S/aNDsfMU/ejmdVP4HJ/WtBv24NSMRMOj2&#10;ccw6Mzsy/lkV8/RDAqWNtrc1f+r+CevIPQ9zT9uXxWJv+Qboe3v+6lz/AOjK1f8Ah4F4kt40FtoO&#10;hKw+8Z/MkBPHQBh7+vWvn6OXgj5fxolu1hPzNVf2BgP5Bc1tTtfjh8cfEnx91K2k1qW3jt7NStva&#10;WymOGHPVgpJO4+pPpXEx2Ple9XNG0nUvE8nl6Zp95qEnXZbwtIR37CtrTvg74z1jUEtbbwzrJmlO&#10;F3Wzoq/ViAAPqa66dXC4aHs4NRS6XDmbOfSMK3px0pROsY67fxr6B8D/APBPfU9Ws45vEGvR6bJI&#10;MtbWkXmsnsXJAz9M/U16l4P/AGHvh/oOPtVnd6xKpyWvLlip/wCArtH55rzcRxRhaXw3foTY+NdN&#10;im1i+W3s4Li8uJOFjhjMjMfoOa9E0v8AZO+I2saUt3D4buEjYZCSzxxyEf7jMGH0Ir7Y0PwVo/hN&#10;duj6Xp+mqRgi2gSLcPcqBn8a37C62Ls/h/ir53GcZ17/ALiC+ZtCKe5+aWsaPeeFtVn0/UraayvL&#10;c7JIZV2sp7fn696qs+a9h/4KHT2a/HuM23lo0OmwLcAcNI5LkfU7SvNeFDUCd3p6da+7yzFSxGHh&#10;Wl1VyZRUWam8dfXpUZkxx/WqDXrHv0FNe4bH+1XoeRm9S6blSvVfWo/N3H/PNVRLuG3ikY88/l6V&#10;DBE8k25ahd927Lfr0qPe2f7vFVbq78st0+nrUylbYrlJLm5WJfmbvVGbUQ6mtbwB8ONf+LWuNp+h&#10;2E19cKu+TbhUiUnGWY8D8etezfD/AP4J+axca1byeI7y3tLFHVpYYiJJJv8AZBHAB9Tz7V52KzCj&#10;R0m9QcktzL/ZJ/ZhuPilrVv4g1mFo/D1tJvjR+DfOp+6P+meep79B3I+xL1VBaONUjVRgADGBRpl&#10;hb6FYwWdnDHDbWkSxxRqMKigY6VFczYu+e4NfC4/HSxNRye3QzlK7IBGbqFo8su0cGsuXwl9jn86&#10;Rw7dUB/nWxAoa5X5eWHTtikv5fNf5VYoM4rmW2pEnoUNMt1iudvQEcH1NXo0+0T/AOyv61DBH5t2&#10;o+6vX04rQgi8iEZG1SKzk9LIWtgn/dWm77rNxVXTv3rSOy/ebA9hUl/PiEj2plirLAu5QOO1ZrcO&#10;lkT3cnlnb/DjHvVKOP7TOwX+4STnpT725/fIq/M2eh71JYjyIWX+Jj8x9auPcIxGw26w7eM+nrTm&#10;lw5Xov0qR9si7j/Dx05xTZpUjDdPl5ApSld6iuNeXc2G+UY/OvmH/goRDGt74Xm53NHcofoDGR/M&#10;19KO7SyFuhzkDNfK3/BQi9u/+Ez0COQbdPWzcwn1kLjzB+Xl17eR2+spmtPc8OhkUE4B9Ovaphcr&#10;jpyR0rHbUVhGCwH1qs3iBXfC72PXAGa+39oktTXlZuzagqj1+ldZ8D/hBqXxv8YR2cDNa6dEd91c&#10;lfuIOw9z0H19jWL8Pfgf4o+J1xC1pp88dnI2GnddqDn16D+foDX2j8G/hxZ/CbwnBpNsFaT7884H&#10;+uf/AAHQf/XNeJmWaqmrUndkS0WhD4I/Za8D+CrmOaPRYb66VcNJeM1wCfUK5Kg/QV6Nb3AiQRqq&#10;qqgBVVcYH/1v6VSVm875c9ulWI4yzgg9fzr5CtVqVZc0ncx5m3c0rZufvdeBUFwAzY7A9aVf3cfo&#10;3Qc1E8hI/UfWucV7snVMxLj7xPPPSpFHlD/e/Wm2UWd27PHPHrRcKQzc+3Ss29RSaI8eZJtX8fWr&#10;EKbI1X17VFbQGMZb88dauw4dlbb+NKUgHKoUbfuntVeZVknwBnaccin3zYZeOc/lRarv3NwN1Ed7&#10;larUfBbLEnGPfilZjHUikAZ/E4qjdzsVXt70+Vt6lWQ+5mZ3/wBnuarpcNt2r+FOt0kIO7v+tOEG&#10;2Q1rdIViKNGkk3N/EegNThSGI+b6Uxk8sdMfSpQ2V77j696zu2ydepXvr+LS9PmubiRUht1Lszng&#10;AV8F/GP4iyfFT4jalrDbvJlcJbof+WcS8Jx2yBk+7GvqT9sHxtJ4O+Et1bxsvnal/o4BbBw+Qf8A&#10;x3d/Ovje1HXI7cmvueH8L7Oj7WS1Z0x0VyeE5XHH+NTqee34VDFtRO/tUyOoXtX0iZV7kythvu+x&#10;4pyEZ96iEqrS/bUVf4aOYRZjPP4d6RnUeu41UfU40Xt71AdejD9vz61MpBoagkA6fe9PWmpdeW+7&#10;qfTrWO2vZziuk8DfC7xJ8Rl87S9OkktlcK1w7bI1P1PX14yawqYiEPidhW6oz5L1QMf0qEX20/pX&#10;sHhT9i7xBqVyjardWNnaHktG5lkPsFwP516Bp/7EfheK3X7Re6tNJjLMkioCfptOPzrzq2dYeEuW&#10;9zPm6M+Yftu4fyNSJdhx1+pr6k/4Yu8Gxwq27Vm5xzcLn/0CvN/i5+x7qnh2drnwwzarank20hCz&#10;p9DwG/Q8d6MPnlCpLlTt6hzI8j84LyOewNBusnnpXQaZ+zp8QNXlKJ4fuoAOC1wywqB/wIj07V3f&#10;h/8AY2vfJjbWdajtZyRugtYvM2jv85I598fnXXUzShBXcit+p5ILsMOtOF2M/wA6+lvDX7Kng3To&#10;dlyL7UJv4mln25+gUD+tac/7J3g23uI5I7G4x3R7pyp/WuD/AFiw/Nyu5PNbY+WFn3NtGSx4wBV4&#10;aBqTQ+aNPvmhZdwfyH249c46V9daF8LNL8MxKtnZ2trt6MkI3nGcZbqe/U962E8OoVJEzhj6j+la&#10;LPsJf4irnw+0mDj+lBb5Oea+qvGvwN0jxWJPtGlxpNIc/arVRHLn8sH8Qa8P+Iv7PuueDZ2ktIZd&#10;UseSGjX96g9GXr+IyPpXpU8bRqL3ZII7nB5waaTgUXHmWMphuIpIJFPKyIVYY46HmkW4VxWyqXNB&#10;Hi3bt3WmpaK6knnb26VIJArc0+KXBocieUqXOmfJkfpUMVtJHJkfXitKWXJ+hxTJJFU8/nmplZ6h&#10;r0J/DfiPUfCt+LrTby5s7hScPDIUYZ4PI55r2LwV+254g8Owxx6pZ22rQxoE3bjHMcADJfnJPUkg&#10;k5614nJMF64wOp7iqZ1NZZfLXc0jdFXkmvMxWW4WvrUihcr6n1An/BQmK3P/ACLEnvi//wDtdeN/&#10;tJftG6h+0FLZwyWcOnafYMzRQo5csx4yx6EgDAwB3qH4cfs8eKvinJG8Nm2n2J+9dXYMageqqeW/&#10;lz1r0XXf2Hv7H0V5F1WeS6VchtgMW73XqB9DXmYfL8tw9ZONubpqEdz5qFjIu7Odtdd8J/ilqPwa&#10;8TJqmmSKJNhimjmG6K4Q9QwBHcA8EEEVz/iJW8OapcWd0vl3Fq5jdPQiui+DPwk1X4xeJrNVs7pd&#10;FWZftd2F2xqgOSAx43Hpxk816mKjS9m/a2a8y5Kx7zp//BQK3bUI2k8LyLbsuHMV8GYN7ZQDHWvR&#10;/h1+1z4R+Il9HZtJNpN5Jwq3gVUc+gbP88elLbfBnwjH4fXTx4f0vyY1C7vIXeffd979a5r4k/sr&#10;+HfGGkq2nwrpF9GoEcsC4XjoGXofrwfc18LiMHl9WXLGLh5rX8COaJ7xFYbGWWPa8cmCcHII7GuG&#10;/az0C1l/Z58RSXyxmMQK8LsP9XLvXZj33ED8fTNePeHPBHxi+G0cdvo+q2+p2aDakbXAKxjjGBIB&#10;j8KPH2gfFv4v6Nb6DrCQ2unyzpJMxuoth2/3ggyQDzjnkCuXCZLVpYiNSM4uCd27629GVHlPH/hL&#10;+zzqvxfn22lxHZ29ugaSSQHaMnAHHcgEge1fR3w2/ZE8J+AIle9g/t++K4d7xA8X/AY+g/HJ966n&#10;4ceArL4Z+Gl0+z3M7ENNK3WZsdfYDoB2HvW4b1mlG3rXuYjMK9Rt3sv0M5SdznL34F+C70qzeFdF&#10;Ur2ithGPx24zW1pHhTRvC1v5On6bYafHnOyCARqT6kf1q5FNn/ZI6VDK5fLdSa4/rFR6cz+8nmHy&#10;TRXXmR/u2XlWGAQR6EUguvszLs2/KAAo42iqF9dLCjbMNIy447dcc/560+1lSFGZzuYjoO9cVe8l&#10;YFKzOP8A2qb5ZPgvqDy2dvdHzY1WSQDdbEtjevHXt24Y/SvkpXweucCvpv8Aa68R29h8MVsHbbNf&#10;yp5aDqdrBifwA/UV8vxtg/5Ffd8P4X2OGV+uptutS2j7iPm+b0qUrg9ff6VWR+OP1qUTbv8Ae9PS&#10;voE2Ry6kiklv6049KjWXGKa02D/L0o5h8vmSP19PQ01vlTn8/Wo5LnYOT+VQTXwJ+9j2qROJPJ9/&#10;271HJcbf89abp1re+ILs29ja3F5MBuKQoXYD1OO3uah13QNb0Mj7ZpepW+cYZrdgM898e1TKcVuw&#10;jYka92fxVBJqsYH3vXpVbRvCfiDxjK0el6XeXWw4Y7NoB9MtgZ9qt6j8DPHGlWTXFz4d1COFRuLD&#10;axx7AEk1lKvFOzZT20Kl1raRgYauk+Dvwr1P43a7cW9nN9ltrNN890yFkiz0GO7HsMjoa5PwJ8Ot&#10;c+J2vf2bpdjJNcIf3xYbVtxnGXJ6d+OvFfanwa+HMXwf+H9noayQyXKkvdTRKVE8hJJ9+AQOfTt0&#10;ryM0zL2MLQfvGcrJXPL/AA9+wrHPfFtW8RXTW65+S2txE5PruZmGPbFeg+Af2ZfC/wALdQW9topt&#10;Qu0BCTXjiRo8/wB0AAA++M126ysJwMkLjtUr7pVwfTIr5mtmWJqrWRHtBI1Rz8saqcdhV0MsS452&#10;1BGdsO1e/X2qS1i+UFuQTXnzlJ7sUhwZQu7+dNkmVDj1H5Gp/IwCNox2qGK2Eh3ep7ikiR9u7RsF&#10;/hzmrUq/JwdvrVeZlhjzzkGo1LXZGflX0Bp6dQ0JUn8xdijb/tetUvE3iZfCfhrUtQzn7FbSTjPq&#10;qkjr3JArQBVflJxjivMv2svEbeH/AISXEMbbZNSnjtycZ+U5Yj2yFPNdGAwscRXjA0i9dD5e1TUp&#10;tc1W4vLqZpri4kMsjscszE5JPvnJqGJCe4zjioY3x7/WpVl5/TFfpcPdSiuhroSbcLz0IzS7fmH0&#10;5qPzwDt/yaje72nG7/61XzMRO5AbrUTPkfrVW4vlV+Wp2laVqfiq8EGl2N1fTE42QRlz+lTOtGCv&#10;N2AWa4Ve5GP1qs92HO0EMewrrNO/Zo8ea5cwx/2LNaxzf8tZ5EVU7885/DGa9y+DP7Iej+CfLvvE&#10;DR6zqGQyx4/0eL8Or/jx7V5mKzajSj7ruyZW7nzVZeHNU1ONpIbC9uI14LRwM2PyFeg/DD9lHXvH&#10;F152qxyaDpuAWMqfvpO+Amcj6nH0PSvrSEKxjt44VVF4RVGFFLdfLI0YHI4PtXz+Iz2tKNoqwvaH&#10;lmn/ALHXgmwtUSaK+umUfO7z4ZvyAH6V5x8Tf2UpfDmppdeEtScmH5/JuZNsqMP7jqAPzAx619Hs&#10;fMc4O3aePes29sI7m8+buPzNeRRzDERnz8wlNrc8A8G/Hn4o+HbdILrT7zVIoMoyXVqzS/jIME49&#10;Tn8avax8W/iZ8R5Y9L0zQ7jSZZBmSVYmB29OXk4Uc9ufevobRLRbTTtvy/KcmpSd55zt61P1ym6v&#10;tJ0YuXf9bB7TW9jx/wCG37Hej2Q+1eKLiTXL6UbnjWR0hUnnrkMx9yQPaum139kzwTrNtIIrG4sW&#10;KYXybhvkPqN2f1yK7wN5IXCrhu4q2shkTpx6VnWzLEOp7Rzen3B7Rs+ZPEH7EutQMzaVqFtdxg8J&#10;ODG2PqMg449KxYv2RvGTD59PT8LqL/4qvrmJlwOe9IDslbnd3xiuiXEGKfUXM7nykn7HfjF4lfy7&#10;CF/+eclwMj8VyP1rmvEfwR8W+EZmW70O8eNf+WtuhmjIzgHcuf15r7YSJ5TwNoPUVZjRbcfNhs8H&#10;itKfEWJjvqi1J7s/P6S0uLcjdBJGc9CpGcUJKEPzqwbpgivv6fT7e9x5lvDJxxuQN+VUr34aaHq7&#10;+Zc6NpU8hxlpLSNm9BzjNd9Pim2lSP3FRlpc+EBIpPb8qnXa4/pX2u/7M3gfVpC0+g2ann/Vboev&#10;X7pAr5r/AGl/g7D8GvGa29nK0ljdoJocnLKpJGD7ggj3r08DxFQxFZUUmmzRRXLzHB+WNlQuqk+9&#10;Il18gzub6Ck832PzH8q+kjInToRyAk8DA9qjePcKlbIUdMHjNROMqfT37VpuzHTqV3GB06VVuAc+&#10;61cflD/nNQMpX86p6D0WxWtblrLUIZv4o3Vx6cEda/QzwV4wh8eeEdP1eDAXUIFlIAwFb+ID6MGH&#10;4V+et1bZk+nWvUfgH+0tqHwrkj0663X2kMwxG7HdBzyUPQdc46E+nWvjeKctqYimqlJXcfyFK7R9&#10;jnbIeAc09MjA6v7VleF/Flh400mG+0u5juYJBjKnofQ+h9RWujndnpgV+Yyi4u01Yy1AXbKF+Wsr&#10;xb430vwjYLcalfW9jDI2A0r7dxxnAHUnHYVqFfMUn7v4da8e/bH+Ht54y+HUF3Yru/seQ3M0YPzP&#10;HtwSB7dfpmtsHSp1a0YTdkyo76nQ3P7RPhAHautWbLnPG7/Cr1h8Z/DN7EJF17S1U8DfOEI/A4Nf&#10;DsJKY/r2q5bXTRgYYgY/OvtlwjBq8Zs0jHmPsTxH+0R4T0qy3f2stwxP3II2dj+mPzNcVqX7XOgy&#10;bVttN1KRucmQomPpgt/SvnQStLnknt1p2B7fgK66PCNBL322Vy6WPdj+1TaxszR6XcL6ZnUZ/SuX&#10;+Iv7Rl18QPDE2ktp8Nrbz7RKxlMzsFYMMHC45A7GvMwd55+pGetBbniuujwthIS53cSjYbsAPygL&#10;zwMdqcRhuKA4zz2/SnKQPevpqcVFWQ5D4iFC0/7559ai3YH69etPRy/zHaBW0RXJPMCr/vHk04so&#10;jH16VErfPz2NNkfLHnrVWKuyR5sHP51DI+7oP0pCcH7vNDMAM7vwFAl5jHf+XpVeds/NU8sYC7lf&#10;P4dqqSSZ79KY9CG4+72qhckRtnqPrVyZs/dz61Rumzn6Yp20Ap3b/LurNvmGeMc89OtaFxJhOTxW&#10;beSKw5/A+1ZyRUTKvzu5rHvRsTp9PSte7f5e3tWTfnKtxwT09KzkbxMW8Bx/hWHqEYx9fet6/bIb&#10;H5YrC1P165rjq7HXRtcxLjk9Kjtz82B2qS4G1+lNtuWPrXmT3Ovodp4bQzeGW+YYU8is+UkSGtjw&#10;TCLjwxNtGdvWsucLHIR96qTsjK6MHwaAPhfp7bs/6HDwB/sLWZMeD35rT8HOv/CqtO/vfY4c5/3F&#10;rMl27PxqNtzSGosDbWFalmfasu2+WTtitS2OSK0pvUpvQ1rIYXd74Fa1mcsOvUHnvWTZPjb9K07V&#10;sjk+/wBK7IbnG1rqbdrx+HStK14PXrzWVpwBT8M8961LPmP3bnmuhGcu6NG0yWAH0PtWlbRNgfL1&#10;rN08nzCD271tWb/Ip/pWvM7GfKupPHE7Lxnj1FWYkkH96mwuCOoyPfrVqKddwJxg8H2o5nsTyroy&#10;xpVnHM22RtufSrlyVth5ca7m7t2qurKPu4pxlxjik5O5PL1I5RJMeV4pPKY+1T7128flmnrJkcYP&#10;YcVXtCeTzKot3LeueelPNu2eP/rVaWRQo+XvThKrH7q1PMPliUxC49QaPs7N68elXPMTbx0pyuoH&#10;t0qeYfIUTDJt6859KVYW7+lXmZfqaUMu3d8op8zJ5fMopA20cd6kSzcozc/LwatbtvRf1p0UpHHY&#10;0+cOUppCwb9aasTH/gPetB4dwBXnb2xUO7HB/SjmJsyuLeQnj+VL9nYL36VYMmxf979KUShucYz3&#10;q1IfL1Kv2dgfaneWyjj6VYDhs5FKJdnUD2xS5xezK3lMR/Wl+z/72anV2x/u96GcuzUc4cvQh+zs&#10;zBfvZ6UfZ2zzUwk2jHP40vnYX/PWj2jK5E9CKZJJFXczEKNoHoKasLHpz9KmMise3FND7WZsn2Hp&#10;VczJ20IzCc+g9RQIGXjrUnn7hQZdvp+VJyK5SNoW/wA96Y0OeR+lTmTPTj2qMycdT+NR7QnlIlgb&#10;O32zSeVhac195Sk7vvcGo2vFI6/n3qfaBYPL69+ab5ZznP51Gb4PKFH3m6DuakgS4vZhHDDNI7HA&#10;VVJPtWMsVBbtAIYsf0oILDnpXS6J8FfFniVd1rot5tU4zKPJH5vituy/ZZ8bXkm17G2t9o+9JdRl&#10;T7fKSa5p5lQjvNAeemPnqOelIyfNXol3+yl4tt92W078Ljp+lZ158CvFGkW0qHSFvJGZdksVyhUZ&#10;9shj+WKy/tjDL7YRt1ZxQCqCN3vUUs3z9foO9fS/wU/ZEsl06O88Rqt5cSD5oAx8uLPbjqRzycj0&#10;6Zr0k/sx+A0+74dt9zdcTyqPyDY/KuPEcQUKduXUnmR8QGbK7s/N3p4ct/F+dfZNz+yb4AmZm/sI&#10;r2O28nA/9DrivGX7Cuj3qTPouqX2nzNllSbE8QPGB2YD8Sec/V0uIsPLR6C06Hzap3AfN25FLGfn&#10;r0Dxh+yJ458LbpbW3ttat1PBtZP3hHY7WwfyzzXl+p3N54dvGhv7W5tpkJ3LJGVKmvUo5hSqK8ZI&#10;v3WaSA59vepAh2+/T61jw+JIpZf9YD9asxawrk/N7iutVL7Byo0THkjn8KAqiQbmOO9WPCsNjqmp&#10;FNQvjYWqxvIZdm9iwU7VA9WPFUZLlWPXPHNVzu9gasrkjDI+vX61Ey7W5/ho+04HP51BPdDH4/ma&#10;iVS2rK5eo64kC9/cVvfDf4ey/FLVYdJsWWO8klzJK5OxIscnA9OvqeAOtdt8Jv2Ub34keGV1bUNQ&#10;bSbe4JNtH5BkaRf7xG4YHp1717h8Jvgnpvwjspo7OSS6urjAlncYJA7Adhnn1/THzGZ55CEXCj8X&#10;czdXl2NLwN8GPDvgXw3Bp0en2l80fLzXECyPK3ckkdPYcVveH/D+m+E9Le302wtbGN2yVgiWNT74&#10;FTpGEblu3SpHkDL36flXxU6k5N8z3M+ZvcUzAIRux3zRbyPNCyjcM9/Wo4ovtBAzhR096tJEAnB3&#10;YrGUuiJIlsVVdzfe/rSZ2tt79RzU10dsP3uOoqC1h81lY9egPpTUbK4KS6k0Vq2/c3p096lLKrDp&#10;6U6U/L1bcOh9artIZRwOQeT61nyuTuCQ11/fd/8AGpI7V5j823ax6AYxTraIEMzcn1qaJwhbuOoN&#10;Dj0QXVhEsVjU9vpUtr12sT7U3zpEI9+3tUYl8wNj8MVrGDYF2W5WIrg9s0qXbSRdRg8j2qof3Sjd&#10;jjqSaSa/VV9x0Aq/ZBqaMc43Atz+mKWa8XzcLjHesn7VIQuCu0jk45qa2TaxOevesZ0SotmxpU6m&#10;YNt3D1Nee/tu6VoUn7PusXWqR2n2pURLSZo8yJJvBUKevPPA7ZrqfE/jTT/h94auNX1W5+y6fZ8y&#10;ORnGSABgdSSRxXw9+07+1lqP7Q2oR2cMJ07w/p7kwW+QzzN08yQ+uO3Qc9etehkuW4ivi41ItqMX&#10;qzopytE81sLhlX734etXobnB+bJ/pWTASB1+lWo7lQp/zmv1i6JaNVZ8Dr2py3AB+b8/Sm+FPDOr&#10;ePNS+w6PY3F/MRkiNflQerMeF/E17X4C/Y7UOs3iG/kf1gtTtUH3YjJ69gK48TjqNBN1JIn1PFXv&#10;lPyrub6V0/h/4K+LPFqpJbaNdJHIMq0yGJD/AMCbA7HvX0z4R+EPhvwUF/s3SrUSLg+dIvmTZ9Qz&#10;ZI+gwK69ps7Q35k9q+TxXE027UdCHU7Hy9pn7Iniq+uMXEmn2SDqzSls/QKD+uK67Q/2M9PVlbUN&#10;YurjuRBGsWT+O7t/kV7g8RllyrYjHv8Ae+tOlVR6j8OlePUznGT3mQ5Hm1h+y74N02Qj7DJck/8A&#10;Pa4Y49sDA/Ou30Hwdpfh21W2stPtbeFOixxBRV54ld9q7RjnNTWNu0k/TauOuetccsVXkvfk2Lmb&#10;3LVhpVuQMW8J45yg/GjW/B+i+IbZrfUNLsb23bqssCsp/MVaRFjXdt3f+zU6WVhB+vSsYYipF+42&#10;Jb6Hneu/st+Brx5GXw/a27SA/wCoZ4wM+gUgD8K878VfsJW94ofQNantJdw/dXa+amPYqNw/HNe/&#10;+d5w9sdc1JYT28chO5WweMV6Ec4xlJXjI0UmtD4u+If7NPjT4ZWb3l1Zw6hYRjMlxZOXWMerAgMA&#10;PUjFcPb6krpnHPfPY1+iHibxNY+H/DV5falIsen2sTSTkLuG3vx364/Gvzl1jUo7zxHfSWo228lw&#10;7Rf7pY4/SvquHc3xGLUlWW3U05U0aiXAZNw60/IZflxwc9ayoJ89+Mce9W4ZwOfm3H2r6gSZdCqf&#10;vdaDCHzUKTbv9n0JqRbgA9Q3uKJbD0e49oVJx8wpwXaww3TvURu1IOD9TTHvFjHUFqxkF0jU0nxF&#10;eaBc+bY3VxayMNpeGQocfgenHSvSfC/7YfirwvosNmzWN8sICrJcw7pAB0BYEE49Tk14xc6qsSfw&#10;ke1aXhT4e+JfiFbyTaRpN9fW8Z2tJFGzKD2rzcdh8HJXxCXzDm6o2PiH8Sb74i+Ip9U1WZZLqX0G&#10;FQdlA7AVyF1cRSOfu5rsfCn7NnjXxfrn2N9JurCONws09zGUji5xzx/IE+1ev6p/wT/02Tw9/wAS&#10;/WpzqSgZe4XELnv0yV5+tccs0weHtTi9PIrmPmuWdIx+ter6L+xt4g1zwLHrEl1Db3lzD58GntxI&#10;yHlcnoCw5wfbpXcfDH9iw+APFFrqmt6pb6obJ/NjtIYy0UhA43lgDgZzgCvbLKSTU5GJ4ycD2xXl&#10;5jnkrqOFenUNNz4b0z4R+Kde1d7G10e8N1C5R1ZCu0gE4Ppxzivd/gr+xLaGyF54wNxJdLJ8lpFK&#10;qxqg/vEZySfQ9B78fRVmwitBHzkDFEkflvtZdu4+vArzsVnVerDlvb0MpTbJ/D2jab4Z08W+n2dn&#10;Yx4C7IIhGDjgZx1x71p28mz5R/F3qja25A3enQ1etwR8zbq+flO71YuYPtX71lXPWrMLLGvXnqap&#10;IcSlunpUct3I5KxjcwHJx0rOUdLsFI0DqqjMaqW9TTNQ1ZNOsZJHbyoLeNpZGHOFUZJ/IUyzjSBP&#10;RsfMfWuN/aL8UR+FPgN4u1Bv4dOkt0I4IeXES498uKwo0/aVo011aNoy1Pg340/FSf4r/ErU9bm/&#10;d/bZSYkz/qowNqL+CgfjXMx3WenBrLnvV8w8nH1qSG63MNu7bX7Xhqap01COyRTi3qbCXhP8sVd0&#10;25t0uo2uo5Z7dc7o45PLL8cDdg45x2rGibkHnHarMT4UbunvXSZ21LqyDaPp3okn2jPvVP7Uqhen&#10;+FQtPLf3S29vHJNNIwVEjUszk9gO5qZSS1Y/Imub/aPvfNyOO1d98G/2ZfEHxkmjuvl03ScjfdzZ&#10;yy9PkX+I/kPevTP2df2L1ltI9a8aW7MWG6DSnyuOmGl7/wDAPz9K+kLG0is447eCGOCKMBUjRAqq&#10;BxwBXy+Y54oXp0dX3MpytoUfg/8ACbQfgr4aax0S3dWnIaeeR90twQCAWP4ngDAya6C5ui7KuM81&#10;nm7uLa6b5VaM+in5RV223EFuFPWvk61SU3zTJlt7w64do2LH5fl5z3rKupsyoVDbmOAPY1oXAaQN&#10;u61Thj3XDSBhujHH1rmjqw32JrX92jKv3uhbNJcIrkfNjHH0qSLCjaetVrj5o2/2e9at9DMZa/PL&#10;J7YUe9X3XES/NkZ/SqNhg2iMV+YljkHNTlhIrf7I7VMuwEF/J5yDH8RwadfXYtoMHdxxiorydYk+&#10;XtyMVNFYM7G4mG3b/q1P8R9aunG+potVoRWUDRDzHGZJOgP8C1aHyJnq30qF9xc/mWzkmiNHYfMe&#10;Ohokgs9iRZx5nzbc4z9KryM0pX+FBzyOtOWHDtx9fpUcs7JJ82cduKUbE8rFkAjbdIflxzgdK+Tv&#10;26vFdn4m8W6PHJPGlto8cmQvJkZyuAR/wH/9Q5PuXxm+L1n8PtKfzpm3THywqjc7EjOB+GT7V478&#10;Mfg3dfHXx/Dr2qWvl6XHcLMUlGYwq/dRTwWYjuOmSTz19zLJRoQli6novU2p+77zE+A/7Cq/EOGP&#10;xF40muLW1uoxLa6ZA22TZt+UysRweh2jkdyORXvfhn4AeCfBskaWXh7T4/L+60sfnN165bNdxG3B&#10;7MOOBULFi6+inqe9ceIx1WtPmk/kZyqNu5T1CGGG2WCCKKOKMfdRAoUegArPeLzSGXjB9a0LgYmO&#10;4ZyMVH5OX4+XiuWUjMVNx2Yx83IqdbfyEyG57VLbRJgj8ORT3UeWP0NY83YASfzkHOAOvHSpLODz&#10;WBU57VDZwAmTrtPH1NXorXyozg7T9KJbaDSbF3eQv49KRX89umVU9adKpHy7dzdAc9KdG3G0rjis&#10;fZlcttxzT8fN34FSLN+74HHWqU93HbttaSJWx0LjIqaMl4Aw5U9weKqNJsXKLJLuG5vXFK92qD5M&#10;MT1wag1CZJVjEP7wj7w7E1HawPIQGUbWPIAxVcqS3K9S1JdMsRZht3cYqOIL95mB9OatRKvK8Y9K&#10;hkso3/8A1mp5lsSwDoqcsOvGKhlvUjX69PenG2jXavPy1F9n4+Ze3cdKnQYi3ZkkH5A1ZgfcBnH4&#10;9KrSQRxyr9a4346fFaH4X+B7663L50cLOq7sZ9Bn3JA/GurB4d1qqpwKhFs+bf2zfiX/AMJX8Tm0&#10;uORWt9JG3g8F2AJ/JQo9jn1ryqCeFrd2aRhJxtULkMO+T7f1rB1HxRNrmqXV5cMxmupGldie7Ek/&#10;zqL+1MD72COhr9Ko0+SCguhu1ZHRLf4PVaDqqhM5rmf7ZWM/Mx96jfWvl7nPQZrZysFmdFLrm1Tz&#10;t+lZ91rTOOuKp6LYX3i3VYbGxhkurq5ISONBlmP+e/YV9TfBb9hzTNO06HUPFzNfXzYcWMchWGH2&#10;YjDN78gfWuLGY6nQjzTYttz5iinmu5Fjj3SSSEKqKNzMT0AHvXqfgX9j7xt4xgiuZbW30e1nUOj3&#10;0u12U+kYy35gV9daP4I0DwzLHNp+i6PZyKoCvBaIjrxjqBnuf1q1cXDZaRtzM2STntXztfiCT+CJ&#10;lKp2PEfBX7FOi+GpFn1zVLjV7mNgwiiQQwgf3W6k/gRXtGjWkdvBDb2cENvaw4VI0QKiD2A4qFLV&#10;9QlXa2BySSeP/wBdbumWCxRLxivAxGKqVpc02TzO1yc8QqMke9PZ/wBz975qa/Tb15/KnQwbwf4f&#10;61nztmYy5KsFGQGXkn1pN24KzDpyM1JPb7rVlHXHGe9Rx5lhX/aHH1qrMCpq8knyqgbc3aufKP57&#10;s7Hrtx6Yrpp41lkz8x4GeOayrmzxdsQuVHPSrlK5Sk0RWludi961EDqVDZY+/ao9KRYWZ3GFUAgE&#10;VYuL5tSk2hVjXHHHJrnqb6hfuEsiRL83PsO1EJabH930qFbbhmarmVVQe3TioUg1ewShE2nO3tzU&#10;JSObK7N69896DE1zNuPC9OKc8YgiHPzVpGo4vRiWjMjWvh1oevri+02zul27cSxhsDr3rkPEf7J3&#10;g/xAjG3sXsZGOQ1vIVA/Dp+lehxxtePkn5fpitCKKO3A+bcR6V2RzLEx+GbK5nfQ+e7/APYCuLx/&#10;+Jb4iUZbGy7t+g/3lPX8K8y+OP7Puv8AwCNrLqT295Y3zeVFcwbsB8Z2sCOCRkj1wa+1m1iPTl3S&#10;Nt288da+T/28f2ntL8caba+F9JZLhbG6+1XF0DlRIoZQinv94knpnGM816mW5ni6tdQeq6m1O7PE&#10;Z9c8nhuD6VSn8V7P4l/PFc1Jqs2o3kcEKyXM8zhI40BZmY9AK+hvhr/wTv1LxV4fhvtb14aRNMm/&#10;7PHa+cVyOMtvA/IfjX02IxNOirzdjXRdTxqXWWk/ixv+Xk19i/s1fAjS/AXgqxvr60jm1vUYluJp&#10;ZF+aJWGVjHpgYz71wnwq/Yn1Lwf4+u4tY1SC98N4VmRIOb1VYMquHBEfzKM7SSRnkV9D27+beSY+&#10;XaeAPTtXg5pjuZKNJk1JGxZOsY2KFjTHAA6UyafELI/zLjvUCt5T7v4qmeLzFO5e9fN8rbv1Ofrc&#10;8q8T/sv+E/HHi5dZ1DT2mnDAsvmFUkA6BgMZ/nwB0r0C30mO0tI7ezhjtbWEBRHGoVR6cVf+yfIz&#10;DpmrUcG23Y+3I9a7pVpzVpO5Urvcz/sjQDkf/XqRPu7WY+lOE7XEi9emCRTkTbJ82d3Y5rCSV9CV&#10;3H2rKsgxzx0plwGkkCr8uOSfSkKeVLlupHPHWpY0xHkeuaal2C6K7xbDnP196IE+Qnbt55p043gA&#10;dTyfahOX+b7vf2qieYHVgBjBDfyqleXyR/u4mcs3U+lLdXH2wrHFlUU8t3NPtbJRIdo6fpWM5W2K&#10;iUbeHyhlV2j1PJpYrZlO2MfdGSfRRWmIuPujHfiuW+N3jqH4YfCvUtWkC/argfZrVT/E7fzx1Ptm&#10;tMHSlWqqHcpWvqfMfx4+Lf8AwtXxp9ot9y6bZr5Nor8MR3Yj3x+QFcR9o5X19hWYbn5fl+uadHce&#10;5zX6XTpqEVBdCrmsJ1J5NAvNqfe4zxWS17tb5ug/WopNQAGd2D1xWuzHe5tG/Cr96q1xrqQjl+O+&#10;O1YMuqNIdq8s2BgdzX0r+zL+y/b2WiQ+JPE1stxeXSiW0tJRuSBOquw7seuD0+vTz8dmFPDx5pCu&#10;lqzyTwZ8K/FfxMY/2Pot5NCBuM8i+VDj2dsA/QGu+0j9hvxXfsrX2p6XYxEgFQTLIB34HH619Saf&#10;HDaWa+Wojz1AGKatxuuuPXmvla2fV5SvDREe0icV8IvgRpXwl0maGFpby5nbdNNNjcxHQDAHA9Pc&#10;12ttexxtHHtUoBggrTbiTZcHt/WoZovPYMvGOSa82ria1V802yFJ3H2EVoszPHbwpIrdkFX31RZk&#10;kjkVXjYYKuMqaz7ZwvzenBPrUskSSx7txx3HrS5pvdlcz3Myw8P2Whm4GnWNtZ/bH8yV4kCtIemW&#10;PU/jTVJN0ozuK/zq1K373aDj04qK0gWXUWY8qoxx60pScneWpPNct2Ue872G4t29KtNCPsrN/FjA&#10;z2p1so27QPckntTrxjIAoXAPc96wlU10DrcbaW3mxK27lhzVow7Qu0dB+dFlb+XFt/ACpGO01Gr1&#10;FIbLh4m5+bNCgQ25YjDdqJ7hFBVRlm4x6VD9nZ2XezPtAGfWiU0itLFZ90x3Myr7ZqeGddwADNgc&#10;8U77Gu35vpilWNYv9r1x6VjKo2ySMOJHBZSD/dr5o/bM+JSa54xg0O3Y+TpIzP6NKw6Y/wBlT/48&#10;a+ktb1a38P6LeajcPsgsYXmYk44UZNfn3rfiGbXdcu7+dmkmupnmkLHqWJJ/nX1XDdC8nVfTQ1iu&#10;qLgutxHYY/Kke82/xVkSX4RfWqN3rnkjbu+lfaXVtSrM6CXUQEb5vyqbwpod9441+LT7JS0kpyzE&#10;HbEo6sxGcAV2H7L3wOvPiTqq6tqVr/xJ4T+5WYfLcOO5U9VHPsT7Zr630bwfpfhqLy7azto2Zdru&#10;sQUt9SOtePj82p0HyrVieh4d8Of2VNFuJIzqBm1N1w0jOxjiz7Kp/mTXunh/QtP8JWUdtp1nbWUM&#10;Y6QxhQe341NbiOHIjVVHXAGKjlkwW+UfhXyuYZhPEO/QzlJsmE5ldmJxzTjJhWPv3qmH+Xae/vUm&#10;/cipg5/iOa89bXE9ieOeTKtD8rc596VVZJCWPLdfrUlpbkAH7qgcVIck/MO/Ws+e+xKZU8otB098&#10;0kNmJJsgHd/KrghDvtjb5fWrltB5Cc/e71nUlbYJWTIlhWKP13dSRUcu0IV45HAFWZm+XFNgTzT0&#10;5HHPaojJDu2U4LdiQT0XkDNXEISPn69asC357ceveoJX2uwx04zWUtWIZtw/XqeKsQW7Owc/pUlv&#10;CsYUt97rzUySqI9vAXNTvoi7ISeTyBhfSmQt5gLN68VFLcKXb2pEuix+Xgcg1fs7IjQtJNl1z27C&#10;rcVyGGB97GM+lZkEEhbnP+NXY4njz29eKymkilK2xfh3L8xb5u1fHX7ZXxIj8YfFyW1hZWh0eNbT&#10;cvOXBJb8mYj8K+ifjj8Wo/hJ4FuL93j+2SAxWkR53yEcHHoOp/8Ar18M3t9Nql9NczyNJNO5d3Y5&#10;LE8k19VwrlrlP6zU2Wxtd2LEN1k7d1OW7C5BP0qvbw7ycc+goMe3Hrnmv0DlRJYa53dPl5prThhj&#10;v/Omqnyn36+1G3I9Peq0QcoNJn/ComyRx8vOenSpAmPTp+dMZcHr2qeZBykLNn1+tQyOFBz+lTNB&#10;/d7e9QtAD+GKmVmO5ueBvitrfw4vUuNL1C4t8Hcyhso/1U8H8RX0x8Ev2w9N8Y2iWXiBo9P1HGBP&#10;jEMxz/4631+XjqOlfJLQbv55ojgeJtysVYDjHtXz+ZZDhsVHa0u6E43P0iVtwVl5Q8gj0qG/to7q&#10;zljmRZIZFKMrDKsDwQRXxr8LP2rPE3w9tltJLhdSsV4EN1ljGO+1s5H0yR7V6NqP7eNs+iOIdEZb&#10;xhhQ9xuiU+p4BP04+tfA1uGsZSnaKuu5PI7nifxN0e38PfELWLK1bfaw3UiwtkH5AxA/lWPFLldv&#10;HoPaodf8QSa9q9xeTY8y5kLsB059KZDdKq7uvHrX6Zg/cpRhJ6pGy12LLTke3rzQl0AMt+VZ8t+o&#10;Xj5valt5pL6ZVijdmJx8o5rolWhFXkzFmiJ2Vd+1io+9gdPxo+2Er269a67w58G/GnifTXjtdJuP&#10;JZdmZwId2DnHzkZwaq6p8BvGGkwM0miXEgXgiGRJW/JWJrOjjqNR+7LYa8jm/tTY9d3T3oN4wT/d&#10;4zVWeGexmaOaGaGSM4ZHQqyn3B5pqyE9ePrXZGtTtdMe5e+17qdHdYODx29cVRD5bjp/Kpl4PtWn&#10;Mg1RoRyK0BbPzZ6+1Rfa8/XNQAbV4PyntmnRLsO4N0qrodmxxuee3Xmo2uCw7+op0kXmkt/eoe32&#10;M2cfL70KSQlGSITcYxu3fhUM02ei96mkgUZPvxUDR4DcfTNVdAytcTMM8kj2qncucen9avTJu/Kq&#10;N2mf1waObsCiUbmTA59cCs24k3g4+UZxmtC5yBn2xWbcDJ+904qJFqLZn3RO4Yyeazr9fl+taNwM&#10;fnVG9GV/wrmkb01Yw775u3vWHqZ3r0/D1roL5toIrB1BcbvpiuaqdUbXMWYbWqGEbXPb05qa5GJO&#10;ahtx+9rzZu7udi0PQPh6N3hi8HtWXMn+kP065PNbXwxg87w/eNj7orFu2UXLgnnNXG9jHZnPeE4l&#10;T4S6a27k2kPQdPkWshq2PCOR8ItNPY2kPb/YX/CseX2rNvU0iTW4UEVoW3Xv+Has6DcGH8VadmMZ&#10;H932rSnuOfY0bOTB7cVp2E209Kz7aAAVYgRkPDGutOxzSib1lOqDHWtSzvAO49q5q1lbb+taNpM4&#10;x/P0rojsTJO2h01pLk8N6VpW11hefYVzdpdMq49q0Le7Jx/F6j0reOhzS1OkhuvlHzdKtwXG9c7q&#10;56G6ZR7Zqwl+8f5cYoM9mdHDMuwfNz7U8XGD/npWD9qkCL33VN9ukC9O/rQopjcmbguAT2X8KkW6&#10;C/QevesAXzMfeni9fbn3o5baBzM3luAg/wDr9KDOrL22/rWGL527n8Kd9ukXv+FVyiNwzLwfypft&#10;YB7Yx2rCF42/jgVJ9ubA9KnkVxczNo3YFH2tefmrHF7Io6/XApEu2zjNVyIlyN2O42v0X86mR1IH&#10;+PNYsVzuIbJx05rQgmwvrtrKcUjSMrloX32d89cc0XU8M0PmL8rrywJ61oeA/DsHibUpFmWWTayI&#10;kUf3pGbOAMfSq/xK8Fv4Klt23SKt5uZVkHzKBxzUKUW+W+oSutTON6u371CXagdSV/lWKlzJPJ5c&#10;e6Td2UV7Ho3wyt7P4fx61qxex01QscZmgZVuCVJO1iMHoelKpXpRdpS1CN2jzf7aD/TFRvfqG5bN&#10;Zj3rXF1ItrHI8ZYhcDjrxUtnoWtX6s1vpt5MqttLLESoPpn8aiWIoR+KS+8jm1L4v1zt3Z/Gla9C&#10;sct+FU4PBPiK5LiPSb9hGcOPJJ2kdj6fj61JN4K8RL8zaRqXzYP+ob/Cj67htudfehc76Ey3i/3q&#10;X7Z1w3b0qmvg3xC9wsUei6tJJJwqrauSfoMVrWvwc8aX6xrB4a17cwJYPZvGBg4HLAA5HOKf1zDR&#10;1c1941KTKgvwRz82KabzI9KuT/CPxdaata2N1oepWk1422IywlUkOCcBumeCcda5rUml0i+kt5vl&#10;khYqw/u1rTq0qi5oNNeo/eNk6gq/n+JprasicZ5/lXNyarlM7q3/AIefDPxB8VLsJpVozQq22W6k&#10;+SCP6t3PsMnkVNapTpx5puw9bCf2woP/ANevQfgx8BtZ+LzLd4+waQrbTcOPmlA67B39Mnj69K9H&#10;+F/7JGieGFiutakbWLxcNtYYt0Psv8X/AAL8q9y0fy7RFjjVVjUYAXtXzOO4ggly0N+5DqK9keZW&#10;/wCxR4Vjj2yXGrNKwyWMqEL+G2pf+GOPBthN532e9uljO4LLcsN/sduOK9a87Cbu/SoprkBPm6MM&#10;V87/AGlibtub1J5nueGQ/Arw1B4k3R6LaKqcBXLSBR/wImvStIs4NItkW3t4LdYwEAjQLtA6Dj8P&#10;yp15YIl15qru3N/KpIIsK2V2jO4Dua561Sc9WzPmvoiwk7vu77uDTZ5Wjb7xyT0601Qz5Upheo9T&#10;9aeLdvLwq5OMVyS0C76MoXIa7crJjr/CKmtNDUhQq7nbpVy00NpJQ33j1Ires9KjtVz/ABNzn0qJ&#10;WWgK/UNJhXSdPRXwu39abJd7ZdzN8rfdA9KhvbjezM3LZwo9abDEWX562jotQLTSknj1yc02Sd23&#10;dF6jgU0H5ct6/hTJ5NyYzub6dBQh3FNztj3duwFZes+H9N8Sqq3+n2N8vpPAkmMdPvD3q03Me3PG&#10;PypI5ItpDNhh0NXGTi7piPP/ABR+y14P8dXYabSUsZOmbICHI56jBXv1xniuI+Kv7AWn2/hea68L&#10;3V6uoW6l/s88gdbjHRQcDaeMenPavfYJirDd8voK5v47fHrT/gf8O7jULh1a+mRorKHG7zpccAjI&#10;+UcZNb0MZi/bRVGTeptTtex8Af21LZ3DQSLtkhOxhjnIODVuDWhIvNcpc6tJqeqT3UmGa4kaRiPU&#10;nJqwk2F5bG73r9OpyfIubc05Tpk1Ay/Ko3FuMDkn8K9N+EH7N2tfEZYdQuXOnaZuB3yKd0gzzsHf&#10;6nArk/2dvhRqfxQ8Z28lvut9PsJFluLoAfuwORgHqSRjv64wK+19NtI9K0uC1gG2G2QRqo9AMV8v&#10;nebcj9jRevUynUsrI0LCCHT9DtbG3AWKxhSGM/7KgAfyqRCEx1zjp61XXdJFt4Ue3aplK+Uvftn0&#10;r4ypd6swvJgWzLu5HINPR+eOrc4qNfmDFt319Kmtocc7ieOeKWijc01sWYFUJnAUt29Kkk2x425G&#10;3r9KYxWH5tvyng8VE48w4YnaBmsVFvUz3G3JAmCsW4Pap1Zfl2jj1xUVv87dT9CKnkfygOPlrRro&#10;UJdSbB1+Wo42dQG6rTY/nDfeIznAqTyiUXgrz1rSNMCYzxmL+6fUd6awZm6DbnNV3HlFdzBUzzk0&#10;6TUF27Y+rDIzxWkaaKUblhbjG7gfiaR51j4Up0zwaovFIWHmP+A6VLHCCQOoFXpFCWgsnmT7iW2h&#10;qekSouetOWLbJ97jrinXCNGTt+ZcVlKVxSkLHgcD5vc1ahOIenzZwM96qw/LF8q8j0rzT9pv42/8&#10;Ks8JJa2skceqarlI3cZECdC/17D8fSpp0ZVZqEd2Ebs8J/bl/aMX4gahD4d0l2/srTXLXEmMefNz&#10;3z90Acfn6V8+w3QQZHHeneKN9vq8kc0zSTbiZiem6tj4U/CvV/i14iXT9KjQhSPPmk4jgBzyfyOA&#10;OuK/SsHh6eEw9ui1Z18rtqZsd+zOiRqzuzBQqjLMe2BXvvwm/YyvtYt49Q8VSyafCxDpYxkecw6/&#10;O38HXoOfpXsHwe/Z38N/CqONrWzS71JEAlvpxukc9yueFHsP1rvXRnkavn8w4glL3MP95zSqdij4&#10;N8Mad4J0COx021hsbWMD5Y1wXPqT1Y+5qa5CNP8AMWH8qniZn+9wvQZ7UFd5YY249e9fLVK05yvN&#10;3MOZ9SHy/JZf4s/d+lSmUSjYCufanLF/ArHdxuPpVhoY4oxlV2n06modh3sNiKpwwZvdaa42tnOc&#10;9vSnOP7v3e3FNlbBC7iP72OOPSpt1K5uw1IfOYfu8Y6sT1NXIyyJ6baiedUg3HasY6lu1VZtYaU7&#10;bWIsMkF24H4Cm79Q1ZpzOUYMxCr1Baop9TVotq7ieudtUox5zbpGYt/t1NtA+b+Hvx1pcyWwKTWx&#10;Gr7/AOJmHoRUkHzP8u5s9sU+NfMJLdOgJ7V51+1H8V2+EnwlvZLeRV1DUkNpanOGQtwWHuF3EfSu&#10;rC0Z16ipx6hGLk9Tzv8AbC/ai00+Hb3wjo9x9qmlYRX00YzFGAQSobueO3H5V8xWd8xkz7dKzLi9&#10;E0jbj3yT1zU9vME6nPfpX6Tl+Fhh6SpwR1ctkdPYzx2YjkkX7QrIfkBK7DyBk47deKEvuMrisj+0&#10;5JrdYSzNHH90dlyeafDPv9sda7+YJRNgX5Vseg6VGdUPmbdxA9qpqxYg8L6etMlbylydvPrQ5pai&#10;5b7E82s+SeWP0zVzwp4b174kakbTQ9OutSuFG5liHCD1YngD6muy+EX7Jmv/ABSjtdRvP+JTotzl&#10;lnlG6SQc/dTOTk8ZOB719VfDX4e6X8I/CMOmaVAqnAa4m24e5f8AvE/yGcD8yfnsfnkKS5aWrFKy&#10;0Z8+/BT9jfxFrvjGJ/Flm+m6Na/vJV81Ge5IP+rG1iRnuewz3r6y0Sws/D9pb6dY28draWsYSKNB&#10;8qgf5703TozHZfxMepHepdOj8yeSTH3TtFfGY7HVcVLmn9xnzXLvnhrZ0HGec+tNjk22Sr/ExFNn&#10;lXfsjPzN0AFOhsWgZNwycVx2JIdVRVhwPmzwap6ZF9nkkONxYgitK4g3Hntmo7S2ze7l5VV21Sl0&#10;CxcsrfcC/wDE3apjADchW571JEmIhj6ii1G+5dj1ArGTHYmRfJXj8qd9qULj+LOKY/zPuHBx0qKe&#10;4UNtUNu747VjyLcNBrSsxMadxyf7tSWtuLRfp196jiHlLtWNvqxqQ28rHJbGew4pVPeeg7omzuBZ&#10;vlC84I6V4P8A8FFNZa0/Z2iVXKi61eCMqDjf8krdPwzXuBMsh2seF9a+I/8AgpP46l1D4p2nh1Hb&#10;ydFtY5JR2aWUb8/gpA/ya9PJcK54qNtlqaUrylofN73eZDzuye9XbCXPB7ehrOjXe+7GB9KuWq4P&#10;av1SmzolojYhmwo+vY1biE13JHDBHJNNMdqIgLMxPYAc1mwjcOPXmvYf2KfD/wDwkXxnjZoPOt9P&#10;tZJ5WP8ABkqo/E5x9M0sRWVKm6j2RjzJHJ2v7Pnji9urGJfDuqf8TBsQuY8Rnvy2cLgcnOK+rv2c&#10;v2W9M+DmnR318kV/4imjBkmZQyWhxykX8i3U+w4r1Q6iwRUXGxTjAqxuZl6d6+Gx2dVK65FojnlO&#10;7BISAF69hzR5Hlz7WHzL3PWnQ/IFwwO4/lUssPmjJ+9jIxXgyk0BWki3S/KOpyRVgDa3zZ6Zoiha&#10;Xna3y8dKDuQnhj7etRzsl7Fe5lwjr69ah0+Hbb5A5kJJz29KdcbV3McZ6fWpN5csW+Xj7q0op7k7&#10;kcwWFuD8wqlevv4Vtqnrmrjsqj+prMvmypx1YYHtWkXqBajg8qCFVZvL2AEAUXl6trHjpjnrQ0rQ&#10;w4z91QMjtxVGwtv7YZmJH2eFtrNn7x9BW0o3K5S1pw+0TLcSRnyE+6D/ABn/AArQt5fOBLd+vHT2&#10;qNx5zrt+WOMYRT0AqSFRjbx71M5JaIpq2iY4wqo3Y6imlN7fe6jnHarDQDzF5Y9OTTXC27MTjHqT&#10;WPM9iNSpczmNPu5yMc1kaxe/YbKS4f8AhGAPetC6dpAC3yr1xXn/AMW/GsdnaGORlSGzRpZCMccZ&#10;PNdGHp80kupcY6nz5rNxdfHL9oaOw8xprGO8FpGMY8tFI85vX+FuT2Ar6902xtdDsY7a0hjgtoEE&#10;cccY+VFr59/Y00qK98YeINYkw0jp8oK/MPMkZifb7vSvohCrn3POO9ejmEoxcaC+z+fUqo9bIsee&#10;SV7Bv0pzbXH+0Dio7Y7iFxnIyKmhjOAT9OK85xXQx1KsiMX3YyF9e9Hlbn3dEXoKsXACL+nTpTbe&#10;HMC/L8pPX1qebQq46KIbTsqwgzHtbpnOcdKLaAiNmXnB6CpWtjKNq7uecVywqXnYaQ21tWEPyj7z&#10;E/pWb42+Iug/DnS2uNc1S1sV2kp5kg3y47Iv3mP0FeT/ALUn7V03whuF8PaH5ba00QaaeRQyWisD&#10;jAzzJ0PIwBjrnj5S1XULrxzf3Go6xqE011KcmaZizHP9PYcCvYw2H5viOilR59EfRHjj/goNDa3B&#10;j8O6O9xuGPtF820fgin9Sw+leJ/Ev9qfxx47WSK71meG1Y7fIswLdXB6524JGDjBJFcZPeWFgCv2&#10;nz5EOdorKu/Ef23zI44vJ54PcfjW/wBXp9DeeDa3HaprtzfyCS4klaQdS7ks3pX1h+wB8T9b+IOl&#10;ato2q6gtxb6JFALGJlG9IzvUgt1YDCDnkZ618b3Vh5wyWaOQHrnrX2j+wp+z3qXw38Ov4k1C8lhu&#10;tetk8u0Kj9zDncrMeu5uDjsD69OTEWgjnqwUdEz6Jt7Dyh93/wCvVj/VBduPm7YqNGkhX5mDU2eW&#10;bhvlb9MV50pXOfYmyy9OnWh22jJ6/pmqclzMjY8tT6fN1prXjsv8I3dacYlbonlk2DLNVWbVlG1d&#10;wb1ArL1XUTCmWcvtHasWXUTMS0bbSOlVyIFE6CfVVWLcG+Xr9K+NP23vik2s+Il0WOXd8/nXGCfl&#10;AyEX+Z/AV6h+0P8AtRw/Cay/s6xEV5rbryjH5bcEZBYdyeoHp17V8Z6hqs2rX095dTSTXFy5kkdj&#10;lmY8nNfV5Dh3BOo/kdVGnbUkFwoHNQy6h5pwv4n0qPR9J1DxfrEdjp1rcXt1M22OKBC7MfoK+r/2&#10;dP2F4fDlzBq3jIQ3V4o3JpqkPDE3YuejEeg4ye9e3iMdToxvNlSlGO54t8Jf2XvF3xfgW6srGS30&#10;9h8t3cgpG/b5e7fXpXvHh7/gnXpP2ULqOtXnnqMsYyoX8Bj+vevoq1VbOFY40SGNRhEUYVQOwFE6&#10;Mz7lG71FfN1s8rSfuaHPLEPoedfDL9nDwp8F5RPpsE17fqCPtVwcyDJ6D8h0x0r0GJStvlm+Zup9&#10;acNMLNvdVyhyQDyabcv8ijdhmrx8RialV3qMxlUbG3L/ALv9KjeLz2EfzdPm9hTnhaedYgfmY88d&#10;BWhDEsakKOe3+1XLKSJ5u5HFabYF29I8YHSryfcB/u+9RlPlyx+9ximQ75EaMfdU8n2ojJsNepPA&#10;Fk+b39allHk9O9JGigfh19KCfl6jNVcOVsWc7oz8w+Ucj1pkMbNCOPu8/jSRReZJk/MM8Crqx7I8&#10;d8ZxmqTbK2M94juZvzqpKQzyfwrwPrV++3xR7SvzN+lQwQKV5XpyT0zRqgViqkSug/hXtnvVhLXy&#10;olO0dc5qV7VGXt1z9KbEWZNuGCqeBnrUOLkyeox7ZSepUMfoKPsxMgUHHPWrDRNLDtA2jvntT4fK&#10;iHMg3Y4Ge9Wqdi1foRRQBDxlfQmo53WRNq/Mw59qklvlmk27lHHQEc1XlvYbQ/KRuXkipsiBzvJJ&#10;Eq5WPjnHU1DLeRabCzbslfQ1z3iLxc0dyqxsFTuc9K8p+Kv7Rlv4Tkms7X/TtUHWMEiOH03t6+w5&#10;+nFb0cPOrLlitTaFNvUoftm/tDL4M8LyaXZ3DLrGqRlUCn5oojkM+e2cFR35J7V8e+E/D2ufEjW/&#10;sOj2N1qN1guUiXdgdyewHPfFa3xUudQ8b+NlumkutS1TVJfLKLEdoPARIx344wM9K+4v2YfgTa/s&#10;+/DqG0aGOTxFqSifUrgAMyE8iJW/ur+pya+mjUp4GlbeR0/AjzP9jX9kC68Ka/N4i8YWPl3NmwWx&#10;tnYMA2OZCO57D0/Kvqa7m2GPb8qjAAHGBVGGaTLM3VuPpUcsrSyRp8zNkZ9MV5GIxEq87yOaUm3c&#10;sI7TXGf4V4PPWmQQqZmfvmpRst+cYX0qGN9ly3y/Kw/KsL2IJEnaS+C/3euavFeMj9e9V9Otiu5m&#10;+8ec+tXJMk1lLcY3O2LpULysq7VPLYoa4wrD+6cc0TfvCmMrj+daR0Amhj2J0+Y9cUqp8/3s0Zwp&#10;/vd6Ufdz0OKzlci1ivOCy9PxpwZorfb97mnMMDb/AHulI7LEmWb0zVRjbUaVyJiISGYhQq55qjeX&#10;z3QKxqdrHk561ZvC2pXAb7sa8ADvUttZbM/d9+KKlXoN6aFSKJkRcLjPcmrMVtIjfe2/TrVnyVDY&#10;7Z4zUT3AQMO47dTXPJtiu+gghESksDnGOTXzv+35qLR2HhSx8w4/0m4eLPT/AFaq2P8AvoZ+tfRN&#10;sPtEy7vwB6V8W/td/ElfHfxhvljcNa6OPsFuVOVOzO8/ixbn0xXuZBRlLEc76G9NPdnmr3Cxnv8A&#10;iKi+3ZU/pVWa498854qnc3YTv+VfcqVjbQu3Wp4THXsAPWvo79kD9m+PU9K/4SbxDBHJ9q4sIJVz&#10;tXnLkHue3tz3rh/2Vv2Ybj4n3kXiDWVeDQ4JA0MbD5r4g9B/sdi3vxyCR9kRRxWUSxxqqRxqFRRw&#10;AB6V8zm+bNP2VF+rOepJdDFb4V+HYdUt7tdH0/7VBzG7QKxQ+oJHFa1yd0ed3bFJNK007HnatRMS&#10;cr6KTivl6lSdR3m7mLZPESlsvXcBjJqK0B+1Nn69KdDcZt8H+HuaLNdkjNu79z0pRiPlHXMeZP4u&#10;vTHWn21s0fynlTyKWRvOVWVcd93rTxux7euKrmSJ12IHjwdpGAxqR0Ai2nKge1O8n5fm9cU7UZPK&#10;Tbn8qblpcCkyZn2rySOMVc07T2tsLjvyfWpbG08kLM/DMOBmp4ztLGsXLoD0EKKsny87ePrRLGzl&#10;EwxOc/SnQIdo4GW/yKsWsJmuAq8t6Cso3b1HHV2GFdqdO/pTJJjJ935mx+VSXcEjyDaPmbgj0pYo&#10;Y7QbmbgVVSVkPlsyFItp3Ffmp6k/3fyHSo7i9y22OPcO5aoZZZJPlZuh7CuWVr3B2bsWJXC/eznr&#10;j3qtJ87D+FRz9aYzMG/vL/KneaCu316HFONxHiX7cPxS/wCEV8CwaFbsv2jXDmb1WFTn9WAH4Gvk&#10;vTvEcmj3KzRiNmQ9HUMPyNer/t86oH+McNurcQadH+ZZjXgk96wHp7mv0XJ6apYaPd6nZFWSNOXU&#10;JL+98uCMtJM+1UUdSTwAPx6V9SfAP9iTT7HTbfWPFgW+v8iSOyBzDD3+f+9246fWvN/2H/gZdfEH&#10;x0viK6tx/ZOjsdpccTzY4A/3c5z64r7Pf93wv3VHQdq8/N8ykn7Kk/UynNJWKcNvFpUSxW8awxxj&#10;Cqo4A9KWe6Z5vl56Hn1pJV3J19vpUXl+UikfMecjPSvnlKT1kc49G3M2c+3FKSGT9ee9QrPjGG9j&#10;ViJ/MZd67l6j1pW1L8xsKKI87fm/nVqzGH3Mv0psEa3EhZWyo+6MVctk3rtIAPSs5TtoSyRAdn3c&#10;VHOGMf8AePtUlrExm2t74pLhmDqq9V6msloroXS4+wjWGLDDlulWnPlrj26moYywO7tjpQxZx+hr&#10;Hd3ZSjfcRn38dferUEaouPpz61Us4DLI27hQeKswDy7krn5eoz60uVhykqN852/kagWEySszc4OB&#10;6VaUqXVmbbtPX1qsL1Q7Bf3i9iOK0VNLcOUkuLgKuNw2iqs12s52xhqY6LPN87EegqzAYYPlXH+N&#10;Zyko7D5iWOyM0YJ+8BgilWBVGNvfGcVZhmje3chvmQcD1qNZcuPl4b3qJVGxa9RYGHo26pL6/h0y&#10;ylurmRYLa3QySyMdqqo5JJ9qdDB+9Xv714D+2b8bm023bwlp7puuEDX0inleciP27E+xHvW2Bwss&#10;TXVNL/hjSKR5D+0R8XpPi749kuImkGl2mYbONv7vdj7sefyrhY4Pn/2fr1oVdzY/Wpoo9wyP51+r&#10;4ejGjTVOCskabDoV2t1NOYfN/tU4Lj5fT1ppG3kfkK21QeQDg46Ggrk55UY/OkL8fKetRTXQAwTR&#10;dj2RIyqCcnOTUMsgBqtc6gsS8HH0rK1DxB5QPzDpxiplpqxaGy06g9adp9pc67eLa2NvNdTv0jiX&#10;ex/AfzrsfhX+zJrvj37NfatI2m6bJ8/kji4kXtwRhc5HXnGeBX0Z4T8AaT4KsPJ0+1t4Nq4JRME/&#10;U9T9TmvFxmdUqGi1fkTKUUj5hs/gx4t1Ff3Og3g+bb+82x/oxHHvXWeHP2UtcuZFOqXNvZRnGUi/&#10;eyHPXngA/nX0Sz4AXjBFMDkqVVh8v+eK8eXENWTvGJn7Q840X9lTQLVVa4ju7xgQSZZtqkj2UCtq&#10;1/Zn8HgnztJjPoBNL/8AFV2BuGWI7jubrzSJeF24Vh2NclbN8RPRaApXMnSPg14N8PMZLfQbFnYb&#10;f3qmYfk5IrL+IHwA0Dxv4fmtbWys9NuiuYZ4YFjMbds7QMj1FdXPKMKobnPNTG48qAsOvQds1yQx&#10;FaD51IOZpnhngX9kCOzlkk8QXSybT8kNqx+bHcsRn2wBn3r2HwH4D0XwWmNN021tcceYEHmN65bq&#10;fxNXGDTDdnH1PSprSfZG2FLMvtxRKtUqayZDdzSkuXaY7eijrTPlm5/iPWoELdz94ZpHVtyqv41C&#10;bWzHzDbnRLPU4pBc2drcbhtIliVsj3zWBqXwa8J30LLLoenruP8AAhjI/FcGukhz098Uy7YSHb+X&#10;tVxqVFswUmjhb/8AZg8Haqh8uxmtSQRmG4fj3+YkZ+tcH4v/AGNb6wtWm0PUVvFUZ8i5ASQ/Rhwe&#10;/UD617tFJ5TDv7CrEF800jfw/wBa7MNm2IpPe5opaanxNr/h7VPCt0YdQ0+7sW6fvoyuT7dj+FUo&#10;LzePWvuO50+31OBo72GG6iJ5jlQMpP0NcVqn7N/hDWL9biKxksZBni3fCN/wE5HHtivcoZ/CX8RW&#10;KjJM+XrazmuFZljJVVyT6CpbfSpJ/vb414G5hwK+ntN/ZjitkZtPkTUI2AUwhcT4HP3e/pxk+w5w&#10;+9+G1n5pja1SPb8jKVxz05FetSzGlPY2jT01PmdvCd5KzbY3YL1IXg0mneCbzWCEhhZmU4yR+H9K&#10;+nrXwHZ2UPlrGu1e3pTdH8DWml3UzIkYDOWAA9ea0eNitg5GfOGs/B3VNK0lp5o8NGRuVTnAIzXG&#10;avps9jxJG0fHcV9hX+jR6lfX8LKrK8UZGR6bhXH+Pvgzb67pQ8uMB1x0GD9Kuli4yVpClT7HypdL&#10;8x79sDpWVdcfxYr2z4g/s/3Gl6Wbi3XLxj5lHcV4/r2kyabcGORcMBkjHQV1aON4kRvexi3YUn/e&#10;96oXa559+MDpV+ZcN39qz784j/HJrnlE6IX6mNfcO3rmsLVDt3frit+7bAxj3zWFqY35PfPrXNUe&#10;p0R7mDMNz1HAMS8dq6Lwh4HuvHeqzWdk0f2iOCW4Cu2DKI0MjKvq21Tgd8VzsO37QR/CDxXnVI6n&#10;XGXU9M+E0bf8I9fYydqnNc7qEW29k68mus+DO1vDGoLxnH865rV1/wBPfrTjsZN3Zz3hnC/BvS9p&#10;+X7LD+PyLWJL1re8PxeV8HdHyP8Al2h/9AFYD/KazkzaKViS152+3NalscH+Ksy14b0rRszzitIB&#10;I2rP/UirMCtj+Qz1qtZEqnt2q9awNcSf410RZiWrROOn6da1rCFduOnrXRfCn4I6p8RLhmjH2e1j&#10;/wBZK/QewrHS2WG6kjBZhG5UHH3sHGa31Whm2uhcs7BF5b8hWpbWSuB7VRsIyP8AZB/Wuu8C+Drv&#10;xlfG1s13TbSwB7gVSbZjKNveMuLTVHb8DVhNNU/N3HtXZt8CNehmjjNuS7S+WMHrxnP0FPsfgvrl&#10;xqklslmzNGcbs/KauN2QceunKv8AtH2p66co4Ir02+/Zt1a0vILeFlkZ1BlcjCqe9ZNx8HdYS42x&#10;w+ZvY7CB2Bxu+hpqTauJJX1OJ/s1c/L3PFBsMH1rv7b4E67Km7yV+Y7VBPX3+ldfpH7M0kdnEt1I&#10;PtE2HmP8MSeg9zS9oluw5VujxWLSWdRtRm5xwOTTl0rdJsCsX6YAySa+hNS+Eq6TppTS0UXUg8sO&#10;wz5a+3ue5o0n4Ir4V0xmtwLjVrgY+0ONywZ6ke9T9YXcnlR4HeeF201R9oKxyMPlizlse47VVFmq&#10;HLK23vgV9D+EP2WodU1uCG4eW+vryQKiF/vsT3r2fVv2O/B/hLTooWvJpdWVPnWBE8pD+IJP4/pW&#10;OIzClRjzTkGm58R6P4Lk8TJJ/ZskdxcRjLQMdsmPUDv+FZeoaVeaZdeTcQyxSKdu11xX1p42/Z0t&#10;/Cll/bWl7Lm4s/3skfkKkhUckqVA6dwRyM1Vh+H1r8UdFgu4bNHEq8SONke4ejY9c9M1zUc8w8o8&#10;19CWk9j5PE2252rl/mwAByT9K9k+F/7JXirx5Yx3VyIdFtJCpH2okTMh7hAD27MRXt/gv9m/w34S&#10;1ddUktIbzUoyCsjr8kJH9xfX3OT9K9Lgl8pV9DXhZlxFz+5h18zJSsjyzw3+yRpfgu9gubTWb6K6&#10;tyGEnlIcv64/Gud8b/sV3HjzxFFcXHiq4ktY124kt8ui5JwMNg/XivcXbzW57mnNcBBt3YLdhXzs&#10;cfiou6kT7RtW6HF/C39nXw38H1WSzh+2ago5u5h8w4wdo7Agn1+prtNSsLXXtOe0vLeC6tZBtaOV&#10;A6OPQqeKY8mPXNOeRV2dW9h3rklVqSlzSYuZrYZoHhbS/DMLRabp9hYRudzLbwLErHHUhQOauNPG&#10;r42ruHPAqGNd0bY4X9TSyFY0x+p9awqc0ne4o76jluyn88CnvOyjnH4dqqiZYP4eW9qgurryz8xP&#10;ToDWMqcu5RfW8QnszdyRWhp1+oPzLuPT2rnQ5kGXbavZQa85/aY/ahs/2evBytthutYvcrZ2u7pj&#10;q745Cj9Tx6kckcJVxFRUqd22bUpNPQ6f9qv9oXTPgz8ML+drsWur3kEttYRxf6wyOhGRjoBnqf61&#10;+cHh9Nc+IGv/AGWxjudQvrl8nad7MTWpFL4o/au+MEMc0y3eq6q2DKV2xwRqCScAcKqgmvtr4D/s&#10;5aH8CtFEdjGLrUJOJ76VR5kh7hf7q8dP5197gorKsP7KLvNmtatZanlfwS/YYMM1vqHjG7M3HmCw&#10;gbao44DuOTj0XjjqckV9BWugWmhWscFrDHbW8I2pFGgREHoAOlau7fH3ytQ3duzQN1+orz8VjK9d&#10;/vGcLqNvUYE2kbc/NyM9BVqwRh8xxt7DPeoYIlmiDKckDB46VoWtscqDtbaK4GrbitZ3LEZZ1z0/&#10;oajnjYH5jnNSeRsDfNxnmoZ+RtHzepFZJ6j3KMURJZcZO7IJ7U4WPl4bljVuKBlY/LwOme9S48tv&#10;73rj1oqVHewaX1KaQYkOV+gIq5ZWo84bh8vcinW8bTTZUD6Ve8sRR8DHrXLKpZAKII1X5Vxiorx9&#10;kHv6k9KkLgLxu9T6VVuw1zIF+bavX3qaN3IHboVLWfdLuZc/U1Zkkyf4h7VE00dojZ+b0A61Xl1N&#10;rhtqr5anueTXdzdws+pbEQcM0koXAzgnpVee8XJEa54+8eKq/Yfn2lmbjrmnrFJEnytuHpR7RWsR&#10;fsOeLzDuyzd8dqHVViXHHQ/SkSRssrKoPYjpTmidgFb5mIzxWdrl63OX+JPxFs/hz4Mvtaunb7LZ&#10;rnGcGVuiqvuTj6de1fAHxh+L2ofF7xpdatfNtWR/3MQPyxJ0VR9BgZ/GvZv+CgvxuXUtZi8F6fID&#10;BprrcagyNwZip2x8f3QcnnqR/dr5j8/advNfZ5Ll6pR9rL4md1Gi0rmrDKqbc8+3XNdx4X+BXjDx&#10;Zp9reafol9Na3hxFJ5ZWM84zuPGM+p7V0n7F/wADYfi74uuL7UImk0fSQvmDtNIekeevTJOOn419&#10;t21hFo+nRWtvCsNvboEjjUYVAOAAPQClmmdyo1PZUl6mdSfK7HLfBD4aQ/Cj4fWel7V+1EebduOQ&#10;0hAzg+g6fr3rrSQoyuOeBikiyg+b7p7elLHshIB+bd0AHT618nKTm3OW7OV663LVpbqIfXPPvSFS&#10;vylRt7c9KkBwo27tvrikKgOP7oPbmso6vQmyFjiZVCt3/SrVsm1c++Kp7JLiTcc4zjFWAywxhv4T&#10;2p1I3QtixcjMY6N16VAH8mNVC53Gla5x8yjjpU0cDO44Xbjpirp02loOKuyIybV+ZWUdeKfB5kr7&#10;dp8v19Kf9otbOZgx3N0+XnFQXl3Jcny4mVYs8heprWNOO5XL1JJbuDTV258xvRe1Qy6y8nyrEVGO&#10;DnJH9KZDbASH5QfXNSRxRkY7A8VnKo1sHoVRGtwyszsz56E9Ksi0WVcNzjgE9qbLAjPnHPUU1Zvs&#10;wOTlaz9oybtPUcls0A+990cZp0cxXC9dw6+lH2gKe23oD/eoE21/8anmZXNpoOFyWOzoRzn2qZJP&#10;Ok+XooyagdcfNt+bmpbdQAG+YDp9ancXKWlXem1fl9TX55/tg/G2X4r/ABWnWFx/Z+k7rS2A7gMc&#10;knvk969Y/ba/a5uNNurrwb4fdrcx7odQuRw5IyCinsOoPc/Q8/PvwS+BWsfHDxELeziZbGJs3N0w&#10;IjjHcZ9cdhzX1GUYSNCP1qv8jppxUFzMl+DPwd1r45eJxa2KyraRtuu71xmO3X6929B/IZI+2fhN&#10;8IdL+E2hCz02HYzDc8jHLysepJ9f07dMCtD4W/Dax+FPgqHSbFVWOH95LJtwZXxgnHvgD8K32Tcm&#10;4L83901y5hm9SveEdImdSs3og+5tOO3AqVImUFmz8w2j2pkQZo+P4RyfSn7izq34gD0rw5I59BqR&#10;sev3gePelGETMnUfrTmfdJ8vXpTrkKX27fmUDJ96qNtwt1YlsPOJ+U7jzTppTuG7+Hiq7ysnybuv&#10;X3pLt47UB7himeQAfnf6DtQ6bepUY32LdvE102R/D1zwKrXOq21lIfvXUnJKp90fjUD6xb3Ma486&#10;KP8AuBf5moXmtoztUsnoShwKV7DlFIbLfR3BDzRXBweAFyifhU0erQQj5Vm5P92o0vY1j++PxHWo&#10;zrFvZkmSRDuPGDxmn6k2vsWjqbf8s7eaQ4/iIWpIL2aYsHTyD6/eqnHrsT/Kjq3firI1y0gt2lnl&#10;SCOPl5JGCqv1J4FLlbdkPlZZg+fdtkbPqTXxX+2x8TU8a/FP7BBKklroaGHcp4Mh5f8ALCj8DXq3&#10;7TH7ZOl+H9Ku9D8KXSXmpSKYpb2H5orfoDtb+JuvTNfHV5dNOzSM3zSZJJ6n3NfYZHl8qS9rNas6&#10;qNJrcmg1IwXCSrt3RsGGRn9P6VO2oSXdw0sjbnkOSRxWOkrPJ3XFWY7nymH9a+njK25tay1NqGTf&#10;V+2fC9Mge9c/HqAA9SOgq1a6kyt941XMg5ToFdTx+Ga9E/Zg+H1p8QfixCuowi403TUFzKrfcchh&#10;tUjvnnjpxzXkcWqsJPx6Zr6y/Y30NbX4MNqP7vzdS1KVeB8wSNVAyfqzV5ObYx0aN1u9CZaK57Zc&#10;ag1/qDy7VjjyNigYCr2A+lOt1kklaML+PoKyUuCr8/ka1NKumBGeCeetfDzWlzla6m3CNkPyjt1z&#10;T7WQQQM3H3icD0pkIDxls5+vSksog94ynHTOK55El7SbX5hK/wB48j2FXbxgQv0496S3/dqozxjm&#10;mzSbrlePlweK55XYaWHSwbo+KhsouG7ruomnYbuwxU1sWiHtiqs7BcmSPj5f4qjhwjSE/eqRpNoD&#10;LUbybQV48z+VTFPdjsLJIUbCnc3pnpToIPK+ZvvNyaZDZqu1vm5PX1qZot5zu689azk77CJIoSGz&#10;x0pLmXyE6ryMe9MklWJeG/XqagduTJI24r6VHIw1HxnDZxlm569K/Mf9pnXZfEHxz8VXEp+ZtSlX&#10;G4naAxAA+g4/Cv04jbzRu5x6V+XvxY0e3tviF40XULq4iurfUJRaxeWWa4YzHO8noAmTnqSRX1fD&#10;cf3kn5HRh99TkbZM/wB6r0HQdao2hy1Xo5Oea+5pm0nYteeyR8fezgAd6+2P2Pfg3/wq/wCGq314&#10;pGteIAtxPuXBgi6xx/kdx+oHavm39lH4UTfFj4q2nm27yaPpJN1eOR8nyjKp9WbaMemTX3Urh3+X&#10;059q+cz3FNv2EfmcspEce5A24n1HbFaMB/dbjzxxVZohLz91v506z/iX7vvXyc42Rh1LtoN/s3qR&#10;WiIyqhWG49etUtLmD/eHPQVfdmYf3h6+tcs9y1oVzMIWK7jg9KZP8/AB4H5U6Nmct8vTpxUF1cEL&#10;tDdRzmgzZTlkU3SrxjOetOkmMQ5XDGq08ix3a529CTSR3T3j7lUtGp6+v0rTldrofKx1wyqu1wdz&#10;c1nXDZAXdsXdg5rN+IXxJ0v4daNJqOuX0NlbocDcfmkP91VHLH2H8q+dvEv7fS6z4vWz8M6R51pC&#10;BJcXV+Su0dwEQ8Z4AyeeeKunRlKVkOMHJ2Ppwadd69qDqreTaxfefsv09TWn9l8iKOGEKsEPAAPX&#10;1JrnvhZ8S5Pib4CtdUbSp9Ga4J/cykksB0dSQMq3UHH+NdBFcruLbtxx0rea5dEVKy0LRjMarx2/&#10;CnF1hHzFfTmoftDysNufy4FIbZpJl3Nub+VcvLrclIkW+84Hbx7noKWOIkfe3GnRQlQG29evtTri&#10;23L8vXrReKK9DH8VXn2DT5GYj5QT+NfM/wAePFnmp/ZqozX2pYLEdFTd9O5B/X2r374nmWPTto/i&#10;bkjuK+fdG0xfE/7S9jbzLJLFatGzL/c2p5n5dz9a9bLI2bqvaKb/AMjamuWDbPXP2efhxJ8O/CX+&#10;mRxR6hekSSKOWRQBtQ/TknrgtXoysCUYDafaqaLtlbHRulXoGVoxkN74HSuOd5O7OUnsn82dudpC&#10;nPvU4bA4/CobGNZXkPzDC/j1q1tCZ6cVPKBHKiyoys3ze/epre2KbecDGcVVmj3uO3tmtAoylery&#10;MvXvWfLcqJ5v+1V8XtQ+D3gezGjqi6lrEjxJcEBvs6oFJIU5BY7gAT05r5nu/wBq/wAeaNp63aa9&#10;ffaFBCeYscgbPsykfjjivqr9oH4W2vxQ8GLZyzNBqliWlsnB3DecZVh02tgc9RjPqD8Y+M/gF44Z&#10;Wj1Dwpq32baWzAonCqOudhP5VlQpwhU5md9OVNR97c4DWPiausa7d6jrN8+papdyGWQ79+5zzyeg&#10;7DA6DgYFZQ8azX2qo1x8trjAiiOAP8T9ao6t4Ps9IvGjTNvyQI5FK4P+fWoV0L7EPvhlyAcdK+gj&#10;UU1eLOijVX2TYvL3QZJB5GiXi3bHmX7W+w8HLlemckd8fLjHNR3mm7JPObcFkOVyKih1K6toPuu6&#10;scAA9KsGWWfazRsqsvJJzj+lCi+h01qykhqz7WznmPA5HUV99/sgfG4/GDwC8clitm+g+VZ7lcss&#10;6hPlbBGQeORz6+w+Ovgb8Ada+OXihbXTY9lrGQ1zdSD93bL6n1PoByfYZNffPwn+FWm/CHwXZ6Lp&#10;sa/ufmnmKgPcyd3b+g7AAdq8rG2k7Hj15JuyOqC71579CKbI2wbSpqSMmNf8moriZQ+a8+MWzEa6&#10;A/XpVW6xGh/vNUonx/hWbf3ylG+bbXRGLQWRz/i20vPL8yEKyNzjHP51wPi/4lRfD3Qri+1R1t4b&#10;dS3JwzHsqjuT2Heuq+KHia58OeA9SvEdV8mB2Zz/AMs0wcmvztvdQutZm3XV1cXHO755C3J+tfQZ&#10;Xl6re/LY6qdNWLHivxZdeOfE15q18++6vpjK/ouew9h0/CjwV4N1D4l+MLPQ9Li8y6vJNo/uqO7H&#10;2AyTVa/eEWMKRQsk+SHbduEmemB2xX2T+xX+zr/wq3wz/wAJDqcDprmrxBURxg20DYYDHUM3Ge+A&#10;PevexmKhhqenyKqVFBHbfA79n/RPgh4fhtrG3jm1KRB9rv2H72Y98f3V/wBkcfU813EWN5G7nkc9&#10;qceuTnd7GiBNzFtoHNfGVqkqknKRwylzEyhd/rkY+lTIdp+83PtTI12qcqrbu1WYIiUwy7h6ntWX&#10;QgrXLeU/ynnvVWUNJMqrHkkjnvV2VVB6bh3Pt6U7TLZnkaYqdsfCjHU1zzndhsLb2Hks6sdzseT6&#10;D2q3HCISDx/jQiFT8ob8qS5GBu3dP1rDmux63I7iTyl6/M3AqzHEsUQ/u9/c1U0+2NxN50mFXB2q&#10;f51Os4eTGcDGMYreMXHcCVCuzCtUM0reZtVfvHnPpRIWwWXHsRS20DRnfMRuYdq05W9ir6FiziUb&#10;fzxnpViVljGd3TqfSqZl2d+O1Vle4u2aONM579qFGV7Ej7eVZZDxzIe46AValZYY9xwM8VXCx2M2&#10;2SZflGBgZJ4pJLhdnyFmk7bxwPpW8oWKjHuL5nmbuiqf4m4qvJeKJdq75AvftUkVv5h/fM0jZ5yO&#10;lTeVGv3R7cCok7LQq+tirH5svLP8vTaOKcLFX53AGrDhUAXt6UbkYqw9s5rnd5MHIpXumAyj5V6d&#10;uKqSRq0TfL8wBHPBFZvxH+OHhz4XmOPVrzbcSDKQRIZJSPUqOg9zivGPHf7R2rfFueTQ/B+l3G26&#10;iKybUDTMpyGyc4VTkD+vNdtHA16luWOj69AjF3uYHxw+N811rE+i+GWdjJ+6lvVUlsnA2wju3Ubj&#10;07Z4I7P4HfsyW/h7R21HxNZwX+pXQylvOomW3B/vA8M5zznp9c1P8HP2VIfCV1DqevzLdahGd620&#10;Z/dxtwRub+LB7DA9yOK9elmz5m3647121K0aS9hQfq+//ANZVHstjlr/AMKabBJBdQ6Xpv2yzfdb&#10;y/Zk3RnGODjitPw9dTXM375mZu+exFWJoPMhb5edxPHaptNQJL83RwQx96x5e5k9dS+W8uPnkj9K&#10;rWTebNIeP7oqW5KxW+5WLc4GBT7SJQi7V/3vc0Ml3HN8o+lRI267jXng5IHYVPIqo7cgE8/hUOmQ&#10;mW5kb/gOPQViCfc2LeTI7n8Kj8zY/b5ie9A/d7VGfWm3EZlRu3vipjroLVjCyiV8L0HJ96nhHy/M&#10;vy+56VVUrDFHu+83JPrVqORpmyfu1ryhdiRuMn+6p7+lPkiLKPTGPpSOxhmXbjaeue2P/wBVS/aV&#10;x2AU/eoULl2vuRxCFYjJIzKq8HHequ37e+4gqg+6MVNfeXNOvUx9gO5oFwN21U+X6dKicuhN+gJA&#10;oUUSHameFH86jLyleBSbHmPzHd6YrncV3KJ/OUrxyx71CbfyjvYHvUiwDy8BcYqjfTMIiI8lgOnr&#10;VRimC1ZyP7QHxI/4Vf8ACnVNR8wx3l0hs7LbwwlfI3D02jLfgK+C7qdpJN2T8x5yeteu/tofEO+1&#10;74lrpEzSx2ukwoFiPC72G4tj3BAz7GvFprnKE9sV95lOEVCiu7OiMbIbc3Hy+nNd9+zB8Gn+NvxE&#10;jW4jb+xdMInvWx8sgzxHn1bGPpk155pljP4j1W3s4FZpJmACqMkk+lfePwH+G1n8HPh5a6fDt+2T&#10;DzbuQfxyEc8+g6D6e9Y5tmHsYezh8TJqVEvU7i2W30u1it7aNYLe3URxxIu1UUDAAA7ULNgtt6KD&#10;waqx3++RlLfe6e1SAsVYFW+YCvjLtu7OfclSfcv3cZ64pjth+fu/zqSFS2egNBj+T/PNJy1Jv0Iw&#10;zD3I4+tWoYjIpXsp59zUdvHsy/3tvQGrtlgDO3r14qr2RfQl8oLHhfu46HtSIjSN8o+XAxUkihR8&#10;vPfk0gbbIFb5d2M4rPmdyOXUHsdy/X9Kkt9MUys07Btvf2q5bwhAVzuLYx7Vyfxu+LulfBfwZdax&#10;qjN5MP7uGFf9ZcyHoi/Xrk9ACa3jHQ0t0Nya6H2iRt2Io15YngCvI/G/7bngfwb4jj05p73U9zhJ&#10;LiyjWSGPn+8WG7HX5Qfzr5z+KX7Y3ib4saO9pDDHoek3Gcw27kyXAxjDvwdvXgAA9815Dpug3niO&#10;/kl+ZY4wWLn7qVf1STK9hI/Srwz8YPC/jS+httH17S9QuZ03rBFco0uMZ+5ncPxGRXWWo+zH5G+Z&#10;upFfm78DPGWm/DX4t6Tql9Iy2djdB5nRdzEYI6d+tfoV4F8f6L8RNM+2aJqdrqVup2s0L8ofRgeV&#10;PsQK46qcNAkktjcCZXcSd3rVZwrnd/e6D1q2wLp1xz09ahMKhP1HtXJK7ZJVkiwO31FMaHYuPvD1&#10;qWfCn5V5qNpkVeeRVRi2TZtgsYVv88VNFZiQ52rg1XjJuPlxhcjvVXx34ytPh14K1DWb6Ty7XT4G&#10;kfPf0A9SSQAPWt6dLnkorqOMddT4I/bO8aJ4n+P+t+Xt8uxK2aYHXYOf/Hi34YrzzwF4RvPiJ4us&#10;dH09fMub59q7gcKAMljjsACf/r1B478Snxh4w1LUmXy21C5knCZ5UMxOK+rv+CenwLj0nRJvGd9H&#10;uurxmtrEMv8AqYxjc3Pdjx9FPqRX3VassNRS62O2UuWKPe/hZ4Es/hP4I07R7WNY1tYgrlR99u7H&#10;3J6n1rUvZ1Egw3seamvfmfn5h+orPuB8235fXivk+VylzyepwO+5G0ZTOG6U4vhyoX+HByepptvI&#10;08yqR/8AXqeOHlm461TT6C6XKjD592zKkfMKsRw7YBs3fP09qmVt527fbFNMbTzHblY4+MVEo6Br&#10;a5atNPCuP5VbEK27/MM5pLHmP+9zUkpEsZHp+tc3K2wSuRTN5JZu4GFIpsUPkuWZuX/nXnnjr9qX&#10;wf8ADvVW0u+vLq6vrd8Sx2kPm7OO7ZC5HQjOQT061kz/ALbHg252hbXXvXd9mTp6/fro+rto29lJ&#10;q6R68ZHU9Plq1BbNKjN225Ncr8Lfi9onxS0FtS0uS4kt453gdZU2OGUAnjJHRh3rpZ9UaX5IPliP&#10;OD1rOUVHcXs3HcWOBzn7sa/Xk/hTEdw22Md+WemNb7vmVm6dutMD3CD5V3bR371zyrLZCkycQNOf&#10;mb61NaweUzKT24NVbTVVjTDxsD06Veglikj3Fun865JVL7ErUSSyUnLDP0pY9MR+/vj0qcybl7Yq&#10;SOQL1wM1Cm2VyJFWS2+zH5RxmrEY2n+79KN3mj6c9KzfE3iC38MaTdX95MsNvaoZHZjgYHb6npiq&#10;UZyfKt/IIxdzE+Nnxls/hB4XNxJ+/vrhSlpB/eI/ib/ZGfqenuPibX9cufFGuXWo3kjT3V3K0sjs&#10;eWYnJNbfxc+J118UPF1xfTsVjZtsUe7PlIPur/8AX9Sa5dMY4/Wv0bIcr+rUeefxM2jotSZenrwe&#10;1OVfl/SkjGR79aQSkjr3r6JRbRRIvyqPSmySY+nSo5Lnav8AtVVlu8//AF6agzPmJpp9xrLv7vbu&#10;Oe3P1pt7e7QcnHpWHqmrGRmVTx7U5uyKSuSapqu3dhsegFesfsf/AAej8d69Nr2pw+dY6WyrCjjK&#10;ySkZz77Rg49SK4P4M/BfVvjP4mWG1jePT4ebm7dT5cYHYHux9P6c19ofD3wHZfDXw7b6Tp2428IL&#10;bnxukJOST/n0r5rOMxcF7OnuTOSWhtJGsRbbhV+mCKEXep5wP61OYcnI+70xSLF5aZBwT0NfHOF3&#10;dnOU7lSq7ehzgkVXEJ21eYYOWWmCDzEG1fm578UW1C+uhAIZCV+X2J9aJ5PKJEa44xn1qzdQM8e0&#10;EYXk471BFbtlQe3f0q+axT7EUcO98/MO4zWnpGnrqLyJI3lhELKx7kdvxpkFuY1bd8v40pleY7QN&#10;qdPrTUrbkre7I3cbXXbkZxyKmtYsp/d9QamitlRQPUenSpUixlV6+9Tzcz1Ku3oNijAU/pnvSBNp&#10;LevepD+7U/N2pmwSwDavOevrWnMiXEikk3j5cjA6UjRmTbznjpjpU4iwo45zTsqH+YfM3Q0OYECL&#10;hv8AZJ5qG5u1ikPzDk9afcSsh2KTz3FV2tf4pBksemam99ykkwa8kkk4b5WHWnQysi53Dr+dQv8A&#10;IfQHpjtUU1yFXb933qQ5i7/aclhcK8czxt94EHpWtF8R7HW5Fh16xN4cYF3A3l3CjGOT0bHbOelc&#10;gzSXDbPmK+uKlt7ApNu2kn3PStqVSpB3iXCpJbG/rnhfzrQ3GiXC6iuGPkviGZMexOD+B/CuT0XU&#10;Lxb+5tr61ntLi3fY0cilWBwD0P1rpdNjkjYN19AKyfGfjb+2PGWm2ZkSa6hjeO4wBuijAXZuPr1x&#10;ntn15+gwGJqVU+ZbdTrpTU99AIK6sW6boQB9Qc/1qdgHXFMaRS3H3lz+NMa4yOT9a9I06EWo6ZDq&#10;Fs0TqCG46V4D+0n8JPK02PULWLmFNrgemeD+Fe/efnH+NZ/ibRo/Emj3FrIFZZEK9K6sPWcJeRm9&#10;WfAt8GViPQ1n3pVf9pq6fx94bk8L+JbyxmVg1vKy89+a5i/HzHLDjpiu6p2NI23Me/Xbnp05FYWp&#10;rgfjW7fjJbaefpWHfDaGJFctTY2juXPhj4xt/Bnitbq6D/Z2hmhdk+8m+JkDD6Fgfwrj1l826kPq&#10;2eKlvl+f6niq1sNsx/MmvPqas6oR0PUvgvcZ0zUI/l5T1rG1dGW+kwMc9q1fgLiS5vEPRozwKqa9&#10;H5OpyLg4U+lTTMpaSOesbfy/gjop+Xm1i+b/AIAK5SQ/PxzXW2sbD4H6COdv2WH8fkFcm2A+P6Vm&#10;/M6Y6omgHPt1NaFqPmXjvVK1j5q/aN+8A7VvHyJkjZsXxEMde9bnhu2+06hCvLcjPtWFZAmMD2rt&#10;PhZpMmr+LNPhTnz50jwD6sB/Wuin3ZjOStofSGqxXHw3+GOj6Np6hdQ1K3NxMRwQDyf54r53eJob&#10;uRG+8jEHHTOa+yvEnhhNf+JrW/l5+y2axKP7oyR/Svl34o+E5PC/j/UrWRfLMchJU9s80U5Xeu5i&#10;mZViAU+le6fseQBfF87Mq7vJYDI9f/1frXhlgfLxjn9c17R+yvqXk+MDGvD3C7Rj8zWspe67EOSe&#10;h9PC0h8xW8td2eKI7OG1kPlxqrE5zimRycfQYpAxZi2GriILEkEcit8vzMME+1RjTLeP/lkvzDHA&#10;6Af4UizFVXP3iM49PamSXJRT19qVwJJFjjfKovTHA6CiOC51K5WG3t2ZpkLKz5WPAOCS2P8A9eDi&#10;tPwn4Uj12zuru7uGtbS3+UlRl5nP8C9unJJ6ccHNa1teeRHtjUQwx5RIxn5Bnpzz6nn1rycwzH2S&#10;5ae5M5qK8zktT8H+INOlVo7exvbReotnIlQe6sBn8CT7Vzmj+NJPGGqXVjo+n3k0tn/rZJIzFFH9&#10;WbA/DrXrMF0zIFU/Mwyear/ZENyzbVBzzjvXkxzaso2lqzL6xboYPhfT5vArx6jLN9s1zJ8kRkrD&#10;CSvU8ZbGT6Ct20u5nh3TszySHczHqfU02S3y24c84BpWbbFwR/ntXDXxVSt/EdzKVRyVi08u9W53&#10;Ljv3pmm2arbRxqsccajCqq7VUdsDtSC3Yx/4U6ONkKjPOefasIrsZkzReVJ9T+dMmVs+q1LJMoTD&#10;dfeq7sxbHvgZ9KfJ1DqCy7vkU8k8nsKuW9sq/Nj5m7mo4bMRL93rVqNW2/e6cY9axk7sH2RXvUWM&#10;7uBRa2+5NzH5mPFNm3GcK3rzUjFki98ce1Eo2Vg1AxbUJ/u8/WoJ5sou442nOc9aLn91Hukfavue&#10;tUZCNTb5mKxL0HrU8til3FnvPtR2w7gvQvjr9KfBYeWx3evU81MiLEuI4859KtwWbSBd3UjgVy1i&#10;rnE/Gv4oab8DfhxfeINQJkEA2W0KkbrmY8Ko/mfQZ/H82vih8UtW+LXi261nWJVmup/l2qu1Y1H3&#10;VUegHrz65r2f/goz8X7jxh8XpPDcNwW0rwziMRjG03BUGRuPvYyF56YPvXz1p1m2o6jb26/euJFQ&#10;ficV9pkuBjQpe1nu9TtpxUY3Z9M/sO/D2+8LeMNP1eePy4b+ylnjJHLLjbj2yGz+FfY9mkU1ovlt&#10;vOM5ryH4WeH/AD3j1ZP3Wn2tmLCwiAxvUbQ0h+pXAHsT3Fem+EW3RsNzBsEj615+KxMauIconFVl&#10;FsvWqF2YdMsefappU2xbTx6VJDAcHaACtE0XmJ0+bHbtXJLcwaKtjCy3LLj5SuTV6wgaLdnv2zVf&#10;S0yZdxxngVoInlr1XgVhVs9BxtbQjk/dsVwcYqu8jPJtT+Lv6etErNLcqFbGWxU1vIttKx3KcHgD&#10;rWPLZFDfs2wfMzFsnr0ppk2L9TT5LwyMflC+mKiZgDtwW3c5rHkd7hpsaGlfu2PzfpVh5g7YHX0r&#10;ODrY2plmdY1HcnBb6Csy412a8+WEeSvPP8R/Gs5U23dhtubWo6gmnALzJI3RR2+tZdxczXjL/Cvc&#10;A1nQSy2cuVcNIem75qlOqXhkzJbxOBx8vBNbRilsLmXQmFu1u27dt9PerSuwOGVfm6ECqJ1mMx7m&#10;t5Qw6gGkXXI3xiGT8TVcouV9zQVw7fdp7dO4Hb3NUYNTac7Y4xG2c8+lSMzSx8ncaFFscY6ak5BB&#10;G3HPrXL/ABm+J9r8Hfh7qGu3jL5lvGy20J/5bzkHYv0z19ga6RpVsrR5pphDBAC7ux2hFAyST2Ff&#10;BP7ZX7Si/GfxgLDS/wDkBaWWjgk5/wBKbODIfY44HoBXpZdgpVqidtDWlFyZ49r2vXHiDWbm+upG&#10;mu7yZppnbq7sdxJ+pOa6L4JfCLVPjd46j0nThsX79xO33IIx1J/w71ydvbSXk8cMa7pJmCqF55r9&#10;CP2T/glB8F/hZaiS2EetaognvnbO4k8qvsAD0HfOe2PpMyxv1enyw3ex1VKnIrI6r4U/C3SPg34U&#10;j0vSYysanfLIfvTPgAufyx+FdIDufc2aaxydy4b1AoEiuny/eJNfHy5pPmluefK+7BuvXPrUltaq&#10;ZGb5uuADTbJGnuFB52DmrH3X3Mw69AaJR0BbExj/AHeGdexzn9KyfG/jLT/hx4YuNU1SdbeztsKW&#10;A3M7Hoqjux9P8DV2Vmmk28delfM/7dniRrnxTpOjwTySG2szLNCH+SNnc4O3ON20A9M4IrbDUrvU&#10;6MNT53Y9L0T9s/wTq13HHLJq1irDmW5tl2IfQ+Wzn9MfSvUtD1Sx8SQLJp99aX1vIMCWCVZUU9sl&#10;civzf1mDS9KmYW+q3Cs+Stu8XYYxz78/TFejfs8fCPxf8QtdXUtJv7zwzo8YKNqMDss8x/iSLaQT&#10;noW6D3IxXXKjCJ2VsLGOtz7mnFtoxXzpg8jH7gXO6q8t3Nevj/Vwtxgd6w/CVtJ4b8P2dleTXmo3&#10;FrEscl5ctvmuCBjcx9TW2Jrcp8sy5btmuSpJbRPPnJLSJFNZhS2ARSizby1ZdytjqDVggeVuXay9&#10;znNKfkC88HoK5bNamPvdCvG81sdu7eWPVqat7MsoV41bd6HrVpcOV3bT9e1Mmi3jj+HoaVzSLaWp&#10;Qn1R43bdbtwf4TnNQya0kYzJHIqtxnjitVrdXXLLu3dfrTJdPV4trINvvWl+lg3KL6qoRFX5lxw3&#10;1qRLtZfl+YN05NU7+JrRF2RsyrkkKOlU7jxBFp0Xn3CyW8PaSf5F9Op96fLcpK50kcrAL0P9eKx/&#10;iV8VtL+E/hS81bVplWO1j3LCGxJMeAFUe5IGe3WvC/jL+3PY+DrS5sfDqrfalH8onkA8mM9yB1bu&#10;OcDvyK+S/HfxJ1r4n6y17rWo3N9NklTI5IQegHQD2FergslnVfNPSJrTotu7NWC3vP2gvjeyRssM&#10;/iC/JZ8fLEGbr+tff3w2+H2m/CfwXZ6LpsCxQ2iAbsYaZ/4pG9yf8O1eDfsPfAJfD1qnjC/aORru&#10;L/QVAPyA/eJz6EY44z9Ofo1X8x85znjNPM8RzT9lB+6iMRK7tHYSVJGG3cQvXjvUypvH1HIqRocD&#10;PGdoA5o8lRJ975gP1ryJJ9TnEtkaKFl/vnH4VNEGywUbg3FPljLJEq9MZOO+apeLNWXwp4U1LVJM&#10;iHS7aS5ftkIpYjoeuPQ040+Z2RSjd6HlH7Rf7Wum/s/3QsI7NtW1hoxMYS/lx24P3dzYJJPOAP04&#10;zw+m/wDBS7w63heGbUtI1D+3JJCn2KyxIpHGG3sQeh6Y6j05r5b+LPjhvGfiOfWNYnb7XqVy0jj3&#10;4A/BRwBjjArh/EviGy8OwtHo9x513ecy3v8Ac/2E9Pc9a9B4WCWu53fVfd5nsfoL8Mf239E+KHxA&#10;svDNlouo2+r38btuldGhtiqFvnIPXC9u5HrXrKaeyyyNcSRySdSxbJ/CvDv2Kf2ZdP8AhF8ObDWb&#10;+0E3iTV4RPdXUseZoA4yIVPJAAxnB5OSewHuiTrExVOK82tJc3Kjiqpc1oha26M2eQp/iK9afLHG&#10;V+b5scYPaqd1rhiJ8tWbHpVFL3UL92aCJ27EIm7FZxi3ohRiaknlyOCxWPI/iwP51leK410bQL6+&#10;+VktYWkPB2nAyB+J449aoyfEHTdFtJJdRvtNiEYJfzbhFcY9s5P0xmvGv2nf2uNF1PwHN4f8PXE9&#10;xPeEedKg2xqg7c88nB6DpXbhsHUqTSUTWNFtnC6/+2T4jtr9obH+z4obclRIturNKR/Fk5x+HauF&#10;+Ifx48Q/Edit9fSeU2MxIdqH8Bx+lcP5jMPvNzTRJsb6/pX29DAUIWajqdnKrElxI3P+z/OqbSNL&#10;/jT2YgH8/rTY03HgH8e1dy7l2QsbLGjH+dd18NP2XfHfxh8MXGtaHok1zpsRKrK8iQ+eR1EYYgvj&#10;1HGeM034Jfs8a78X/Gmm27WV9aaLdSbpb94WEXlqfm2tjBY9APWv0a8K6RZeDvD1npOmRfZNP06I&#10;QwRKfuqP6nqT3JNeTmWbLD2VNXZz1KvLsfCPwX/Yw8W/ErWAl9Zz6Bp8LlJbm7iKsMdQqnkntXsm&#10;p/8ABN3TbWy8yDxPcNIp+69sFB/HJ/lX0pfX26Po3FZ+r3XmABT8x4ANfN1s6xVSd07HPKtLofIv&#10;jb9hnU9Lt0bSb+1vpD1SSURnP1YAY/Gvfvht4Ng+Gvw/0PQYriG5m0+2/wBKli/1bzMxZyp7jnGe&#10;+K1PEemzXNwrGRVbGGz2FSaTp6ojc/KvXNFXFVasF7V3sV7RtakpKrt2/eYgDPetK1i/i+630qtp&#10;lis16V67FyP6V0VnpKhB/FjnmuGrJJE6Mj02dhFtbj29KuaYNsk0n8O4AYHU9aqun2UvwNp6GtCx&#10;tTBbKo4wOc+prn0toLmWyLSSFwrOvygYHvUc0zM+XO2mtebSu7ACjnnrXx3+1V+2frOpeJJNJ8G3&#10;zWGm6e5SW9i2tJeuDg7WwcIO2OT19BTp03J2Qkm2fYNxdJvX5h15/CmWvjHSr6QQwahazTcny0lV&#10;mHrwDX5r+IfiB4k+IMirq+tapqEaDd5VxcMYQQMAhPuj8AKpeHPEF94K8ZaffaTeTrqVtKpSSLoC&#10;T90DuCOMHgg9K7XhVFczNHTaV2fqLDdKF+bcST8oA6U1GjjHzbizHk4pujQtLYQySLsaRQxHoauf&#10;Z1ZAfavLqVNbGUuxH9u/dhVSTb644qKW4mkbK4jU96urEoAx82KCVjXawFZXHrbQonTXYfNubuMm&#10;l/s75gF/DJqeW9RVG3JYjt2qn4g16DwtoN5qd3IscFnE0zFmCg4GcZ9+n41rCLexNmUfiX8TdJ+C&#10;vg661rW7hRHbLlIUIEk79Aqj3JHPavzH+K/jWT4lfEPWNemjWGTVryS6KL0j3HOPw6V3P7UHx1vP&#10;jl4+mvJHaPT7f91Z2+7csaD+ZPOT3/IDy/7Pk7vQZya++ybLfYQ9pL4md9OKSI7aLcc7StbvgvwN&#10;qXxD8TWej6XGsl5etsXccKgGSWJ9AOazkgwPT619G/sD+FnF9rmrzW37vy0tYJj65JcD8k9q9XGV&#10;nh6DqLcU5W1PZfgz4Gh+DnhOHSLOFVYANcyqvzXMmOWY/wBP/rV6LY3q6gy/Lhhwfb61HZ2iTxqQ&#10;qsw6jHNaFvGYY/8AVge4HWvhp1XUbqS3ZxSlceEVhhc8DrUkVpuPzcdSBTN2xeDn2FSIpJPX7pPH&#10;UVxzkKJYs48LhV6np6VcJxH6D+tV7ePcFwTVuaFkhycKF71yyjrcqzKSFm+6vHTg96z9bv7fRrGa&#10;5vrm3t7eEb5ZJZBGkS9yzHgV5n+0z+1HD8DNO+xWFumo+ILqMvFExxDApOA8hBzyQcKMHjkjg18Q&#10;/E742+Jvinqsk2s6lNcyscrGjbYoQOAFUfKMc8gZOTknJrajhnPU0jT5tGfdFn+0V4D1LWmjXxVo&#10;37nIJkuVRQfqcD9an8S/tF+CfD2kzXjeKNDmghXOy2vI7iRiOwRCSTX56WFpNaaVv2bmZi5I/If1&#10;rP8AON5OsUcc0s0h2qq5+Y/574r0nhL2SOh4fojvP2gvjPq37RfxDW4tw1tp9uWgsLZmB8lON0jH&#10;+8SBn6Ads16N+xZ8ALbxl4zme+iW60rSAtxd+YuVu5jkRofbgsR0wuCOa8r8O+DZtKljtYVabUr1&#10;xGoQbizEgBB+Jr79+APwpT4RfDez0narXjL9ovZAc+ZMwG7n0GAB7CtqnJQjoE0qastzq4LWHbt8&#10;tlI756Y7U6O1EMnykY68CrEcDbWbb1qTyMjhcE15Uqxx69SJIw55+8vFP2Lu+g9OtOceW20fnTWf&#10;auTz296w5n0EyRUCxAgc1HJJvfjvSPJn6Ht6UW1uM+vsKmz6g10OT+JUn2aGJm+cAE47Cvnf9k24&#10;b4ifFXVtekZtsazTJg9mdkQc88J7du1em/thfGSx+FXhlts0bavdxtHa2+ctuPG8jsq9eeuMd68J&#10;/Yt+Itj4O8V2tjqLrDDr0T26Su2FSUOSgP15H1xX1GW4Wf1Sba3Wh08v7vU+vUdgv07HtV6zVZkB&#10;XnsQD0rKaUwsyO27H6Vd0m/jguVzIpV/vA9q8/kOVGvaW5DzHjasefrzU0Fm0mWx979KtaTYiX7S&#10;RyrKO3vVwiOBlGefQd6xlyo09n1ZTGlx2zK8jfKoznNQXupM8jfZ/lboXbqR7elX7qaGVvmRtoPR&#10;eariO3nb5Ds9QVIrllK4PTRGfHZxxMx6sxyx9T9aGg87+E8GrxtMk7WVuex7US2fkx+u7mueW5nI&#10;85+Lv7N3hf416ey6tZLHfYAS+gAS4TkdTjDdOjA+2K+a/E3/AATP8SafqbDRdc0mS1bnfOZIW/74&#10;CuPyNfaewh/9k8UxwrD5uT6VUZSjswjNrY+I/wDh3j4/hjVY9U8LyeXwN8s3P/kOtDwj/wAE+PFl&#10;1rcH9tavocGl7t032NpJZcdwoZVAz6k8ehr7IdQfugjmo1DQjhO/TOK3jiqltzb20mZ3gPw5ZfDz&#10;w3BpelWFvZ2tuoCJGMbj0LMerMe5PJrWN1Ix3fLleozVdSZpMj159qlHI9/fvWTqSk9THmFF8zrg&#10;7VJ4HFMcbydxJ7fSmzZKf7XXHrSRytInRsZ6dcVpFiuSOBFFn0Gc1jag6ytt+7zmtK/u0sbVpJ5F&#10;jjUZZmPAFfH/AO1D+1bqF14jvPD/AIdma0s4QYrq6X/WSN3RT/CB0OOc56Y59DB5fWxL91adzWnT&#10;b1NP9sz9oO2uNEufCejz+c0p23s8ZBHB5jB/Dk+2PWvmK3tdi/hmrahpWO7czZ5JOSTUwt9obHb8&#10;q+0wOBWHhyI6Yqysj0L9j34Rp8VPjPbteRCXTdET7Zcq33WI4jUjvlsZHcA193yLvzn5vWvKf2Kv&#10;hv8A8IJ8D7W8ljVb3xFI1/IcfMIzhY1J9No3D/fNesyArIuRxmvlc1xHtKzS2Whz1JczKixM27C/&#10;KvWmRL5cv+y5q2qsrt/dzznvTfs2+VV/h3cj0ry7XMBobyptozwKuMP3XfkU61TK7/Xpx1ouGz6F&#10;fbtWNQTKbRPK6xp8zvwK0beH7MPL52r+vvVexXyQ0m7O7KLjnHrUrTAEj5m9TisHFjtZBqerw6Zp&#10;811dTJbW9vG0kksjbVjRRksT2AAJJr5F+L37cWueI9buLHwow0vTVzGkzwq9xMRkF/mBCDkEADPH&#10;XtXq37c3i268O/A6SO1kEY1W8js5cjJ8oq7sPx2AfQ18U6Rc/Y4JLpnwLhvLRgeQB1/WuvC4fmld&#10;m1GjzM9UX9q7xxorKw8TTybV2BJIoXHbnaVx+NbPg79v7xRpOpwnWbfT9Y05DiULCIZ2yeCGX5cj&#10;/d/XmvENQuiRv/eFccMp+8a0dN8NN5Qe6kj2t/Agyxr1PqsZaI7JYR21Pu/4L/tH+Gfj1Otlo91J&#10;DqUUZmnsp0KyxoMAkEfKw5HIOeRwK9Emtbidt0a4wcbm6Gvg/wDZZsVtf2jfDa6bAyKs7GRwPmK+&#10;W+enbAr72jjaT77M3NcsqKg+U45QUXYqNZrG/wC+YzPnlRwopXaeRdo/cgcFV4zVi4VkOPvCo5co&#10;wYt16Z71i7bIm7toRR2iQhvlG5jzgU8WquMEdOwpomXLN/XNOW4Vm6spNZyloZjTZtGPlcrx0POK&#10;jlEixZH41YMmOvfvSSSC4hC5284x61PtEGpUAZI/f3PSuR+NHxUt/hP4Lk1CTbLdTHy7aE/8tX9/&#10;YdTXRa1fx6dbPNM4jSNcketfLXx8u7z4t/tBaPoiu8dmscMaKP4d5LM5HqB+iiujCUVVqqK/rv8A&#10;gaU6bvdnR/B74I3nxdkl8WeKJJGh1KRnC9JLgdAR/dQYwMc4HpzXumjeHdP8KWiw6bZWtlEBt2xR&#10;hd3ufU+5q5o1hFpekW9nCvlw2sSwogGAoUYp2QX24LN1XHaujEVpVKkmnpfby6BKTI1laXG706Go&#10;3TcW/IDvU5X93ld1Mj5ulXaencVlGJO5YtLRUt8d155qMRiGXO0YYn8KuMdiAL9SM1HM6tt4H86t&#10;SaHGRC1nJNNHuA8oc/U1eFqEAJUc0yGI+cqc7eufTNTSYjXrn8azqMUrmddDnd1461c0aD/Ro243&#10;Ekn35qrqWTFt3EZwBitHTo/s9uuCPlAGBUdNQjsWPJ2Er1bFZviHUoNF0m4ubqaO2t7dGlllc7VR&#10;AMsSe2BmtOaRjhsZY9Rmvm39vT4pSWOh2Pg+1Zhcawy3F78vKW6vlee251PTPCH1GbpQ5pWRdO8n&#10;ZHvnhPV7HxlpMWoafdW99YyfLFPEwZDjg8/XPFaECmS7YD7o9K+J/wBmv9rG8+B2mXGl6hYzalo0&#10;0xlQRy7ZLUn720Hgg9cZHPOeTXDfGX4h33xs8X32uahcXFvaySYtIVcr5MX8KgdOgGcdTk16EcO0&#10;jeOHkz9Dw6NN95dqfez/ACqGZ/Pm2qAsfOB2FfCf7J3xMv8AwL8X9NsrG4LaXrV1DZXNuW+SQOwQ&#10;N/vKTkHr26E193RRxxyZ+YVx1pNNozqK3ukscakfw8etSRRD5c8Z9KY0ik9aGuhEgya4ZJs5yR4s&#10;jAGMHr60BVjfjHvntVWW/wBkh/LgZpJr0tEcK2fWp9m+5USy7gvjH40yKJFbLD8ait4yz/M3vz2q&#10;SWeG0DNM6xxpkszNgKPeizvZD06Hhn/BQP4WaTqfwpPilYY7XV9LeNPOUYaeJmClG9cFgR6fjXxA&#10;1y0j/Lu2/Wvpz9uD9qPS/GtjJ4S0GRb+3QqLm5Rsx7gwbap/iwQOelfMtvAySc/d6Yr77K6VSGHi&#10;qm52Ri+U9s/Yk+Hq+IfGl9rdxCZLfR4wISw+Vpm6fiqgn2yK+qLO8Xd8/cYz6V5L+w7blfgrfFV+&#10;dtWkJ+nlRV6pdwtbyLIqkbuSAK+UzSs54qXkc9T4rklzchZyflXjnFamnXbXFpkMcgd6x5f9KtxI&#10;v3k4YEdabp2pfZpVDfKrcfSuCN0zLla2OitZN53fN05PrVp9qn1LVz8d29q+3zGZs/ga2rR/NQFm&#10;Xdip6k27ltFYQKF/5aNzx0xV2GPC7e6+9UZHzIq8/IKmtmZT825vStJSuDLQi2n5eeatpb+a33eS&#10;ePaqkU5B53bf5Vwv7THx4t/g38OZri3dV1nUFMOmwkZ3PgZc4/hUEH3OB3qoRcnZFqLtdGZ8W/20&#10;PCvwg8SXGlvDe6pqVq2yWK2UBYDjOCzEDPPQZ98dK+Zv2pv2iJf2itX0+G10+Sx0nTiXiSVsyzu2&#10;NzMAccAYA68nnnA83ub2TV9QkubqWS4vZnMkskrF3kY8kknqSaj1dbnRjHNIrW643KSOtd8KXs1z&#10;s78Jh3UZrWnhtY0ja5UJbonfgn2FUPEF1stzHbr5Nv8A3V71SsNZuNRePdeNcqUYyRbTiBs4A98j&#10;BqzqMM0tku2NiR972FdUanNDmOjEU3B2Rhabpv269CnB3Hmv0Y/Zz/Z+sP2f/Cc1nbzNeX94wku7&#10;lhtEhGdoVc8KMnHc5P0H526bctp+o7gu7PYV+mXww8en4h/D/SNc+ym1/tS2WYxbt2wnqM455714&#10;eKi3LU8ufNfU6ZX3D/PFVbqYqcKM7jzjvUhckKenaoZyBtx1/lXNyohxImZip3fKfWmiFffaeTUd&#10;zdPwfvDvSW0rXD+mORzVRFInhG0f19a+YP8Agoh8bI00Wz8G2EytNcMLnUAp+4g5jQ/U/Nj/AGR6&#10;17T8dfjVpvwW8GzX143mXrKRa2ysN8zdM+wGeT/XAr88/FGu3vjnxLfavqEjTXl9MZXYtnGegGew&#10;GAPYV9FkuB537aWyOilT0uzR+Cnwvl+KfxG0/TFwsU0yrIxG7YOpOPYDNfo5oGm2/hTw5aabZxrH&#10;a2MQijTHQAYB+vvXyL+wXpNvJ8QbuaTDSWdu0qex4XP5Ma+sJrkklt2en1FGY1JSrNPZBWfvGpbX&#10;K3SY/jXPBOM1TYecdu3Z6H1qvHcZmRuOOamw5boBg1xdDGVrEkNp5c6t26GrAtSY0C9WJ4FFjAwv&#10;F+Zs5Ge2adGuJmVSxbJ59Oe1FxaNEluPKSRmX/VjPTvRb2/lWg3Kw4796vadZefYSM3JyO1NNvJe&#10;s21dsacZPpU+YrMr2CsTuH3W/WvKf2tPi7d/DvwpDp+k3H2fWdYO1JFYB7WEfekHoT90H6kcivX/&#10;ALTZ6Ym3LXDLxhegNeK/tOfsy/8AC+tRh1Sx1ZtK1C3tvIVHi3wzgFmUMQQynLHnnjtSjNLc0jCC&#10;d5HyNfwqdSWM3UK/KQJJH+UseTk/WqfjXUbjS4rexW+hvILqEnETHdbMpHBPuMH869E139kLxx4X&#10;sJPtenWeuW8JKqLOfdJg5+YKwBP0689K8tvLS1spjatG9rdRnaUnQxsD9D/WtfaJrQ9mOIp8lon0&#10;j+w78d1uri08E3On26MsTvbXECBAdq7mEg7scE7hyT1HevqFLcSHd09OetfJf7A3wnm1DxbdeKph&#10;IlrpsbQQMMbZ5XGGBzzhVPbuRz2r66Q4jXC53V5VfmueNVldjoW2Lhuw61Zhw3TsMcVD8qsaVGx9&#10;04x3zXD7N3MkyQW6uucD8Kd9jVm+b1/OmC4WJfmbrT0uo4/utn0HNHsx8yJlswqr6e1Olt1WMHr7&#10;ntUK3x5281JGWlkVWZlGOaOVopSuY3jzxBeeFPB1/qFna/bbizhaZId2PM2jOK+NPiR8d/EPxXxH&#10;qF0I7NW3JawDZEp9cdSfck19ya1GsWnyqwUqy9DXwH4t0uHTvGGq28Eaxww3k0aIP4VDkAfgAK+6&#10;4Vw9OdN1JRu09yo3MkD581IW47g5p8cGBzjr6UpiwB1/xr7ZRS2DmY3zMD3+tMaTH+elSPFgCopl&#10;/wDr89KCuZ2K9xJiqM9zljntVu5+UH9Oayr87Yj82eO9TKVgjoUdXvvMTH6mu2+AP7Pd58YdZaWf&#10;db6PaEfaJMfNJn+Bfc+vYfgDg/D7wDd/Enxja6TaL5k1w3JzwgHJYn2HP4V9weCfBdn8PfDVnpdi&#10;n7m0TBYDa0rfxMfcn/D0r5nOc0dF+zp7inUsrIseFfCtn4P8PQ6fp9tDbW1uoVVQdh/M/wAzVy3t&#10;/lb1Bq15mDT0gPm4b68V8m6jm+Zsw31IimT+OOKk8veApU4VeuKklTZhRhfr607esM2OmBtIoCzK&#10;rWygNtXcfftSRRiOBsjB7VY89RJ937xx9aNRi+zuFwGXG4YpSSQamcpPnN97nqcdamgs/M9qu2ds&#10;Hy2PlXn60koVz8owucDjrWdrahqRPD5vyr0UYp8Vjhfm46kGrdpbKq5XipzBuGGrLmbYFFbP8jz1&#10;ps0TI2AxG6tSK2QR/KAf6VALPzZCPzNbRCzKCWzSvx/+urEcOwfd9fwq4VS1IwO+OKry3GcH0796&#10;rQqMWQvgAjvmoblf7ufyqeYiVfk+ZvUcUqhoY/uryMD2rRRVgSXUzWAjGBuZuh4qF1kcqAnfvWmI&#10;1Az3pj8Op2/XFVKMUidLmZ/Zc1xu3YXb2xTItJUMpZstnoa2CcN93g80x4lLAgUR5bGpWMaxKFRQ&#10;vrVd4WluvZuPpVy8hcHfGM8YNcv8RPG7+BvDv2yOONriadYYvMPCkgktjvgA8VdOm5yUUhKLbO8X&#10;V7XwJpashjuNWuF+VWG4WqkfeP8Ateg/E9s8T9it4NQkugn+kTEl5Dyzk9ST1rjLb4qwz5eSZpJZ&#10;Dud2b7xPU/jT734m2scKyeYqjeAeexr6ujQ9nHlSOuKSWh2Es22Tjq3FQy3G37zfNWNceK4Vjjm8&#10;xWhbHzA/dNOm1eOcqqyAbsgEHvXQl3G+5Zm1NYT97mp7HUhJJw1eea54ja3ldWOJFOSPStLwZrj3&#10;rjlm5waqpBpaE8zPJf2zvCS6d4jtdTRcR38RBOP4l/8ArV4HfJuOOQDxzX1d+2VbLP8ADTS5+N0d&#10;8Uz7Mh/wr5TvY8t+mM13Rk5U4tmkfIxNQ4P0rE1Ncqe1bl8vPP5461iamufp61hUOiGpgXo+Y8VW&#10;iixMf0q5crudQvJqApsmYHrXmTvc7E9D0f8AZ5jM3iKZP70Zqx4rtPI1y4Ur/Geopn7NxA8XMvT9&#10;3zWl4/iX/hJrjt85/nRTMal1I424tBB8AvDTdzawk47/ALsVwc3X1r0bVYyv7PHhV/71rCen+wK8&#10;5c/MOKz3NobaE1u2QN1aFl9/Pvmr0Pgu6l8IyawsbfZoZ0t2IGcMylh+gqnYqWbFdEYtA3rY3LFP&#10;3ea9U/Zp0/7d8VtAhAPz3kZP0BzXlNhJ5YHt717L+x6v2v416Hxu2zg/Tg1tDZmFS1m0fb/gnQUv&#10;fixeXDLnbCpPtgnFfM/7bWnRQ/GvU5VAVm8vOO529a+t/htaD/hIdSmP3vLRf1Jr5D/bhMkfxm1Q&#10;Zyu5fw+UVnH3qll2HypUbnksEiiT+72zXsH7KronjRpty5CeTH67mPP/AI6DXgzSupbnpx16V7N+&#10;xxDJqHxITdkpa28suPUkBR/P9a6ZU/ddzl5ktz6ygO2If7XNPaQL/e+YgAKMkk9AAOv0pkSYH04o&#10;0TS/+Eo8TxxyPdQWumslyzopQTyBiVQMRghSuWx3wK8nF4hUIcxHMrXZqQ+CNWmvwrfYbe3Cglnm&#10;YuCfYLjv61ev/hpJYLHJd6haeXIMhLZjJIR36gBfrz9K3p79pHPy53DFU0VizbuecfSvnVmlaUbX&#10;MPbshgQRwRwxqUhjGET+v196RgqOwbkGrcUIMm70PHvUdzCsvCghs81xSXM+aW5i9dWNiK2q++OD&#10;UqjeSo6nvRHBtAByVHHrSINk27nntWM0TzdAAw5XbiotnmXJH8PFSXJZU4+92waVCW5WPhcc461N&#10;nYm48RyAsqnjp9KR1ZI938Q9O9SQuSjN3zgildC4w3UURuHNfYSVw6fdHPJNSWEAlUsc+gz2qGBN&#10;yAZPzHP0q8kAht+PrVTl0Dle46JOSnbrQx8o4PHpSwklDnuOlEqbo/l5Oc8npWVOOpXKrleGBmkY&#10;s3sDUd9Otmq5bczHAA6mkub02jmPbufPQVD5bTS+Y6ncx4HYVcrId0tmRw2bXb75jnnIX0q4lmu3&#10;np/SpI4yFyF28fSnJas53McqDx7VzVJJk9biwlY23Kue3Bo13xFD4O8Napq90P3WmWsl24HoilsD&#10;8sVMkWF3f3eleQft5+J77wt+zLrs1jIsD3Tw2szk/N5TuFYL7ngfQmssPT9pWjHzNacbtXPzr8Ye&#10;I5fFXiXUNUuFIn1C5kuX9mdixH4E17B+xn+zrJ8SvEA8RatF/wASPT3/AHaE4N1KOcD/AGR3P4Dv&#10;Xlfhn4daj4p8bWOjrG/2i+kRVC4b7xAz+Hf6V+inw98EWnw98KWOj2Efl2tlGIlyOW9WPueSfc19&#10;VmWKdNewhub1q1o8q3NHyEhtkjjXbGqgKAMBR2wKt+Hj5c4HqcUyaP5nCjPOB+FS6MrrfR47PkD0&#10;xzXh01aRxbs3LaEvcSMDxuxtPbtROhY4Gdy9/Wl0ncUaQ/xckelSzxCaTGcMeMVswGxwiO0jOBuf&#10;Ln1604RNM+1dxZhTpZN1xtSMlV+Xd64rxb9s3423Xw50O38PaTNLBqGrQfaLm5RirxQ7ioRfQsVY&#10;E54C471dOhzy1LjFt2R03xA/aP8AB/w+u3tbnVo7q8jYqYLNfOkRh1BI+UHnoSOlaXwy+LPh34p6&#10;XJcaPeedLAP31vKDHPET6qf5jI96+FraS1sNQ/0yVcED5c/Nk1q2Ml94Z15dV0W+ltZrX5o7iF9h&#10;XP8AMex4NdcsFFxvE3lRdrI/QOHT2nAwOWGfrUWo3aaEqxqonujztI4Qe9ebfs0/HPVviV8L4L64&#10;EM95DNJaSToNom2YG/HTJ744z6dB2kct1NMXZY2aY8k9682XLF8tjGUVH1KcttLqk3mXDNI+cY7D&#10;6VetrfyIe3TFXGu2VVUW8fmZwcHFQtcNBCy+SGkzk5bpUWTJ9SE2w+p9T2pyswPt2qNtUfvDt3cd&#10;etVbzV1Td8qrtHrU8qJ5excuEwPm/SobdFZjnnHfHaspPERZn3D933YAkLU9pf8Am/L5ysjelP2d&#10;tQ5X1NJY9vzL/PrU0UjluGXJ4+lUvOWytXuJpkWGMfM7Hha8E+PH7cNl4Xs5NO8JtDqGoSAqbsEN&#10;Fb8HkHox9unr6V14XA1cQ/cWnc1hGTehr/twfHODwR4Gk8N2t2ralqi4niQ5McJHf03ccen1r4Ym&#10;cl/ocVq69rN74k1Ka9v7ia7u7hzJJLKdzOT3zWcbVpHHH6V9hgcCsPT5ep2U1yo9e/YU+Hsfjz47&#10;2d1eW/n2GixteMGXKtIOEB+jEE54PTvX3rdMZC2OPSvDv2Cfh3/wi/wj/tOSMLJq7HZ/eCKTz+Jz&#10;x6KK9sdmZu+3PJzXyWZVnWru2y0OGtJtjY13uyjiplRI41+ai3gEkbdm6GieLJ2r8wzXLyXI1JYk&#10;aW1Yp95jgGmRwMzhf4vQVsafoslzDHGg7bmwOPzq8Z7fTYf9FjWS46GQj5U+nrWnJFD9n1Zia1Yy&#10;aJ4bvbmC3S81RbdzZ2rNtWSUA7Qx7KTgE9q+Rr39jf4n/E3xLda7rWqaLpNxqU7STLue4lXI4HA2&#10;4HAChsAAelfYqahdfaS7YkDdQR1NDaikQbz4dpP9w5FXGpGxtGs4q0D5w+H/APwT60XTZFm8T3c2&#10;vT4HAzbwr36Kdxz7t+Fe7aZoFvpFnDa2sKQW1uoijSMYVFHAArSuNWsoD80zbc91wKj/ALUsplyl&#10;0qt/dPFZSk2TKpKW402wZcfe471HLpyMuV+mKmmG4LtkHz9800RSK2GWueUWYOLK5sVZwV7D160w&#10;JNbAbWYLnPPNW/lUfM3bg0NMscRyS2e3tUu6LjdbkMd1I0f3FYqeuKkjumLKHjUegBoYrGufur1z&#10;3pk7gp8v3s96PaMV7uyLKX6EnKsOanjhF2eDhR2rMjmw/wA5+6Omeuavaddxh2+boOnvR7Rl+RoQ&#10;6JD/AHj8w5zX5+/t2x+I9J/aC1RtUuJvstxh9PjEh8tLfooUdB0yfcn0r7w8efEXSfhf4bfWNau0&#10;tbGPC5PLSMeiqO5PPHoCe1fn/wDtafGu3/aA+Jv9p2cLW+n2cItrdXI3lQSxJx6kmvcyOFSVa7j7&#10;vc3oxadzyCdiW6k7jkk1ufCvwbL8QvHmkaLCv7zULlULHoq5G5j7BQT9Aay7i0G9du7gdQK99/4J&#10;5+EI7r4o6lqEkYeTTdNbySekbSOqk/XbuH0Jr6rGS9nQlJdjonUaifXGnaZDoWkW9nbLtgtYlijU&#10;YwqqMAfkKmhTzx97n0FS7FmjZVzuUfnUUUHzbi33ecDjNfBbvU8uT6scI2efdu+VflAFW4Yt43fK&#10;2OuKiZN12WIx0wPwq1GioVXd83oKzlHULK5J+6iuCrNuZQB9K8Q/bb+LUem+EV8JWMytfaltluwg&#10;/wBRADnBPYsyj/gIORgjPu01hPb6PdXVnCt3qSwySww7c+bMFJReo6sAOo618t3v7K+s/EHVbibx&#10;Rd3GhyXkge7hQrNezswBbLAlYxzjB5AXGBXo4eEYQ9pNnZRjrzPY+LvivqMPi/XbeHT490NijGST&#10;b/rWOMnHpxXoP7KH7JviL9oL4gafrVxpq2PhmznSW4nkg2QziMjKIvG4tjBxwOc88H7b8BfspeBP&#10;h7Ksum+G7WS6aMI814TOX4GTtYlcnqcAe1eoQ2/l2UcKokcKjhIxtX8qyxGOg17hVXFNx5E9DNks&#10;I7NFj2swjGAq9AP5UyPTmkbp5eBkAc5Fa6Wm2Nl7MRzUgKuvy7V+XGMV5EqjZx83UxZ9NE5Xdjbi&#10;vG/2t/ix4g+G3h0SaLaz/Y408tXjbasTEfNI4HLYPb6V7zPCJfQf0rnvifo9jefDPXobyGOaB9Pn&#10;3Bl6/u2Ga9HK66p1k5q9zWlUsz80Zr6e8XdNLJI3qzFqqurFt27NagtMrjn2FRvbBM8c9D7V+hwi&#10;ktEdnMZwdlznI/GmkndxVtrM7+efWmra7n4/MVra2wyCJTv781diX7Qka+Wq+WeqjlvrRbWytJ05&#10;xjmtPSbB5r+GONfMeR1VV7sSRipq6Qb8g5mkfoP8FtUttS+GegyW8SwwrZRBI8AbNqhSB+IrtF+e&#10;NmUbW65rifAGiDwf4M03T9ys1pBHGzc4LAfMfxOTXaWhWW39z0zX5nWvzs8+UtdBjllT7y59ulVJ&#10;g/3sLhT371akkVYTt/Ek96Y0MhtF2qCvXOcVEY9SU31Oe1SGRpm3Ede9SGP7PAx/h6nir1zYDZub&#10;GSelULwtLbyLtbcpwBjrXRF3Vguy/wCEEaUNIwzufYAfQV0qL5MP8XtWd4et/slrHnhY128ever1&#10;zIZYPl/DNY1Fdji7lO+Q3EsEP/PR8HtwOan1XWbfQdGuLu7kjht7dWllldsLGo5JJ9AM0lqjT3jS&#10;NgCBMAerHj/Gvn3/AIKIfGCTwj4As/Ddqh87xEzebKrY8uKIoSMdfmLKPTAanTg2+VFxjd2PK/jj&#10;+13rXxYv9Q03Q5H03w80hiQoMS3qKcbmbqqnH3Rjg85ryI6VJcOsax72br7VQ064uI9FzAn7zHyt&#10;j5V9TVm48Q3mi6lKsd1pl5DCEWSWGcFXJCkhQcEkZwcehr1oRp0kuY9bD4FtXRbvAtoy2ysrMqhW&#10;cfyr1j9hDwvpetfHSNtWZfOsbWSeziI4mlGB/wCOqWb8PavK5daj1BFP2flj26/ia9w/YT+Eepa7&#10;8Rz4mZWtdM0yOSJHKnF1K6lSqn/ZUkk+uB3rmzCpHRI5cV7rsfacbqiKu76YqT7QEA+b8qo2+mmD&#10;7zswI9anGmbx/sj36V43LFnDpcmm1JI1wOeecVXaRp2z91WqU2CoMY/TrT1tt6/L/wDqqEtQCOKN&#10;ZAdoPHWvIP27ba5H7PGoNbyGMC5iLkHqnzZFen+IdZsfCmlT6lqF0lrZ26lneRto45wM9SccAcmv&#10;lL9rb9rfT/ij4bh8O6AtwtiX826mmVQZWHRQATwOe/Oa9TK8JVqV4uC2ZpTV3dHy5NGxPP60R25K&#10;1deFWbv6804RKv1r9OhFWNtUR2Fg1/dw26ZLTOsY45JJAH6mvu34OeD7fwN4NtbG3TbEg2qT/F6k&#10;+5bJ/Gvk/wDZw+GknxG+KljHtY2OlsLy6cDoEPyr+LYH0zX2gi/Z41RV+VB09K+bz/HR5fYRevUx&#10;qzdrGppEvk3SqrEK3rW1DcCOdk4ypPXkGuYtZma+h2hvauhtbFSm4ld2ATXy0XZaGPQteTjn6dKc&#10;zrtkPbbxgU2J9oAPPPapIrf5ZW3Z4H4c9Kwk9RLcnsnZIV2/Lk8mrs37yDqNqnPHeqdueBwRjtU0&#10;8gdf7u2sJVLPUu7R+dv7SOoTap8XvFdzcTmSSLWbi2TJ+YRxtsQcdgqgfhXAWumx3G2b5QegU9q7&#10;39pXQZ9K+P3jK2AkPm6g1zgrtID/ALzP0+br3GK89t4HkdihHm54BPU9BXv4ezgnE9Sio2RoPYap&#10;bSMZrC4W1RTukZAseAoJwe/DA/iKr2MMfh2X7RF891Oo2+iKfT3q5N4Z1S+jVrqSPy1GSoY7iTjt&#10;78VlzW10l8xaGRdvyjj5VHtXXHZto7K0oxWh7J+xokeoftDaJ5u2VQs8i7hna6wuQfqDz9a+43nI&#10;l46gHOK+VP2DvgnqE1x/wmt2FhtUWW3sI2HzysfleT/dA3L7kt6c/VCDyY1yvzN1bPFeTWk5PU8O&#10;cry1Jop1Xj9KJbxTIAvHpk8VHsU/73qKVYhuyR7D2rj5UjMSXfIw9j19ahB3DuOelXCn73nao71X&#10;vbNlTzFxuAziolK2xDA4Kf7XtWD8R/GK+APA2parJk/Ybd5MZwSQMgfjWpE+Gy33hzivA/2/fGF9&#10;pvg/TdLtgy2epTE3EgOC20ZVD7Hk/wDAa6spw3t8TGL2NKep8l/ELxdq3xR8W3GrapM01xcNwM8R&#10;r2Uewp/2Zj4ZhxkPaScHvyf/AK9JGnzdB7UbWYNg/L6V+lRpxjGx08x9AfBr9tZNN0SHTfFsM91J&#10;AoSK9jG5pB2Dgc57ZGc19FfC69X4raWbixt77T4cK2+7t3j3KeQV3AA+vGa+Zv2QP2ZpfiF4lTXN&#10;cs5l0WzxJEroVW7fPAB7gYJOPYd6+34ruHTdNWGDZHGmFWNF2gAentXyeaV6EZ8tJa9xcsY6sCy6&#10;RZ/Z4mY7RgufvNVX7WrJ93c3qe9Pub+MlSOTj5qqvchY2YqGOeADXgynrqY1JczJ3nC5z60I+856&#10;/Sstb+JMZ3RhR3qa2vRcH5ZEbvgHkVzyk7mUSW4jV275zg1C08luzeXK+G+7u+bmnG4wvK9DkmoL&#10;hvMbj5fc1hGLvdiTsR/23dL8pWGT14wajt9Wjdm8xWVs5wOcVK8S+Xu/vcVTlttkm4cdq19Bt2Ls&#10;Wp2821VkYljjB4xUshVg37xfl9+tZc8KP6g+1Jbxq42tjd/WtFa1mHMuhqKVjTduA9aYJo2H+sGO&#10;2apKGhcdD61NFdIc7V56fSqVuhJYMmW+X5t3P0qaAbsLs2gnt2qvCgZdu7nt61g/ET4u6X8MtAmv&#10;LyeNjAvQN1bsPqfQVth8JVrvlpouMG2ct+1l44tfAnggTPcGObaxjjBG6RyMIAD15/IAmvgwwyXk&#10;0k0jNJJIxd2PJcnqTXSfEHxbffETxXfaxfyFpr6d5tuSRGCeFHoAOKyYYWRfev0LL8G8PRVN7nQr&#10;Ihiszlflxmp4LHc33Tzwamji3/e/SrC/K39a6pXtoWttD9AfhZAtv8J/DCqPlXSLVVH/AGyWtJyz&#10;PnPQ4Ncn8CPFkev/AAP8NzKSzw2gtJMgDBj+TH5Af/rrq7dd/wAqt16Z71+e4qL9q0cui0LKxqZd&#10;oBAbnGOmadFYs1yu4Y6ii3ha2beNuUPINaF3KkAhKkNvUk+1YuKSFbuZ0IZh8uCq/pUF15rnyxHk&#10;scAr2q3FtC/73I4qWNZLWNpX9NuR3z7Vy+zvqRy3IYlWBNq8qi4Hue5qvPqkcCsxby1Xk+1SRabf&#10;6i/l2kBiib/lrJx+Q61D4t+Gtn4h8I6hpd1NPG2o2z25nT/lnuGMgVao3ZUYNnxt+2h8ZP8Ahc3i&#10;O10XQc3Gj6WzedcjGyacnB2HqQo4z0JJ6jBrgdJ+H1uNJjSeaKNo1P7t+GJ+gFdz8Xv2e/EHwQ1B&#10;2khk1TQ0O8XtpGwjC5xiTrsPTqSDngmuF13WoL2JZ4WmUABXJXGD/njNephY0oep3UKkY6IzpNXk&#10;8Ly/Z4tMtrjbMJU8233qWHv6HuKhAmhjDSRsjklsj7oyc4A9qvpfNe2hHmOu1f4vusPan6XpV1q9&#10;6lrZWs15cznZFDGhd29MAVvzRi3JM7KmK5lZo9n/AGAbmxv/AInao3k7r63052jYqNoUyRhj6huQ&#10;OOoZq+vYZd/8W3jPWvnH9i74Ea58PtU1bX9esl02S6gFpbQOf3xXeGYsoOAMquM88enJ+hfIIyyn&#10;5egy1eVWk3K6PKqSvLQvGfcAv8I6mmyhdgG32JqgElUnayt7U77TKXVWHQ5yK5veRD7D57JWG3HP&#10;qKhbTZCqlZGBAxgjg1MuoRtJjP3ucHvUv2sDv8pPSpu+pCTZnzyXEAYFFfb3zjNUBqkqHc0O1V68&#10;1uyCOZeOD1+tZHjOWHRtIadpI3YplVU85PY8dacU7lWdjznx14jbVdXa1yfJjbPHRjXlWgzRaj+1&#10;Pp8kZLfZpEjYkcbgh4/X9DXXzT+Wl1cysyrHmRjnOFHJrjf2V7Sbxp8SL7xG0bRRwBp2Qvu2PNuC&#10;r6nCl+cfwjpXrYV8tOclulb72dMtIXPpqB9x3DlWOcUswywZePaq1ufk5HfIPtVqP95zxnGfauJR&#10;tochKi749y4HNPtYg1y3y+1NsXVXKtwG6gVJAGVOnfittWPS1x0n+vI27RjrUYUtIo/vcU+4l8p1&#10;3K3IxnFPttpuFf8AhAJ6U9kKIbGaZlXkZxz6VK8Ownnd2pbeTyIuacUaRPm+Usciueo7sctdirFZ&#10;i4u0V1+XIyKveWxHOAo5FFhaszySY+WP5c57mrD4Rdv3uMZNOMLoObuNTakTyMyqirucscBQOSSa&#10;/O340fEKf4jfFDVNcZt32iUrAq52rEnyoAD/ALIBPqST3r7p+O3iy18EfBvxBf3UzQ7rOS2hKffM&#10;0ilEx77mBr4GtPJ0iVpbjaZJOUX+6K9PDUoxXN1O/A018TMnS7WSazEg1TSkluFZ/LuXZTEVBOzp&#10;3xx7kVFMtxdwRtcxhdvIUfdIqLXfCNn4inaSZ5BhjLhGwM9asGdXgji8wYhG0c/hW0tFqdtapG2i&#10;PqL9ij9nK0g0i28ZakivPNu/s2EqMRqDjzj/ALROQvoBnuMfRX2UL/Ed2ODXF/sySRW/wC8LDd1t&#10;OTn/AGjXdNIqEkkN6V4tXfQ8ZptleOwXdlm60NZquGP/AOupvOWQ9KHcEL824dcYrBxZKTRCY8HJ&#10;UYpywiT/AHelElyuGX+KoZr5crjcOeanlfUYuqXsWmWE9w25ltomlYD0UEn+VfD3x6/aw1j4pNPp&#10;9tKbPSXOPKjP3wOmT1b1549q+6ILKDUo2hkVZEmQq6n+JTwQfzr85/jv8Po/hl8X9f0SI7obG6by&#10;cnOI2w6D6hWFe9kNGlUqPmWqNaauchFa7n3NyetXY7RQvf8ACobc/L+PrV+AYA6fjX21jaTdtT6v&#10;/YWRf+FRXy4+VtTk/WOOvZGtIo0+7lWODXh37CHiazbw/qWitMqXTTtOIyeoKoAR68gj8R617vON&#10;gbcvB64r4PNqLp4lt9TkqaMptpCKW4x9Kr3XhiOSTzI+UPata1lS4Hl+YGI6ZHUVPp0XlTmFsYkO&#10;VPvXnx2JjsYl1pG9Y5IWLbeCAOmK0NI08ht275eh9auT2MkUksSjOfmz60+zs2jt9wG3PHsTUyjr&#10;dk6kDTxrct8rNu4pxwFZ/m+X+H2p0dqzTKqfMa1NI0Nom3Sq3zH7vrXK1KTBa6HP6jdaikSfZbfz&#10;ImbEgzghfWvjD9sLXdS8T/HbVLNW3Q6UFs4BI/ywKqjOPq2W+pr9BY7FYG3SbVVRhIx/M18c/t2f&#10;ADVovF994z0uNrrTLoK98sYAazdVCbiO6kAHPYk5r0cPUUVZnVGSjH3jwXTls/CSeYx+23mMs7cq&#10;v0FP1i6/tnLXTCZWUEZ5HtXp/wCz/wDsV6j8ZfC0WuX2sJpem3DssKLCZJZtrbT1IC8g469OnNem&#10;f8O4tLy27xNqQ9vsyf8AxVdDxkTb6y1sfKcLx6HG20JDuIyAByaz7/xTNdLJGsjDecbgK9e+N37E&#10;Hi34fyrcaT9q8UWPdreA+dESeFMYLMevUZA74q9+zX+yD4g8Qa/Z6xqttJocGk6hDL5V/bOkt0EY&#10;OQqkDjgDJ459jWUsUuhFTEN6GL+y3+zlqnjD4pabca5od/J4djjllumuY5IY5wY28vDcE5cqRg8g&#10;elfdGj2ljoWlW1jZQx2VnaxiOGFRtWNQMACpFCtDw3Ef8qikjDn+RxXm1JSbuzl5m9y7HKrEtv6e&#10;/WqtxKGfJ+b1+lZ89udx2n2NZt1FJA3+sby/ryKIi5jeaZQfw79qx/HfxD034b+GbjVNRmWGGEHn&#10;ux7KPc+nvVG61N9K0ma+vJo7Wyt1MkksjYCqOpr5L/aM+Nsnxf1WCOHfHpmnsRCjdWz/ABMPU/pX&#10;qZbl869Vc8fdNYx7nF/GP4naj8WPF11qV4zhJXPkxE5WFM/Ko+g/zzXLx2/y++c4q5LFlM/pUSJs&#10;OP6195Tw8aceSK0N9Uj2H9h7WY9J+MTWsmAdSspYYznHzDDj8flI/Gvra4+R9yfy6+1fnz4W8Rz+&#10;EfEljqlqf9IsJ0uEz0JUg8/XGPxr7s+Hfj6z+KfhOz1jTyqi4XdLBuy0Dj7yn6H9MV8/muFkp+0W&#10;zM5Lqjagj88bgCP9k9qvRL5j7uRxyKy7i/a1nDLHuPsetdFpMC6nbB0i2t/Ep7V4+hm6bsWNAtzc&#10;3ca4yrEAVcg0NnOFX5geSe3NX9I06PS08yZgm0cDrU7a95i/u08uP+LHU1jzO9kLl01Kd5dW+hWh&#10;iC+dOwwQOeayZludV/4+MpGucKoxj/GtCSVZzl49zA/eH3qZ9qEzYVh34YYxRoNsoNpsaj5e3eom&#10;sjAdy/QirtwrLyRtHeqs10oTPvgk1zzbWxm2VzHE5Ofve9cv4y+EHhnxzcRTaxoemahNEpVJJ4A7&#10;KD2z1xXSXXL+p/nRGgJIPTt7VzylJIIydrIxdD8KWvhjSodP0+GKysbcYighXYkffge/9avRWU1u&#10;cLNJtznljV51Vk+UbjTlTCjJBx1965+ZsnUgJupW3rK3HQZp5mmZdszMRnk9KsIduMce9TOFZfw5&#10;NTzMfMMtIo9gxyPUmrcdorquf4apiNk+78ufyp8dxIsgDccdQaBRSZdQiBzng/zqaS9jtrZpHZY0&#10;QEkk4AqnLM7wNt2+aqnYzD5c44zjnH0r5D+NvxH8Wat4nutJ1y4a3Fs+xrSH5IcdQcfxAjBBJNer&#10;k+XfXKrjPZGkUj2T4x/tTaXoljJa6TNHql+pKfIf3MZx1Zuh+gP5V8z3NzJqN5NcTFnmuJGkdz/E&#10;xJJP61FERleCRnmn+YGOf71fpWDwcKFNU6asjRyXQaRt/OmOuT/hUjFX9j2+lRSOVwvr6V2xizPR&#10;6kUpI6/U81A47596mf5vm/DPpVaZvl/wquUrmsUr1+PWsu+P7xqv3b5DVnSLvZff9a560rK5S01P&#10;pL9hvwBHZ+HdT8QzRr51zJ9mgY/eVFGWx9SR/wB817tIwCbs/dJ6muX+CfhZfCHwo0ez3KzNbi4k&#10;IHVn+f8AHG7H4V0u8NIPlYgjnHevzPHVnVrSmzByT3J423su3v1qbz/3/vUdtFtlyMdKsRxb0X5e&#10;/OKwinYSughHmFc9z1pt1GZJmxxz19KuWNt5/wDD8y/rQyZc5Aznj/69aqNldgVbS2+0MuadJZPc&#10;XR+9tXj6CtSwsN0m7adueasXpt9LsbieZlijhVpHbHRQCTwOTwKasXGDaMlY/NHkxqzKOC2OD9Ky&#10;vFnjnQ/B0irqerabp8jY+Sa4WNznODgnOODzivA/jF+2zdeJFksfCHm6bp6gpJdso+0XAx/D18sd&#10;eR83uOlfPep61eahdyTRq80pO55JG3M31Jq3SVrnTTwc5H3inxu8Gtb5/wCEo0VR3zdL/jXTQanZ&#10;IiyNcRtGy7gytuDA8jGP51+d02o3HkrDdxxrIy5wp6Zr3f8AY4+Kcc2rDwjqU0k2+Iy6a7fN5W3L&#10;PHnrjHIz02kegqalFRjeJNXD8mp9OR+KLWFSIo5JGbjgVEfEqIG/0c9enSqQgjwAO1QXSmXd6r3r&#10;idSSOf2llZGhPrscz7eY/Q/3qkjSNV3blYdBg1kJ++ttpHzYOMio98lo3yMy+tXGbtqHN3NkEB+O&#10;5pJZML6dvpWSdSuIG+bEgP61J/bnmDaytVKoGjWhdaJTKWBbkcCkI9CM1Xh1KOVW2t8w5x3pd7SJ&#10;n+LvWsZ3Ymh4k2nOecdM012ZW46YzTYCr9sVV8T+KNN8F6W19qMwhhj4VcZeQ+ijuauK5nYRNqni&#10;C30TTLi8vJFt7W3jMkjZ4UDnp6+1fLfxa+K03xH8SNcKHt7GDKWsJ+8q9yf9o9T6cDtU3xh+L158&#10;TtR2r/ounwsfJtkPHszerY4z0HbvniRHxyMA+tfa5TlypQ55LVm8dC5BqssEn3mG3j6U19WkZsMz&#10;eWxqq7Ep6jpSNyvC/rXtqIc5qx+JLxLVl86TaowFzVq2+KV3bbVdi20g4z0rDiR2T7pZemQOtVpb&#10;VsBlVsMduccCh0YvdDUrnd6dr/8AwmmrxjcFkkGDn1zXqngXwrJpVniRV8w91Ocj1rwvwzo11pWq&#10;W90rKed2BnNevad421UWaL9n27uhNediE07R2NoanJ/tr3EqeHNEsY1fyzI9xIQMjIAUZ/M18v6o&#10;qozZ/wD1V9dW/jePxp4zXw7rFnHcLcIRu64GP/rV82fG/wAKx+CPiPrGm2/MNnORHn+71H5ZrehJ&#10;OHI9Gitb3PPL1FLf/X6Vi6iCM49a3bwBt3zYrEv0OGJ/Ss6l2jpp7FfwnYR6p4t0+CY7YpbiNHJ7&#10;AsATTPiboieGviNrVjGV2Wl5LCuD2VyB/Kn+GdUj0PxDa3EkSzLbypIYyOH2kHH49KufHDUNN1n4&#10;t61eaQ7tpt1ctNb7hhgrfNg+4zj8K8+odcbvc6D9nMZ8Yf8AbM59qveOLrHiO4z/AHj1FR/swwiX&#10;xthunlkYq98RdKVfFNx94AsT+tTRMaifNZHK6m/n/sz+EW3dLaJeB32D/GvN5vlkA963tB8Wzap8&#10;H9B0vZ8lvawsD/wBaw7y2aI5b1rLW9zojse9eG/jR4f8P/sfXnhfy1m8QavqyzyLt/1UUaDaxPuT&#10;gfjXjsDZkJ7HsKhh0G6TRk1Jo2+yyS+QH9Wxux+Rrtvg58FNS+L0l0NNaFRZhd5kOB83St4RlJhO&#10;SOftfnYHt3r3L9h2TPx90OPrGxkYj6Rsaz5P2LPElgFLXmmqXbaBuOSfSvWv2W/2c9Q+EPxFj1zV&#10;JobmO3gkWJIQc72G3Jz7ZrotypttHPKdz6x+G9wv/CQ6tF/EFjf/ANCFfJn7dWnm1+L+oM25RMqS&#10;L+Kj/CvpLwJ4mi07xffXl1+5t7i3VFx82WBJ/rXzv+37r9rqXj+1mtwfmtgpY8b8d8fjXLTbVS5t&#10;p7Kx8+LCrNtB+8eeetfRP7FWibLnVtQ/uxpAp9yS38gK8R8A/CrxN8SvNk0PRby+hhOGkUBYwfTc&#10;2Bn2619hfse/APXNH8JTQ6pFb6MFzdTS3cw46KFAXJJ+U+nWtq+IgobnFoztCJpbKVrdPMkXcqE5&#10;CeYBkKWxgdvzrT8A6XL4a0mC2nlWabBaRwMb2Y7j+pNchomif2Dq95Hb3VxeRzXTXDSOMKWOAdo7&#10;DgetdzpWXXLfMV718fjsS6za6HPWnb3Ua8lx+9XaSd2KG5DFdwxz1qrbS+VcorfNztHtUzDBYcjm&#10;vNijkl3JVl4Y7ug6Ukb7v3g53DGKruPJf5SPmYfjV6CMIwX5flFaWBSdh0LMIxu/OnSfOMenenSp&#10;tCtxtzTZyrw9fes7ak8zehDCPNOG/h6VftEBULtC8d+9VLCLcu7+LFXNmCOvaiehUdCFkWNz/tHv&#10;Ud0N0vBwzVZuT+7/AJVUgJe43Nj5BmpprqVYtW8H8RHfA+lPvDyqr9709afEdsff603DSltq7iBV&#10;SjfUm13oDzbVXGPm4xVG61FomaNPmkbjP92pL0Nbp5agF2PLf3fpUcFmsTbu/fJ61UrJBy2H6fYb&#10;X3NlmPJYnmrq243KfvY6VCLqMn5fvD9KU32PlVd1cck2HKiyUGPrTd6ovUZ9M1HFC8wG7jinG0wp&#10;459a5pRS6it2JoTnBzXlP7b/AITs/Ff7OerLdYRrGWC6hy20M4lVce+QxGPevV4EEHX5lr58/bt+&#10;JMctjpfgmzZpNT1KZLmaLB5jBKoM9Ml8cf7P0royunKeLgo9zemtTzf9jT4XNd+IbzxXcRL5NqTa&#10;2hxjLYwxH0BIz/tfWvpISIR8pywrN+H/AIOh8BeCLDSo1UCzhAbH8Tnlj75YmtBk+bj5e9duIqur&#10;WlPuzCck2R7GcHc3XrntWhodt5c5fbyiE8d+KhSISMp2/d/U1qaPb8ysePkI/SpjFtgkXNKRI7dR&#10;0PU896sGHbNuOPlUt7k9qg0dEES7m/8Ar1oraq8C7gQsj9fYf/XrojG6HoRWNriP5v4uM+9fM37f&#10;/h1YvG3hXUFRds9tLbMwzk+WQ4B7f8tDj8a+pJiqD6dsc14B+2Hp+o+ONZ8P+HtL0y5vLv8AeXzN&#10;HCW2A/ul+boBy+7JGPkz1rqoaPU6cPH3tT4j17TrDW9a/wBKuNQa6WYmRI+FQfw4Jr0v4HfA/Xf2&#10;j5m021mbTfDmmuBf3w5klJx+7jH97b36DI9gfaPD/wDwTzN+y3GuayLeZlJaCzhBb2zI3Hp/CfTN&#10;e6/Dn4d2Pwg8JwaPpNn5NjCSxOdzyMerMe7H1/kMCipLlVkdeJxEXG0Bvw3+GWnfD/wta6TpNnHZ&#10;6fZqI44xz9Sx7sTySepNbr262x2yfepsviB/JKpbsMck8VSutZ+2hmGweX94FuTXl1LdDy9WW1gD&#10;vuxjmql1ZH7V8rY9aitfFMCuI2jbrjNXIp8uxZW2nkHFYxS3FymZqSsTtEZO335zWVeaQ9yF3qyC&#10;Q4roCyrc7tpkLHrUF/cx2+6eZlhghBZ2PCoo5JJqteg4tnyv+1b8T9Y+FXxosZtA1Zofs9isbwKQ&#10;0YBJJV1PByefUcVhx/tuahNGJJtD09bxRy8Luis3qVz09s15h8WPF1x47+IOqaldSebLcTMfYDPQ&#10;e1c6Idozx1r7LC5fTdGKqLU64xVjsviv+0P4l+K2yG+v5ItPjJ22kH7uIfUD73/Aia4UREpuxkdz&#10;ipun07gU1uCoG76V69KhGMeWCNI6bEIg3jpn0zUlnY/Nt65OM+lSxJvfkdDWjZQgTJn15Fazh7jH&#10;KXY/RHwLoQ8K+BNJ09VVfstpHGxHdgo3H8TmtKUHy8jqxAPsKS2IfTLfb3jU5z7U+3Vmk2/MwyBn&#10;1r85lF+0d+7PPW5bt7ZRp0jcbsgY71Y0bQTqtxu+aOJfvEVcs9Laax2qvzMVz+tWtQf7Jbi3gB/2&#10;yO/tVykloirdWOnuhOn2e1/dWq53OD80nt9Kr3TBFZFACrxgUWpaK3GRtzzg+lQNlt3K7jz1pS2E&#10;9SJmJPXgZ61UuHEqcZPrUs0bMSOoXrjnJqFZWj/h+ma5uVoz6kLWS3HDIGIqObSY1XlcfTtVyS4+&#10;YDd+NI02VUY60texVkzOGlrI21lz/doSw8gbVMgXHrV5h5hz/d5yKPMz8p6HvU8wm2Z6NPAf9dIw&#10;XordKmmuJ1TzFC/NyBjpVl1G07ivcUw7TFgtyOBRcIyuUVv5PLbMW7BwRnrThe+c5DRyID6dqL2N&#10;oYzIOdtMS8jdwu5c4Bo0HfUc0ilh8zY9adZsQfvfU0skZKsyqPx71R1rxNpfhqzE+qX1vp8LHCvO&#10;4TJ/GnGLbtFFx1eh8m/t6+Ob7V/ikujfapJLDTY0cJuynmsvPHsDj8TXg+MyYHGa9C/aK8c2/j34&#10;palfWnNvJMQh7kDgH8QAa4Hgzcev5V+iZfTf1eN1Z2OyOxNFbKseP4q+iP8Agn9i28V+IP3m3dZJ&#10;lABlh5g59eOn/Aq+f4PmXd3Nekfss+KpfCvxn0hVw0epSiylUnhlkO0fkTn6iqzOi54eSRnUbtY+&#10;2Fba2PxqxEqyP8v69qrx8Iw/AGrVnuQ5U8scV8FGOtjhV9i1JAqln/2VAHrU+l6az3CsFzzgVYW3&#10;jaJWP8S4GOxzVm6nbSoxbQgre3QGSOTCh/8AZjVShbU0jFdSG+vV0w/ZLOTMy/62UHhD6D396599&#10;Pjin3LGqsx5bHJzXQJpS2cW0rt285Peqklnly3HzdBXNW55Clcr2trmTOc8+lX5IlRBu+7/WmRmO&#10;3OHO31IqK4Zrld0bcL61j7NtDjFpBM2AxUAfLnHrVU3TOjAr369KJpPIXdIy/QdqrPdrIA25SD0x&#10;VRp23J5UtR7zszYVW+X1rB+MWrW+k/C7XJro7Yo7KTce5ypAA9ySB+NbQl+bO6vLP2zNz/AzUCr+&#10;XiaInnqN1dOFjetH1CNrnxK8fHHaopYNz/z96tMOv8X49KjdQR61+lQidaV9Ci8fB/IVGE5x+dWZ&#10;l/IDtTUgyc/rV8prtoJap84/mK674UaQmo/FTw7asFkjk1K3Vwx4ZfMXI/KubtYcDOK9i/Y6+H7e&#10;M/ifb3cka/YdFYXUrH728Z8tR/wIZ/4D71zY6ShQlLyIlK60PraNmVyDjbgnj3rc0y48yzXbz6j0&#10;rDUbbr1H6VqeHnEiMvKlTX5tVlfU4nHUt3FqzN8rBQxwd3GKffnbGqrgBBTnbMyq2FK8moL9GuJw&#10;kZ+bpmlF6aA9Co4ZmI659u9JYIkesIWVehbnsQKm8hLUFdzMw60ujWi3U9xN/dARfr1NaRQJ6mlD&#10;DujXc3ynsO9TTEIv3himpE4jUMu3pj2qHUJCoIBH0rOUncvm7kdvL5dndTfweYAOOuAa+Kf2/wDx&#10;BD4s+Mej6bZSpcXlvZt9pVOTbhnyob0JHIB5xz35+j/2lPinf/Cb4QzXmn2M11dXTtBFKFzDasRw&#10;8n+yCOnc8cZzXyl8Nv2b/HvxXvLy+WwvmuNQk82bU9S/cLKSMg/MMkY6BQQBgV6GGjy+/M6aMUve&#10;ZzIkh02yS2XYw6SH3rHHgbTTqgm2Hcx3FQ3GfWvpzQf+Ccd4mjP/AGh4pgjupGxsgsjIi/8AAmZS&#10;fyFblt/wTi0dYl8zxBrPmYGWRI1579uPpzWlbGR6nRHGSjojxH9nH4Pw/GT4q2ulSeYumwxPdXjw&#10;4DLGuAMZ9XZB36k19+aFoNp4d0mGzsrW3s7W2Xy4ooYwiIvoAOK4v4Ofs96P8EbOWPSo3a4ulCz3&#10;MxDzTAds/wAK55wABnmu68qRf4jj0xXj4iopzuzhqT5pXJxtUf54pftCxHHHHvUTQHHP40ySPy35&#10;X5cZrnVlqZkov2zyCewqB55TLkfd4yPepDIqA49eh7VGLhd23pz949qqKu7R3A4X9qfwr/wl/wAB&#10;NcjaY2/2WJbkNtzvKH7vt1r88JX+f/az0zX1H+3n8epJ57PwvpV06whXe/SM/wCtzt2A+3DH8RXy&#10;/DGsk6+azCPPzbeuK/QuH8DVo0f3vU3ilYA+5afFC07qqIzSOQFUdSTwB+dLHDv6dO1etfsi/DVP&#10;GfxMjvbiEy2eihbhgfutLn5Afpgt9VFe3iaipUnN9BnvPwF+Etv8KvA0VqsedQvFWW9mA5kk9M/3&#10;Vzgfie9drPB5U7Lnd7DtVsw7Q+3cPX0pRa7seqivzfEVJVZuct2cs5FfS4pFuVXZ83JGe1b9hDsU&#10;7m3A9qoaNbt9rU/NtY4zWzaIsbbT820Y+lRGOmoLYRIGO5V5/pV6zt/J02T+Is65P50lozCNl2jP&#10;r7VYjVvs+OMM4rKUepS0EjiBHzfpTvsXmvt+bIGeasWiCWXaBnb1rQ1Bk8O2qzyBfmPyqe9cNW9z&#10;SnRc9D4B/b0lbS/j9qO1lWRdLgwM8nqBXlvg3SP7MkXUtQjHnKuYocZAY9Cw/XFfSn7RH7PXi344&#10;ftK3WoWelm301ra2gS9mcJb7QuS3dickjABPy+4rqPBn7BWi6HdQ3fiLVJ9ZljIf7NEv2eAEE8Mc&#10;lmzx3Xp+Fe9hZezp67nVGUaW54r8If2avEXxqv8A7Yd2maQzENezj73f5E4L/hge/avaPA/7Cfhn&#10;Q5hJrl7ea+ytkRY+ywH6qpLE8Y++B7V7jaLDaxLHBGsMMMYjjRRhUUDAAHQD2FMlbzJ15B9aitiJ&#10;PY5quIcivouiWfhrSbaw0+3hs7S1QJFDGAqIvsB+P1JqbaCcMO9RzXChvvVXN8HBPJ59K43zS3MO&#10;a5bVlT+9xSFs88/4VTN0yD7rYPODTo3Mo5YD265qXFrcFozQQ7dv1p128krZ5bd1PrVWGTYg/i9e&#10;adrPiK18N6ZNeXU0cNtbr5kjuwVUX3JrPl5moorRmb4q1W18K6LdajeyLDbWcRlkYnsB0+pr4h/a&#10;F+PF98adRt0ljht7GxJ8mKMH5ieCzHPJxwPTmuq/ar/aX/4Wi8ek6PNN/ZMbb5WwY/PfsMdSF9+p&#10;7cV4hIWkOP6191k+S/V17WfxM3jZLUYo2dqtaNFE+r2sczbIWlVXYnopIzVdYW/Suy+B/wAJZPir&#10;43hspRINOtx5966nBWMdgfVjwPrntXuYqUYUpSkPmXQ++vDiWdhbQ6bpaxrpdqgjgaM/LtA4x7Vo&#10;T2uYTtbp6d65nRLtdK05YYVEccKhEX26DmtGXU5/JWZWG3oRnkV+eT5Xdk1qql0J5Jd0u3cyleob&#10;rUkbZbaW+bvzVGfV1vf9cgYryD3H41CbyNCrQt8w6qzZz9K5KkDlNOW2D/3fWqF3ZKWLR/K3Yg1Y&#10;ttXW5XYyle3Ipz27bW2btvua55U2Bkz3FxaniZzuPIY7gKbH4jV4wsseGHRlP3vwq5fW3mKcqCcY&#10;zisO8tPKfI+8OR6URjYrXqatr4kt5327vLI4AcYz/SrNxdq7hflHphhXE3l+0rtuUq6ntyDUllqM&#10;ch8uXb1yD6UyrJ9DsGTCZCtt/lUaR7WLEle/TrWXAqRxfLIdy9t3UVOA23dEzc9QTnmndIWiL6Tr&#10;Idu35l9T0plxaxWzBpLqOEkdN/P6VSutTt9I0+a8vJFt4YF3O56YA/n6V8w/Gf8AaHvtfvrvT9Fa&#10;Sz09iVe4PE8w79/lU/n7jpXuZPl8MXJqXQcY9T0L4tftfWHhkXen+HYxqd4hMf2tyVgQjglccv8A&#10;oPrXzr4w8dax8QL7z9WvJLjy/uR/djj+ijj8etUYojsw35561IsP+zn1r7jA5fSw0eWBUSgtvj+H&#10;d/Sk8nB+taH2clWH61DJbYNdkolFfyNvT8qbM6xhc9evSpvKyeeOvavoD9ir4aeHfHFnrUl/BZ3m&#10;qQsqxxTqJNkePvKrccnIJx2FcOMrRoU3UfQunFydkZf7G3xnXRdSbwtesv2fVJQ9s2f9XORjB9mA&#10;A9cge9fT1lxOuflXPGexrj9Q/ZZ8N6hrtlqEdkun3ljKssclkohyQQRkAY6jqBn3r0RfDbrH+8dR&#10;J718RjMRSqz9pDQdSi9wW6Akw3zYHUGhV+03yqpDfIcLnn8qkj0aSEfKY2bPr1rPttZj0m9l+0ss&#10;EqnGX9K43OLJ0+0a0HhiWaRfOuBbxsPuqcsa0jPa6RCsccZIXkM3LE+tcrN4wjWXMbmU/wB4VCuq&#10;TX8Z3FuTkZNcUqyWxnzRWx0T+Kttw21mU4wOKaniDzUMcipIp4rHtIGZl/vd89qsIFQngBun0qfb&#10;voZ+0Zbl0+2u428k7d3yuknzKR/hXy18b/2HNXbxW194Peyi0+7ZnltpZBGtqT2Q4wUPOFwNvTkY&#10;r6cRSysen0pplkgPDfe6571UcR3Hz6nyL4Q/YY8VXGpp/aWqaTp9nn52jYzyEHrtUAD82H419MfD&#10;P4aaL8LtESw0m0jjZM+ZcsA08xOMlnxk5wOBgDA46VvXFpDdsHcNExG7KNiq9xa3Fsf9HZZFPG0n&#10;DVpKcnqmOUnYvMN+7kcCmlVO35jux61mnUZYRtmhkjbrjb1pzaqkke7PTjOax5pGZdUtuPXnrmlk&#10;mYRttbkVUTVA/wDF054NRzaipb5dvuc01JhqXraQ8b8Nk8girKrGX+6q8dc1m2120z/Jye/YAVNH&#10;cYPOR+tLUEWLlkii3FnHcYPFeZ+N9bfVrpoV3eWmQFzwfeut8Zaq1tp58sszYxgV4x8Qfi1ovgK3&#10;ZtSugbr7yWseGmf047D3OBXVh6NSprFHTTjdHO/HLxf/AMIh4Du1YlbjUWW0iAOC2T83/jobn3Fd&#10;5+zD4b/4Rn4XW9y8TRy6vI1wwIx8oJVPbG0Z49a+VviL8S7z4v8Ai63mmj+z2tu22CBWyEXOSx/2&#10;iO9fcfhO3WL4d6C8O3y2tE4C4VSvBGPb+Ve3XwjoYb3t5NfgOrGyuXLdyJNmeH561o2jjGeremaz&#10;HcwyDAyuc1o2JVn/ANlhn8K8o52updgTBDAbqsWiqV77vSo1jZZF7DIGPWpbMFJG67lY1W+5N1sL&#10;cW/mBh756U+Cz+yaU7fMzMwUc9PWlaQpIPfrVqeDy0t4wf4fMIHqf/rYqXoOPcr2lpJdY4+UDPPc&#10;1pHRmZN23bgdqsaFpjTy/N90HNa13qsFupijX94oBORXmyrPn5Y6m9GhKeqMGGBorPAHyySnI+gH&#10;+NMuo/IX1J7HvVz5o7ddqgSSEsOeBzVOa4ht3y8ytN3IHC16lNrlD2LT1OA/aC+Ei/GLwjZ6a2oy&#10;ae9tc/alAg81XYIyrkZGMbs5+v1HzHd/sM+OGupAzaTcckCQXeA3vgqDz719mT3VvHPzJuY99vWo&#10;5Li3TGN7c8jFaSrWVkyvbO3LE/Of4w/AzxH8IprePV9PktY7wN5TLKkiPjrgqSM9ODzg1ufsi/AO&#10;P43eKL211Oa6s9NsYRK7QKN8hJAChmBC9zkg9K+7PE3hHQ/HmnrZ6tY2uoW8b+asdzEGUPyARnoc&#10;E/nS+FvCWk+CtL+x6PZWen2u4v5UEYRSx6n61zyrOSsRKcuozwX4Os/Anhmw0jTlkWz0+EQxeY+5&#10;yB3J7k8mtb7Pvk5OPSjdlMdF74pwkw2OxrnlzGPqM8jnphelKsIyPm74xTmuBsHp0qFrrcfkX5vU&#10;1PLIpO5HeyR20LM38JqrHcpLHvby1h7uzhVH61cuLT7WNrqrKwrx/wDbU8JWrfBtroK0VxZ3UWwh&#10;sBsnGMd+Ca7MDh4VqypTe5cY3ZufEL9rHwf8LtPla1vLfXdTi4S0tX3KWBxhnAIUDHPf2r4p+L/j&#10;uf4r/EfWPEc1rHZNrFwZxbRMWS3XACoCeSAoAyajFhu2/wAVEumjn+Q7V97gcrpYVe5uWm0rGHBB&#10;g/XtVyGEt0NWhp+3nH4VIsGwriu/k0He+5pfDvxjdfDvxbZ6taN+8tXyVB/1i9GX8RX2h8Pvi3pf&#10;xX0CK+0yYNOq/wClWjkCaE+pX0PqOOa+H/J3H+tXtA1u88MajFd2F1PZXUR+SSJyrfp2PpXmZhls&#10;cTHzCUUz7qi1GGaUqwMbeh4NWrHU/Ll8uc7gej9xXhvwi/aas/FI+weKpYrO7UDydQUYWY8DDjoG&#10;6nIwPp39gj0i/VRLavHeQknDDqR7A18Zisvq0H7yM/Z2eh32liHVII2Uq3BQsKsDQRcMsbf6teSP&#10;Wud8HalHo0Uz32623H7h4wK2JfijpdvCzoZHk6Abelcrs1qbfV21dmpb6bDawNsh27eN7/0qR7pY&#10;oCynzJMYLHn8hWL/AG9/bcKSRzBlbPy5xg+lRNIpVt273ANc/NroY8yi7IuvK4BZ87ifSqrLuRmz&#10;jPX3FRrqEioyrIzDOBk5oS7kJOSucZzjtVcxno9SRHVcbcfl0qbzwgOfmX61Va6Z2/h49FotrjzF&#10;bdt+b25qeVBdXJtwlzt456VFKoLH73y9MCmXEnkvuXpTYplf8e2KOXUGyOeBAeCfUgVHIylRhWwv&#10;Xmpbh8P8vHtUZO0H/aPpRJEKRA0oMeBGV5+8TWZ4v1W18IeGbzVtQYfZ7OIvj++eiqPcnA/Guhhh&#10;DqOM+teF/t2+KJNJ8PaNpMM6qt5LJPPGp+YhdoQn25b8R7V1YHCPEVlTRrGN9Tw/4ufHPWvipPJD&#10;cyJa6ajlo7SAbU46Zzyx+vGewrgxa5HX65q1Icuv0omBiXlTjryK/S6NKNOKjE26FGaxDhc498VV&#10;lgjjOfu8VanugTjr2rvPgb+zN4g+Pd5cPY2siWNscS3D/JCrdQpbHXHYZNZ4rEU6MHOexVOLbsjz&#10;CSZQdqqzNjgAZNe7/shfC7xzfXx1CzmbSfD7OhnW4U/6V/1zXrkD+IEenPSvoL4VfsS+F/hm0c1z&#10;BFquocEzTruRD/sryPxOT9K9UltYNIi4VRtHB9q+axOewmuWkrmns+XWRleGfC729k32mTzZDxvc&#10;DIFbMVpb6WjeTtaQ+9UTqq3L7Wfj+6O9Nnv2lb5EC4HNeG+ebbkZTrLaIX07edmXcN3Az2oE+F27&#10;ucUq6mZgyuvmL6N/SoLoxRN8u7HUDqKHFowk10JGkYPzioZJMq35cCmzpJL8ytmPHLCo5h5Y3c/N&#10;3FZu9jMr3M8pO3zG/OoTqE0KlZAkh9SORU5TK/UZqBxtPqemRWPNYrmI2vTBKzSR7lxkbTVeTWAg&#10;/wBTJ05IPSrM0fmLtIqvtw+wcenes3ruLmA61GkTMrSbh/CRUEfiuOI7W8zc3qtF7Y4G/Pas66l+&#10;bBjyf7w7VPImPRmnD4mE3zLub2x0qwmuK/TcvYZrkbmWWC4QwbmZmwAO9Q3nxO0XQ/EsOj3uoxLq&#10;THbKgXMcLHszdAf5d8VUcPOSvBXKVO60PR4LhpIly3TtUkzB4t3mR+wzzWRp18FjG7oQOvevC/2w&#10;9XaHxfpMdvcSR5s2Lqrlf4zgkfn+RrqyvBxxFf2VTQmMb7nvmo+OdO8O2Jkvb6zhVVJDSShcgfX0&#10;r5O+PPjK3+IHxJur6y3NbJGkKSHjzdvVsenPHsM8ZxXLWyAe3rT5H3tz36V99l+V0cJ/D3ZZAkTZ&#10;DfdH1p6rlf4d3rUnzMKVQQK9ZCcV0ItvzZXoajePqfx+tTODnI/Co5csP93+dWrscNdyCZNn+7VO&#10;55i/iz7VcmlZTjrxiqs53U9baia6GTfDDdev6VVEYWVfwOO9XLqLc7D1HWqMo2uf04rjrRuioptH&#10;3Z4A1KHVPAujXNu/mxtZRbSO+EAP5EEVrQZkb3U4INeIfsZfFaPU9Cm8M3UiR3GmgzWjE8yRsfmX&#10;/gLc/wDAvavcHV0bqFYHOcdK/O8Zg50qjTRnKLTNHTov324r1BAz6mrWm25u8nLc9umKp6VcrfbI&#10;eQ+8ZYDgiugtdCWwRpJJNq+p71jokaRpu1xlvbDezIu1VGOn3qju57bS4RJPIq+3rVXVfFB8n7PZ&#10;xlu28jFZlt4da8k828k3sfU9KzlUb0QSsie48Xz6h+7somjj6bz/ABVUksru6H76aRgeeTWlH5cI&#10;2KAFXuKZLNyNvQfpWEr7k+0kfL3xD/Yg1XSdUvdS8L6lHeLcStN/Z938jrk52pIchuT/ABbeO5Ne&#10;KeMvCuqeDbprXWNN1LSbgsw+aM7JMddp6MvuCRX6CSSLIPm6npVa5izHj+IdaqOIkkb08VKCsj88&#10;9Es7jX7+O2sLW6vruThYo4md2P0Ar6B/Zc/Z28TeHPiBZeI9Ys49MtbWKVVikkBmlLoVGFXO3Gf4&#10;iD7V79Lp3mIVY/N2NU0aa0J2zNt7AHilKs2tTCrXc9zeMa7lH9KY6qp/P8ao2+tOrAOik+vTNWIt&#10;SimyrBkk6+ua5+pnuPdNvH54NMDfN83Jz1NK17GQPlfg9xmlM8MoY7m9MYq1GzK5XYa0auSu2miF&#10;d20j5vTvTknV0OW+lCSRyuDk71/WrsydRv2No5A8Z2465qRJyM7iPf3pv2gxsflyrepp1tD9pZig&#10;59K0jFlWZYWOG1tpbqR/Lt4FMkrn7sYAyTXzN8WPE83jvX7i88wtApMcCDgRRA8fiep9/wAK9M/a&#10;w8cz6B4d03RbOTyxqGZ7kBsEqpG1T7Ekn6rXz9NcSP8Axvz1wa+1y3KYRiqktzRRSRG8CwlirHd6&#10;57UWlutw+2Rtoxnd6GhLdmO2tXRLSHzWWaPzFkQqAONp7H8K+j2QR1Mq2sGuZCvSpLfSTcPs/wCW&#10;h4AHauy8P/C+/vrjfGhWPGCSK67Sfgvb2E0ckrZYnLVnPERh1KjBs4vwl4RkZ5IFt5rpY2yZIlOB&#10;6HNamm/CC4vbuVrr93G0u4jHX3r0yz1e38PRXFnZx+SmRuH97uDVW91Bov3jSb/M7D+GuF4qb0ib&#10;qklqZ+m+DtO8MwqzbOnBYVn+KPEkNpp81xgLDbqSMjGSBTta1AzDkfQ1x3xNv2j8Kyqv/LRcEVMI&#10;ty94b0KX7P8AJN46+Mr6oylY7dOmcjn5QK8d+Pd+2q/FXxBMxbLXsozjsGwP5V7t+x9EputSYrht&#10;0QH0ya+dfiNO9z4p1SSTl5LuUkHsd5raj8c36Fcz0OP1I4DYB/OsS/OP/wBdbt8MrjAPvWJqRynX&#10;HtRU2OinG2rMOSYQ3CluzCrPj2/ttS8W3VxZn/R5mDLgYxkDP61Tvl2u1U3Hzr+lebW3OyOiPUf2&#10;ZpvK8eL/ALtdF8QiG8TXGflO48YrkP2fLjyPHtvhvvDFdh8Q/l8T3DH+Js80Ud7GNTSWh4L4Hkx4&#10;P0n2s4eP+ACptaG5Oneq3gps+D9KyOtnD/6AtWNYlAxjbWOp0Lseh67d29t+zf4ftlkjN5datczy&#10;ICNwRYo0GfruP5V7R/wT4sFGga7cfLueeNBntgE18r28E0trvYOY84U/w/56V9XfsKwtY/D3UZs4&#10;Wa8HP0Qf410U2+V3M5aHpnxo1C60250T7CvmXDXwKg/dPyMefarml+IPFUkC7rey+bngmk8YW19r&#10;It2sJY45om3b2TdjtxVKysPEmmyb3u7eVUG4rs27qDO/Y9E8NXNxNbo1yq+dj5gpyoryv4wfDM/G&#10;/wDaL8O+G43aD7RC0lzLjPlwqoY4HcnBA+or1LwDqkevaLb3irjzkyfQHvWt8NvDKf8AC29U8RtE&#10;v+jQrY27kfdYhS+PwwD9a5cZiPZUnLqY1JcsWzvPAfgOw+Hnhm10XTYkhtLOPaoIG5vUn1JJJqxc&#10;Qpdt5TfdzyM0k+ostyuercUpHz5/i618d7SU9WeY5NlG/wBCW2kWRV298Yq1p9l5YYZznnr0NXNQ&#10;f7RaALjceKdZxgFl2/nWktFYiSGXVqscIO5twOeBUqSedbA8e+RRcDcQecLx9KqpN9ll/wBljyPr&#10;UX1GrdR+1XnUf3Tk1oW770+VM9zVa1td77j90n860II9qtt6dqKiFLsNeHzYfT0rPdXSZYy2VbjO&#10;a0GbC9RjFU1TzLxVP3eT9KimnuxRXcvWMIzjsO9WJAEQ7euPWq9nLiLbyf6VMyYjHfd+tKV27j06&#10;Ecjfu9wqG3jMlxKf7qc/nTpN3nFffirun2y2NtJJKp3TAKoPfBzWtONtSoxuV97FWydqr1Jqkuoy&#10;XDssZZIu57v/APWq5d2rXThpD8o52joKbHbeUpx16j2qajvsGi2Kslo0RzT005mx8zZ6nmrDTeWM&#10;nlv5GpYMoFO4Zb1rim3cjW5XhsPTr9afDD5Uu3Hfr6VbBVvp7VHPjbgfeY9anmfUZMZFAPPzdveo&#10;mlaU7SPqajMe8hj2FTxr5Y+U8flWErN2KRFf6xbeHtKuL68mjtbS1jaeaWRsLGijJJPYCvz4l+K1&#10;z8X/ANpaTxRcNNJZLqEMdqjL/q4FlDIgHTO0ZI9WJ713X7Tnxj1z9oX42r8OdMn/ALP0OK8+zSbT&#10;/wAfJXJaVuOgAOF6dOpr0RvhHofgX4dSaLY2dv5loSRcSIGmaQj/AFm7GQfcdq+tyfAqhTdaXxNa&#10;HVTp2iz2ZoNxzn61GLQ53DnjiqPgrxIvinwtY3qrt82LDoTny3Xhh/30DWwkpVg2OeuK8fls7M8/&#10;lKtpC8dy0Mi438qfWuh07T/LCpn7+efwqlNLDeQrv+WRDlW9DV/SZ2+Tp8oY/jitvdUTSEW9BPD9&#10;pmU7lyV/h9K1rqbyLnaoMjR/Ko9D3pugWZWDft2nrk1JczRwjah2tn53J5P0rONa7tE0VNpXZEki&#10;2zBpj59x2T+FPrVSeY3Em5h8zHPsv0pJrqGORip3Hv61XnuVRvmZQewzVRbWoOdySW53s393GM1V&#10;uJGdOGpsl8GkbawP41Wlu9z+uOTWc6rZnoVNUV5Ub+H0561z9/oUl3llk2S/Xg10NxL5jdVPbntU&#10;Bx833flH51lzJ7hZnMHQrmzmVidvTkGtO31m6sJAjFpVx94+lW7qZnI2r5mOcVn3EFxOgJXb/sj0&#10;p8t0V6nQaRdx6knyn5l569q579ou7/sz4EeKLxW2yRafIFIPUnj9c1Y0XTrixO5fc4JryT9tzxdq&#10;Ft8KpbVpmhS8njhWOL+IZJO4/RT/ACrpy2g6uIUOhVOKufHzu08m5upOaRFxj1/lVy30xvLV15qU&#10;acwX7pr9BjTtY2lbZGeVwKbDAxbd1A/WtIadIz8r9OKs2unYUiumMSoytoyjb2RwTt/+tVy3t8MP&#10;lz3/APrVeSz2r05/nUgtlU/dHHcVfKrWJvqfWn7MPxns/Hfgy10m6uPL1nTYhC0btzMi8K6924Az&#10;3z7Yr043f9nR+YzKq54BPzMfpXwNZ3MunXMctvLJDJGdyPGxVkPYgjkV6f8AAG08SfGP4lWen3Ot&#10;axNZWrC7uvOu5WQRoRkY3dTwB9e1fM4zKaUHKu3pvYn2acrn2ZHqU2n6S1xK/wDrMCMAYznpVZbs&#10;qNzNuduTzxVfWtQW+uXj7RkbAPWoJmMI29D1r5O95OZnWnd6FvUrgna558wetQS2/mRsVx05I71T&#10;a74+9+dFtfqZPvE+ozUuTbMt9xp0+SIfu5GUMecMRilkubpF2pM2QMH5R/OrpmVsdMNmnSQR7SxX&#10;j2NZykRr0MsajfBly0bBe7LTZdTnuhujWPenUYPI9q0pY/NQhYxWXd6cbOdZlYqq/eJPaiOujK1W&#10;gRanONxaON/ZasQaqgXMiSLgZ/vCs3+27VJMeZt6c7atW97FIpKsrLnAwc0g16l6K680fLtcN69q&#10;mt7hQ4Qpnt061XgtsjKrtYcgmrEFsWGMqGzz/wDWrNWuKxyfxA+L/hfwQ7R6jqEcJ6FGcJz6DPU/&#10;TNeLeOv22tB05ZIdB0ua8mX7lxJIViB9wcM36fWvPv25PB0Xhz45y3ELMRqtpHcuD/A3KHHthQfx&#10;rx0LgZz3wK+vweW4adJSS6HZCKaPTtf/AGvfHGru32fV3sY3XaUgjVcD1BxkfXNcR4m+IOt+NZkk&#10;1XVNQ1Bo/lUzzM+0Z96ypn8rG30yaI5voc4717VDB0YaRijTlsMeHefX3FS29hvP3cVYhTK/dq5H&#10;FsX9a9CMUloPmRBDZ/Kvy4btVvR55tI1a3u4fkmtZVkQ+jA5FTRRZ69R0pxi2nHOWolFNWZk5Jo+&#10;6vA/jex+JfhKz1rT22x3Aw6E8xSD7yn3Bz9RzXTaVO2/bJ+HfFfDfw0+LOtfCm+km02ceTMR59vK&#10;u6Kb6jsfcYP8q94+Hn7WFx471CCxtfCt1NNNIsczx3A8tFOOSxA29+Ovpmvk8Rk84z5obEexbfkf&#10;SOlrEdN87csiwksg/vE1mWd0tncTXFxMv2ic7ufm/QVFr27SLe30+Bl8m3GJWDZ9v8aZp84kjDLH&#10;tXoCa+cm5e0fZEVLKXLEtnVVuHwBI6+u3bUTLJdSlhsjRfU5NSiQRJ8236+tRBl3/eZQc9+KejMm&#10;SL8kLKSrZ5zt6VTlmkjXbt64HFTCZVH+s3egI6VDNfboz91celZdQ1ZWmG8lT+tQGJYyQMflUz7S&#10;N3zHnj6VDc3tvp1rJcXEsdvBGMyPI21UHcknip1bsLUVbY7gy4XnsK+Yf22/jKus3q+E9Nk3W9o4&#10;e/cdJH6qgP8As5yff6V0P7RP7YFtpthcaL4Vmaa6cbZdQXiOIdCI+5b/AGug7Zr5flkaWVpHZpJH&#10;JZmY5LE8kk19Rk+UtP21TfojWnTtqyusOBt6fjTZLft+GR2qb5nPy4AbmpI7bzF+783Svq4x0OiP&#10;cpLbMw+Ufj2qWOwwRWlbab5rZbhVBp4scEZHOK2S0By1KMdt5ffNfXX7EulrofwdnmXbjVrppZSV&#10;+YmMsigHrgDJ49a+VPI2n+Yr7F/Zk0tdM+CmiLj/AFiSS9f70jH+teDn1blw/Kt2Zyva6O6ZVaT5&#10;eO1WdMzFOy4wyHqB1psMS7k2/MpNXEtlivQ3baM+9fDuNzn5TQXdKfLb+IckU0otorbVLNjk1NBa&#10;5G6Ng3YA+lNKZfDHdt5rPVFFGZY4mOfujknNaWixP/Z0f7vGQZDj36fpioEt4rqZV2/MxAIPTrVu&#10;9vbqYtDp8Kt2MnRVA461UZDUdBt9qEdjHmV1Vjk4FV7LTpNTBkmZoI+uGGGcU6z8Nx6ey3Vy63V5&#10;nv8AdT6Crjzh2LNzkcjOcVXKr3Y9FuE9jDLb+X8vlbcbSMj2ot4fLC/NnGAcelOSYNDtx+lHl5cO&#10;O/BqalZvQlzLKzx+WN/XPFSC5UABT05yKqGBVG71457VD53lTbeu717VzzvIC/5gcbv69aVZ1Cfj&#10;+VUWRgB/Sm7nDbd231rHkWw3JIvS3HDBW6nHFRrcqzevpVVULM248+tNcNbxMcrt6nJwAPeqhTd7&#10;IRfQxvEvysGz1zxXzN+03+2HeeGNeu/Duh29uskKhZrl2ztY84C+uMHr36VofHz9tq18PC40Xwr5&#10;d/ebSkl5nMERx/Dj75B9MD3PSvlW6WbVLya6uHaae4cySSMeWYnJNfdZFkrivbV16GkY9yrfzXGs&#10;ajNdXUzXFxcPvkkc5Zye5ojsxuAKmrS2uzn+EVILfLfj2r67kSNCGO0VQpwfy5r6U/YXtVHhrXnb&#10;d/x9RqMd/kNfO6wbvpX0d+w/Mq+HdegDfvY7mKQj0BVgD/46fyryc6j/ALLKxnO57kFaVcKAv9ae&#10;1i043Iy5X07GpIIt2Nuc/wAqv20Cwk8Zz1r8+Ue5z+pX06QxlVZfukDNasVkIrpl75+8e1MSzjEW&#10;4bRtHIJrL8Y+K49PsgsbbW2/Pz3rRyjHcvY0tQ1e309ipdW9TnjFRrqxvraNYXVVf5tx64rg7bWm&#10;1OUq251J6djXRR2FzevHFbRuzbQFUcBRjua43zSeg467I6Sz8SQaNIqKzSN345Y1tapp8d3NZ3Ek&#10;jSBo97RsOEb0rJ0DwfD4afzrjFxfMN27OVj+lWtS1rL7VXjHUmnTwvLLmmzqjJ046kmoXJCtjg9u&#10;KxWgWZyJJZnJORj5c0Taizt19uah+07X9T256V0e0ZzyqKT1LcttGkZXyx8v+0eagEaooKrtY9ak&#10;iXfFlj2prMuwL/EDwKn1J0Kl3/o8u7auGPpUQuiy/LtxnGPSprkb/vYYDkDPWqZXbNx8qmjdaEE0&#10;iZXd94dKRrbeTtJXFJDukbA+XHPFWo7fMZLttBrFxk3YWo2KNYfvHPbr1rwH9t/4uW1tpVv4ZsZV&#10;a4mPn3pX+FeNiZ9+T7YX1rN+O/7UWq6Z411DSvDslqlna/uWuHUu/mfxFedvHTkHkGvC9TnuNe1G&#10;a8vp5Lq5nbdJLIdzMf8APH0r7HK+HYwkq1Z362No07bmJ9j3N933p8dmrE/L8wrW+xL/AFpy2XP+&#10;ea+vUTTmZkNZYbjFe2/sYavZ6frGs2M0ire3iRtACPvhN+4D8wcegJ7V5W9irDpUmly3GiahDd2c&#10;klvcW7h45EOGUj0Nc2Lw7q0pQXUVj7etdtxDIdvyjgE8EmrVmwTcrfdbivG/hJ+05a62Lex14i1v&#10;OEF1txFIenzD+En1+79BXsMASSNWjbchAYNn7w9q/OsRRnSnyzMJbjbuBrHDYZoyOD2/Gqkrrwyf&#10;LuOcVryeYkW3O0MORmszU4eGY7Vx2HSsdNySTTr9knQNynoema2bWVREWUNnH3e1c1byb3wx246H&#10;1rV06+2nH8Tc89KxlK2xVmkX/PWRC2N27nis+8tYELMGlO45wAODwKtQv5bf7LdfapjbRyRbxjCn&#10;1o1loHMcvfae1+TDDblXPG7PNcL8TvHvhr4SN9n1Ka9vtUkTcLS0Kgx+7sfu5+hPtW98dPjvafCz&#10;RGispEl1q6QiBQP9X23n2H6/mR8k6pqVxrOpzXl1NLcXNwxeSVzlmJ96+myvI+Ze0xC+RvGNlqez&#10;WP7TulySPts9Qs0Ayu+RZyfbouP1rSk/a907TbNzDYXl1cKPkywjjJ9SeT+GP8a8BPLe+eaURCTr&#10;+tesuH8Lz8zQjsviN+0D4g+JBWO4mitrVTlbe3XbGD685JPuTXEHc7Fm6n+dTxWy7eetSiBT2/Cv&#10;Yw+Fp0tKasKxVjsxt5HNP8hSffGM1d+z7Rmm+VtHGa6VFIZU8vB4x+NMaIB+n/1qumEA4Iz6+1Rv&#10;FlfrTAz5wB8v5H0r2T9jLQ54vEmpa0y+XBbILaKQ9PMbluO5C4/BhXkM8Cg+5r6h/ZXtl/4VDCuw&#10;bRdSkjHJ+7XgZ5iPZ0bW3DncdUepaX4jmk1CMLcRTKDjBUof510Osz/2/akQybLhBgherVxW2QXA&#10;ZcRqOeKsW001orShiW3Z/OviKlSMtLDliLrlZHKt9bzZaaZWBx8zVdh1+O5Hk6hBHdRrwpZckVfj&#10;EXiOHJ2xXCjHP8dVRpEUTMr/ADMvUGuN0WtYmXoWIfDNjfqfsswteMhCODT49DuNKXzJFFwv8JTo&#10;KiRMN8vysvQir1peTJH8rNz2rH/ETp1IBqKzn720+h61LHN53CruOMk44rQtjHMSLiONumMjrTTY&#10;R/M0MmzaPuYoVPS6YrFVd0AAbnvkGoXiV85BIqxJFIi7iu4dc+tRxpv6/KtTyyTEQtH5kX90L2qJ&#10;+JRjr6irJ2sWX9RUci7MfN3PBq4p7gMSaREba249waiBjkJY28TFeSdgqRBukZmP5UFFYEL1zWnM&#10;9gIYjGXb9zHk/wCzTzArj/VryeuKU2qr930/WrSjdB2BPtVxkx3ZCYMk7Ts9uuaa+5EyVw3Y+tTS&#10;Otqu5yqhRy5PGK8Q+PP7XOk+BLabTtDkh1jVSpBZG3W9ufcj7x9h+ddWHwlWtK0EVGPc8u/aP/al&#10;8RWnjrVvD+lrHY29lMYTOwDzP6kdlHp3x6HivB5/tGqXL3FxNJPNIcu8jFmY+5q/qV7ceItYuL+8&#10;kea6u5Gllkb+NjyT/wDWp9tAoZcr+Fff4XCxpQUbI69EV9PtWjOfmRl5zX378N5k1H4O+H5oZFkW&#10;aLdu/wCAKa+FIYFYHgfWvsD9knXl1v4Cwws+6bTLtrZ+Og5Zfw2kD8D+HnZ1D9zfzJqWcTvYl81F&#10;PXt+Iq/o0JnLR7W+Tt7VRg/0Wbb/AAkjqOlaVsWt7hJR93o30NfKxszllK5oJEqyJDyG3gAnoeat&#10;W9msUjL/AHmJpZrXb9nZcMWdevfmpwfJklH+2e3TmtlEkhW38y8jjUZ3nFWHHnalIcbhnCn2HAp+&#10;nx7I5rj+4u1ee5qo9xJMBDbo3XBftXPWj2NIxdjV1K9/s3TY/wB8oeRsAK3zflTLXzhbq0szRxqC&#10;WCjrn1qnZadDpg3y/vrgHjdyB9KffapJcp823GOlclHDcurPQp4pU4cq3IdT1uS8fy7cNHEg27u7&#10;D+lVDYs6/NxmhrpUHyq6989f0qM3+fl3tz32116JHDUlzbjksVRdrevWnLEhZvl6CmxNvZm3fd6E&#10;015RIW2n2NZct9TLbYPKHJXp71J5a+Vyoz6Uh4U4/Kmefl9x+XtxUOLEroay+V90tz2NOQeaevze&#10;xp00mB97k96q+eA3y/dzycVOo9S1sy/OMVHICjFl+6TTXLN93jv1rxv4z/tQHwJqd3o+nWLSarDh&#10;ZJrhNscORkFR1Y8j0H1rsweBqYl8tMahfc9a8UePtL8A6LJfatdR2tvHyoJy8p9EXqx9hXyZ+0B8&#10;fL7416msKxtZ6NaHdBbE8u399/VvT0H41y3ijxVqnjfUpLzVL2a9mY53SHgeygcKPQDAFUUtsV9h&#10;lmS08O+eesjaOhQNptIpPsW4/d98etaAhweOlOMPHavoI2C6Mw2G5Ofw+tRtp+M9PatNoCT/ADNR&#10;yJtHqMUcok0ZctqYsDutMx5m0cVdnh3fTrVWVcd+fXFTJFaXGpGNp2/ljpX0V+zf+1VZ6H4d/sHx&#10;K7paxIFtrvaXMOP4WAGSvT1xj06fOYUoev1NTIcJn65rzcZgo4iHJM1hU5fhPsnw58WvD/xJ8U/2&#10;bp2o/bLoIZQohdFKjrywHI449/rWibfZIG4HOw+3NfHvw/8AGt18P/G+m6za/NJYzBymcCRejKfY&#10;qSPxr7IstTtfF+i2upWOPsuoRiZPVc9QfcHI+or5PNsAsPy8uxjVm3LmNLRY1in8pidrHgjsa0je&#10;vDJtkLSej/41m2rrLabW4datQXizD5lG/wDirxTO5clYqvy5C56imrdN6nOe/eqUcjQI2w7snkZ4&#10;qZJPOzt+93HpV8iZD8iz9oKN/eqWGTcox97OPSqSwtG24c+vNOFw0BDYbg/lSdNJCNBVZ0xu3HPr&#10;Ubx/3ePcmoBcseny+maWMs7FuPT6VlbS4A6ur/xN9KEuC0m0jA6cipI92CWKqO+awfGvxS0XwFp7&#10;T6hdRxlRlY85kk/3V6n+X05rpw+DrV9KcbhGMmiv8ZPi9bfBvwZ9vkjFxd3DGO1hz99+uT/sjuf8&#10;a+NfiB421L4i+KbjVtSkEtzcHHH3Y1HAVR6Cun+NfxauPjB4ijuWi+zWdqCltDnJQHqx/wBo8e3A&#10;+tcU0XWvvcpy1Yandr3urN47FMIxbd+mOlT6zr93rNrDDPIrRW7u8aBQu0tjd0HfAP505o9neoVt&#10;ZLydY4wS8nQetetKPUd+hkSW+H3MvvX2l+w18cdF0/4VyaLJcW9peWT827MA8vU71Hcc8+hz7E/G&#10;99BJbytG2cqSp9iOtfRP7HvgGxsvBra+0Ky6hcTPF5rDJRFIG0enqfX8BXjZzGnKg1U2NYVOR3Po&#10;fT/HVzrniPaIWisuQHbg/lWtHfxXO+ORhIucLk9RXGwyybmbJHpjjmtKK4LRRyL80kYw3+0K+Nly&#10;N+4rCqVeY2G0xAzNG2BnOG/pVcq6Sc/pThc7oQevHQiia/8A3O3y8s2cHOKJRXQ57JocJwx+8F4J&#10;5qCSckHPrSKyuPR+4J5qCVv3hA5rGVybdR890xj8tXZfcVXOp3EIzJ5cijjBHNJISz/Wo5RvGRyR&#10;Wbk0halkazDdKF2tGc9+mKJp4YpNqyR59c1REe7nj8aavl7tp+8azVnuPmWzNDDK3G1lIyDR5RP3&#10;cMevFVdvlJw3GOgqa2VUXcPvMMUNLoLQf9jZ4ar/ANlKz5b6Yq3AVCn+8KijUhmzlgTmpbSGuUbY&#10;eH1luVcbQykEYr4y8WxzJ4u1GSWRnma5kdnB5YliSf1r688e/FPTPhdoE11eSI10UItrcN88zduP&#10;7vqf618d6nfNqV/NcOcySuScDua+m4cozvKUl7prF2Og0P4y+JNB05bW11a6WFfuA4bYPbcDj6Vh&#10;63rN54l1OS+1C6mu7qXrJIcke30HoOKqqP8A6/tTkIx/tD0r6qnhaUZc8YpMdya32xnk/d6UMd5/&#10;So0+QfN/jUqcke9dRKFWLP8AnrTgmQBj86cHyB3/AB6UA/xfnzWmpVkRmP8AD04qFgQp/WpnkBP6&#10;ioZGy3vVK5HoQzJjJ4qvLENjYPWppH+bkmq8zbfQ9+tF2LlKdwgDdc/1qjNa+fKFX7zHGPStK7vl&#10;Fj5flqGznI61T0XUl07VYLpo1kEMqybWHDYOcVz4iVoNxNKcejPSfh9+yb44lv8AT9TtYJNLLMJY&#10;7iWRY9g9Sud3Izxt5B9K+uPC2gjQdDtYdQulvbqNAsswXYHbuduTj6UJ4muPFuj2d1CscENxBHLs&#10;j5xuUHAP41EmmNcHczMMnLZNfnmJzGtXfJNHRzU4abm59ptdPZUhjBYYJx0qRr5r5f8ASFbb22ms&#10;e3sZLHbIrNJGw6H+GtSwZjFuYcDoK4407vU55129hE0WNZVdZOGOMGoL+2xK37wemOlVdV1poZFZ&#10;fmAYE/ypl1qH2xWkj/1mBj/ap+6tDP3WiUoshwCn59ar3K7en3vaoU1SG8HlyR+XIPUYNK1uszMc&#10;/MueQamUbk6WGMrZ5G3jrimqdnyg85qrL9oiJPmbhnODVG8vriHcyquG7d655U10JjE1pMSyA9ME&#10;4qG5gXPo2fTisH/hImT5trhuhX1qF/Gyr8rCRe3zCltoypU2bxtlaPkc9VIqvLGxIPp3FZtr4vid&#10;vnkG3HYVoRaxDcpuWRWXPUGhxiHI0WIbrjbJxgdfWrACYzxnrj1qmk0dwdpYEdMZ606W3mtyNnK9&#10;QD2pqKFqTSwZIZVztPT1qSRoywVh8x4HNSWDNIPu4b0ParU+sadokhjvNPubmRlEibJxGrZJB5wT&#10;2Pau3DYd1ZWRUYOQ7TdGm1OdY44ZJGY4AAzmpvGtza/CqzEl4ftN6cbrOHl4x6seij68+xrPuPif&#10;ef2fJa2fl6bbtkEW+VkcejOTk/hge1clqEput+7MnmZD553e9fQYbAQp6yV2dMMOlqzhvG3hq5+I&#10;GqT6lfPma45RVPyxqOiqOwH+PrXJ3Pw5ZztjUlge1epaXpslvJJbyfMq8ofUV0PhvwStxc+enlhl&#10;52sete1HE8isaeyT0R5j4R/Zr1DxKnmK6Qp/eYcGvRvCv7PFn4ai8y/a3k2D5nC9a7WXxFNp1v5S&#10;2qwsON3asXU/EU2or5ckn3eQuMZrKWLqTdtjo9lRiu7K96LWykWO1jCxou1T/erm9cvt0jr5gjbG&#10;BWpc3m0N5nyrGeT6isfUvBV1qMjXCuGjWRWPf5c1nFdZGfoZ43XF4yybVdcEH++KdqFvHFEy+Syy&#10;NyeePwrch0DYdzLuXHy8cr+NNm0/zXKuu4DgH0q4ysyDhr+Jmbofm4Fcx8QtMa68OS/e4WvULzw5&#10;5hXC44rn/EHh3zoJovLLIF5OOma2jNc1xcq3OX/ZEjWHUL8E4Zto6+n/AOuvn34qWn2HxxrMTLtK&#10;3sy9f9s17p8CbxvCnxTuNPkyomLbR6cZFeZftUaC2gfGHWF2jZcutwnHZwD/ADzW9G/tJorm2aPI&#10;L85ytYupfKcdeTmt3UVyT8o46nNYmqc54+lE9tjSOxzt+vznjn61Tlb5149qvX464HsciqL/AClT&#10;3rzaqO+C907b4GTbfH9k3PB4Hc16H8Rsf8JHJlscV5x8FX2+PdP2kA+YBzXrHxT077N4mbj7y55p&#10;0Pisc9XSR8z+Dnx4P0kdP9Dh/wDQBU1+2ZVDDv1qv4LOfB2k54/0OH/0BamvuZBnn6VgtdDsUWei&#10;eHPHmn6v8PtJ8NXkNvY2tlezXE14RmWZpfLUduAirn8a+gv2VLSGx+HEy27NJbyX0xjdhgsoO0H8&#10;cCvn3Uvg3p+h/APQ/FjakZNS1q+nt1sgo2xpFt+Ynrkk/livor9lC0WH4OaezAruaRue+WNbrRWI&#10;nHqjuNd0++1GCNbO8+xsrZZsbtw9Kqw6Nq19crYza8ymRCxRE+Zl6H6VqXl4mmxSzvkrGhfj2rnf&#10;Dnjmy1C+j1iaCa3YWbtGXHyugG84HrSutzHVnqngnQ3023t9Nstq/L5cQc/KvHU+w5J+ldx4OsF0&#10;XTIbPzDJIhJeRht81jyWx71zPwbju9V0WTVLu3a1a4PlQqevl8Fm/E/L7bWFdpJCq3UKov3mr5nN&#10;MT7SfItkefiqjvyovXhYqDt/LtU0En2hVk/A+1Hl7414qKP/AERsNxub5ewrghFbnLr1L0gVLpV/&#10;hBNXVh2Q5P3vcVT0v/SdZWPgjYSRmtbUI9ifL971HatZR0B7GbMcOy8fN1qpcfI2MHmrl1FuRvfv&#10;UVtF513Gjeufy5rnUX1Jdi0u5xHGvyiIAfU1PDEZYz8x3LTNORcsx+85zVgfIOeMn9KqS1AqtM0Y&#10;bPIxTbBBdXMmP4VwB9akmjDc/wAOfWl0uDdeuV5JTJzxTpwdyY3uWJALWNV4461FLqMYH95sYVR1&#10;Ncx8YPjLofwf8MzalqszMq/LDbxkebcv/dUenqTwPyB+QvGn7YOtePfFqXFteXmktC6tb29tI0cc&#10;AHQk9WbjqfwAHFb+xj13PQjhpNc/Q+541+wMJpT+86iP+7UsmoyXEe7O4/yrzL4AfHS3+MOjNDeY&#10;t/EFnGGuo/4ZV4Hmp7EnkdQT3BBr0nPlDC9+lc9X3Hqc0pNOyInaQc9jz1ojZgPm/P0q1FgQY9TU&#10;Ui7iQeMVyOoZkCy4OB81Sifyxkr9PanRQlBnP096cI/MXDcstR7TuRzDWuiq5VccU6GAyorM5Zs5&#10;qXyl/i5zxikh+V9uOh4PpWcnfYvcBbye23+dSQow6rtFOmv47WJmlO1UGST6V4P+0D8a/Enj/U18&#10;D+BbSb7RcIHvr9CV8iJsgLuH3cjJPtj1rpwWW18XPlgtFu+iN6VNyeh4F8Tdbhvf2z5rrw/5chl1&#10;FYtyDAdjw5/nn6V9CeLZWuUWb+KaDDj/AGl//UarfBf9jXSfhNdW+sandNqWsr1kxiOEkYO0evua&#10;6nxb4SW0mPln92GDAe1fcwo06UY04u9lY7JU5QVmcp8EvHNlpmuz6LNKsDagFurYMQAz9HUe5wCP&#10;ofx9ajdc9Gz2r5P+OfhqfwxqdrcxO0bQFwjLxyGBHP416T8DvjvrGveG7kahHb6jLawGRHb93I2G&#10;xgkcHj1H41wYrKXN+0gcNSm7+6e2xKsjBVX5m6ZrMsNVlXxHIse77ND8rv8Awlu+Kn+GlzJ8WbO3&#10;WzWOwuZrT7SQ0u/zSBlkXgEYGT36UzYsaCILtWPIwK8vFYOVGPvdR05ez3Ott/FUbQERbem0ccCk&#10;N0t2m1vvHqQBzXOQTKrY/hPt0qybtrS4X5vlx2HSvPjFLVhUrcz1Lt3KIh/tZ9Kz7qOOVOeGz19a&#10;knvth+YckZBqurrI3dqcpLoZDRawouf/AK1ElvDHE21cs2ATnmpJJAhUDHv7VDMOBz909B3rPmQu&#10;YrPbxk8rjHfPU0oKxqPkz26dadLHlOv1qNUZ0yRxnis+YWvQjYtIVC/LxgjFCRYfbleackLueFwP&#10;Wn+Tg/Mu33qZNku+4+K35HzV8r/tpeLIvFXjpdHsZlkj0KEz3WG+XzSQu36gf+hV718Svjt4d+Et&#10;/a2uryPJJcQySCGI/McKduccgE4HbJ79a+H727k1bU7y6ZpPMvJWkYs2ScktzX1nD+XyT9vLqdVO&#10;MlG5W0+Axvj9KvpbK+Mii1twoHf3FXYlQxd8hv0r7COiAiFkpP3RUkdkCSBx/WrFumcdRxzxU4RY&#10;hRKQRiyqtoB2zQ1pgfy4q4v50j8rnHftWbkVysptbcfLjPp6V9YfsQfDf+wvh/fatIv+marN5S56&#10;iNBx+bMc/QV81+C9LGu+MdNsdu5ru4SFB6sxwB+Jr7gg0mfwv4SstL05kRLNFjLL0dsfM34sSfxr&#10;5nPsTOyoRW+5o9I8xVbQ5o9SZmmjHYYarpsI7i02yzEtwPlHIPrzUtrZtDtMjbpsfM3qaZcmYN/q&#10;/lB4Ir5uFFJanDoVpdMsYwwaSZ2x2PSsDVraGIfu5Lrr/eGa2biVXY7fvfzNU54lbdu9cHFTKIdT&#10;HfWJERf38oUdyua1bHxH9oiVZJI1dMYyTh6qPaB5GzGqrnhgckjH6c0f2bGGG0fNWDj5D0Oggv28&#10;jhfujJIPWqeoWk2qbdxZdo+6DwfrVfS1+wSqGddjfLyepNbltaeYSrNtjP8AETS0bSYrXPA/jr+0&#10;B4e+GCz2lnNBquvRts+zRHdFbt38xhxx3UHPY4ry7wx+2hqljebr+ytZkP8ABEvl/qO/515R8Sp/&#10;P+JfiCRWUrJqdywOchsytz+NY7Nuwf7vOa+vo5TRVPlaudcaasfXmh/t7+GbezjN1p2rCYDkIqMu&#10;fqWH8qn1f/goL4aW33WekanLKoOPNZYxu7dN3FfHvbd3pyuFTd0XORUSyPDPWw/ZI634x/Fm++Mv&#10;jOXVr7aGZQkca8LGg6Af59a5MgYz75PvUKzrvGV+XcMkVbms5Ir/AOz+XIZWYKiAZZs9MDvnPGK9&#10;anRVOKjHZGkbR2IZo90QbHDGmJGQfccZPpXougfs0+LPEdtHN9lhs0kGVFzIVbt1ABI+hx+FdbZ/&#10;sW6k0MbXGrRxyfxKlsWAH13D+VVLFUYfFJESlrqeM27fIauW8+045ZmOOK990H9j/SrCXzL68vLx&#10;c58sERI498c/ka77w78KdH8LtjT9NtLdscusY3Y68sef1rkqZ5hqei1MJVInzLonw91/xFF5ljpN&#10;7LHzhyuxWx1wWwDW5rHwd8ZTWYvLjT2kEUYwomRnUdgFB6j0FfVGleG/tCDK/ePGO9X7nRbWyt2j&#10;VfOlbAJzwpryavEk07xhp6kxqx6nw7p7C/dod3lyK5VwxI2Hpg9x0r7o+FXwk0/4beE9NhtY42uI&#10;4VlkkI+/KVBLfXPr6Cvkn9pHwxa+DfjSRBGkMerWa3EgHAaQu4J49dv4mvsH4WfEOx+JHgKwv7V8&#10;uYkinjP3onVQGB/mD3BFVmOOqVcNCrG6T3KrSaSaNKxsh9sZm3MZCSxPVj71rybpNwUx/LjC7cZF&#10;U9uy4jZOvc56VauQVdT3zwRXz0bHOm3uEtuwi+ZMc9c5qrM7E7RtwvpUk1zIWJboOlQ+Zg4GPl5x&#10;Q5ILDLiKQLuZtozn1qJWSR+dxx0z3qYRtIvzH/69Ri1+ZiB9KzavsFxFLSbv1ryb9szxh/wjfwda&#10;1WVUuNVuEijXPzOqncxHsMLk9Ocd69K8XeMdP8CaJJqGp3ENrbxjJaRgu4+g9z2Ar4o/aC+NVz8a&#10;PGH2kq0Om2amGzgORtXPLEZ+83f6Adq9jKcvnUqKo/hRpThd3ZwhG5txJO45oU7jx06EZppb93in&#10;Rp1bn6V9rGPQ6tCaKEED+Qq1FAAB0+p7UyIZC1N5ixmt4rQzfkPEa/4Ur/1pkjSR23neW3lZ2hyP&#10;lJ7jPrTdKs7zxLq8NjYwS3N1cNtSONdzE1nUqRhFylsHmx32jypf4m2nP0H+TX2B+y14us/Evwms&#10;7ONlFxpeYLhAfmALMUbHoR+oI7VlfBP4Eaf4H8F/ZtQt0uNQ1RM3pkAYfMOI/oo/XNcNr3w08Sfs&#10;9eJptW8OySXemqMuMZZUzkrIo+8Bx8w6DnjGa+VxeOjjb0UrW1T8+xkpcysfRgja1uF4O1jxW5fW&#10;n2aG3mUcSLgfnXiHgP8AbC0G5slfW2ksLhQAYjCzxscDlWUHj2ODXqPhn4vaR8TdP3adfWskceG3&#10;HdHs/wC+gP0HFePVwFanG8kaxw7cTdupmgjjChtz9/Sn287SOEhieaX0A4H1NZfiH4leGfBNjHJr&#10;WqW8atwqRt5hbrkkKCQOOuMV4l8Wv+ChVrpds1n4P09ZG5U3FwuFGD2UHJ+pP4Vjh8urVXZJjjh/&#10;5j6Tgkt/D+bjUHh8zB4B+VM/1ptj4oivYmeMbI1fC8cEYr49/ZW+KHir4rfFWe01jUpL3TYIJtQn&#10;WbnYQMLtPbLsvHTjjFfSGm3rLbMFPytIT/IV2YnCKg+TqXKSirI6zULzzD22sO3UVGhVAyqcsvPP&#10;eqcN9lVY4JbB/GppFJk+vP0rzZJM45SROC0TKrA7icn2pVvViYr94Z61CZ2X7vr8wpECuAw6dves&#10;vZroZ37FldUUt8wyO/FMkuUm+7u3Z4pvlKx659aVI9h9DWXLYuOu5YW4VMLu3N61MYVm5/irNlhw&#10;26PrnGKsfao9MsJry9mW1tLVDJLK7bURQMkkmpp0XJ2ihWux2s30Og6Tc3VxIsVraoZJJG6KByf8&#10;96+Ofj/+1RqvxMkutI01jp+ghyhCn97dgdC59P8AZHHrmq/7RH7Rt18VtZksdOuZo9BhkOxFJUXR&#10;B4cj09Afr9PMY4lz9361+gZPkcaP7yrq/wAjVRs7kcFp07j2qwkAUU6FBs461Jsx97n1r6flHcrm&#10;LA/WnJDuH9fWpSu4/LnGMUuFA+bjtn0pWZXMwSLaN3P0r1f9knxqvhn4ljT5mCW+uKIck8CUcx/n&#10;lh9WFeWMysMds/nUltO9rOkkTmN42DKwOCpHcVhiKCqU3TfUV+5+gVsoRnqYxidcD5eOcV4n8D/2&#10;n7LxRaWuk69KtrqSqEW6kcCK6I/vH+Fj+RPvgV7BLquyL5R16H2r88xGCqUJOMkZMqa9rjWyMqqx&#10;yOgHWucvtKk1fT3VvlkZty7zy1bGJr+5287nOBzyax/iP400f4S2X27WrwpI3+ot1+aSY46KP6nA&#10;FGHwM6vQ2o01Lc0vAvhNo8TXBEMKHLdicVY1/wDaW8L+E/EMOh2t9Fcapct5SwwHzDuwT8zDgdMY&#10;JzyK+Tfix+1NrHjwS2tvI+n6a7HbBCcFh/tH+L8ePavOfCPiebw54y0/U4/mmtLlJ/m/iweh9j0/&#10;GvYw+S8qcpm/KoK0T9CtL1u8lmllvpFWST7sa9E9s96tHWvOYBsBl61yvhzxH/bujW16I5ITdxrL&#10;5bjldyhj/Or0LG2nbkfMMV4ded5HJKpKW5sTtFeEMpKt32nrTktJIU3Mw21RS4bjAxH19MVMl6zl&#10;fmO3sKxdiLJbk8l03lMf4cce9RNNI5X7uMdakdPNOM5X+VRtHsbDdF5rnlK7sKWpXaRl+Xlvehdy&#10;4x82R1NTXD4A2/eXqcdayfGHjfT/AIfeHZtQ1K4jt7ePgFurHsAOpJ9AK6KFGVSXJFahFJs0Lq+j&#10;0yymnnkjhhjG4uxwFFfM/wAcf2tNQ8W3FxpXh12sdLjzE1yrfvbnB6qf4VPtyR37VyPxu/aI1L4v&#10;6h9nRpbPR4WOyANjzeeGfH4cdBz9a4aAKvFfbZbkkKNp1NZfkbRikTxQ5/Ecmpo4fXhWpsTfnUyE&#10;7hnt7V9B7OwD44KUQ4H+eKVWH+e1PXBqtSeYaYVJ9aDApHyjHYVIJFOFBokUQyFc5Oal3DmZCkZj&#10;IZdwbPUV2Pgb4y654DZfslw0luODby/NG34dvqMVygdc+3XGaN468e2K5MRgqdZWnErQ+kfBn7Ve&#10;h63brHq0Umk3HQsMywn8QMj8RXYw+ONC8SwbbHVtPuX2hiiyruA+nWvj/wAxQP1xTHlD9TXkS4do&#10;t3TIcVe59fie325+0QDjGfMFNXxnpenO0c+qafHIpB2yXCKw/DNfIYcInH6Ub1YZ2j3xXHV4ZTfu&#10;SJaufXWr/Gfw34YtftF1q9lIvQRwyCZm+gXP68V5V8Sf2uZdatLuz8P7tLTHyzyJvlnPAwB0Tuc8&#10;np0ryDT/ALLPfQLeectr5g80xY8wL3xnjP1pmuWtgmrXP9n/AGn7H5jGDzyDIE7ZxxmuzA8P0qMl&#10;KerNIwSV2UNQvZtVvJLi6mluJ5Tl3kbczH1JNR+VtBqx5AXP1OaPLUetfQqHYOYr+UQeB9akSDJH&#10;uKsIFjX3oBG7tVKIuYjS2Uc1MqA/4YppK7qkE67eKYcwBMHNNeHn+VDTbSMUiTc+v40ApdxCuB0q&#10;OROMnb6cU4zH/wCtmo3l+X260A2trle5GD6e1fTn7H1z9v8AhbdRsyt9nvmCrxlQUQ/qc18xzS5P&#10;NeyfsU+NIdM8W6po82FfUYVlhyf4oycqPchyf+A14eeYZ1KGnQpq6Pof7Iu1zjOP1pIYQlvIpGfS&#10;rjL5W7H5etNeNg+R0b0r8/1W5j1G6cEYqykgjmtBolvA2/8AdyLwX9frVCycW8uGySremARV8D72&#10;0/Mw6GhSsTd3Kb2zW022R2bPOR0NW4Si/d5zSQp5o8tlVueKZJbtbltvzL39amVNNaAX8CTnvinJ&#10;ICnbdis9L0lVPdT3qeK5VzxmsvZtATtJtXb823p0qNuR1PsO1L/rBjOD9aik3b/wwKLPqUpaDZ1J&#10;iXauCvX3qrIpBzu+uRVpm3YwTUZCsjdmH6043JbI441KFcls96mjtxGvy8t71XQeVw2dueCKuQBW&#10;OeMDpVrUNeg0xMzDjCrk5rk/iz8cNB+EWlAajcNLfSDMVpDhpG64Y+i8dfyzWT8ef2l9J+EFtNYW&#10;7x32vEZEC8pBn+JyPboOvQ8Dr8b+KvEt54y1+61S+laa4vJDIzHtn+X0r38ryWdeXPPSJpGFtWdL&#10;8X/2gfEXxbv3WW7ms9NwQLS3cpGV/wBrH3ug65/CvPm08FqvlQvbnrTSjHnbn2r7ajhYU48sFobJ&#10;9ClFF5QK43DsRUqpklf4ae8e1fl+XsDTUZv7tbezEyaFcdPrivWf2VviavgfxVd2N1J5en6wqrLn&#10;pG6klHP/AH0R9CT2ryNTj8KtWN7Jp91HNHn5Tnnv7Vw47Ce2ouAvI+9BIrL8/wAysByKs2EihPLb&#10;mNuhzXlf7P3xX07xH4ItdPuLyGPULPKeVK2HdBkqRnrgccc/LXfXF5HCOsi+xGK+DlQqQlyNamWx&#10;2ltdrNDBGSu5ZFA/Mc1elts3Uq/7RA9+a5b4a+LdK1rUGibUrNZoQHRdwYsc+2cYPrXZ+INat/Du&#10;myXDFMnLH2NaSp1IzUGtWdNOhdXEugtpZrGzKv8AE+azbDW4bhWWJ9pjOOF61yVl4ik8bzT3Uk22&#10;zt5PKVFOfMfvn6enuK2beURW0e0Ywc/0pSw/I7S3LnUgtIl+5keQl0wyr781Ve5Y/f4OajacyA/N&#10;lvWia48z73z96wdM5Ja6lpZ49u3Oc1E6bSxXpnioJtq5aP7rHvU0MhEW4+nSsZRl0ISuAi3Hvjri&#10;k8gFSw43DP0p/mBG3A7ue9NlfLf7PpVRuIjOUO35vU+9DIpPXjOakkn25XjHtTQfQHPbNRK5XMyO&#10;S3ZR83zBadGY93Hpnr0o1LV7fStNkubuaK2t7dS8ksjbVRR1JNfOPxX/AGxbq7u3tPCsf2e3UFWu&#10;5kBkk56op+6Przz2rqwmXVsS/cWgWue+eLPHGj+AdMkvtUvIrOFASFJ3NKfRV6k/Svjv4p+Ov+Fk&#10;/EDUdaWD7NHeONkeclVVQi598KM1i3s+qeKpbrUbya6uzHhppnYsVycDOffA/GjUdH/svU2tlure&#10;8X5SJYSdjZUHHPpnB9wa+zyvKYYX3m/eZsk7aApzz0qTnqfyq1c+H5tOt7iYz2qy284t5LcSbpGy&#10;CQ6gcFeOue4qiHZS3fA9a9qMV0Jd+pNkL069qaSv61Ch449efanL0+nNVy2FcdLUD809xlv9r69K&#10;jfnqO1VysasQuqjkd6pzRcnp/hVyRWCf0qvJGxX9eRQ4A5dimZOe2f504S5P9TTZrZgp6cdRUMis&#10;h+Vv0rNwKuWM7JN1eyfsq/FibSfENv4du7j/AEG+crDvPEMh6Af7zYGPf16+JrISPxp0UjRsGVmR&#10;lOQw6iuDG4ONenyMHJPc++Jl2SbvunHPbilnbaBIu3/a9xXkfwG/agsfFWm22i+IpFg1SNREl05C&#10;pc9hk/3vXPXr7V7DHb7lxGwkjbnI7V8Ji8urYd2kjFxCK4BVcEfNz9KmR8Ff9o9qpoPKbp8ueD6V&#10;YD4O7O7ac1wxvceiLytvXb3P60rx7SD296qQzsyFi30+lc/4t+NHhrwhbs15qkHmxnaYIWEswJ/2&#10;Qcj8cV6FPBVasbxQlG+x1sBWZ+/HFYXiT4o+H/BM8y6hq1nDNGCxhMgMnH+yMn8K+d/ij+03rHi+&#10;4kt9JafSNPGV/dtiaZTj77Dp06D1xzXl7b2kZ5GZmJ5JOSa9rA8PN+9X+4rkPePiF+2I92JLfQrM&#10;hSCFuLjjB9Qg6/j37V4xq+uXfiXU5Ly+uJbq5mOXeQ/5wPYcVn8r26U9IsMS2elfVUcPCnHlgrD1&#10;HMgx2FNZcH+tO2bRwSaa6kD19q22K6EcyAJ92qzDYDjirMiEj1/rUMsXyn6U+gldMo3C7wSec96+&#10;of2MtTh1f4T3FiNvnaZePvUHna4DKfz3D/gNfL9xGSevbtXffswfFP8A4Vl8R1jvJvL0vVF+z3BY&#10;/KrdUb2weM+jGvMzTCutQajuPWR9ZvA2xgo/2hU25lQk/wCrOAadLMhdGUgq3Ix3zSSzosO3PIPT&#10;Ffn/ADOL5WjLlZdtbzbEqv1IyDjgikluNv8AwE5rNS/y47CPgUxtRZmyOlU2VqaVxP5rbl5PTPpV&#10;X+0mt/vfOoHQ1Te8bG1d23PApvmeYNrHtXPKTJ2Ln9txOrD/AFXHINR/bIyuFkDDoTWWy4uOre4z&#10;U3kLKyn8cdzWfNdCcjTJG7HUetNKBl64681QS2ZmbbuUexot7qRG2thgp5z3rNzQvM0YnYptbaMA&#10;fMDU0ETF1+bK1Bbyve/KqfN2A71NBbTKfkVuf4a2jCUleKK9S9AgGNrAljXL/HjxpdfDX4a3WqWa&#10;R/aN6QxlxlULHG7HfHp/PpWv4i8TaX4KsludWvYdOjYfKHb5nI/ugcsfoK+fP2kv2jY/iVp0eg6X&#10;Gy6XFKssk8oxJMw6cdlGc+p46dK9DKsvnUrx54+75lRg9zy/XPFN54o1Wa8vrh7i6mO53Y8n2HoB&#10;0wOBVXzyetVQnz/z9qdtZTwW61+kU6MYrlirId2WhPnv19+lO8zd+FV44mc7vSpFiOf9oDrVKIix&#10;HNj71SJOB369vSoUj9vxqQxE9W6c8VdkW2SLOvr7U3z/AHFIIW3/AMOG5+lIYd3amrEczFMgzjNR&#10;vJx8velaP5fU+uajeM56UKwb7EMr557elU5Z8j+73q5PjP8AhVG4G/NU9R69Sjez/Ie2aps+59vT&#10;jPFWbmIlDxu96pOrB1/hA4rlrR00NFI/QL4b/wCh/Dvw+vb+z4CPUny1rdD5gb/a61yXwP16Hxb8&#10;J9AuI9v7uyjidQ2cFVCkfpiusMGEb07Cvy/FRlCtJPuYPexNY33kQ4ZfarWqWk9j4ejvsL9mncqh&#10;B5rJlfCld33hxRc6xNNo8Ni0m6G3JKJ/dz/+uuWcp3SQJLqUriRbgFW6NxVK2le3dl3/ADR568Zq&#10;1CmSx6BffrUN3D5sgZRh+5xwRWsZdGQr21KtzfK8/wA/DYyGFRwatNbufMHy/wB5emKDErKQ3HY5&#10;7VVntmjhOG9h71Vrs0i+5rC+jkVSrfe45oby7iLsxzzWDFcKkeGUjB5IPardrPtk+WTcrHoadhkW&#10;o225iy4A6fSqNxpqvGwkUbuz4rSuHKr+843H5SOhqj4g8QWXhqwafULmO0hyOWPzOfRR1J+gNTya&#10;koy30oNJ8jbsHvV7TfDE8x3LuWPOM44rzXxh4rb4lX0djB9osNKj5YA7Zbk/7WDwo9M/X209L8I2&#10;9pbrCi/u19Sa9TB5ROT5qrsjeMWzsdf13SfAt/HHfatbQTSDcEyWYj1KgHA+tb3hPx5ourr/AMhL&#10;gchhbyFW/wDHa83uvC1jcXav9nj+XHIXk/jW5odktufLjjHlj7o9K9X+yKEXfcr2XWR6VJ4m0Kxi&#10;85b2R3UZ2JA4Z/YbgB+tcfqfiObxTrTTbGji4WKPOdqDp+PUn3NNt9AknbczMy9s9q3NO8PRwduf&#10;Wt6eHpUtYo0p07fCZkVg8nDfL/Wrdtpnn/Kq7mxgADrWkNN3Ngfe7VNBpshkBXIZeePbvWnObxiY&#10;s2lNBMNylZI+oPYVft5NgG1tv8q6C10BtR3SSNu3cMTTJPAKhT5c7L9aOaLVmbRoy3SMOWV5W5kJ&#10;9hTG01pR8yFgehrdtvA8kcwJuBtz2FbkWmRRRrHtVse1TdIqOHk9zg5NCeZNm3KtwuR1rZ8O6YIb&#10;CdWVizYjHFdKLCMfwdDkU6G3W3LBR95icUpVFbQ0hhWnqYeqaMrWnlQ2wXaQN/c1mf8ACITRKzSL&#10;+Xeuz2KT92m7AW6CmqhcsKn1OIuvDhVwu3qM1k6vohggmXZjzlAP4c16YbZSfurVa/0SHUF+dOcY&#10;yKqNRGUsG90z5F8X2f8AwjHxh0e+UbRJOqOfxx/I1h/txaPs8TaLfKuPtVm0bMO5R/8ABhXq37Sn&#10;gCXSmW7VWaOBhMjqvcYz/KuL/a6sV8SfCfw/rEbDMMzI3PVXXP6ECvTjL34y7o41Bw0Z8o6gu4tn&#10;jtmsLUhujbn5u2e1dFqiBiRzzWBqKnn8qc9iznbyPfJjv0PvR4o8N3HhqW3W4/5ebdLiMjurjcP0&#10;q/aQq+rxq38TflXov7XfhuHSbLwHcRp5ZvPDdsWwOpVnX+QFcUo6nXTkcB8Kpmh8a6e65GJlx9a9&#10;8+MdkJPEELN/FCD/ACr5++GxA8T2BbtMuT3PNfT/AMX9HU3WmyN0ktgQR36VlT+MzrXvc+MfBz7v&#10;BOjgKMrZQ8+vyCp7n/W/jVXwXdL/AMIbpPb/AEKE/wDji1NeyB3X5qxjZNM7NT6G+Ol7oml/su/C&#10;3TbFrc30tncXc4X74Z5cEn6suPwr1r9nLS5IfhFov3lja3D/AFJJNfJnj/Uln0bwvbxyrJ9k00B8&#10;H7rNLI+D/wB9Cvqz4WfE7RNI+HOj2E2pWySQWkakbuh2itVLq2ZzTa0O5ubJdStZY/m2yKUP0PFY&#10;MHwhk1OGOH7dcLHHH9nhj7KrYGAMd+BVy1+IegkYXU7Xb1HzV6d8DXsfGOu+dCy3cFnE8zFV3Irq&#10;Mrk9sHB/CorTSpto56iaR3mj6JHoekWtksjzJZxLCHbq20YyfryfxqUEWsicbVzx7UqsH8z5hjd0&#10;qMvuY8e4J9a+Lbbd2eTLV3ZoLPg7f7vXFE9t9pVW/LnNQ2b/ACL+vvV6NN0a/d9citIku6ZJ4YLG&#10;eaTd86jZz6VqNuC88571n6UfIkl/DkDrWpLL5pwrZ4yfSujdA7mZLJ5czK27a3T2pbXdGbiYdFXY&#10;pxyS1SXkPmD7vP061IyGLSbeNV3PJIXJ+nA/rU+QR8x2n6dtiGP4uWzUywsA+7naf0NXrDTnEa9T&#10;kdcVIbLyL3Bwx2nIx/OqcEl7wnd7GUtq0pKeg4rI8fXWtaH4Kvp/DcNlca0q7YY7ptqMCcNjJA3A&#10;EkZIGevpW5f6vb6dGcETXHYL2rNhtpb+Yy3B+9ztzwKzv2LjJR1PgH4w3Ou6v4mvrPxWmoW2qNtk&#10;H2v7zgdCh+6V6gbeK5XSPDF1dzRfamh2x/NuT7zqD/kV+i3izwTpPjOL7Pq2n2moW6kMEuIw4U5z&#10;xnp0FcXcfst+BFvPMXw7CC+SwW4mVRk9gHwB7Cj6zFM7I45qHKeQ/sUC5vPi1qNxFFIbGz0x4Wm2&#10;/IrtJGQufUhWOPY19VQXGRuY49PpWB4Z8N2fgrT47PS7O2sbSIjEcMYUE4AyfVsAcnJOOa0pIHkY&#10;OzZ3dB6Vz1J875mccpdTRN1xkN930p0N1vGW6fzrPt7dt21m7/nU5ga24Pr+lYSjEnQtpPkdx3xm&#10;g3ny7tp/xqO3tvMI+bsM1YFuAF7/AK1k4pOxPMkMS4ab7o+XPX0qzDaMV+X15NOit9ygbdvepiv2&#10;dWZsBfU96qlh51ZqFNasqKcnZDdQsYP7GuGuNvl+Wwbd9K8p/Zh8PXFj4d1jUbyDy5tW1OWZHP3n&#10;iB2p1524HHtXpurWKagyRySNPGg+YD5Uc+mO4+vWlhjWGMKqqqjgAdBX2ODwscNSdO929+x7eDw7&#10;hrIq6tA1xYSpjOBlcd65PVC11Zsn8WMCu327lNc9faT5eplNuFblTXQtWa4mOnMeM/HjQl1/whMx&#10;XdJComBPUcYNee/AfVv7LliXC4mkktnGeu5Nw/Va988aeFJLiwul8suqqU/Pkf1rwnwd4VfRvCse&#10;oKp/c63HFJ/s4+XP47q76duRpnlyi73PUvgR43aDRLVredre6s5ZIVZW2shBOP0rU8GfE2+1bxZJ&#10;peqRiR7qN7i0u0XaJQD8ysBwCOeRgcV4pZ39x4O17xHDExX7FOt5GB3Xdz+n8q9b+DerW91eMt18&#10;zWNwXV8ZZYZucj6A/pXDmGC9rC33EzjzI9Gjfe6/whTk571Is25+cH0p17ZrbSvtkjmjPKujbgwq&#10;EIG3c7Tjj3r42tGcJcskcLvsySOTAG8Fl+tWUXMIVerHk+lVdxb5fal3FBgsWHb2rPmug5hzFmJ/&#10;2fT0qP7RxhWbHvQjEN3waG3bvlXpznFTyoFca8qg019yRrt+ZicVIBlfugN3NMuJFs4WkkkWOGNC&#10;7Ox2hQOpJ9hSjFt2RQqbbeHdI4XjJJPFeR/HH9rXSfht9o0vSz/aWuKowFwYbcnpvOeoHO0e2cVw&#10;f7VH7Qep+Tp8egXkNvp98shSaM7ppEVtu/0UNzjjPHUV89pE9xO0kjGSR2LszElmJ5JNfX5ZkMHF&#10;VK2vkbqm0tTW8U+KrjxzqkmoalJJcajcfPNM5++c8YHQALgADjimWIDRbf09Kis7Nt3+9yauQ2zR&#10;9O/P1r6ynTjBcsQbfQk+zrF0Py4zn39KmUqqY96akLOh9KFtmLseneqjG+4myeG5Ct+hxV+6ubN9&#10;HtRbrMbxd7XJP3FGflx+HUnuayDbMB/vHkdKms7640yGeOJmRblDHJ/tL6UOPUqMmhr6jsbHXnrS&#10;Nf8AmYAzk8VX+ytM4Cru5/OnXVvJax/Kpz0zjpUWWxXM2e1fsX6Dbal8T5ri4RZJrG0aaDPIR8qu&#10;frtc/nX1aWWJGGPcD1r5C/Yj16LTPihLaSsyyajayRwnsWBVzn/gKH9K+snkYrn73HPtXw+cSlHE&#10;tMxlJ30G3F3sfAPye/Y0wXjIMK2VOenNVJJd+e/NV2mMTZQFemBXle0Zjpe5auHWUfNGrc9QKq3U&#10;EbIcRt8xz15FTJcbl+vvT4kL/wAOcijmvuVGTZQ/s+OQ5+bd0Az0pz2o2r5attA5zV17Pacq3bGD&#10;VfUtWtfDunTXV5IlvBboXkdjhVUckmos27IGmJHp4VZGY7VXnJPC14D+0D+2/Z6Fp+oeH/DbNdXz&#10;I0DX6H91CTkHYf4mHqOOnWuB/aA/a41D4kXzaT4dSaPT2faiqh824PTJA/HA7e9eF+U11OzSN83L&#10;Mcck17+XZTf95WXojanHqwDtMNwz61cgsJ5ZlhZZFkbjDDBOelA0aaKSPhvmIwR0xxXqXwW+A/iD&#10;4vzPcwx+TZW0wRry4+Vdw5wvdjx24HqK96rKFKN5s250jyp7WSI7W+8Oo9MU230+61a5SO2hmuJp&#10;GCLHGpYn8q+qLX9h6O0SNr6+ku2BJcRARAknPOdxI+mOtet/Dr4KaD8N9PdNP0+3ha6YPIFXce+M&#10;sck4z3NcdTMqMY3WpPtkj5V+Hn7Gut+JZ/M1ab+z4WXISP8AeOx9z0H619GeDfgNo/gwJJDawzXC&#10;qirNJ+8kOFx948+vHTk16BcWqtB8qjav6fSiKxVYFKtz/I14uIx1SqrLRGMq0mZlvZGFx/BtHPtT&#10;HlS6l2x4IHBY9Gq1qu4xeWo+6MMwPWqttaqI/p39K8WcW3uY3uincKstwysh9FUdqmS03FVX5VjO&#10;T6VZiRWnJ4wvJY9qpTXvmkxx/wCqJ5PdjVeztuEUWk1EiMwwfcPDMf4vp7VDqGpW+ladNPkRw26l&#10;pHZuDUX9qLbMyxhS354r5u/bD/aGjvoJPC+h3BJjfbf3EZwpx1jUjr6H6EV14HB+3q8vQ0pwcmeY&#10;/HL4x/8AC1vis2pxfu7WAx29sSMZjVid34lifoRXr37KXxMb4e+L7r+1/Mg0G+ZLWO5Mq+XFM3Kb&#10;lzkA7WGccZ9DXzJYWUMtxtmZo0VSRsGSx7CtOC6mkfMkkj7cdT6dK+xrYGnVo+x6dDrlFONmfqEk&#10;omCsv3TjoamVvOHzHtmvh74M/tX+JPhrZR2cjrqmnqMJDc5Yxf7rdR9M49q900P9uXw7fwR/bNN1&#10;K3myAwQq6jpzkkH1r5PEZRiKbsldHFKm76Hs8/Td1U9TVdYFBb73tzXEn9qfwK1sd2qS7ev/AB7S&#10;f4Vn337XPgezh/d3txMw7C1kGf0rmjgcTJ2UQjDoz06GLey/w4Fch8WvjNpPwp0uW4urhd68Addx&#10;/ugd2PpXkXxH/betzpk0Gh2txJM4KpI6eXGp7HruI9sDpXzX4r17UvGWryXmpXEt1cSEkljwPZR0&#10;A9hXvZfkVnzV/uNI0knqa3xi+M2pfF7xRJqGoSSLChKWtuWysCf4nuf6AVyS3Bm/vYxxTk05mf5t&#10;xbpU4sfLIOPlr6WFOMUkjbbRDE4O4fj71OshUfypPL4/i9AfSlKYGa1skSSR3Owc8VHPfEcn8cVu&#10;eBPhvqnxK1f7HpkO/aR5szfciB/r14HJxX0p8Kf2KNF8J+Xf+IVbVrgEFYpRiFT7pzn8SfpXFisb&#10;Ciry3G7LVngPwn+Cvib4v3scdrbTWukq+ZLydSsKjuV/vH2FfWXws+CWh/CLS2i01GkvJgBPdSDM&#10;svrz2HsOPr1rsE2xRRw28aQwR4GFGAAOgFDwguSD985PtXyeMx1SvLXRdjCUnIhuLbyYVkO0Dp9T&#10;VHxAFuLaRmbPbHbFXLmXdtUfw/zqtdJlW6Fen1rhlsZWs9D53/aU+FdroumjxBptuIlyPtsKD92w&#10;PHmAdiDjIHB64zknyDQfGWoaRerHpt89vHM3UvtUcc5z0r6h/aQtf+LG6tIMD5B9fvCvj6CPfjGR&#10;X2WV2q4aKlqdcJvlNnXvFtzrS+XcSGaRWO5/MZvM5/L8qyhEZu23vToLbHrweAKsQ2mOFHPevUjS&#10;jFWSCUm9z3D9hJIbbxV4gjJRZrizREBOGI3En8M4z9RX0lpELbNvTaTnPbvXwn4d1u98I6vDfabc&#10;SWt5bnKyJ/IjuPY17h4T/bTuIYFXWNJjmnVcGe2k8sSHjqpBGevII+lfP5tltSpL2lJGco3Po2Mg&#10;IvPKj9aeNQ+YI5+b1ry3Q/2ovCOqupbUpbFm4ZLm3bg49V3V01j8RdF1yETWevaHJHkHDXixt+TY&#10;P518vUweIi9Ysy5Gdsj7gefxp0Hy+Z1wT09656wvY7uMXFvdWixvyGFyhVvoc81ZTXLazJafUrGM&#10;L8zEzrgD35rP6vVeiixcj6G5bNv6hgB0qt4m8Q2vhvRpr6+uobOzt0LyyyHGAPT1Pt3rz7x/+114&#10;U8D6ZOLK6i1zUkBCQW7ZjLdOXxjH618o/EL4r+IPitqDXGrXjyrk7YxwiD0Ar0sFkNes+aasjSMb&#10;bnp/jD9vnWG1+QeG9NsIdOjJWOS9jaSaT/aOGAX6c/WvP/iN+0V4u+Llu9vq2qP9gZt32O3XyoPx&#10;A5b/AIETXHw6ZsVe+Pxq1HZY7fSvtaOX4eklyxV0WrEEcDMo7cflU8MOT/vcirMVpsPr3qVIQB04&#10;rvVhWIFjIp6RNjFTqgPP8qVVz+FWLlKzxn9etHlc/wCz0qyEzStDjnFIduxW8nj+7T1gOe+MVMVw&#10;PX2pyjb/AFoTJ5W3qQhc/wAXpXR6N8WvE3h6zW2tdc1CKBQAsfml1QDsAen4Vh+WH7fhmkK9vfmo&#10;lThJe8ipR0sjpJfjn4uKf8h7UPbDDj9K5fxX4k1LxfffatSvLi9n27Q8rFsD0HoPpTiPl6Y9qYYs&#10;URpxj8KBXWhh3OlndmohZtH9O1bzwbh71GbHIx3puN1YD6k/Z4+MFr8RfCsNrLst9W09Filj3f6w&#10;AAB19j39D+FeoC3by9ufmUcelfCWlXF74c1GO8sbiS1uITlZI2wf/rj2PBr1PQf2u/FGlWax3EGn&#10;XhXADMjKT9cHHPsBXzOPyBTfPR0J0Ppxc7Ocrj3p4jVipxt5/P3r5+t/2074Qr52hWjyfxMlyyqf&#10;wKn+dTf8NqTH/mX4cn/p6PH/AI5XjyyDFE8rZ9BmVoFHRt3fNVtd1uz0Cya4vLq3s4QMtJNIEX6c&#10;18x+Lf2tvE+u2nk2S2mlrjl4ELSH8WJx+HPHWvLfEmv6t4svWuNQvrq8mJ+9LIW/nXRh+G6stajs&#10;OMO59DfE79tTTNDVoNBtf7TulyDNKCkKntgcM3f+7+NfPHxG+J2tfFPXPt2rXLSt0iij+WKAccKv&#10;boOep7k1npp2fvd6emnbT0r6bA5ZRw3wb9x2tsU7eFj1B/rVyKLDevFWEtcNz0FSrb49vUV6S02D&#10;V6EUUZqwB0we9KkYQ9P0pyKufp+tVzFcttRjKR7H+dSLG3ld/lHapIwmfmDM3bnpTmJVdqlgD196&#10;TZLRCox0z78U6U+Y55oIJ96AvHpSFZkbBlHH0/ChE21IcH/e/nR8vf8AnVPYfKNz834Unl5PTHtT&#10;wMn1Gakjn8pTgL8wxyO1SFkQBSy0oXaacBn/ADzRsyfu0WDlYxY9o+van7Ny/pmlKZH9aNpztoJ5&#10;bESo2T9aBFn19/apiNx6/Wjbzwfr7VfMh6EQXj3pWTMn+eKcBj/61OVcN/s+9QLUhKFRj88jrTiu&#10;B06jrUjH5vWmtwMfj1ppjI9nHWl8rHTt29akVQfp3pcfjjvTuxqJAVxn5e3SomRgMCrs8rTYLfNg&#10;DGagMefxpp9w9CjNFlce3epNH1e68Maza6jZTNDdWsgkjfbnaff178d81M8OR0zULQ5X/GolFS0H&#10;zaH2t8L/AIh2fxS8H2mp2/yvIuJ4s5MUg+8v4H8xg966GR/LOB3718TfCn4k3nwm8WQ6hbtI1sx2&#10;XMIb5ZUOM8dNw7H19q+u/APxM0v4haTHeWMyMrAAjPzIf7rDsfavh82yadOTq0tUzOUexssjO27+&#10;IdRjtV62kzGB/XrUJTJLenIx3psKtHjurc/SvmpRezI1LDN5Eu4N1OOlTb/M59TnFRyIJVVu3cet&#10;NVGjP95W9+lNXQEskKyKc+n0xVcW0qYZSHXHapxIGJ7sv61JE6pHxwPWqunuBQ+0tF8pVs/Sp0dp&#10;TuZCFBzmi7XBxhiueTRaDMVTyNvQdmKy4ddufm9arXW5pttVfEXi/SfC9u0uoajZ2iJ8zGSUL69K&#10;8x8V/ti+GdJVl01LjVpsHBCmKMH3LDP6V0U8DXntFj5bno3jHx1pnw98PtqGrXUdtbxnAJOWkbH3&#10;VHUk46V89fFv9sjUPEKTaf4Zjk02zcbTdOP9Ik9cc/ID+fuK86+KfxU1b4ua0txqLKsMORBboMRw&#10;g+g9T6nnp6VzkVsR2/Cvr8vyGnCKnWV2aKKRHNDJeymSZmkkdiWZzksTzzT0ssL+HpVqOLmpEj46&#10;Z4r6OMeVWWwMqCy+fpu70GyXFXXjzjj2+lO2ZXHaqDQzzpwkpo0lV+6OK0tihDkMT2I7U5Y9p/Tp&#10;QBnLpCgc55qUaeqn1q5twxzQVBGKlhHcqxhrd9yHbt7io72+kmTazbvcryPxq1OmR2xVWZBjhaiV&#10;GEnzSSuVymZG01ncrNBJJDKhyHRtrA/UVPf+LtYu3jW41S/l8rlN1wx2HvjninS2/HQ9apT2+ZP9&#10;rGaUqUX0GrrY+r/2ME2fA5lG7cdTmZs/7qf4V6ykhVfm5r54/Yr+KFrptnqHhvUJ47fznFxaFyF3&#10;uQAyj1PAIH1r6MWBicfdXHavh80pyp13zdTOS1uRLOY3+UZ7YqaFt4zu2tTDa4Hyj7opqny92PSv&#10;Nvcz1LC7lOCfp7VLEWQ7vwqpEz5Uttx7DtVuJynDdD7VPMHMINpc+w6etK9v068cjmrCxeZ9z0/K&#10;qniDXbLwjpUl9qVzFa2cA3NLIcD6fX2HJqYxlKXLBXZcbk0FvuGT97OadeXFppthJcXlxb2dvCMv&#10;JPII0UepJr57+In7bEizzWvhe0RY87Re3I3M/XlU6AfXP0FeKeJfF2r+Nbx7jVNRuryRzu/eyFlX&#10;6DoBz0Ar2sHkFWprV0HyX3PSf2qPjlb/ABAv49G0O4aTR7Nt80qkqLuQdPqo7Z6nn0ryCC2ycnJq&#10;ykOGz3xTlj2r/L3r67C4aNGmoQHyjYw0UbKD8r/eAPWpIkzz37Gn+Vz8venhQqfzrsKStsOgka1l&#10;V1ZlZeQR2pjJuP6n2pw/z7Up/djB+poSFe4wRKBSlccU4Z3f4UrDPPviq5mO1iLylLf3fWiSLfz+&#10;AqVV4P8AnNIEyM8ehqbsnmK7W/zUxrQbassrHvQU+Xud3pRcFEotZgJ06+lRvpgPbvWkygN6imsF&#10;xg9TQHKtzLk0lQ33eetNGlc/7PvWwsKsrc//AF6Ty/Q9Pap5ikn0MoaRk5ZcfQ9a7n4dfGbxF8O4&#10;0ht7r7VZLwLe4yyKPRTnK/nj2rnPKJHPbmkCkColTUlqHK3ue86R+1/ps0SrfaTfRyBefJZJAT36&#10;latL+1z4fVTiw1g+zRR//F18+hc0rLtH41zfUaH8qDQ9T+I37UF54n0maw0uz/s+G5QpNK77pCDw&#10;QvAA47nJ57V5MIcn+uKl2ZNGPvf17V0U6MIq0VYFoMMI25HalWH5en0qRRx6e+KdnPt71psVuRiP&#10;B5/OnFVI9RRswRTgPlqkS9BpjwOOnekZMc/LnpT9vy8f/rpChz0yBQBBJGCn86ruox9eg6VoNHj8&#10;KryQ5FAGfcRqemPSs+4j9uM+tbEltu3fL0qvNafQVWgHpHwV/aqvfBaQaXryyahpaHbHPnM9sv8A&#10;7Mo9Oo9egr6Oi1yDXbOK40+aK6t7hBJHLGcqwNfEbaXub2rW8JeL9b8DXSyaTqFxZ7Tkxhsxv9UP&#10;yn8q+fzDI6deXPDRhJJn1/I7xPuyd3XmlivpLkbSu0L/ABV842f7S/jCCRS11Zy4I4e1TDD0OMGu&#10;g0b9qvWIztvtL026jJ6RboW/PLfyrw6mQV4/C0L2Z7tGJFHHzbhwc0tvGztvZfl9OleQf8Nb5XaP&#10;DsS+/wBsP/xFUbv9rPVJLeZLbTrG3aThHO52j/AnBP4fhXFLJcW3oiPZyPaNUkW0tZJpGjhhUZaS&#10;Rtqr9SeBWfo/iLS9UJEOtaPM0f3tl7HwPz9q+afFvxG1jxrxqF5PcBeik4VfoowAfwrn9h9Grvwv&#10;DblG9Z2ZSp23PsS78b6LoEP+m61o8OMtg3SFiB1wAST+AriPGP7VnhvRPNj0y0l1q4+6HKmKHPuT&#10;z+Q5r5y8pnj6n603yjzxXqYfh2hTd5ahyo9jP7ZOpBv3Oi6fCuOiyPWbr/7WPibVIRHZra6bgcvG&#10;nmP+G7IH5V5gIj16fXvUix7eetevTwdGmrRiikTa14hv/FF4bjULy6vZm/jmkLsPbnp9OlVfLz/9&#10;apvI+b/ZNSRwbO1dCilsBDHEA2MHr+dO8jbU/l4X15p+wKD7VcfMVmyEwc8YA9PWnpAoOemanAwO&#10;veh2VjwuKObUOUjWPHH+RTtmI+F24/GhRtYgfrUgyaq4bjGAxjp3pGTBp2zL9KngWMN+8Y4A4x60&#10;rjXmVhGuP9r3oaL1G329amZhu9geCDQ4Eh9+3vS5mVy9jLuYc/8A1hVSaLa3fpWtLCpVuv8AhVSa&#10;3wf/AK9bKSJlEyZoMsfp2qjd2m1gfU9MVtSWwZjVWW03HBz+VJ2Yloew/sY/F+Pw5f3Hh+8lIhum&#10;8y1BPy5/iUeh4yB35/H6nUCSJJFO5WXIYd6/OwQPbXIkjZlaM5VlOCp6ivX/AIW/th674PggsdVh&#10;XVrKM4Ls2yZVPv0OPcc+vevmM4yZ1n7Wl8QpJPY+qLqHdIrA8frVcw7cs3HNYfgb4zeHviXbZ0vU&#10;FknVdzwSDZKn1B/mMiugINwDtYNxzivjauFq03aUTGzRXeNpCduMdSKqySsPl+7z3rSS0/uj060y&#10;WHD7eMdCMVjqSjIvI96M23d3zVO5+4AG3Dr16VvNp6sh+9huPpVP+xS2VK++6nHmb0RWtzCm+bb9&#10;7aevFQSxtaynafl6r7V0C+F7y6mXybeWT1IU7ce9YPi7UdL8AWsz398txeKeLKH5mJ/2m+6vv39q&#10;78Pga1V2SNeVkXizxjD4W8HXF9dLvWEbkjzgyueFUH3r56/tTVPG/iEXmrTS3DbiI0J+SJSeijoB&#10;Wl43+Jt/461M+escNrFlYbdPuqPU+rds/wAqd4VtpmkQKvQ5z619FhsmjT96pqzSKS3O60DTbfTo&#10;F2xqkjDPNayIwi8x/l3dBVDT7U7dxyW7c9K2NH0mbVZtu1tq9a7rHT00Es4o5ZuA3HHHNdn4a8N+&#10;eq8bM9CwqLw7pMNvKF8sNtODxya9A0e2jSBSqbOORisak7bGmHpOTsYtn4cMUhVkO4DrnANaCaBz&#10;uXj1U1rFdwHpTu9Y+0Z6McLFbmadATOd23virUGmRwsGx8y96sEZNHep5maxowWqQ0Ls6U4dOcUH&#10;8KM5qTQMUcCijGaAAfh+VHGaDSA/NQAvf1o6Uuc9xSdO4oAO/ajPt+lG7mqerWlxewNHDN5O7+LG&#10;SKqKu7MUnZXOd+KWpWV3pM2lv5c1xdqU2cHYD1PtXyN+1B4h1CyhtdDa3aHTbX54Sf4+1erfGDS7&#10;7wHr32hLiR5JJAXZzneM5/xrnP2v9LXVPhlpOobB5kFzsLezIf6gV6mHhGElF6p7HkVqjlK58l6o&#10;25sj6AmsHUlY5yo4Paug1Qbd2d2Rke1YN+flbFdE46BBqRlW7bdSj46sK9T/AGxrjzfA3wz3bv8A&#10;kA9+ekzivKS3l3ithm2nNd9+0l4lh8R/Dn4dNGw8y30ueCVf4kK3L44+lefU+K5009rnB/D9seIb&#10;Hj/lsv8AOvq34gXCiPS1m2vttht3fhXyd4Dcpr1jwW/fL/MV9P8AxN12MS6b0GLYDB/CsqavMVSV&#10;z4g8Hzn/AIQ3Sf8Aryh/9AWr2dzgehqj4SgaHwdpO4f8ucPT/cWtGJd0ij1NZHVzGjd6fPZwwPNu&#10;CzJvjJ7ryP6VNZXUqHG9vwNdR8TdE/snRvCzf8/GlCT/AMjSr/SuVgUlgfStYx0M9Tc0y6k2bdzc&#10;5NfoF/wS8aHQfhdPcXrrHaatezW80knSOPywu7PYA4OfY1+fWkFgfw5r9Ef2M/DS3X7Nmg2bZRdR&#10;Mxcr1wzkH9Kco3ptGNTXQ9ZurPyJmjzu5IHuKhETSDa2PcA12fiP4RyeEfBuiXUMzXlncWiBLg9Q&#10;6rtZT7hlNcqtsw+8c89RXx+IoyhNpnl1YuMrMLe22QNGnyt1Ge9aNhDlEHPA6etUo0Vvl/i46Gr9&#10;qvlybv4e/saqnG5joW4LVTPIrNg7M4FXbeESHavGBjmoLeNpJJGClf3Z5q5osHlfMxG3rzWnKtii&#10;K40mSJ+Q2DzjHXNX4dNS1uI/MOFiQDp1PXim634jis5UVlMjYGQO2Kx9S+KVvaXDr5DHb1YDNTKS&#10;i/dKjFO51TTyH7iiGPrluprH1meS4JWOTyw3BYH5jXL638QWuFiI8xY5OMkcGozrjzqvlu3PfNc8&#10;qkm7yCXZI2ItMhsGZlVmbGSzHr71BLqTCZhhueAazobm4ml2mRmDHp6CpJDICVU89vU1Ep3Ri7Fp&#10;bgsx3evX1qxnnnG3r71mMsiPu3KwB6EdangvH434AxjisJQvsSt9DQ8pW3ccH0oWEYB29OMYqGO5&#10;DfxYbPNSxXalM7uaxlForlZPHHj+Hr7Zp5t9/H3qiiv/ADV+993gYFSRy5OT92puwjFi26eXJ03d&#10;gKt2sbScdefypsEXG7G7mm6hrkOjR/LHJc3TDKW8RBdj2z/dX/aPFdGHw9StK1NXKVNydolqeSOw&#10;SNpSFZjtUHuevTqai1Mw35jVUPlw/wB4/wCsOchiOnHGB2x361zHhrw3qU2uya1rl59ovnUxwwRk&#10;+RaKeoUepwMnv610gGO4r6/C0Vh6fs479We9hcKqcbvcD+FCnAoJPrSk5HUVqdgmcjtUc9sszq3d&#10;TxUi8UE5oE0mrMh+xIWbIU7xz714VH4fXS7nxhoLRttW5S/gGOBhgf6ivexz3Fc/qPhSGXW7y82/&#10;vLq18pjj0Na05JfEY1qd42ifONzpq618W9ShC5juLR0YY7812PgjSX0rU7Fv4bjTvJf/AHozx+ld&#10;Dp/gOC1tZ9UWNVumu3Vn/wBkgY/X+daGhaXHLEW2/NbozL7cjNdMpJ7HlSg0yO6s5JT9qtJpLW7K&#10;481O49GB4YexqxY67q1kI1uLOHUEAy0sD+W//fB4J6dCKmij8uUr7kfhViGLBHt6Vy1sLSqfGjOV&#10;NS1KV38TdJ0258u6TUrTau4u9m7KPbKhq0dP8d6DqSYt9d0xiz7Ajzqjk8dFYg/pUjxechVgrBh3&#10;qrHoNmTlrS2LDqTGK86WSUG7ptGaoI0m1zS4SGbULH/v+v8AjViCRLqBpomVoVGTIWAX8zWN/wAI&#10;9YhtwsrTOc/6patrAsS4VVVfRRitKeS4aO92P2J5r8af2p7f4UaodPj0e9v7wwrIrsRHEQenJ57H&#10;t/jXzd8Rfjz4r+Ltzsv7gw6fu3fYrb5I8e/dvqa+k/2k/hxD4s8G3GoLErXenx7t2PmKA5NeM/Cr&#10;wlbnwd4s1C4h8xbe3SBG28KxYk/oBXr4XA4anHnURqmcz8QvhTDo2m6frGlvJcaRqSjyix3GBu6H&#10;6GuatNHOctx24r1/4b3dvdfCDxZpt4y+TbtHcWYb/noeoX64zivOZIdr/N6/lXoU6l9OxfJ1ZTjt&#10;Fib7vPpVr+z/ANw0nHykDFIUz/SpY/mTljt9PWruLRsjWEBN2MbulN2KT92rNwWYLu27VG0VEyYN&#10;OMiXFEewY/xoisRcN3+vanxnJ56Zxmpprjyh5cY2r6+tU2yrWGW/lWtzGP4VOSwq34gsVmjzH8qY&#10;MvJweaz1GCPrUt9qUt87M+3pjHoKzkne6Ap6Hq9z4W1m21CykaG6tJBLE4/hYV9hfBH476b8U/D8&#10;KyXFva6zt2z2jMFLH+8gPVT1745HvXx48O8/rSRK9rOkkcjRyLyrKcEH2rz8fl8MTHXR9yZU+bQ+&#10;+buEK3y/w9eKpy2zMPTHtXyd4Y/aT8YeFbRbePVftUEYwi3UYlK/8CPzfgTitRf2v/GEUqsx06Tb&#10;/A1vgH64IP6185UyGvfRox+rtH09a2mJPl+93q9IvkpvkZV5xzXynfftheLrmMn7Po6AHGRDIBn/&#10;AL+da4LxV8aPGPibf9p8RagscnzGOCTyVUegC44q6eQz+1IqNJn2D48+O3hP4c2jS6nqUMMkf/LN&#10;Tukf6KOT+ANfJX7Sf7Wt/wDGOWTS9Gjk07QVGxt3+uu/94g8L/sj8fSuN8LaXp7+JYW1aC4vrWQS&#10;B4YifNlYowXB653EGopPhL4igtzO2iamqxrlibdxjH4V6FHA4XDS1evmacqjYwPD11daHqcdzbS/&#10;Z7hcqsqj5kBBBI/Amr1tosfmyN5jMojbnHIYDjP6UwwfZtwl/dup+6wwTn/9Ve6fs5/ACS9lXVfE&#10;FqVtyyvb20oIZ8E/M6kdOmAevJPGAfSqYiFOPNcp7XkZ3wS/ZxuvHV7p91deZb6FMnmyTOfmlXJG&#10;1B9VIyePTNfWelaXbeH9Mt7GyVIbe3RY0RewAqjpax2unLDGqxwxgKg/uirSI4jHXg9z1r5HHYx1&#10;5+RyVKjb0BrjzbnGGxWjA+xP0FVzbeYVYsFBHGD1PpTzGzvk4UDoB0rljESj1EuJYyjL8yqvH1NU&#10;NTMgQLCwXdzu74q5cxLFH93JY8VVdFnkb5sbeOKH2CSZTtoTHGQzMxankr5eFVlA5yR1q1a2nnSB&#10;V5yPWsbXdRMga1h3BFP7x/7/ALewqdIq4RT6lXWtaXIjVcqeXI4LVkXN3JKgVf3arx7kn/Parv2A&#10;yS4w3PerEGnrc3aphQkQ59OOuax1k7B6Hlnx/wDi4vwo8HqkG1tU1ZWjthu+aJcYMn4ZwPf6V8hS&#10;M087PJlmZiWJ7n3rrvjl8Sbj4ofEq/v5GBtYXNvZxj7scKsQuPc9T7muSbcDu98GvtMtwcaNPTd7&#10;nZCHKhYkw4OPxrUs41ZeVFZ9oD5vzVp2Z+cbc17EbIqRo2Y/dj5a1Lfnp1rNsjk4Az61pwLwa0du&#10;hiWEfb/vfWk5k549PwoDDO7b7fWjdgY459qXKrFcvYb5CNz69qilt13fw5HAzUpb5sjFQu+5ulKw&#10;cpC9qoPRc+tV5Y1Y7V7VPNKG3c9O1Urmfb/eOe1TKVithspVfzq54V8N6l4+8SWukaPayXd5duER&#10;F6L6sT0AHUk9BXp3wX/Y4174mGG+1oyaDorDcpkX/SLhf9hD90H+834A19R/Dj4aaH8KLRdP0PT4&#10;rXzFAkuCN08/X779T344HPSvDx2cQptwhqzOVS2xF8G/grp3wY8I22m2+26ulBkuLp1wZZD1IHYd&#10;h7ACul1dmaAc/N0Aqe8m/c53c5wfes95mvrpd3Hl84Pc9q+ZnWnVfNM53K7HfZFCgfxAYqlcSMHV&#10;Vb5gcAetXbx/KDtnk4INZ+/Y+/HzKOPY04piEx5EePvMOv1qpcsZhg8VetYN5Zjj1we9RyoGb73Q&#10;8nGMCiWgN2OB/abjVvgPrR2svkxoTxjHzD/GvjeyXjqfxFfa37QVo2q/A7xVFu2+XYvOcDr5ZD4/&#10;HH+elfEti+R164zX1uQyvRt5m9PWNzSt4twq9bRDHK9/zqnarkr82fpWjbHIGO1e3ZlDorfJ6Y9a&#10;XyFxj19ulSDlV2j8zTtpH5ZoRL1GeQAeelOWIIc08crt9RSqm4U2SMKswH6e1DRjofmz7VKE2n14&#10;pdvzZ9qlU1uWyu9oobdxn3oW0VV6bjVgR5Xj86dsw2fStESyERZPzU+NQop2d/vx0pWXOeMH2pj5&#10;RqjinZCn/wCvS43D/aoK85z6d6fKGqFA2rSg5C56ds0hPGetOblRTsHMxpGDQGLeuO9OH3sfjS7e&#10;P4qYuZ9RCm7n8zihE29s0ZJGOlGzf/iKBDtvzrxTSmW4/lSnr9OlHNAIQLnv+fekK7VU/wBKfnH5&#10;YoHagBmzLf7X86QLn2z6CpMBjzSEY9jQFhiIEPzZz7UKnDHO6n7Ax6UjDPrzQT1AxqMY/Wm5Bb1p&#10;46nqvpxThx6f4VPKVy3GYwP50nlBgafnIDf5NGMGnYNhvl464PFDJg9l/nTgPT60rZY+9MehGFGe&#10;pNPxg/8A16cYv1oxz7UCEXLdfzpN+08DFOEfynv/AEpOSensKAFI3Lk+lO8w/l0waTHGcfLQxKc+&#10;vWnYBynaw3fe7ikHPuKbjdx1pdvH8hSDfYQZA5Hv9adjK/NzmnBR/CfpSE5OOK0IsxCMqKNp+8PX&#10;FB60AZH41LjYYN/47RuVSPloD4H8XtQDuAqQTHEgj055AppVgf8APFKBwf0oJ4o1HcQ8dKbjb/tc&#10;VJ+mfSm9vf8AnT9RXu9UKBtXn+VKB839cU3oKdtKn5afKxvYb1NGeeBx2oHUHt6UA7qNETYQHn8a&#10;c3HFIduf8KcrY/8A10x2YijJNIwweelSJlj8u734qR4ofsW4NN9q3424Hl7MdfXdn8MUnIopsvX6&#10;8Y71GUx81TAc05EXPfJ6elGpKRRkhBPBqz4f8Q6l4Pv1vNLu5bWZTnKnhvYjoR7GpZrTyZWRsblO&#10;DzkU+80xbe1hbzIW84E7UbJT6+lRLXQrla1PW/Af7ZVzYmOHX9P86PIBntjyB7of6H8K9X8G/tBe&#10;FfGRSO31SGGZsr5Vx+5c/Td1/CvkMQDONtL9nUnj8a8jFZPhq7u1Z+QNJn3hDq9uE2+YuCcDNP8A&#10;t0E0Y2yR8H1r4Us9SvNPTEFzc26k5YJIyhj+Bp93rWoXkDRy3l1JG3VXmYqfrzXn/wCrVG+jZPs0&#10;fa+u+OtJ8NJm8vrS243HzZVTIzgdT615/rX7YfhPRt6wvealIp4EEOFJ/wB5sDHuM18tvD5o6Zye&#10;eaDbrs6fj6VvDh7DpahGCPWPHf7afibW5pItFt7XSLVuFcp5s/4k/KPwFed6x8VvFniSCSK88Qat&#10;NDIctGbhgjdewOPwrN8kAkD160eV7d69OngaFP4Yov0KUkUkhzJIzt6k5p/2TC/d561cMGV+Xt3x&#10;ThFtHX/69dUbLYTKog4X+tSJDtP8XNWDGoUEfePUEYxQq8fhWgESQbSPlp2zHT8ak2ge/wCPWgKr&#10;J0zmpV7hy9SPGOx+lKq5X1PT605Bhv8AGhhzn7vr7VQDQuD68UbMfj2p2M/gexo2A+uaCeW+w0pn&#10;HShk2j/CnFMt07DpR1GOtAcox131E0GT+mKsE+nr3pCvPtmgq5TltOf8KhewBbv81aAHT0pWTcvH&#10;cYFF2G5jtYkNuGd2eDXoHgf9pbxh4IRLdb/+0rVP+WV6vm8em7O4fnXJmHcFz+VBtcDp1rCtQp1F&#10;aauDR754c/bks7i326poNxDL/wA9LaUOh/BsY/M11lv+1P4Mu0BF1eRlhna9u2QfT/8AVXyuYAB2&#10;x6UGLaOK8qpkeHk9NAsfS/if9rrw/oiKun2t1qkjcnP7lV9skE5/DFctdftuXTO3k6DDtU/KHuSe&#10;O2flrxHaB34/maFjAz9O9FPJcPHdXDlj2PZLr9t7XZISLXSNNgcjAd3aQAY9OK8z+IPxP1/4nXG7&#10;WNQmuIlbMcC/JDGfZRx+J5rJWHBp2wD0+tdtHBUKb5oRVwsVY7bB2/3alMLA+2Ow6VLs49D64pxV&#10;kGPu++a7F2GhiphR+lPCBh+v1oMbZ65+lPVeQMkfSrDmYhGfrTiuR3o7H/OaQHec9MdqBC7j/F+t&#10;IFBbp9M0rDk0KCT/AFoDlFA3DJ/A+1I68KOnOfrQEx6j8acSp/HrVJXGxrP7UY/GgrtP1oGc9j70&#10;mFw6/l+VBX5Co6UAYP8AWlHJx6HpSEMwerdulDJu/wAPSpOi9Pwpshw3A5JoAanGf50v86N/zYx3&#10;7Um/cM9Me3FTbUEOHT5uaMgH/Cm+ZkH/AApGOFz0ocdR8wqnDZ/u0bd5H8yaQvx92lByAv6UW7CH&#10;A7RTchv6UZx+PNID81LUBxXJ/wAaVTjA4PpTS4JpVIDHv7U9So6C+noe9AwF5H0xSFuOtCkYx/Md&#10;ap2sKQqDmnMR/ntTQPu/dHsO9ODfP+NShCAcfypjRfP+ucVI7YNH8Q5qgIdmf84pDb5G7v0xU2wM&#10;/wCPWkEOW6kdutAcpEYAe1J9n253DjrVgrt96RVzndwKBpEfl4I/PIFKFAOameBkjU8hW+7703OR&#10;t/lWfKPyRGq8+uP1pVznHJp6KT+P60p4bn7woJIiNuB049KeUGM/z708fd5XoaM5Xr+FLlEMKZXn&#10;qPSkWPPp15qTaD/LrmnEAEj09KY7EYi2Nn+8KcUw20dqdwpB46flQfloAavA96cen8+aNtG3PtTX&#10;mTqC/wCfenL8wz/OgHavPzY7UKM/j05qtChQdo29cn1p7natJwR2pm7AFMdxynJpQ2e30oQbB/Wk&#10;HI9amyJQ48fdobqvPy9zQWGOc0qpnv36etPQfUUDk4/XtTc+YfTPenYwf5img8jt3/CluVysHUO2&#10;KjZADyBweamPJJP501V3dPTNTqgbKzW0bOePlxUTWI39O3HFXSgByentSbcgn+lHM0RYzzpW7Py4&#10;xyfeoZdHDEfd961gmQvH1GabsAPI96Od7DiZsFjJZTLNbyNBIpBDIxVlPsRyK7HSfjl4x0aBYYdY&#10;kdVxgyxJI3TgEkE1hRRA44z70eUoUt78nFZzinpJD5U9zv8AS/2qfGVpCVkuLO5zzmW2UEew24rV&#10;s/2t/ERjG6x0eWQfxGNxu/APXlYhyR3XOa0NAtI3vEWT7rHk+lcbwNDflQcsT23Qf2lda160tUj0&#10;nSftKyN5uUk2svGMfP1616xo/wAVL3+zI5DpejQybckrAWOf+BMeleSeB/AsMccdxCF3cEHs4r0A&#10;RBbZQv3R61yzp00/cRvGK7FrxV8Sta1q2aGe8b7P/wA8okWJT9QoGfxrxX4oQ29+7KsnlTqPut8u&#10;a9QvouG45ry/4u6UWQSGP7p+8K3or3gkkeYPZm3uyG9cE12fg8bmXP4Vx4b/AErlj17muv8AC0qg&#10;r8tdNe9jKMVc7vTo/MAA6V1Hh+9a3iMVvzIwwzegNcnpwEyDHy/1rrPCKfOyqv1OK8+pfc6I+Z1H&#10;hHT1trj+8zHkmuyUAKKwfDdgFfceqgkVvRneinHXtXJNnp4WNo3HA4ozuNGc/wD6qBxUHUBahTij&#10;r6UueOooATNA6cUE5pF+U/4UAKDQaUGkznvQAbsCgHPNGPpS5x3FACZ5o3HNG7mjv2oACcHtQTuo&#10;3UdD2oA8R/azVY0t/uhmTIPuK4r9oyP7V+ztHJu/1dxbt9cgiu1/bBGLKxwcNJlc1y3x0s2f9nGZ&#10;cZ8k27EewIFerT/5ds8fEK0pHxlqvyt/Kuf1Eeh5zXSa5/rG2/yrndTzGW6475repsTBWM21hWfV&#10;o933dw/nXqv7YfhS10f4e/DW8tY44xcaM6OV43sszcn3+brXkvmtHdq3ocg+lelftHeJD4g+CXw3&#10;+Ys1vb3kLj0In/wIrjk7S1Oym0onnHw5i83xPp6t93z0/nX0x8YdFSLUrHH3WtwQR36V80/DkMPE&#10;Fgyn7syn9a+t/inp7btL3Lk/ZR/IH+tc9KTUzOokfEltoQi+F3hq6SMhZLCIMx7nYKzrQlbqPj7r&#10;CvT9Q0L7H+yt4PmZMb4YgG9cpzXmsCZv14z8w6CoWsjopyvE9X+OumNF4L8A3XCrNo7oMeq3U3/x&#10;Qrz2zh3df1r6B/an0e30v4GfC1I1XcdHdye5LSlj+teCWWT/AJ61rHsJo0dLjOVwPmzxX6Zfsg2f&#10;2b4JeDUK/dsd5/Esa/NfSYCDzjkce1fp5+y9CsHwm8Jxj+DTEx+VaSjamZR+JI9A8ffGtfhz4Ttd&#10;N1GYJpOpXoAZsAQS7Ths9geh/A+tZRcSjejKUboRXjX7fevqnw/0eHndcXEjj3wMV5X8Jf22NS8G&#10;6LFYapYf2wIRsSbz/LbaOm4bTk+9eRisC60eaO5njKfM7o+vIY1Y/N/+qtCSyVLTdwuepNeUfBb4&#10;9y/HG9ng03S49ONrD5skk85mGew2qF7+/StH4f6n4o+J2t6xa6osNvb6XLGIUijMZcEvnOSSR8or&#10;glg6lKPvHHHCyestj0zThcKZd3+pKbVPrVg5tcLIw6/dqGeSHw/pT3FzcRxxwIWkeRgqRgdyTxgV&#10;4x4g/aWj8Z6w+l+DrW/1lhuSW+jhK28RHB+dtoP1XdXPh8HXxE/cWhp9XitT1fUWZ5GYDLN29Kr2&#10;OmW+2RZUVmYEZ96b4Qv2vtAs1vpYo9WdQksA5G7/AGWx8w/I57dM3mgKydAOQKmdGpSlyzRwuNtD&#10;Pt9IiuLWS0kXcv8ACT2NYCwTeFdQkRo2kt87gP8ACu1RFdW/vfyqrqMMd5Gdy/NiplFNEmfputwX&#10;UeU+U5xg/ezV6N1Z8/d21z99pn2SaQDcqy4O4DkGtLT5GRfvbuO9ctSnfYrlTLrRCSTd/CfSkW2+&#10;9/s9KcjkDG3dU8Su4Kn/ACKx1RnyWdwgVGiAYDd0p8VqM9vxoEPkqV75zTmmjsoWluJI4YlGWd2C&#10;qo9z0qZRb2RpqTR2mxeF49KmuJYbG0aa4ljhhTq7kKB2ri5PGd94u1B/7Bv4LXS7fMb3jQiQzvkE&#10;+XnjaBxnByT6AGtH+yI/tNvczSTX1xF1aVtwz6heg/AV6OHytvWq/kdNLCuWr2ILjxdrHifUI7fS&#10;bd9N0xGPn3twgEs2M8RoegPHJGfYV0Gi2NvpMHlRqQW5d2bczn1JPJNTvH9rjGNo5IqW2g8pfU/T&#10;pXuUaCpaQ2PYo0FT2HHg0plUH71K3PvULxbgW966fQ6SbdRuqncXHkPjdTrbUVnO3cu769amMrke&#10;0V7FvPuKQ9aM4FGciqLAnpUcg+6f7tSDp+NJIN0be4xQByy2yjRNSt8cwzbx+P8A+qqPhi3zcTRn&#10;+KJx+lW7i6Ntf3CsM+apRseo7/59aboTCDVY/wC652/nXUtLnlykpSVypJF85P0NSRcL0p9xHiYj&#10;3xSxDDhc+1Uc73JIxj+maBHiQ/7VPRcY/wAKra3c3VpHCbS3W4kklCtk8Ip6t+FAFhlwv/1qMZFS&#10;bT61meJbm+ggji09YPtM24hpThECruOfc0BGN3Yt3dimo2klvIu6OdGjYeoIx/WvFvA/hhh4A8ce&#10;F1+W+tZzMnq6gDH/AKD+tem/DDx/H8RtEkuljMU1tKYZV6jd7GuT+IcE3w/+Lml+IIlY2Op4tb1Q&#10;PlHbJ/z2q43+EryPnR7qa0tpoVYiNjl1HcjpUEVt56Mem3nNeg/FPwDDpN1qDW+A8N5IMD+4cMp/&#10;I/pXnb/uxt/Ou6DTV0RtoacPhIz+FH1Y3VmqLcC3W3LnzpCRkkD0ArJZDE+08HOKt2kn2YCRHXzX&#10;U9R9yq0Q824VWP3iATTjfqLUJ90Z2t1+ucVavzaNp9q0CyC4bf5+45XqNuB9Afzq4NLtYboq25o0&#10;GGycZP1qTxT4EvPCen6feXCxrDqkZmgCtltucc1XNG443a2Mn7D/AMS8XCtxu2EGq+7PuTxUv2hl&#10;gMY4Und+NQ7htBq1fqLQQkJ746e1DAFPm54oyMUMOfwodyRMZ2/dNMdcHt0yKFBY9PrQWCqo5zWY&#10;WuMLYFRM+Avv60+aTCHAxVSWRiQOTx2pByvoXL/xPc3Oi2umsy/ZbOR5kULzufG4k9+gFVNPtJNY&#10;1G3s4/8AWXUqwx5Py7mIAyfxqC4byxnmvQ/2Xvhvc+M/H9rqs1vt0nR5fOd3GFlkAyqj1IOCfTHP&#10;WuPEVo0YOUh3aV2fSfwQ+CmjfCzR45o7WKbVJEBe5kUNJ05wf4QfQV2VzdefbsoPIPI9aq2t23kb&#10;m/iJI+lNVv36s33XHOPWvh68nVq+0kcc9XcxdZ8A6T4meGW+sLW4mjIKO0as6kdCCRkVd1Hw9HDY&#10;R29qqotuMjHc+5q88XmSbucLxVkRbU29eep9609pLl5W9BqTtZmPbxMlso2nnqTVyE8LGx/+tVgu&#10;0KM3ysuc4I7+1FpAL24Mi/KVGCCfWs7IfKmNltnddx+8On0qxbpJIFbawyMEVPGvBVvTPFKoMQO3&#10;6VQloUdQJjP6CkttOVFGQfm6Y7dKuNAty67l5HQVDqN5/Z9vuGPMb5UHvVaJXZLk7lDXbj+z4fst&#10;u2JpBh2H8K//AF6yUtFtYvmU7u+e5q1GshfzJG3M3OSKln/dIztjbGM8+tc0pNsWhkyu1lGyDHmz&#10;cKAfu+prmvjN4hbwR8GfEd8JFjkjsXiVvV5P3aj65b9K6OMzXk29tq545HT6V5Z+3fd/2Z8CLOPz&#10;Nv8AaGqKCM/f2KTj9SfwrfB0/aVki6avKyPjmI/N9Kex4/WmIuD7VJt4r7inGx3J2JrViDWnaH5F&#10;7Z6GsqFeRzj9a1LNRv75XnJrqjsEtdzRs1w//wBeta3IP8+tZVr8zfr9K04ux79+aozsShfXFBZV&#10;X3pudvqR70k7/J7jjNBMrD4DC0yi4Z1jwcsq5bP+cVUumVS208fTnFEhIU8/nVvSLSHVQ1olvcXG&#10;qXUiR2yo3ygc5yOpJ49gM1MpWQRSuR+FfCN9461uPT9PhaS4lGS38Ma92Y9gP16V9WfA79l/R/hp&#10;BHfahax6rrWQ6yzJlYOB91eg/n70/wDZ5+EFv4D0SMskb3WA08uP9ZJ9f7q9APx716fAzRy7W3c9&#10;+5r5XN8yk37Gk/UzrT1sh6ymZvm/hqa1uxBIxxz05FQSLzu3bCOMGpkVfJDDlsc96+birbnPqPJy&#10;rN8vPP0qlFOHuJto5BAB9e9XAd8TbT/9eqNujI8mfm544612QsEbjru6B2jg+vuai+xrGiqWXcvJ&#10;9zT4rdp5tzfchOfqafFbPc3O2NS7AE4HXuT+QrYd7blVpvJ3FVH+FEcZkjJ+ViBjB70+VVfy9o+9&#10;nPuahkf52xxWMpWDl6nM/GKE/wDCpPFG/p/Zdz3/AOmTf4V8K6evH+elfdXxtPk/BrxOeGZtLuOc&#10;dcxtXwjpsp9T7V9PkEv3b9TWmrRNmzXjgdOtX7VtrDiqOl3ksMUipIVWbhgP4u9XrYeSSrcmvo46&#10;lcpajOen51Mq+YPl6dKiiHA/wq3p2oSaetwqLGftEJhbcM4BIPHvx1o9AS7ETx7du3jtQqkZ/pUx&#10;aNID1d2Iw2enrTA2O2DT5QSGjpQDtOfanIVAO4dOKAeWxt+hNMpK43fTgMjPpQFwfTihfmPy/d7e&#10;9Va+xLHRq07qsaszNwFAyTQyNG+GVlbryMURTNDIGVtrqQVI4IPtT7iaS6k3SMZGVQOTzwMUcocw&#10;3dlv7vvQnzDHrSDDf/XFOx9KoNAxz0/SgAe/TGaRWxmnfMRz0oB2F3ZH6UhP6UHhev8AjSgYGelA&#10;OwnBP86FG5tvakblvrTlBVqCQwe/5UH5F+valU5HPNISGHPr60Ba+wqYPcdPWlKcAjikK7ec9fSl&#10;C7l+8eegxTsFmhFzhunpSFSR+GOO9Crj+9UmOPvd+lIOZkec0E4IWnMKbsOOmGoKtoIoKt6/0p6f&#10;N34+lIq8kf1obg8dKAVxHGCMDOTTj9aXHI5/+vSkjadxoDRjN+0+9Kq89v8AChMY+b8KCOMdPUUE&#10;NW2Exk49T0pxIHHbtSbdrfL68UuMt1oGtdxcDtQ3BoV+OhxTd+4/yoHYcRxt9KByB/Wm9DzmlI3N&#10;+fWgQq8HigHbxTkC7vmzjtj1o7n2oHEQsB2FJuwPalUg9x+NIowapXE7juopC2KTG0Cmr8xp3Vye&#10;Zjh93tQVwv69KD82B+uKE5bv0qWDsBXk0oBA/vUEZPp/SkJ2np1p6iQYzR1alzn/APVSrgsxNSPU&#10;A2P4fyoVixoJx36dqbnJAyeaepXMOYbT/T0pCNoHA5FLjApByw9qdhWAryT8walB/D1puzKk8Zzx&#10;TkGeKkdyew1S400TLC2wTxmKTgHKntUGN7frQ3Q8UAZPeqUQEKY/OlAOcf5FOU5bn86Cc9CKOUCM&#10;nbxy3el/SnAfLQDv+9+IqfUoYv8AFQsecn+XenIm0dKHH+fSixN0Nx/L0oYbeMcZ9aN2f60uNw4N&#10;Fg9Bqjvx1pAv+NSFcdu/elRcH6igCL+H6+lPHPrn6UuOKVeR068dOtLlAQDK96bu2Y/wpwHPU8Ub&#10;snp+FLlK5RCc/LjOO4pVbHy8/hQTjP6e1OwWXH8XSqsTfoIQP4e3UUg+ZuKCcNxx7560ucdfTNAI&#10;Tp1oXapo6nr+Y60D5cevWq5UPmAHH9B70u1uv86M5b1xyPelBwuP4e1GghvT+L5qG+ny5pWGf6UD&#10;J+9/+qloTYNu4YHApvIGF7e9PCfL9absZCTRYrTdDQnX/GnY46UiruFPRcHnHvSAj285xSquT/Sn&#10;5wCv8NN27/wosMaetBGW9qXbtB9+1AO8Z5/HtU8o9RCCO3H1ppTc33fxpxO5v88UqfKc/N1/CjlJ&#10;E8vcDgdxz60AZIpw6fjQWwPx4o1Hyh2XH5mhuB+tKMcZ/GkyCaFEdkCj9advAGfSgjKdaSRenT1N&#10;USxQmR+Pehdu6kTluvOaVvlGPT070BFCfxUvLfw8UfdP9DTtp2f4UFNAw/PrxTT19+3NOIyOD3xT&#10;cbf/AK1XotRWYMvHHNAbigZ3daMbl/nk1AaABv7Yx15oHWh/m/8ArU0nrQJpimTB4zSfx55zQBuH&#10;THegnC9ffpQVbS4M2BQhXOP4hQvMY/rTScPzz6DNJuxIHAbb2oc45+6O3tTXYdtw9Kb52QOfbFRc&#10;CRSUA+6PqaGbB6DrUaSZJ569qGbn680rgSFudv40gG1ulReZg0fal+v0oUmBMPl/xpUOT0/+vVYT&#10;80G7V/8AGnzMfQn8zZxinduO9Vluc981KLjI5B56Cp9otrjXYn3cf/XoHX5TTN/zY/yKcp44/Hit&#10;Isl+Q5vmPp+NLnd8tNzg9f1qRQSP88VRVtBuM8ZH0pQNg25pdxA9/agHd/LNBANwP5e1A9/pz3oL&#10;4Pb6Ub8/XrzU2dx3BfmPXgdMUoO5uemOaTqR6/SlC7aHcL9hT8i00nhaA3v8vvRtUr05pLTcAY7R&#10;x1pck+n5UDhQv60hPf0pNoB2cnoKTO1vxoDMB7H36UmdueP/AK9ADtme/FA5HXv+FN5B6Gl+7z60&#10;APb7vTv2pGOO/amA8+1LnnrSiwHDhfSlCkDj1puRx96nB8HrxV8wClz9P6UjHHagtu//AF0AZY0l&#10;5AOJ+bjg0N15/Sm7e2e/U0M278PSrt2AcOv8qdG478eg9KjztFLncvTvjFIB4b379RR90cf/AKqb&#10;yPp7U4dju6nmmguOyxIpV+Yf09aSIgdeacw3Dd/CahsBrpn7vP4U3GD/ABVIGwvv9KawOPx/KkVo&#10;N2becf0p2MD/AOtUix5PzcDtT5CM/KMYpWQaEAXYMY/GnOvy04ElW+76VPaRrOhyOccH0pSH0Kwi&#10;yfl6e1a3hmJvtabwWj3ANx2qmytbTDI/+vXo3wm0az8RFlcYkj64HB+tZVJcsbsVON2elfDu0+xa&#10;RHGG8y3Zd8LenqK3pGwPf0qvoGk/2XYeSq7RnOKuPHuHzfhXls6SjdKsh6YNc74u0MajYyLjJxx7&#10;11FxEV7cY9Ko3IzEV6g+tXGT3Jdj5x8V6U2ka1Im3G3n61NoetrbEDNdx8VfCa6ogmt9qzL1Rvlz&#10;Xmd1ZXGl3G2ZJI27ZFegpKUbkO6Z6Z4a15blFXcOnevTPAcfnONo7da+f/DOsG0ul5zzX0R8FpF1&#10;BFfHavPxEbGtJOTsd9pFr5Me7271eApF+UU7PuK4G7s9qnHlVhOvpRnNG7NGcGkWB69aDyazdZ8X&#10;6foQT7RcqrSHaqL8zsfQAc10HhLwxqXje187T7OSQbd4SR0jlYeyMQ2fbGanmV7C5kUT1o6tTpon&#10;gleORTHIhKsrDBUjqCKapwKoYE4NAPNFBNAC59xSZ4oBwKCcH+tAB3/rS59xSdqAeaADoaG5oHBo&#10;/KgDxP8AbEh3WOit/elZcA9elUfibYC++BGsRt/DZCTp3XB/pW1+1zCX0TRm/wCnor+Yqv4xtvtH&#10;wo1mPru0+QY/4DXo05e7Tf8AW55OL+N2PgjXH3SM3vXOajLuLfTmui1ht7MTnn0rnNRUZ+vau2q1&#10;eyMqeqMqNc6gq4yN3boK9c/aI8LJafs3/D++RAG8y9hcjvl1cfzryHd5V+rd1r2j44eIk1j9kDwa&#10;m3bJFq93F+UcZ/qK8+fxI7aavE8b+Hcnla9Zsf4Z1xngHkV9ofEyEXFvo8nIDW2QR36V8T+C22ap&#10;bd/3i/hzX3J4htftmgaI24D/AEYDpnPC1hB+/cK3mfLfjODyf2SPAo/vW8Zx6DYK8ftFzqMOP7wr&#10;2nxyP+MRPAZYfeto8H1wg/z+NeN6avmanHu4+cYpR1l8zSm9ND2P9pHXbq+8F/DyGQt5MOgjZkcH&#10;9/J/gK8tsAFUD3zX0F+13oUemfCf4XlIsbdBByR3Mhb+tfP9lz1HSto7hI6DSIjLGMfer9Qf2e7T&#10;yfhx4bUE/u9Ki/VR/jX5gaJyF9+nHSv1Q+Clv5HgjRVGPk0yAf8Ajgq539nqZ01eaPnP/goFrDC/&#10;8O2Csf3dvNKw9CZNv9DXzdZL5dxu4bjpjNe6/t4FpPit5bZ229qqJ+LMf614bY/KdpGPenR+DQmo&#10;/eZ9JfsD6/Hpnjm6tJHVft0BVQePmUg/419eadqdj4W1NtQurNbhWjMEoAw7K3Tb/tA4Iz6V+e3w&#10;T8UP4Z8aabdRyMpinQntxkZr7p1+9W+jh2ncjqJB7gis8QryTNOdey1F+Mel+GviF4Tk02G41O4h&#10;vCvmxSII0VQQxzg5JOAMdOtYGi6BZ6Bp0drY20VtBEu1VRdtXUj2npTwvPpild25Vsee3dkUUbQS&#10;rIjMjxsGRlPKkdx712c/ivTfEwtzNbtY6i52yuig28h4+bHVSc84BFcjjmr2kWrPexsy/L978qyq&#10;U4yj7yCNJTdmdofh7eqW8tbeZOzx3MbK305rF1bQGtZfLm2RsOMFx/jUgUAYxSlc+lcMsHRfQ6v7&#10;Nh0MLWfCdwsB2iRDnjcMZqjo8Use5ZsKynGe1dM2nwsc+TFnqDs5FUbnwbpt7JulsoGb1KmpWAw7&#10;+K4PL9LJlfU9Y0/w5bK95dQ26vwoc/Mx9h1P4e9cl44+O+m+DYnFvpusardbT5aQWpVS3YFnxwfU&#10;A13N34btLqONfJiTy23DCCo9Z8OR6ltbC7l65HWiOW4a/UzeXtbanD+GvHviLWtFW5vrWz0+a4O9&#10;IADI8C56FsgEn/d4rP8AFuiN42uIn1Se4njhwVgDbYVPTIXueTyeecdMV21z4YaJvkXcMdqgbwtc&#10;SJny8D9a9KNGkvhSMXRknsYlmPs+npBbr5SxLtRR0A9Kt6JqM806xNu3Ejir8fhOZYZXf5QnKgjr&#10;Wx4b0FdOh8xh++cc5/hqXCK1OqlTk2jUVdg/wpyjH/6qAPWisT0gd1QfN25qtqEwfTpHVuNpINLq&#10;r40+bqMrjPpWTa6hJNoEm4/NGdh+mKqMb6mNSpy6GDqWpzXU2S3zKMcd6hjaUr99voK0UtkjtmkZ&#10;QZHyq+3qataT4f8At9m0nKsp4966LRWp5sVOT0NPw1qj3loElz5kY5b+8K1CcVV0zT/sEOP4vWrQ&#10;5rnlvoepTvy+9uA6UEUDrRnFSaGB4lssTbgvLDPFZUUbRurfxKc10WugPAvryKyfJwa6I7Hk4jSo&#10;Nv4la73D+P5sfXmmrbknp3qXHzY9OlOA+aqMW9biLHtHOaXA/wBqnYyaCmF6EU7isMPWqur6PBrl&#10;o0NwpaM+hwR261aPWm+cgl8vcvmYztz8wH0pi16FHwz4VsPB2mfZNNt1t4NxcqO5PcmjxV4dh8Va&#10;DNZzKCHGUJ/hbsa0MZolZYF3SNtUd6HLW5UbnzD49vriLUryG+ZlvYVFsyY++AMBj74xXm1ypSY7&#10;uua9g/ah0Vrbxeb6FTtnRcOOjdq8enl3NubNd9HWKZLT5rjTyf8AE0IWjIbK/UdqMrj3xTQdw4/G&#10;t/UZcj1BpE8uRjtzuq1qurTapp1vbzSPNHagiIHnYD1rIzx3/OnxXjR87qnluS12JJLFlt/MHMfr&#10;6VCR5Y9attqLPYNb8bGbfwOtVH5/3e/NCdh2GnkdO3GaavzdvwFKW+fH940hbZFxjP8AOjoGgwnZ&#10;371DLc7DgrSzzKD8vHrVWRyWzkHikw2Ea52n5m/wpz3MYslQQr5m8t5uTkg9sdKgdsfe7ZNVZppI&#10;4lk8qRYmON5U7c/WsJVEtGybs734NfCl/iRrhkm+XTbRwbgjuOu0f7R/Tk9q+pNC0ez8MaVBZWdv&#10;Ha2sC4ijQcKP6+5PJrjPgB4aj8PfBPw8zLsn1gzahKcckM+xOf8AdTP4mvSIYFexhdsn5duD3r4v&#10;H1pTrO7Oere9kWILgG0h+btjI780+STa2AAQvT2qBIfLtNuOc8CpLB2kmEci8ckH0FcsUToaEs6R&#10;yL2baMjHenRoz9f4iKhlUlGbjP8AOpomzbKy/e4p6Mz6jbwCNGHfpRpVv5cbP3c5/Cmzu23nAbP4&#10;1ctdqxJnnCjIApxLS7EiOu4jJ/GrDWhEAaq5UC63L93rippLvK/xfL29aqKKvISNVhWRm+VVUsax&#10;MtqM/nSIVU8KuelXtQleadbdeM/O/wDhUdwyWY5P3e3c1M7jt1IZbRY4Txt7c9qy9QY3kiwxk+Wp&#10;yxHRjVieWbUAqtwnXFORI7VWb+6OAe9YykuhLKsyLAqDA+boBXzn/wAFGvEEltpHgvSflMcguLuX&#10;I+YOCgXH4OfyFfSENr5lyvQsx6183f8ABSLwdcyweH9ejZpLO1Z7SRf4Y2bDA/jt/wDHa6crlaum&#10;woRtLU+YEXaeOmMkU45V296bHwmfSgvl+M9a+zjLU7ixan5v/r1rWhZV9cevesmBdzEHtWrZNuU8&#10;f/WrsjsQ+xpWh3MvvWjH8uO5x1rPtMKc/hxV5WZQP61QiYuFX0zUcyMsCSNHIsc2djFSFfacHB74&#10;PBx0NRzS4Xr/APXrtvhF8MNa+O2uabo6SSQ6PYBle5ZfltkZ97hfViT/ACzxWNaooRc30BJbs7T4&#10;C/smRfFzwYmt6jfXVpa3LusPk7VyFYqTyDnkHpiu++HX7GUPws1241SbV4dSb7ltmEo8KHqepG49&#10;M9hn1r1nR9Gh8C+H7DRtPXbYaZELeEd2UDGT0+Y9Se5Jq3LJ9pTnnsK+NrZtXlJ8rsjCVV3sjL0y&#10;2+zwKEPyp8v4VcRvNXBwGU/jTorfyy7fwrzyOlCJtVm2+3FeO073kcxDcSZPzdjVxcmPA5bpVe7P&#10;yRhu7Z4q5jEat6jtWkUVcjUMhZd3C849KrW4zdsF3DcMD3ParkgwW5X5utQWxAvpJO1uuc4zyelb&#10;RXYFJ3JFVYAsar05LY6moZo9k25Op6mpGuQpHTnmmyM0v3e5GDWnNdDlJMggs2dO+1sgCo5Iltmy&#10;x+bGMVoQ7gNvf+dQXVp5jMzcDGa557aENdji/jfIrfBvxMp/6BNyee2Y2r4J02TAUV95/HiEw/Bn&#10;xUVJydLn/wDQCK+CrFMH8a+o4f0ptvudNKLtc2rVtoAGPm64rTtDuIzmsqzGD0568d60rbqOevbN&#10;fURG7dTQhVgVx0P6VJ3GW5qGI46/hUqncf8AGmrdAfkSr1/GrFzfy3iRLIQyxDaCAOnH+FVQc/nU&#10;inav68Uw5u5Y01kSX95bi5MilQuSMH1GO/FV8Zz29qI5dpVlypHQ+lBYD1z3oFuOJ3H/ABobo3FJ&#10;njilZsdqrUGCpvXPp7U3aRjr81OX5/agAgj09MUahbQByP5UH7vagdP06UrqM9B7YqhCoc0HK/zz&#10;QBtU896FTAXHegAZckZ49804jcrfWmuvH+eKVev0oGgxxzgdvSlBwnSgbff/ABo6igYg/wDrUvTH&#10;6Uo+9yOtBfaMd8dKBcrFhUPuG5V4JyaMYHzd+lIORjd2zSleOTtql2FYkeCNYI3WTdI2dyFen4+9&#10;RCT1/PvT5rJre2hkLRETgsArZZBnHzDt0/KmEdt3ftU9A2FZd3+z60q/L6ewpjE/3sUpXaef0osP&#10;mEwTnj3IoA4oaXLfWjdtbgmgW4K5xTlbk+p6UzOTSng5FAcopXb360q80mT7Yo3L9KNQF8zB9ue3&#10;WjO49B6U0nNKCR/9aquS7iA5HoD29acRhetIP84p2f8A69SO3cMH6ihfmHrSg7m4/KlZVjON35UD&#10;EVQQTz60oP3lpA2PejfhuaqIOwbcfw0pOf8A69LuwfRe1Nx+P1p+gBkA4/GnNhh/sjmm7WI3Y46E&#10;04MAg6Y6VO7J5QJ3DPSm52npRyw/Gm5yD+uabFZjs4pxBz/u9ajJ4I/WlLcfL361JaVhwbfSN/CK&#10;CcA9O9BZSo+tADj8vzd8012UgN/Fj0ppLKe+frQeQc0E8o5CqjvRux+PtR98/wB33prHC+3YUrlb&#10;En3V/XgUJ8xz+PSmk52j0oGR7Uxctxy5c/jjmhT77m9qFKiMYU7u9AGT/SgdmhwO1v8APNIDk0pf&#10;K9KmubBre0hlzHtmzgBgWGPUdutVdAQ7ct9RQQQffP5UgVhtP9KXafw70mLmCNSF6UjKDwD35pd2&#10;4UHdj6dc0hqNxqr8wOF/OlCY/rmnR8n5sc0nQUBy2GnD4/zigjoMc9acgNKAAef1oBRFiCiX5gWX&#10;vg0sqIW+Td+PFNcfL398UNwMnPHGKBiDr0xmkADn/wCtTm//AF0iH6ZoEIBjPy/nSgn6e1O8rMbS&#10;bv3mfu+tIo9aA0uNJG3vnvSsP8kUHP8ACOM/lSAhj6D+VCB+QAfL+tAAb39vWhmYigA7cVWiCwsf&#10;IKnvzx2o3BeKM7v7tNYH147CnoIkJyP92o2LE0q8N17UqsT1/wAmmK4KME/qPSkZN/J/KlYDHvTS&#10;vHc7fQ1PqC0F2c/d+akCkIQf/rU48j+IUDJPXr7dKLFDSSM9floAyvX8qDz09KNhx0/EVICsDj2p&#10;GXKcn6e9OHzfe/HNG3I5/wD10DuNZeD64/KnKMH/ADzTWbD+1Hb+tAlEaRkt39KCM/NThHjP8sVq&#10;v4YVOEvLJo9hbe0m0EhN5XB5z/D6ZqeZLcLGTu+o70uN317UHkt3NG3B6/LVD5bgeD704bWB689K&#10;jLZJ/wA5qSJfMJ5AwM0EeobPm6cUr4UUgbnH3velYZb+dGpYm3b15+nNKxP+7mkXrz64pQgU+w5F&#10;AhGG3/8AVR91e1G7n5SaRiQ3PB6/WnpYq7FVtx27qA3y4pFPJ9qQ8jHr70hjsYXtimlMnrtxUkEv&#10;k84DLjHI6U2V0kY7PlHbmh6Ckxu7aO2MU3jH4fnTZDg5/wAmo5LjavX6e1Td9Ceo8yhOvTOfaonu&#10;trdvwqGW4GzBzn0qjd6gsSct+dS9AL8moBF9+teifCL9m3XPipZLfSMml6ZJzHPKu5ph6qnUjjqc&#10;A+tVv2Z/gpJ8TtXXVr+LzNDs5Nuxv+Xtxzt/3QcZ9enrj62tlFukUccaxxRqFVEUKqAdgK+azfNn&#10;TfsqL16slyR4T4i/YZm03Rbi407xD9uvo4y6W72nliQgfd3bzyfp+VfPd9rH9mTyQzK0MkJKsjcF&#10;TX6AzzsQf4ePzrgPiP8AArwv8Qr+O4vtKtTMW3SSRr5byn/aZcE/jXBgc7nF2r6oIyXU+P8Aw1Bq&#10;HjjU1sdKtJry4lOAEHA9yegHueBXt3gv9i+61DT/ADNa1Q287YIitVDBPqx6np0Ax75r2bwN8L9B&#10;+HNq1vpGn29mJsFiuWZvqzZOPbOK6hE2JwOn5VGKzytJ2puyF7TTQ8Rg/Ym0WC4RrjWNVkjA+ZVV&#10;FJ/HB/lXSaL+yl4L0/DSafdXny4ImunAPv8AKRz+nNelTDzPvY9acrZAVlO3HAx1rypZhiZPWTI5&#10;mcHJ+zV4DCL5egMsmSWP2yfH4fPWZr37L/hG/s3ijtZtPmYYSWK4kZge3DsRj8Pyr0m/ulsIt3G5&#10;vurWakvnSFpDu78npXLUxlRPmcndE82p8g/ELwRefDTxVNpd0wlEYDxTbdqzIejAdu4x2INZEU5A&#10;9s/lXsf7Y9rHO+iXyr8w823dgBz91lBP/fX614tFKQPpzX6PlWI9vho1HudUZK2xbSVmPI4qQNjj&#10;of51WVgVHXPapd2GHt616V+gmSdv93igLg+/Y0nmZpe570xDl6fjQ4DHjrQF/LP5UHj1/AUgAqu7&#10;1ob/AIFSZPYfjSyOQPWlIcUITnvSgbh29qYGwMevrSGQIOO/6VIWJC3+cUE88YzUIkB/z1oL5wPT&#10;3pXFZkgbLf3aPMy2Mf8A1qgafHNKJQVyfrS5gsTl9mAMcUhl4H681X88eveg3Sg/M3/1qnnRUWyx&#10;v+WnFwzfNx9KqR3yyNt9uAKn3YTdleTiiMl0DlTHGTJ+anb+ex/z3qr9oBb3xS/aFJ/+vVXJUexb&#10;Q72wMbuppQ2D/wDWqss9SCbJPrRErTqP35fufrTon4/lUUZPJ/KiNyBx/KrFoTMcP/KlBz1x9KYX&#10;w3WgP8uf4s09QXmPyuf1p6jB2+3pUAbcA3ORxUyHJ7g0PQuNmKQFb61IFLL6rUbS5bcR7CnCcqx+&#10;akRZIkQAc9W96eTkfyqAvn+tKGwPvHdSWocpIvX5unv2pjNg8fdPOO9AkZ15/GlkXbJt3blxk47U&#10;C5QIyF7Vb0WYQ3kZ4xkVTG0en4VLC22UNt4z3qZbWKitT17RfhNBrumx3Ei7rW4Xcdo+aP8A2h/U&#10;VQt/DN98K/Ecc8TCW3Y4V/4JV9D6GvQvgfqP9pfDy13EMYWaP69/61N4p0/zNzRr5iyfegYfK/09&#10;DXnqs5XjI6FFJ6Gr4f1ePVrNZo2OwjlG+9GfSrr81k+C7CO1s/3JbyWH3H+/G3oa2XXFcxW+5VDk&#10;ZBqtdxLIW9Rxmrs1vvT5eKpM3zMr56YBpE6HG+OtKLWEnmLt9GK5FcVexNbWnly+XJH2Wcbkb/db&#10;tXq+v3sOl6fJNdBfs6jLFu1Y3hP4XR+OrhrudJP7IuAGis87fMB5DMRyM9gMcflTniI0480hSlY8&#10;f+0Wp1LatqsLbucOWFfRfwLkjbTkVMN+7yeOnSt6w+Gek6ZoX2OPTbJY8ZaIwqwP6fr1rJ+H3h3/&#10;AIQ7xveWMIb7HcRfaLYEk7EJxtz7HI55wAe9cFPM4Yi8Ua4OSc7HfYyaZc3KWsLSSOI415LMcAVB&#10;reqLo+mTXDf8s1JC/wB49gPc02z8Tx3PhiGN7Dy9SmO+VpSG8kdkQdM+p69h7xVrRpR5pnp1sRGm&#10;tTpNI8HSXunx311d2em2cy743uJPnlX/AGUHzH2yAD61g+JrGzuo2t4b6+dcnLx4i8xfTGCR9Qwr&#10;OMkkrbpG3HsSaiUMhZmbdk+vSvErZpOStTVjyK2ZTkvd0JfDvhfT9GObO1jtyRhmyWdh/tMcsfxN&#10;dl4e1iTT7yOSNmDRsCCDz+dctaXHlID/AA1LBrDW8u4H/wCtXHCtJSUmzlhWafM2eg/HTTEGs6fq&#10;8ahV1u1EsmOhlX5X/P5T9TXDL1q54h+K0WqeGLfTbm3kmktHY286vt8rdjcCMcg4HpXEapJrV+G+&#10;zatDZgngCy8w/q9e/HHUuW9z3I4ym1e51hYDr2pokX1rkTpE1xpYt7zUr68kbBeQN5Iz7Beg/E/W&#10;qM3gW1uZVVrjVvlAwPtrgD9awlm1JbXZLzClex3VxIwTdGc7eoqn9uJk+fd9B2rndO8Nx6VuEd1q&#10;C7+CXumbH507T9KisL0GS+1S4XPO6ZRn/wAcrKpmcJJOF7h9epvS51VndfaFzUxb5qry3uktO0ls&#10;1/aFgBskZJlU9zwFJBpzOxdPJZLxWQFmiPKnuNrYP5A120cZCa1Z0RrQlomTdaUfj+VMhk3wqxWR&#10;dwyA6lT+XWnZ5712J3V0bHlX7VEH2jQ9FXk/6eBSahb/AGnwdfRH/lpayLj6qavftHwedo+jn+7f&#10;qaiQbtDl3f8APJuPbBzXbSlpA8vFX9pc/O3XU2XTKMdSOuelc5qbYLY6ZrovEpaPUbgZ+67D9a5u&#10;+/2m716Fb4jGPYyZD/pIzwc817J8V7OG4/Yz8NTx432+u3KMO/zQxn+SivF5WP2j0Gfyr2TxXFHd&#10;fsU28it89r4gOQf9q3A/9lrhkveR10zxrwWf+JjF2/eD+dfeYsmuPB2gt8vNqDz7ha+BfCU3+nq2&#10;4ffH86/Qbw3u1P4ceHZFy2bTt+FcilaQ6i0Pk/4gJs/Y++Huf+fdMH/tmK8b0gY1KNj2YYr2bx+3&#10;mfsfeARzzAnX02V4vpbf6fHn+9zV07c3zNI7aH1b+3Gyj4afDhVxgaGgxivmS1QK/f1r6H/bg1iF&#10;/DXgC1WRS0fh63cgds5x/I188WQ/e9/wq6e2g6js7HTaHklc446ZFfqj8IYPJ8HaWv8AdsIF/wDH&#10;BX5ZeHxvkj56kDHc1+qvwxi8nwzZr6WkI/8AHBWlWX7silrNHyx+31AE+Jgbu1vHnA+tfPqZXrx6&#10;Yr3/APbwuvM+J8y7uFhjH/jv/wBevAISrH6Hiqo6RMsRH3nY6DwteNa3kTD+EjHtX3N8M9SbWPh5&#10;o9xI3mNJbDJ9cHH9K+EdFP7xfm53DmvtH9m6+fUPhBpe7nyS8YPqA2R/OqqR0TMbvlsdyMbuc075&#10;W+mf0p2znPpS+XmsNDIQJz/Kta0t2iMDbeNuCfrWWo28VtCdVniXP3U3Gs6h14WKbbZcAo6Ugfil&#10;HIrA9EA2fWjOTQTigD/OKAAGlNJjFB5Hf8qAAHP/AOqkxk0o61HPcLAu5mxQGxJRUcNytyuVYGs/&#10;XdWYSpY28nl3UwLs/wDzxjH3m6dewB71MpKKuyXJJcxck1a1hufJa4gWY9ELjd+VVbrxTZ2GsLZz&#10;XEMckg+VWcZzWU2ow6Q8drDGvknO4EbjJnu2fvE9yetfPXxd/Z98Sa144a60bVDJazkyCW6uWV7c&#10;j+HgEkehA6da46eYU27S0OH+0IH0tNqq3Nlj5XSbcu4HIB7VR03TpnnMeD5bN8/Fec/AXwn4s+G/&#10;h+7tdYvtN1a2lO6EedIXiPA7p0r1C11dTa/vmbzmGDsYKntx1/HP4VtLMKMFZamcq1OT5pMs3Hh2&#10;GaQH7oHYcVdt41t1Cr/EQAPU9BVV/GwVo1EFmuzGP3YbOOOd2c/jVfUviJqE0Yha+mWBeFiR9kaD&#10;2VcD8q55ZpFor65RjrFEereO7PTdQ+xoLi6ux1ihjJ2/UnCj8TWvoOr2bhZb2OaRcZ8mJtv4FyP5&#10;D8a44XpurtpWZtqjv/EalbVWjQnd82SB61yyx85fCYyzCT2R6SvxdsdItxDa+GdF2Z5e5QzyE/Vv&#10;6YFXrP41Wdsn77wr4duGxnP2UJ/SvLYEkeNmkbLNyAKmad0jHIyP5VMcVVMfrtTe53U/xOs9RZ9/&#10;h3Q1jkydq24BXPuOR9RXJ+Iore6u2ms4/sKseY1PmKPpnkfQk1UiYpFzn5v1qC4kkhdR839DV/WK&#10;y6nPLEzk7s0otR0u1iVX0+6mfJBc3IX+S1larcR3kzfZmuLFcbfldX59eUqK7kaeTbj5RzxVWaZU&#10;fq3uq1NTFVe4/rEjOuvDeo61M0dv4g1KFOhdRGMf+OVS8SaLqvwx0eTWotZ1DWbfTv391bXIQiWJ&#10;fvlWAGCBk856V0+luxYLtVY+uO9ecftY/Ge30fw4vgvSR9s8ReJk+wrHHz9mjk+Vmb3IPA/HsM5Y&#10;d16taKhIcK02z0Xw54ih8V6HZ6lbjFvfRrPGPRW5FKugW6a/JqXzfaXi8kncduPpUHgvw2vhHwnp&#10;mlxncmn2qQA+pUYP65rVxk19YdHW45Riq+sQi8sZYzn5lxVhDzjvWZ4p1ZdG02W4O392NxHqvepd&#10;xRueQ+JbiO9nvPD+qMGmw0llK/8AH/sk+teFaxD9mvJEII2sQfavSvjdrUV7q/n28m4OA6Mp+6a8&#10;wvLmS6nZnO5mYlj613UNByt1IgMUMwUZ7U3cCcd+lIoya6o6hoL5eXPPvmlRl3f0FXb/AMP32jWM&#10;M09tNDFeruhd0wJACM4PtWex2rz361IrCrJlDn8MUu8Y65/GoicGkL7m+hxS3EOUb245prpsGeet&#10;OX93+X51FK+4Z7mk2L0IpGI60yPT57tP3MZbrjA9OtPRvPkG3aNp5r3L9m74bW/iBJby4hElrC68&#10;Mp2u3OQM9eoJ/D1rjxmJjRhzyHsrswv2f/2aX8YTrq/iCOa301QHggJ2SXPv7L79T29a+gfEXhDR&#10;9X8N/wBiSWduNNljEAhWMYXjHHuPX1rRmHkyKqfdRcYxVWN9+oQqxXKksufbJH8q+BxGLq1q/tL+&#10;hxSnJyuYuqQR6NcaXpsfyx6XYQ2yj0+UMf51uwy/6Lbp02qCR6VzWv3f9o+LrqVCrbsDA56KBXRW&#10;OZgrBj8yj8K2bbd2Ocm3ctjEgGc8dKfpUuXk3Y4AHWmOMRHbTtJt9tuzerj+X/16OW+xJpKFBXj6&#10;8U+ILBCfTORUSOVX/dNTMy+WoU4bHelbUEVbn94wHTn860fI8g7V+Y479qpXCLs+bPqMVpRlWAYd&#10;Mck1vAqNxpXbEeOgzTLKPfMXkb93GCxA7mmPclpfLXA3cH2FN8wElVLeWrYBx94+tN22Aga5YO5T&#10;IZjkuT/KqzQeWWduXbvmrkyqx4HHf3qG4hyN38Oelc0rsNGVRgDjjtUN7E5s2bIwCGI/GppJdrbV&#10;OFPtSNNkbBtIA5A71PKgcSK3feFZeNveuJ/ac0GHxF8AfE8MyrJ5Fo1zHvP3Hj+fcPfg/nXZSybQ&#10;oXj8K439ot2t/gN4ok3D/kHTcfVcVphov2kfUIr3j8/x79OKAMnj+dNj+f1pyR5bPfNfc01od1rl&#10;y1JJxxgc/WtC1bYen09qpWUG41o28e08Hp+tdcdAL1mPn5/Gr+flqjZrt559MetWRxwMtnAH1obR&#10;KidB8N/h9efE7xhb6bZxswZt00gHEKd2J/Qe+K+1Ph/4FtPh1okNraQpGVGwBOij09yTyT1Jrj/2&#10;Y/hfB8Ofh80ksa/2tdOpnkxyMrkp/wAB6fXPrXpFvLuhyPmaPH4V8fnGOm5ujHY56tTeJYuvnGWb&#10;kD8TUNsgCMc4UU9bjcqnH3uORSBN0gXH3jivEMPQdbEGU/3elLJ8o7f41LMot8qvqaimH7sZGOKT&#10;J5WVLyNjPGW+6c9RWgR+7TntzVFyXjVd27581e+5EBtXrWlNdyuUqyny42OfenCL7NbKuRumPmN6&#10;47D/AD60MDcah5bYMa8sfpT5pTdM0jdO1bbLQVrIZ5GGPr9KkjQbh706AO5/DNNEuGIA+nNTqTZd&#10;CRWWKTnd8pOeaLh9wyvyluTmo5Rjax/iGevWo7i4EShiwy3rWcogc78YI1Pwu8Qhl8zzbF0VMZ3E&#10;gjGK/PCxfnvX6Ra1pK+JdKns5JCqzLgEdj1r8+/iX4AuPhZ8R9W0K4Ur9hnPktnIeI/MhB/3SPxz&#10;X0+QVIcjh1OijL3bFazk+YVqWuGH+eKyrNhu9a04Dhl6Y6H2r6mJdjSgbcnvipFI3ZzmoYxu/wD1&#10;1IhKnovHTFITj2Jd+e9KHppGaaH49wfSq9RepITlvp61ZGoSGz+z4Xyyd33ec/XrVQde/wCNOBx6&#10;4xTHcfkn8+KQ80hbaP8A69KDn29M1SZI4MOnvTvvH8OlR9z/AIdKcGqblaDywBA/lS4BP+yOtR53&#10;DFKW4+vBqlYOUce/6Uit/wDWppfnvmnIC3XoOlO6HGNhSST83bjrSk54H4k0KM/eozlelMYDaQR/&#10;Wnbs5GR/hREchu/HrSEbRjp6d6CQHynP3hTmX/Dmkj4HpTg3GP60BtqxiAnPbNPIP+BpuacWAG3n&#10;PagV9R1vO0BJXb8wKnIBBB+tM8v8T1FIGypNGeBz70BuBXbQDnHWkC4Bz+tJu/DntRfUdmBB69ea&#10;C4POfrSYyd1JnJ4oJYrNtI7rSmTbxTPM29P0pryY+8351PMGpLuGf880ofd96l0nRNR8RCRtP0+8&#10;vlj4cwxNIFPvim6np99oU3lXlnc2sh5CyxFDj8a5vrdHm5eZX9QAsD7c9KOd3HG6q/2sO2M//rqR&#10;GyK6YyTWgbk3Vg3YD1p2dretRCTj+o7U5Tyc/n61QEgckcD8aQnPG6m7uB+VCtl8MefrQBIwzhaB&#10;yKaD8/P86cGxj3oBWHBto60SSFlUN0HAprcDjnPQ460dV+b73p6UAG/Hrz70nf1pG43f4UuBn8qC&#10;eYXOT3oK4Pc+1NPHHb1ojwSeaCgLZ/3s9hQx3Ln06UoPT1pjcGi4DiwBpobDelRTXAT7zcDpUP8A&#10;aEfdunpUczAt8A53UGTJqnJq0SJ97tT/AA9p+peNtYjsdHsbrULqQ/LHCm4j3PoPesKlaMI883ZA&#10;7EvngFulKLlQce1ew+A/2GPEniGyW41q8tdHyw/c486Qr3J2nA+mc13Wmf8ABP3RRCpuvEGpSv8A&#10;xFIljU/hz/OvDrcUYGnLl5r+grtnzH9pCjrUkcqua+o5/wDgnz4feJvJ1rVI228O6KwU+uOM/TIr&#10;zD4vfsg698L9P+32Mv8AbVimTKYoyHgA7sPTHfpxV4fifBVpKCbXqGp5eWBHvR1Xv9PWq6z4OGGD&#10;0IPani4yPvV9FGV1dDJgevoetL/BUcbbjz2qRT/9fmrRS20Hrnb1pd24/wB6m/Mx/wDrU5CY2BJF&#10;Eieg0DYd33qcSADmhevGc5pxwf6UuboKJGMr/nrRnj+7z3qRun8qj24+lIbBQQfrSkbuf8mlztNI&#10;GPHt1oEIRzigAkH0zTn/AHa/XpTeP/1UDDcBRv2n07U8Hbnd/wDrpjrkdfpRoAId4/MU1Bk98+lL&#10;ux+VHygc9uKA2HF8f/XpijGfz4oXaW/+t1oDKfxoJuxx5Xigbj/jSduR3p+dqcfgKBkZjAPOTTh8&#10;p6UB8LQBuHQjFVEYZ3HDdKCpI/Ggfez/AEpc4b1p3E49RNjZpy/J7Zo+7jv7g9KBxxn8Ke4ogQM5&#10;poBY+9DDD45+lKrev06VOqHqN7fLSqPl9qaoDnPTmhjn/wCvSbuLUOo+lHfvz0xSbe9KD8tIrlAn&#10;PtQW+X8cUzdhu3tSE4z656+lFwHDIXrz2o37eOirzxTc5+tNLYP86i/cLj9wx/jSmRsfypofHSlE&#10;mf6inzAKE2/lTl5HymofO6/pTt+DxRzATF8/8Boc+YxLdajB2fjSB2I/H9KLt7DJGk39fvdBxSqf&#10;NYLnjpmo94z3/Gnbtn8+O9UVyokePyt2WBySMj+dA2gjc3ynk4qNnx1+bnOaCcdqCCSRl8zCtx9K&#10;b3amDlT69/Wlwxf73HU0BccZNi++OlRN8p9aRmw5+nrUU021eP8A69QAsk2we9U7m5xkjj1pZZs8&#10;9qoXc3+cUtgC7vMfxAcV3XwQ/ZxuvjAn9oXl19g0feUVhHukuCODtHAAB7+oPFeX3N2sk4T86+sv&#10;2Qbye4+DlurRbIbe6lWGQf8ALQE7j+RY8/4GvHznGOjQ9zdhKTSPY9A0TTfBnh2HS9JjWOztVVY1&#10;Cbeg5/H1PerdudxbaOe4z1qvajI6dMdquQDyirNhRXwsqjk+ZmO+pVvHY3HH0x6VCIPMP93b61au&#10;LmNriRkXG7pzUPlNcSfN9fpWPNd6k69ST7PjZjDc4qR28pdu35u/tUdrEY5Sf4V5z7UA+cze+TQF&#10;xQ/mN7460sT7X3SH7vJ9hUflbecgDrVHVryS4k8uNj5S+n8R9c1nKVgjcj1J/wC0b8kPwv3RWTea&#10;gVVlU/KDyTUrSSI37vk/TrWZ4hWa4fEahQo+fB71xylzPQFueb/tJzif4eYXLLHfR8/8BevC1O36&#10;4617J+05rCab4e0jSVkXz7qRrudR1CqCqfmS/wCVeMqfmz+HAr9M4epuGEVzp6XJ4ZcDk89cVPDJ&#10;u/vDPr3qnGGDVYRsLk+le+halhHPpx05p4lz/PFQRsuAevTBz0qTOelMNSUNuX7vWk3bs5/SmkYH&#10;vQG47etTsTzEiuEVs8k9/So2cM/PT2qOSUZb+EYqOa444P51JSZNPPhs549MVXa+GP0xVd7gPDJh&#10;vmUbgCevPIre+HfwX8SfEyVZLO1a2s8bvtVwpSNv93jLfgMe4qalSEI80nYHK25h3Go/ZZCrfK6j&#10;O08Y4yK3PA3w08RfEdt+l6dK9t3uJPkj/NsA/hmvoDwV+y9omjSx3WqRjWr9Y1UyXCgpwAAAnTGA&#10;OuTx1r01LSO2tljjVY0XAVR2wK+ZzDPIxXLR37k+0dzwLwz+xzO6xyaxqyxKeWhtU3sP+BngH8D9&#10;a3pf2QNA3DbqOsNx/fjGP/HK9au51s0Vcby3b2qjNqbS8dB3Ar5itmWJeqkzPmZ47dfsiafbzRj+&#10;3Lxk3fvQsK7ivPAOeD05wah1r9mfw6tssUV1q0ci8eYJUJf8NuPyr0/Wb/7KrMGxu/WuZutTad12&#10;lstzXN9cxM/imyouTepwy/szaFdPDBa3upw3RODKZA4J91wPrwRXkXiOKbw7rt5p8jLJNZTPAxXO&#10;CVOOPyr6V0fU47fUjuVmb61l/wDCoPDIuZp49HhMkuS7SzSykknJ+8x5969rLc0WGg/aXbZpzKO5&#10;86rPJIQQO2ad+92/dYjPY5zX0xZ+BdPWJhHpmnx7udqWyKCfU4FXbbwlZ2wwbKxVh0xEv+FbS4om&#10;npHQn2x8ufbfK/2fqOlSW99h+TX1ZP4c0vVrL7Pf6bpl1DJxta3XI/EDOfxrkfFX7NPhvW4y2m/a&#10;dHnY/eUmaL3+Vjnn2YAfTivSo8TYeS/eKzJujwtJweMipo5dw64Oa7jxR+yzr2iWqzafcWOrREfM&#10;sb+VIh/3WwD+B/CvO7y2utGuWguoJreRDho5EKsPwNe1Rx1GrrCVzQvK23+6eacHHrWfBqAk7fSp&#10;1uFyP511KVyuV9S1G2fTryTTxVRJt49PrUwk3DjtVczBx6kpO4nP8qA2G4pvmc7uKcjbu/6VSZI9&#10;tv8AtZ74pTzyDTUO73yaUHD8Y71FrPQpXFxkd6fn6c/rTWfgfLxmlXhQO/oaYfMB88fp2pyvtGPv&#10;d/rTM7e3y5zmkEuD2x/Opfcr1PYP2bPGP2XUZdLkb91dDdF/suPT6jj8K9X13TftahlbDKeh/ir5&#10;e8IeIJNA123uo/laFwwNfU2k6pD4h0iG6jIaOdA3515laPJP1NoyuiPSMCPkbW6N6mrwOD7VTMTQ&#10;3K8nbnOR3Hof8atDhevfGKx6lCSqVG5evpWJ4o8U6f4Z097jULiO3jjBOWIyab8QPHdn8O/DVxqV&#10;66pHCMAE8uewr538PaBr37UXi8319LJZ6CsuDgkeYoJyqdj6Enge5GKUrKLk9jNyitz1TwHeXXx4&#10;1b7R5LQ+GbCUlGcH/TXHT6qOp98D1x7t4fto7GwWGNencVzPhHSrPQtJttPsIkgtbWPyo0QcAf55&#10;z712nhC5hsb5mkwfKBYAjIf1H418jiswlXny7ROWpU5mRiYi4kVuu3GKZo2qWelaiyahbi4hZSAy&#10;8Sxg4zsPY8U/W72G6vmmhTaGUjGay7hlnuP9nvXnqrKnK8CY1JQd4lfX7i31bXDPareC1iOIVuHD&#10;Eep+UAZPv0pyOIMsfvdqmWxWNDxyvIFQMvmNuP0orV51nebFUqym7yY+JmMu5jz1qxEfNGevrUcS&#10;qR8rZ4p4ufs5ZQobcD2qYabkqIT/AC4UH5WNJNCFj4ZfrULrJcnGc+g9KbcRmFVjznnnNEn2Fpcj&#10;ktl3K3G3PNWLXbnHv+lV5pP3XA5z2qa2Qwgt61Mblc2pJPD5TfdAzz9KbcP5ZGPpn8KmQ/aIst/D&#10;UBj3nr09a1jG5T11RUkdpDtVdx9hTmsW2/M2z3HWrgTYPlGD6j0phkLDa1UqZKj3K0cSQndu3e5N&#10;a1hL8oK/hxVFrcFdoX61NZmQZbb7VfK+gRujqNI8Ss1tHbXUMd1ArHCSc7c/3W6r+FaU/gs6rE02&#10;jrLcbfv2x+aZfdcD5h+o9+tcjAJkG5R+FdN4V8TT6bcxspMbKwORxiurD4mdJpM9DD42UZJPY8w+&#10;OVn9p0SxyDuS7U49OtZYJ/sib/rm38q7v9o+ePV/EsTxxhftGyeRV6eYUG4/ixJ/GuHuYzDpEx5/&#10;1bc/ga+so6xjY6cVJSlofnD4lnzqdwe29vzya5+9l64GO9a/iT5dSny38R49eTWHdDA7dOM16VTd&#10;3IjHSyMq8H7zd6ntXrVuxvv2M/Eit/y7azZSLjtuWVT/ACryW6cbl+tex6HB9o/Yv8ZgDlNR09+e&#10;wzKP8K4Zbps6YbHhnht/Kux9RX6IfCeb7T8JfD7MBxARzx6V+dvhz/j+X1z+dff/AMBNQZvg/ofG&#10;8eSSOOnNcVS99DWUbq7PmXxy2f2NPAfy87EGf+2Q4/n+VeLaaWW9Rf7zZr2vx/uj/Y08Ajja0UX1&#10;/wBVzXiukvs1SNm+7vBP0rWL975hHbQ9h/aa8LatpuleDbnUSqmfw9ahV3ZYAGQDP4Y/OvLdO+XA&#10;/Ovev28NbhvvEfhu3gk3R2+gWRAB6Ax5H6V4RY4kXgHAranIUo2Or8KruvoPTeuMd+a/VjwHH5ek&#10;wp/dt4x/46K/KnwXldVtAOjTIBx6sK/VrwcuLZfaGPj8KqtL92TS+NHxj+2tem6+L2pKzcxuE+mF&#10;FeNoNjcHv16161+2gv8AxevV/lH+tz1/2RXkML5YZ6/Sqp/CjKrJ87NrS22zr2xz0r7Q/ZjXb8Id&#10;Px/z0k/mK+K9Ol2P3Pr7V9pfssy+d8HbE/3ZJAPzFVUfumLtZnouOKTrRRiuUzFFOeYu2403cRSU&#10;FKTRYF9IT94jAwPatjTpDLaox61hRtzg1u+HLeXVnhtLaN5riZ/LjjQZZyegFTP4TswtS8rNkxOP&#10;Wgtx3qLxFcnwjrC2eoRNG4UtJtdH2Y6KwDZBPT2rJ1b4kafquqv9ksYbWFPm2LNI35ndXBUxlKDt&#10;JnRUxEI6Nm3nJps8626bmbC1l6L4sh1y+eOKPy1Chsbt2057d8dOvT1PFPm1Af8ACT20e7cLVTcO&#10;Cu5d2QEB7dctj/Zrb2i5efoOVaKhzmxcaPdW1qks2y084ExxuC0pGMhivZT7kGuY1Dw1Hq8kkk2q&#10;6gzScBYdsSAewwf51c1rxW0k8k1xK0kjZZmY5Zs9ayLDV1u5HZfuhs9a8ipjJuWh5FTGVJ6LYx/E&#10;PirV/ButxWWm6NeaxGyDy7gkKnPBEjdAQf0/KtfR7m4g05/tjxSX14S9w0edo9EXP8Kjj35Pep76&#10;bem7PC8mqdwxBjZfSs62KnNWZjUxE3HkIpwTeI2c8dTUVyNl+3bjmrF2sYtI3+627GPXNJBD525n&#10;+8vTNeac3UbHKY49o+opz3m9PcYzgU69i2wBlU7l6471TFrJcz7Y/lHBY1Nw5bjo2bUpGWL5doyW&#10;P8NNi09Yn3SO0j9QT0FXGCxR+Wq7VUdB/Oq8x2p1wenSqHotiC+u2kkG3p2Aq7YWXkR7n5kY5H+y&#10;Kp2Vq+qXQ4IjRsu39K3IlVpj/M12QsF+4iRs4XngHP6Ux03TeWp69eO1TZaIDJ4aleDy3yMKzc/S&#10;toxT3DlHqd8f44FR3TLbMGkb5cZ+pqG81n7N8kPzuOrfwisW81y4kf5tjbuOR0pVKijsHoWLm/kk&#10;z5a7VJ59RUVvCsMfmSHgHJJ5qgdRunk+bywoORx0rJ8V/ELTfA2iyalrl7HaWcK4UH70h9FXqx+n&#10;6CsOZzdkQrtj/jT8ZrP4OeBrrUpHRrqRTFYwtyZpSOOP7o4J/wDr149+xj8Obvx/4uvviDrvmTNH&#10;I0dgZDuMkhPzyfh0+pNeReKPFuuftYfGGxs4Y2jiml8izgUbltYs5Zm/DknuePSvufwN4Ps/h/4R&#10;0/RbFNlrp0IhT/ax1J9yefxr6nA4VYenzP4mdcI2SuXL+4uLVoPJhE3mShZDnGxe7VaB5oPFCp3r&#10;pNhY+JK8k/al8WS+G5dGhVisF15hmGfvLwD/ADr1oT7rjyz94Dd+FeG/tloftGjyMp2iF1RiOM7h&#10;n+lEVeSuNdzx3xFeeRcyQ7i0ZJMZ9qwZnJ/z0qe4uWurcKW+aEEZ/wBnrVCe7xGv88dOtd0Oxk9d&#10;WStKoG38frT7e6WCWOXbu2sGx64NZF1e7zgdPrSreLHCerMpGD6VrohRnZ6Hf/EH4tXnxJh02G4j&#10;itbXS4fJhiTn3LE+vA/KuUlcLI207ueKo6bdtNIq4z5nSvTvh78I77xyC1ppNxcQ28RjZ0wFLZLf&#10;eYgA446+lclTEUqKs2jSVTmd2cGrIeuN3XrVd3zIxXOK3tY8CapbarqkZ0y8tW0dfOuY5EGYEz1P&#10;t7jtXOXd3HEVxIpDdfY1rTrRkrxJJc4PzZ6d+1QSSccHPer/AIO8O6h8Q9dTS9HtXvLyXJwGACqO&#10;pJPAFdF44/Zw8YeCNEN/daeJrePmU28okMQHdgOce/T1rCpjKUZcspK4pSRy3hbS5Nc8RWtvDC02&#10;+VNyDqwLDj8en419p+DPDEPhDwjZ2caqrQrmQr/G56n8/wBMV43+yP4DsbmyuNUmw11aPGYhkHHm&#10;A8keo2DA9W9q98FurRcZJPtXyudYp1aqgnojGvLoVjDuj+bHzDP1rI1e0YTRGPr8xwK6CG28zCld&#10;vv6Cob2wEzqy8eWxyfXIFeKoHP0OItNOkgumlZm5Yg+tdfpC7bGMkfOw5+mamh0aHfu25Pf0NXJy&#10;sK/Kiqq8cDpXTDzKiU51836MasWTm3s167t54x1qGR8HdyV7A1ZSIqsabuU5Y9iT/nFa7bFcvUkQ&#10;tI/QKv8AWn7vtEvo3rjtSMyqcbTT9mEzj6CsubUVxJIxgljnsB71ZmufKtm45KjA9apyuQx/ujuR&#10;V62ZRaxXDj1RF7MfX8K2pyY7sorGUXy2+WSQbmP932qxAuzpwo/OkUMSzP8AeY/nUsaeXFx9OasL&#10;EDqVDN/eOcGoLi6Oz8P1qS+3SSNt+VcVTQNInl4+bGTmsuXuHKV2dpG27ec54+tHlLGpUZEnqOlW&#10;H/0X7vzNjBPpVVmJb/63eoskNIAnmht33u3vXG/tI2vm/AnxXGd25dOlIz7LmuylV5GXvmvK/wBs&#10;Tx/B4Q+Deo2srfv9YQ2sSfxNuBB/IZP4V0YWLlVjYuMby0Ph1WxnGKdD9/8ASoll2Jzy38qntF3f&#10;n+dfaQOxRaNKBRleKvQkHn16ZrPib5avaRb3Wu30dvZ201zPIdqpEhYn8K0nWjBXk7GdrbmhDJtY&#10;DpXWfBTQ/wDhIfibpabd8dvJ9pkB6bU5Gfx2j8al/wCGW/HmV/4lKruxz9qi4z/wKvf/AIE/Af8A&#10;4Vn4ekluFWa9kx58uciRgDgL/srz7k8nsB5tXNsPGDlGV2S5xSuepeHovsWhxxc7mxI49CQOPwq9&#10;FMpl3KQuV5Ue3SsXS7mR4WU5KrznPArQhKk7vl3dQGOK+KqV5VJuXc4pNt3JvtLEd19iKmhnZpFO&#10;7v0pjxmI7mzx1FMt7jEnoe1ZczW4i1Bc5kYN97+E561cWLfAwbr6n19Ky5htQtySDVy2uGeNRux7&#10;etbU5X3DToV7q28v5fTDDFWnRkiXa2dwpoTzWb/ZJUVa0+FZRmYHy4BuY+vtW8UCTY2S2+zWY+UC&#10;SQbnPt2quV+Rf8amknaV2ZuN3b0qvIrKuN3GfSiUn0F6kpbYOrbccdqYo2jdj2FCt+6Xd16c1HcS&#10;+V/FjPHXoaI+YhWmaVhu/gGOPSopoGmADKCM8n0FFuuY87izN196kD7ePm+UfnUMCSGFISzdOOK+&#10;Mf247mO4+PMyoPnjtYQx9flGK+zPOCxNLIwVIxuPpX5//GzxZN4/+LeualIysrXTwxbTkCNPkXH4&#10;DP417WQ0JOt7TojajF7mDZ8KO5zyK0oMsOh+mOlZ9tDsxu71qWseT/F75r7RaGxct+n4CrCZbFGm&#10;QxTzbZJlhXBJZhu/CkyQfSjrYOWyuKrc49aB8rfrTd3r096Qtn+lJgXNPjgub6OO4maCFs75Am8r&#10;wSOO+SAPxpl3Glvdusbeaq8Bxn5v61TuLtbdPQmqrakzAsEcqvUhTiplWS3Yas0N+R19vpR520Cs&#10;19XXAbNeofAj9l/XPjYi30zPpOhZwty6bnn55Ea8ZHuePrzWGKzCjhoe0quyDlZ58t3ucKu5pGOA&#10;oGS30rf0z4b+KNYhWa18O63PD/z0jspCD+OK+0PhD+zD4S+EEkdxZ2P2zUMYF1dnzpR/u8YX8AK9&#10;Otp8NhRwxr4vFccJTtQhdd2Chc/My9gm0y/a2uI5YJ4zh45EKMh9CDzSeZnqc+1fc37TX7Ouk/Gj&#10;w5c3FvBDb+JLePNrdL8rSsP+Wb/3gcYBPQkdsivge787StQmtLhWjuLZzFIjcFGHXIr6bJc6p4+G&#10;mkluiZRszUEg+vpTgxA61m286k5J/KrUM24Z6CvdswiWN2c07/0KmI+elLv65/nVINh33W+6OmOO&#10;9O259aYrcdfrS5K8L+BzTFKT6C52nk/TAoXnn35pCfmo25XP5UEavcUNuX/61IDtP8qUnaR/Sm9T&#10;wO9BpbS4pbceKaGY47f1pyjHp9fSnSMCef8A9dBKXUaW+QnrxTS4IC+nQetCtgfe685qNvmPXGKL&#10;gmx5kIPp7Cop5vLNR3Nzs553Gs+/1VV+VWFQ3qNu5cub7DdM45rufgB8BtS+OWq+cxa00O1kxcTk&#10;ffIwSierYPXt1rivhn4MvPip4ztdItMosrZlkxlYox95j9B789K+8Pht4csfBOgW+mWMSw2tugVQ&#10;BgvxyT6k+tfHcSZ79Wh7Cj8T69iJX2RteD/C2m+CNHj0/SrOGxs4gMIi43EDGT6nAGSeTWteaVa3&#10;8am4tYJtvQPGGx9M1GqboVZeV+tTRqxi4/h9a/NPaTk+aT1J97qeQfHn9kjSfiTaNfaOkGkauuWw&#10;ke2Gc7TgEDoc459znNfJvjHwVqvw61NrLVoWs7xThon9OxHYg+or9EZm8we1eZftM/A+L4veCZPs&#10;8SHV7AGW3fb87gA5jB9+Me4FfTZHxFVw9RUazvBvr0KUj4oiud45P096sxPuHP41kv52nXsltMDH&#10;LC21gR3q3Bc98556elfq1OpGcVKOzKirmkPuZHY9+tAlx2z6+1Qo/wD+qnAfJ1qwuS7shRSk4X6c&#10;U0GnI3H+eaBXHDg/NTWbb+fFGGLc0hGExzk0FC5/76NAbKf1po5FMduOGoEPZwo60iygH/PNV2bb&#10;UD3uOvG6hgXHuljWq0+oqE+9VB7tp5Niq0kjkKqgZLHsBXvXwC/Y0k8Rm31bxfuhtW+eLT1yHkAP&#10;G8joMdh69e1efjcbTw0PaVGD03PNfhZ8FfEnxq1Erplv5djGcSXk3ywx+oz3PPQZNereKv8Agnrd&#10;WXhszaTrzX2qKmTBJAI45T3Ctnj8f0r6W8PaVY+HNNhs9PtYbOzgG1IoUCKo+g4ragO1V2/zr87x&#10;nFWJnU5qWiM1LsfEfw3/AGGfFniXX9niGNdH0+Ll38xZHl56KAeM+p6V9XfDD4T6D8JdF+xaHp8d&#10;sn8crfNNOfV36n6dPQCu0a03/M3f9aYbdVGdp6569a8LMM6xOMdqstOxpZiCERx44POTViKNYo8Y&#10;5POabYRK7NI2D7VaLKpyeh7YryrXehTj2ISxkPTtnmiUKgw23awwc96ZOxD/ACgj2I60xiHNbKXL&#10;uSfAn7Q3hD/hBvi9q9iuFUTGRAq7V2t8wwPTBFchA+4e9e2ft+aL9h+J2n6gAAL60AyMcsuQf02/&#10;n7V4fbn5foa/aMjxPtsFCfkBciG0j16ZqZe3B/Oq0R5z7Zqyj7hXsEPyJF+UYOPb3oPJ3ZpM5H96&#10;lj4PQ/nQPlHZZf8APWjp0FDYI79eaFOMj3oHzXBRuf2o5/Kj5gPT3pNwJ/DrigaELYzzn60uOmPb&#10;NCvz1NIev9aAsAIJ5PvmgP8AM2e9AbGPbtTWqeYBSuQeTikY/wC0KaW+YgfXmmFgR1oTDUl5K01n&#10;5pguAFwD9KbJcYwc/XNDkBPuwu44pjvhDjH4VWm1FFPX6YrY8CeAda+Jt/8AZ9HsLi62n95IBtij&#10;/wB5jwKxrYmFGPPVdkKV+hQikD+/TrUwPvXpHxM/ZXu/hd4Ej1k6rHfvGUFzCkJVYt3BIbJ3ANx0&#10;HrXmattHHfpWOCzCji4udB3S0He24/d8o9+KOoprPxgUBwD9fTpXoKwcw9TtP3ep5oOA3IwCKYPa&#10;nBiTwfrT0DccpCD/AHuKQHn0pXHP40FcE/rU3YDM7GHb3PalZ8d+vJFKny9cZNJuyCD29KRN2NGS&#10;Pamlvmpc4OetMZtnJOeKChTx39/rSE5/i/CmM+3+dMaYJ1rNhYkd8nn8DTXuNpqjNqawtn8j71s+&#10;Cfhp4k+Jj/8AEl0+W4hVgrzsRHEP+BNgH6DJrOpVjTXNN2QbFBrgIc+/c1qeHfA+veMIWk0nR9R1&#10;CNTtMkMBdQfTOMV698Ov2KAksdz4mvvMI+ZrK2PHrhn/AJ4H419A6Dpdr4f02Gzs4I7O1t02xxxj&#10;CqBXzeL4ghDSkrkuoj4a1vwvrHha9jttS0u/sbibmOOaFlZx7ev4VZ0/wD4i1e6SG30XU2kbpm3Z&#10;F/EsAPzNfcs2m293NHLNDHK8QKoWUEqDjOD74H5U5ra3h3bF2sG4GOMVzx4l933o6hzHxHqnwg8W&#10;6Rb+dNoGoeXnH7pPN/MLk/nXPXcc+mTNDc281vNGfmjlQqy/UHmvv9YxHg/Ln6VQ1HSbLW0eK5tb&#10;a4VuqyRK6n8CKqPEz6xI9oz4M+2qW5PPualScSenvX2E/wCzr4LvS3meH7PcxzwXXH0wa5Txr+xN&#10;oOt2pfRby40W5yWA5mhbPYhjkY9jx6Gu6hxFh5/FoWpI+bYn4x8tC7Q3vXWfEP8AZ18WfC9WnubM&#10;ahp6ZJurPMiKP9oY3L26jHvXE2935p7bv5V7VHEU6q5qbuVzlxjg/j+VB4Pfn2qNZN/TvTs/Iy59&#10;xXRzAOLZHv602R8AZ7d6GgbyWm48tSFOCMgn2qrLNtY8ketUBJLNhOvBqncXoVm+bj19aju5+OvT&#10;g1i6pqRQbd2STUykkrgXbrU1UHnoKqXF35kZ56cmqemwXviG/W2sLS5vLhuAkUZZv07e9epfDr9k&#10;rXPFFutxrE0ejW8gyFOHlP15wPzJ9q462JhBc03oUrJXOt/Zu+AOh+Kvh3F4g1C1F9dXl1JEBKMp&#10;CqccL0OfU/41774L8JWng3w5b6bptrHZ2cbMyxqScksSx5Pc/pgVj+AtEsPA3hKx0HTWkktrFCRJ&#10;Ifmdick/nXY6bMk5VQp4HBr4HG42Veo1f3b6Gbd2advbNBCu/d83TI7Uy6ZpOByCe1admqrozNN8&#10;zE/umx9z2+hrPMZU9+eOa4Z2iTKNtiDYM/Ln6+tTi3zD8p+bqc0oUpjjGeT7U2Utu3K3y+1ZozW9&#10;hkw8tGC9WOMe1FnAzo237xxkmnSbpZFx82Biory4W1jMcbAPJkMc9B6UPRXKcSpq9+zsYY9rKp5b&#10;1NZ0scmFXv6CrqosUW5ju70jN82VXk9Ca5ZSuZu5n3L7gFX77cE4qJNP32jfKduQSa1ktkHG3Hrm&#10;h4wINqqdzHp7ZpRWoRPj34x6tc6r8RNQkuG3GOV4kA/hRGKgD6AVzatwfevpP9pX4HaXqngu48RW&#10;Ma2epaerS3BQYW4XjOV/vd8j8fWvmxfmX+Vfp+S1YzwseXpodSd0OXOf6VL5m2oHXLdvTrUgTJ9u&#10;wr2FYCwv/j1SRyADH51AnKfT0qXdt781Q1qSb9p55zUb3Hl57f41HLNgn/Gq88rN1P4CgbVh09xt&#10;GKoXd7sU5I/OluLoK7bun15qTwP4e/4Tfx7pekhmSO9uFjdgMlV6sfwXJ/Cs61ZU4OTJPaP2Zf2c&#10;Y/Etva+JNbVJrSTL21owyGwcB37EHHC/n6V9JWkMVhbxxxqqrGuAFGMCqukWi6Xo8MNuqpDCoiVV&#10;GNoHAFWI8yAdevbvX5jjs1niKjb26GPtLjgyx/Nj6UxgsnP6GkZiZG44zwKaVxJ3XrzXIpXWpNzP&#10;uXW4uWb+Ee3SqOoSbIgF/i9KvOmB0+bnIrOvi5HlqD5jfeOOlLkuJGNfwG9dY1yzL2zwKd/wjbSw&#10;MuxVkYBQVrZ03SPs8eSF3t6jmtG2strhgp+XjBq4o0OPj8JR2Ma5J8xfvVa0+FCzRmPcOh9R710W&#10;r2CySM3Tnp61mzQ/Z4vMYfN605QTCV2VF8u2G1OPw60xLb5Sdvz9DTvs0lwwZI2ZfUVI1g6ON0qR&#10;gcnnNcs4kWZC8ALDn9agn1JkJjVmC9MDvV9TbQhWy0h6ZqOZ7OKUr5Ibv16VjoCiyjbys+5m5Xsc&#10;1W1vQdP8XWTW+pWcN9D2LDDx+4Ycj8DWjd+SY1/dmNewVqify3G1GZc9Aa0hUlF3g7BzHkPj39mZ&#10;40e68NytOBy1lKw83/gDdG+hwfrXlV2l1pN69rdRSwXEJ2vFIu1kPuK+qldpH+SRV2njjrWd4w8E&#10;6R8SrXydXtVW6jTbFfR/LNF6ZP8AEPY/pX02WcQzg/Z4nVdzaM+jPmiC8DHd+NSifArsfGX7NviD&#10;w3dN/Zkf9uWeNyy233/o0edwP0yPeuH1KxvdBu2t7y2uLS4UBjFPEY2A7HDYNfY4fF0qqvCSNvIu&#10;Lc5jxzz3qVLrvu/+tWWLoqP0qWOfB57frXT7SPczNZJFJ+noetPU7mx71TiO7rxVgz7EX+dP0K1J&#10;/wDVSY3Z4zj1pu/ac85+lQo28/yzTi2W6/8A1qZI9n2H696jmdQaV3Uoc8Gqc91tPBo3AsPe7X3b&#10;vcc17N+zn8V03/2HdyYDnNuxPQ/3a8FnucL3FW/DWqPp+s286O0ZjcMGHY5rnxFFSgaU52Z9quRj&#10;/PFeUfFv9qXTfAUslnZKt5eIdpwflU/Wl+PXxr/4RT4b2M1rIv27WIsJg/cwBuP618l6lfNdSvJI&#10;7SM/zFmPU1w06d487NJTs7HqWla14g/a0+I9jpNxIYtPjPmzeXwsUQI3E+/Ye5FfVGmeErPwpplv&#10;a2MCwwQKI40HZQMCvLf2H/Av/CPfDy61yWP99rD+XET94RIT+hb/ANBr2YD9yrNyfSvi82zCU6rp&#10;weiOGtNt6C6EPJnYDqB3PvWxBK0cvpkVhWjeRfezHb9K3liZIFLfxcfSvJiZxvbUkVsXI47dqcqq&#10;JO2KbAjSxO393pQOCPQdRVaLUoJmxcblzj0pt1Dsn453Dt3pt18wZuh6jFRQ3RYZ5YqMCqUkAGUx&#10;Iu36UsKENubvwMmmwNl+cdeRinPHlv7oz+dO4aki2+wcfezkGoJm86Yn7x9qfcXarANp+8eKhjxG&#10;m706e5pbiHMRbJ8y/M3b0oWXz+RjOc4qFf3smW9M1Yj8uzBdmxgZAzTVkJbiylkTYP8AgRp1vGxV&#10;t3T1qlJqijJUbi3Oc0iarLs2sV+Y9KpVEXpc0WdYn5YfWpFt0eLJb9Kp2zGQZ7fSraz89jWsZXHf&#10;sKsfky+o9TVjzPk+UVXuuQrL17jNFvcGT5VXJ9q1UtbDeoj3swl2qSAp7V0/hPT1EP2zUGMVpH1x&#10;96Q/3VHcmuRm8T2kerrY2kY1DUNxWSNG+S2x3kb1/wBkc/St3fLIg82ZpD1H91R6Adh/nmvTwuDu&#10;+ef3Hfg8Hzvmnsct491WTWfFE80nGT8qDoi4GAPYCsm7j82xdezKw/SrniP59cm/Cqs0myNV/vA4&#10;OOnevoI6NcppUXvs/NPxdC0Os3K/eZZWUjvwSK52943e/wCldb47XPifUGBUf6RJj/vs1y16OWx+&#10;delW0lqaR03Me7HzrkdOle6eAbaO6/Y48fKV+4bOTHuJT/ia8N1Hl19TXt3wTkfU/wBm34jWf93T&#10;orkf9s5l/oxrz6id16nVBrZHz3oikX3Hrivvn9ldjqfwV0tmXLR7l47DNfA+lfu7zrzmvuf9jjV1&#10;k+D8Kt8pjlYcdxXFWvfQJbHgPxOPk/sbfDhD95oUP0/dV4XZv/pa/wB0nvXt3xnf7L+yv8M4em6w&#10;Rz9fLWvCVdg+5fvZq46S0NKfw6n0J+2F4YsvDepeGUW8a4vG8O2PnZOcER8fmMV47YPkcDOKsXGu&#10;x6/oM1zqV1dXOsb4o4t75VYVUg5z6YRQO2DVWybLr+lbRIqNXOx8FSlNas+RxNGSP+BCv1X8INmO&#10;L0aBT+gNflD4YZVv7dvuqsiH8iK/VXwTP/oOnsf+Wlqg+vyD/CtKsfcVyIP30fG37bEJX4x6m277&#10;zj+QrxxHCODknmvWf21dVW4+NGrKp+5Lt/ICvHI5Q7dcVdO/KiKnxM3dNn5XJ57ivtT9lVifg3Ye&#10;8khx75FfEOnylXU+v619rfskuZvg1Z85InkH6ilV+Ey5Wkz07qTRQKM1zmIfjz6Uo5FRSWkb3CT/&#10;ADeZGpVeeBnrTrrdbWUk3yrHGD87nCg+nrn2FTUqRguaQIsW0DXMnlqV3YLfM4XgdTyQKq6j8Q/+&#10;ERufL0e+uPtUkZR7iP5FRWA3Kvc85+bjtwK4vWfFc13OYIW3LJ8rEDHmkZxn+g7frWfMps13SMWn&#10;kH/fIr53F5lKb5YbESrJK0S1rPiqaeSTczMzHlic5+tUbHUJFtvM+75xznPYVn3rfaLlVDEbulN1&#10;e/a2RYY2HC4IrzOS+/Uxjds1vCXxJuvBPieHULdLebySVaKcbo5UIwysO4xXUaf45W6lkkBG2Vmk&#10;IBJAJJPck4HQZPQCvJzNxuZW6c896m027mT/AFZPzcV6MeZx5b6G15OPLfQ7zXvEj3reWhzW14St&#10;DFp+5926T5selcr4U0eSaXzplPXH1rvbC08qLgDbxipskZStew9xmBl9qht2M6quPl6Yq41vlumK&#10;q3iGyhVV5Z2wKyqR6mU49ivdoXvY0H+rj6/WrogCxZ+72qKG3MWM855OatFsfL2PH0rke9iCJjuQ&#10;j2zSpGqW46Lxk89aGt2RfZfzFMiXPyt25obtuO4ksfmwhl+ZuaqyI0hVNpLN/OrxGBuqSCPeWkP0&#10;GO1XCNw06jLeyFpDsjXjPJPc09dsarux83c06SdUXn5topsK/bSB91v7prp5Exizv0KglQeMVWvp&#10;WvJf4o4+nPGRUty5gbbuxjviqN0zv/EdvYntRzW0CUkRXLC3AX5j9KpyJvQu33c4H1qS5uvJRg/3&#10;h0HrVWOWa+kVUVVVTkD3rOTuySO4njhgluLxktrS1QySSu21FAGSSfQCvhv9pX45zfGnx7JLAWj0&#10;bTyYLGI9CoPLn3br7DA7V3X7ZX7VK+IBceDdBbbp9vKVvrxX5u2HVFx/yzB+u7jt18U+F3gO8+Jn&#10;i7T7GOG4+xTTqtxMkZcomfm2gdTivay+lCivaVdDto0+Vcz3Prj/AIJ8/CZdD8EXPim6g23mrv5V&#10;qWTlIF7j/ebP4AV9F7Oa5H4c+K9PksLfSbHTNUsLfT4RDEJrR41CKMZPHHTNV9T/AGivBula5Hpr&#10;61byX0jiNYYvnYseMYHfPGK9T63SqPmi9C7NnbhMtVS98SafpjeXcX1rC3ZWkAJrmviLql5dRLa2&#10;08lnBIoMjRnEzZ/hz/D79T24qp4J8AWsFhDJHGu8H/Wud0jEdyx5NeTis6jTdoK5MqkYrU6K58Q2&#10;eoHzNPuPtVxBwFhUvvOPu8DvXIeNfC2qfGL4TX0dxpF1Z6lauZbMSKEkYjtgnPPSu8sNO+zt/rNy&#10;/wB3tV+eTFuAOOO1edLiCr0iYvFK2iPjWL9nLxoLkM2kSMgb5l3rkjuOtR61+zZ42OoTC00O4MCs&#10;SrNLGuR+LDmvsy0sla22nhm5JHeqSRfeblsHAwaunxFXTvJKxj7Zvc+PNI/ZT8XanMrXS2unpxuD&#10;sXYdeygjP413Phf9lPR8pHqepX15ccFlgVYU69OQSR9CK9x1qCQ5kkdo89F/rWH4bsPtGvSEfw4y&#10;WqqmeVqystCvaX2Lvg/9nrwfokULQ6Jats+YNOWmye/3iRz+VejQ2yxQIqqESMYVVwABwBgVnWC+&#10;WF2j7oFaUKrtbfwe1cMqkpayZnJXPnX9u2zvNMt01TTZjbtqdobG6VDjz1VhkEnthh/3zXyJqFxN&#10;YanJbSTJJ5ZwWRtynn1r7H/4KB2TH4Y2TQyBXeSWBc+rKGz/AOOfrXxN4P0S48WeJrHS7fLTXsyx&#10;Lk9MnqfYDJr6bKJtYdy6HXR+HU+wP2N9Ei8JeEptS2MtxqTAByP4F64Pu2f++RXt66h9qi3D5g3B&#10;UiuD0rRV8OFdPgRUt7ACBFxjhRjP1Jyfqa6TTbv548hhu4YV8lVbnVbkcc07mlouiWulW7xWdrb2&#10;cUjmRlijEalj1JA4ycVqBgq7dpyfSqduXj+Xd83Y+laOnqsgXd16H3qlF31FFLcjjbbN8vHqKewA&#10;2rt7Zb/P5VM1jkl+ML1J7008XDHrwMflV2sO2g37L5ZLL93HPtTZYdy89zzU0hLv8oPze3FRu20+&#10;/TNTF6hzGfJtiu41blWcAD1q5BudpGP3elVkTzNSjzyqktU8DPK5VflVu9dF3YuL0LHlq6543fyp&#10;5U7wrd+9QImw98r39acbht4UAFiOAe9TFaakjWi+2ziBcj19AKs+cBtIG2KP5Ix7ev41Klu2l2Z8&#10;wqZphlh6L6Vnyma4k+Zv3eCPpXQpINySW7w3B3GpbVJLpTjdtHbFRwxrsDKo3dCavR3X2W3Xb364&#10;qY2RV7EF3brbherMRk/Ws+5uWMxXAG4ZwB0q1O7M2TnJNVpsLkt1xx7VEpX2DmKzBYicnnnGDUYT&#10;zm+bcPfuahmlZvmXnPIxWZLf3kc37tfMIOcA9PpSjdhfXQu+K/FOm/D/AMO3erapMtvY2KebI7Hk&#10;gfwj1JOAB3Jr8+vjp8c9S+NXjS41K8d47NXYWdnn5LWPPA9yRjJ7n2wB67+2m/xG8c362tvoeonw&#10;3afMqWx8wzOM5d1Xn2AwQPXJr5h8ueG78i4hkjmDbSrKVbP0P1r3suoqPvPc7KNOyu9y9FLvbnJy&#10;auQbmx1/GqtpbAufVeCPQ1oW9sUHH6nrXuJpI0tqaXhLw1d+NvE1npFiga6vJBGoOdqerH2A5/Cv&#10;sb4Y/C6x+FXhuHS7LdJIzeZPO33p5CAC3sOOB2FYf7K/wAb4f+E/7Zvo9ut6pGJX3jm1iPKp9TwT&#10;35x2r1GfSzdT7lbnOSBXxuc451p8kdkcdepryofpku/T5IXzmM8HPJFWtOvJJH8lv9X1z6VHp2nZ&#10;nCyfMuD9aBI8E3lqnlr6gda+f5bHHqX1MY3CI/K33jileNWTHVs8E1HYwgTru+73q3bxq03mL823&#10;OFz+Zq4XuaRj1LOnxNNa7XbP+NSxWqgqNvzZx1p2lYJlB5bOMYqaWPaRtPK9TXTyNhuiEn/SxD0V&#10;mC5PT65qZJI/s6svLZP4UixZG7gsO9NtsR20jFd2CTjHQYrSnHQXNYTTwbi6dd2RuOTWvfBYIlhQ&#10;/MvzSY7n61Q0ONUiluJQNqfvCD39BU5ceQ25uW+YmtvhRSelyGQDGT1zUiRK8T8/dHGaXYGt9xz1&#10;qF5MR/KvfJqeZk2ZBKSkfzdvaq90ftEYUfxHk+lWLk74x2Vup9Kqs+V4xgfqafN3FYkhIKfpTmfa&#10;Od3PSqrybO+OOgpZbxht4Ynbk5p6dQ5Wjmfjz4u/4QT4Pa1qTSeWywmKHnq74VOx6kjrXwdarnrk&#10;seSc9a+q/wBurxRHZ/Cay02Sby7q+vVcQg8uqgkkj0HH4kV8q2JIAz09a+wyalyUL9zspq0TRtlG&#10;7p2xWhZjis+3O38cVeibZHXuXK0LXnbF/So2ufQ4qOWfjioXmzx6cYrO9h2S0J2uqY+peUu4/wA6&#10;rNNhc+g6GvTf2X/2d7j42eKku7+KWHw9YvvllKfLcMpB8ocjrzkjp+NceMxsMPSdWp0JjuehfsX/&#10;ALNFr8QLOTxR4ksmuLFJAmn2soIjnKnJkYZ+Ze2DkHnr0P1B/wAK/wBB+xLaroukra7fLMX2OMJj&#10;0xjGPatLStLh0iwhtLWNYbe3jEccacLGoGAB9KsRLl+1flGOzWriazm3bsL0PJNW/Y18A3nitdST&#10;R/JZHEjQLK32dznPKHIwfTp7V6jpWmR6VZwwwRpHDCoRI1UKqD0AHQVM4NxNuOcAbc/SnRRNj6Vx&#10;4nEVK0Upybt3DdkixbifaponKgt3XioQc9/l9PWnTSb2VV+ZVHNefy2RaXVDbj94uRtb1r4c/by8&#10;Ax+DfjImrw5SHxBD5zrjCrMvytj6/K31Y19yhPcBe2K8N/bn+Gy+Mvg3cXsSM93ob/aY9qbmZThX&#10;HqBjDZ/2K9zhzHPD42Lez0JlfqfFdtcbuc/iKuQT7vl684rCtpmicZzitO1uNyDH/wCuv2qM7om1&#10;jWikyODkfSpUG5efu+lUoZsL3NWQ3y8ZrUi5O2EFAHH1FRq25vwpyuCe4oHck+6Pfp0prkGkPUe/&#10;FGGyvHI60CFPzDqMCgNgd6V87v50yRsL1P1oFe4uMH1Hr6UjOuPQjnPqajdlHTjk96hlkKpmlIew&#10;97kDPzcdee9VpLvI471HJISevOefaq7tj7rfpWfoVoOknLZUHivavgZ+xOvxJ8KQ61r2oXemrdMW&#10;t7WOIFpI8cMWzxk9scivFLRt9zHu+7uGR0yMiv0csbm2ng226+XG2GiXtGmBtH4DFfJcTZlXw8Yx&#10;ou1+pMtro474c/Avw58IbB4dJtWaaQ4kuJiGlYemcDj2FdlBpqoq7VOcc8etKtvl9zdPertsnmcj&#10;8K/Oa1SdR803dmWt9BYAYF8vLdcjNTxIwtmDeoprwNu5qQN+4Zf7pBpRii1qNRPLTr8vamhfnDfm&#10;BUypmJs/d6CmxRqw+orKUFcnY+Y/2z/2d4rqwn8XaPb+XcRkG+hRQA6/89AB3zjPruz618zWl2SB&#10;6gV+lmo6HBq9pNZ3Cia3uUMUiHoykYINfnv8c/hzJ8Ivihf6SzboUffE/wDfRvmB+pBHHY5FfoXC&#10;eaOcXhqnTYuJmQS7yKsRnf8A54rLtpv85q7C+OPyr7uOxcdC2FwPf2p2MmmK289KcTkfzouiReQf&#10;600nrTscClzuSmDuMcYX8KjkenSNtyf4u1MKedIq/KrMcZPAFTzAQTuyDnvxWbcybW7VoazH9mu3&#10;iEiTbDt3R8q309a9Y+Cn7KVz4onj1HxFEY7MqGW13FWJ6/OeMcfwjnnnHSubFYqFGDnN6IJRtuaf&#10;7IHwNjv3TxTq67o2z9ijI7dN/wCPYjsT68fTtsQifL8vG1QOwrH0TQItI0xLaBVjhhUJGirtCAdA&#10;BWzZ28iwtGce1flub5hPF1W3t0RjKTZPZcsvJ+lbluwjx8vze/SsuwRg+DuwB6VpJPHbQtLMyrGg&#10;LMT0AFeDUi1saQjqXljNwNx6elec3v7R/hYfEy68IveyW+pQsIo5HUeRcTcZiRgSdwyR8wAypGc4&#10;Fed/GL/gorofhG5k03wvAutagrNE85YrawkcDBHMn4YH+1Xx3408RXXi3VZJZLoSahNN57y7/mLM&#10;2SxP15p0stqT1aO6NJs/USwG2BWVvlIzmrXmbxj1r85dC+PHiZTax6h4g8RXFjZDYY4dRkjZ1A4A&#10;IOfTrX3F+zl4guPEvwS8P3t7JcSXE1t8zzNukbDMBuPdsAZJ69a6JZf7CF5PUidNx3O0kT179MVX&#10;aTym59asMVkU/K3XjmszWJZraJnUrhed3Za8+WrsjCWh8yf8FB3FxqegN/Escnf3FfO0Mh2AZ/Gu&#10;u/aR+KMnxD+J9+3mO1rYyG3t88fKp649zk/U1xlq+T1O33r9i4dw8qGChCZMdjRhbg45qeNxt96r&#10;QfdxxU8R4/XpX0BNixgsm7djPpTgTtVm5Wo48hfX8KeDgD+XtQUh4XA/Wg8qVoA/8eNNZs56ZFA9&#10;BTk/401+jd6UPg8Y60GXHy9Nw6kUDUuwRxNOyqvLZ4FLNHsbYSOBnioluPKJw3KjIPpUct4q9Tg9&#10;81NyZWHHOG+bjrUNzd7O+aiudQRP4q7/AOAn7PNz8aZpb67mks9Ht5NhdAN07d1X04xz7jiuPGY+&#10;lhaftazshXPPTqKuOfXp3psmoqit83avd/jf+xjBpnhs6h4S+1fa7VS01pLL5nnIBklSed3t37e/&#10;zNuvJ7/7ItvM90z+WIghL7vTHXNc+DzbDYqDnSloi+Vo0rvXdh/HvVX+15Ll9q7iewHc16V8Ov2N&#10;vE3it459ZZNDs3OcS/PcMvsnb/gRFfQ3wo/Z18NfCl4bizsVutTjUD7ZdHfJnuVX7q/gM+9eNmXF&#10;WEw11F80vIXqeQ/AX9kS/wDGZttW8T+ZY6UQs0dqDia8XsD3RD6nk9hzkfUGg+HbDw7p8Vnptpb2&#10;VrGAoihQKox6+p9SeSeamG4jqdx6n1rQsLAmNc/eb+Vfm2aZ1iMdUvN2XYd0cv8AHLQpNZ+DOvQx&#10;8utoZAMZJCEMRj6CviljtPoB2r9BtQ0/7ZplxAwDR3EbRtuGQcjHSvz91e0/svV7iHO5Y3IB9RX2&#10;nA1a0J0vmDsyMc4+nYU5eFxn86jR9m71HFOC7iO9fohNkx0THa2fzp2Nx/z1pqjI/wB7j6VIp452&#10;nHU0E+YuTj6Um7ce9Pu2jDr5PmYKDdn+93x7VCTz/hQUDkg8ZpPMB96a7bl61E9xj7v/AOqgF5ks&#10;sgc/4VC8qqM/hVe6vvKG5uKz7vV9w+U5ycD3rOUluwckXbi+VD1xXV+AfgP4k+JK+dDD/Z9m33Z7&#10;lSN/+6vUj34Hv2rsP2Yv2cbzXNYi8QeILWaDT7X95bW8qYM79iQecDOfc4r6YigRE8uFAijpgdK+&#10;dx2fQpe5S1ZEppHlHgP9kDwz4fljm1Dz9ZuFGStw37nP+4MZ+jFh+ler2llDpltHDaxRwxRDasaL&#10;tVB7AcVIgVIj/e9qdEOdrcKvWvj8VjqleV6juZ6tjjNtww+8egxUsL75ct1PFMtI0km+dto7Y9Km&#10;uVWKRREd3HU9q5Y2tqLlsOdv4qbJ8wXd169abJkgcnoOnrTbg5G0D7oqZXQEm/cM7v8A69MVtn49&#10;femRxncv97GSPWpWPRRyaLNgSoQtSQ8huvyjAqHaWH3hRbzMqMO9aabAX7WPzJBu+btXz3+2t8Et&#10;P0mxj8V6dGtrLJKsF3FGgVJCckSex4wfXiveUvTFz3/rXln7X3jWzs/hddabcXEf2y+MYjh3AucO&#10;rZx1AwDzXqZMqrxUeT5l0z5PiLAfhmn+ay96jUZHH40SDC9+K/SIm3LYJJuMZbHcVTmumwwzj3qa&#10;QblHNU7o7B3/ABp6IRSvrtkHfn+de0fAX4DWR0i013WbRby4vgZIYZl3RxR9ASp4YnrzkYxXA/Br&#10;4Y3Hxd8fQafAVSCEGa5kIyI4wRk+5JwAPevsHUfDsOl6dDb2sKxwWsaxRov8KqMD+VfI8QY9x/cU&#10;3qTJ2KegaPapaxww2NpaxwgLEsUYjUD0AHH6U3U/CzFmbzGZsdzwKh0i+aC6aNj3ro5QlzGPX6V8&#10;h7actJMzk7nPaDo000rbVOyLv612Gl6aynax29qdZxpp6qqldzDL5qeCVrhH2rtXGOa05LIfKTi5&#10;ZYGRf4Wxyc49adJb+VDG2/d5gyQP4TWdrGu2Pg/TJL3UruO1tYxgvIfvnGdqjqzHHAHJr5++If7Z&#10;usapf3FtoMEOlWcZAS5eMSXLDPBwcoucdMHr1rSnRlNXLhFyPpRYGkHHYd+orl/Gfxi8L/DWymm1&#10;fWLOJ4yVMEbCWckYyPLXLZ+owM84r418Y/F/xV4l86PUPEmqXCuS7Ri4ZI8kg/dXA6gcY49q4rUr&#10;9kaS4mZnLqTljy7eprT2PLqzSNDqfevw++Ovh34u2t1NoNxNI9o6rPHNEY5I8j5Tj0ODz7GtnmVs&#10;tklvWvgr9n74xXHwl+IUOrNvlsZ/9HvbdP44j3Hup+YfQjvX3ppWq2+t2EF5ayLPa3MayxSIcqyk&#10;ZBrjr2b0M6i5XYDHuSpViwnzfxVIQ2312+lTyDzAp3AbRg5FcvL3MVruVQjFuOO3NO8tRKcNuUDG&#10;aV/3mV/hzn60eXx6DpzU36IDnfjF8/wl8Sbvurp8vbqdpxXxkpyB/MV9TftaeLP+Ef8AhObKOTbN&#10;rFwsJ56xr87fqFH418tKeO3NfofDVGUcNzvqzaKshGbDY549KcTzigDj60pGPf8ACvozRMerZ/vZ&#10;pXkwPwpByvTmo5nwT/StYhzDppDj+uKpzy46emSakLDyj/FnpVO6k3LnpjjFOVidyrf3GTz9BXq3&#10;7FuiW+pfE+6nlTe9nYs8Z/usWVc/kT+deRzv5zlWH5D6V7P+xDcQ23xA1OOV9s1xYlYwf4iJFY/o&#10;M14mdVHHCzt2Jkvd0PqezTy1xuOz+Kr0aqq7mPbORVWHIHy8KwqWNikbKe/bFfl0dzlixjKpT5f5&#10;VDISGz6c5qz93tuB9aaI2mO1Rx6eldUdUaaFC7thDmTJ+c/IKrxQ7SOm4/ePvWjMn2if5l+VRgf5&#10;96mitI+u3FaWY+UqJbboiwP8WKmVAm04U7easPGsCqF781GZPLb5sDHb1oCzTKstu0jMvl5Xk7qr&#10;XcUKx+TjODuya4z4zftM+G/gwvl6leNLfyJ5kdjbL5kzj37KPQsR0rxHxR/wUYlkkkXSfDcYXjZL&#10;eXHPXqUUenbdwfWk9jSNOTPpSZlEWFO0elY+owSLzuzj1FfJ837dfje4k2ra6D83payf/HK9s/Zw&#10;/aatfi1AdI1K3itfEEKGRkUfublRjLJk53DPK+nOfTOS6ilTl1O6lZlG0qT7VJbJzukdVXoBirV3&#10;Jz91eucYqjeSKX+X9exrn5b7EbbDrpvNZuhAOOKhe4VWHG1s8UJFJK2dwVVHJqGW5jt1bb8zHjcR&#10;yKIxYiF4ZA393v17Ukxk2qRIp2jBx1qK4maboT9ajSzklywVtq9OK05UaJXRIuoyQfdeRWx1U4p7&#10;622oFRdRQXWw5AmQSfXrVZbE7vmY/hzirdtp5YZVcBfWt6dRw+FjuZMngfw/djd/YOmqzncSI8fk&#10;OgrC+K/w001fh9cXlnptva3WmhZI2t4whZNyhg397gk85PFdJ4s8X6X4Bjhk1KZl847Y4ok3SN6k&#10;DI4HrXFfE/492/iDw22j6LbzRw3GBPPOAGZc52qATx6nPNfQZXhauKkpyk+VFx11PLoiQFHXFTZI&#10;4/vdsVGI+fSpPLIX2Pv0r7aOisi7C+cTJ0+tPEmG/GoTJt6800zgj+orSwtCSeXaOf8A9dULreFz&#10;t680t1eBBup3iHxlHrdlZRCFY5rOIQMy/wAajpkevXn3ocrbE8r3M6eXH3vzFX9MH2yZbWH97NcJ&#10;+7UdSfT61h3OpAD5hjt1r6E/ZH/Z+stc0FvFutQmVfO22EDHarFTy7Y5IzwB7GvPzDMaeHp88xN2&#10;VzwHxrr2oT3Fvp99Izf2dHsjU/wBvm/wrH0vTpdc1m1sbdd015MkMYz1ZiAP1NfSv7XvwB0/UNCu&#10;fE2j2kdre27hrpIRtWWPhc7egIOOR2znpXk37JGjrr/xw0/zITKtkr3Bz0TGBk/n+deZSzKnXouc&#10;OiLjUUkfZemaFb+EtFt9JtlRYNLgjt1A6HaME/UnJNWAN0a7fl4zVSK9a+keQ7g00hcn+lX7Rt9v&#10;838Jwa/P5S5ptnG5XZEVOVbHbg+9a1ncNcWiISTuPNZ80P8Ad+bb271oaKfLti237zd6qLtoUXiN&#10;ka+lRh9x+bovGcU6U5Ufzp1um9j/AFpkkdwny1Ux5cgK+nPvVu7GRj+lUbofZrdm/hbC5x71pEY4&#10;OoHpzzTZX85sgnHbNV3mMsf90HilbMQJDe1EpdEPqOnVVdfp60ruqxq2flz3rP1DU4bZj50m044A&#10;PWsLVPEk90NqthcZG0Vn7WwHQ3OvQW2RuXcO1Zr63FcPlnHXHXpXIzSyT3W5WY85Jq3FtiZT8xz1&#10;FYyqu92Gp00WqwoWw69PWpV1yEZJI6dq52GSKcYU/NnjNOaERfdG5jz0pc7CyOn/AOEihWMMHO2k&#10;j8Vpn5dzdunSubt42Yheme1bHh/Q5L678tV4PJ4rajzykoxHG97I118X29tayT3EqW1vGu53c4AH&#10;+e3ep9PluPGNmGt2m0/TZP8AlqBsnuRx07ovv1PtWH4Z8Dz+LtRh1LV4Uj0+3O+ysuueeJJP9ojt&#10;2/PPoCIsSLtUKo4AHGK+rweE9kuaesj28Jg9OaoVdI0O10KHba28cK9yB8zH1J71bLYX9aUHP/66&#10;ivDstpG/2TXobnpWSWhyGonz7+ST/aNU9UbydLuH/uxOw9uDVphmRv1qpr3/ACBrvvugkH/jprsh&#10;8SPFm9bn5ueKZWutSuJm48yVmJPuxNc7fJlf610Wvri8kUdz3Oawb088DnoT616FXdlR1Rh3o2n8&#10;a9h/Z38WW+m/Cf4iWcufMk8PyMpHf97GP/ZhXj2oLkV03whsbq7tPE0dvIqJ/Yly0qvn50XaxA98&#10;gH8K4Kj7HVC9ro4HTZd197k5Ffbn7E7Q3vwslWVVkMNwQPbNfD2ngxXnH96vsj9ijVli+H99Hnlb&#10;gH881xVNTRq61PDfjFq63f7PXw7h3ZMOnRqR/wBsk/xryDTrZr+8iiQEtI4QAep4rp/EPir+2Phh&#10;4Zs925bS1jxz6xIP6VgeGrsafrFnP3hmWTPpgg/0qqej1KirI9C+OP7P2ofATXrfT9RnjnkuLSG5&#10;DJ/D5ig7T9DkVx9kWUL3Fe2ft6ePv+Ex+LoHSGDT7Ty+MZDQq39a8PszgqPWt4yvqTO17HU6FKUm&#10;j67gR0r9UfA1z5nhnR5B/FawN9fkWvyl0WXY6ndgrziv1R+HExl8CaG3HNjAf/HBV1L+zVjnqae8&#10;j4M/aN8QNrvxe8QTM27N/MvXphyv9K4m3b5l479a0vinefaviRrrf3tQuMZ9PNasmxcmStI7Icnf&#10;U39DtJ9W1KC1toZLi4nYRxxouWdicAAdTzX3v+zpDf8A7PvhGzsUn3Tsd9zIFBwzDlQeu0H8zk+w&#10;+ef2Efhc2s+KrjxPdQ5ttMBitd3IaVhgt/wFSR9W9q+oNXtft0m1eFkG0/Wvmc6xE3UUKb2OLEV2&#10;nZG94z8XQavMt95cELqMXHlgIrD/AJ6YHcd/bnsaqqdy9u1czHGwhZG+bbwc9x6Ve8CLfNoDrdQu&#10;YrOYxJcD7sidVyezY6g+npW2WYuVSPJPdBTqc25s+bDbKz3EnlxqpbI6nHYe+cD2zmuO8Qarca3c&#10;uNzLAgIjjDfKg/z36mtLxIX1G+8mOQ7YztYA8BgM/nyfwxWPNa/ZoD8xzj8K4cwrOU+XogrTafKi&#10;lomkSTSyXEjfuoRhfUsaW8h2bt3bge1aWkW/laKMtnzHLD6dP6VVv7b9323N1z2rzZRuctznZD5u&#10;oxKqlm3Dj2qlq8Q+bPVj1HGKvpE0GoKS3zM529eAT7k1Xv7ZWu9rHccn8K2ijaNTyMu1ti8Sh/nf&#10;gEqu0E8Z4yf510nhPQF+0NIy5VelUNC01ry8aPlY16nPSu20m0VVEa4C44966HJJaBKVzW06zjjt&#10;1Vcfl1rTjhYN+mDVG2tPLj+XjbwMVpafidOu09z71KdzKT10Hx/Mev1PpVCJftV6zD5lU4U9gKmu&#10;wyqypjczBeferNrYx2kX4fnRInUZOuXTK44pwiDScfnThH52GHRf1FSLCCcY5PQ+tc8lroJalVPn&#10;uzHz6n3qeWBVHGM9eKiSEfbGf7uOOadJcxwn73zdh60aD1GOjA7eG3VZhtHVFjx16nFCKixeYx69&#10;BTvtW5vMZ+v6VpTSRS7sbdWCwybVYcHJamNOlkN3y7uucVE14Wlbcx6cCqjzedJ83PrnvVe0XQzc&#10;2wvr0SyNuRuPXis69nkPyp8nf1xWg+Zo23evP0p0OlFo9xAwB61jJt6i1OfFnNdTbY1Mknqa86/a&#10;h+Oi/AP4d3KxAf8ACRasrW1lhd3lk/fcnp8oOQPXFei+J/HVv8NPDGparcRswtYyygdWYkBVH1JF&#10;fHug2moftLfE258R6/J5ui2MxSCJgfLuGBPCjpsB+uffJNdWHop0nXn00XmzooxvqzL/AGav2Tbj&#10;4varBqmvXE1vpkpMqwpxNcjPUk/dU8+568cE/cXw58BaN8ObYWek6XZ6fGqAAxRAMwHHLdT+JrmP&#10;g7oK29vJc7dqlQiqOABXoPk5VXH3l9O9eTjMRUqz5W9CK1TmYy9DWxWSMkEnGQcZrnJPh3oc3ica&#10;0mk6d/a3RbryFMiN6hsZz79a6yaH7TZYHr+dVUtfIGG7/wBa5VzR2djJVHsc34gsWuLluMLxyRWt&#10;oNt5MKx/wxAAf1qTWrNp4/LHG4/lVpLX7O0fl8AjBA7n6V1QhzRHq0PZTHx/LvSeVLOVUKzZ6n0q&#10;9HAoUs+OnSlI8+TagKr2HrUyp2Yox7jDYuPuyADpjNMlkXT7by1UFm6tjOanuJhbxe/rWfclpiu4&#10;8/ypegtFsY+tK1yuT8zZ4o8N6D9jzI2d0rAk+nYVfe3xI2f4TxjvWjYRgxx5646ela042Q4q7sTQ&#10;/wCj7F53dx6VNNdpHG3zBcCkAWE7uGbGR7VQvn8wKe+a2lJdCvU8H/b01J73wto+lwuq3NzJNKpJ&#10;+5hQoOP+BH8q5j9mz9iS4+HPiuy8R65q1ldy28W6OzgUkxufVjx93IOM9T7Vt/tGvJ4r/aD8N6So&#10;ZVhSFc8cb5SWI/ADr6V7Q9g0cm+P5gfvD/P4131sbUoQhRp7Wu/ma87SshLrRFnmMzBfOkYsxHqa&#10;F0RfL3L8h7+1XYWadPu4NXdO09rmJVYkM5zyK4lHmMLtsgtGWTau7cyjB5q5DGFC479ahutB8jc6&#10;ttZTwaLa8ZWWOQrnGAcdaco20DbctXM/lW+3DD1zUlksc5br8vAqFx57RqPusR39KsR2xtvm3cZI&#10;xUS03Ki7sbP+5P8ACNvTH41UZeM8be9TzFnb5ulD5hBU/dNTHUUvIr2cIN07YwNmCfTPpVi3t8SK&#10;qnjqRTrKJZ1kH3TxgVMVFpG20dutd1NaDRDcw/Z13N93tUulxfZ/9LkTcc/u19fejTIVv5WaVm8i&#10;I84/i9qlv5mlfzOg7LngAVo4o0GXT5Utnczdc1UmKxqDjkjGKlmPy8dc/nVaZvLGT97pWEkyJDo3&#10;wd27Ax096VpvKjxztAyMVViPmyZz8oPSmNcSRSfdZlPFQFkTCbzHz82cg81X1W7WNGC53MOOKkuo&#10;2jC7lxnkDNMgthO3meYrYJ470RHsVrfTPLtP3jFZCpanWlqsKM+VbjueRVqf94+B90dfekSDe+AB&#10;t7CtlfoSUNThWRmZe/bFcV43+EWgfECE/wBr6TaXjY4maIecnuHHzDH1r0SeONWZT83ovenxxxND&#10;t8vcOgwOaqPOtmVGTWx8BftOfs43HwZuV1jTJJLjQ7mTa6s257VjyMnup9ex4PrUH7K/w2l+K3xr&#10;0fTLi3kNjbuL29R1IBij+bBz2Y4X6E19gftQaVpVv8HtYa+UYuoGt4k4y0jghcD2PzfhXjP7C6ta&#10;fFfxNqfkyG2tbGKxErLhfMLBiAf90f57+pTxclhZym9tDq9teDbPqYWikTKcbicgVlzWJVvNj+Rh&#10;0K9a6CFo7yBXQrubtTrzTY1jbYPmYYxXzkrSPPlcxtPhWSff/q5FBOe2Ke9iJ90iYYY/WrVpB5U0&#10;jFeFTA/Gq8dqYZRtJAz68YrKV0PcqxwEE5GeOP8AZqSErEpdfl4wSfanXAa3uD97rmpklhnj/eL5&#10;e7PFTHzGk0MhupHs2m27WJ/MU+2nkcHLbiTxmpfsXlWihTuWQkg9agjQxyM3PXtVyuLmLcV18yq2&#10;QPWnwR+fFMFf73t92q5k+TlevOav+HrVZbhpCvyxKXc+wrWldMaWupPeosVjFbquTJh357Y4H9aj&#10;lXgr/DgZqZUN7NJcSN97nntUdw67vT2A61pImW41nxlduaaY2dOmO1WJJMQxquN3c1XuJJFwAcUa&#10;FJpblW4gKxbW3HaKzXBTgfe649a2PO8wrG35mobq2jd2X7qngk/0qJJMNOhh3eqx2St5ki7uy1wP&#10;xj+Ncfwv8IyXzyr9qucx2in+JuMkeyg/niu28Vx6bpsU0m1ryaKNnjgVtvnuBwu7tk8Zr5M+KnwV&#10;+J/xZ8Rz6tfafat8u2G3hnHlwIOiIOPzPU9TXbgcPGrP33ZI6KEU9XscD4/+JGo/FLxGdQ1KZ7mY&#10;DYpY42L1CgDgAZ6AVBp1nLLE0iIWWPlvbvVXVPCWq+C7oW+q6bfafLjpPEVB+h6Hp2qS1umWL72M&#10;/hX3GHjFQSidErX0L0LFjjb75q4H/d/d6+9Z8dwQ+0E+9WFlxH6FfetuaxPLYW5nESbmY1Ta6knf&#10;92jvjqVUnH1r1P8AZb/Z7/4aH8ZXUd3NNa6HpKCS6kT70jMTsjH1wSfQD3FfcXgn4XeG/hxpa2Og&#10;6Hpunw42EpEGkkH+05yzZ/2ia+bzbiSlhJ+zSvIz0W5+dnwn+HeofGHxra6NYhlVjuuZyCVt4h1Z&#10;j+gHckCv0J+Gnguy8A+FdP0uxj8u1sUEaD19Sfcnn8avWfw80fw/LK2m6Tp+ntcMGmNrbpD5p55b&#10;aBnqevrWlDZeW65+UL2FfD5znFTGtJK0Qc7qxKkzI+OOTU9qm+Tk4C8mq8yKx3LnrVq1jIjwOvev&#10;FUX0AqeIdc0/wnpD3mpX1np1mhAM9zKIowT0BZiBmvmz46/t9R26tY+B9sj/AMepzRZXg5xGjDv0&#10;JYfQdxzv/BRH4l/2t40tvDUM3mQaTArzIueJ5OTnjsmzByfvHoa+cbUv5Krn5VOcmvawOXurHnka&#10;xhdXPbvCX7f/AI40rVEl1Kay1a1zteCS3SL5cgkhkAIbggZyOehr7A+FnxAsfir4Ks9c09mEF4mW&#10;Rj80TjhkJ74ORnvX5iyK0vzj+J+T6Cvvf9ha5Wb9njTCp4W5nB+vmGsMywnsrNbCcWtT1+V8DG7m&#10;uZ+I2xvB2rRyL5ivZzKQec/Ia3ryUBmbOMd8Vi6hL5lvK25VTY24k15mHVqsX5kTPzRnGx2bhck5&#10;FTWcmB+tO1G1Vrycxn5A5Iz35NV4Tt/xr92w8r0012HrY17ebA4P0q3HNtHOc/zrLs7jIx371cin&#10;z2z712KXczbuX0+fsPwqQnj61DbsGQfyqYA49e9F0TZiqcnigAg59fel6ilYnHsOKq5SsBX3P+NR&#10;nrTi/FRufrQT10Gv93+tVZzuJ5+appJNn9OetVJ3+n1qZGhE5xu7VVnuVgH8P4mpLqYqvy53dvev&#10;Wvgz+xrffErRF1bXL6bSbS4XdbRxoGllH9454A9O5ry8fmVLCR5qrsTojx231BTMvzfdr7y+Evil&#10;fFHw/wBF1Dcd1xaICT/eUbG/VTXzx8cf2Oofhj4Gk1vSbq8vRYsGukkUDbH038ehxn657V6H+x94&#10;kuPE/wAJjC0gddHuPs8YCgFUI38468k18bn2Mp43DRr0ej1FK1tD3q0uvN3Rn5twHPpWlYbh1rk7&#10;HVfsl+Dt+UjFdNp2pJKuRzxjp0r43oZqxoMS8bY59famwnKv/nFNE+Bx3FNEmVzjocc0R2KuWY/3&#10;qbf0qTyPLh+XHzcHvUMD7SP85qx5vY9faspDiyB8xgHb2rzP4/fs26T8fLO3a5kksNQtMrHdRrub&#10;Zz8pHcZOfz9a9PZNzL/dpDGqMWPStsPWqUZqpB2aA/PD4vfA7WPgXr8VpqG2e3uAWguI+UlA/Dgj&#10;uP8A6xPOWswcdK+xP26NEgv/AIOC8ZcyWd0pU47MpHXt0B/CvjO2k2lRzX6vw/mE8XhueputAjqj&#10;WjbK/jVhSMD6dKo28hPVvpVmJs/xV7waLcl7Y/i6ikdiq/xdeRSKMtTWkz/L61SjbYrQbJIAxP5V&#10;XnnwM/nUkhP4Cq4tZL2dYYY2aSZgiKBksxOAB+JqW7K7Jvc9e/ZL+DX/AAmmryeIL5N1jp8pjgU/&#10;8tJMckj2yMe/PYV9TWVnDZWyxxqFVRgDtWF8KvBC/Dr4aaTo6K3mW0KmYnGTI3zP/wCPE10SHI9K&#10;/M84x88TVceiMZ3vZiQIFk/ugckVN9paZtuT7YqNAdn6Gpobbj7uNvYV4sodRJlqzmZV54Hck18a&#10;/teftQ3vxF1S68PaLcNH4dtpDHIYvlN+wxlie65Hyjv1PbH1R8VdQbQ/hb4juY8+bb6bcOnOOfLb&#10;HNfnzFYxR3qs+duM8DnNbYfC87ud2Fjd8zMnStCuJJm8uGRlUFjtTJAHU1tJDsgWD7PCo8wO0oT5&#10;2x2J9Paoda+I8Pgefi4lZDGyFVJG4HqD+XT2qHQPG8fiCw+Zfs+7lVONzDsa9ynGMY2W56PLbUsX&#10;oLHaqbVY/Kcda+uv+CeOvXmreFdc0m5uGks9LeGa3Qn7hl8zcM+mUBx6k+tfIckTLNuZ2bPqfu19&#10;Q/8ABObUU/tXxRbLOqySw20ojP3nVDKrH8C6/nXj5pTfJdGNbVH1G8iiRY13c/lSXEG+HnselShl&#10;H8NPG0qc9K+Z5nc8+Wp4R8TP2DfC3ju/ur+ymvNIvrhjIQh3Qs5yclTz1I6H8K+RfFvg68+HfirU&#10;NGvl23OnzGFsfdbHGR7Gv0ueXCFQuOv418D/ALVx/wCL8a9/EyzcnPXivvuEcxr1Krozd1YUbpHA&#10;wXeDz+NW4ptxH3azl6+/51aiOVH6V+jRHdF6N8j+vpUol/H8KqIXZu9TpwoH+TVE7kqvvP8AL2pr&#10;nk9sDjFCsCfm/lSS/KPT61WgSVhjt068d6iefB+n60OWUn1qCckv+PepDlI7jUPLz+lex/Bz9ji+&#10;+Imkx6trl9JpdjcASQQQqDNIhGQxJyFz6EE/SuU/Z4+Cknxg8br9oBXR9PcPdHOPN7hB9ccnsPci&#10;vtuytVsYUiVfLVBgADgCvjuJM9lhLUaPxMUtDwLXf2D9BMKfY9T1KJiwO5ysnHcYwOv1HavZvBnh&#10;ey8F+F7PTLO3W3tbWPYiD8yxPqTkk+pre8nyhz8y9hXmvxv/AGkPDnwMkjg1OWa41K4i82Gyt03S&#10;OuSNxJ+VVyD1OTg4BxX59jsxxWMsqrvYEdlfS+S5GeKwxotjDqjXcVrZpdTcPcLAiyP9WAyfxNfI&#10;/wAc/wBuDXvG1qbXw4jeGof4p94kuJO+AcbUH0BJ9R0r558W/ETxZ4p3tqHiPWdQDEsVnvHdBznA&#10;UnAGRnAGKwp4Wol7srXLjqfqJPqdnYTxxXF5a28zYKxySqrNngcE55Iq9GuWz/d4+tfkPZa/qE1y&#10;Y/tU75bABPvXrnwg/aJ8cfCuWKDT9UkfTbZtz21yPOhbpkYPI6fwkGsqmXzCSa1Z+lWm2wkkDMPk&#10;B556mta2XB4U5PFeZ/s1ftH6T8d9KkS3hbT9Us41ae0Zg24Hq8Z6lc8cjIyM9QT6oY2Uc9/Suf2L&#10;i7MkbMqpFzk+tfn58TLVdM8eapbxsXWG4ePJ74JFfoDd/Kvr7V8k/tJfsy63pHia917S4X1LT7pz&#10;LJ5a5liZiSdyjt/tDtjODX2PCOLp0K7VR2uhanjqt8mfzqVD8ueN3Tp0qsjEcNkMpxgipo359v5V&#10;+pxkmrofMTxnCjj9KUr6FVpImUjGcUjHb81UKwH5cnnjrmmSyYz09qSRyVJ/Oq8srbe/1FAx01xt&#10;T8KqiSS8vI4YFMkjngCobi5+UjnkcD3r6O/Zb/Z+t9H0a28TazAsl9d4ms4X5EEfVWIx949R6ccZ&#10;rzc0x6w1Lm69AexS8FfsXQ6nplvceIdQuUlkQM1pbIF8vOOGY5OcdcAfpz1vgr9ljwv4A8UJqdrb&#10;zXU0WPKF0wlWJs/eAx9737V6srAvuY/WoWi/eV8LVzTE1L3loc/Myx32s2cj+dQ71j7c9PpT2BeA&#10;HjjrUSLkZ67ua8+TuN36jVG0/L1FSS8IvByxyRmiDmTaV/H0qOR/MnZh2rGQvUfGGx97noDU6yMj&#10;/Lz7+hqG0LEs3932o8zaTt6+1SloBYSPbl2/hOcVG06sDx1/WiWOSVFUdc5PtUd1PDYxY3bpew64&#10;qrIfKye1XZLukbCn1NQT3nzbVyPf1rPmuJLog7mb8cAUG8dF2ll/3vWjm6IVy4kjserfnTlla3Pd&#10;g361R3SOcjhccntUb6t9l+Tcrtnr2FTGQGB8a/jdZfCjw/vXbNq1wv8Ao9sT/wCPt6KP16euPkbX&#10;fEF94s1ebUNQuJLq6uDud3PJ9PoB0wOBXo/7Yeo2958QrOONw08NoqyjjcpLsQCfof1ryyIEDn1/&#10;Kv0jJsEqNFSe7N4qyJAdi/XrSPKTGUDEK3JHrT1TzPamyKwH/wBavcHqVmfYv40yy0i68R6vb2Nn&#10;E0lxcSLGir3Y8D+lTTQ7164FO0bVbrwxq9vf2cjQ3VrIJI3A5DKQR+orOtGTg+TcD68+B3wbtfgv&#10;4bNqr/aNRvCJLubHBbH3V/2R2z7nvXaSxeb97ncOlfPuh/twNIYYtU0XsBJPDcHr/ulf6/nXv2mX&#10;gvLNZI28xZAGU/3h61+aZnhcRTquVbr1MZJrc5rXtKNteiVUKjOCQPyrZ8P2zTFWLe/I61eubJZl&#10;yzLmTgKe9GmWX2QSYyFxwvoa4I6BbQmjtlml+6248fSrlvi3iO4hY153E4C+5NNtYWghYspOeMiv&#10;P/2oPiG3w6+Et4bdtt5qjf2fCxGdm9SXbGeyBgD2YrXTT1dgjHmdj53/AGiPixqnxR8ZXHl3G7w3&#10;pty0diqLtRxnb5vX5iexPQHgDJrkYDDJ8i/LHM6bixzgr7+lV9O1CaSwW3LJ5WPuNx+NYXirxWnh&#10;my+YFju4VB1Oa9OMo043PSo038KLt/ZsYvMZSVDHJ9BXI+K9Um1C6jKL5cJGI+OGxxmi9+Lb3Ecd&#10;vHDIkcjYc/ewOlW7XTJNReHbGzL90Dt1rPnjVXunVKk4O0hNKsAbVlPO4dR1Jr6L/Yr+O66Vcx+C&#10;tUYLDI5/syXbgI5LM0bHP8ROV98juK8Uk0RdGO3CSFY9x2n7taHwx0e68U/EXRbGxh826nvYigHU&#10;hW3MT6BVBJPoK5sRhVGN2eZWg3K59/rGoQkkDaPWq0x81yeg7VJvw23P3u/rQdsr8ZXFeVJX2OaR&#10;CnC1JO+Lf5v4emBzTVlCLuVvpXP/ABI8dx+A/CV9qc21vJTESk/6yQ8KP6nHYGqpUXOSiuoI8B/a&#10;28Y/8JJ8Sl0+P/UaLCIM/wB6RvmY/qB9Vry/bz09qkvLqTUb2aeZmkkmcuzE5JPWmugL4HbpX6pg&#10;6PsqMafZG8VcaRkEmnJwR7UAcYxlvenKM/3vTFdkQsHUn0qGQncfrmrJiJPDdOlRTw7m+grSJL2K&#10;kzZXkc57VSu1yv8AIZrQkGB0+btVW5Xj7vfrRIW5mjiU/NxXY/A/XG8O/EKxuFfayODy23cM8jPu&#10;MiuMuVKS9Mc1e0u9bTr2G4T70bBgK8vMKDq0ZRXYOVWP0IsOYcbgzLjBHQ1IF2ztuzjbkVXs2Rre&#10;Nox8sqLKnsCOlaFku+b5yWzxn0r8qcXCbi90crVnZjBEY+fTpmnjEMRk+72A9TirEcAnk247457G&#10;m3iCSZU7R8D61vHQrUgt7fzZA23ao4xUs0C8KvGO9WIEwV9CcUySMQNuYZcniteYtXsUpJ1tRtba&#10;WJ4HpXD/ABo+IMHwz+Heq69KrSGyi/dIR8skhIVAfbcRk+ma7i5VZJdzYrzf9qzwpP4r+BHiC1s4&#10;XmnVI59gGSVjlR2xjP8ACpNPlT3HHfU+BvEF/eeMfEN1qd/cS3V5eO0skjtkk/4DsOw4pjaer2UL&#10;eW3mHl/9kVfOiXVvf28scf7peCP7wra1F5LS7Qx+WsbRsrDH8J4Ndao2R7FGMeX3jirhRpv7wfeY&#10;4o8LeNdQ8G+J7PVtPdo7zT5RLG2Dg+oOOqkZBHcE1011Ba3dyJI7ZW2jBDd67P4Ufsz678X9WX7P&#10;Ztpun8NJfzwlYlQ/3M48xsdAD9SKxq049TnxEopaH0t8F/GV18X/AIc6f4g+xfY2uw4eHfuVWR2Q&#10;4PXBKk1048LSTtunmVQTnC1c+Hfw5tfhp4RsdDsPMa309Nodj80rE5Zj7sxJ4454xV+5s1d/uso9&#10;jXFKNtjz/aJnPTaJGfuzSFfYYqvc+HGt08yONplrpJNKwuY92T2JoitGtj/F06VNw9DkDN5RK+Wo&#10;PcbaQo0qD5j7iuyNnE6s0kKM2cGolsIY+RBGvpwKjQnmOZttMkuTu8sj1NX4tKFsGab7qjcT0A+t&#10;bBUdFHTnArzP9on4mR+GdAl0S3k3apqEYWQJ/wAsIT1yfVhwB6HPpnpwmFnXqqEAjHU8Q8aa/J4v&#10;8a6hqDO7xyylYATnZEDhQOw4547mqioaZBHsT/69TwKB2/Ov1DB4aNGkqa6HZsrAqnvTZzgnmpAB&#10;moZkUnn8q649iXIqzSbKrzTkH5eamn+9/Kqd0vGe/wDOtDHUq3l0Sp2/Ss1piw96uXC7lb6dRWay&#10;7A2OxxWFQ1ir7j4W864jTbwXA/WvvvwbJBZfDfQbe1Ty7eOxiIQerKGY/iST+Nfn/bOv2yJWb+MZ&#10;/OvvbwNbu/gjR8YYrYwAgdv3a18HxTdyglsYV3poaWsaHB4i0O4s7hd9reRNC474YY/MZr55+A3w&#10;J8Q/Bj4wa1dX0CSae9tLBa3KOD5oeRSvHUEKpzn9a+lLKPJ2n6gVbm06CcZYBmHSvn8LWlSTS6k0&#10;/IwNLtWWxhZl9sVpW6+Sdv4ippbdYsbR8vTFEg2EMVyy9vSs7IJWQgT5Cy/xNxWpBbhLdV+7gfnV&#10;Wyg86Ybvurya01h3R5x06YrWPdktkK/Ogz1FPU4XGPm/lUvleUu7AxnBFDjncO5pWBbalO6n2rlf&#10;XAzVS+fzkjViACcketaLWonJVf4RyaqanAodNw7cYFVHR2LUWVJ41hTg9+hrntd8XLpcjQptlnPG&#10;B0Wp/Ektwg8i23tNIcEj+AVj3fgWSKJZCxaXOWLVMoN7FRi7aDI9KuNR/fM5O88EmodRMdsBbx/N&#10;NjnHOKra14im0y0+zxupZe47Vzfn3jv5yrLlurVMcM3sXGD6nTWVktvM3nP83pmrUtxbRqP3qgdT&#10;7Vw941w0wHmMzcZye9ehfCH4D6x8VI2a2ZT5YyQWwcVtDAynLlW5XsWZhvbeO43RyAhanstRDuS0&#10;gKjvXoHiD9lf/hC9MkudWvFtfLUZVX3MfwrgYfCyiZ1jkkKqeuKWKwMqPxGM6bTLsF/GSBH69T1r&#10;sPAskMkzRuyo00bJuI3bcgjOOM/SuKX4b+JtVu410WOxuYdjPMZCwlXHPCjqMD1z7V2PgLw9/Z4i&#10;/tQTGZeWFu67D+YzXXl+AqSaqxasjow9OXMpI6290qTQ5VtpdpZEUqyHKuCMgj2IqLGGqW8vW1C6&#10;MjDbwFVQc7VAAAz36dfX8AIZZBGpLV9RqfSLa7HD+tVdZn8mwk9+KQ6kptd2edm6sjUtQa8gRd3z&#10;ZOfetIQbdzGtWio2RmsPmaquvJ/xJrr/AGYXP/jpq4RzVPxE2zQr5v7ttIf/ABw11U/iR5Mmfm74&#10;lfOozcH7xP1rnbtcfT+VdB4jG27k579q569O7qB0yK9KtuzSL7GNqA5b869E/Zrht70+KLWYbmuv&#10;D9+qHH8Qi3/+y15xqR3L+pruf2a9VXTfGVzuHyy6ZfR9M5JtpAK82rZLQ66WrseVwjy73n+9xX1H&#10;+x9ftB4S1Jchv36n9DXywGzdfjX0R+y3qhttB1Jd2D5kZOfo1cs/I1ex8zaFfNe+EtJPOfscJ/8A&#10;Ia1atNzMnynarcnFZ/g23ZvBmj4/584eP+ACtOG5kgHk5+SRgWH0/wD10Lcq9kemftMXrXvxFjkY&#10;/Mul2AbHr9li/wAa5Pwq1o1xcfa42kVoHWJUOP3hB2k+wPNdZ8c9In8QfGP7Dap5k1xa2Mcaj+Im&#10;1hAxWn4c/Zk8WaRq9nLc2AEPmjeNwywzk1104tomckcpZWsmm3zQSoyzRnDKe1fqf8NYivw+0Ne6&#10;2EI/8cFfntc/s9+LvFHi28vms4oVurh5SC4+QM2QPwFffPhXxxpum6HY2u5t1rBHGeO6qB/SlV0g&#10;kctSztY/PL4mwtb/ABC1qJhtZb6cN9fMNUdFtJdV1G3trf8AeXFy6xRp6sxwK9S+PnwG1iLxd4g1&#10;63VG0jz3ufMPDAM2cY+pxXc/so/srS6bd2firxAoXgS2lrnlQejt7kdB2HXnpnWrQpQ5pMJSSR9E&#10;/BTwDD4A8AabpcQ8sxxhnOOXJ5LH6nJ/Guse2+bvhTUdhqEV78ysFkU8L6CtBZlKe/pXy9Sp7STk&#10;eTUinJtmFqdkqXrdcSDPFXfBHj2b4e6xIzWseo6beJ5d1ayfdcev1HrU2pWiuQx4b+lZGpHy8cfL&#10;muVSlTneIRlyvQqQ2S2OoXjxtKy3FzJOvmY3KGb5V49FwPwqG/2zNt4Z24wK0Irdr+XaR8o+8TVy&#10;fSYNMsmmjXdJ6nnFZ80nK7ZV76lW6sVjt0iX5QqgVja2oWBjj9a2oi2ow78/KeOvesPxLEbZWOOB&#10;82DQlqLXocwsbTapCsYLMzjFXJPC8ola4k9T8o68Vq+BdF+33r3zD5YxhAe7f/WrZ1GDyM7unpW0&#10;dEXeyOZ0S7hjvPs+0LIct05auktYfk24O7Oa5HVLYDXUZPvA5+hrqtAuvtMqqwO8dM1VieZG9Zx7&#10;bdd3zN0NT2sflOdvPY4phXyk3e9NjkKNI6/w4x9aNSVrqyfUZ9jLHEu7acsx9alttwhAkxuY8U7T&#10;7XZFub5mbHJNOuCu5e/Oc02DkktCdY/LU9Pw7U+JFf738NLEP3XHK9afFskbYGI4yTio2YRdyjd2&#10;LLKdoLbmz06Zqm8SwyrGv7yUfeb0+laGsamLiTbD+7jVQpI6uRWPBcfZJGlLDIyfoaOYnmsyxdyt&#10;apyM9uahF2yQ+Y/3V6DH5CoWuluyN0jfLyfSqWoXDXjKi/LGmOKzqSFLXUnTV/NBCrukY4JPamoJ&#10;rzf/ALBquzqo3Z4HFB8TwWK4j+/05HH1rHmS3IT7l4Qm3VjI21B3JqQeKLIWsisz7hyuB1rCuJ5N&#10;XbzZJCcdBnioNV1HSvDtj5uqX1rYxhQVMsgUnr0HU9D09PrSlzS0gPmtsedfthaws/gCxgiYxtcX&#10;gLAdWVUb+RK/pXG/C/Qo/DngTSLWP5lW2RyTwWZhuP5kmsr48/Ehfi54r0/R9BS4ktoWKRSOv3ix&#10;AaYj+FFA4z+mcDtIbQWsUaqvyxgRjAx0r0qkHTowoz3u212ud2HjZansnw18u48MwqnG0YNdFd7o&#10;EWNT8zHkjtXLfDWym0jQv3g2tMQyg11jWxaZZD/F+Jrw6j5ZaHFKydkaZ0/OmxpH1HzZ9TVH7Kwl&#10;2sBuA5Ga1tLnE0f3vu9BVG9BW53N645py12CJn6lIttJ0yx4rQs7XyYo5JF+fGcEdKq2louoaoWY&#10;NiE8VsSYKnPYZHNbRfKilK+hWupldgxH0ApI2WGHgYZvXtTvIVpufur1NE7JIh/h+tZylJsHKxRv&#10;2WVlVSc8fmagli8gN8u5qnW3xdru+bnK47VYt7fypFLfM5GQR2quXS7JWu5TtdOKbZJFO/OQMdqv&#10;LDvOcflU0xVo12q2/PNPt4vLXpx0+tLm6By6kF1YrLb5Vfm7gVDbwrHDudfmXqfWtIz+WjBvl6ge&#10;5qq0vmoo+99aVr7Cdz5i8S3Eet/tqJAfMYQsjDH8HlwBsfTcR09TXv8Aatk46YGOnFeH/Di3g1b9&#10;rjxZcKvmfZzcBH5+Ql0U/wBRXtwZoGUY+U8fWvQzD+Iv8MfyRUkW4IdzfMq8elaNjGr3i/3cjAqj&#10;D8yddv0qZm8grtbG7qe9TTlZDi7E2r74ZyhHy46+tZv2XzT05rQuJXuWZm5KjCioAuYyM/N396mU&#10;rsl3bE0yNUvEVjncCRmtayvFhRxtD7l4JGcGse1H/ExhB/vY/Sr9vulfav8ACefeplHmVitthkhE&#10;koBWq7AtJhh8xqxrmoW+l2NxeXU0Npa2cZeWWRtqIo6kk14/4v8A2z/B+iy7NNN9rcxPAt4TEg+r&#10;SY/QGtKNN3KjFtnrkEbWzPgd1Yn0FRzO2r37QwnbGPvvn7or5d8R/tm+KtenZdNhstDhUHOIxcu/&#10;plnGOPYA816F+yd8WNf8f6jrFnrlxDcx28UdxEywJE43EjB2gAjgHkZru9nyx5jadFpcx7Nc3CxJ&#10;5MORHGMD/aPc1nz6hOx8vbj6jk1osVWP9KgZEk+Y4Fccp2MtWVreeRmUsrbQaVrLzm8yUnk8Cnzx&#10;hl+XK7TwOxqyFEq8+mQKqLuRrfUlsYlhkj8tR83apNTSMXHzJtVR27mqzTCNOD93pzVO61GSZNu1&#10;mI6Vo9VoU7WDUJ4Y09OMAE1Dp6L5bv8AMN33Se9VYbKW5bdIfm/u1aAZFC/w5/AVOwkr7DpFDplT&#10;hgcc0Q5aX5ue3A70xZABtX8TSQzmMfLnK/rVczBxaJp0XzW+XH1FQvqTWblmG8L2Aoedrg/L1Jrh&#10;/jr4w/4RL4dXyiTy7y8Q29vh9rLn7zjv8q55HQkUc0ugo6nkvxg8Y33x6+J0Ph/T2kbTLORhlVyM&#10;j78h9h0H/wBevSvBPwu/4Vr4aCxrDCZnMxhjGQgOT17sckk1z/7NngdNA8JnV5IV+16mf3bt1EX8&#10;P5kZ/EelesXKl4Vjb5m4BJ7DNdGMlyUlh+u7NnouUq6PqjJsb+BuOv3TXTW9w15aL1LDkH0rlbkK&#10;qKzfLz82OM+9bXh/U1G2NjhW+6fWvFj7rsc7NRUMluzlfmZttVLqLYNvf2rXtLcXlo3H3WJJz3qj&#10;eAOQG+8F4OO9avzBxaKNwvmRowHJ4OahEO8fdLegrQUBbSPuy53VHcHaoIXORxgVly3JTYsCxrYQ&#10;qzbSC2KY0KNKkasvzkEn0FSXNn51pbt8xbaSc9+ap29my3LN/EowOelbRWpokX2tcKu7auTx7Cr8&#10;cf8AZ+mbR8zTHc/sOwqro9u17ebZm/cxqWY+gq1fXPm3P7uPCtx9afNYJWtcjaTfC3l/Ln171HEm&#10;+P3qQu5Kll3ep9KaF2N/eUfrUyqGY6JRt+Wq8gHmEbs9xzUjSZO5l+71qu7eYxHQdqiMmHqNniKh&#10;iPvDiq98rSgKy/Ljr606634+Uk57VG0/l237xtvOPXNaRWupUUjLv9Jtrx8yRFmUdRninWOlxW/z&#10;KOnHJ6UyTxHbo5X943vt4FJBq0bnaF+hovEehc17wZpvj3Q5rPULeCeN12/MoOa/Pn4i+Fp/h38Q&#10;ta0WYN/xL7p40z1ZM5U591INfoZod3i7i3fdyMgnrXwj+1X44Xx38e/EV5byi4toZhawuBgFYwE4&#10;9RuDc96+jyKtNtwvodNHXQ5CzuGA/kK0bVpLx0hjXfJMwRAOrMTgCsW1kK4H9a9b/Y48Kf8ACUft&#10;CaCGhW4t7BnvJAy7lUIp2k59GK498V7uOxHsaMqj6IuUtD7I/Zl+DcfwT+F9vpzIqancgXGouDu3&#10;THquf7q9B+PrXfxriTk//XqBZmaLd/Fnn3o87cORX47iJyq1HUlu2c6LschL7sj6ZqaKPz/u/Wqe&#10;S0UfbHX35q1HIA20HjGax5XsXFiXEOGXNTL/AKOkjMx+XknsKjPy/MevUV59+1B8Tm+GXwe1O7t2&#10;EWoXa/ZLQ5+YO4PI91UM3/Aa9DB4f2k1E0h8R8QfGrxIvjz4veIdWjkaaG7vZGhIYtujDFVP02gc&#10;dhXOWSKJwi/vNwORjGKkt4ljtd2G3tkZFWLe1Cb2jViyj+Lrn0/z6V9dGnGEbI7IxXQz7iykMhWB&#10;WKKMyH+ECvtP9gLW7e8+AMVpHKrT2N7OkqDqu5tw/Agjn6+lfGmp3Lq6jPlqyc7Rw3rn3rpvhH8X&#10;9a+FPjC1/wCEfl/0jVriK3Nnt3pdZbaNy57Z4PUZ4Irz8ww6qUtzOpG5+hGoqSAgPzN69q8z/aT8&#10;QXHhX4K+JL6BjC8VsIlI6/vHWP8A9nr05rfCrubJ9a82/ak8P3HiT4A+KrO3VfMa1W4GfSKRJTj8&#10;ENfNZek8TBS2ucttT4MaUvET2NQoCBRaz+ZbHr8p6EUK2JP6+lftdO1rrYroTW3Jb3q9A2PftyKz&#10;Ych1/OtGF8jn/wDVXVFmehdtjhug+tWkZivb8DVSA59BVmPhfetA5SZMt/Piht2aAxxx6ZpFHPP8&#10;6BCMuOnzc9KjYFV46ips7W/WopMn09KnmEQTMe/X2qjdSZU/7PWrdy+wdq6H4M/CK8+M/ju10+GK&#10;f+z45VN7cIMeTH1POCAxAIGeprkxmJhQg6lR6Iq9tzu/2Q/gGnjnWv8AhItWtRLpVi2LaOQHbcyj&#10;vjoVXv7496+rCihtvAx0qXQfCVt4U0Cz0+zjWG1s4xHGirt4H+PJ/GkvdPYEOD1r8gzTHTxdZ1H8&#10;jOU+pU1PS7fxJY3em3DbbfVLeWzkIxwsiFMj3Gc/UV80/wDBPoXOlXHjy0uI2WOxmggZmB2+YjSg&#10;rn1xzivo7UXkjhOxXLKeFUZJrBW0bT7u4aOzjtWvJPOnCQiNp3IwXfHLE+prHD4p06M6TXxFc+jR&#10;ce7juZhg7dvStTT9QMajG7+lZ2neG5J9r/dye44rmPid8e/C/wAHopBqGoR3F7GcCztmEkxPPUZ+&#10;Xp/FiijRutSYQPVra88+Icbe596nin8xehr4C+K37R/iL4x3qpNdSWOnq2Y7O2crGvPG8j77e549&#10;AK9Y/Ze/axurXxFb+HPEt41xYXO2G0vJm+e2YDaqu3dTgDJ5BPPHI3lh+WDkacrSufWEY4GcjHA4&#10;pzkZ7Dd6GoHbt260yGXzJB6rx0rglAzuXlBYgdl6U2YExlffJqSE4T+7imyNuyf71Y3KPJ/2vtOW&#10;7+A+sbmbbbmOQAdzuC/1r4bts7v/AK/Svv79ozQJfEvwZ1+1hUtJ9n80Ad9hDfyBr4BtnO5lbgqc&#10;EV+jcGyToyhfqOOhet/uf4VZgfb6fjVWJuw9KsoGOK+2GncmPPOOvpTZDhf5U/GF9fwqOQ5qlcki&#10;Zsda9G/ZR8GjxZ8VIbmbabfSsT8/3ycJ+XJ+qivOXf8Ah/HFe0fsRSMvinV2UKW2w5B69ZK5MZLl&#10;oyfkB9MT3IIduflPHFRrMrv6UwOZBJ/tc896jUrtyeK/KJTTkzFyTZegYGDI+YZxmrcQztK9RWZY&#10;SrJujz74NX7N/wB4u0Y5796llRtYw/jIkl18I/EsaxtIzaZcYUfeb923SvgeXbJIzIGUFuAeSPSv&#10;0N8V6jb6f4U1S7utv2W2tZZJc4wUCknrx09a/PvTlSwQtIgbdyvPFelgNVqehhNmcx4m8NHWdOuJ&#10;xt8yM5WN1/1x7Aenfmr3hprG5nupm8OrC32SG3hluJ2doGT7zJ25OePetaK8LXG3y49nQAnGetLc&#10;QmBVVuc8ben5V6SqKC907Oe2jMq6O2bYMlT0NfXH7AXwYuvDdneeLr5ZIf7St/stlER9+EsrNIeO&#10;hKLt9snuK87/AGdf2PNS+IWrw6t4kt5NP8Phg6wOCk95joAOqoe7Hkjp6j7KsbW30iyhtbeOOGGF&#10;AkaIMBVAwAPYYrwcyrJx5EcteqrWRajba36mmSzZfHRVqB5spx3FRxBt/wAxJz714MorY8+UuxbW&#10;XJ5/LFfnV8YNaPiL4o65eblk+0XsjgqcrgsSMe3P5V9rftC/FO2+Fvw5vJnmaK+vIngtAg+YuVxu&#10;+i5HPqR1zXwTJIbieSR2BdiW+pNfdcF4OUXKs1psVC9hqoVP69asQ/N/Kq4DEdPY+1W4Uwv+ea/Q&#10;lECWLOM1NGMBfWo4U/zirCAKOK0SuVcEG4/zpsi5YZ69eKew29u/OPrTJXCmlaxN7kMvC1XZVkjI&#10;Lcnpmp5BuHT3qKK0N9dRxp/rJnCKD6k4FTJ2WgXZ9i/soeB4vB/wk0+baom1RTdu2clixx/IAfhX&#10;qEW5yOO3BrG8C6PH4e8F6Tp6sHWxtIoA2Mbtq4z9T1NayMV2lfXmvxvNpSrYqcpdzF35iLVdSt9J&#10;sLq8uXENvaRNLM56KiqWJ/ACvzc+J3iu8+KHjTU9cvv+Pi/naRUDFhEvRUBPOFUAD6V94ftKk/8A&#10;CjfFPG1vsLd+ucV8FvpXmQbWRm3LnAFLC4e5tT1djl7+1doZEbgrwR3FZNvZw2dyyXVq1wsiHA3l&#10;ec8V0GsWxjMUMbNu/l9arXPgrXo5re6mhZLXyvPRzIqq6gnuT19utdTwzR6NOi2roydE8Grd6wZF&#10;hEKszOEJJCDsPWuhl0pFT58IucbV5q1azJDas5VlZwN4ZvmYUz7NlfMVW+bnnvXUqKirmFTzO/8A&#10;2VfGX/CvfjboN95zW9q04trnOSpjk+Q5HoMhv+A55r9FPJy27PYV+WuhxOt1uOV45r9So/lXjpXh&#10;463tDnla+hG9t5h+97896YI41GTltvGPWp5H5xg1y3xJ+Ium/DLw5PqmqTLDbx/KowS0rnOEUDqT&#10;g/l261y0cPOtUVOluyNXsfGn7RelW+i/GrXre1CrH9pZ9qjAQsS2MDsM1yMZ5/nVzxh4puPHXi7U&#10;NWuQFn1Cdp2A6Lnov4Dj8KpRrgjr9a/bcDRdGhGm3qkCXcsRvxnPvSs4CfWmxfK3r26UPyPm711h&#10;p0IZWJz7VXnIAP8AKp5R1qlcS7fWpkM6r4FeCE+JHxW0vTbjDWwfzp1/56InO38en0zX2lKPKO1V&#10;Cxr8oA6DFfOv7EngS4bVr7xNKCtuiG0tmI++ern8MKM/WvowOFRy3PpxXwvEVfnrKC2RnUfYjLHy&#10;8dAeRzTsspU/hQziRPu857d6kt03Hc3/AOqvnrkahNhl2r/DycdKjhfy1O5fvHAOelDPvJ2nOalW&#10;BhHyO5yc0hXJbZ181senNcf8S/jB4c+EOn+brmpRwysN0dtGPMnl+ijt7nA96x/2ifj9a/ALwTNd&#10;L5c+sXoKWFu3Qtxl2/2VBzjucDjOR+fviLxvqXjDWZr/AFC6uLy5uTmWSVt7ufc/lSjG50U6PNqf&#10;Zz/8FCPCsETbdG1xl7HEXP8A4/XK6t/wUWa9GNJ8MxxMpO97q5LqB9FA/nXy9babPI2+R9kK/Mee&#10;ABWVqXiKFpfs0AKxg8kfxZrp5IxV2diw8UryP0F/Zw/aKuvjh4U1K7urS2tJbO68gfZ2bay7FbPz&#10;ZPeu3udThj/5ZtI+ect2rwf9g7UdNk+Dc1vZqi31veuLwD75JxsY98FRgdPun6n2mSGQ/M3y4Hfi&#10;vMq1HfQ8+ctSzLrp8lttuvB4+aqQ8RTK/Mce08cA8UsyNM27hQDwKQaesqkZC47njFczqSIbuPnl&#10;e4Cs0jMueBnp+FV9T1GPSdNubra0i20LzHPAO1SaLidIAqqd+zv61k+PNHk8Z+ALzTbS4+z318jR&#10;LuQlQMjg49eme2a6sFUiq8efugjufKOsavceINVuL66kaa4upDI7E9Sf6DsPSoYzgf5zUl/pk2k3&#10;81rcKUmtpGikXP3WU4I/MVGGOc46d6/YqdnFOJu00WI84xnt1pxHH8xUKy8cjipt3+FbGalrqRvH&#10;ke1QyqMYGe9WpFbIxjpULDn1xQapXM+aLnbj8a+x/gJ4xXxP8OdLufM81o4xDN6rIoAIP4jP418g&#10;TJ827b+FekfsvfFWPwP4qm0zULhodP1TAUt9yObIAJ9MjjP0rx84wvt8O4rcUo30Z9aF1gKzSKGj&#10;Tk57VPan7QWx9114461UtLo3GmPCyoVkGCT1UdOKvaeghKlfmVeCDX52+WLs9zOUdrD7VHYeX8vW&#10;vmX9vfW/P8a6Rpvm7lsrEzMqkbQZH2/XOIx19R619P7xau27jnIz1r43/bN1mO/+NmpBQrJawwW7&#10;Mr53kRhz+RfGP9mumi7s0ox948njl/tCGa3X5ZApKc4xjnP5VyOtQ3GqSRTRgskZIbcOuPSuk0e2&#10;hW9a4nXzIc/dyQG9qzb69jOqFbeRkihHyhfWu2XLKNmepTlyvmRz8/ju8uHuLZrW3Z7wCM4iVSCC&#10;CCMDgjFdr4duW0nUQk7718oHay8cjHH0Pf2qpZxLOokaGHf1ORzWtb2sMNwsjZVWUIcHJP0ow8VT&#10;63LrYjn1ZrXx+06DG3ylUJYhV5TPQE969m/YU+GxV9S8VXdv97/Q7BnT05kdc++1cj0YZ6ivGPBf&#10;hbVPiD4hh0bR4ZLiW6cBm2kpAmcb3I+6ozyT+pwK+3/Cfhe18BeErLR7FFW3sIljGBy56s31ZiSf&#10;rXHj6ynojyq0kaDXCxNh/l4IGajnuxEm4dx1qG7kj8seZu3dsDrXP65dXhBMZ49MV5voculzooZB&#10;Kpb+Hpx3rwX9r/xkz3Nj4fXa3l4vZ2zzk5VF9sDcT9RXTeJ/ijceANLuLy6ziMbYo2/5aSEfKv59&#10;fbNfPGt61deJdXuL++mea6unLyOxySf8B0x2Ar6zh7AqUvbT6bG0Y6FZSMf54pzc9KTy9y+uKlji&#10;JPSvtuo9QROPXgfhUiRAZx9QKdFGVzwoqSPk56EdcCqGiMDPv7+lRvGVOe+KtLEM/N+lDrk9Mt7d&#10;6LifYz5YuP8A61VZYeeP/wBdackXPSoXtufb1NVfQVmYlxbZ3VWEbRHHStyW3G3iqVxbKBu7mspR&#10;uirn0H8Hv2udLtvC9jp+vfbIr6zAi89U8xJF6ZODnPAzwea+hfDOqW/ijR7fULCZZra4QSo6/wAQ&#10;PSvg/wCGPwtvvi742tdF035ZJiWklxkQxj7zn6Z6dyQO9fcnw9+GP/CvdOtbVpnht7OMRxpvPIHr&#10;618LnWX4eFT2ilaT6C9nzO6Oknk+z2nnfdZuh9+n/wBeqNtFJc/dyecn2q5q+p28aphWkHYDpVe2&#10;1VvvLhVzmvnJSbdiJR5XYvJp6Qwq8jbRnOM9azr4iWZm3Nj0FWnvftAAY7hUYhjZW2/LxVa9SZSK&#10;DRJvyq/UmrQlVfmBHTDD0quYlK/K+3FSRReZu6bf51a0Bcx5Nqn7GHgzVtUubppNat/tEjS+TDcI&#10;sceTnCgocD0Gall/Y0+H8jLJ/Zt2/lEHD3khB+vPSvU3wr8/Kq8VB9sVH27c+pqnUe1yvaS6nHeH&#10;PgN4R8JSLJY+HdLjkj5V5IvOkBznIZ9x6988V1axNtX5cCnC6y7du3HpTGvJGfr7YqJK5m9dyRYF&#10;KfM3ze3Wq5g2Dc3zfhRukOG2tip7aJpi3mDaD/Op5bgU5DsO707elQs/mL831Iq3eWscT/Mx5HT0&#10;qm80KN8q8jvWfK0Go1bdlDSbc9MKTjNSyWkZUnbjPr2qMXJl27e5ry/46ftA/wDCNCXSNHkSbU8F&#10;JpcfLafmMFv0HfniuzA5fUxE+WBUYORpfGf40Q/Dy2+x6ckdxq0g5DfNHbgjgt7+i/j6Z+b769ud&#10;Z1Ka6vZpLi6uGLyyMcljVhr6bUXmkuJHmmkbzGdzuLN3JqFI8s3WvvMtyunhVpv3NVHlGrHgY/U0&#10;8xYPXn1FPVcL6Z604Lkf416w9RmwbOfWopwWHp9asMo28flVedccfjQhLzM+54z3qnOx2+nvV24O&#10;S1UrmXjHH1FaeYlYo3p2hvz+lY93ceSG/WtTUDxy3bPFd9+y58NdP8c+MLy61OFLqHSURkt3G5JH&#10;cnBYdwAp49SK8/HYiNCk6ktkVzWVzG+BnwJvviZrMd3eLJZ6FburySsCrXI5OyP1z3PbPrxX2Vo1&#10;x5SqqLsj/hVeijoB+ArOtNPjbau3y1UAKAOAPpWtbKqBVX5VWvzfMMfLF1Oa1kc8pXNOB/3o9hkU&#10;8E/h3qtbllk/2ehNTk43dvavP5SSSFuT7crSRqrP83XvT4VwEI/hODTSv77nvwK0jEeli5ZDZHKv&#10;qwwQOvWtC0k8lsMBtYYwap2abTj3q08Y3jbngVrHRCuWpofNf1VuBxVKa4t9Pt5ri6mjt7e3Rnlk&#10;kbasagZJJ7AYqezkZmUMe/Ar5q/bU+Mtw+tv4Q0uWSO3twsmqOhx5rMAyx57qAQT6kgfw1vCHMza&#10;mm2UvHH7ZWt6x4gkj8MpBp2nW5ZRLNEJZbodmweFHsOfU1V8B/tt6ppuuyx+Loo7zTmA23FtCElt&#10;z/ujhl9uD9eleNw3jrpxeFdz44AFZt1pNxdad500bqkjY5HDEdRXZ7GHwo9JYX3bn3t4Y8Sad4x0&#10;4ajpl5bahayHiWJw6/QkdD7HkVPepvsJsn5sHv046V+f3hTxj4i+GGozXOi6hdWMmACYm+WQZzhl&#10;6MPYjFfU37NH7QN18cPDl1b39vHBrGmbRO0YxHOjZ2uB26EEdM4x1wOapTcGcM6bizqL+FI2bzI1&#10;Kv8AxYqO5RreyZbeNdre3Suml0BZIVWZ1LY/Ks+SJLKNlVSdvr3rL2jhqZ8zW5yN14UvrzbJGqCT&#10;PIPFd78NfiXrHw2nt5rFfJmjQo277r/WqEKfa854wPpzSvaPcbcFtv8Aeqfrcl70dxuvJF3WvF2q&#10;eNtUkutSupbuZz0LHav0FXtN0w7t0jdvu1Ttoks49qr8/wDeJqazu5IpcZLFunGK8+tXnN3kzGUr&#10;u7O48BwzRavb/ZgVk3rtI9c1gtO0d0Wz82c8etSab48bRp1sbdc3lxC7u2P9RGflz9TyB9Caq9K+&#10;wyOi44fml1PRpJxgi2usSfMD3HBqC41KSSIru5zmoyMim7OTXucqNnVk9GBuWK47YxUJbI+vepCv&#10;zU1kINBO5HsyRWf4pyfD2oDp/okv/oBrSQbayfHF2th4S1SZvlWO1kJP1Uj+tXT+NepNj84vEURF&#10;9Lu9T0rntQXDHpXS+IQGvJPVmJz61zl+NwYY/OvSrWu2aQ2MPUfmJ/p3rtv2Xrm3tvidCtwfkmtL&#10;uL5umWtpQP51xOpDYmPrzVz4ZeJYfCfjexvLjd5MTEPjngqV/rXnVo3R2UZWdzkZxtvG/wBk16p8&#10;GNeOl6feLuK7mT+Rry+8Hl6pKoP3XI+nNdZ4OuGtoJl9dvf61xytc1krnC+CV2+ENJ45+xw9v9ha&#10;sTLtvo+O9TeBrZT4M0nP/PlD/wCgLSXi/wCmcDO3mjrca3Pb/DUA1j9sDR4/vLH9mGf9yzT+q19S&#10;67ex+HNNe7um/dWybmbGdor4+/ZOv5tf/aF0y5uHaSTEjE464jYD8uK+ztdFqNGla8ZFt1X94X+6&#10;BXSr2MpfEef6h8YbqTTPt2l6futgVUTOw5LEAcdepr0jwbFeWth5l9MlxNIdx2jaB7CvP18LaL41&#10;VrS1kmgbIk2gFA2CCCB3r0rwnps2maasV1N9odTw23HHahWREvIw/wBom/W2+B2sMf4wgP03ium+&#10;D3jO2+JXgax1HTpskRiOWPPMTgAFT/T1BBrh/wBri5Nt8DL7A5kmiTPT+L/636Vwv/BP7Wbw23iC&#10;3Mv+jxtE8ac8MdwJ/QV5GbUU6ftL7HLiI+7c+nJr2bTfLkCsrD5WFdJYXQv4VkU/MBmubvL0aro7&#10;sPvxkEj6VpeD77dFt/X1r52nLWx5+7N9iJbZtzfdWsyWyeaFiVG0kkcc4q1clpbd23HOQBz1qewR&#10;nt2WT+EVtKzBxVyhbFVx5XCgcip5UM1s1RW0flak0f8Aez9KtTwMsP3gOcVzuLQM53SLlrLUbi3L&#10;L+8O5azfG1yxtcjrn86u+IrLyWWeP/WRtnA70sVh/wAJTcW8mMww/O/v7VpG7Kja92XvCGnf2dpF&#10;uu08rufBzyf8iq3ie83zrGvTdhue1aN7LJZJsXAC1j6rKpG7HzZ61o4tk3VzJNt5uq9jzjit6wt/&#10;IuFbAyvPHWo9H0vdZR3GN0mSfqKuJD57qy8ZPSjVCktTSN9HMPL+7n1FXY7D7JbRq/LNlyPr0/TH&#10;51jNDvmij2rlmAU10s8e6cMOSvy49ula9LDsrakEatK/y8Y9qWSJgF3H8KtwW+ITuxg81GsXnuyr&#10;91eWc9AKnlCMbDjJtiWNepHOT90VRnuGkkCR58tTyf75q9PcKsJwvyt1P8RrPknMXzKu1egBrKbs&#10;ErdCFk2pJI38AJPtVFIftG3cvXr71Ze4lZX3FVQj061mXmqTLhQ2AwwNo6Vk5XM9Ca62wrtbCqwA&#10;PPasS98ReTIyqu7cc0ya3mmlbc7HPPJrF+IPi7TPhv4ekv8AVGkYgERwxgs8xAzjjp25PFTCnOtU&#10;VOG7C3M7IlvdXmZ1eST5VOSM8cVxPjH4+aFo+6OORtQuMlSlthlBHq33evpn6V4v45+OfiL4o3hs&#10;tMtjHDdnbFZwgnePRsfM/wCJx7Ctb4bfs1a/qd6LrxNe/ZbZf+XW3I3v0OCRkAdRnJP0zmuuOEw9&#10;P3qkuZ9lt95t7NdWX734z+LPGt8tlpDTWaSHKw2efMI9WfqMeo2irdh8A72/s5LzW9SkjmYjKxN5&#10;kh9y7ZGfbDfWvV/Cfw3tPDem+RplnHArEF2UZeT3ZupP1roE8GyXVp5ZDfvOBntVxxk46U0ory/z&#10;eoRaTPM/DPgSy8NW7Q2NvtaQ5dySzyH3Y8/h0Fd/4D+HEl9N5k6nyweAex9a6fQfhctjtkkHmMtd&#10;HGq2Nq3lrt44+tclSo73KdTTQggtQ7qsa/LCNo9DWmF2ptK4ZRxS6Xp/kafH/eYc1OsDMwXGW6Dm&#10;vPqJ3uc/mVLJnijVgW+gqbUnMrxt0ZzjA70j2s1sAu3lT2qW1tmmvQG5OOM9qqnCS1BSZJpkKxRl&#10;wPmzzVi4XYPqKkSNbYHcPums/ULlhI2BjngDvVyuUCy7ImB5cnJqrcXDJtRV3MegqSISNFgDLMev&#10;pU0emrBGzbt0nQn/AApxi1uDI7eJojuYgyNxWhbxxxwPM3RRhQfWs2bcNuKk+aeHbu4Wsqt2tCfh&#10;3Elnwf50h1AqFwfu+tRiJx3zz96q9xblCcdCeaUVcmMurLP2/wA45blRUGu+Ibfw/o91fSf6izia&#10;Zsc5CgmoRtEK7jg+leV/tO+P4LHRodAtpttzdMstztP3YxyFPpk4P0HvW0aZakmc7+ydp91qnjTx&#10;Rr0xYx3D+RlgW8xixY/MeuMD/vqvcnTzT6Ba4L9mPQ10L4VWLMU8y8Z7pivGQ5yuffbj8q79VCTN&#10;zy3Nelj9K7j2svuSLlfm0HW8rRDaRx61ahiVpNsnzdCDUO3a6bccjB4q5AqiSMOvCgrXNFdCdRlw&#10;nlyDHRfXtSSgMgbovTPrVm52wq+RuPQZqsYWkgX0PT2pSXRCuVJGZJ42POHHFaqHYzEevBrOvYMB&#10;V5+Y4q1OzC6O77uaqKHq9z5s/bo8f6gfF2m+G45DFpq2i3ssakj7Q7O6jd6hdmQPVifTHz3qup2+&#10;jmNnbLfw7euK9G/bA1ttR/aH1KNt+2xhgg5OcDylfj0GX6eufWvL7qNYre4kuLWO5WZQsbt96HBB&#10;4+td3M4xuke1gKMZ6S2N7TrmNrVPLkEnmDfkete+fsOaddXGp+Ir/C/ZNkNvuzzvG5iMfQjn3r5f&#10;8OTSGWWURNb2+fkjY8j1r7Q/Yo8Of2V8H1v5DE39sXcs6lR821SIgpPsY2P40TqOUdTHGSUXyx2P&#10;VryIowJO5RTJLIzFSvyr3q7IvmIeP/rVHM/kQfNgcA4rmVNX1PNbvuU58Royn0pq3Bgg3MNq4wM9&#10;qJdR37vLiLFuNzdvwqjPfTSPtljWSJT+Va3S0QehXl1rzLsqmWVepxgVastXhUjzE3bRggfWnPaQ&#10;3EHmRj5h0AFY9xutrhuPkPaiOgup1KtaXTKy/K2ehPal+xQyxSbZF3Keua499Ra2lX5tu5uOadPr&#10;XkIX8wKO5B61XMtmO9zopbDyH6joDVFJjEW2g8dT+lZMHi+C4+X7Su7nPvivOfjf8eW8GWC2OkyJ&#10;Jqt0Rt+UP5K/3iPU9vz7c1Si5y5YlR7HUfGH46aP8J9Hb7Q0cmqGMukO7Cr6M/cD2HJ/UeYeAPh1&#10;r37QGu22ueJpLq30mXBWKTKTXEYPy4XgRxnr2yDkDnNX/hn+zlc61rEXiLxqFvLhsTw20x8w7j0e&#10;TPGRxgc4/DFezWckdu48v+E59yK0+tUaCvF80+ltkVzRitNxs2mRadp6WtvEsMMKBEVRhVA4AAq3&#10;5eFy393cMVNI/wBsHQc021X7RAYm4eLj8K8tSlKV29TBPXcyr+FWfZ/CetJo1ybO88uVQyhh2q5c&#10;2gRlRfmbOSfbtVS4j8uZW7Nx7g1lUVmK+p21lLtiCxlgrDcaS/gGGPGWqhpt4Vs43bjKY+lO+2rf&#10;Sqi9SRTqS0CV3oWILbyEZ+GQjOKhk2PF8vDEd+lXXVWj2kflUTWA25+7g1MJdCht4kkMUK7c4TJ/&#10;Hn+tUAxMm3b97jPrWvPL/oCyN91lH5VRsIT5f2iXof8AVr/Wul6INWSyR/YIWt1b5mOZCD37CpI1&#10;yFGGyOBUUfztllDMx5NSb9mSM49qxlZkyepI68EKc84IqCOARMT/AA+hpZb6NIdxPzZ4Heq73m/l&#10;l+nqahxT2JJLl9mVHCtz61VmvXQ/dVh9MUPceXyx+gqG/vIbQbpHWNexbvVRj3DXoE14qx7m4zxy&#10;O9YmpzyXTlgcnrgd6lu9Tt5nbfdQhW55NU7i8t4Q3+lIOCc84olJbD1Mmd8PhvU54ot7hkkCr83o&#10;B1qO9vo1JbcZA3I28ZrNubyQlmVRGqjcWz0A55NZcjewle5m/Hj41r8L/h1qF1DIi6hcRm3sl6lp&#10;WGCw/wB0ZOfYeor4hgfzn3d2OTXbftEfEmT4heOJgsu6x08tDaqp+UjPL/VsA/TA7VwlvIQ/Svu8&#10;nwqo0U3uz0KOkNTXtgqH1+lfSf8AwTbVZPih4gkx80ekgfTM0f8AhXzNb5LL95mPpX3B+xF8Br74&#10;Q+GLzUtW82DVPECoGtmGGt41JIDA/wARJz9MVz8RYiEMK4N6sio7I96lco5/u/ypjyqy7vWop5gZ&#10;c/8A16jk4+bn6jtX5vy3OZ3NC1l+VVJ7dKspLsYE1l2s3yZ64PepY7kq65+b61Xs0twjK5qF/NTB&#10;zn1r5F/bw8ePrXxLtdBUMbfRIFLqRt/fyKHJzn5h5ZjHsd3XrX1vavl/9nFfFH7ZELQ/tB69I6Mq&#10;yC2aMkcMPs0S5HtkEfUGvUyv+MdVH4jyHUJza2kkihWKocL6HtXDy6vcRyLct4iTzLjbJLBFE7NE&#10;xfaVx0JCYbj6V6JcL9qXyVUbm4PGM/hVPTfAttBfmS3tY0kZ+H28k9Py+lfQVKfM7nqUqiUXca8w&#10;W28nM11g4SZ08veAeGZexIxx716V+wjo9t4g/adgkuY45m02xnuIiRlUkG1QceoDEj0ODXmPi+Zr&#10;GZbWNct1LA819TfsD/s96h4ItbrxVrNrNZXWoReTZwS8SGJsM0jDtuwAAewJ7ivJzKpywcTjr1LK&#10;59IXjbXbnKqKy9Qb7Qhjb5lZSrAjgg8Yq/fHyY2z/Ee1ZGoys4Azj6fzr5enGz8zhfc+H/2mfhnb&#10;fDL4t3lrZqq2d6i3USD/AJZB+So4HAOQB6YrzuaHyz/vH8q9f/bOvVufjfdRrJu+zWsCkbt2GKBi&#10;PbqOK8kl+dfpX7JlPO8NDn3saXsR7WjXd/e61agmxt5z6Cq7HcMfhTokIbnp2HtXrRFzGlHLkVci&#10;cO3rWZEMVdhBbritugubuXUfA+vFKMio42xj8qcB8v8APNTyiYO3P0qGQ4WpD8vA9eahnOR+tDiO&#10;/QbpmlXXiHU7exs42muLqQRxqoyWYnAr7w+Bnwhsfg74Ct7G3jX7ZMivey8M0kuBkZwMqCWwOwJr&#10;5l/Yo8EzeJfjGl55bNa6RE08j4+VWIIXn1zz+FfY7zBf93pX5rxZj5TrKhHZb+pnK9x/m7z8w6dK&#10;gu0aRBuI+XkGkmOdrIeopV+eDP3m5618giTEvpXtJd/8RJGfWoyJNRZvNbdI3QE8mtW7s1uYx5iq&#10;ecA1EipDIG+75fbFX7OUmUotnz7+3x451TwhoWi6RY3k1ja3ayzXJhlMbTFdoCsR/DyTjucegr5J&#10;MC3dnuzuZjjGeteg/tz/ABbm+I3xrvrCDd9k0NBYIAuMspJc/wDfRI/AV55oUciWhLK2wYHJr2sL&#10;h3DVnbh4OJp6LZyRRZbsMD61O0U1rIML97nOeAKcztbCOOFvdu+TUkMjE/O27oRk9K9KVODVmbTS&#10;asz6w/Yt+OeseP2uPDOsOt1Jpdl9otro58141dUKuf4iN64PXAOcnmvoKzhxJnHvXkf7IvwXh+Hn&#10;g6HVrqNW1zWoVkmkIGYYThliHJ44DHHU4z0FezeYpJX+tfN41xjLliedKNmOxsJX9aYXZovqc0rn&#10;imq+ZB9K88CG6s11CBoW+7ICjD2Nfn78evh0vwv+K+qaXG0kkMcm+N2GGKsAwz2zz2r9DEKrnsx4&#10;r41/b0WFfi5C0YUyNaRmbHXdzjP/AAHbX1XCeIccX7NdUC8zxmDkAHrVqPhcf5FU7cZGN31zVyMZ&#10;P4V+pXHy9iUOU+g9aa7f5xT0DEf4U1yGTpn1war0BELYr0j9krxImg/FtYZJNsd9C0ZB/iZSGGfw&#10;DV5zJGNvFLpOpzaBrNrfWp2z2colQ+4ORWFamqkHB9RH3i1wEk+7k+ufvUx4d/zI3U/dJ5Fcb8IP&#10;jTpPxQ0SOOK4jg1SNMy2jn5xj09R7j8cV2rJ50m35Q3cHtX5ZjsDUoVXBo55RaZEsEkT+YMhl6+9&#10;aX29bMRtjckmPw9apbngPDr+fWtbT7H+07BlkALKcjbXLGnJjjfocn8eNbs9M+C3iT7Rcxwm6sJr&#10;aHcceZK6MFQepJ/zivlP4BfA7UvjX45tUa3kTw7pzq9/cFcIwHPlL6s3Q46Dk9gfsD4i/AjSfi74&#10;ftbHVzeeRa3K3Ufky+WxYBlwTg8EMf8A61a2g+G7DwfYR6fpttbWNpCOIoECr+nUnuTya6ozUI2W&#10;52063JC3U878Q/sU+BvEmvi+8vUdPjbG+0tJxHbnHsVLLn0VgPTFdnoHwD8F+HHt5rXw7pjXNoF8&#10;ueaITSqVOQwZs4bPORj8gBXRzvhVAcbccig/6rEZ59z1rCVeduXoZSqyelyYT+Up9+2ajW5Zh39A&#10;armTevzLhgaaLwJkce1efUkzIvx4dfvd6ejqrfL/AA9+tULeduMDbVlbuPjK/Wubm11A+Wf299A1&#10;L/hM9NvpHlbT7iArEv8ACjKfmA49we/3vwHz/HHtY/LX1F+3v40tnstE0ePy3uFle6lTPKLgBR1y&#10;M88e1fNN1crcJtWCOEA5+XJ/mTX6vww28DHmRotiCJApzzuPNWI4sn/69RwxnG6rCIce/pX0pQ+N&#10;PkH+c1NCmfSmxrlPwqaFNgBzVIkaQcHnv0xUTRrnJ4q265Ht/Oq7jA/nVAV5BtXjNO0LnxDYf9fU&#10;f/oQpsseFxjP07VVmHl8qTuX5uKyqK6aA/QizK+TGq/LhVIz34qaObeM5Az71yPw08af8Jx8PdJ1&#10;SPBNxAofJHyuvysPwYEfhXSW92U4ZV9SPWvxrHKVPESjLuYOLvqZ3xc0D/hJvhd4itFRZJLjTZxG&#10;pbaN/lsV/wDHgK+CbCQ3sMfy52kcV+jdhdrIxDfLu4r4o+Pfw4b4GfFu4VbXdo+pObyyOMLtLfMg&#10;PTKHjHoVPeurL6i57M6KLR5Z4r02MzR7I38xyVY59+1YMng24hkWSbUN1urBkiOTjn8hXVeK9Riv&#10;pFuF3QgOH2jt6CuYvbtpix8z5t2CoHb616WIlBO53RquK0LabZpJpZJFVlGVULnJp1uvnKx+8cjB&#10;7Vn22nzzlginpknPFekeCP2cfGXiyxWTT/D+oNC23EsqCBGz0ILkAjnORmuCvW0v0OepNnSfsjfB&#10;Nviv8R1nuVDaPo7pNdkkgTNklIgR6kZPsD7V92AYKqPrXnf7M/whf4N/C230268n+0LiVrq7MZyo&#10;kbAAz3wqqM+oPbFehSPtHevCrScpXObqJLN+OPWvkj9uLxxJrPjGz0WMt5OmqZJADw0jgH9FwPxN&#10;fWl3LshY8fn2r4R/aD1tdf8AjLr00TboY7kwqf8AcAU4/EGvpuE8LKeK9q9ojOLiXn/GrEaZYH3p&#10;qRZxUyDJ57V+nrYYiKQcY/XpTJWyOc1IykA1E4z7/wBaYr6kE7EL9fetT4a+BpviV48sdKjjZopH&#10;DXG3grECN3PbPT6kVlyxqcnt0+leyfsS6ZCfF2r3DopmhijRG9Axcn8yq/lXLjKns6Mp9kM+hNK8&#10;P2/hjR7eys4Y7e2t0CxogwoA9qtSBvLA2/jU01xH5J3LllOFOeMd6ZO2UG3B2jrjtX5fWm5ScmzG&#10;V7kAwjjtxnNWYzvsZGX7xbBBqBj547ZpySiOxbc2PmB/nXPoxpDYuGz6VNeX8MFhNNNKtvFboZHd&#10;jhVVRkkn0AFQwXH2jKFdu6vPf2sruXT/ANnrxI0EjRt5USZU4yrTxqw+hUkfjU87THT1Z8c/tG/F&#10;K6+MHj/UtWkJjs8rb2UX8MUCk7R9Tksf9pj2rz+x0ySRhHHGnzHCs77VyeOSf61vQ2AukZGZvnYM&#10;TjNZ/iCVZGkt48qoG0EDrXdRStc9ekklqivr1lq1zp8L+dbRxK/keXFIuT15x1I46/SufuLR7DVG&#10;iYKzxnafl71pWNmsF1mOCT7Qq4EhJYL74rS0nwld6pqS4hkkmuGwvy5Zyen4k+laVI3Wg6001oej&#10;/sPHWrb46Wf2Bpvsk0TjUVU/IYtpwW+j7cEc8/Wvt2e086Pe/VenPSuA/Zq+A0XwP8Cp9qhjTXdR&#10;VZL995bbgsVQem1Tg46nPWu2udUaJWC8OT94/wCFeTUp6nj1LttiSy29kf30gQdQvc/Ss251OTVZ&#10;9sLcdlVSa4r4mfHHQvAEzJeCbVtW6raRtsjj/wCuj9vooP4V5F4y/aF8RePITB9qXTdPfP8Aolkv&#10;kxkejHOW/wCBE817WX8P1MRHnlogVO6uew+Pfi1pngD93K39oXgP/HvDIBtGf4mwdv0wT9KwJ/2x&#10;mhsZItP8NW9szLhXe78w59T8gJ+gIrxGNzKck7vr2p23aK+vy/I8Ph1e133KjFIk1K8k1XUJ7qY+&#10;ZPcyNLIxH3mY5J/EkmoxHz/SnOM8n60Yxkf5Fe76GiiNCcj681KoORilij2j9amSH+92GKqxNrEL&#10;swxQts1w+xVY+wFTMmcf171JbXMtpKJI2MbrghgcdKCrmfqemz6a4jmieFmUOAwxuVhkH6Gs+4gy&#10;D1rZvZpr2QPLI8jABcsc4A6CqU8DP17UbqxLPoL9lv44/wBv6WNB1a7zfWn+paU/NPEOnPdl6epG&#10;Pc19DJdRWOkrIu1mk7ivzw+yvG/mJlXQ5Urxg16j8Mf2qtb8JWv2HVVbV7XaEjZ5NssfTq2Du/Hn&#10;3r5fOclVROtR37E2PreNm1IQyt/C2zmvgj4q+I/+Em8ZalfySNcNqF9NOrkEfJuOOOoGMADt07V9&#10;1fB68X4geDrbVbPd9muPmXcPmQjIIPuCK8r8QfsDaZd3F0LbxHeQq2EiWWzWV0X+L5gy5zk9h1r5&#10;HDyUW1Pc6aNou8j45v5vOi+xwDO5MNjsfUVnWGiymfEUMskmduACc/Svu/wb+xL4L8M3X2m6t7jV&#10;pv8Ap5kxED7IuB+DE16bo3hfTfDdoYdNsrXT4xz5dtAsSn3woHPWipVvsXLFHwF4P+A3jLxvcpBp&#10;/h7UFySHmuIjbxLj1Z8D8Op7Zr6C+Hv7COm6bHFceKNUbUpQo3WdnmOIH0Mmdx/AL9a+hPlbqT6U&#10;0PHHG21fu/pUus7HPKtc5/wx4B0nwVaNBoul2Wmxt9/yYgrPjoWPVvqSauXEOem3d3NWGuwe+1m6&#10;1Cx3p178fSudxUjncrlCa0Z+WIb2FQCwJG5uPUY61pNGWZsDj09Kw/iH4mXwT4QvtSkZdtrGSiE4&#10;8xzwq/nj9aI0buyI3Pnj9qTxfHr3jWPTLdlaDSyfMx0aY9f++QcfUtXnCxbj+HT1oubiS+vpriZm&#10;kmncu7E5LEnJqSBNrdD9cV+nZThnRw0YS33N49hY48HpjI+tTLFj6e1KkPGMfSpkTIH647V6Qakf&#10;l/jThD/s/WnMqgd6d5eR1/8Ar0FX6EYTnp344oK5/wAafzJ/9ekxvPXO0YoC7I5V4qvMW2deRVlg&#10;V9Kgm4H86rlFvuU5VwCP61TuU/2s1cnaqNycj+VS9BOx1/wB+M5+BfjtdUaFrm3lTypUQjeoyDkA&#10;8HGOhIzXsyftvL8TvG1tpNrpN5Zw3x8uK4Lh5Cx7FFBwPcMf5mvlrb5zE+3rXqn7Hfh631r4uNPM&#10;u5tNtXmjHbccKD+G414ebU6UYPESjdpFc84xt0PrzQIXjs7eO4YybgASe9Xp9NW3RmXle4PaoN/k&#10;R27L91APypjam0UxIIbn8K/PPaNttnO5Xdx4l8pcfeYfrUUl/Jnb0OaJJkulZo+vdfeq+N7EZ+b3&#10;pSi9ydy4twHiJxz3oSWMIDhgw9+KphWQbu/WlF8rOB93PGKFPuUmyaa0+3S/MzKV6Y71W8pYXZdx&#10;PtUd/qBHyK21geTVO6uPtDfNJtZvusOhqnNWG5GtBdwnbnA2+tS7/wB3lcVy0hubKb5l3buNw71J&#10;Z+JGSTazfL/OpjWWzFc6BrljnPyij7VzgSD5x2qja3Ud7FtWRd3pmqtx5kQ+U72FaRlfYC9q7LGm&#10;/Py9zng1QtZobv5RJk1518efivqngnw9bwW6xrcag7KspG7ylUAnAPfkc9q8d0342eK9PQrFq8/P&#10;OXRH/VgTXtYPJa1eKneyNFE98+PXxAb4aeCG+xSqmpag3kwHGdn95/wHT3Ir5hdpJ5mkdvMkkO5m&#10;Y7mYnuT61d1zxJqHiu/a81K8mvLkjG6Q/dHsOgHsOKrRpj+eK+vy/L44WHKtWaQsh0a4TPf2pwTd&#10;60bMDHr79KfEuFxya9BRK5hCrZA/n3pzcKvYUEEr16UBcsP54q+XqSNYj5sdKr3Ssw68VaKqG5/L&#10;HFR3Cq0f58UbBGPczJk2Gqk0WT2x71oXC5P86o3ahj7kcYNU5aE9TKvU5OM5xnrxXt/7FmkC4stc&#10;mC/O0sKHnsAxH8zXi1wMJ6V7t+wzfxiLxJZ8+cGgnHoR8wP64/OvDzyF8LIJbHuUUWwbev4VKkBH&#10;uucdelXGgyoIb5WP5U61i8lQ3Vc4xX5uqdjHcYkTRD5W7VNJF5sinn0/GmPF85I5VquRRMtru7dR&#10;VcohII28tt3XPrU0cIcc/Wlto/MUqMfLyc05Sv8AShRCy3ZYmP2S3iH8bEnjuOlNW9McP+c03UU3&#10;S25/6Z5H5mmxR+ZIQenajVbC66EyzedLGytXxH8Yl8j4o+LXuGbdJrFyq7yc7RI238MYx7Yr7htB&#10;HjK/3sV4X8Z/2MJPip44vdWsPEDWX25xI8Mtv5iqdozhgw9BxjiuqhU5PU6qElHVny4pnklxbyGN&#10;m6fSr11FPc2axzz/AOrcuF9SR/8AWqKbRrzwrrs+nX0EsN/ayGB4WHzBgcY465PTHWn6vZ6hod1G&#10;mo6ff2LPjaLm3eLdnOMbgPQ12KorXZ6UsZpYxb61uZdRhtoVaSS5cIijuxOAP1r6+/Zs+AkfwV8P&#10;T/a5UuNb1Mq926H5IQM7Y1PcDJJPcn0Ar5XWUWV7Bdqy/arOVLiNCMq+07ufyr7weP8AtHT4buHI&#10;FxGsgB6qGGa58RO+xw4idyG4gkSXKksvWqNwAXdXUY64Per1tcsnDj6cUlwqlA8ke5m9RzXDKNzk&#10;M2O0YNwNsec1dDqsKqPuqMAVLDekkDYNuOOKsoysFyoXd7dKxlT7CaRTijVwrKO2Kme2h0yylvLp&#10;/Lit1Lsx4xj/ABq9aQYk+XGMenWrGt+GY/EPhaZZsbI5YZOf4tsinH6Z/OujB4X2tVRZVOneVkc5&#10;4K0p7WwkvbkH7dqTmebcclM/dQewGB+FbQGaUDj9BxS9G/xr7unBQjyo9IZigjinZyaRhViEZMVH&#10;LwtSjmmTD+VAyGuM/aD1D+zfg7r0qttb7MVU+5NdqUIHGa8v/a91D7D8E79e80sUfH+9n+lbUI3q&#10;JAfDusfM7HaSPUVg3y8nr9MVvak+UI9DxWHe5Vvw613S3Lj5mBqUeFb88VT0PR213xBaWatta6mW&#10;NW9CSBWleQtOdqq2fQVN8MVz8RtFH8X2+EdP+miiuGqurOmnJdTlNctzY69cws2WjlZM+pBrpPDX&#10;/Hq2M84zz9ayfHUHkeN9SVv4bmT8TuNWtHlZID823p+NcUldm2vUzfBcXl+CtJ/684f/AEAVDqGV&#10;ufX6Ve8HSKfBOlDbx9ih5/4AtU7nD6oobhc4OKQo3R6t+xVCs3xytmIwsVtMw4/2cV9Y/EbSLjxR&#10;4bNrZruZpo2Kk4EiqwYg/lXy7+w5YfavjDdSKMrFYyEE9slRX2OloyRDauM966layuRJPmOBnt/E&#10;Fz4r0+9XTrS3js1dGQPtMmQP5V6H4aurq4t1a8jWKUk5UHIFcg+v2WveJ7GOC+2yWM7iSMH/AFhA&#10;K7fz/lXTaD4xs9bvGt4Gy0eeccNjrg+1LfYJnD/toan9n+Diw/wzXsYHucH/AArnf2EbJobDVn2E&#10;Iyxgk/3sv3rU/bduA3gDR4c58y/6HviNqufsneGb7wnpGqLdRpG05gZQrA4BVm5/Aj868jN0/Y/M&#10;5MQm4nsdtd/ZblhztkG1vatHw84s9TWP+Fuh7YrJuQGDN78e1W9InyY125eP5gfUV81Hc4JW6HZ3&#10;DlIlVeNxq1ZARJjH1qjPN5sNvIp4b0+lSJJ5afM2BW3MtzJkWot9k1aF8/Luw341NcXYZG9u3pUe&#10;pINTtWAPzR4IPvVTTrgzwtG3+sj/AFFZO7YlFkOs5azY/N1/Cm/DlWTTrxjj55tuB6gZ/qKsavOs&#10;VpjvjOPSk0SH+yPD8KqC00zNKwPYE4B/StIysrlR3HeIpNsqr781karDlV2qTjnFaV7F9pOWx7c9&#10;aYbPziWbpnH0qlK5WgvhZc6T5bN9xzgHrg81Ye0KL23ZxRpkAt7mRTxvUFeO9W8YkVjxg881otQ6&#10;3INJiZ9etVboHBP866mNI0g3SL15rJ0K1W61aNuP3asxx9DWjqs4gTaq+dIBhEHQfWto2SHpuwkz&#10;dFclUjX1PUegokUyLtX92mfu57VQFvNLIXmZtx6L2Wnx20nmcttx3zxWMpdiObsWrhUQKuKyb2Qu&#10;Nv8AD3rSlkUAfdZs9aoXK/JuZvu9Peuao7k8r3KWN0agDIHQelVzD5bYK8AZP0qwshfnbw3HFOuU&#10;2DjI3DmsG30JMl0yjN1757D2qaHSY9Usmt7iOOaOQYZGXcp+tSTSqdy4HB5NXtDnhspPOmdI4Y/m&#10;d3YKqgdSSelctStOD5oOzQubsfIOt39n8CPjrrEi6cfs9nK0SRxkLhXx936Z6en0r3BLrEhyv1Ne&#10;H/Hm/g+LHx4u7fSVkmjvrwQB1X+FW+aT/dGOte4SxMrLtz7+9fQYiTkoOa96yv66/wDAOve1zptA&#10;8QwxBYtqhiMYxXSWt2txDGejdK82tVWO6WbPzKMV1fhC/a42K3JyR1rza0eqM6sEtTubKXzx7Y6V&#10;BqAV2UHC880abbslwvbd05pptvtt65z+7U4AqJSfLoY20L9rLztUMQqgn3qWyTM44/Oiws/LT5u4&#10;weaux2eEyBtwMenFZQ5pMI7kXiLVrHwxpVxqF9cQWtpZxGSaWQ4VAO5P+ck9zxXzP4t/b6mXU7qP&#10;w/oUckKnbFc30h/eAY58tcYz838Xofatv9vfxgy6To3hm3aQNfMb26HG0xodqDpnlsnjH3e9fNVr&#10;Yfa7ma3SSOFooGmy3Tjt+PNelTotq56WFoqWtj1xv+Cg3ieO5jkuNC0WS1VsyJF5qOw9AxZgD9Qa&#10;9o+Cfx80j4+WkkmmGS3vrb/j5tJiPNgGcBvQqfUfjiviu00mTUJEW7VodoyVHVweh+hr6W/YY8Ft&#10;aaprmrQxrHZ+UtmPVmJDnn2AGf8AeFKrhrLmY8Rh1E+iraIW8agdv1NRy/M+OeR+VWpNqLj8cVVd&#10;GWTdz8x/KvPqPoefLQhl2qOfoPeiKPY2f5d6be2+Bnn1FNtpNkD/AOyelYczvZilqKXRX9ADVaZD&#10;MjDHU8cU26uY8v7dhWXPrUyEFf3aqc89auKSJ5UfOHiT4s+MvjT4qv8AT9BmmsdNtyyhI3EJWMHG&#10;6STOdx9AfUYIyau6J+zBljLrWsXdzIxB225IXrzl2yWzx2Heo/2ZYfsvjvxLatJui385A+ZkkYA/&#10;kx/OvYhbsr4V+hPHpXr4rFVaVV06bslbouyNHKzsh+gKukWFva28Kw29uqpEq/wqMACt+1ulPzM6&#10;7mrIs/lI3K31HerP2ZmHrz9K5ZSlNuctWwu3qbTOVG77wFWLR98iFs+oFYVnJPZMypmRe6k8CtvT&#10;tTjuFVWXy5Bnbz1oja4X11LN5cfu2wvfjNQzOUj2hucAioJZWO7zPvVIuBk9cdPaiT1uZvV6BDdN&#10;LqFuknIZgM+9aF1GGmYs3zKT161nxDM0fVsMK0I9OYXTSSfxE/hWlLbUunrufAPxR8SN40+Luvax&#10;IQ0d1euIz/0yT5I+5H3FXvWFqN4zfLGoaNe2OtfdDfs9fD9C0Y8L6XySOEI5/PFS6X8EvBuhzlrf&#10;w3o6yKwIZrZZGUjuC2cfhXR9Y5djtWIUY2R8b/DX4V6p8VtWtLXT7O4WzZ1Fzd7P3VuhJDMT0OMN&#10;xnJIxX254S0LT/AvhjT9JsfMWz06FYYix5YAYyfcnk8DkmrFxFHFM21R7AdKbI6kchdvas5Yi+5z&#10;zqORcknuJcqhCq393vUCReW5zz9ag/tz7J8o+YYwfaiDUI7hcKfn9D1rP2iepncsSyK5+ZcY7io3&#10;t/PHPQdaJ3wOq5b1ojm8mHBOfqK0Umw5tbMcbTycFVCkAYwKxdc0aXUwwVtrYzwcVtLqn8OPmY4F&#10;ZutJdGVmtZI49w+bfyBRruVG1zz/AFfTrpLgxqjTSKcELzWXq3iqLwXaJNrTLY27ttDykqpP+RXU&#10;arY396yx3Bt3h8wMxRihcfQdfxrH1izjknmhNnBNbMSAjxBgVP8Ae7VDmluX7qep4x8av2k9LsPC&#10;dwvh3WIP7SkfaDsbMa9yMjGew6960P2LPhtb+PYW8T6pcS6hNbylkWRt2+Tgh2YnJxkYHYj8K6/x&#10;N8LvDeu2MlveeHdJSORSrtFCqsAc9Djgj1rH/YiWPw9r2uaPaSGXT4Yh5R3EhtjlQw7cg5z34rsp&#10;SgqVScd0rfe0VUcVH3T3uWVp98e07oxkD1qsibJjkHcBWpfQs0u1R26iqMQa0n/fNujYcn+IV4qg&#10;lojiTJrMmJtrfdY81NLC0dwrLjg4+tIbUFVK/MrH5SD1FTpBvbd/cHI9a6Y7FFd4DJOzL068+lU7&#10;+DfBuX6gfStzfEkO6PoB3HWskj7RNjd9fpWdbyDY2NMgj1LQ7dU4kVTnJq3Z2HkBf4WXvVbRIF08&#10;rj7u0kc9TWgk7XHzKv8ADwaHHQrfVDi27bjjJ61Xumklbbk/Sn2snnHn1xWJ8UPijoPwn0VL7W9Q&#10;g0+OY7IlcFpJmyBhUUFmxkZwOBRTpNu41Fs6D7D9vgt42JWNR85Pbrx+tF5Am/C48teB7Vg+APiv&#10;4f8Aibo7NoGpQ6gtrtM+EZHiZs4yrAMAcHBI5xWw5D7mJIX+ddEnZWKlbYZNEPI6cLxmozMsKtv3&#10;MOOaS4mO7arN83OAajbc+0Ku7bxg9zWBl1IZZNzsQNoJ79KjPX5ckj0pbm8t7Fv9IkXdnhV5asbU&#10;PEtwzf6LGI9vGW+8azlLlAtapq8dgNsjKZv+eeOvHGfSsO6lmvLjfcHcOoHYU7+2rafm6t5Flzks&#10;OeahutUtFwFZ9vYlcVEqjewyY29uUC7VY+mO9Q3P2e2XGzdI3ATPSqt3fLGitC27ceSO1UQWkk3M&#10;pznFZLe7JvYwfil8W9H+HNsW1K6hjmYApbRgNIwPTjsPr1r56+Kf7UuqeMrOax09U0/T5wUdk/1s&#10;qehbsD7Y7jpXp37VXwo07X/At/rjW6x6lYhHWcLhnG5VKn14PfpXy8sO1SvfHFfX5NhKE6fPuzro&#10;qLV2VLjczdevP40+2j+b6frTpocd+PQHrTrZwr7f519Ny2Ojc7T4IxWL/Fvwv/aXl/YP7UtvtPm8&#10;J5fmru3egxnPtX6TTuJJWYckGvy90m+Fnewyr1jcOD9K/SLwF43s/iB4NsdYsWXybyFZGQNuMTY5&#10;Q+4PHbse9fHcUU5c8ZPY58QbTMwfuM9KHkIjwD3P4VXS5wBu78YpxkKsvHyn1r5WMEjl1J4Xxjdk&#10;K1WQjRJuLfTmqLXScFjgVIs5vFHlt5hU4wK0tdAjSs735tjbju6V88/t4fDq4kudN8UwKWhijFjd&#10;7VHy/MzRsx99xXPso9K97S6W3k27fY81hfGvQYfF/wAH/EGnyMyrLZySq2A2GQb0OD6Mo9/QjqN8&#10;PJxmrHVRlZpHwtaM0960hY7oxtDL05/yavrbyQ6TJIku2NW8tmxyo4zt9+aNNSTULOFLeF5Li6Kq&#10;Y1XLk44x9TwBX0V+zr+yPJbJaat4yt1Vrd/Ng0rduVmxw83YnvsHHr3Fe7UxMaUbvc7qlTkVjJ/Z&#10;p/ZK+03Fp4m8WW6tCrLcadYyfelzgrJKPQY4Q9c89AD9PG4VFDcAe3pUN2vnbeNoU9u1U7i9AO3v&#10;04r5zFVJVZOcjz5Tb3C5k+0PubP0qvKnnMGIyx4AxTWkaScE/LjnrUN7qS2wWR5FjjhzK7McBQvJ&#10;ya5aVJymku5mfEH7UTGX4++JGbn/AEhVz9I1Feebtz+ldP8AFrxWnjf4l65q0Lh47u6Z42K43L0U&#10;4+g/WuYAwfr+lfsmFhy00vJHQ9gRCuPvcVMi7z347U1fmPT86njU5/rXZGLJVrFmCDp296tKu0Y4&#10;9M+lQwqeM9qsxj19a12WopMlC/L/ALp704R8GkBwv9KWQ4NTqJMjdcN9ahnIVKmf5l9KrzHHWkPc&#10;+rP2EfD8emfDTUNU2MJr68MRY/dKRgYx+LNXtzFXB47dq8Z/Yn1iG8+DjWaMoktbyXcp7BgCD6+t&#10;euRyF92W5HHPevxrN23jJ37mcr3sTSO0Sqoyy/SpEGF+UHPpUccm5Rz9atIu0Z43dPwrg5biRCie&#10;buXPzMMZPrXE/tAfE2H4J/Cm+1ZvLa9m/cWSMcebM3T8FGWP0x3r0PbGoTdH82c5zXxN+294zn8e&#10;/Gz+y/MuF0vw5EICkR8xZJGXexx0ByVQ9T8lepgaMZM2orU8OvRJqN41xIvmTXDl3kblnJOSSfWn&#10;SXdnplwq3Fwsa/eI64WrXiSeaRI5FVRjlVAGT61iaxNY/wBngahYzTSKxYyLPtLDAwuCCPXn3r2l&#10;7uh6lKCbuzXt7mO9JkhZfIY5Vs84puqhi+xW+VgORwTVDwdY5jC28MsMMx3KhJYjJ4HvXRLZQy3U&#10;YkkVPQHsaUo36GclrY/R3wTd2useFdNvbFvMs7y2jmhfplGUEfoa2UQH+tct8FohbfB3wooxtOj2&#10;hAH/AFxSujaUxr35r5XE07TZ58pJPUkmHzerdqYx2n5vvDj6Uit5mOvpTriTAwuMrz9a5+XqZ8ye&#10;xIXBXNfEP7aV1Jd/G/UCzDbCI4l47BFr7U83YjbvqfpXwv8AtO+KrXxV8X9Wms2E1rvXa+MZwoU4&#10;/KvqeFaX+18y7FRkjg7br/WrUPWq8HJGRjHQ+tWovlHb61+nKI9SZcAUNb7/ALvb9aI/k+9yf50q&#10;HdVWsK40REA+w/Oozabh/WrQP/jw+tBbI/WlysdytambS7tLi3lkt54mDJIjFWB9Qa7vw1+0z4u8&#10;M2ggN9HqCg8fbIxKy/RuG/M1xGzcTgZFQyLnNZVsPCorVFcTPaPhv+014m8bePtN0y4WwWG6dwwi&#10;t8McIxHJJ7gV9OfDPwrc6aZL6+kdmmT7jH7o9/evh34NeLbTwJ8S9M1S+jLW9q7bmUEmLKkbsd8Z&#10;/LPXpX0v8Xv21NA0jwJt8P3EepatMnlxoEZY4T3dzxkD0HJ9uteDmWCk7UMPBWe7NqPKveZ6zeeM&#10;LHWdUk0+3mUSQjlVPQ1nzBoJNpHevGv2OL+813wlrGvahcNcXUupyKzN/EWii6DsABgCvZbjU8uu&#10;VVhgZBr5TMqNOhV9lDoc9aorjo7vzWVfw47VYR8EqG+lVYYY3+aNjludhPSnmJowRzubg+1eWzFX&#10;LIkKp174I9Ka8xAyuAw9O9VYxgf0NWra03Lz8q5/OuapELkLTSSD5vlOM5rifif8edH+FEfl3UjX&#10;WoMhZLaLBYccbjn5QT9T7V2WuwMmlTSH7sa9M49v618C6zJJcatceZI0m2Vh8zZJ5Pevcybh363+&#10;8m/dRSLHjzxleeP/ABTdapeNumun3EDoOwA9ABgfhWfGvbqPf1qSKJT2+tWj5bW8arCqyKcs+eWr&#10;9Mw+HjSpqnBaI0TK8cR/3frVhY9q7e9OWLew4qZFx+HNdKQaDBHsH4VL5WBQCNv8s0oYYGcf4U7A&#10;32FRdx/lUcsYMRI6juaeW4ppG+jUEylL93/Cqsibv4e1aMkC/wBaie03Hnpn86LBzHp37MXxytfA&#10;Rk0fWJGTTbiTdFKeVgJ+8G9AeCCOhz6k19LPcCNElBE0DDKSqeo6ivhdrPcfun3Fdp4O+PPijwDp&#10;n2O1vvtFngbIrhBKIx6AnkD2zivms6yCOMXPHSQpan2BbagrDd5irjsfSpvEnhDQ/iboMljrFpa3&#10;0IUsBIvzR9PmVuqnjqMdK+T5f2rfFAj/AHbWCN0yLfIB9etcZrnxk8WatezTTa9qW6ZdrJFMY48d&#10;MbFwo/AV89heFK6d5ySHS0epgeOPDcL+KNY0axs7u6+w6jNb2yxEvIyI7KAQBycAc1a0P9k7x94k&#10;CyWvhm8toSRk3RWBgMkdJCp7emf0r6W/Y0kZ/h7c3UjNNeTXriSVjlyAqkDPXuT9TXtcUy3gyxZS&#10;Mcgda+dzCtOFV0b7G06t3ofKXw9/4J+61LrNrL4g1Kxh0/AeeO2lZ5iP7g+UKCemcnHv3+trGCOy&#10;tY4I1xHCoRQT0AGB/KmxLsHyMrenrToGJPzdu9cEpTe5ztlqDkYPY5pJ3WNOu6kQlRu/SsD4ofEC&#10;z+HPhS51a9EjRW4ACIMtIx+6o+p7ngVVCi6s1Tjuwu+hW+KHjqHwF4M1HVJ8H7LCWRC2N7fwj8Ti&#10;vhGaZ7+9luJCWkmcyMSc5LEk5ruPjP8AHfVPi/qRVt9lpcZHl2ivndju5/ib9B+p4qNcDNfrOS5X&#10;9Uo8r+J7liRI2OPpUyx+vbjimo1SopBH96va5WHMMMWV47VXljwBz+FWn3fNnoRUc5/lRysXMU5V&#10;x15rqvgR49n+H3xMsbiNfOt7pxbTxZ+8rHgj3B5/TvXLTko38sVXkDQtuXsc8VjiKLnTcRcx96NH&#10;iU8Z7kVKg3pt28jv61z/AMPvEC+KvAmjalHJ5jXlpG0hyWw4GHGTySGyK0pbtoZNxb5l4FfleIg6&#10;U3CW5Egmu1STaOWU45qTzPtFn83ynf8A0rOv5ReqzoRvHUY61ZsgzafHu3EKxPzVxSuSW0UR7SpH&#10;rmvAP28firLYaBa+D7NFMusIt1eSN/DEr/KB9WXJ9l96+h7DRvtiRyNkRryeetfPWvfsg6v8R/jL&#10;rGteKNUj/suS6zAlqf31zCOEUnGIwFAHGSSD9SRik7s6KFovmZ8twzR2kTQ/613wGYdvatPS/CWo&#10;eJiq6Xo19qMhyALa2ebkcn7oNfePw6+C/hf4XWyJpOk21vNwXnI8yaQ88l2y3c8Agc9McV1onjiO&#10;NoIPpW6xFtEdE8Wtkfn9a/ADxrqDNGnhPWVwBvLWLxcEcY3AZ/CvaP2af2PdQ0LxHb+JPFAaJ7LE&#10;ljYMwJ39RJIBkAr1C9c8npg/TUuoJJP930qvPqIib+fHSj27ehzyrNoxtRgx94/NnjPesq8j2IrZ&#10;UhTj61qaqrXsyqm5mb0qnc6SRMqEHanOPWueUm3cyctDi/iR+z94d+K+syapN51lfTIqtLA2C2FA&#10;5GCvb0zXhvxh/Z31P4RGO+8wXmj3D+WkwGGjYgkBx9BwR1x2r6usreSFNoXdu9q1F0CHV7OSzvLe&#10;OezuVKSwyDcrLX0GA4grUnGErOJXtNbHwahwoxUm4gduf0rS8c+GW8HeMdS0t8MdPupINynIO0kD&#10;FZ56dO3rX6JTtKKkupQ1F5z6+tTRp0qNUwOOe3WnZ44rTlC5Mi/mKkQdcL29ahWQhP8ACnxthfxq&#10;lHsLmZYSMbT1/LrQYOBz/gKRJMj09qfhv4W7ntRyhzohkhAX61BJb5HvVwo2cYGDUcoweV7+lTym&#10;fMUZIsj+7+NVpYc/NgdK0XTHUE/SqsyYJOOOlEomkXfY9u/ZC/aiX4XtN4d1d/8AiUXx3QSH/l3m&#10;OByf7pAx6A496+oFuo9Tso7qPKPIc4NfnP8AY/OuEX+FiK+7fCviRk8GadGkXyx20IUewQAV8PxB&#10;h6NGScVqxzqNqzZ0gvGWPax2+xpjXHyZ3flVNNZe+iXzI1I6delK3lxRthmDZHGa+YUephcnknwg&#10;/wAahE2IsZ+8cVWnugMbl+lQLfKX2jdu6ip5kgJpQrHBPvUaRNkn+HpTZL5kPEfSqd/rcenWU1xc&#10;yxWtvCpZ5HOFUfWnTXPLlitQ1NaJhGv8yTXzT+038WI/GWuf2Tp8/m6dYnDMn3ZpOhb3AHA/H1qH&#10;4rftH6j4wWbT9K83T9MclHOf304x3P8ACD6D8zXmUULFiev9a+yynIpKSrV/kgincSKHA/xqwg3+&#10;3p7UCEkY49+OtSrEQMY+or6+MTQWIbVqQcD/AApqqy/z+lAjbcPzquVgpjiFI3baX/WGg27Mf93p&#10;k0BGUdqXKPmEkXHQYoPy+nWnIjZ+YU14mC9N1HKHMRXGSOFzVSfjn8xV10KjHfpVaWAsPxquUOZl&#10;GYMKo3aHHT/69a0trnNVLi0yh4b5v1qZREZSLhuQfzr1P9kTXIdF+KbRTME+3Wr26Ef38qwH47cf&#10;iK80ntGjOVHQ9PStbwLrTeEvGGmamsfmfY7hJvLY4D7WBxXk5nQ9ph5RXYcrtWufc012Rb8egp00&#10;TcHA+YZHtWP4Z1208S6fDfWMy3FrcLuUqf09iOhFaxk8wf7Qr8utZ8vUwjfZlO7drVdynv1BojvP&#10;OA5wx70t0u9W6mqXntC/zdjimkGzNeKdlHYiorq2Vyx9uMd6qW92Umbc3ytyK0VuFkA/irRRj1KM&#10;m4DICrN9D6VVmMhP+yRx71sXttC78qy+9EWnxrC21txboD3rOUVcnV6HMaheXUWGjZ1XGDk4rGuL&#10;qaZtokZmPJ7muwk8Oyuxyy89RXOfFmwvPDPwx1a+0lmt76CMMJ0A3INy5I9Pl3VtgcG8RWVNaXHG&#10;Othmmw3kDiZVkBXk57112k3630H7xfLk6GvkmL4u+L4ZN/8Ab19uBHUg/wBK7Tw/+1Jrmn2EaXln&#10;Y6hcR5/fsDGz+mVXjI9sCvpJcM1IfA7mtrIX9rXVTc+P7WwX7mn2wOcYyz/Mefpt/X6ny+Pjb/F/&#10;StHxj4jvvHniS41S+ZZLi6ILBBhVA4CgdgAKqQ2zbfSvsMDhfZUY03uh82mgoPI4p68d6VYGyeM0&#10;8W3Ga7BxvYRBgrk/nTgeetS+UzJtPrn6mmiDA/HigHIaDimq4xj3zmpfIwvXjPpR5Dc+npigObsR&#10;oVMnzZ9+aLsqoODnNSGI43ZqGVWdscVPKNS0KMq9hx71UuU3HH4DFaEsO0dOaqSx8/MuKdiOYybx&#10;Nqetep/sY+IodB+ItxbTSMseqQ+UBjOXB3L9OhH1IrzS5h3564roPgbG0XxS0cZKl72ADB/6aLXk&#10;5xBvCyK1sfa0ZXay9PSmxsDFt7U/b5THn7tRP+7lJz8tfmRiyRAY39AeQc1ctpfNhkjbq4+XB6VV&#10;ba8IHr7dKdGwAXbtVlNUrhexctUyPRs80k8sallxjBxmpZvliSZefM4OB0NVcmRT8vfvSlKzEXNS&#10;KxxWsh6MhUEex/8Ar0Ivm7cLUiRfatOXofJYdewNTrH5MG5uFXn6VUdVctw0uQXmLSMKpBdv0p1u&#10;fIh+X73eqrSG7n3bc56VeIzEF/i6mqT1uK7I1t4JZf3kUTMWBDlBuH41X1zwzZ66klrfQW99ZyZD&#10;xTRh43+oORU5jCpnnH8qLVnVmZeVbue1aq/UakfNmufsD32o+Pbh11SwtPDT3LSxCNna6jhPIjCk&#10;YyPu53H1welfQkFtHBbJb267YYVVFBOeAMDmrF1Mtu7edJ2429qpya7bo/y4ZVNE3cOZCXtkYvmj&#10;UNuGW/rVKR23fOvt0rQGvQzz/wB1Sfyqa7EDQ7kYNmsWk+pXJfYxkLB/u9enHartsADhk3buatR2&#10;kbD7o9Qe+aspa7Yvu/L6jtU8tjOzQWcA4WNfvdapTeKY9TubvToQxXT5Akz44aTGdo/3Qevqfal1&#10;fXD4T8OalqGwTfY4GkRSerY+XPtnGa5r4c6ZLY+GY5Lhi11eu1zMx6uzHOTXuZRTTk5HVh11OgFN&#10;zzRj/wCvQOV/pX0SOgBzS8ikNBHenYaAsUPeo5DuapKaUzTYDA3FeJ/twXvk/DK3h5HnXa9+uATX&#10;tkse1cr1r56/brvt/h3SbfdlllaQ/lW2F/iClsfJ+oMpb9axb08N06VuX6KCyj/9VYl+STj7vvXc&#10;12Ki+5kXFzJaSeYv3lOR9aufCaaNPifockzbUGoQMx9P3i1n6idoPIOBzVjwBoUfiXxdY2rzND50&#10;yJvBwVywHFcNa9jopK7K/wAdLKOy+LuvRRsrRx386qR0I3nBrM0sstv3/Ot39ovwc/w++MOtaO9w&#10;101hcNEJm6yAdGPuaxNJl2wH+lcMjocejIfB8ZHgjSju/wCXKH/0Bas+CNGXxB8StJsZBujvLuKJ&#10;gR1BYA/zqDwfKg8FaT72cPHp8grW+Ec4T41eHm4bbqMB/wDIgoWo6cWeu/sS2H2b4w+IEjX/AI97&#10;Z0HHQeaP8K+rGujsZSfmAxz2r52/ZNtFtfjL46eMr+5kZUPqDO3+FfQ6RK8Qbje3I5611e71Inue&#10;cP8ADPVrSRRp4tdsV4135jZ3yZJO39a6XwH4Zv8ATbjS4bqNI49LgkR3T/luzY/+vXUae3lfK23P&#10;fFX4dvG5o93pkUc0TKTkeFft56j9n0Dw/CvylppZPyCj+pra/Yy1KbWPhtc3VzI8k8l46FnYkkKi&#10;AD8K5H9vW/S4vPD9sGG5I5jjPqVFeifst+G28N/CDSllWONrpXuW29TuPBPvtArxc2kvZKJhiZe7&#10;Y9QOHt1zztODinTu0CrIvHl/ypkBQRSN94KM8jvUuGu7RunTP1r5k86R1Wm6v9s0K1jjC+Y0jjH4&#10;D/GtJ7Vo4lEvOBnNcj4X/dw253fcuADj0IP88V3ks6NaMSByMCtopNajjJMzFdYE3IBtYDioby38&#10;+3DxrtlQ5BqbToN9pu/h3Ntz6ZqVQoT5e9TytbE81noZSS/2vH9nZdtwxAAPet3VLRYyqj70Khfp&#10;jisa+j8rVrNl++JlI9eoNa+o3BnlYr6k8e9acug/NmHfOxj8tT0zj61Yhfdaxt/eAb86cbDzm9qk&#10;iXdarwcJkY+lCiOMb7Ec0hLxkH7pBp/jLxrovgnw8NQ1a9gsbeThN5yzn0VRyx+grzj48/tF6f8A&#10;B6wlsbVob7xNLGDDanlLcN0eQ9hxwvU5Hbmvl3X/ABZqvi/WZb/V7qS+vJs5Zm+WJTztUdAo9BXR&#10;TjY6KWG05mfYPwe/aP0v4qeOLrw/o2nX0f2W2e4N/NhVlAdVwF6gHcCMnPXgYr1GySOB33YaTH3j&#10;zXyX+wz43svDHxC1PTbzyoptat1S2nZuS6MSYx/vBs/8AA64FfVAlkRWkVfvHjA61nUqW2IqaOxN&#10;dT7Zd56kc1G58yPC85qssss0m3aTn9Ksx2hhQszfNnpXPzN7mVhdgjiJZevcVm3yeaGG3bkcVoys&#10;wiZfm2t29arshkl2lfu8Z9ayaJkZ9tEdg77abPIzIVIKnoDU0lx5czfwlTVWaTzpdwP5VnL3UT5M&#10;o7vLkxJ1z09a8X+K3xS1Txt4v/4RvQ/MEKSG3YhsrM46u3+wmM/hn0r074k6/JoXgnVrqPbHNbW0&#10;jxsf4W2nB/PFeKfs628P2fWNUXc1ygjto/YNlmP47QKeX0Y1a6c/hjq/l/wQpQtI6PwN8LrH4fxl&#10;ox9ov3TZLdsPmYdcKM/KufxPfPGOmknM9vjPJ4Jpwj82NTz8w446Va0TSmun8srnByDiuz2jqSc5&#10;bs2jLUgtNPMyKEGPx712fg7RPs8ittOcY5qbQfCscKDcq5zkVvx2Yt/ug7lHHFc85O9iZ1Gy9b27&#10;Havp+tLptuIfvfxnPFPsrlkjYt99VOD60tjbOfmZvr7VM9tDOPcvp8o6cdq1bCPNuy7ctjH4Vmwx&#10;GILn5jWhDIURVY4389OtaUloEZ6nx/8Atw28g+NQZdxVdOgC/wCyN0leB34vrPWGSSFfKuEwX/iV&#10;cZx+f86+of2wvhzr/jT4sQf2DpOpalJJYxR70i2wIQz8GQnbxkcEjr+Ncp4P/Yu8aa5PGupQ2ekx&#10;t/rJLidZXA9ljLZPsSB716HucqTPWoV1T1PGdDtbhpBNcdW+ULnOFHSvr79jeAr8IGk8nb51/Myt&#10;t2+YAqLnPfpjPtVzwL+yH4X8GyQz3Sza5eQqrFrniDfwcrGO2QcBi3B5zXpM0a2se1VWNIxwowoX&#10;6Vx4qtePLHY58TiHNj0k3r8zex4qGW5UkL0qnca5DEmFcSMew71k6hqF5OdyKI42/wC+jXmOVtTh&#10;kjSvNQWIksy/TNVVk+2syo+1X5bms9LQv80mee9EEqxsRzlf1rKVRk819ya8tDp8ny/NxySajMX2&#10;yP7v6VX1O5k+9ub6etU4NcaGNxuyw7elEZa6hp0PAvg5u074j+KsrxHO2cH1lOP5V6/FqKzwhkkX&#10;cBhh3xXjfwb1D+0/iX4ujKsJpFklHHy/JKM/+hCu+tpGSVQG2yda9rHR5pqovtJP8EaOK3Ost9YU&#10;sq7uOmM10Wn30N3aqzHAwAcjoa4W11EEqXi3c8kHBNbWi6hDK7RKzqzchWHf61zxlZEx2udZH5YA&#10;2lSv86kh2o8bfL8rAD3rFgvsycg/Lwc1agVpRux8qnjPanGRO5q3yfviP4c4FQPe4ZQoAyBkeuKT&#10;UHkWCFl2jcP0qKztfNkVQec8+1Pcrl7GpocL3dyvy8A5NX9WvdiNEnXPX1qIX0OgwbPvSNyfasu6&#10;1IXUn3dp65zU8y3uV0JgrBd2fu/nmpFlWbc3RwOcmqqzZj61HJPtJZfvDrUyqX2J0LB+ZO3HbvUa&#10;Kpyzfd6HHaq8GqHzV37WVjgEVJI++T5qI07i5ht1bo6/4GqS2bRTLtP0NX3t1ODx1qG1UtM2Bwtb&#10;RpjSQ97kOnzfez1FSAeYuMH1PFPa0V7f5sKO2fSozqcFvFtkbcxHatuVIrQS3HLMfm2nv2NRXC5D&#10;fN1GCc0LrKmMfJtCtyPWq+rartO3auDyMUXuCXQpXMJOdo3MO+awfFOs6f4N0ae+1K5gtYEBbdI4&#10;BbHOAO59hya1Teeaec56cV8x+NUuPjP8bDaWr+Z51z9ntFdy0UUa8M4HuFLHFOnh/aT5UXy2Y7xH&#10;8Utc+NWrzaX4dsbxdPcbGWOMma4X/aP8Kn09Op7V7x+z78GP+FUeFt13FGur3nM5AyYk7Rg5xx1O&#10;O59q6r4afDvTfhhoMNrYwpJIoxNOygSSt3Y47n/AV1EMcc5k3Nlv4Qe9aVq1JU/YUHp1ff8A4BNS&#10;V9EV9gYB1Aww/DFVLu3WY/d6cdKvBH8tce46c1AI/Mjbtg4JxXnSVtDJlfTbj+z4pEZfMjJyD3Sp&#10;QywpuVtyvznFQSWbBcqcN796nmsXhto2xjjP1q43tdgrkqKuP9pqqzweRMvQ7uMU2TUBAF+82R0q&#10;ZJGuCreX82c5BqFqyrm3Y221IlPzfICTjpVsW+yH9QadpUfmXjcfKqKB+NWpyqfMx+grrVK+rKMK&#10;81CPRrea5mZIYYVLyPIdqoo5LH2Ar4C/aS+LLfFb4n3Gs3s8i2S/utMt3H+qgXOGI7Fjlj7n0Ar3&#10;D9u342SSa7Z+B9Nm2QSKt1rLoPmWLOUjJ98Ekf7tfMniTQI/HGreTpUVxc3kr7YYIozJJKOvCrk8&#10;AV0xioxuj1sHRhbmmdf+zx8X7n4QeObPUIZ1m0+7cQ3y5O1oSw3cDuucg+ox3NfoFbSQy2quZI/J&#10;cBg2eCD0Ir4R+EP7FnjXxVHbyahBH4f0t5AZWugVuSnBOyPHBPT5sYP0r7Wt9M8uzij3sVhQRrn0&#10;AxXBiK2uhx4xU4ztAn1LWIII/wDQ4xM3QyHoKx57m6uhnznX2Xir8FqqN907c/MBUlzbeWgZV+/y&#10;K86VVy2OH1MllWeP5sKw7nnNQyWTLJnnPbHetFrZSvTknpnrVUiQylVbb7elZtyZJQubCMvgrubu&#10;BUM/h+Nxum/d8Z56AVq58iPfcKI9vcfxGsq5uHvrjGdqZ4FaKDWoFLYkYZYYdy5xuJz+lWdO0Se8&#10;YH7igemKvWMHlryq7e/HSuV+N/xfh+GPhJmt5FW8uAVhwQWT1YDvjoPc+xrSnRlUkorqVC55f+2Z&#10;8RItN0ZfDEM3nXDMslxjHyAchf6n8PevmNrff/npW/4h1CbxHq817dM0k0zFmLNknPqaqfYty+2P&#10;yr9EyvArDUVB79TqimlZGG8OT/e9Bionhb/Ctk6buHTH0prab29ePpXrWXQ0TszLtpDG3o1fQH7H&#10;X7RC/D3U20PVpvL0m+YsJDk+RJgYPHY4wfwPavEDpm5s4/8ArVbtrZkddq7dvOR1NcWOwUcTSdOQ&#10;SldH6URXa3MIeDayMMh1IOaSO6YMu4/d9u9fNH7Kn7RcGgWH/CP69N5duGzaXJBIQnqjei9we2TX&#10;0fb3Ud9brLGySRuoZXRgysD0IPcV+d4zAzw83Tmcko6ls3nmDDbevXFWLK+a3Jddq7ewqjbWjTSK&#10;vDM3bNWobC4tW3OqIGyPvZzXJGN9hR1ZNews7q8bblYg8VV+IOh32s/DPXrXTVZtQuNOuIrZQwUt&#10;I0bBQCeBkkc1Z0m+XThJ9qKqkkm0HOdo9P610NlItteqxO5VUsD68H/61bRi42k0dEdNTwb9jn4B&#10;6l8OVv8AWvE1rDb6pcBYbOEuJGsowPmORkBmzjg5AB9a94DgIzM3upx1rEj1GRiyxw+aqnBLdKtT&#10;zl7NSz5fgkdhVTk5rmYVJ3d2TTXhY7QNuRjOarzw7jx6cH1qFL/Yv7wbVxjOKtGdDGvcY4IrjqWa&#10;OfmuzL1H/Q8Md22vAv2yvjVN4c0OHw/p7Mk2rRsbmdW5SIHBQe7dz6fWvoueNLmDYyrjNeP/ALRn&#10;7MMXxfhs7nTZI7HULMOPnztlVsHGecYI47cmu7J62GpYhTr/ACHHR3Z8Z7vMHGfY4pRG27p171u+&#10;KfAOoeAtduNL1S3a3u7f7wPcHkEHoQfUVVt7UFug6V+qUZwlFSjszWUmylFATj/DrV2OHI+7VyK3&#10;Ve1WFtsj+GuyNidbFSFMrlqnTg/d4PH1q1HaBcZ+v1qZbUMT/IVTkg95FEAhen0ocFRwN1aC2u/5&#10;sUNbqV28DB9KnQLtmY8be5+gqCZW2fxVrC3CN9P1qOa1yvOBS6hr0PXv2JPHVvo2vaho9y5STUgk&#10;lsSflLKDlfqQf0r6avGOfMWNXPtXwboeozeHNZtr63fy5rSRZUbGcEHI479K+1Phf8RLHx3oENzb&#10;zRujKMqHy0Td1b0/ya/LeKsvdLE+3jtIJRdrmxDrqWs2GiZV6Nz0rWhkZyrbtynkVk6jErFj5Zzm&#10;obHXJNNkEckbtGvRvSvmqUveszOPY6yKNpNp7Y4r4S+NFt/bHx08VeT5mTqksaLs67WIJ9OoNfdO&#10;nXsckSyeZ8rDjtmvgn4h6z/wkfjjWtTsJna3vNRuLqN9wHyNIxB49iK+iy2Mb3Z2UYq+hxOuWrWM&#10;jQMrL5XBDDkmqC2qofNeNZM4B3fdz6Vf1JJJbzd80j5575NR219cW14yyfu4SwIDLuz+HrXZKok7&#10;s65Ssizp2j3E9ujwwyjziVURrkDPqe1eq/Db9jjxP43cG6hXR7JQCbi6UqznODtT7xI56gD3rsv2&#10;KvhjJ4i1Q+J9Qsv+JXp48ux81OJ58/fHqI8deRuI9OPpu4u2m3L/ABdc9c1y4zHQjHlp7nNOskQa&#10;Vp0WiaRaWMI2wWUCQRDAHyqAo6cdBU7lljGKdbrvQ7vvU4HaeefSvn6lS7uzkcru4yKXOcj9KLg/&#10;u+vPehpynbNcr8Ufirp/wr8PNqWpdGbZDGp+aV8Egew469vyqYJzahDdj3Mf4+/FGD4a+AbyTzFG&#10;oXaNDbqG+bkYL/QDv64r4du5pL+/lmkPzSE966z4rfE66+Kfi281CRfJjuG+SJTwigAAc+wGfeuf&#10;ghwvtX6dw/lf1Wnzz+J/gPlaRXhgKf7v8qsR2zFv8KsRxbRU0cat0HHvX0nMLbqVo4mJ7/4VKsDf&#10;U1ckInk+VFXOAADUkMCl+T+FHMCuUlt2z+HOaQwk1oMu0dOAeKdDbm4lVVRnZiAFHJJ9qpSYamY0&#10;DEd8e1Ma1Yj15rVmtTHIVdWVlO3aRjHtT7PSpL6dY4Ynmdjjaoyc1XN1Fr0MNrZu3TvUcmltKhZR&#10;9cd66CO2WzuEZ41k2ONyN0OOxp+opFHLiMEMp52H5c/7NTLVhtqz1n9i7xdDFpepeH5p/LnkuPtU&#10;MRGPMG0K+PcbQcen4498aJbl/lz8vXmviXS7u50TUYb6zmkt7qB96SIcMp+v9K9d8M/taala2kUO&#10;oafa3Eq43XCsULD1Kjv9MfSvjc4yOpVqutR67kOF2fQsCeXj1qQuxYKzfjXhb/tbTGVvL0+zb0LS&#10;upPHptNQ3X7X1+YdsOmaerqc5Z3dcfQbf514P9j4q9uVhyvY+gEdT35+lEk/lQhpG8tF53McCvmP&#10;U/2q/E16x8j7HZ8g/uod34fOWrjfF/xF17x2zf2jqVzcR53CPdtjU+yjAH5V2UeGcRUf7zRByM9+&#10;+M37Teh+GtInsdPmXVNSbgJA26Ff95+nXBwM/hXye1u1zMzufmkYseMDJ5rSFiV6r+nSnxWWD0+l&#10;fc5fgqeEpKlAfLoUEsWK54/Cp47Pac4/KrywbWPFS/Z8jJ69/pXfcWpQS2ZV/wDrU5bE4x+Jq+Is&#10;07y8n3quZBymeLDZjg80/wDs7J71eMe5eeaQjFK5WpTNl8nIoFi2fftV4gNRwTRzBYz2sGb/AA9a&#10;YbL5K0duPX06dKQLgHFPmJ5TMaz+bnj1qN7VnPPp6VqNB+NNa3yvHWjmC3cxZbE8+naqz2XNb7Wy&#10;uegqM2hY8VMu5okj079kz4mwaBf/APCP3zrDHfS77WUjAEhwCh/3sDHv9a+nLe02Y5+Vs596+FbW&#10;0a3uVdRnYc8cYr3HwB+1pNZLJFr1nJJHn91JaKPlGANpUkZ/3s5/nXxuccOLET9rQ0k9yXDsfQNt&#10;EEO38iasfZkht95Ybi2MDrj1ryOH9rnwyeWt9a+nkJ/8XUGt/tjaRBZk6fpeoXE3TbMUiXH1BY/p&#10;XzceHca3y8olC2rPYkm2emK8I/bF+Jenz+Gl8OWsq3F/LMss6ocrbqueCf7xPbt37Z4Xxn+0j4q8&#10;VxvHFcR6XbsSNlqCr4x3Ykn8sfyrz14XmmaRiXkc5ZmPJJ9a+iyvhtUairVXdroi7GUmn8A/hUkd&#10;oBk1pC0xntSrDkfSvsubuSURZYG6iS0GPSrzRfjSPHnOfrVruD1M8Wuf/rUz7IAD9K0DGoPHIqJk&#10;w1JyAzpbEbT0x9aqzWWM1sSQ9OB9KrvErZP3fSolK5XK9z1b9lH4px6MZvDV9Mscdwxmsnc4AkPW&#10;P0G7qPfPcivbp7mSR9rxHKn8a+MZRsk3AsMHIPoa9M8D/tW6r4YtIrXUoF1aGMFVlaQrP7ZbBBx7&#10;jPvXzGaZHHEz9pDRkuFz6Ihe3tozLcwuFUcD+8fb1rqBoSz2kEkimJdu4jPrXG/Aee6+Len/ANuX&#10;2mtY2auTbiSXzPPA/i+6MDP549K77VNbhl3RqoaJDtGe7V8nmFCnh37KDu+poqaUbszbifzwI4VK&#10;wpwB05qE2zSMM1djudg+YKv0FOmvkUjjmvLt3MeYz2tXV+F/rQdPlkfcuAO4Par/ANqV/mC445qj&#10;Pqjqdy/MvfFV7q2J03Hf2bG3/LRd3rUM0FrZL+8kDfQ9ap6h/pgO5uW5Hsaybu0uIOGbzFzkHPP0&#10;qea5SqIvXmqwwTs0Y+XPBHNV21BJPmRhu7ZrD1FntJOv3hnNVf7VFrH5kzQiNfvFjwv40oxcg1Z1&#10;drebz+GapePPifp/wz0I3195ju5xBCn35mxnHsPU9v0PnPiP9pXQ/D6smmgatdKB/qXBhU89ZOn/&#10;AHzn8K8b8ZeMr7x7rsl9qEm5m4SMfchX+6o9P517+U5HUrzU5q0UUZvifU5PFPiW81KbCzX07zuo&#10;6AsScD86pvacZ7AZHvVpYzn9KPL59Pav0aC5VYCv9kJYelBs/vcc9qtKm1fbPFOwc/dzmtrsColt&#10;g8rgVKlvx0zuqwkOfbvipYocgcCjUCBbbC/0qSO23D7tWNgDL8v405UJH93n86NepXKmU/swOeKa&#10;1uCAP51eK7TwKQxH069aCbIzprT5jxUDWea03hLtyPrTWtl7UeoLTYyDZbJNw6r0NfSPwP8Ajbpu&#10;u6FaabqU8dnqVrGsAMpCx3AAwCD0z0yDj2z28D+xbjxUf2PYxZa8nMcthio67oGu59rfKsS7Soxn&#10;gUz7Rv8AdWHGa+SND8feIPDi7bPVryGPGNhfeoHsGyB+Fdhb/tM+JEtVWS20uZ1H32jdWb6gMB+Q&#10;r5SvkOJj8OpMo9j6AdldWOT7VG2AC39wZJPavBf+Gl/ER62Okjvwkn/xdYHir4teIPGMckN1fNDa&#10;ycGCD93Hj0Pcj6k1hTyHFSdpIIxbPavHHx20PwbC0fnLqN5/zxtmDY/3m6L/AD9q8Q+Jnxk1b4lD&#10;7PO0drpyPvS1i6Z7Fj1YjP09q5xbbt2HtSi1+evpMtyOGGfPLWRcadinHZYXb+NTJZ4H4VZEOBmp&#10;Uiyv9K+gjZDsislt8nXini23H/Cp1h29c8+lOVPl5q1ITIhbb26U82o6f0qVV7U4RnA7+tTqOKK7&#10;W69qUwAkfLgAc1Ptxn9RTeo96eoSIWtxn1prwjgjnjjjpVofd/Gm7c7tv1o5iSnJDt5qF4drZ49a&#10;0GTdzj1qFo/lqhc2pny26l+B1/Kq72+frjrWo0HQDkmoXtsN60xmPc2vy9Kr+V5J/Hg+lbclsCOB&#10;UE1luP3f8KiUE1Yq6PSv2W/iT/YniV9HupNtrqXMJJ4SYdAP94cfUCvoqKY+b9D6V8TC1aAq8bNH&#10;IpypU4INez/DX9qIwxR2fiRJDtHF7Eud3++o/mPyr4XN+H6nO6tDZ9DGUdbnuF1Es6/L8rdcdjWT&#10;eRSovK8e1TeH/E+n+JoVmsL21vFIz+6kDEfUdQeRwam1ELbwSNJIscajLOx2qo9Sa+d+p178vK7h&#10;yyM+2uVuYtv8XUH0rUs5fMQbs7geRXB6d8U/DuqarLbwaxZq0J5aQ+XG/wDus2AfzrrrK4aSJW8x&#10;ZFPIdG3KfxFVVwGIpq8osvl7my0YkjApEgKj1NOtXjWBnYhVU5yTjAqOXxpotosf2jVNLty548y5&#10;Rd30yfpWMcPVk7KL+4iUexciiwnzfdI49q5b4667a+HvhFrCzMqtqUP2WBM/M7n0HtyT7CqHi39p&#10;Pwx4eEi2ss2rXEZICW6fJkernAx7jNeEfEb4n6l8T9WW4vdsMMIKwW6H5IR7e57n29K+myfJayqq&#10;rV0SKirbnJG3UN0/CnCBXP3as7AG/GlMIz/nivtjRR7kMcPqPxqZYt459Kd5J2/d4xmpo0AI6fjV&#10;BzEKRhR0PpwOtSCAgc1IFLMPT1PFSKnHf86YXZEIsj/PFKbfdj29KkAyv8qDyaVx3G/Zx5bev86Y&#10;Ysj73bvUvPWgjP50Ckyq64C47/rUUiZU9Kts23K/qaryAY/u81USWU5o8ryKqzR8Y9uauzL8nQ9a&#10;rTL/AICqAz5493v68UeGtS/sDxRY3TbttvOrnacE4OamlQ7+/SqN0itt2/eB/KufEU/aQcH1L5j7&#10;4iMd5bLMrKyzKHVh3GMg0wW2FI/hrif2dPifb/EX4cWqsy/2hpMa2lzHvy7bVAEmOuCB19QfSu6l&#10;2oW2kHGDX5fiMPKlNwkZyIFxbyBX+6xxTnQK+Vxj+VAff94ZyO/ao3jE7KYznAxXPK5FjU01ftSS&#10;Q9eNynPcU2JBnb05NV9Nna3njIOPm5zV69iaHUWjH8RzwOx5FTy6aitdXLegp57yKw+TBFRa1d+c&#10;6wr8wX73NX7O3XTNPb/npJ0qoohiBfAY55BqIyV7GuysyG2QxjdUuzfl88jnmopLlmY7WCqRiqks&#10;xhj3bzWvP0RPMupZeXLhVz7+lAm2xsOeAePWqttqit9/GexFLdNlmZSPWn7TQl90VLp1mXkZyeRV&#10;V9KjlUsBt3DgCpH+WX5uFb+dQpctAx+b5QetZ+0T3FZFWbTzaLhZG6ZyaNOlmd/7wzzg9KdrF4o0&#10;1mX5iRggDkVyPh/xBNaa5JDJuC54yeop26o1jdqyPRLNHeJvm/Cr1kJGQx5OM9PWsbT9RjnJZJPu&#10;jJwasz+Po/CH2W5MEU7XF0lsglzsBYMcnkZ+72rsweDlW2CFNydi1480aSTwi1vt2nVGWEZH8AYM&#10;5/AYH1YVUiQQxqqjaqgAD0q3q+rXOtXfnXUrTSAbRnoi56AdAOvAqr3r6nDYeNGNonZCPKrAear3&#10;E5jlXYrE5APpgmrGaCB1xXWlcq4A5pV5/rSdKCOKoYoHNMkOyndKjdNzHBqWxkdxc7IS390Zr5H/&#10;AGw/Gv8AbvjBLVWzHaoD17n/APVX1lqitJp8yr1KGvhf42tJ/wAJ9qAkZmZZNpz24rswcVrIl9jz&#10;3Uzkbh+XqKx70bxxxt963L8YGfw+lYeoLjk+vGOlbT1KpmHqa4Vtv0571lQarNo+ox3ELFZI2DqR&#10;1BFa2o8hvrWFqHLD3rjq7WOmjpqXfid4xufiB4uuNXvPmur5vNlI7tVbSXHkHK96oahHjyv92rem&#10;nZDiuGVzqjZlNbSTw7pOn2ZYsYbOEH/v2tdV+znZf2z8cvDULHG7UIv0bP8ASua8S3O6W2b+9aw/&#10;X/VrV/4R6lqmjeO7PUNHtWu7+wY3McajP3AWJ+gAJP0qY3ZUVdXNTSPiLq/g3Xr6Sxu2gkunPmsv&#10;8Zzmuhb47+JsLt1a46ZxxxXnVxG6XbGTIYnmr0Mu4L9K2Rk33O8h+O3igJg6tdeuc1Yg+Ofibr/a&#10;11n1yK4eIbx976D1qxCeemdtaKmupEpHoHgy31b43+PtN0+8uJroyOAzkbvKjBy7fkD+OK+zrRYb&#10;W2ht4o0hhgQRIi/dRVGAPwFeJ/sYfD5vD/hmfxFdw7Z9U/d2rHtAOre25h+Sj1r22LErZwFDeg61&#10;8tmdZTq2WyPOryvLQ07SfdbMpH3lK1aspPKt1ye1U9KlVzHnrn86vaPb+aZIzkMp5/OvKOKUWa/h&#10;fT2NjdMFYqGVwfQg1stK1y6Rx9jj60/w4fs9jdbf4YWOD+VaWgW9vZR+Y/L4zz29a6Ix7jjHqVGl&#10;ETtCvymL5dvrSpAwJPGfXFGrweffCaIMrDrUq3DSAnbt5GKrlK5UZqwG68T2yKp+Qlj+AzirpZoZ&#10;vLZsq36GrOi2m/xLDIBt2xvk+23FS6tZrDdKeCN2fWq5XYGlYzmPkd+p5rg/jf8AGGP4R/Dy4uLd&#10;Y5tYvJjDZQue+OZCO6rxkdyQOM16RJoT72LZ+Y8Z6V87/tGfAnxf8YfH0v2eTS9N0jTIRFaSyykm&#10;cty7YUEhs8cgDCjGeTUx0fvG1CGt2fMPijUJr65mvJriW9vbiUyXEztuZ2J5JNWNLvJDAC3pim+L&#10;/B2rfC/xLJpet20kEwPyOOYp17MjfxDn8OhANOF5HDbZ+9uXt2rqVkr9D0JVo8nKdR8ObK+v/HOh&#10;Rab5j30l9GYfLfawwwJOeMYAJz7V+gwuV8hRnnrXgP7GnwgXw74PXxDqVnt1jVDm3E0f7y1g6DGe&#10;hcZJPoRXuEpY/eY/41wTqN7I82pK7LDzqjfKetNmuMbm9P1qOODMKszMvbpRuUr0zjrnvWTlIw3L&#10;Ee67t/NzjbUL3bKuOPc003vkRMi8BqrSuqpwf1qVJvcfKrjNTRHO/oSPzrOklhLcE89hUl3fMZgm&#10;0bug5+lUNQTyiWRlYZ6elZVNrg+VnB/tKaotl8Ided/urCpzjnh1ryz9k9pLzwFfTSKV8+aKQA9d&#10;pD4/SvY/iy1vffDfXI7qDzo/scjbG6EgZHPsQD+FcH+z1p1uPCt80Me1UukhGOgVIUx/6EfzrswM&#10;o+yq235f1RcdIux32g232mNlKt+6wc+ma6PR7JYLuKQYOCM+gHSofDdpnTpuBl3z+ArXtNLVn4+9&#10;0zXMqgo6uxrG2dVI7MTg+lXtNn+0t5bfe4APrVfSXbyvLkPzLn8aktoSLneDt2nIrSNnqjOUeVlg&#10;ArPKrA7VXI9uQK2LNd0Knr+FZenZnjuC6/OQB9ea2rePyURRzxzitOXuLlBh5jpjqTj6VIZWVdxB&#10;+QYUkdTTo4xbOJGxiPkCq4lOpsS3C87QO9Sn2NFFJajnulhh2nZlud3vVKbUvIjZsszdB2qfUURS&#10;FA6DoKz7p0igYbunrWNStbqJ1Crf63dSr8u2NcYIxWTOraj8zSNz61rLtuUHy49TTJbVY1IX5Qa4&#10;ainLqZubaMG901lClS3HpUSazfwN5W5No4y654reSyyw3bWHYntTZ7WGVTt2bves40pIzTkYMmvT&#10;LGytErbWwMd6hGv73wbcRMejZ61e1CW0tn+Zl57CsXWL6JNOnuLq4h07T7YF5J5GCqgHUkmqhRlN&#10;2jqVG72Ib3WriV9u4c8AAVkeItVtvB2jXGrapfLY2cC7ndzy3oAO5PTHfNeT/En9tPRfDcMlr4bt&#10;5NWulJBuZQUhT3Hc/gOR3r57+InxW8QfE67EusahJcIDujhX5IYzz0Ucd+p5r6LB5DOdpVtF2Oqn&#10;h3vI63wV8cV0D4xf21HEsdpPNIZI/u5R2OV/I8ZPUCvoz+2LTU4LXULFxcadfDzoJR3Gen1Hp2r4&#10;mt4Gm7da9U+DPx6v/hvpTaTcW0OqaNI5kEUjFXgYjko3OM9cYx9K9/FZWqlGMIL4TolFWPplbw+S&#10;JI9jI3Ix61Mt6EUH7vOeK4XwP8V/D/i6aGGz1BtNurj5RbXwwpbsFkHB/HFdlc6PqEDjdasy+sbb&#10;xXzFbAV6crOLOV02jqtH8QQaqnluu24QcNnG6tKHWNqbB97OMEV5/A0y3q7d0UwIxlSO1dvZ2szR&#10;x3DRfMx2sV6VmoS+0ieV7o6UW39o6RCVX5lyv41NbWn9i2n2iT/XSD5R6ds1c0KI22mLJKuWzlQB&#10;VW70yfU5Hdnb3Hp7VLi5aLYbXL6mHcXrTzFuvPJ9akik2s3PGM1cbw4Yy25lGDwCRzUMGnxltu7q&#10;c4Hf2pezsRZlW4uvPA6+gxxmpLUvKPLVW98jNXP3KNsWFo27FuhNU9Rsb5iWMu1SOFQYFXGK3DlI&#10;tRWLTgzSXEUbZGFzz+VUo/FtmhXNxlu+VOM/WpP+EUWTLyKxYnPXOKoa54N3xNtG36DrVPm6FaFv&#10;VPEt7Zj91Z7lYblctkGsX/hIdTu2ZWbytx4CccVTg1q/8NK0EwMluD0b+H6VqxajbXSqysuWwQCc&#10;c1nK9gUV0K39qz6dh5biWYtyVLda04b+HULf7RF8yqcMufun3qlNpX2puGXc2cfMKpw6BcaTKZI7&#10;lIR/EGYbWoi5IIpm0l4qwM3zcc9ap/2qJZNsnzDPHNVpdYjKhRJFnHOGrLuNVgtp/wB9Mq8j8a2j&#10;LuXGOovxI8Uw+FvAuqXjN5JEDJGT/fYbV7Hua85/Zp8LtbW9x4iyzXFwzW8AI4VBtJb6kjHtg+tX&#10;f2lPElvD8I73YzSkTxHHTPzitP8AZp8Qx6h8LoLeONvN025kimBxhw5Mikf99EfhXRqsPOUd9Ffy&#10;KkvdPXNF17+1lWNt0cuMY7N9K1Eibyc4wyiufhs457eOWPhTx9DWlZXtxbQ7NzPHjo3OK82EuX3W&#10;c19TSETG2jbezSLz160ea8CZ2ltw6E9antGW5gEq8L90j0p/2XdH689cVty9UPm0K7mO4gyGKvjj&#10;NXL3TGmhjzn7oA/KopreNbZlb5s8DPatmcqkMaqNzKoAA+ldEUmtR07XuzJ03w8gBkmVDIvT2q+t&#10;tHbxN8v6UkUslhLtdGDKcc1NbeI4bO73ywrMuxlKP0JIIB/A8/hWfu3NHy37DrFfIMgPyrtVvqMc&#10;VX1BpJ7qOJVZmYEcd+tWmuEgsxIxZiyKqgfSq8qtYfM//HxMm0f7A9K6JSSWgRaWpw3ib4I+D/F2&#10;qXl3quh2eoX1wqiSd1O59vAzg9hxWt4T+Hnh/wAAaatvouk2Onx87vIiCs2T3bqfxPpWqdO2c+p4&#10;qbyiYug4rlq1G9BzrN6DZE2L+v4VVmcFfzNSGVJH2+Yox6mq95fImRCpk9SelefK25lzBbxlX3N8&#10;q459qgu7zzmKwhdi9yeTTY3knjbzmGPQDikVVcMq/jQoXehJGD54b+HAxjsaRUVJmZiAF6n0pbqN&#10;YI/MaTy1j6msfUJ3v5f3Zbyc5HvWnLYmw3VNZ+13Kj7OzwqcAZ6mnW91C52tBKncYwc1ZsrL7paM&#10;cjIzVuaBIItyjczZ2/WjmZVjD1PXo7LTrme4j8iztImml5zgKCevqfSvjv4s/Em5+JnimW6nbbbx&#10;kpBGD8saZ4A/zz1717t+2N8Qf+ER8G2vhy3YLfa7+/uiOsdup+Uf8CcfkpFfMaooK7q+uyTAckVW&#10;nuzemrK4m3n/AD0psq/dA+nNStwppqvuX/Z96+oii43IdhXPAo8neeOPTNWEUFccChF35Hp3FaKI&#10;79yH7Lllz8v9atR2QOKmih/EfSrUEHr09K15V1JvcZplipuow0nkozDL43bB64r1P4ZfHHW/AB8l&#10;Z1vrPKgwzZK4H93+6SPT8Qa86ggXBxxWnpcXGeoFcmMwNLER5aiIep9SeHf2n/CM9tayXl9Np802&#10;PMia3kkMR7jcqkHnjP6Ck8Rfta+FNNtJGtprvVJFZgBFE0Y46Z344PsDXy5ftum9sVXkwM+/avHX&#10;DtG1rhyq1jvvib+1N4k8eXAhs3/sXT1ORHbn94f96T72e3y4r3r9kTx7feMvg3qEmqXk17dabctG&#10;rytucRhEKgnqf4uTk18giIEt3+hrvPhP8eNY+E2nX1np6WsttqOBLHOmV+oIwQccdce1PNMrvhlC&#10;hHVGsZKOh9eWOrb5G/h3c/LVgSpcD5WX8TiuN+G/jW38c+GrbUIGWNpB+8hD7mhbuD3rpo7Ms2Q3&#10;B/Svz9uUVyS3OSUnsy4YEUZkbcD0APWpLWb5NqLjHOPWobSLyWA68c+9XIlVJDtZdy9Oaxldgu45&#10;flVQyrk9cVMqxt/B+tCuMc/M31rh/jH8c9L+FOhySs6TXzj9xbIw3SN/Qep6fU8Vtg8trYqpy00V&#10;GNzwn9uW4tZ/ifYxw+X50NgqyheWB3sRmvEQOTjqea1vGXiy88b+I7rVL5t11eSF2IBAX0A9gAAK&#10;zUDZ+7zX63g8P7GjGn2Rsn0Hwgq3X86t2zcCoYY8ckEVNF8orstcTsiwhI9PpnNTR4Y1DDiMe9TK&#10;ckelVysTlckUHb0+XNN2kk854/KgHcPx496kjfJz+dKxJDIvy+ppjQ5+h681Psx3z/SkeLgdee9I&#10;CiVwPTNdX8JPinefC/WWmi2yWtwV+0REDLhc4w2MgjcfbnmudeLPr+FRvFtP8uOtceKwUMRB05q6&#10;KjJLQ+xPht8ddH+JGnjyZtl0gAkt5xskU/yYe4JrprnVI9nMeeONor4d03U7jR72G4t5PKmt3EiM&#10;OdjDpXS3H7QPiiWJ1bUW2upU7Y1XGfQgcfhXwuI4TrRqXoy0Fyp6pn0f8RvjRZ+CfD9/DZw3V9q6&#10;2c08NrZoJpF2oWLMD8qgcH5uueAa+KdM1Zrvw3azKk1vDOgkCzJsdMjdhge49PWvev2T/hrqXxM1&#10;q4v7oNb+H7bIuWK/8hFz/wAsiT1XHLdux68ewXn7Kfw+lj+zjw7btBH/AA/a5zg/991z1qMcF7l7&#10;yO2m4whzdT4x8Li48Z+ILTS9Dsbi+v5myBEoOD3YtwFUepOBX0b8I/2KIdJvF1DxVNb6rMrLJFaQ&#10;km3jIIOXJwX9CuAOv3s8eveC/hX4f+HqFNE0Wx0/cu1pI4/3jAY4LnLHoOp7V0VvAsAbrz2rya9a&#10;pU3ehzVKjkPsIY7Cwjhj2JHGAqRooVUA6AAcAewpwmO7vxTY1VSDzk+tTJHtGTzurjlcw1Y5Z1U/&#10;L+dR3V3GgO5wu3p700lRMAPvemKhu9J+1HdtK5zye9c0720KsuhC+qeZ/q/XrXjP7Zs1jc/DNUu5&#10;bf7atyslsm7953DEDrjB57cjvivT/EN5Z+GLWS6uriOCGFcs7PtUfWvjj9oD4qf8LQ8eyXFux/s6&#10;0UW9t1GQMktj3Yn8AK+h4fyOvVqrES0ivxNI+ZxsMmH5q3FJuYbRknoKpRFS3NeifDz9nfXPH+jQ&#10;6jDcWNlZzE+W0znc4HGQB2r9KqV6dKN5uxUYylpE49JcNtP5GtORI4IhuA3YHPrXdat+yH4msbRp&#10;ra603UGXnYjlWI9s1jS/s++NYRg6LcsFH8Lqf61McbQn8M0Dp1FujmVkwD+eakDbM564qxq/gTXv&#10;DEbSahpGoWsSfedoTtH4istb1ZT1BrojJS2Znqty8rjb7Vc0fW7jQL6O6s5Wgnj+44AJXOR3rK+1&#10;YFPErOtab7lcxpWupyWdwjqyyNGcgSKHGfcHipLvVZLqO3ULDCIYxGDFGELDJPzEdTyeTWYtx8v8&#10;+aekm5vWi0WHOy1BdSW5fa23zBtPuKku7w3wj8xYv3SCNdqBeB646n3PNUw+0jnnHWnh8H+VVykc&#10;zHlPl9PxoRf8imqc9aFbY5+91o5X1E5LoSlOcdfpT9gP4+/WmbmZu+aeDyvzdunrRylczF8lSfTj&#10;8qf5Y/8A1UitkfpilxhuD+FUkSOI3D/PNCqB9enWhWKpTWbHaq5QvcUx/N9afsGKjDED/Clzu707&#10;BewpwOaPvCkGSevFPA2HGOlPlRPMIOTSse9J8qikBz9KA5hQ2R70qpik70ozkewoDmECZ5/Gk2bj&#10;Sk8rTyu1OepoDmI/LKj/ADzRtyu6g8DrS+38qA0Y3Z8vv16UqoM+9H8VC7qChNnPy/jSmMr0+tLu&#10;IpRJuHSp5ewdRuP0oAUnJoOc07blOlLlFfURsGmYx/SnkHHfrSEZFVyoaYZXPoaacGlCkfnSbccd&#10;aYCbflxik25HPfinHim4wuc/hTAawx/IVCfXt7CppdynueRioJOG6dqbJ5iKU889KrO3PpU0pb69&#10;6rTD5enU1FrlFW4lx/Wu1/Z9+D8nxZ8ZxxSJ/wAS6zZXuTn72c4QfXB+gB9q5jR9IXWL3yejsDsX&#10;ONx7DNfTX7DHh7+ztA1ppo2hliuQXUj5lBQY/Mg/rXlZli1h6Umt+hvTpyl6HtF89l8P/ClvYwrD&#10;AioIoo1wo4HCqPYAn8KxraWPUbFpFXaxGQGPT3FeXeO/iBFrf7UWmabcXjPa2ttIscSDgSupY7vf&#10;ao/T1r1aeFYLho0G1F+UD1FfE46gqdCM5r35aszrS6IorG9wP3Z+ZP4c1Xn1FrZ8TKy8cEio5ZGs&#10;b8ruZc8ZzTbnzJA2W3MOzdDXh+ZzblqHUEkXCsu3FKkxZ8du3Fc9PeSRz/voE/3lOKF8XtaAx+WV&#10;+pzkVm5XdijoXhV3P8P0NRTWayx7WPfrWOvipWUN7+nSpofExMWVaKXb0B4INR7RE8pQ8dfCybxl&#10;p6wW2s3WjswYPJborM3AxyeRj2IPvXzl8afgj4i8ATpJq19ea5panEV000kkak9AysTtb8x6E19O&#10;t4muMruUL7KOKfdan/bVnNa3UayQXCGORGHyupGCD+FehluaRoVLzjdFxlbRHxbbxqF+VVUL0xVg&#10;RBh9OvtTtWsls9YvIYcrFDPJEhJycBiBmhQWB6//AFq/V8O4zpqcdLj1Y7yc09Y+P/rU5F3D/wCv&#10;UoXiujlRWvUhFvtHf3GKkEHy45B9qk2bgRj8PSnRLsPsf0pqwDFj+Y8f/qp4TP3c4xThGD1Wnqu0&#10;dD/hQDZGq4x9aeF/PvTl+YfjQRmkTzNDTyp/wpoVcfp9Kd5eeTQF5PrQUmyNk+bPr1NBQem7nvUg&#10;hwOPzNBT9B+dAEYCntS8KeFH+NPVMd/enFN56e9S4oOuhGI1HOPfHpQxAH65FPA2n0xSgZo5UTJN&#10;EX3hn2704tx3bHpxSleMc+p9qCNxo5UVHzGYx0HJz3p42lulKq4Xk7vU4pFO5fp0HSiS0DmECAk/&#10;XPSnFsnjn3pEi+b+HOacQV//AF07InVhnBoJwaQ9P60rKrDv09elMrUcKbnLe/vQcZ/+vQR+frRZ&#10;BzMUyZPFKWAX8Kaq89aFTd/+qgAWTH0/lQp7/nQ0Z9KTZ1o0AUNmmsVB/wBpentThweKNisc0E6s&#10;jC49Py6VGUxk+vWrAGwcevNIV39PlzVXDlZVYZH3cetMkt859ateTx3P0oYfP6/1qQSsUzaqf/1U&#10;1rUZ6fSriRgKc/h70GBTjtmp3L5WU1tsP6bv8/0pRaZJ25596uLGob5W/Gl6j6d6iVON72FKTRRT&#10;TlRv6itC0vLqxg8uG4uLeMncRHIVB98Cjaij9CKULiocU+gCXN5NegfaJpp/L4XzJCwGfTNQ+Uo/&#10;PNWAin+LpTGUZ+lEacb7A79CFYN/fvxSeXnH171Mo2n5fWnAfw1ol2FqQCLYDz9Pel8s7s9vT1qZ&#10;doHAp2AwHHFUXF2RXXKP29elSA4HpTwqj+X1pwGR05o0FciD8jPr2pyyMM0EBVoBUnn1wDTSQajk&#10;lBP+HNITtB9qFG4nHGe9LnH+NMhNp2G7sPn5gPSms5x65HU0EkD73/1qcGUd/wBKRW5GSWX2qGUE&#10;8/mKnc5fp8opjZ/D0p3CxVb5TULqQ3FXHAJw2V5qFowrfj3oE+xnzxYPTt0qncxZXpj8K1ZYyD2y&#10;3r2qtJDkn9KmSKVki58LviHd/C3xjb6lb7mhX93cwBtonjPUH6dR7gV9eeA/Hel/EXQk1DTZllhY&#10;7XQ8PE3ow7Gvi2e2yM4rf+F3xM1L4T6811Z/vLefAuLZjhZh29cEZODXh5plaxC5o/ELlvofZcqd&#10;twqou+2fj8a8+sP2q/Ct9p8c01xc20uAHja2clD6ZAI/Kobv9qPweWYrqUw4/wCfaT/Cvj6mV4iL&#10;s4htoj1a2mhWNWuJAuHC/QnpXTTabuvI5pPurGN2enFeBfD340WPxu8bLo2kw3eIYxcSvMoRcBlH&#10;GCfWve/FOqLZwRw5xxknNcuMw7oRipbs15Fy3ZDeX6iU5xtxwDWfNfIEI/DmsnVPEUcZbc3XoKxZ&#10;vEclw7bQdo6n0rz5VYx0MJJ7m9LqjFuPvE9qSScNEqs33aybe92wB2kXeeBk9Knt9krjEqse/wA3&#10;Q1KqGdn2LsZjZCu7rxnNPdcPhSWX19ahS1AB5XrjrUsK/L8zKoXuTVRa6gk+xE+4kqw49TVO4lUj&#10;n5R6irzMAxG5cN2zWZfzQwyfM2SpxgCpla5XK7EEi71bHCt19DWbNoSxXO4r83qfSrh1Hgqi7e2T&#10;3qqsrs5DsT7ispS7AONpJbY8l/c4PWptQuIJdEje+iWSKyuY7lyWwUwGG4fQsD9AaiUsGH3vXNa+&#10;kaYNSuVVU3LL8pXGQ2ex+tb4HEVKdVcpVOdpI1t25Nw+YNyD6+9RR3QYtu+XacYpdSEfh+aS1+UR&#10;2rtECDkKFYgfoKgjCzXHmr8ysAAQeG96/Qou6uekWwwJ/Wim7Noz3pwDZrVCAf1oDUd6qX2qw2Df&#10;Ow3Z9aXMBaPLUyT9KrwatHcudprP8Qa+dPt5NpxtFG+iAs6vqtvp1pI0sirtHQ18SfHy+t774lap&#10;JbndHJLkY7nA6V6F8avi5e3NxPawzMgDbTg9a8Q1S4aeQs5Jkbkknk16GGpOCuyZNGNfrtHOQrZ6&#10;1h3vXHQ9BxW3ejO7+VY18w3N/COma0l2Kp9zD1BNimsWZfNnVRjk/lW1qJYKfc1izyMsobOT7Vw1&#10;rI66auHjO0bTtTjgaJo/LjUdPvcfe/GodP8A9WeM1e8f+K5vFkmnyXCqrWlnHagjuIxgE++KzdPf&#10;bGfwrgfmdEbWKd7M0kFqzc/6PEPr8i16R+yB4sTwf8ZLOR7cXH9oQy6cFP8ACZo2QH8M15fC2dOt&#10;W3Z/cR9f9wV3/wCz/pnk/EHwzqBmjxJq8MPlZ+YYZMk+3zY/OiO5UVocxqshfVpt3VXI/KplKnb9&#10;KPE6fZ/Ed+nzfJcyL9MMaSH5gp9a3iZyRbgypz2q5bjefl471Tt/TjmtCzYJ1xiqlsRqtj780bR4&#10;NG8L6fp9snlQ2dukUKf3VA4qa3uGb5Wz8vGaw/hJ4oh8Z/DvSL6FmZWt1U7j8wZRtYZ9mBGa6GRv&#10;stxuVd3PSvjcVFqo7nl1fiNHRj8iNwrIevrWxEZLO+jmCny7gjP1rA0V8xzSM3TsMV1+jRC605hK&#10;G24BGeMYrnjHuc/qdT4eslGm3JJ+aROKRxxsXJ44xT/B8TXuibVG47QgPqM1fTTWto8Fcd+ldXK7&#10;CSRRMDH5WyCDzjvU1haNO3NWraxaaRj97IwKtJCIUVR/CefejlNLIXRNMUXco+6wjJFSXGlrdTKi&#10;ruZepq3pkGxZp3O1dm0e5qpdautnbyMuUVeNx6saTqWVkDjoO8R3sdna7V+8oxx3rz69e51C5ZmU&#10;rHn5R61f1fxZJf3yIudpfnHpWVdajKLg47nqe31rK73YOoVdT8A2vjGzktdStLe+tmyGimQOADwc&#10;Z6cdxWL4e/ZW8B+HL+O8t9CgeaM7lE08k6KeoO1mK/mK7Lw5IV3szbmlOAfStK4UBF/vdenSq6ak&#10;yk2Zv/CVwaRMxm3fL7UXfj+xubhVXzGHB4HSjUQt1GYLuMc/dfHH51yus6V/Z1wu1sqO4rmcncm5&#10;3Nr4sj1EeXHtz6VbjBkj/n7V5rpmurY6iG8zacY+tdlo/iLz4v8Ae/WmpLqFzYu9PYp8rfN1wKx7&#10;uzvJE++sfOc1rpI8o3KxqtdymUdl3DnPajkvqHqY8Nk0RbdIzydCTUc9rIse373WrciMGwON3Oaj&#10;1O9i0bSpri7mjhgt1LtIxAVQOpJoVFydkVy66HHfFu8j0D4Z6vdSNtH2ZogD3Z/lH865T9m+w3eA&#10;GuA26O6ut6ErjIWNFP6qenpXiH7Rf7RN38WtcbTdMkki8P2j/u8DDXTjjefbngcce5r3T9lnWItX&#10;+DGkpFtWTT2eCcDqGDkjP1BBr1P7Mnh8PUqPrH9UaSpWiz1DQ0+yS7W3NHJjOO1bltDsvBt5XGet&#10;UrC3+XGepzx0NaNlE1sWzu2E8+1fPxfc54yaHXg2sro3zDqvtVyxuRNDu9P0qnO0bDfuA9jSRzrC&#10;WxJhv51tC6NXO+50WhRea82TtJXritW0KwR7vvbfvGsnwuBcWy3G7CyCpr3VYIphG0yRjOME9a0d&#10;S+jHa2qQ3U9Re/uFhXvyee1F3qwtY1VcKE7460f2UmWlWZMsOuelV7y0W5j27juQde2acYpxfKzN&#10;33ESdrhd27Abnmq2qDyrZvcc89Ky7m/keT93Lt28fhVG48QvaOsczlkkOMhelczUbakyi7am1pDB&#10;oDuZfrUN74gt432tIq7SBjvWUb2GaI7ZmLHtnAqpc2sMnzbtwb9DXLKpbREXsi/feObaFWVcsegU&#10;DFY19qlzqDeYreXERwAeeambw/HNIq4bGM5PenapDaeGNKlvL64js7G1XdJLKflUf1PYAcmpXPU0&#10;EpXMPUNatfDukXmpapL5Njp8TTSMTyQB0Hueg96+N/jd8fdb+NN8yzMbPSYmzBYQt+7THQt/eb3P&#10;4AV2H7UXx9j+KV6mlaSrw6LZyls5Ia7bszD0HYe9eQx2oCbffvX2+S5aqNNTmveZ2UYpGfFakHnk&#10;e9OjtvPl756/SrxjUj5evqKktLUFvvd6+jhBHRKVloRwWRHXtWhHAoQYU9OlSJBhh05HerAhwi+l&#10;dEY2MbsjtoiAv8X0Fdr4V+NnijwjYra2eqTeSowiSqsoT6bgcdOgrlo4RHt/pUyQqDSlTT3A9Gg/&#10;an8SQXAllj02ZVPIaAjI+oavqL9mHxlcfFLwB/a19pwso5JmWJC24SIvVgcA4zkfga+Rfgp8ILv4&#10;0eOINJt1kjtFPm3k4GRDEDz/AMCPQD1/T7w07TrXwboVppunwrHbWsSxRoP4QowBXzWeVacY+yit&#10;R3srsbq2qrHJ5cC8IaqteSzbcNtVutFyFGJMjryKhI2RZ6c4r5e+hzTk27jXtsvyd1VZF8h22j6C&#10;poLJhNJIzMVbGBngUhWNGwxDHrjrRHzJjzbjJ8XWJF53dvSkivpLdNrRtJGvOf7tPhGxA3lsqsfX&#10;pVprSNm3bj83GK2jcpjVkhmgWRG+YnoewoNpBJNuk+btmm/2ZGTjcdpycehqhemHTFZmuGjGDx1r&#10;XmSC19B+veHLDUU2SLnaMk159regQ6fJtj85IweGPK11J8Y2qLubc0bcBj3rB17x3Z3M5tW2KjHh&#10;/SolaQezfQ5ueOSBuJg/phuajvrmRSFkWReBjdnkVp38Og2du7zX1w0nTy4grE//AFqyItY0lZBt&#10;j1TbgjO5cj8KyjG5r7NjwyyAbWxupL6MTwJuVi8Z4b+8KmW605ju2agA38RVeKsIdPuYGy2obccZ&#10;jUYojGV7IcYSueT/ALTk8Vv8MfJVn86+uooogBncd27+Q/lXU/sZ7Lnwt4kGWf7Pfwo2Ox8on9a5&#10;v9ofxHpdp4ZtdNV2kvry6R4UYDcqryz+3GRn3+tT/sFam7XnjezEieW1zDcBSecjzFyP0H5V69TC&#10;zp4NuXVoqpFqOp9EafAkdxtjY5deVPTP+RVxEYhlxhsVHJZbirD5WByOelWLeVpovM27ipKvt9a+&#10;fepx8vUm0yRrKQcsyn7w7Vv2uJYWZTwx+UVgQzfN9056YrRsbhogv93v7VvTCPYTV1aJSR0zwK6C&#10;yeO2NvcMiybdrFD/ABDjiszUY1ltNw5G38avySqLKHHeJefwrrpxtqXF21LmpavDq19JJ5Ece5dg&#10;AHC//XqjdaBGqFz83fFSLB9j+aTCk881YsYW1e4Rd22JTuc+g9aEluy9ZO7Jl0yOz061mcbmRSUX&#10;r0PU1iz3M8+5ljXrnJ710F9IrjPI4woPZe1YtzJlW/TArOpJlSb2Kf2pm+VlG5eRzndVe4sJrpt0&#10;jsIz/CvFOkl2TcfMx/SrSzEjDL+tcU7sykZf9lLbgkD3prWuH/8ArVpXEiwrltpHp6VXgUzB2Zvl&#10;zkn6VMaL3I0Ky225M+vUGoty2cDNJ90DOF6mjUtciVmSH95J0z2H41i3PmSSBnkkY9eT0puSWwDd&#10;Rim1Vw83yx5yqD+tWNPswh27flxTYb2UIqsiyRseST0qS91BbNP3aN5jDOccLR7rDUtqY7Vfm+VV&#10;6AjrUNsF1HUY/m2bm5HZV71lC4kaZizZLHJzXAfHD9oHTfhx4X1DSrOSaTxFexmBUVCotUZR85Y8&#10;d+MZ6dq6MJhpVqqgioptnhX7UXjz/hPvjLqk0Zza2LfYbfB3fLGSMg+7ZP5V5+se8j1+nWldmEjH&#10;PLcnnrUscmz+tfotGChFRj0OojI3ADt2+tAhbndQp3OTzipAc7cnNdURK5GindntjFTRJ8348UBe&#10;Pep4Y8tzz+HStFqKQ+ONmx9KuW8W0fN17ZqC3GevOauxDaPpW5F+w5E+bpxWtpy5j6e9UI16/nWn&#10;p8m0BcfXipkLqR3cG1twqv5Gc/w/WrtzIzMf9n07U3bkDAPy0lHQoo/ZSp57+gpywMc8VdEe4dad&#10;5OE+7k+9JruTa2ptfCz4jXnw48RR3kQaaEjZPETtEqen1HUHsa+kND+PHhbULVZl1iC3Zsbo7lTG&#10;6n0ORg/hkV8qoMAbVb/CnBjn+VeLishw1eXO1Z+QpWe59eL8bfCqBt2vaevoQ9ZPiP8Aab8KeH7b&#10;K3jahMuCEtkLFvxOF/Wvllm/yO1NKsy9qzp8O4SOtrgoo9K8f/tdeIfEXmQ6WkekWzEgEfvJT75I&#10;wPy/GvJNUvbrWb2S4uria6nkOWklYszfUmr7Lk5PXtQLdSM9OeK9ilh4UlywSSK2Mf7IW6g/SpFt&#10;G/8Ar571otBk/wBKPJPXGO5NdWxCKsduzKFx71KttgL3wc1JGu00KOf9n1FVzMGOWEA54p3k9aaZ&#10;9i00TNM+yNdzsQABUSqcqu3oJIkUgY9jg1IiZH14+lepeG/2NfEWu+FW1Ca4t7O7aPzYrKTPmH0D&#10;HopPYHp3xzjy+e1lsLiSGZWjmjYq6ngqw7VwYXNsPiZOFKV2inEDHt+bNKEppk3r+NKGJX/69egt&#10;RaAUyfrULoFHXP0p7Pk/jTHJJ55749KHEPQhkTd0wP61Z8KeFLnxx4q0/SbNWaa+mEQ2jO0Hq34D&#10;J/CqsvQ9+c19DfsB+D9Nl1HVNevpN15bn7JAhAxECAzMfc8AfRq4cdWdGi6lioRu7HuvhfwzafDz&#10;wXZ6Rp8SwwWkW0gDqe5+pOST705su0bKvzMMk1Wm8VQ6j4vu9NjuIjJHFvCbhuIyfmx6HBA+laFq&#10;nmRe69a/MMyhUVXmqbvUqo2mSQ7ZIwT1zg0G3UL+PBqKP5ZNvrUjAkY/QV57raEc1xnlADvmprZV&#10;YjcQzZqGS38z/A0vkmJd38X9Kh1UJFqW3CjIweeMGq+oTLBbszNtVQS3sO9EV3xtYbe3NeRftZfG&#10;+PwD4Jm0m0kH9taunlBQctDEc7n9sj5R7k+hrfBUJYmsqcEaJnzl+0B8Zb/4oeLrsfamXSraVo7W&#10;BCRHtB4Yjux65P0rz7kv97j6U8xsX+vXmgwbT6V+uYbDxo0lCPQOdAnDj29K+yfAFkvhj4daHasr&#10;K0NlGW46Fhk/zr5B0PTv7S1m1t13bp5kjx65YCvtHV/DVq0fzJMrRBU8xZCMBQB6+1fLcVVPdjFH&#10;RGVqTkiNNYDN90L705fFM8Cfu3ZOfWsO8s2+Zo7q53dAJCGyPyquyagvCyWsijruQr/I1+cVMVUT&#10;tGR4cswqR0izqk8ZXFxGUmSGeFxgq6cH61h6t8OPCPif5rrw/ZLI3Vof3bfpioJ5r6zjjaSxDK3T&#10;y5hz+BxTY/EaQKrSQ3UZ/wBqPOB9Rmu2jmWLotLmf3lrM6idp6lCX9l3wjqLL5balY+yzbgf51JN&#10;+yD4ZmtsRapqUc3Ys4OPwxW9p/i21nZVEyhuhDHaf1rattTKLneHXvgjBr6LD59iGtZno4fF05LV&#10;I8l139jC8hhZtM1qG6bsk8ezPtkVzF5+y74zsBuWxt51XnMcwOa99iuv7QD+XN5Co2WIYgiptQ8V&#10;rolvua8aR3GY1r1qPEFe9tGdC9jJ7WPl7VPhR4o0dsXGhagnusW8H8qxri3m0yfyriGa3k/uyxlD&#10;+or6z0vx3fXc6qzRtk85Tt/9b9av+I9Ps/FWkyW99Y2d9Gw5Vl5/DPSvRjxDy/xIjeHg17rPj6KT&#10;JPzA+uKmjVNw9O9dj+0L4O0nwRqVium27WbXCszwjlcDHPJ6549K4CK53mvfwuIjXpqpA5qkXB2Z&#10;prtJ4OetKm3d2x2qtF03ZqRGLd/zrq5TMsDaPrQ2AajVCPm704KSc/hVWQDjxRn3o2YGfagqTH/j&#10;QAJ9/gfWpY7Z5UZlA2qOeaiVNopShC0BoKrbfagHdRs4pQtAdAJO3FKFCL1z9KAMLjv600Lu/wDr&#10;mgnlHKQecEU5ck9/Wm+WSR/OnCPByKAAqCfp7dKH2qF+tABU4/Ojhfw96AiAdT/+qgjK0GPPP9KP&#10;L549KCrIF2k0bef88UGInB9KcUPy0C5X0G/KDRg46dO1KI2/pSkZPX6YoGMf5xmlyNtLsyv64pPL&#10;UtQA1j/dY05GGfTPNARV+Y8+lAXJPNAXsDspH7scepqMjmpCuPemtGN1Aua4zgE0mMf407ZtFOMY&#10;bv3p6CdyAlVbOaib7397+tWGRduDk1E8Iz8o+lMVmVJF+ft+VQSKuT1/wq+Yc9unNRNb9257UaFN&#10;aGcA1tIrKWDLyCK27X4qa9pk/mWepXVlJs8stbyGMuMd8dfxrPa0x/u9BUEtgA9Y1cPTnrJXLjUm&#10;lZMXTNfvNN8RQ6otw7X0MwuBK7bmZgc5OetfZPw6+Ilt8RfClrqtuRl0CzR7smCUAblP0/kR618Z&#10;fYs+9dJ8Nvijq3ws1RptPkVoZiBPbSjdFMB6jqCPUYNePm2WLE0+WO62JcXLU+u9enje1EjFfc96&#10;jii2RKu4YxwTXz9q37WmqanFGIdNsbVw6sxy0gK9xjI+n+c17n4b8S2vizw7b31nMk8U68FP4T3B&#10;HYj0NfE4zJ69CnzSWo3G0bl25sFMeG+bcOo7ViajZI0jKu1tp+VyOav634htfDumSXF5PHbwRDJa&#10;Rsfh+Pp3ryTxX+07bwFo9H09rk5P765+RD6EKPmIPvtNcuGyyvXl7kWY8up3jW0keVX5s+grL1nx&#10;bpHhvct9qthZyD/lm8y7/wDvnOfXtXkfiP43+JPE2nfZWmt7GNgQ/wBjjMbOD2LFmP5YrjRYKJGb&#10;blnPLEck+9e1Q4TnLWpKxXIz27UP2gPD2mH91eXF8wOMW0LHpx1baPyNZHib9p+SXTJLfRYLhJpl&#10;Kme6AXysjqqgnn0OePQ15WtvtHC96lS2ycc5Fe1hOGMLRkpS95j5WimIfl/vc8n1NSRQ5b/PFWlt&#10;1H3ffOT0FOEHzV9NFJKyHe5DHHj5f1qRU2/w1Mq7OP8AJpVDH1FWK/kMxgDjk0KnGW+tOA/GjZ/h&#10;9KQXYhA3etKR9eeOtGzd/hTtoxRoCvcaeBQDg/405uG+tITzQUK59Me1Nxgf3vpQO9KBjmgLCMcD&#10;3pu7ipABz370FBigBoP/ANagBivJyPSnYwMelBUfSlzBqNxmg8/zp3ylqUdPX8KXMTqMYf8A6sU3&#10;JC/0p+MDpSKMGq3K9Q3Fumen50H7vrj9aCPmp3T/AHf5VLYEact7/wBKAGDDp71IoprHIouguJu+&#10;bBH0pQMd/wD61DAFcc/lTZJPLP6ZxRzE6gTyMd6Xdgd6iSXceAetTHH4Yp9Ru+w0nLe1OBwaXGB2&#10;+lITx2ouhcvcNxzQq7sk+vanAYxz19aAOevNMOXsNAOcUq5GM0u0K2BQvzH8aA16iMAh+Xp39qY3&#10;3uvf0qQHB75pdvO72oKIgmFoC8+/FSF8Z9P50jNz/SgBh5/4DTSN3rUmNzCnFdoY56/pRzARxx7T&#10;QBg47elSHpx+tHSp5mDRGVyMgdKdjaPp0pxbHAo27Gz70yeUaqfjTR/kVKOn9PSkZMmldDjoRlaQ&#10;LkmpcYobp2o5mhkYXK/Xj6U592VH4UH7vHQ9vWnEYocmA0c/56U1l4PNSKfm703PHrRFj5RoUK3T&#10;rzQUz0z+NP6njjtS4waOZi20Iwp9een4UFeO/wBfepFIVqaTgfnRzMrlZHyp5P4Ubd3TpUhAU+/r&#10;Qqg+1HOwsR7G/rg1GRuf8asFQP6+9N/h57+nenzdw5SEw7R9fQ1DINo+7x61alfb+AqGR+M5/AVH&#10;MyrFZoNw+nQ+tROoK8fTFWJpcD+dV5XG0/zo1JloV5gB2FV5iGz+vtUs8pJz+lULu6wW27qJJkhK&#10;cMV4waouqmcbmwvXHrQ9wX43de4HQVXkZWDd+a55FRsfRn7BktjpeoeIr+Up9qESMgx82wMQcfiV&#10;z+Few+MfHa6ldMI+WbgH0FfGXwy8f3nw58WW99bszRDKTxZ+WWM/eH5dPQ819VwxQ6nFBdQN5kNx&#10;GskbY+8rDI/nX57xFQqU63tOjNKlRctrFnMcu12mbcOgzVeW7aGQqp3KxximzQtHc7VHyqemOlRT&#10;q6D5dvPJxzivmZSvucvNfUke0ad18syNx0z0qWNGQ5XcrfWore6aNw27HH5VMNQ37RJgbu49KObo&#10;TIl8+RlUGRlbrkHrTY9RuIyVZmZRxgmjcqk4bzDj1xSCYvww6e/SgpSaHuftTbhI6tjoWoTUWgOH&#10;xIB61HLA2Nyk4pmPLcblyD3ou7Bzdyf7dG+R8y5PU0NdpANv3mz1xTZYlQDameOpqlrMt1pmlXVz&#10;DCt1JbQPMkJbb5m0Z25wcZwe1VBOT5VuGho/2kP4U9sVuaR4kfRXXy/luJYmZG/55KCBuHvk8fQn&#10;tXi+k/tDtcJu/sOBJCcKXuy6A/7oQE/mK6nwJqU2t6zcTTTGaa4GWcdumFA7AelfVZZk06clWrHR&#10;Rpa3Z31xCuqWBRmJVicmmeHtGOjQNtlkePPyhjnaKvaXAIrXH+1mpmljgi527e5r6a/Q7B0Uh8vL&#10;VT1XxLaaQrNNMq7R0zXO+OvihZeGbWTdMofBwB3rwD4gfE248VakXjkljjYYYZ+9W1HDym9CZSS3&#10;PXfFPx4h+0tDaPntkVg6h42knihkkm+8479ea8atdVkifcctU+oeKLieJE3fKpz9K7PqqRl7bU+g&#10;o/iDHYPIRIojXgknknaD/jXn/wASPjqqGaG3Ys3QkHivP5fFbHS5U8xmlb1rldQuWaUtndu5zSp4&#10;ZR1ZXtGyHXtTfVLp5ZCS0jbua57UgW3dDWpdsGRuayL75Tz9BzXSK6M29Xy2x+eaxb0qC27Of51s&#10;X/X7zHoCKx9Q+c+3rWElrqaw8jE1BNuffj6VjTlUufxra1Q8H8uKwb1vmFcdY66cmtToPi5baOmj&#10;eF5tLWNZJtMH2/Gf+PgSyAn/AL42dK5fT2HlkZAx6ijUJC9hGOcbzye3Sm2XzI1cEjojZ7GPp8nm&#10;6JZtx81vGf8AxwV1nwXu2tfiRocm7b5d/A3/AJEWuL0CUSeGtPbP3rWI/wDjgrofA1//AGd4ms7g&#10;Hb5MySZ9CGBpR3K3Rd8WbH8Wal/c+1yn6fO1NiGEUY7VUvpvterXEmeZJWb8yauHgLn0reJnLRWL&#10;bGNnXy14AGcnvjmp4Tux/dzVON/4cfpWlp0KyNt59hW0dXZmfmfRn7DvieWaHV9Hkk3JDtuoE9Af&#10;lf8ADOz8TnvXvt6Qzrt44rH+FfwT8NfDD4deHruxjT+2NQtWmuJwfmnBVdy/QMwP4Vo3t0oK9eeA&#10;K+WzWMVXfKefWWpp6PZeYJd2dsfzdeBius0S3k1uRYQPkGAccZrn9H0yW4sxIv8Aq5mVSemfX/Pv&#10;XoPhnRP7MsFlGWdjjIrip0ru5y8rOj0iFdK0WTauPLZQuO3XP9KtQI90m6TpjgVDZ3edOmtztBjK&#10;nnqc5q0skluV3Koz7dRW9OTS98uS6IiilEDeZkKqjHI61La6d9pk86T93DjIz1anTQQ6XC13fSKk&#10;a/MoPAA96818f/G2TWppodLlUQ27eXJID3/u+3GPzrCpKUvh2Lpw6yO88SeJFtQsa7dijoD3ri9c&#10;1qa9kdWk2r1571i2vjB9f04i4/1gGCRWfe3zT6c8DH95EcqT3Fc/Ny6GMpczOitIYxIG3bm9Kj1F&#10;dhKjaCa4861cacFaOQMM8jPX1q6fFUjlWmXcqoeQTwetHtCeTqdd4bHmP/e2nNb/AJDSdhXL+EZ2&#10;l/fQ/MqH519K6izuvtBO5tvFdG6sPyIXjhuInjYA49q4jxfpH9nzM8fKZztzXY6rDNYeZKvzL6gV&#10;ynjDUbG00Ga7vGkijiwXfsgz1J6Ae54rjkney3J5X0OS+3xtPjbsbOa2tI1CWFPlPHUj0rm4fsPj&#10;CD7To99b3YxyEcNn6EHFWtIu5dN3RSBlfONp6mtp4epHSSNeTseneH9V8+1QMTypHPrV7EcoXcPm&#10;zxXH2Wtx2cETltqkYwK3/hv410Pxxrtxax3vnfYMeeLYCRkY8Bc/dB4Oc8j0ruw+X1qi2su4QouT&#10;DWtRt9E0+4ur2Rbe1tozI8rnCoo9TXgXxF/aB8K/GL4Oa9Y3RuLK7gkcWcYkIaYjGxmA4IP93kD3&#10;r3L4m/DWx8fpfWeqTTPpZRkit1faqejsR95hx7egFfCeueF10fWbq1DeYtvM8Yb+9hiAfxxmvdy/&#10;L1Dd6nRCDh8RhQafhhtHy16/+zH8S0+Hnidbe7kWPTdSXypi/wB2N85Vs9upGffPavO4rE4qzHZb&#10;Ow5Ne1UoxnBwnswlLSx956RJHJbbon8yJwCCDkfhVhb2Mll3ru75r5J+FPx01r4aosKt9v08Datv&#10;M5/d/wC4e305Ht3r0yT9rzSbi1+fQ72SbGR+9VVz9R/hXyGM4cmpc1F6HJKi3sezzywbcySRhOhO&#10;azrvVbWydTCzSZPArw/V/wBrTzLZlsdBjjnI+VprkyKv4BR/Opv2fPHWo+NvEuvJqVzNcXE0CXES&#10;9I4lRirBVHC8uv1x3PNcc8lrwpuc3sVTpuOsj6G0nxV5Oi+Wu0tGpKgdjWJp+tvcX2y+UrIeVY9G&#10;FR6KPIG1h94Yrq7bwzDrWllZgvmJ91scivJpwU3dClWc1YhtS0cgKycehPFXTdbICw53CuallufC&#10;U5hud01uTxIOdvNaFhrUd3H8kiyc5GPSqlZaGOpGsSvw33snPtSx6Ussqhl+UHrTJI2SYn39OtTR&#10;XbSq24428Vzyi2Eb9TD8XaD/AMTaWS1/dqOgXoR/nNZuiStFMY5m78g9q6G8tbi4m/d4weM1nXWg&#10;+RI25vurncT+NTLDt/DuUtzM+Jvxh0v4ReFv7S1Rmbc/lQwxDc9xJgkAe3HJPAr49+Mf7QHiD40X&#10;xN1MbbTYXLQWUZ/dp7n+83ufwxWv+074yufH/jONv30djYoY7SN1KiVSeZeeu4jg+gWvOksnQfdr&#10;7fI8tVOgpzXvPudFOKS1II1+TLen50KjSrx07VaFi8n8P41Na2JB6Yr6OFG25exTi08sfqMnHarU&#10;OnjaO/vV+O1ww49qlFv2/hHQelbRikLpoVYrZs/y9qsi3L421PDBu/DpU0cGQO/0p8yWwnbqV1g+&#10;X+761NaadcaleQ2trG9xcXDiOKJV3M7E4AAHck1I4wn0r6a/YZ/Z9W7/AOK01aEhULDTUcYwOjS/&#10;jyo47E+lcOMxaoU3ORUdz1T9nP4GW/wN+GUMUihtX1HE1646lyOFHsucD15Peulv5irn+8Oa19bu&#10;vtE0jLjjoB0FZj2yTQr5kiqzDu3SvhqknUk5y3ZlWlfRGTcTHyztHOepFMdWdRt9Bmrk1vDncX3L&#10;nHBqPzoEjKqw3YrJU0Z/Iqtbt/EzFQeakTZC2Gx681IZlMSqrLnuCKoyosxZnl6DoKfKlsUh15q8&#10;UWE4/Os3UvGUemlRkZqG+0+GZw5d2Hpms+azgtss0SsTwMjNZykxaEV/8RHkbbCrM3fFYWq6xeau&#10;2D8qnqWrYuIcfNGqqp547VTNqvT+9156Uovqxq62MnVITJFHCrSeWBjr19azpfC0Qk3M0jr6E9K6&#10;OTRZFfzAyuMdPSmQ2h3EEfjjpV89th8zMCHwzCWG1GJB6k1oWmhKp+4FDHk4rVW2+YA+np0qzDp8&#10;kiAqevPIpSnJktsx5tL8wqjHcuegNY/xe8b6V8JfA7X10376T91BAv8ArJ39B/U9qt/EXx1YfCrw&#10;/LqWpTZJykEKnDzt6L/U9vyr4+8e+PNU+JviN7/UbhpMEiKP+CFSc7VHp+tehluBlVqKb2RvTTbu&#10;NvvFt5458dLq1+6qxJVEBwkSYOFH59+5r2L9hO4jj+LOtWbPt/tHTpDF/tukqNgf8A3H8K8Rtbfa&#10;NuOvGRXT/DvxTceAPF2n6vZttuNPmEijPDr0ZT7MuVPsa+pxmHdTDumjSUkz7yitTIgVpGycc56U&#10;+3zpsv3vMjf74rN0rxHDrFjZ6hay77TUIkmiY+jDOPqM4/CryyK8nb15r88knCVpdDhl7rNCW2+z&#10;yKy85GQR6VctId6L7jJrOsb9UY/8tFbt6Vr2zrJGDFnZjB9vWtY2ewJXYC6+zxFX+7nnHatKWYKl&#10;s3VfLGPcdKzbqxa5sWaNuV9RUmg3LX+jQq3W2ZoifTuK6I3K5dC5czZh/vc45rag22dnDGR/x8bW&#10;lx1C+n41l6TZ/arwSScQw/M3v7VPqV+WL4OCSc89Pald81kVH3Y3JtakVpmeNm25yFPb2rKn8y44&#10;ReW7/wB2o7m+kkhZf4u3uanUpbWqhGLsw+YjoKUoXepn8TuRQ2K2xZm+9296as6O/wAw+lR3+sQ2&#10;Odzec3QIo3Vk3WtT34ZEjFuv0yfzqJShHRBdFvUplG9W/hbA296zJ5LrUPl2+Ra/3QeW+tNbT5ok&#10;zuZuc880+K8kjRldWZevTpWMm3oIYNPWLG3PAxn1pssO8/7TdM9qsR3ism7B9MYrL1e5kGP4BnOF&#10;71lKHLsToR3uow6Y+1WWSbnp0X61lx3syXiyeYzMzcgjIrH8aeMdD8D2n2/XNSh022JwoOWml4/g&#10;Qcmvn74qftpXmsmXT/C9u2mWGShu5W3XU49fRM+gyeetd2Dy6tX1WxtGnzLQ95+IXx80XwCjLKqX&#10;F8qkskbZw3oew+nJ9q+UPH3jO6+I3i2+1i8f9/eSbto6IAMKo9gMD8K5Ztfm1STfcSNIxPJY55q5&#10;DccDAUf1r6/Lctjh9d2axgkWUi56087SvA/A1Cku8L/td/SpFz1zmvZirFDhFgHaSeKckYIH+z2p&#10;VbhfYc0+Ibhx9K0juFhyLhvm/OrFugNRwRk5+vGatQRc7en9K2jEnYkiiB7cfzq3FENm7sO1RRR5&#10;Gc57GrUYwPf+VPUhEkMS7a0rG3aK2ZvyqjaJ90dic1sGHZbgAj1+lOUhlUplmzml8pc9Ke4zTV5X&#10;r71OoAIdxx+o704w4Hp3FGeOv5UbufrxRqwEEWxfw70bQxA5pfMwpI6Umcrnp7YosAEf5IpGGVoE&#10;mfqKGk47UC3E27DigjHelZ8pTBNhMfwsfSgYjABs8Cmu/HpSPLlv931qNp89fTmgB7PsHGKheXJH&#10;86ZLcYHH8utME270pSlYlkjD/gRzgGvob9lz4FNpNpH4j1iGB5rlM2dvLHuaMblIl9jwQOOhzXjf&#10;wd8Mr4y+JOl2DKJI5JvMdW6MifMw/wC+Qa+x/tqzRqq8MCFGemK+H4qzWcH9Vg/UUro3bEGGDcGy&#10;zck18g/tOaP/AGN8ZNVAWONbhlmUKOPmUEn8ST+NfX1s2I1XcOmMCvm/9trQjb+ItN1JVbFzB5WT&#10;0BQn+jCvnuF8TyY5LvoM8RR8N/SpE3dPx+tVUk5GeprQmsFtILaUzW8n2pCditl4sHGGGOM9fxr9&#10;cix8t9UR7MD73NRuPl9+3vUjNtPy9cZyajLY5OM9arcWpGyht1avg7x7qnw/1L7Rpd3NbFiPMQcp&#10;KB2YHI/rWUW+U0O1RUhfRgpNO50HhP4vap4S+I//AAkXmy3FxI5E8byE+bGT9zJzgDAx6YHbivsH&#10;4dfEjT/iT4ft9SsWXbMgEkZI3Qv3Uge/518NGIk5/wD1VreCvGuqfD7XEvtKuDBKvDL1WVfRh0Ir&#10;ws2ymGLhppJbFSaa1PvDhCvX1BqW2hZh5g6E4rwbwP8AtpaffBYfEFjJYso4mt8yxsf937w/DNeh&#10;ad+0x4JviscevW6n/bikjH5soFfn+JyfFUZWlBv0JSsdtJCS2eajbAySwwv6Vh6f8Z/COpTxx/8A&#10;CTaPDvJzJLPtSMdSTXk3x8/a+tAZNN8JrbyMoKG9AJVcY+Zdw+Ynk5xgcda7Mt4fq4l807xRpGPU&#10;6j48/tDaf8LtJe1t2W41yZf3UQO7yB/ff+g7/TmvjzxBrd54q1ma+1C4murq4OXkkbLH0qzqV7Pq&#10;t3JPdTyXFxIdzPIxZmPqSarNDuHT3zX3GV5NRwd+Td9SZNFMQfP049qGhyfmXirLJsHvUbDA9MV7&#10;HkTzHQ/BvSxqXxS0GFsMpvI2Iz2Bz/SvrDXrmT7Ky/wFs5HfrXzD+zpEs/xY02Td/wAe4kk4Popx&#10;X014kIW1gVSyjGSM55r894sqe+15G1aVsK2YUkxK5PNRWzs0nPTrn0ouAC20fXOKk8vZb+5r8115&#10;r9j4+Une5LcXP2lV3fwjFRD5OM43c1Edw+7kVPZoJX+bIx60SqSm7vcUZOUrliw0yO7b5wrr1yRn&#10;NGowWNlcwwtHHHJK3BX5W/KrFnL9nz/dHP0qK3sI7x/tU0XnTySARbhxGPb3r3sH/D909zCQSiF0&#10;RaQM/mL5MZ4yfvVzV9rUzXRlfcZGOAoPQf5/A1qeMtWXz2twPLWDqDxz/n1rK03Sv7UTzGZo2B+Q&#10;rxg/5/Ct6cnRTm3qXUqOmnYt3OrzaZZxm3t8yyACVt+O/QV1ej6uIrXbM379RuI56HoAe+K57SxN&#10;DvjmVSyHCuP460tH8Pzavdt5gby8EI6tjZnrkVrgcVOrLkmPA4idSaizxf8Aal1lb/4hwxYdRa2q&#10;rgjoSSa89gdQvX866H4+XyzfFrVo0Py27rCD67VH/wBeuYinXjHHr3r9Yy2ny4eK8jvqu8jQjcsP&#10;1HtVhGO3/PFUY5wKsJccf7R/SvQV0Z6dy1Gc/wC7jpUsZxVZZ1bn+dPW43UcrJLBbIpc8GoVmwOv&#10;U07z8Dn9KcVYCTdmnDgfjzioPOyCB+hpTcKB1p8rYXRODnoMUgO1uv4VGsqlc5oMuPmz3pRuBYPA&#10;7U1TlienaoftOTjdk0edg5z3p2YN9iYnI9akeIoB8ysG547URXEbLt2rnsc0ToUXcpyo70FadRnU&#10;YH4UbMt1AqLzM/8A1qFuMnr9KCbomBwOn3aXPft9KiE249Timmb0J9KdmGhOCV+b8qQtuqMS5o83&#10;ceKLBzdCRflzQ5yKAc5prPhd3Q5pASDg9qcsYY4GP8Krtcbc/WpLS6VmKtQVdDZWMbYPb3oAx/Wm&#10;3E3zbe/vUbT7R168UcrZOnUldgv16Um7b7n+dQi43HGfmp32nBoSYehK3HPTPemMW/8Ar00XAKn2&#10;7VG10q/WizAl3YH40oA9R+VQC5Bb09M0hugTj3oDmJSGc4HpTSmW9qY11x9fSmrcq/8A9ajULrdC&#10;+Vzz260jRbjkfqKU3Chv4aaLrmiSYuZB9lAX09cGmtZhj2p32rANItzg49e9Tyj5khfsUYPue+as&#10;2dxNYZWGaaNTyQjlc1VNx/P9KT7Rx/nis5Ur7h7QtyzNeOrzSSTbehdixH51EU549ai+18/w0G5J&#10;2/nTjT5dg5yfZx16UbN39KgFzuH6H1oFzjvVcoua5YC7VpyjBqq15g+38qUXJ3YzVcg+a5ZxjpzR&#10;jcar/acnnn2oF2MbqORk8xZUcf40paq/24D+f1oR5JFZ1VmVQScAnA9TT5Six0oMnp9KqR3R2N6U&#10;hu9n+e9VytBz22LyHikPqPpVIXfuvpTvtmR9KXINSLRfIoL+v51Ua73nj86aLk/X1o5SOYtl8DjF&#10;G7I/xqq9zlqHuuKOW5Razj5aD93rVU3eXz7003WD/eo5SeYuA5FL04zn+lUhdc/Wnfa/++fWlylX&#10;LW7jmjdg9eKp/a8n8fWhbrbT5QuXGk2KeT9KC3FU/te764pv2vcvPSp5Qui4WVT3oEgz9Ko/ast9&#10;7OPWmm6x7mjlHc0GkUcn8cdqQSqq/e/+tWZJff8AAdoprX2QB1PAAHU1EosRoSXWSec++OldJ8M/&#10;h3efEXWEVVaPToXH2m47IOuB6sfT3zXVfC/9nT7bbQ6l4h8xFZd6WK/IT/10PUeuBz0yeor1eC2g&#10;0Szht7SGO3ghG1IkXCqK8PNs1hhYcsXeTGooi134NeHde8Jzafa6ZZ2k6wMbedIwsiOB8pLdTz1y&#10;ea+YrhpLSaSGTKyRMVdT1BHBBr690NJPt6NICVcDHPavkP4kbtO+IGtQurKy30wIJ6Hea87hvHVa&#10;05wqu4+ZDY7wAe/XrTkuBjt61jfbcN+NPS939v8A61fXqJNzYEoO2nbxjjH41kpdseKm+1NxVqJP&#10;yNBXytAfjjH0qgs52HFOaZj/APWp8ocxdMnGfwpVkUjr/wDXqiJ2/wDr+tBuWIH1x1o5Q5i/kbO1&#10;NDbe/f8AKqf2go3J46/Wmm6YjG44pcoczL+7atJv445qj9pZe/J5p3nOzdGo5bgXBJj71OZxVATs&#10;G4A+poMzBuuD60nFBzal0yKB6dqDKCvrVEzb/wDPWg3Ww0+UObsXt+78BQW3DOeBVDz/AJaDOzH7&#10;2KnlRWpdEuTwad5nuR9az/Pwv1/Wjztx6mnyoWpe3qynBy1OacL9f5VnibauA3Uc0okJH+eKnlHz&#10;W3LomX+9SGfcePmqkX3jr+vWm+Zj/wCvRyoXM+iNDzl7/L9akWWMws275uwFZxlYgc0jSkD60coc&#10;xeacf99Uz7QpbH65qkZD70bmZNxboaOUdy952c55/GmmYbQei1S84/N6ULJk9f1o5QuW2uF3foKG&#10;uAD7n36VVd8MCKjdmc59qfKhqTLbzH0+pqMzZc5qDzGZuv6U0t/td6OVESvcdLN8vb61Vkb8fwqS&#10;Tk45PvVecNFhc9R2pxsiuhDNLsKn5vSs+7kJPrnrVudWJ4Pt0qnOjPu+nFEop6BqUmkCye3vSPJl&#10;NwA+lJNAyN90kGo2do+Oq1zyjqV0AttH9QcV7p+zP8cbW1s4vD+tTNFtkC2Uzj5VB/5ZseoGeh6c&#10;9hXhLBgAe3YGkw0W05O4dOeK4MdgIYqnyTQt9GfedxYxgbtvPXr0rNmjSOGXb97aevSvl/wJ+0r4&#10;l8HWUNqt0t1ZwniG4QSDHoG+8B9DXoOlftd2V8zNfaTd25VcjyHWXce/B24/WvgMZw7iKLvFXRlK&#10;NnZHpcpwSp+X6VTuI5AT83vxXn8/7Tul3UjeTp2qMxP8SooA+u81DF+0XYtP8+m3wXpkMn+NcEcs&#10;xMnZQYcr3PRoo5SctuXH8QNTR6nJaFd3zLnjNcfpPx58M3gVbptTty2SSYQyg+mVJP6Vuw/EvwbP&#10;bDHiBYzIM7ZbWXcntwtdH9h4xK7iGp0cWr70+RQytzUq6msgwI1Hr3zXJP8AE3wvbMPJ1qGRc9RB&#10;L/8AEVDqHxw8OWEKNDNPfSDqkMLKT7/PtH61xSy7ExduRku9jtvtDXZ+ZdtZfj3UoPDnhDUbqadY&#10;VFu6Lnq7spCge5PGK871L9p+RLuSPT9LSOMfdku3yzf8AXp37mvPfGHj/VPG915t9cvMqnKp0jT6&#10;KOB9a9LLchxVWoptcqLipblfS7toYY2fncw717b4C8Y2OkeVI0kKeYgOBxj5eleBZkgj2nvyPaj7&#10;bOB99jt4ABxX6R9VTiot7HTGtyq1j6evPjlp9nazHzk/dgEcivOfFf7SU88LRWilTzya8lluJJGO&#10;5mqHJH3qqnhaa31K9s+iNTV/FN1rd20txKznr8zdKoLc8H5vcVXdSG7/AONIQccflXUoxWhk5N/E&#10;WluhED+tRSXOCPm+7UBG3+H29qY43J81VoL5CTXDMeG/KqU85OfXuKmcZPH3f5VSmUs3Xnt6VMrd&#10;B6kF3IST0+asq9bcvvVy7bb/ABd+1Z11IwwF55znHWsmXGPcoXsvTP6DJzWXeEH3Fa1xGu4/nmse&#10;/k5OB83rWMtzpp6GNqfyls9Kwr3524x17VvameOn4Vh3kio1cdY7ae+pU1FfKs1XGfmz+dRWmdpw&#10;f0rQ1W7SfQRGI181Z95kxzjaBj86z7IEocCuCW50a20Od8Jtu8JaX/15w/8AoArUsH2E4rJ8GjHg&#10;/Sv+vOH/ANAFa1quW9Klbg0W4Pmf8cVqSBVZfvfdArLtTh/mK1pyhndf90V0x8yXZkkbHhfvfWtK&#10;xlZCOfxrNjiZV9/etDRghvYlmP7ssNxHpV3sroxlotD62/Zo1vWNY+H9ncam/mQ26tBp+c7hFkbi&#10;fqVAHsv0r0xLVrgKxb5s8gdqydE0dtMEFvp8CvpvlKLZovueXj5cY7YroJ7/AErwNCt5r+pWunW/&#10;XbI/zucZwF6k+1fKV4zqVW0jgqrmlc7vwDp5vtK+zt1B3DnpXdLALSFRkL5Y6Z6mvnnwd+2/4fvf&#10;FSaL4d0XVr15nANz5I2hcgZIzkL74r3u0hk8RyxsyMhZQzBuNn/16mspYde+L2b5bs0dFha7uZMf&#10;Nvxk1q69rdl4V0tru8kRViXJLHAGKw/G3xC0X4L+D7jUtUvIrOzt1y0jnlj2AHUk9gK/P39p79tT&#10;Wvjve3FhYeZp2g7iojB/e3I/2/QH0H45qcHhquKle1olRp6HcftPf8FArrxpcXOleFxJb2qM0bXj&#10;4ywBIygz36gn8q8//Zj+MH/CMz3Wl3sjSQalP5xmduY3IwWJ7g8ZJ6dfWvHJVEcWD95uo9Kl0mWa&#10;zmE0e5dh6ivfnl8XS9nBWNJRTVj7+8MapHdObdvkZxlWzyDirerJIZNyfKcYOR9418mfDX9pG+8K&#10;mKCXM9vH2l5I6fdbqv05HtXunhz9p/w9qumNJczTW8y8eWYizH3BUHP6V8zisDXpP4TinTlHU6z+&#10;0FnjkjP+sUYIPOBUKytGBlm2+vpVG08Raf4yj+3aTOs/lgbwuVdD/tKeR+IoW/b7rjv1965eWS6C&#10;smrnUeGPFz+G79tw3RSAKdoyceteh6fqiXMMbRn5WAI7V44HW4j4bbkY4xkV0Ph/xM+gSRr5jTJk&#10;n5jng+3SqVWxnLU9Pj1DyyyzcrIKo3Xh9RKxhVZIpgVkik5VgRyPpXE/EP8AaF8N+CNPaTUr/bdB&#10;QwtolLykHpx2/EivDvH37duraqklr4ctRYRtlftEwEkp9wPur+tdtHL69f3or5lRptqyOD/aN0K3&#10;+GHx21aHwzPJpcIMcpjtZTH5MhUFgNp4AJPHbPHFZifHDxY9tDHJrV7J5I4dn3NjryTyfxrBup7j&#10;W9QmurqSWaeZi8kjtuZmPUk0DTm+bsK+xp4KPIlPVnVey1N7UPip4i8Q2bW91q99Jbt96PzNob64&#10;xn6Gu4/Z6+NbfCCa6j8vfb3zKZPYjvXl8Fp5ONwPPYVcgiZB8p79BXoLDxceVkxqcrPo74kftaQ6&#10;hpk1rpqtvkTbv7An3rwWab7VPuc7mY5YnuTVOJiflqQSEf8A1+1OnQjTXuhKo5MurHHnkD86fiMJ&#10;VFZGVh60rTMh/wBruPWny3Fc0kZNpG7oP1pnnKh25H0rPMjD7o6c9Ka0rbv16UezD2jNJrlcZFdp&#10;+zz4stPC3xTsZLo/ubtWtGbP3S/AJ9t2PpnNebtI4C4Y/wCNC3LrKrKWUqchh1BrOthlUi4S2Yc1&#10;0fdjwfZ5Fw26M8qR3rc0HW8/u2baV6e4r5r+FP7XaWdmlj4mheTaNouokyGHTLL1z1yR19K9Z0D4&#10;s+FPEcifYdcsFmYfLHJKEbrjgNg/pXwOOyPEYeblSV4nLKnZ6HoGtLHfx7WUNu45rlNU0drFvMgY&#10;q0Z7Vp2+q3GFZQtzGejIQ361E05lVi0citjGCvWvJn7RaSj+BnqSWl//AGjEsm72Iz+dOMWWPUjr&#10;xWCBPpuo74t3ltgsuKZ4i+IVj4Ss2uNRubfT4uuZn27seg6k+wrONOU3ZIW52Ghamuxlk+8hypPe&#10;vBP2vP2g4/DEbeHdHmhkvroEXrqd3kIf4Pqw6+g+ua5P40ftn/aLWaw8JiRJJMo9/INuByP3Y/qf&#10;y718+hpry5eedpJJZDuYscsx9ea+vyjJZfxK/wBx1U6fL7x6X8Z/jQvxhuNKkXT47EafaiAhRy54&#10;yf04+tchFGpXr1qhbI3T5tuM59KvwowQGvradJQXKi5yb1ZNBD8vXipEjVvp2qMIwPNDE+mcVpYS&#10;iTqijt9aXcq/KOefWqu87v8AeOadvb6/jUyj5hEts6oRjbtp6XPGc4FUMsE69KT5u3XPSp5UUrHo&#10;XwH+EVx8bPiJZ6THuWzVvNu5QcbIx978T0HuRX3xctaeDdEtdNs444Y7aJYIo1GBGqjA/IAV5p+y&#10;T4K0f4ffBOHULfEmqajAs1zcdcggEIPYZ/Gt/UNQt9aDSC4I2H5gDnFfD5liJ16jVvdibSi407rc&#10;m1TVGkl4k69cVRMy84z171RleMoZI5VmjU4yvUVVbU2Jbb8q+/evP91bHnqT6mtHdfZZ9w+ZW4Pv&#10;TricINy9fWsYag4HYr0zTJLq4eLcDjb6c5rGVS2xXOaa3WSzFst0+lZ9xcd859hUEepyEsso2ns2&#10;MA1A9z5ke4N0qVO5Kui6bxCV+8c+vaq+pSB8YXrx9BVTPy/LuBYdc1N5DSRLub+laRSYMb5XllfR&#10;h0/nVSXYjHbuDVdltWkj27znI59qZ/YsasVaZufajl7FRZTM+1h/ToKs2cX299m3Of4wMYqxFo1v&#10;FG3/AC0bsSelX7dsBVVVA6dKnlsF2UIoI4W2suW9TUHjPxZpvgPw3Pq2q3CWtnbjk92PZQOpJ9BW&#10;b8V/i7o/wp0tptQkWS6kUmC2Xl5T7+g9/wCdfG/xb+KmsfFrXmuL65eSBWPlQ5PlxA9lXoP/AK1e&#10;pl2XTry1+EqMW9xvxw+Ldx8YfG016fMj0+MmOzgP/LKP/E9SfX2xXN2UA4HP49DRDphH8s5q7b2T&#10;OPl55r7WjhYU4qMUdHNpYWAAelXYY9rD5eT1+lRRWLbMcc1ajt2zn5vrWvKuhPMz6A/ZP+KkN7oz&#10;eEdQkWOWNmm0+Rm4bPLR/nkjHXJ9K9ottVW0ufs95H5cy8bweDXw7bedaTLJCzxyxMGVwcMpB6g+&#10;te8eAv2orTVtNtbDxXbzC4jAjGpQc5Hq69fTpn6Cvmc4yV1X7Wjv1M6kL6nvESKkv7uRW68BhxV6&#10;21D+z5fvr5fVgx7VwujXlrq8Zk0nVrHUIgflKSDP5VoSWczIPOZADyfmzXzKweJi+XkYqcJdj0a2&#10;v7XVLU/ZJlZu65xipNAsZLZtQVk+Vysi47EZB/pXgvxH+Mml/C2F2W7aTUNo22sMn7xz6n+6Pr+R&#10;6V3v7HnxF1n4rfD2bUtYhjjkW6eNChO2SMY5554JI99pNduKwdShSVSX3GzppnqN5/oGmLGufMk+&#10;Y4PX0rNgiu3VsR+WrHJd61dR1CK1/eyctnj/AGayL3WZLgOyluOSK86MklcwqWuWI41hT5l3t3Zv&#10;6VRvLiGaYi4Vmj6AKcAVnv4hkL7fl3Z6d6sW16JW/eKuSPzpKomZlhLO2Zd0bfKDwM9KdPbQyOCo&#10;+6M59ar3Npbxv8khQ4PAHGfeqdxbagqjEkJjP4EU5S8g2NK6XzW2L8o649aBDCAybVZl61iy3t1G&#10;gMhjBXjg5zVefxKts+GDe5zWPtET1NPW9LbyA9uvzLjj1rm72SSaJtzeSy5BLD+lWLzx6tqmBz6C&#10;ue13XI9Ycs0jQqQc7R1pSqX2KUWea/EL9n3w3428S3GqatJrFxeXJG5orwKigdlDK2B7dB2rnZv2&#10;SvB96F8g+IbZs8lrmOTj6bB/OvVJ1tWx5bO/GfnPenQaksPRVRs9fWt6eOrQVoSZp7RrY+bPjB+y&#10;3cfDnRn1XTNR/tTT4SPNSSHyposnAJGSCOgyD+Arzq1lxCuea+z/AIkahbSfDXXpGUFhp8x6cZCH&#10;/P4V8WIBu64Xdx7V9ZkOMq14v2nQ0jU5uhaW42En+VTJcbs/NVM8txxUkRbP+ea+lQ2zRguNzdRt&#10;9Ae9WopRnjP+NZcS59a0LcZTP5VpGJOrL0O2T2qxG3pVa3jx/hVuJOa1FqSmXZUqy7T1pnkcf0pw&#10;iIcUE6liG6Ebevt61r212ZIRWPBEXkAC579K1baAwwfXp61MrWDYJpfm7DHrVdrrZ3onfDEGq+ST&#10;x6Y6VWgalgXmSfX2o+1s1V9u1un/ANepLeHe27t3pXQKWtiaW4YHBqFrxs/yqZ13Z4qGS3y/tnpR&#10;oUxpvWzS/a9i9cn1qJo9gqENyP60nYCyb47vp3qNrwgcmos7f65qJ3z/AEoVkRZksl9kcdDULX+B&#10;x6dTTb2KSxYq67GIzz6Vm3F8pbr70nJD5WXmvCG56Z6ik+2EHjPpVCO4EgPzc017nY33v/r1Fwsz&#10;279jGJbz4qXk0kKzfZNMkdCy58ti6KGHocEjI9T619IJcfZ7vd+NeN/sb+BG0LwPdeILhPKk1qTy&#10;bbI5MCHlh7F/X+5XrE8i4Zx16CvyfiLEKtjpOPTQJHWWOorNAsnTPXHY15f+1t4YbxL8Nmuo8M+k&#10;y+eRtyzIeDg9sHBP0ruNBu2MHqPepPE/h+HxZ4cv9PkC7byF4h/skjg/h1rycJP2NeNRdGSfCMU2&#10;DuzxmtC3uN55/lVHU7STStVuLWRdjQyNGy/3SDirFt8uP5Cv22jUU4Ka6laWLmAzfMQo/lUdztjm&#10;+V/MGeG9RTZGyMnt3qMcjv19K6Y9yRTJtHfrTfNK9PXj2pY+uOuD9aSVSQP6iqvoPl6gbgpSi6O6&#10;keIkUpjyOMVm9RCrI0o+Ubgg3HjtQtz/APq9aRAUZsH73B96RuM/l9anlQxPPYg9do5xmjf9c0eX&#10;kj8+acIwBnv1NFkioxZC5z/D71G77asbcAHtUMiY9T70aA4shd8qcVDJLgdKmlG1zxVdw3Oe1Eth&#10;cp6P+yjE0/xMkk8tpPKtH2qvU5IFe7+KfEMEd35e25hVOP3kRIH4jNeN/sd2Eh8U6pdKu/yIFQcd&#10;y2f6V7LqI/fsW+93zX5XxVWviJL0Hjp8uGUTKTVLd2B+0Rc+rcmrnmM/Rs/1qFrKO5b95GjfUVNp&#10;+g2tzcbmXyTj5WViu0jpXyNGlCb5b2Pno01LQCrd+OcYqSH5SM9ag1LTWuLt5I7qZWzzjBU8dcGk&#10;tLe8iYfvoZu+Hjwf0qJ0Up8sWEaKvZMsanN8kdv5nlyTHBJ7DvVqTVpLG2aU7GaMAIG7ntxVOysb&#10;q/drx41aPd5aFT09SKp+N54xdRwx7mWBSZWzjnt6jjnmvUwuHnFanqUYySMt/O1XUirMu6VtzE9R&#10;nv6j9RU1lq80N40aK3kx4GDGAQvr607w9HJZf6S0Hmwt6N8yfQdPyrUFxHOTPFFmRhgkgg/StcRU&#10;T0kc+Kl3GprccLKWDbGGd2OxrqPCxIkj8snJJJPr3rg7DRZrjUmmk+WTJIQ/NGCfSu60aabSNOmk&#10;mjTdbxE748lScfpVYGMZVE4GuAgpVU4nyD8TtUbVPiXrs27O6+lwcehx/SsmGZiB/nNNv7r+0NTu&#10;pmLbppnc/ixP9ataZdGyLYWM7kKncm7APp71+zYX3aUV5I9GS95kwYxj3xU0cn+cVcuvEa3FhJax&#10;2dnHHME3MseXBTPIYkkZ7461ThC45+ldCkS43Jo5938RPbFSIWBwc+tRKAQMZC09e2DwKq6JasOD&#10;sB1707zmH500YH480bSR3p8xKXcka4yfSmh2z1o6D/PNAUsP5UlIqyHiRsdfc0nm5P6fWiNdy/xU&#10;1h/wGquS4u47zWbgfnQsrMdp5ppIJ/GnIMD9adw1JlkZ+n4471ct5HMHl7uG61ThO1l9O9TLNiT0&#10;B4A9BSuNRI5FeByrfw/rTRmQ/L973qe/G5Vbnkc471XI2f560cwnGzF3srEbjSCRs56f0pGZe1Kq&#10;gD07VRI9HYn6dqsKdwqnuwfap4T39aAUizGcDpx2olOVxjj1psbECic5x/nNR1NOhC7cmoTKyPuU&#10;/Q0+VsCowM/0FWIfIxm+b+LvmoVbDYqQZQfpTZP3g4xkep60BZdRu4k+lOO7HXOKQKoHP60rcDd6&#10;e1HMFl0AHaec0xmy1OKnPp70g4P4cUlJi5SNy27/AB70feHXvipHLKuePahc/j2FK4+VDdpI4pG+&#10;UfzpRkDJ/hNOY9ffnNHMOMSPHTrz3oY5HuelObjPr6UK3y57ikHKiP72O1OEeR1NSDLL92mhuff+&#10;dIrlQ0qQ30pF+Y0/jfwOMdKRvvHj8KCeVCKOP880YYev0pxO4UL05zQCQ0x4759aM5HI6dKcpy3A&#10;oxigOVCbeP50jDa340Dj6e9Ob5u1O4aDelKFKnBp+wADGTTerHk0+Zg49xApJ3frVltTn8jylZlj&#10;YYIHccVXLc/zzQQc/XoQeKkForBgikYHcOlB3YLClywT+vpTuHqBXZ7jrQr8N29vWjqOeaQDj5e/&#10;6U+YnlAZ5x9M0mMpkU7J24WmjJH+Bo5ilEASGox83r70o+9/j2pQSo/lRzB5Cbcmg8j60rOA2Pm+&#10;poMm4Y28gUcwcqIyp5z0oPyE89+BTs57c0HAP0ouA3JxQDjtjigkuOKC2T7N3qZMBrHLdcduKMnB&#10;6elEj7c/4VBNcbFIDYNCYD5HVf4v/r1A8wxz/D0qGafaOSTVGW9MkgSPc8khwoUZJNJyVrlW6mrp&#10;tpPrF/Ha2kMt1czNtSNFJYn/AD+VfQfwj/ZytPCclvqerbb7UVAdIiP3Nu3Xp/ERxyeB29at/s4f&#10;BM+ANAF9qUa/2tfKGkBHzQIcER/Xucd/pmvTikaN97ljz9K+KzjiRQbpYd69WTKRVvpPkztGW646&#10;CqjRqS27sMmr88PmTjb93H51FewYtivZjjjoRXxM6s6kuabuzNyYmmyNFBuzx6V8z/tK6O2l/FG6&#10;uMAR6ki3S49+Gz/wJW/CvpZ5PJi2/eLcAV5j+0f8Lbzxb4SsNQ063kurzTZJEmRG+bymAOQO+COg&#10;556Gvc4drcmLUb7mkI9z55UY6tT4yyf7tRKNp9KkV8dxlulfp0ZMrlLEXLdasJGAKpwtj06+lWEP&#10;+PWtOZkcpPEvfOO9KflNRqfX7tPV196Vw5RVTv17UEZHqO1CkcCnAcmnzFcogBZO/Ix9KQRA+9Ac&#10;KacTydp69MdqkLWAREk8N6DFEa4XHr1pVbkD07UoOBmgfKN2bT8pb8aCmOTTlbBoYjFDYcqGBctx&#10;9OaQpkEjt+lOEucjPX1pOCfxocrEibOAPyo2c+w70mVZvp7U7HH93n1qebsGr2ECqT9euKBH83+z&#10;9aAdoycfjRkIPxz9aOZlcoBVbg/NtoKcZXH401jg56ZoMu3+maOZj5Q27Sc0MmAPyoEuVzzn60yS&#10;XPJ+U9qm7HyoeOB/WjAI6iozJ/nNDSZTPI+vai5nZMlj+T86Q4/Oolnp5kzg+1LmaK5RTgr6d6FG&#10;W6/hTC/y470JN8v+eKXMHLYmkXMXqV70wrnpSPMCg2/w0gfANEZGgdKXaSTTowsj/M233xUZ68Hp&#10;TvroS4rqI6bQep96ilTcOtTZ+Xr1prBcf0xTuwKL2m7HGTUJtcN7fStJAqSA/wB09KjeIPJ+PSjm&#10;bJ5TLn0/ePuiqs+lZb7p46VvNDlfr7Uz7Iqn7vboanmY2jC/snd2NK2mYxxx3rb+y/MOPyND2gK0&#10;cw9DBbSWUt19sd6sW+m4/wAfStZ7Rcbjzj0FOhhBXjt2qZWaMyrb6exP9asfYPXNXoIgo9jQ6bVN&#10;ZqKK6FP7NtGB/CaSSNcj681PJhf/AK1LbWbXN0sasv7wgAnpWvKrXM0yPYRjsVq1JZJFYJL526Vm&#10;xt9Bjr/SmXunyafcNC4+YdweKjMgwM/w1l7OLdzVaEbR5fd196GRVH1p/Rf6Ur84/wA4q+gxqWkl&#10;y2FUscE49hUYTsB9R6irFveSWzEp8pIIzjsetQn5uaQEbLTSNp2mppMcN+GPSo93PzY69KOYcSFk&#10;y3XgUMmHOeg5p7kBcjH5UySXO71/nRzDkiJyF9/pUUpz0AHrmnSNk1E7kA9gB1qhJladgHbbVGeQ&#10;gH0NWriRf++ecmqdy5T7v4UCKE57+/SqF1KzH121auptx5/GqFwwHsc1EpPZGkblaRsgnOPf1rJv&#10;ztetSQ7kfc33e3rWZekPu/nWLudEb9DG1EgqdvUVh3n3mzW1fHkj6/jWTLB5sygn7x59q5akb7nR&#10;Tl1Y7UtBkTwquoqVaF5vJIz0YKD/ACNZNo21OK7rxJ4F1DS/hW2ooY5NHa+W3Zg3zLN5ZYcehXP5&#10;VwtoQVNcNSNmdUdjn/CsfleENJ6f8ekX/oArUtl/dtWf4XjK+FdMB7WkX/oArSi4SoHbSxYsYfMk&#10;Uf5Fbl7beROq99g/lWTpSNLMn+9+ddBrke3UyvXgfhxXVTV0Zy0IggK/hjFWbOHe6jHQ9h0psdsS&#10;gyPwIq3ZxbGHVe31rRRezMpHYeGvih4k8O6dHa2Wtapb28YwkcdwwVB7c8VWupLjWLhpLiaaeRmy&#10;XkYsSfc1m2Uew8+uPWta1jydwztrSNOPRGKjc+3v2RPgHZ+F/h3ouq+SstzexJeu+3+JhuGfXAIA&#10;+lelfF74yaT8FPCzXd2wkuJCVggVsSXLfXso6k/14r5o+CP7b1z8PPBlro99psl5HZosMUkcu3KD&#10;gcY6gfniuK+PfxvvPjn4qivGt1s7W0j8m3h3biBkksx9T6dAOOeSfnZ5XXr4lzrv3egcyRy3x0+K&#10;evfHvxObrVro/ZYiRbWkRIhgB9B3PHU81wcmhraErGuO2T1NdcYA/wDstxzjrUElj83mcE/pXvQp&#10;qEeWK0CMjlE8OiN/MuGAU9B3ps9p5vyj5YxyFFdHc6Y08u5uT3FRx6Thun0z2rojT6smUktjGtdL&#10;8xs/MPStnTtLaM8Eq2OK0LLR1iPzKW/CtKK3VSML8ufWtHFWsZO7WpY8M6lf+GdSjurG5khuIvut&#10;/MY6Ee1eu+Hv2hNP1GKNNe0sxyMcPc2XR+2Sh/oa8kVef/rUbsocVx1MDSqfFEnlR7VdfFDwrECt&#10;vqNww64a1YVyPiT9oi8trxodHsF8pCQLm6O4t9EHT8SeO1cII9y96RkytcdPJaEanOL2aMfxTLee&#10;JdWmvLy4e4uLht8jnuf88YrPt9PML/dz2rckg/esetEdlv8Ab+te5ThGKshcz2K9pZ46AYbnAq6t&#10;nhd3Tip7bT/m9u/tVs22V916VpZdBamY1qvb9KBb/wCfSrk8CgEe/aoUGT0wfU0dCXcmhtMJz9Ke&#10;lkuznmpYRsA57Zp2Qo9Oaz1uaRirakK2e40NaqpG79amA+X+lAbJ20aofKiH7OrLnHrTTZKAPSrX&#10;zLx2oC5qtR6bFP7IuANvv9KPsCn/APXVs/d+7u7EHvSDn8OwoTYuVXK/9nBD8u3PvTf7NA59PerS&#10;8oM9v1pxHy/jyKUilFF3w34q1bwfMZNL1K6szjB8t8qRz1U8dz1Fbsfx68ZKf+Q7d/8AfCf/ABNc&#10;qp4x+VOTCD5vyz0rnnRhLdEOKub178WvFk/mF/EGqfvM7gs7KBn0A4H4VyOtxXWsStJdXVxdSHAL&#10;SuXJH1NXWkJP+NIRuP3WPalDD04/DFArHPt4aAb19MU4aIcrtAPOPpW4VyPcHt2oaPDAiujmsHKZ&#10;ttpm0nOVqwtkqr79PYVYYjG3jPbimiTpt+pFHM2HujHtF2AD07VH5Cnt7VPvBPTp6VG0pBJH4ZHW&#10;jmaKSTIxbqp+XOc9aY9qrke1SlvT1xikL5b7315o5n1J5e4jQKE/TpSG2VTT1IxjrzQGZOoPpS5m&#10;NxR1PhH4m+JtM01dA0/WLu3s76RYViEmFQswHB6qMnnB/rX0PoPiI2cPkiSRo44wvmO25pCBjJPv&#10;XyjBcyWd3HNE22SF1ljYjOGU5GfxAr3r4beMv+Ev0BLiSFbWZi0UkRfdscdMHjIIwQffFfJ55KpB&#10;2js9yJyex6FpmvtaXCuPnRuGAHUH1rSubWaz3SWzCaFvmCvzgfWuUs7vZDtII7Vv6BrPm2RhLDch&#10;+XJ6j0r5yMjn62Lljq8E52zZt5Dxz901qWqgn92VZehIOcVg3kKyP83VTngdKjmjksplmtpGRupC&#10;n71VzJ7hobl5bMUb5R6ZNY8wktWPGVIwfSrFxqd4kQ+YSxMMjIxgVHJrSyqFktyA3Ug9KpKAfMdb&#10;j7SobgLkjr0qV7tVj+XnnGaqPqEmnv5bW/yf73NN/tSJnCtEy++aNBtNFqS93jg4I68UeflWkbns&#10;B61TmkYONy7cdPanvPnyxtXa3XHUVUWT11LP2uO3tHlkkWONASxY8AdTXg3xI/bauLmNrPwzarbo&#10;pK/a51DSN7qvQfjn8O+/+1p8QI/CPgRdKhdWutWzGBnDRx4+ZiPfoPqfSvma1jDAN+lfTZbllKpB&#10;VZq5vGKsWdd1S/8AGGqSXmo3U95cTNud5W3FjUdvpmT+PSrcEOSpAHp7VoRW64/+tX0lOlGEbRHd&#10;FO10gBj29Kt22lgP90Z/nVpY/u+g9KkVVHXr04qtSt9UVjaccryKnm0yOERsJN25cnj7p9Kk2bsn&#10;71BTp19STU2tsIh8pQ238eRTXjwfXd1qd056fjSx2/2t9qsqttJGTgU9WBS+aJ96sysepU4pj30x&#10;/wCW03/fZqRl25X7230qCVc9sfWs5RKjYS006TWtUgt4w0lxeSLEg5JLMcCv0Q+GPhW2+GfgKx0u&#10;2RVjtIFTIGN7d2/E5P418u/sUfCVvEHjJvEN5b7rPTfltd6/K8p/iHrtH6kelfUWv6usTFV/hGMD&#10;txXxGfYrnrKhHpuVJ8sbkct2+s3DbMlF5OKmMQjHy8jvmoNGiEELbflXvz1p95drAjEbt3tXk+zZ&#10;w8rbuUbyBctJGu189fUVk3WoNFw3ysvT3rVu7pZocx7iyj5vase8dr5PlRgyn0rOUHsHLoOh8TCO&#10;NvMZWb+FSeRUF1438ptu5iyjqDXP6xpN5LPiOGVjnGdpqi9jfI217eRe2SKy5ZlWR1DeLo5TuZev&#10;GKzdavYLpWkikWFs8qTwax/7Gupl3MwjUnueTUd1p8lqn+rkbd3xkGly63uHLqRXF7kkttf+6Fqs&#10;0lxePuPrU0casvzLtx+FTrCqr0DZHr0rRS6BzWKTwTLL/CPTHNSL5ir827p6datFkC/KvP1rRhVW&#10;tY1ZVOR3FEpWQua7PIf2n/FV54b+Hfk2yyLHqkwt5pQpwiYJIJ6Ange43V86RD5Fb73GfWvu2fw/&#10;pviHS7mxvIYZLW8jMUsbD5cEV8SeIdBHhjxLqOnB/MWzuZIVf+8FYjNfX8O4iEqbpLc3pu+hXtEV&#10;s5644qeKz38gfL9Kfb2vp0zWhbxADPpX1MUU9CG2stqjjPNbOh3P9ktNutre4WaMxfvU3bM9154N&#10;R20O8fjV+50h9OSJpGQrMgddrhsZ9fQ+1aaWsxKRTgtvk56/zqykHHOaeq5H3acCoK+tVdk6AE2D&#10;/ZPvUsEW8rn9KRIwTzj6VatUUfN0pORXLfVFqzRVX5V575q05xDzxjtUVr8gHp25pmpT5+VayGUr&#10;hvMf+H2zTG6epz27U/Zxx+eaT5s/55rQzLVrpsN1p93NJfLDPbiMwwGMsbnLYYA9Bgc81ACUPX60&#10;xdq8dqcWAXAqdUVLyHAlnwozmj5lO3+vSolOW3d81K0qjr96pcu4coXCKkfX9az5JVyefb6V7R8B&#10;PgLZfETTLjVdaluI7ASCG3jgwrzt/E2TnAHHY8n2rB+P37N9x4FluNR0VJrjR4lDsZJAZIO2GHGf&#10;Ygfl38f+3sMsR9Xvr+BMmr2PMXuMBiTmqc96seao3WsrGCrZ3da9P/Z3/Z9m+Kd1Hqmp+ZDosb4V&#10;QcPdEddvoo6Fvw57dWOzKnhqftJsq1ldnJeDPhr4g+J90sel2FxNHu2vMV2xx9+WPA/E817FZfsM&#10;Q/2RH9p1gLfEgybYS0a+w+YH8a+hNM0S30iwS1sreO1gjAURxrgAYx/hzTb2y8r1aT696/PcZxJi&#10;a07QfKjKUrnw78dvhTP8FfEcNnJI1zBdR+ZBMqFVcDg+uCD1GT29a0vgr+z3ffEO6S+1jz9L0UYZ&#10;SU/e3gznCA9Fx/GePrX1N4s0M6mE82OOcxn91uUN5ZJHTPTp29Ky3097K3XzPMaQnjPYV1f6xV3h&#10;/ZLfqy1JJeZuQzW9vpltDbxrb21sBDDFGAFjUdAKJbvMW3+Fm4/Cqui2z3MJUBhtPbpW1aaOqiJm&#10;Xcxya+bcXdykZvuWNFhKruzXRWMe6I4yzECs+zt1iIAWtazcY9yK5ZN3DVnxP+0Z4fXQfjBrCx/K&#10;s07SgAbcbzuxj8a5WyJB69vzr0v9tSw+yfF1rjczfaIY25/hwirj9K8wsm+Yfr7V+yZHVdTBU5eR&#10;SReZdyGoiMJgcdqfvEmB/k00RM+cfiM17iB7hEdp544qTqTx6VHHw/zfrUjrhx70nqNWG9SKk2qY&#10;t2Ru9MVGy8/zNAHGKlxGrBtyvzfLijGDx+tSSbV27WDbhzxUana2CO/rSRV+wDDDjP5UNhxtNDNy&#10;2KF5X39qmRI18Dp9PYVFJ1qSQsgzUbtuHXpUgQGP+dQz/uR/9eppiQOmfeq8o3nkVMpNINz3z9jH&#10;Tvs+iaxff35lUD2C/wD169A1OTM7E/hWL+y7pa6b8G/tG0brp5JM+vOB/KtXUW33Dc//AFq/HeIq&#10;nNVlLzMc20hGIkEe/cTxtGfxp8JZ22+tNsrlrP8AeL1H4083G6bzFGGY547V4MeVR8zw1awqr1H9&#10;KfDb+YOPvMdoPvSI7D/gR64pL2SSKW2WJlDvIOPapp2509zejbmua+rTJpOlJHCsS+Su3hhnPeuD&#10;1CQXt033Vkc4XPb6d/yrptXWZdMmklWPax4OQcf4VzengSaovltmOPkj+E/kcfyr3vbOV5tWXY9G&#10;pU+1LboaVjq0RlW2YP8AL8oJ/iIH5/nUs13HHeeS0gVieF9QaSHSIoRIzM0m8c7/AJsfQ9apWNpH&#10;PdSLGzP22urAqB0wfSvJlyzdzy6lmb2nxhZ1LfNg8egq/wCMNV/s/wAEa5Nu2iOxkYe521S8Pw3F&#10;zKyyQqoQ/eVsg1R+Ot2umfBjXZv45IDHlj03ECvayek+dJdz0stg07nyJbjdt+gzzV2IfdqpCmDj&#10;9RVuL7w4r9ghokdstywvWrEfJquh79vbtU0Zwa1uImD89OPWpEbio1P/AI72qRFP0H06UuYm3UUf&#10;KAf6U8qynawA4zTVRWbaTk5/KrWpR2iuvkyTSZjU5dQuG7jAJyPQ9arm6FdLlfOR+NDN8v8AhUZc&#10;beDzTJLj5uSvFBJPvwGx+OaEIZeeGNRrKCvalEue/wD9eiMgJc5GPajGBUYP3R3pynHp6U7sZIDu&#10;I+lS+YpAP4HFVvN3D9KmgbLbd2KfMFy1I3mQbR/DzzVVW5YN+valR8Pz/D0pbht3zc/MOeKoTY1S&#10;uc077p6fnUZGT0/+vTsN/wDroRN+o0nDd/pU0Lbj+FQn5X/vBv0qaBd3PQCtCOpaTkH/AApLht35&#10;Uq80yV8DmoW43sQOcn5se9Qn74qSQbu+foKYvydt39DVk2Hk4IpSNxz+ppmzdu/lU0EJkjYenQVJ&#10;pyuxGAJRg+tNLfvMHgYpx+VT2+lRuAXqQHsPlH8S96arBnwvfjpTyyqPvfhmmq+WITk+tBQh+Y7f&#10;0oU4O3HTrSTNh+R0GKNy/LtoF6ATjt2oQcdcUuME469TmkHCE96BrfUM7elBbe2PWkTkentTW43Y&#10;oCQvRs9KH+Y9fp60Bfm9sdfSl2svKigkTb3JoIw3vTx8vOPzHSkwDz1z04oGlcb1H+IpygnPb3FA&#10;Xmhn2jj8utA7aasaQrH5cj8aCew4HehTkHFGw7sdGoJHctjd8wpshwSp+o9qN3T+7/OnBueetBVl&#10;0EI3Afy9aVlKnPH+NGz5Ce/Wmbty9P8A69ASF3DZSZ2j/PFKpwfSgBXYcigkbzgnt6U7G1P1poP1&#10;pysN3OfrQVG1hByfYn1pBkcfwjkU7GT+tAXcaA5WG/C03e0a9f8A61B+7j3x1oxxmgm4rZzQH2+5&#10;phyDSk8dfyoE1cUIWb73ejBJzQr5I6/j2oYEA9RQVoN5DZ5FCNuY5zS4CCk+UsT+X1oGkBdc/Kaj&#10;ll285wKHl2sc9OlQTy8Yxj+tA7iTXDf3vx9qqSz5H0p88uBVG7k+Xr3paIWg28uiB830r079kv4U&#10;/wDCYeMF1y8j3afpDhkyOJpuqgf7v3j7hfWvNPC3hu68d+KbLSrNN9xeSiNR/dHcn2AyT7A19s+B&#10;PBln4A8MWul2KqsVqgDNjBlf+Jj9Tz7V8pxDmjoU/ZU3qyZu2iNYy7flz9KSQKy5U5xzTHmy33fp&#10;TtygkenX3r85lrqzLUSMn5SRyTzUupvldir90ZJ9arpOvnr3xz16VJn7QW5+97046AZ0iMxVgGyv&#10;XmrthN8k0G7HnLzn1B4pQoU9Pu9sVTtL8R3PmH7ynpjpXThcRyVVNdGaxbPlb41+Ez4N+I99bqP3&#10;Ny/2qHAwAjknH4NuH4Vy6sR/CPYV7j+2F4bjMGlatG2394bYqe4ILjH0Ib868MViPlH6Gv1/D1VU&#10;pqa6mmhOuV6VZQjFVY/lPcjvViI5bO78K6SNiZX+b+fvTkPzDvnpUaEuevOakUnfnOe9A+ZDtrFv&#10;x70pf5fQ9ab1anheMZoJFHA7fQU5kx/d+lNXj3/rSlstz/DQVZdQ+bntz2oGVfj8z3prHaeOtAOF&#10;/wDr0BKwoGB/d59elIwO78KMEKTTT15P1oFqOxkdyTTCSAeeBxT8tj8KaTgcDmldCAFSBQDjimtk&#10;KPl5HAxTWbJ/nUFWuSBuB3wKaTk+1MYgDA7cUm4huWoHZscxywP92m5yv8s1HJKADzwKry3e5vvf&#10;hUOVhWZaMu1cdD35oDAjvVGMSzv0/Gn+a1sWVuv1zmsliKblyKSuDLe5j1x6fWgsOu7H1qm93sxz&#10;3zUa6h6N+dXKpbVhtoXRLk7f8ml+0YU89K0PBvgDWviBOV0zT5ZUU/NK3yRJ9WPH4DmvR9I/ZCvZ&#10;rfdf65Z2rsBlYoDLg9xkleK5KuOo0/ikhnkzT5X+tRm5Vjt4r2qL9kS1tpVa48QTTRjhljtAjH8d&#10;5/lV6X9mDwr9mMQv9aW5K4WRvLaMNxyUCgke24H3rzanEWEhpe5KZ4XDP5gOMelSBs4zXR/Ff4dR&#10;/C+/sYvtcd2L5WZSg24KkZGDz/Ep9Oa5Q3Q/+tXpYTG08TD2lPYqz3LJfJ9fpmkMlV/tQAoW5Dqv&#10;rXYmxlkPtwvQk0q1CkuVz/KneZup9AJDgdP1pAM+/wCFMB3e9OB6t/SkIXJJHTFL8o6Hp60jNiPj&#10;t70juB/u0FdBf4h60o4XAC0gI69M08ED6+lAiJwwNOVMH7wpszhlx/DSxnac+/HFO2lyHuWYflA/&#10;SiVfM49qSFhg/wCc1JK2F3VHUa1Kco8tvpTVk8p1ZT9PanytvY1FI2V9a11sToTT3zXL7mbcxHFR&#10;h8Be2exqEMpb1x70CXA2561Eh3JS2R/UUhbHTuKYX2nrwfeo2l2qfm/Csy0T7ghOWP09KZ5nT27V&#10;XNz8uahlv1Q/eOfY1LlYqySLfnZ+9+PFNWTd9c810Xw7+DniD4mjzrG18mzY4NzOdkfvjjLY9ga7&#10;y5/Y2uLW3Vjrytcbcsq2ZZQ3+9vBI98fhXHLMcPGfs5SVybo8deXL7f09KieTYMY+au4vf2ZPGVv&#10;feXDZ293FnAmS5VV/HcQf0rtPBn7Gk9xGs2ual5Zz80Fsm5iP988Dp/dNc2KzvDUF70vuJ9okeFy&#10;T5BPeoHuMlgx+gr680n9mLwjpNusR0v7W6qA0lxIztJ74ztH4AVrD4L+FYlVP+Ef0f5RgZs42P4n&#10;FeZPi3DrZMlzR8QzzlGI9qoT3fz46H+Zr7u/4Uf4VjUyf8I7opY9P9Cj/wAKSH4P+GtNikMOi6VC&#10;zjB2WkY3fXArP/XCjf4WV7RI+ALy52DbtYnr0rMurrYM+vA4r9BLj4b6IhZv7L0/av8A07p1/Kq9&#10;l8MdGuZsyaXp/l55Jt05/Sj/AFrpbqLNIzXQ/PxbnzMjvWddvtY89a+9vj5+zd4S174Z6zfW+n2t&#10;jfafZyXENxFGqMCilgpxjcDjGD618A312MZ6j6V62BzOni4OUFY6qd3qUdSJYNj8cVkyZZ252sPb&#10;rV2/vsDg/nWY95iQ9TXROTudVOOmpuat4r1SHwE2juzHTbi4S7Zdv/LVVKg5/wB01yNs/wAv936V&#10;2l38Qli+GWoaK1uGe/mt7hJcD935XmAj8d//AI7XCRzMM4xXDLV6nREh0RNmhWK8fLbR/wDoAqyq&#10;5GOnf6VW0VvM0KxP/TtHz/wAVbRd3pUlfZ1NLQhm8j+7ww610Gqjfq8ntgfTis3whYrOXmk/5ZlQ&#10;vuSeK0tQ41af/ershojGTuyZV3L1qxarjn+H3qFFxEOKsWvJVfm69K1iluSaVogXkYznitSz4Vf4&#10;TWZajA2r+Y9a1LLhunX3reMepjJ2NG1LDPQ1ZiTI7qwP51BAmCBjvVuIfOWwcAdaDAnRMFefep0i&#10;9ue9QKCTxU0Q98/XvVct9xiNb5b609bZXPA9ue9PUfN/9enqwUd80cpNrAvy4AoI+hoyFbk1Ir5b&#10;PFV6hzMcBhd35+9NChg3bvQ7glf7o65pwXcvXr0oUbhzEh+7/jUcik5B43HNOYZA5yc0nWTI6VXL&#10;2JlZlY/MxFSQp+lNcb36d6sWw4XcccVsjHYsWQZcjaKtGPemfy9ahtxhv0OatN/q/wAOKjdlJmfd&#10;JhWx35qvGvlP169eauSjJ4zjNQbcP/vVaJ8iVBsXHSl/i+XGcdqRBj15FOCkD5fXHWoKDG1T/nig&#10;DYv8qXOD320BM4/hxSHqIP1p4bA7CkDbThvmpSdp5/CnZjVr6jS2zn36etLndwP5UD5sn2pqNkfr&#10;9aRTloKRkBc+5pF4x60E4NOC75uOx7UEXYqcjdyO2KTGX9enPrUkx3tjONp5FKjqpbd+dA3chZTm&#10;mgMv/wBenyLk/e6mkVfmP9RQNMCjbfx69Kay5bjcPWlLAH1IprOSRxgZqeUXMNYbfr2qNn5+tSN/&#10;9b6VGw5warRE7kYJH8zQhwflPFP2hx2+Wh0GPvcewqeUrYYAQG/Q05V9qGIFB5XvxRsVdPcNuT0z&#10;TXwvTOPankdfekEWT2ptA21sAGP89K6T4f8Aj2bwnelflkt5tplQ9Tjup7Hn8eM9ARzY+QUEKPfi&#10;ubE4OFeHJJEN3PpDSfE1rrlqk0My3EYGNy9QeuCOx5rQju/3I8v16g8ivnnwr441DwlLI1rKI/MA&#10;V1KhlOOmQf59a9R8B/Fyx1xPJvGhs7ruznZC/uGP3T7H8zXxOOymrh3eKujCUT0my1xZ4hHcfLJ0&#10;3Z6/WrU0+8KF4x0xWIYxINwzlhkE9CPY+lS2+oS2i4RlZlzwfSvGu09SZRNrT75o28qRcqfun0NT&#10;TFWVl27V7Gse31pshZNozxuA6VYk1SSzwpVZFbn3xVxkTqti4syyRLFMQrL91j3FQXVrzgbWyO1V&#10;NR1mCz02S7vGW2tY+WlkOFX/AD+teXeMP2mbPTNy6LbveSDI82bKQnpjA+8f0rsp4erP4YjXMery&#10;XEgj2NnC9GNeY/FT9pfTvBkclrpOzUNQHyswP7mE+5H3j7D8+1eM+Ovi3r3jMyLdX0q28jA+RGdk&#10;a9OMd+ncmuQ2s4z1avfwORt+/W+43jT7lvxJ4kvvGmuS31/NJd3EvJd26D0HoB6UWlvx2wKrwW5O&#10;Dt/LtWjbw4P+eK+po0owilE0n3RLbxkgbf8A9VaVsm1Kr2sYI7/lV6CPavH8PNayiQOVdoXHSlB2&#10;n9aUjd/h607JB6fpUDG5wO1BGBk88flTjyOaFSjYCMpgcH2puMcj8amPyt/Ko2XJ7Y+lAWK8659e&#10;vrVdk2GrUnftVeUA5PAz7VEgR93fs66Ta2HwM8O3Me0RyWSZx3bHP65/WugGgw+dJPLJ8rHIB718&#10;4/scfErWn0zVPD7zC40u3VZIEYEyQyOx4U54U4YkevTqa+itGtHt9K8maRpmkYZycgden41+f4zL&#10;Z060pze7NKrptFmOCGEMq8g+p60wTQqj8IGyRVe7gkhAXcxX+VRlFEa/NzyTxWHLqcZI8iqGK7VX&#10;ucdao3v7wZ+YBuuO1XvszFN/DK1NaDdBtKDcTy2e1Etifmc7qUM21WjZzjqPWs1oVujk/LJ/td66&#10;q5tcqAi7eMkjvVefR4Z8ZXB6ccVzyhcnU5Oa1a2f5m6dqkghacZYY29vSugurNYW27N646HnFV5t&#10;NjT5kYD1BNc/K0Blz26q68KykZXimpp8cpLFI8kdNtXGgYq25S3HJHQURAyOAsbn6jpTuw1KL6Sr&#10;SAoiqPYdKtW9izvjbvx0JFaEenS7cNtB/pWF8R/iTpPwo0X7XqNxmRv9VCg3SzHsAP69KqjQqVpc&#10;lNXHFu+hf1OG10yye6nWFEhBd2YAKoHOTXw54yuo9e8b6xeQ/NDdXk0sbdmVnJH6Guw+KXx11z4r&#10;3ksbyNY6WzHZaQvwR/tn+M/Xj0Fcfb2oHbjrX3uS5V9VhzT+JnRTuhlrB5S9j/Or0MA/H6c1Jb2w&#10;3nK5qzHBsH3fbmve6C1bGwQ/h/WrKr+7+ntTVHy5HrUn3sZ//VQVyh1H94UqgBsKOfelVevr6Vat&#10;bTzWHGOe9AbEcREbfKCW+lWLa0kuHGQVUe1XbLTFLc7frVtwIRj2qZW6B0uUHxaJtXt1qowL9+/p&#10;V64i88E1X+zYJBzRzLqSRCP60xx5h/2farEqeSmP4jUaoIo8D+VNBqMMOw9cVFNuwf51JI5x9OBS&#10;MALfzNy53bdvORUFxINjPJz8uO3rXXfCH4Y3XxW8WrZpIsNtbr5lxKRnYmQOPUnsK5Xzc4zkn+tf&#10;Vf7OPgKHwj8P7e4VQ13qka3Esnqp5QD2AOfqTXzvEGZSw1DlhvIUnbQ6zw/4Vt/C2j2un2K+Xa2o&#10;2oCefUknuSeau6xptvfWk0MyrNHMpVkYZVh3BpZZ8NgfebipYkNw5ZuF/pX5h7STlzN6mF7bHhv/&#10;AAwz4Xl1trye81RoWkLi2DqFUHoucZOP8+teueGNBs/CWkQ2NjbrbWtqnlxRr0Rc/wBTk57k5rSu&#10;l8vcOVHY1VVhJOI+metdWIxlarHlqSuhczejNC2mz8zfX6029bzzuxxnPHenxxKEAxhV6c0ELlVx&#10;65NcClqUZ0kC3D5+XavJ9qyb3TPOlbI+XOK3jD8zevTp2qvLD5Y+98ufzrojMz2INH0ze/lL0k46&#10;Vr3FulswWPnbgZqraq1qdzDazDAHtU3mbx0/GiTL5tCa1j55Hv8AWrluFQA8qKpQyZI9BxVlefU8&#10;du1YuN2LmZ8u/t02mzx/YzKSxmtVY8Y2/Mygf+O143ZT7WX1719N/tvqn/CBaduVd32hsNjkYH/6&#10;6+XbUkt/M1+q8K1nPBKPY0vpY2FUbVzuxmnt1FQ28gMdStJ8619X0JHxL8zcH6UMN7GiBuecn3qS&#10;OANhv0oL3RA6Y7ZOaXbz9373erTWm4d/WnNCFT1J71D3FyvoUv5+lJjI/HmrCrndt/h5qF1ycUg1&#10;W43/AA4pq/dx0p2zI/CmgjDYoDmB+DioXOG6f/WpzEFetRudvXmiyBeZHIcnqeoqBvmce/8AOpWb&#10;PanWMJub6KPb/rGC/XJxXPWvGDZtHVpH1x8FfCjWnwy0+3W6uoS9upZeCuSMng/Wqnibw9qWkXjN&#10;50EsbfdLIV/lXQeCb8WOlyR7h5dpAqgAdWAP+FaMmo/2itvbXUCN9ojLtg/dAx/jX5fXw6rJqa1O&#10;zH4NVY2R5tJ4hks7fzGgSSNWCM0MmcHOOh96v2+rKE3SQ3EanjJTcB+VXbz4ZNbWVtFBcRT+ZdBi&#10;FPbJb+lJpnhjUdG0r/TIvL3SEgbs5yeK8uplrir2ufN1MBUg7tCWur2szKouI15xhvlP60+Wfztc&#10;TayMkMZYYPcmrD6FcFW3W27y/vDGdtZzpHZ3gj8pY5XHAC7SR/k1xSoSitmiYxcFqmP8QXrtbrGj&#10;fLu3kdfYdxWXpunxXrSNNHu+bAJyGH8jV6XTVmlLCSaNiMEA7l/I1RujJoYCxzK3mHhPIyT+RFbU&#10;5vk5E9S3UvC3U1LS2Fsu1XkZM9GbcBVgLuf5RgVhQ+JphciPyYZV2B94k28HI71fi1SQSDda3C84&#10;4G7+VckqM3L3jh9nLmszqtKC22n5P3m5rg/2rr/+zvg00bbf9MuYUGOpG7Jz/ntXaSanbQWkEckn&#10;luecOjKf1FeV/to6mq+GdDhjkV1muXb5WzgBMD9TX1+T0W68In0OEi4w17Hz7b4Jz/M1eiOF75qr&#10;aIMEkHrmtS3bdasohQp2Y9RX6QnYrchh6VMvB6//AF6hkPkD+7j2prXyxr1+arWhLlqX4dp6so+v&#10;apYR5h27t3qM9KxZb9ivy/xdcd6ks9VeKTb045qb30uBvrZxorMwLbeu3oPxqCe5zkrGqKves+Tx&#10;F5KYHHueaj0WHUvGmsw2dlDNdXE7hURRnNTUqqnHmm7Ip2LUl35zhU+ZiccCvUfhp+yTrfjzSxqF&#10;/cR6PbzJugEq7nm9Djqq+569gRXpf7O37MNv4ISHVtaRptaVt8cW7MVsMcDj7zdfUDPrzXtUFupY&#10;/wAXavgs44tnGXs8J95nZXuj4V+I3wz1b4X6/Jp99bsvG6ORfmWRfUH/ACa5+NpuCY5MEdhX6GTx&#10;wkgNGjY7lc1XvNJsry3Ky2drOndXiVlPfoRWVHjicYqNSF33DQ/Pv7WYgu7I7gGrEF4Hr6/8d/s6&#10;+EvG9k6f2bBptxxtntFEbJznp0OfcV8nfEzwLN8L/G99pEkonFuQyuD95WGQcduD07V9Nk/E1DGy&#10;9ntInlsVg2T/ALVPRgWPp3xWUuoZPXn2qaC+yf519JqU0aG/hfX+lWbacOoQDcenIqjHfbvmx/s5&#10;pY7jYRtPP8q01JuluWZ4jC2G6ZzR1b27U6SUy26t95gahEnv7UK99Ql5FrTbZbi5CSeZkghNv97t&#10;+tbXi7wXqHw/1S3t75YVmlhW4VY3DgA+vvxXOq5hIarQvJLuTzJJJJGwF3MckiiXNzabEqUUtdyZ&#10;ny27HX07U08k0KmFok4XHT60c2o9yqDuypXOT+dMRck/kMVNM2cf7PSoMMrfT9a03Erj49y+349a&#10;eGwfl9aiEmDQj9PrWZV9NRW64Xmmktnnp60KfLOfegt83rQF0AG4Hv1p8TiFv9rsc1GGHX9KUqwO&#10;7t0zRqMHctLuyx7mk6HG3pR5mw//AF6C+ep2+1Vykcwp4P8AKhjubjPTk0iEbf8APNOWVm//AFUu&#10;Vl3vuN27vUf0of7+MZ4pGlwfvdevvTlkxjHp6UhACV/OgN8v40Fjjvk98U1uAexqrBccJGYleg9u&#10;aB937xP0FR42mnCVok+p/KkAv3Vye3TjrScN79+tNL4yM7qNwBpxAcFCHmnHK8801X56c+uavS+J&#10;5mtmhVYY/MQRttQAsoxgfoKjXoPpcokEDjpRnFI3zL9PekbketMSkhztu4x9KXDEfNTWXZ6jmk8x&#10;QG/xoHqxc8evrSng/NTGO4ULjHegWw9W+X/Cmu+D+FIH5/nSE5/DtmgSdxwPyk57U3pSeZgc8LSh&#10;uKB3uPVfx+lJnORzj0pofee22gNnIz9PagA5G7A6dqUNtyKGHy/eye+KZux/U0AO37ZKXPz0zf8A&#10;N6fWggt0zigLhvJP4005DUjMR3+lMY7lyM0ANmcqrfWqs0vPJPTipJZd1U5pmbI+X2xQPToMkl3L&#10;x+NUbubczL6fpUtzKQSTUeh6NdeKNdtrCzRprq8kWONB78Vz1qihFyYReup7v+xV4C3/ANoeIpoS&#10;GOLS0ZhxjrIR/wCOj8/w9/lC+WecfSsvwR4XtvBfhaw0m1UrHYxBc5++3VifqST+NabP8v8AiK/K&#10;MxxUsRXdR/IiW4iDI+nIPoaJD68f1qOaYkLt+X8aiaVsZb15rg5WZXZOhBhkG0c4Wpo18se1QqQk&#10;KOON2Tg0u8y/e+6PSpL0JfMVkbs3tWfewK8+5AuWGD71a+07Y9uBt6471UnuNr7sY46UDvfY8u/a&#10;0eR/h3ppbJEeoBfp8khr59Tk/wAPNfWnj7wlZ/Efw6+l3qyRru82F1OGikAIDe/U8e9fJtxbta3U&#10;kfB8tipYdODiv07hzEOthUn9nQ1j5kkA+Y81YjOFH86qwjBH8/WrSfKfwxX0XKw5iRFye9SpwPrU&#10;YXAzn9KehZT/ACquUkeE6fnShcHPPB6U3n/exShW60coXQ8tgcNijcxOPT1puDj5RnpQ6kc4o5WA&#10;89c53expGPtTQMD8OfrSE7uM96EglqLH97FOLLnt/jVpZLRNMdTHIbhsFWzwuDz+lUW3E5+9zzUj&#10;5rIV2Ab061GWwN3b60shI6//AKqqu7CgRK02VqOS5/4D7mq8s3HeqdzdFM89KmQal6TUFT6n3qrd&#10;avz15/nWTPev82T8x4HFe/8A7O37PA0yzh8QeIrVZbmbD2drKMiJcffdfU5BAPT69PNx2Np4anzz&#10;Hz2PMvDnw28SeK4TJZaTdvDgHzXXy0IPQgtgH8K77wb+zRLIVuNauljUDP2eA7mJ44LdB+GfY17z&#10;MzXKBG+6vTjgVDdWwV/3eAFHNfDY7P61bSDsiOY4zRfh/pXh5JBbWNvHxgOyb2P/AAJsn+lYfxF+&#10;DbfEbS/9Bit7fVLcZhkI2K655RsfUkHHB9ia9JWyWNVH3y3NXLVfIX5du5uCa8ajjKlOoqieqFzM&#10;+efB37JOtajeBtevIdNt15KRMJpH/LgfXOfavYvCfwU8MeD7VY4dLtbmRRkzXcYmdj/wLgfgBXTt&#10;umHA3FfyFTRWLySfMyov9K68RnGIq/FISk0Bf7PaiGJVSNTwE+UVAQEG3cXOe/rVww+UWUc57mq8&#10;8LMRt4rzZVJS1kwT11ZUnDNL0+ZuPYVFfWzH5YzuYj5iKvCHyAA3LHqakjtlDKyr8o61nbqVdWuj&#10;xP4w/BTxJ8SvE1vNYtZ/YrODaomlKsJCSWPQ9QF/KuXg/ZO8XTYO7S19czt/8TX1BGQm4L8u7mmy&#10;yLGjKPTPWvdweeVMNS9lTSK9oj510f8AY71y5G691LT7YZ/gZpGx7DA9u9T6v+yFf2enySWWr295&#10;PGCRD5JTfjsDkjP1/MV72138uF49cdKkSTzUCrhfrVPiLF3vcnmPiO4ZrG7khkXbJCxVlPXI4NOS&#10;6U//AF6+oPif+zLpPxEkkvLaQafqknVwu6OY+rDrn3H5GvH/ABV+yn4p8Nl5IbddShjP3rV/MJGM&#10;524De3ANfTYHiLDVYJVHZmntFbQ4JZstgdM09WOMZIUdabqWg6hos3l3drNA3TDoVI/A1CJfl619&#10;BTrU6msHcz5r7FtZAHwfvetKX+XrVYHI61LnyxnHOcAZrbQpNkgl3H/do87J/DPSmBNvXr2xRsJw&#10;2e9GgD2dWP6GnxHjO7rUWPnzg/SnenrRfsBahkC/yokk9/pUMU2D2P40TThTxz7Vn1KiNmfHOB15&#10;quXw3H0NNnuNpIyfbFVpbxQeetVz6EWfQnnn2n5fSq73mD/FW58PvAOqfFLWTa6XatceUMzPnbHE&#10;v+0x4H9e2a+kPAn7OHhnwhpPl31nBq14R+9kmXdGD6KnTHuefp0rw8wz7D4WShLVhez1PlF7z/aq&#10;vNqioeo/E12n7Tnw/t/hr40jbT4/J03UIzLDHnIjYHDKD+R/GvOfDmh33jrXIbGxikmmmcIAvVs1&#10;2LMKLpe3voacxqeHtP1Dxpr0On6ZbvdXFwdqovb3J7AetfRnw0/Y907R7yO81yb+1Jlw/kAbIEP8&#10;2x74B9K6j4EfBSz+EegbSsU2qXC5uLjGcf7Cn0H6nn0FegRyEDrjAx618TmXEdSo3CjoiJTfQjt7&#10;CDTLSG3toooIYgFRI1CqoHYDsKRRvlO7+GmPO0vQ9utEAbP3q+VdWTfM2ZxelmXH8uKRdv3cZwfW&#10;lkcyHK5z147VVXOfUjjNTIWQnnv19KiUpS3DQe0uw5z9KMq7Zb+VNmO/afTmmzSbbbdknPHWo5Q5&#10;/IbcT75vvfLjiqdw3muo7D1NSSqqR7t3XtmqtzcsTtRdvqwFbRgrj5bklxbL8vZQOcd6hkRXjZV+&#10;VfWgR7mILZ445q0I44rBpG+UKm5voOa3p0+eSgirtbHkn7X/AMWIvhp8H7qy4kvNcVrWGPP8JHzM&#10;fYD+Yr4CvnwOR1/SvWP2rvis3xV+J91NHIW0/TybW1/usAfmcfU/oBXktyMZ/wAa/SMrwaw+HUHu&#10;ejTVlYyr3lKzn5OPf1rT1Bev51QZNo7HdxXVKN9Trg7DdT/eWaeqr+PWsnO3vWterus1/wB01lRt&#10;kd65am50wbsRaHzoNj720fb/AGBVxPx61V0Jt3h2w6/8e0X/AKAKtRvgc1AkbGgSMbuFeSC4OM4z&#10;W5qykavcez44rB8PDN9F7MK6DVRs1qf+L5q7KexjLcmgQlA34YqxbITJVeNwE/x7VYtG2yLtzWkY&#10;siTNS3BwOetaVrH8ufzOKzbSTL8fNzWpBL9fSupIxlZGlbDJH4dDVlG8l2A/GqUDMoBH0+tSAsJM&#10;mtOVmPP2NKMqE45/CpljyfwrOjeQH723PHNWEdii9d3ej2ZPMW1Zc/pT/u/0qod7Abe1PAkx1PPp&#10;VezQe07lssrD05z+NAYEdy3aqwVgc/dpQWXv9KXIyXURYX7/AGOeac0o49hVfzGDevemqWIztb6e&#10;lXyhzroXBKBjOffHegzLyOarL5nzfKfr604b2GNpB/nVRiS5LqPZNu0n8MVPCvT+VQqmX5X8atRp&#10;t9jVcvYzepZtEAlAzyatsgC/KRVW3XnPf8qt9Uz2x0rOW5pHYozLg4z2quRtNXJkz9Paq7Q8+nOQ&#10;a0S0sTK+4qv7jNIZN3p+NMaJt23tS+W2eBz70cocxIsuBz9KGkw2Ow/WowHx905o8tmb7vejlK9p&#10;bQkEm40Kc9fqfeoyjA8fep3ls/ajlDnuSOwIH8Xam78glvx7UeU34H3prQuTwPvVPJcOZDt21ef5&#10;0RSbAdvftikWJs7dv0prRsp4qeUnmY5n4G3rSGTyz1/IU0wtn1NAVhkdefWq5bCv3H7gT9aTzWHH&#10;4U0Q5+g5NDISCO1Atdx2/BpolbP05pgRtuPm+WkhjkuJFSONpGc8KoyT9KiVkrscZdBzvg8c96aJ&#10;Bn2r0zwD+x946+INrb3EenLp9jcYInvH8vKnnO0ZbHPpXrmk/wDBMlrjSGa68TbL7ZnZHa7owcep&#10;YHH4V4mK4iy/Dy5Z1FfyNVTnLY+VWkwcCkB/vde1b3xW+GuofCHxzeaHqSnzrVvkcD5ZUPKuPqPy&#10;6VgLlgK9ihVhVgpwd0zLVOzDJO70XmhW4Y49M09YWkX+WO9Ktow5/DmtuVCU+40tsFEgAC1IlpvC&#10;gj8qcLFivzDv09KrlRXMQnJ9lB/MU4cj1FSGzbZyvfj2qX7I2B8v4VLiTzFfaRT0izz+RqcWZkNK&#10;tq2DxR7NPcfMXvD3jXVfC7f6DfXFupOSgf5W+qng/iDXWWv7QGrRp/pFtY3Ld22GN2OMfwkAev3a&#10;4cWjYHGPWhrZkHyg5/PFcdbK8NV1lETkmd5P+0NqEqLt06zXjkl2o/4aM1iC1kRbWyViMKTubafx&#10;P6dK4M2jtn0+lAtGJxtrljkeFjLmsToWPFnirU/Glz52o3k1wy/dUnCR+yqOB+ArAuLXH9MGtc2r&#10;9P4famvp7Y5HSvUVGCVkXGSOdvLPHY4/lVX7Dj1966eXSiwPpULaL82VzT5bFcyMiC02fL27Vaht&#10;cnuR6GtH+yW/hHb8qVbAp1GKu3UUpWIUhAHfjtU4+RP0p4sGX8+vrT0s2Ht9aLX6i5iLPH09qcjh&#10;sf5xUq2bf/qpRZNjNHKh8xCTk0dDUn2JhQLNj8350OIcxDnIprvvPORVyDTgx3SfdweBxVeSxYtx&#10;SUUHMVJJAAeflxVZ2Dew7Zq41l1Hqc0x7DBJ/OplHUV+p9C/sLaLb/2PrWpMoadZ1hBJzkBQR+W4&#10;19AJeeayqvyha8N/YjAg8D61H8u5rzd/5DUf5+lezKvln+JcjAz3NfC51UksS09jOcjU89bobh8w&#10;5yKp3cMU7bmbaO+Kp2k7CRlXpVoOsyPuZQx5wK8zmTJ3RE5kitf3bFljI+91xTLfWxONmO2M+3rT&#10;AhSWQHjnP1FVWPkv2xjv1FYX1DdGiblSNyurqKr3F7Gin51X2NVbeZbedV/hcZNSG3hmk3fL83NV&#10;a5JVbV8k7VaQdOKh+zT6g5baYVJzk9a0Gi8j/VgdeeO1TNKrDLenFZSiK9islqtlaeWmS3ct1NPD&#10;sqbmwNvPNKzeYOu3b1zXin7TP7Qc3hBv7D0aRP7TkXM833vsynoB/tHrz0GD3rrwWBniJqK2KXvG&#10;l+0D+0pD8ObVrHTfLuNZnUhVblbYf32H8h3r5f1zxBqHjDVmvtUvJr66f+OU5wOwHYDrwMDmm/ZZ&#10;L64e4mkaWaZi7uxyzseSSatQ2IHBz+Ar73A5fRw8bQRtGyK8MOW9D2q1Hb7hyOntViDT+c1NHZ5P&#10;HXvXpKyAhEe0cVIvIFTx2WWP8Qp/2HPA/lRp1J5myunB/lz0p27JypJ759KsCxz0U9a0NL8PfaG8&#10;x/u1Wg+Yq6bZNO24qcE9a1LeyEX4etXl08RAKOFFSNb7axlK4XZXC7AP7tRzR7xxVprc7eemPypF&#10;tFUD60SHqUGjDEbfSmzOtrGx/i9K0Daryf1rJ1GLzX/2QcYAo0e4FOefzDu53dhUYk9SKfPZ4Yf4&#10;UxrXA/map2J5huWnRimPlHryaqm55O7t1qSVcL8w/Kq40q8ntmuEtpjbr1k2/Lx156VhUqRgrzdi&#10;0bXgnRJvGPi3T9NjZUe7mWNWP3Rk9TX2tp1mulabb2sbM0NrEsQZupCgAV8y/sY6Oup/E64upIy4&#10;sbR2Vj0RiQv8ifzr6lcKwbnPYV+bcUYpVMTyJ6Iio23oVPKE8+7pt4Iq0oWOLdx61HDF5bEr0z0q&#10;UxtKjYHyjvXzUZERaW5nahO07fL0z1qO1HIPpVieLDjjJ71DEGF2qr91uoFOTXQhtN6F8PmLJ/Sp&#10;IoWmyVOR1PtSrZtwFH/1qRpPJcqRzUx31KjcilAXd3zUIjIUyT/dU8D+9ViKZWvArYKp8x9qq6lO&#10;1xuyMbumOwrblVrikrK4st6Lls/xdB7ClZvLk69fTvWaI3jm4z9MVoWrb1/ecbccGsZXFHUtIVjX&#10;I/WrMfIHP5VSjH49xzVq3GV9/XFEY3ZXKfOf7cXjJrrVbPRFVfKtgJ3c/eLMOnXoBj8TXgdpCTj8&#10;s16J+1hq8eqfGTVPJbdsaOMkEcMsaKf1BrgrNdq8/lX61w9R9ngorvqaWVy3BwMY+971YAGAcfl2&#10;qGIbv8KsWwz1yVr6JbBbsNDlCuasRysPf+lHljacL7ZqRITn5umapyViRpuCvbJ/lStcsFy1PMYH&#10;3v0pjxjvU8wXaGJJuU/LweSaieTc1TrF8vb6U0xbfpRzIrUqswl6bse1O8sEe9TELnpn6Uj7UGD+&#10;FS5IOVlZ4ztP1qF4sH1+lakulzJHC3kyMLrmLaM7xnHA/A1paV8KvEmuIWstF1C4Ud1gYr+eK462&#10;OoU/jkl8ws09Tl/L/LP60gTy3VlZgynII4wa9Z8H/skeKPE0itfQrpFseS9wfnx7IOc/XFbXxL/Y&#10;9k8EeEptT03UW1JrMb5omiEbBe5HJzjj/wCvXny4hwPtFS5rt/cVrujzXw98WvEGgxTIuoXU0Uib&#10;QjtuAPYnPt2rsvDv7VV5aMrajpv2hlTYJbeXaSP90jFeXiRQu3B96k8pSPfrXRVyvDVdXH7johia&#10;kep7bpX7VmjpcW2+3voFt84LxK3XvkH+lb17+0n4ZexhEuqRSg3IkZVR9ygc4Ix9K+dHt1Kn5c9z&#10;7U1LFWH3a4ZZDR+y2jT65Lqj6ksPilofiNbxrXVIfMuyqoqyDO3AHTPua6CeaC6vpJllhlS1tdqk&#10;gHJOTx+Ar49g06Mybn2jn6VqQeL9U0rEen6heWsOPurKdv5HiuKrw/P7EvvLWKg178T6oGhwaiun&#10;xxzR7vKZ5Tn5nwB/U1k3fga61KKOdZltpN8iR8bt6njgZ68Zr5zs/iZ4msrtZV1i7Z1ztLYIx6Hi&#10;ui0f9pDxXpLQiSW1uFgOVV49vqDyD71wz4fqp3sjJ08NUd2rHqH/AAr29eWaO3VnWGaJMsMDaoya&#10;6rR7ddOuzujZpI13NuHArg/Df7TWn3ul7dQF5Z3EkgeQoglRj145z27it9vjBoOvtNJHq1rH5yhA&#10;JVaMgge4x3rzqmWyi7uD0Jjl9K/NFnZ3IjEkckzqyy/MgP514D+15qdvdTaDGibdolf7uO4Ga9Vu&#10;fH+m3t4tvFeafNJFFgDzxwSf8BXiX7Rl+t74qs41/eJZWixkj7quSWPt6V6mU0JKum0dFSmoQ0PM&#10;1BHp16VKb8IhGT0xxUEzMJjt6N2rQ8D+DL74h+KrbS7GLdNM4DMTgIvcn2r6yrXhTg5zeiOFh4S8&#10;Hax8RdXWz0q1mu5mOMJ0X6k8Ae5r17wz+xhcW9tHNr2o+S3BaC1USsB3UuTtzjPIBHTrXs3wj+FN&#10;n8L/AA41jZOzSStvnn2hWmYcD6KBnA9z611Utn+79V9+9fn+ZcUYic3Ci7RM+bojyfw/8C/B3hjL&#10;RaHJqUy8rJfTlyvTqF2qfxHevNf2t9OtLG+0i6tdNsbEzQyRv9mhEIcqV6quB0bGcc19KXOlYH7m&#10;M7n5JNct4/8A2fbD4qRWP9oTXELWMu8GHqynG9efXA57Y79K87C5rVjXVWpJu3mHPK2p8tfB74Pa&#10;l8XvEcNrbo0NqhBuZiOIUzyeSMn0Gcmvsj4W/B7RfhfpRt9LtwrsAJp5BmWcjuT2Gew4/nWp4K+H&#10;en+BNDSx0y3W2tY2LYzksx6knrnoPwFajsLX5d3y9/elm2dVsXK17R7EqV0SeYIXB9ac85jjZvxq&#10;vCWlf/GofEMv2XS5Ou7BxXgu7BANahJLbvMJ4Ip41h7mMqo2r1ArlNMLxIiSK2W5rSgvCsqquV7c&#10;VlUpNbGqRqOcc7ua+Q/2rLS+t/i5ezXUe2G6SNon2/fUIB19jkfhX1xtyjMx2jA5NfO/7b1pc3F3&#10;otwsebaON03hSdpDZ57fxCvf4UrKnjkpW17ild7HgqpggVIsbHgfyotX3nDfeHFW448g+n86/ZI1&#10;E1dGfKyJFKjgtt9KuQoTHn8zUar8tTQnZ8uapT7BbuWrK7a1B/rVh4BeQNIvEgPK1UXr+NX9NnaO&#10;RVUZ3cdOtHMHLfQqqmOMZqaNc9sfjVi7jWK5baP4s4xTEGDjNVzKwcth69qc/K/zpEUqDnoOaTPO&#10;Ki63AiNuePr+VRvaEj9eKtt8woC7e9XzkuJS+zbetL9mYnGDVp0wOooUYFS6iC3cpPb4Pc0rWpB/&#10;rVzqaMDFNVEVyopi2YgUNCwB54q4VoPXp+FPmuFuiKa2jNTvspA681axkfhTivy0OVieVFUWOe/Q&#10;Un2Rlb9OKt4yvr600nihSbDlKz2fPtSC0b12/wBatY45/Kl24X7tVzMOVFX7MQOuP60n2P3x9atY&#10;yaeqe1S5WDlKgsskc+1J9hJP4dqt7fm20mzDfrRzD5Solrub196a9tj+9nrVwDDd/rQB196OcXKi&#10;qllj1/wpDa4OKt45psi7j71PMyiobNdvpSG1CH733verZGDSEnGT29aOZhyorC23njn3NIbQGp2O&#10;OvpSjC+ntU+0K5Utyv8AZ/8A6/FAttp461NKME/Nu9OKaW3A1XMw0IvJ5560hh6frT2myOfc0hl4&#10;6j2pcxEktxghVlyc+xpUgUr8ver2meGtU8RD/QdPvLzacZhiLAfiOK1tQ+FXibwppceo3mk3Vray&#10;9HZAdvHcfw/jjpXPUx1GE+SUlcuMW9jnTBjb16UGzCmpiwx8vryaPMx3GK6faByIh8gD884oMHbB&#10;+tTB9zf3jmh24/wo5mRyldrbggD/AOvQ0Ax6+lTfePHympGjjFvIzSfvMgKoHBHf+lHMXbQomLnj&#10;t7VHNGqf56VMwGzr1qGZh2yKq5FirJFk4qncLsPzA/jxirk8u3LDnHSqN1deY2WO71z2rOTtqO3U&#10;oXceWx/Svc/2PPhQ5nk8WXsYWFVMFiGHzOejP9Byv1z6V5b8N/ArfEjx3puirL5H26TEsn9yNVLu&#10;R77VOPU4r7I0+0tfD+m29jZx+VaWaCGJB2VRgfyr5PiLMOSl7KO7FLYmE252XoD700JhTjp3pIDk&#10;M+0daNxc8rj2Pevg0n0MugjRADhx1z0pkjbm5/XvSTNukUfw4otCXuFXPPfPars+pRYEYLd9uMUu&#10;3BJ79aFIiDEkepAqO6kLJxn0AHeo6gRN+8fao60wyGNcEZp8cbiLgnnk89KEtQx+Y5wPzquboJaH&#10;M+NfiJpvgWGa4vLmNbhYiYbYNmSYnOMD0z1J4H6V8vOjTTO7Y3SMXOBxk9a7r9od45fircqrMzRQ&#10;xIwJzsO3OP1z+NcdFHyuR9a/UMko+ywsUuupv5jbeAIV79+RU0dv8vSnInbv3qaMf3hjn0r2kSRp&#10;Hu/GnLb/AD/4VMFz9OlOAycfyFO5XKt2Ri3z8ufwzToIFD/U/nUyIAMY9+TQBk/4Uua+hOhJrtpD&#10;FqMjQx7IWOUXrt9qrC3AX/Gug8PeGn8WWF1HAyC5s4mnCO2DKo6ge/U1iFeeKhVFt2KlG2pXNspx&#10;/Omy2wQ+nrUxTBqN2xz24q+gtCPyVQf0qEgAY5XvmpnHPJ/Oq8x+X9eDUqXcVrjZuF45/HpVWblM&#10;bvwqSab6ccCqN1ciMsR81O4lGxHcN2XJ9BWbez8N6gdKsXN22zj616P+zH8Gbf4ha7Jq2q/Ppuny&#10;Dbb/APPzKAGCn/ZGRkd+nrXBjsdDD03Um9Bl/wDZe+AM3iXVofEGs2u3S7U7raKVcfapOx2kcoOv&#10;ucdRmvpKSJmfdngjAGOgoWXEeyNBHGB8oUYCiiNWaP5t3SvzHNM0ni6vN06Izk7kMlsc8AnnnFMa&#10;22gljx9autCG+o5qvO/muI1X5s/lXl82gFeSM7VKqW/CpoNNIbdJxnsKu2yLCirj7vWnyt81HMnq&#10;IhQKse1QOv50CXLf1qR4veoJtsCHnAo5hSv0FmYI4ZRnjv3qlJcb5wW+XHbPFEk7XbKsX0z2q7a6&#10;Mvkrv+Zv4vc0JaahylM3W7b8vDcDFSRTPgsqNtzjp0rRFimcBduP0pVjwu0Y5/Si66BaxTSCaRGZ&#10;flOOc019PkcElhz1rSjjCqvP3jj605LfzFdffnNHMUZcemqqNuZvrmpIrAKQ2auS2vl993vin/Zw&#10;gXuanmXQBkYkjKnn0qZLjZj71I3yKD1P8qRbjaR0IJqbdSfkGoaVa69ZtBe28F3DJ95Jow6t+BGK&#10;8z8e/smeHfESSSabv0e6dtw2fPEfUbc5H4EY9K9MErs+5fun0NCzEbiRjmujD4ytRd4SaHzWPk3x&#10;x+zx4m8AQSXElqLyzj5ae2beoHrjhh9SMe9cbG2Dtbdn+VfdEE24jccen+FcD8Wf2dtH8frJcW6L&#10;p2pN8xuYUHz/AO+vQ/Xg+9fXZXxOpS9niPvNY1H1PlkYLLz+JpS4De4rb+IPwu1f4aXix30Qe3kb&#10;EVxHkxye3PIPsf1rmzPtHU8V9lTkpK6Zq46XLBlBB/lTS+Dlc/41Xa5GOPofeq73OevH41pykblx&#10;ptpPPzfpVWe9247N9ahkvFXJz1FZ13f7i3zClzK2oalm9vtnBb9a3vhH8Mb74weKVsbZmt7WEeZc&#10;XBXKxJ/Vj2H9ATWb8Lfhxf8Axc8Xx6ZZ/JGv7yeZh8sMY6k/0HevsTwP4Ksfh54bttN06Pbb24yz&#10;kfPK3dmPqf0GB0r5jOs6VBezh8REppbFzwR4P034deHY9P0m3WCFcF26vM3Qsx7k4rTUrPbuD1zm&#10;ovlA5p8IMobb9PWvzutUnUm5Td2zM474pfCDT/izpCWeoRlljYmORG2yREjGVPr9QR6iq3wl/Zv0&#10;X4QzSXVo1xdXjAqks+P3SnsAABn3/lXe+R5L/N+IqSSTPX7vYYro+t1fZeyvoPmdrELDYi+/U02N&#10;jLKVP406STztoUdODilSBYzhV256muXfcnUljhz02rSrbbU/HnPapVi8of0pyhT1+UVnJtPQrTqQ&#10;kLH93n60uDtzxz1GaWVAqZPGe9Q/My+3rVa9Q5QWQ+a2Se3bpTpnDR+u7gCmypuXI/Km/dVeOlNJ&#10;INSK5jLN8x/D0pBa5b+E47U6Sf5m3N36DtSb9iH7uasI6sieXy5doHzCvJP2uvjh/wAKz8CtpttJ&#10;/wATbWEZIwDzCnRnP9PfHoa9Q8Q6vDoulT31wwjgtY2mlYfwqoyf5GvgT41/Eaf4qePr/WJsxrMw&#10;SCItkQxj7q/4+pJr6XhzAqrW9pLZHVRim9Thb0EjjOPWs26TLt9OK1rlf3Z7/wBazL+M7u3TtX3k&#10;ttDuUUtUZl1EM/4VnvFxjb+Nas8Of5VSk+QNiuaSNY7E1z4da48LLcW4kllXeZUUf6pBj5j9ScVy&#10;0Y2j+dek+CtU0+38K61DeMySTWUscLA/ek+UqPxwR+NecgcnH41x1NGdcXZEPhlC3hjTc5/49Yuv&#10;+4KuCPG3+tWfDlvG3hHTGUD/AI84T0/2BSTRfuVI6bjRFXdiUy94VRhqkJ5+8BwK6DU7SWXV5vLj&#10;kfc2chetfRn7H3gPRNV+DNrfXGm2tzeNcSrJLJGGPB9/bFeoeC9M0bX9MF1b6XbRwMzBDs+8ASM/&#10;pXdHkjozn1vY+LdO8LalqOBDZXknPGIic1qSeDNQ0NI3vbO4t1m4QyKV3fSvsrT5bWz8YQ6atpb7&#10;ZomkjITnKkZH61wP7ZtiqaPojLCq7XlAKgADhf8ACtI1ItpJGc4yR8+2Nnt69MVqWlr8oOeo9Kr2&#10;oyq/TvWnD8p/DvXTFGNTUlt7UFR19jViCzyexNLatlMNxz+VW4rbuSMd6vUwSY1LUOD8q/jU0dku&#10;8f5FOijAHSrCKAB70c1inG42C12DoCPTFXDY28sLNko/92ovmAxnnpTiMcgVLkLTZkAtA/UfrTvs&#10;qbhtX5vSpD8nZumKPNUc/wAu9HN2J0GG0Xv/ABc0nkJuI684q3pWl3muzGOxs7i8kUfdhjLkflXp&#10;vhT9jjxbr8ayXi2ukwv94zSbpAOP4Vzz7HFcOIzXD4dfvZpBvsjznUNe+3eGdO00wxqunvM4Yfek&#10;MhU8/TbxVAQpnGOle6Xn7CutQ2DyWusadcTKCRG4aPPXocHvj0rzDxt8IvEnw8Z21LSbyOFes6L5&#10;kR/4GuRWGDzzB1ny0pq4Sj3OdEC7uOpNTR2uV+ao7fbIeq+1Tk+W3UEdRivZVRPYnlHwoqYH6VMB&#10;tNNiQEZqViFbjJpN3DyIjb/r6V0Vl4QtTbI0kiksM/nWGo3fNnnPT1q4NWkeIR7jjPFEpS6ArPci&#10;v9D+ySttO5VJAqqlqh+Vv4vTtV5Lxz8rHPqPWopTvl3bf8BT5mHKU2tdj+lC2gf+7z61dEYI6GmC&#10;M7uBxT5mOSsiv9lC0htlI+6Pc96smPp+VAjUrxQ5C5SuIfmx/D69qGgBGasEAFj7/nTZEO7p+NO7&#10;tcPIhNtkH5eaa0G4D5cbvarLLgdT1pjDI6fpWdw0K62wJ54z2AprW6p/dB5xVhY2uLhY41eaV2Cq&#10;iDLMT0AHevTvDX7GXj7xVpiXn9n21jHMu5FuZwkjA99vJH44NceIzGhh/wCNNL1HGPNseUvAMdP1&#10;61EcDHr7iuv8a/A/xZ8PdTFpqGjXqu/KNFGZkcezJkV7V+zR+w1Nqs9trnjJdluu2WHTT96Q/wDT&#10;X0HQ7e/f0rhx2fYXD0HXlNNdLdS4023ZHnvwP/Y/8Q/GTZeTD+x9GzxcTxnfMP8ApmnU/U4H1r6o&#10;+EH7H3hL4SXqX1rbyX+ox8rc3R3NGcc7VxtX6gZ969OsrOOzVY40WOGMYUKPuirRk2xZ7dc1+SZt&#10;xZjMZJxhLlh2O2nQjF3sNt9OjXb8vy9qma1WNOajhuN0i5Hy4qwZGm+709K+U5m9WdcWj5i/4KLf&#10;BweIfAsPiu1jX7VoOI7kjq8DMBn/AICxB+jGvi6F/wC9X6cftFaamqfAzxdBJu2tpNy3y9crGzD9&#10;RX5gW78jGPT6V+08B42dbBOnN/C9Dy8XFKehfiTnHX9KnhGFx+WTVa2bcvI47VYQ8/5NfeJXOS1i&#10;xHHkf4VKtsuPu0yLg5q0i5X+dDVhkYhy3T5fc042wVuOtWEXEZ796bGuD/P2pegLQhW3yOB9eKUW&#10;3/6qnVeVpdu48euaAIDBnA6n+dL5GP4f/rVOEyfQinJEzo7BWKx43ED7uf8A9VJsqJWNvxjHFKbc&#10;Ht9KmC/4im7M0IOUhFvtHTr60ohDH6CpkUj+uaTHyimGxC9tj3o+zrw3P07VNgsPx6elIowc8+lS&#10;wuQGDZkfgaDb7QF+9U+N2R81GAW5qQ5iBbbAxn/69K1vg1LtDH8evpSlQKqLFuQiLPal8jLZ6fSp&#10;FGBjH1pwBI/lVC2IXXnp37imtEob61Y2+YP/AK2Kay7c46ZoQFdotw5/CmmHK+varDRAjocY700r&#10;zjP4CgnmZSaLA4z7cVEYcHOKutFjnHPeomjwe1BSloehfszfEuPwH4xe0u5BHY6phSxwFjkGdpJ9&#10;Dkj8R719PXciyKr5+XqPyr4bdcn3zXpHw+/aY1vwnbJa3wTWLGMBQsrbZkHs/f8A4ED9a8LNcr+s&#10;LnjuglG60PpWyCpcNjO1u/4VLcwF32qdvy5BB715z4Q/aP8ADfiARrJdf2bMx2mO6yoU/wC+Btx9&#10;SPpXoOmX0V7tmjkWVZBlWT5lYex6V8ZPD1Kb5ZRZz6oU7o1XzV3FR96qd+6xfwsy4HT0rTnbeMf3&#10;vWqeC0W1kbPQHFYST6INSkl4Hc7ePr2qS0kjA+UjPp6U2axYXPy7enSq18kdgpllkigjxlndwqr+&#10;JqFGq3aKYcrNVpGL/NjGPypkkgEY2nce9cF46+P/AIY+H9ptmv11G6xlYLNhI3/AmzhR+P4GvE/G&#10;X7XHiPxL5kenR2+jWzDH7v8AeTdf75H8gK9TCZRiKrvJWRpyNnsvxz+PVn8MtI+z2/l3WsTg+XBn&#10;iP8A2nxyF9up7dyPljVNUuPEWrXF/duZLm8kaWRiOpJ6D2HQDtiq81zNqV5JcXM0lxcTNuklkYs7&#10;n1JPWrFunyfj1r7XB4OFCHJE0XurQkhTYg/LNWYVP93I/nTETA9frU8a7fz5rviG45IyfbPvU8cX&#10;4e/rTY1yvvViPj+Hmqeor2BY8H+tO2/e6qPpQDtNTQReY+1e5/SjUYW1p5kqr6n8q6C1tvKiCiq2&#10;n2fkvj8c1fA2d6hu44kcsOPf8Ka4yeakb5wfy+tQ3L7IyV7cUlqORHJJvk8tevf2qRR5YAqtagqW&#10;ZuGY5qWSXJ9KCYxG3D5RsD6Vi3sm1v8Aa7YFaOp332eH6+lYclxlvmbr3JoG3cW7uuV9hjNQvcEA&#10;frUfm8N6nmmh9xz+HSjXoNW6mx8P/CUnxI8XWulxyeXHI26eTj93GPvMM9SB0Hc19UR+E7NPCsek&#10;wWyppKQmD7OM7ShGGyepJycnrk14d+yZoEepeN726Y4+y2xAHqWIH6DP519JQwJANu3Hy4xjGK/M&#10;+JsdUnifZX0iZyfToYHg74bab4PWUaTYw2McxBcx53OR0yTzgZ6V1UKtBD94tu61HHJ5dv356VIs&#10;m+RV/vV85KblqyLLoWI2/cr+vHWpoZAYGRume1ESZY/MvyjFSRKscTe/HWshcrRmzhY5G5plmoaV&#10;j91varN0FJJz68etV7aRUYnGOeaLMUUtzRE+0beSao3TyC4xt3MehqVrlTt55NNu4mig8wcyN79B&#10;W9OLtqPmZEse07cg85fnqajvIsJuFVWmkRdpPPXrSfbNtvtfnsDnpTlqTJvYmVAFZv7p4JoWRQcl&#10;s8Yx6VVS6aF12/NkZ7mpEiaV+jBs/lWbSQNNFmKXfD93cxPT09Kr+NtQvNK8C6teWK/6Zb2ryRcd&#10;CFJz6cdcVdtrJgd3Xv8AWrgAuLdlxuUrgj2ohK0kwPz51XV31jWJp5CzSSOSxbk5yevvVi2Tjnn6&#10;dq+hfjh+yfoqeH7zWtEEmn3Fv+8kgzmFgTzjPIxnpkjAxx1r52aVrWbym2t5bFSR3xX65kuZUsVS&#10;tT+ydGj2NCFcN0/OrMQyf88VSguxjOfrVkXGW+navcWpL0LKtg8VaVw6/wAJNUfNKjj8RmhbjGRx&#10;x3pdAUmWJG53fmBUe4Z6AfWo7i92IeQOwFZs+q7X/nU2BvoaZnAHrjmoJ71Rn86zZdRJO35m7cV3&#10;nwp/Z/1z4j3trNNbyWujvJiW4fj5RjO0Hk8HjHc/WuPGY2jhoc1V2C5zugeHNT8X3HlabaT3TZH3&#10;ELc9hXVeGv2avGHiW8aOSz+wQxkBpblwo5Pbufwr6e8L+DtN8G6WLHSbWO3gUDOCWdz03Me5rc03&#10;TBCnmSbuvT0r4LGcXVm2qVku/ULnG/Bz9nzR/hmsMzR/2hqSni7mQgpn+6uSF+vXmvTtmxuarxpt&#10;ZQOT29qkJbO3+Kvj8Ri5158022w13ZZX9+3OQFHX1qve2iXdlcQMWVZo2jJHUAjB/nUpbZGvPzdx&#10;6UpxIPm69/es4ztK6K3Pz68TaXJofiG8tZMeZbytGQD3BwarxyfLjHOevpXeftY2qaf8btWEaLHu&#10;MbEKMZJjQk/Ukkn3NeeQz5X+E9ua/bcuqOrh4TfVFPYvgjH8THFOXGarRy4Az+VTpKxI/wA5rv5W&#10;ZXZK6Bz/ACFAt8f4+lNEzY7enWl87C96nlHYd5W2hoMD5ufr2pn2rZ/hTH1D5uv3fek1YadyRgIy&#10;pFKt9JaOW3BRVaS+45/StDwP4TvviP4qt9Isd3mXRxI+MiJP4mPsKwxFSnSpupU2RfMzJm1pZr0S&#10;SszKzfM2OcVJqHiB7xiMhoduxcjt2/GvrCz/AGavBtrpsdvLoa3DKAGmeeQMeP8AZYV88/tA/A9/&#10;hFr8cls01xpN4SYJGH+rbujHGM/TqK8HA8QYbE1vZRVn08x8x5/cNhj2r6m/ZH+GJ8K+BG1aZcXm&#10;snrjlYl6D8WGfwFfO3ww8GTeO/H+n6XCVPnTDcW5VFHLE+wANfddrZpBbRxxqsUcSBEReAqjgAV5&#10;XFOYNJYePqyJSHpGsQXd8pUfnTGiMr7R93qfWrE8e1B3+vaoYwqoW/ibivhJau5ny3AqFG7oOgJq&#10;xYR7iOfoahigNwPmXC/zq9axqkWeB7ZqZSYeTHOfl/nxWfeoryDvu9K0LgY6n5e1U1QTE570K5Mh&#10;1rD5SLu5207VoVvLbIHQdKF/d9T2zUaTea+zt35ojuEb7lKLR1uY+cLt70sXhxBMrNIQo5x61qJb&#10;Rw/dYvu71TubeYSHa/y/yrSUkijJ1c3XmNGqBUHb2qo+hrqts0N1FHcRSdUlQMp/A1032X5ct8zY&#10;/OmIq7+n+NcrqtO8dxp66Hy1+1B8JLDwVqOn3+nwx20eoCQSRLwoZdvIHbO7p04rypBkerAelfSH&#10;7bd8tn4X0eIeXulnkfOeVwFHT3z+gr5tDSFeOme1frvCtWpUwKdXXUslT2/Wnx/MakiVWC7hlm54&#10;7fWukPgfUE8NwXR09Wt58SJcRvvbGSNpxwv49a+l0QknLYw/L/dAr9SKuacogl8zldoyPr2qO4tZ&#10;NMZFmjZVkG9cjr2z71I2ox+ThV+bu2eoqiVKwD5pctnrk0PIAv8AeJ6VG91sTjaO2Kie5z2oE/Ms&#10;rIC33s0oftVJbvZtztoW98xeTzQK+pepjOcev9Kqtf8Al/xAe1JbXE2oXCwwxvLK5wqIMliewFZz&#10;qRiryegyw1x8v8uKb53GOoFdj4a/Z08ZeLLSOaHS3hhkOA0zrH3xnaxDfkP/AK/baV+xJq00Ctf6&#10;xp9u3GUjVpSB36gDI9q8jEcQ4GjpKa+Qa9DxpJgzj5uelTeYrV7J4t/YzfQfDtxdWOrNqF1ChdID&#10;beX5uOcA7zz6cc14nqFjeaRJ5d1bXFu7DIWSMrkfiPatcHneFxSbpS27lONicsBj5vxpysOhqlHd&#10;lT39KclxgjPcV6kZKSumQ9C5vANCjcKhimx8p71qWmlxy2QkZ8ZOB6VWi3ErlPOBSEDHX6Vt2GjR&#10;NbKzMPm6571X1G1tx9xl3LjvRzJ7GiizN28cnFIUy1S6hbi3uWQEYB9aatnJtbtt561at0ALWBp5&#10;PLXGWPHNWtV0K50W9mtrmJo5odpdDzgMAR+hH51FZWbyN5qsUaM5BB71Fc3U09xK0kjNJI2ZGYli&#10;59zUa82j0CytqR4xTQeaN2F/lTVfc3/16a1JHbsk0iuDTDJt5/Gmb8ck4x2xSDXoTlv1qMyZ+nvU&#10;ZmyBt9PWo5Jdw3GjUTiTSTfepjzYA+79arXF0qD7351Hb+dq97Hb2sclxcSttjjjUszk9gO9TKSi&#10;ry2BSvsWjPnIJqNrpccmupX9m3xvcorLpca+Zj/WXUSMv1BbP4da7Xwh+yIIplm8Qamsqrgm2s+h&#10;PoXP9B+PevLxGb4SlG7mn6DlotTyTTbS41q+W1sre4u7h+VjhQu31wK7rRf2avFmqbWmt7XT1PX7&#10;RON35Ln17+le++GfDGn+FLIW+k2dvZQ4AJjX5m9y3Vj7k1rCVYHx97juO9fM4ziqW1BWXdmd9bnk&#10;vhr9lDT9NPmarfXGoYH+rjXyUz9QS35EVvWPgTQvDsypa6PpytCMK7wiSQf8CbJrtppvMiwuRnqf&#10;Sub1VS0pb+LsB3rxv7cxk3fnLhLU0NJvMy732qq/dAGAK2vix4it/DH7O+u3c8m6e5tjaxp/tSHY&#10;MfTOfoDXLpvjhWPHzNyT6VH8UNNbxt8KNTsDnfBCbqLLYG6Mbv5ZH41z4XEVJYuEqjvqjanW5G2f&#10;LSS73/i+nrSsuzcWbHGcVTE7KGxkc0ebub73H06V+uxWmhnzFpZgH789KmkuQR8qhaoNNt9z/SlE&#10;xYfjVJC1LfmZ/qRTJJvm/wA81C2cdeaaTtHvVBuSPJj+Kqs8jY4x68806WTnFV5HwG/WplYCK4m2&#10;/wCFZ11Ntl/QirkrZfG6q1nol54n1uGx0+3mvLu4bbHFGuWY/wCHv2rGpJJXYkmeg/sq2bXnxns5&#10;AwH2O3mlI7nMbJgf99fpX1A3CArnAz+NeQ/s8/ALVPhvr/8Aamp3VutzJC0RtUyxQH1bpn6ZHvXr&#10;0xwvymvzfPMRCtiLw1SJnvYkEeIEA/iGfrTLhSyr6rmmZDIMD/69S5ZvXca8a6FzXINu7pnJ7Vat&#10;rdthl2jH3R7GosbB8ufc1PG2y2XnK7i1MAJzJgD5veiLjnb1/Go3ZnPyt9fanbMEYOPrWMtRaseL&#10;fH3TwOtJhUIx35NPRWEXPftTLgKjE7lHGOvStIpbC5T5Z+NNlcaf8U9YW4QRySzGVcHgowBUg/Qj&#10;8cisCKTI6/WvpH4k/CHRfiprVvPcXF5Dc28Hkg27INwySM5Uk4J9a+ffGPhhvBHiy+0uSUTNZybd&#10;4GN6kAg47HBFfqmV1ITw0eV9DbUrowOKkDL3zVdJOh9fSpkG5Nxz+NeotdQsyYFTz91vSnb1/P8A&#10;WoUJP17e1SLgjp0qlFA7kit0+mRQG+lNLb+9KGz19aALNhqsmmXKywyNHIvORxUl0I71BIrYmZvm&#10;UD/PvVEt81Ks3lScMd3XjtU8mt0F31EmOM9ePWq7SbSKvTTwXsCLtPnKSCw7jtVXULdrW4aNtvy+&#10;lNBpa5XkORkZ555qrKTkjJqaRV25J49KrzNkfL0xxTJ5irctzWfen5f4vzq1cSbfeqNzL/Dxx2FT&#10;J2RpGWhWdyV9s9TX0r+xzpjDwFcy4OJb9ip+iRj+dfMbNltvdjwK+yv2U/CMmjfBrT/tC+WbiWSc&#10;f7pOBn8jXxvFE/3KjfqTLU7qC3BY+nQ8daklHAX26jtVjCRkKv1FV533dB04r8/krGOvUryDZB3L&#10;Z7U63thbp8w+dutXEh+yxBmA3t0AHFQu/XuO+O9FmMbIGcdMnvTFyshypG3isD4kfGLQPhNon2zW&#10;b6O33AmKFTumnI7Io5PbnoO5FfN/iz9uzxJ4gknj0OxsdJtW4ilkj8+5UeuSfLyR22nFaUaEpysa&#10;U6cpuyPquabYD0xVYWzamQu7bH1+tfG7/tTfEKFC0viLDcYT7Ba5bP8A2z/zmuu+G37b2uadrcMf&#10;iS3s7zTJGAlmt4THPCDj5gAdrAdcYB64PQV1TwTgrmssNJK7Pqywso4Y+FUlfUdKfHt3HkLtqDSd&#10;YtdZ0q3vLOWO4t7yJZY5EOVkUgEEfUGpHuAhbpxXLKLOdppk0x/hXrjIpAGMfLLn3FVFufmY7uc+&#10;tSLOCD83Hoaz5WBYU7UHSnLOd2BxVGafn9c0W07Nt+ap5GHoXwVIqN5VVccf4Uks+F4G7iqMkj3E&#10;jHp/WhQadg9SxLdbm2+/5CoSHaRtrY565pVRoxhv4vWnn7p9x1FOzAsQnMY77eholG9V6+mTVf7Z&#10;9mTbzkDiozds4LHOD0xUWYblkNk9VXjNWDPtT5hn6VmJd7zx/KrH9oRiJvMK9OpNZ69B8uhT8V+G&#10;LbxRpNxaXUSy29whVlPof6+/Y18y/EL9nPVvDFxNJpf/ABMrNckJkLOo916Mfp6dK+kdV8UeXHsh&#10;B2mvPvGPjxdHS+nupFhgtYy7SN91QOT/AJ619TkudVqXuT1iawV1Y+XZb8F9nIkUlSpHINb3gT4T&#10;638S53Njat9mjPzzyHZGPbJ69O2ah8G6PfftA/FKSa2tUsY9RlBJ2EJDGB80rH1KqSfVicda+r7D&#10;T7LQdPg03S7dbbT7FfLiRerepPqSec+9e7mnEDo04qn8UvwRouWC94+SviT8PdT+GtzHHqEO2KfP&#10;kyqwZJCOoBB7ZHWuRs47jW9St7K2XzLi6kWKNB3ZjgD86+kf2tbSF/hHI7LC1xDcoYCTh1zw23ue&#10;MZHToewrzz9jH4fHX/FVxr13GWg00eXbkrw0zD+YXP8A30KzwmeOWElOr8SI5up9DfB34VWPwp8M&#10;RWFqTJcThZLufvK+Mcf7I6Af/XrsUiwcdV4/GqdgrJKo56Voocp7+tfD4mtKc3KT1ZhvqNc4GPQ8&#10;inIREoVcqetOgg8wMzfw8/WnfZ9wyAce/aufdkjS3yr8v/16bLMsYPsOgqZRx833vSqs1vuuVXqo&#10;OTV8xXMSWzfuVbHzVYj/AHgzkfTFERUBsUTSbMFW+VhUSu9guyRn/dN/nNQm7+dV79qhbzZot33V&#10;BySOlELKhVvbvTjTb3G5XLT2u8s0jfL2FV5kZeFPHSpgwl5Xn8elMaTy25xWrp2BqxBudWx0oMTn&#10;HOB0qXIlk/WkkODWYulypNEiTnuen1p9xOIx90AY606aJZhzwWPWuL+MvxLh+GXgm61BirzbfLt0&#10;J+/Ic7R9B1PsDXVhMLOvUVOKLgux5Z+2T8X1stG/4RmxkDXF5h7sq3+qj6hT7t1+g96+Wbobv7tb&#10;/iDVbjXr6e8upmmuLlzJI7HJZjWLcQ7hy35dq/UMDg44ekoRO2EbaGTPFkenf8aoyRbR93n3rYni&#10;54/Ss+6i967OU1TsZVymQ31zWVejdn61sXnQms2YDf2/EVy1I66G9Mq4Jsmj7q2cfhWHG3zN97rX&#10;TTW629g0it82en4VzYiw7Y/lXHPfU6ol7wuyp4K0nHB+xxf+gLTXfEffqT0pvhdc+CtL/wCvKH/0&#10;BaCcp+NTHcNeh9nfsNymf4L+U3a7l2n0ziuqayuPCSyQWOpWkdsrMVjkP3M8kfqa5/8AYze4k+DN&#10;gZoVgVXdYGUf61Ax+Y++cj8K0vGWraCmtz2dtHHNqTMTIXPyxeua6TN7nTeArS3fxB/aN1qUF5qH&#10;lGONEPEank4Fcf8Ato3ccuh6KvzCTzX2j2xz/Stv4Y+F9G0LVnuI7xLrVLgEHa3A9gK5z9sF1Gia&#10;P5i/vPMYr7DHP9KuF+ZXJloeFWw24Jq/by4K5xu96z7fjdu/Kr1vgop3fNnArujqccvI1LZ9y5z9&#10;4+lW4ZuMbuKzrdMg8jjsKsIu8/0rT1ME7bGlEy4Vj9769amWYAsW79MVnxRsIvUCpDxwc/N0zWeg&#10;2mzQW4Rc/N17V0Pw6+HWr/FjXE0/R7dpnJ+eVsiKEYPLNjA6H60nwW+DGo/GTxbb2FulxDYlyLi9&#10;EBeODClsE9ATjABPcV9z/D34aaP8KPDcWm6LarDEuDJJ/wAtJmxjcx7k18rxBxFTwMeSnrM0jHqe&#10;GWv/AAT7xpY+1eIlW/25YJbbot3pndkj3xR4a/YNt7PVVk1bWpLy1Q58mCLyy/sWJP6CvpRLRZYR&#10;nmkktQp6cdzXwFTijMJJpy3DlW5y3gr4aaR8PtPa30nT7exjk+8UGWkxnG5jyfxPetuDTlcMW7+1&#10;W3t/L9WGabAwY9Pb614NatVqvmm2w5rEMtlsT5VLdhmsrVdJ83T7mGeNZ7W5QxyQuMq4IwQRXRoQ&#10;JFx16k0y8gW6jCtt69Kwp1p05KUdBuTaPzt+NHg+b4WfEe/0tj+5WTzbZj/FG3K/iAcH3Fc9a6tv&#10;Zdx79fSvpD/gop4AsbLStF1xV23nm/ZGbPDJhmGR65718s2rESf1r914dxn1rCRqvfqYTujsdJ1u&#10;O3E3mRrL5kRRSf4Cf4vw5pY7rLcc8/jWHbSsFGfrmr9tKQF/zxX0MY9SefQ0RMP4v5VIkqg/MMVT&#10;hbd/XNWlZW27hjHeiyuL0JlmAb0OKckuTn9BUKqu7ipbXYkmW7H8qLIa8x/n7F6Ec01Zxt/+tRdz&#10;i6l3bdq9KjwuOvSq0DmJBcKy7vvdqaZyp6U1VUKuPyoJBFToLVjvtA2fjQ9xhf8Aa7e9RvDlf4sC&#10;o5Aqn+L6elS7Fxuh73ZU/wBKY9yzsFVd7E4CgZJJ6YqEqzMFVSz9AAMkmvoj9kP9lO91vxFD4k8T&#10;WLQ6daZe2tLhCsksgOAzIRwoxnnrkHpXl5pmVDBUXWqvboVGDkzuv2Qf2X4fDGiQeJNesxJrFx+9&#10;tYZl/wCPJD9047SHqc9OB1zX0GsRC849qkQIiYX6cVDNLuY1+C5lmVfHV3VqP0XZHfTpqKsL/Z8d&#10;2waRVbByOM4q0cW6ErtGODXm3xZ/ab8K/BOdbbVrqaW+kAYWtqglmCnuRkBfbJGa+fvil/wUh1S7&#10;t2h8O6Rb6crjC3N23nSj3CjCjt13VUcuxNSnctSS2PsYXAPC96c0v7oDd718C2v7dvxAlt/M/tiH&#10;OP8Anxh5/wDHKu2f/BQHxxa28cckmlXT7sFpbTazAnp8pA9uBWMstqxV2HM7n3THcebwP4elWoZW&#10;4+vNcv8AC7xva/EXwVput2fFvqEIcKeqMOGU+6sCPwrqCuwf7x61wyjbQqOxxf7R2r/2b8DvFkzK&#10;dv8AZc6/99IV/rX5hJJtmYfzr7x/4KC/FuHwX8HW0ONv9O8RN5IUH5liUhnb+S/8CNfBavmfr7V+&#10;x8A4eVPBOc/tPQ4MVK87I0reXjt6VagbA5H3qowJznv1q2gyM8nAr9Cjscmpbifn+dWo5cjPHFU4&#10;jjHH41fs2RJVL/dz0HWlICVCdozx35FXtNsvtzeWq/f/AIj/AA89abJIuoXCrHyirt57UXV/9mkM&#10;cJZY8DPPU9/1qdbaAR6hb/YblohIrbTjI71Duyf5UNJkbuevc00Ph8dsd6rlC6BpWV8deOuKmg1K&#10;SC3lhjkxHMAHX+9g5H61CZB3+nSg7Qv1osLmFZyF4/8A1Unmtj9R70K3ysKGIHH8jSDfYb5uTzwK&#10;XfjGce1DRgexprygjGO1LQdu4pcxg9TQJMfRelNMoRcLUbXGfTNGhLJDLgelLvwv09qh88FKXzlw&#10;OO3Si6GtCTziT+uKPNbbg888VG0+DnP60pkGflo0GP8AMO4cfjS5Yrz60wS/59KHkBA29f6UEslA&#10;MgbkfKM896YBsPtQ0gBPApfM5Hv+lUuwuopcj+eKj5IYinbty/1ozwOpo2GRupLd/eo3Rh+NWDyM&#10;8/Sg8t7+tF9AT6Iqtb5Wmm3wP88Vaxx703dgdyKVrlFf7PjvjmrFrqd5YJthuriJc52o5XJ9cZpM&#10;jFMLCMn0rGdKL+JBoWP7d1E/N9vvM9v3zf41E/iHVCuP7QvgB0Amb/GoHm2k571FLcKi9eD+lYSw&#10;9LrFBFIZJd3n2lpmvLnzcYLmQ7iPr1qneSXV8m2a6uJo1OdrylgD68mvef2Zf2RNQ+Lt5Bq2txyW&#10;Xh1WDBWBSW86HC8cIQR83ft6j6pm/Zc+H7aG9k3hfSQkieXvWACQD1D/AHs++c18nmPFWBwVX2KX&#10;M+tuh0xoyktD80zZrnnp7962vC/ws1/xoY/7J0XUtQWVtqvBbu6Ejr82MfrX3h4V/Yc+HfhnVWmb&#10;SJb+TcXVbudpY1yem08HHTkGvYfDvh7T/DOmR2em2dvY26ZIjhiCL7nAFefjOOqMVbDxu/M3pYJv&#10;4mfnDYfse/ES81X7L/wjs1vKV3L500aLj67qf4u/ZN8feANK+26h4fuGt84JtnW4K/UISf0r9Ir2&#10;zhv545HwGgO5TmnXCx3sJjKqysMHPpXm/wCvmIUk+VW6mssDFLVn5Owtnp/+urUkRiRc9T2r7K+N&#10;n/BPPS/GerS6l4bvV0K6kyz2/lBrZzgYwoxt6c4z16V8/wDj/wDYy+IngdZp/wCyW1i2ibHmWDeY&#10;zL6+X978ga+0wHE+BxKXvpPsziqYeUdkebxHA9amDk9Kh1vRNT8LXiw6pp19pk0i7ljuYWhZh7Bg&#10;M0yC652jH+FfQ06kZLmg7o5pRsW4iXb/ABrS0r5HOTux6Cs+0gaZvp3NblhaxwLyy8elaXHGJciT&#10;j7vNTBeBuNUn1ZXbbH8ze1SxzMqcn5vT0qdWBIzbsrznPWo3Qgc/lUgkbnmoWuPLPvQNaiiP5s9K&#10;rXbbeW6D1qYzZFdd8C/BNr498Zyx6hH51jZwGaRMlQ5JCqMjp1z+Brix2MjhqTqz2QSsjy3Wb8zS&#10;4VTjsazJ7gFgrdfr0r7C1H4P+Fi3Og2voNrOOPzrC1/9mvwv4ihZY7A2joDhoZCMnHGck5xXzMeM&#10;KLlaUHYz0ufLKyKW47UM3H61ufFf4Q6p8I9R/wBJVrjT3bEN0oOx+vB9G4PB9O9cxaX3n3ca54kI&#10;Ga+jpZhSrUfbU3pYtbXR9R/si+CP7D8BSanMuJtZl3p7RJlV/M7v0r1a8Qhlbgisv4aWENh4M0eO&#10;FdkKWUZVT7qD+pJrYuR5pZT+lfkmPrOtiJVH3MZS10IWfzFBHGRkcU6zLSzs390YqsjZXH8SnH0q&#10;3pUJEG7qXORisFsStWXgfLT7vJ6+lWDB/o+dreWeN2OM1CC/FWV1CWHTDblUKk5zt5q4qLfvGmnU&#10;pXlr5cayfwtnafX1rPhTHP8AeJFac0ZmCg5/w/CopQtvCoUfvd24ZHArSNOKV+hDSK6fuCqthpD0&#10;HpViVcxevOetNWMEhmOWY5OPWifOQv8ADjn61T8hFWS1WTLDHPGKqJbF5du35e/FaKw4H3fwoKc7&#10;sc45xXPKRKK8WnhR8nO3kcdKsRxrGO24c1JHhB96oWHmM209DzWbv1KLEcihdvzcc5FO8zafk7nv&#10;3qCANnnOO+DVPxh40sPh94duNQ1GZY441OxM/NM3ZVHcn9Op4Fa0oubUY7le8eT/ALWPxlXQtIl8&#10;O2pb7VdBWuZM/wCrXhgo9zwT2x65r5ijm8yQ+5ySea1PH/jOfx54svNQnZma4lL/ADHO0dgPYDAH&#10;oBWXErfrX6zkOWrCYdJr3nuaRj3LkMQVOcHPb/GplmVevRelVNxFMmLY+9x/Ove1CReN/wAf0phv&#10;No3ce9UnfJp+m6ZeeINXt7CzhkuLq6cRxxxjLMx9KzqVVTi5y2QKyOp+GHww1P4ta0IbVZI7ONsT&#10;3JB2Rfj647da9w1T9k3wvJpPk2x1FJmXaJndW5x1IwPyzXafCn4X2/ws8EWumRKrXBG67mB/18pH&#10;J+g6D2Hrmusii3qvT5fTpX5Zmmf161ZunJqK2sHNrY8c+Gn7IGl+G9VkutUuG1ZB/qYShiUcdWwS&#10;T9AR+NeytbfZ40hjjVFjAVUUYVQOwHtTZZP3ncc8VchtxCd7HkjtXiYjHVqz5qsrisyOJPs0WOGZ&#10;uc1oAEx9OO1UyFlI+8D2q1NN5Mf4Vw1NXoPpYmidSC364p6JthV/X171UgVnClhjvzVjY3TBP1qX&#10;ogsTRx8gk9eeKkddw/Xmq6S+WR/Kn3d5Ha2jzTSRxRRIXZ3baqADJJPYAVNOLk7FHxP+034ih8Tf&#10;GXVrm3yYNyxqSMFiqqhP0JXI9sVw1uPXtmrXjHU21fxReXDcedKSdvQHOaqxrj/e9K/dMtp+zw8I&#10;+SAsRLkZ/rUgLDjng1EsZHJyaeOVyO3SvRWpnzLYkO1uWwPakB3Ntz1NM6/e+73Ip25Q+RuPbFEt&#10;CrdUJeRG3+8w3dwKgzlv1zRPP8+FVVzUTSM3O7HtWHKUPkfA75XpX0H+xJ4IkjXUvEUpj8iRTZRZ&#10;GWLZVifYAYH4187FySOv1r62/Y8jz8I/mVlRryQqSPvfInI/EH8q+V4srOnheVdWTN6HqnlKVwvz&#10;EjIz2rmPiv8AC+1+KXg2bS7x2i3MJYpFHMMg6HHfqR9Ca6yI7JVbbwOKST5n2lc84Br81p1JRmpx&#10;0aCMlY8x+A/7NOn/AAjDXkkzajq0mQZmXYsQPGFXnGe5J/KvTJF8sZVfepm/crhfp9Krzy+WGz+F&#10;bYjETqy56juydyG4uGaNVX7zHHAq0lqvy9+PT0ptjB+7DNg85+lWlIRa5b62HGXQaI9rqOnHSnIn&#10;P61D5u6c7T0HAqRZTt4XHHrU8uo7XG3TMRkc+1Vmm8psLxUkp81tv3fx70x7CRpmbdtRRya2p0zO&#10;9gW886Xy1DHsT2FS/ZVX7o256n1qsZFBwowvX605b7adrD7p9etEo22AuRRtCedpXFTMEmrPlvw6&#10;/dbrTUlkAzu4Y9h0rnlFyZUdC4ZViTDc/wBKo3DCOfKhtpq9H+8j+7n0Iqjrt3HolhNeXLbbe3Qy&#10;SMeNoArOMXJ2W5XKfPv7aOp29xqOj23mK00UTOyd0ycDP5Hj3rw0ubZ/kbbuHY10vxV8cS/Ezxtd&#10;6i8axxtiOJOmxF6Z9/X3zXORWsb7l3bpM8Cv2rIcK8Pg4U5b7lDYHKsvb0rvvCepaTomheTNrV6B&#10;dDfdW0MJA4+6u49c5z7V5+bdreX5sj29KtXkzQwLGGXe3LHrXsSpqW441HHY1PFviUeJNenuljWG&#10;NsLFGOkaAAAfpWaJuOKomcj6Cmi9wT3z6VpZJaGcnd3L7TBRyOvpUE97sX+7xzVG4v8Atu/+tXZ/&#10;Cf4D698Wgt5HG1roqyiN7uUhQxzyEHViPbj36458ViqeHg6lV2QjmtH0bVPFt21vpdheahKBkpBE&#10;0hUevHQe9Qa7o+qeFb77PqNncWcuMhZlKnB9jX2j8P8AwTpvw30Aadpcflw/8tJMfvZ29WI6+w6C&#10;meKvh9ovjx4f7a0+G+W2JMKuSNucZ6Eegr4eXGX72yh7n4lcqsfLXwZ+DGr/ABj1pY7ZJLfTY3xc&#10;XrofLjHcD+83oo/Qc19Z/Dr4N+HfhtZQ29jZQy3UPzNdzRhpmb13Y+X6D/69cp8Rvi74a/Zq8CR/&#10;uYIOostOt8LJOcjJ9gOpY/qSAflHx5+33488UTyQ6fcQ6TbyHb/oSbWx/vtlvyIr53Ns6xWOlaOk&#10;exUV0P0LN1HFGPbpiolk835h3ORz1r5V/Zr8HeG59A074g+IvGV1NrELPNcxT6iscdu/I2uD87HB&#10;BwTzuAweh+jPDPjTTfGWkx3uk31tqNqzlBLA4ZQw4I9se9fM8jvqVJtaI2p5izdm54HrVfUPD9lr&#10;Y23lja3KsBlZolcdc45FOjiIlVmbkfpVuE5FXzSjrFkc3cwdQ+CHhTV4iLjQdM5Xb+7iEZx16riv&#10;NPiV+xTY3Fq1x4bupLW4XkW9w+6Nvo3Ufjn8K90hbcy7c8fpTlXd8zKW9K7sHm2KoS5oTZWjPgbx&#10;J4ev/BeryWOp28ltdRMQVcdccZB7jjqOKgXUWdQu5tvpnpXun7cPhyzS40nU1VlvLhZIpCTwwTbj&#10;/wBDP1r5/gXvX7HkuYPF4ZVZ7kPQ011GQKPmO32p3nb+vp1zVKM/N6fj0qRjyAPTFevoTqWlbdzn&#10;NSQX32ZmHXjFVU+UDJxinMRu5456jvRZE3dzYsphDHGzMqozcnHQVn6jNG1w2znceoFQTXDPFtLM&#10;qg8VCwyQ3PIrJFXb2HySKy/06VHJPzUckmGP1/KoXnw3eqE7osfaCSe/c1HJcH/9dQtPtOKinuse&#10;w9KA6XJ5LrdxxVO61ERiqt1fYY4b6D1r2D4L/sqzeKrSHVvEbS2tnIA0VmnyyyjsX/ujjp157Vx4&#10;zHUsNDnqsd29zzfwL4D1j4n64tlpduzn+OU5EUQ9Wbt/M19JfCX4Gab8KYPO3C+1ZwVa7dcbAf4U&#10;GTj69T+ldxoXhrT/AAjpYtdPtYLO3jHyxwoFGfU+p9zzUV4zXUmPuqp5Pqa/P80z6rifchpEz5vI&#10;SNJL2T7+1fXPWpI7NYX5Lc+op1oPK+8D04PpVqQ+ZIOq45rwfe6huEbRiL+lV53LH5VNWJk8pQq7&#10;fmqONVZeDnPFS0mSV26FfwrLnh8ubpubPy88CtaZxbyDPMh/hPaqKxMGZm7nJqtlZFIjs7RQ3vjO&#10;T607V3W38M6wqkHZYXBYHsPLapkCtubdgfyrgvj94t/4RvwHdQq2J9WU26cf8s8fOfywP+BVtgU5&#10;YiEV3RUT5tZt3Oe/SlEn161GqBD3pSuP/rV+xU7W1KjEeJNwx+VSCXCd24zVcrtPTrS/dGM8elao&#10;JRe5K11txjrUcl0fXFMc4B/zionbJy3yimNbDZ73bnuKpyXhfd1p1xyevHc1XBww49j6VjKQ4gLg&#10;9T2619LfsneC7Xwp4S/t64hRr2+QujkcgHiNQfT+Lj+lfP8A8P8AwXL8Q/GNtpce5I3O+aQD/Vxj&#10;qfr2HuRX1fp8sFlHa2dqi/ZbBBGigYHAx/gPwr5viDHKlQ5FuxN8psmVo5yzH5mJzROWdF5464zU&#10;WDO+9vujrirMSbx8uM9a/PYruYepHalnO1uo5q8BhPmX6e9V4o/Kzt4OM1PkKu0GqVmXpYUfOuDn&#10;HY1YW0VLePcdzcnA+tV3mUQkdxnGakt+qr/dUDn16mqk7CGfx7dv4ClhT5jn+Hn6VZEA3L6njmqz&#10;ptJYfSsebsS7kWoaq1pAzDr1ya5q71aS6nzk7fQGt3UrRruBlU89fpXOPZSRTuFBIrS+l2bU9VZm&#10;x4KtlutYRZGxjLtj0AJr5u+MmoG/+K2uyEKp+1MgAPZQF/pX0Z4cn+wakufl8xSme4yMf1r5u+LS&#10;iH4o66NvP2yQ8j3r7XhJ+5O+5T2MFZGBFWI5iV5quGyB/ezUirtwtfZxZOhYSb/IqVZSB9786gjH&#10;6VMMFT/hVC9B4ekEm0H1z2ojPPt707ORwe3OO9VewK4bzuJ/Kjn73Tmh5FDfWo3mGPvYqR6dQclG&#10;4zyOTjvUc85dtzN8zcVHJdbSSWNVZb1C3ytweTRewEk0uB7Y6VRnuuvH61c0jTrrxdrtnpthE011&#10;qEqQQxgcszHAH5mvetL/AGDPsqQHVNcAkZd0scUG4Ke4DFuee+K8nH5vQwrtVevYr2Teq2Pm2acS&#10;cL8zcngdq0vBnw11b4iaulnp8DNNJ2I6AcknsB7mvq3wr+yr4O8NqrT282pSY2lpnIX8FXGPxzXc&#10;6H4L03wzCY9Ks7WzjwARFGAzY9T1b8TXzWK4pvpRQRST1PAvhP8AsWPbat9p8TSIIbaQFIUcFp/q&#10;QcKv69enWvohrSG0tore3VIoYVCoqjAUDgCle2aMtubPQ80FVfjvXzGLx9WvLmqO5MqiWhVmtFwW&#10;3bsjoKInhijztYn6VaXaiEN6+lNkRStcDqPsTzFGQGcbmdl3Hj6V5F+0N4I+JWoX8d14J8SW+n28&#10;cG17KSBMytliWEjK3JBUYOBxnNeyvHn5T+lNcE8H0wauGIUXexSmj8yb3WL7WtZuLrxBcXV7qG8r&#10;LJLIXYkcYznt6dKemsRwJI3lFFjG4c9a7T9pbwY3gL4269ayLIsN1cNe27EfejlO8Y9gSV+qmuJa&#10;FZ4dvHlt1Hc16mHqpq9j0MPLYRYdR197e6RoVhkBCZbGMY6+nWtPTpILq0TzMhmGD3wehrITR/LH&#10;+tkVc8AHAq2q/Y0j2sPu8cdDXRCWp3VakZLRH1b+xb4muNQ+H19pzXEky6TdlYSxyEjdQwUfRg/H&#10;TkV7ValthZgznqBmvnH9gXV40m8TWPAmPk3I/wBpfmU9ux2/n9a+lICAvr2rzcRKKlZHh1dJsh2O&#10;0rExfKTnnnFCMrDy5NyfStEN+6Hr2qAxeaclT7+9ccpGVyoJmPHl/mafbyN97b0NTSw+UN2O/SiF&#10;eP0rP2jENlvJB8qBfm9KSK6cqzBR708xbG+vTimlNq8fxCp52HMyKW/kOenvmoW1aRn27fu9T60+&#10;UbTubv6VG6Kw4X7xzx1ouhXQ2WaY/Nndn9KjnvJvL27tpXvUkiSKOC230ojj3p+8Ruc/jRzIZViu&#10;rlUB3L37VHetMVHmEbT0q1JCg5+ZfwqvcRo7D5jj3ochqVjMvWeDJZsKentXzz8WtXufjF4zh8N6&#10;Numsmn2OQQBdyA9c9o19e/XsK2vj98R7zxb4tbw/pElx9ngbyplQYNxKT90Y5Kjpjuc8Hg13fwW+&#10;Ei/DPTGubhVbVLxRv7mFf7gP15OO+BzjNe1RhTw0FUq6yauo+Xd/5G/w6m98LPhfp/wo8ONY27JP&#10;fXODc3WMFz2UeijsO5yfptQQGC4MZ3bWHDYqaIBk3DPuKtJHhCfQcZrzK1SdWo6tTVs53Jyd2VZN&#10;Phvo/JmijkjHO11DKT6nNGmeHLXSjttbeGFZH8xxEgQMxGMnHU4AGfYVYtgH3cge5q7YoFj/AB6Y&#10;qYyaRLlYsWsAjPb8an8vc3y/NSoo8pj/AHugpAfLRf6Vh6gNdm3YK446VZBzAuTjiqySeax+vFWj&#10;KqR8fxcYNS12Dle5UncqPbt71DbDfufHLGlv3Kx+xFRq7F1jQcsB07VpGm2rlaEnnBAQMe+O1Ojt&#10;2k2kt8vpTkgWIdmbNSdcH160NJArEySKI9hxtHYDrVR1VpcqvGeMVZMPHB4xURiO/npnPBqed7A7&#10;7jREFUL83zdaDb734OO5oaTB/Sjd5p+UdKmTdrhqOaDDZHH40wLhvmqSVWSME/Q1wvxo+MNt8K9C&#10;Wb5ZtSugVtoCf/H2HXaD+Z49x0YTCzrz5IIEruxqfEv4iab8OfD8l5qFwsSqD5cYI8yVuyqO55H0&#10;74FfH3xg+K198VNb+03K/Z7WElbe3ByIwepJ7scdag8b+N9T+IGtvfapdSXEhztDcLGPRV6AD2/G&#10;sV1yeRn396/TspyqnhKd2ry6s6YwSRnSR4/GqE8WWbgA+vpWpcp5Y653VRueT+PHvXsehrGRkyxY&#10;dvXrVG5XDNitScY3dPes6/BRfl7jvUTNouxjX0eO3Ssm5HzfWtq+OB1GT/Kse6646entXLPudEZJ&#10;7F1NPttQ8HXjwrNLqcUq7I15zEFZnbHtgc/WuOi+Z24PXvXR6RrdxoEsskBG50eE4H8LqVP5gmue&#10;lysrcdTXBUd2dUSfw2mzwRpfr9jhz/3wKTH7tc0eH/l8D6X3/wBChH/jgpEJWNeO9THcI7H2v+xL&#10;c3kvwVtvti/uo53Sz4HMW45/8f316Bf+DtLjuZJ3s4zNMxaRyo3Ma8//AGMfFEWu/Bewso12yaS0&#10;kEhAxuLO0mfyeuy+Ll7d6dY2P2ORo2ku0WWTGdiHOSfxxXRzNMykrvQ0vhtDbXGnLdNaR203mug4&#10;wflYr+uM153+2gVe30XbzzIM56Djj9K1YPGv9p3drpM104jW8ZJJ41K7oxHuB/764rjf2h9VkvfB&#10;OiRvmQiedVd/vMqsVBHsQf5VdO7krmUvM8otuPlb8KvWwC4ODg9u9Z9m3OPetGEqsu7dxjvXctDn&#10;lrsXYl2nj5fUU4SsvNNt5gwPXr2rpvhx8NNV+K3ieHSdHgE1zICzMchIlGMuxGcLyBn3FTVrxpRc&#10;5uyRko6mCt0yj27Gu7+AnwN1T46+LVtbdpLbTYTuu73ZuWEeg5GWPGBn36V6Mv8AwTf8UJMnma1p&#10;HlsfnKh2wPYYGfzr6b+D3wms/g54HtNHswG8pd082PmnkP3mP+Havjs64po0qDWFknN9uhXJdlz4&#10;bfDLR/hP4Rg0fR4Vht48M7nJeeTHLsTzk4+g6DitqIB5OewprTc8Cqura5aeF9MkvNQureztIRl5&#10;ZnCIg9ya/Mf3uIqOpK7fUfkjUiUYH5025dQ4b8D6V4Xr/wC354N0jVZrW3t9W1GGFsfaIEQRyH/Z&#10;3MDj3IrpvhX+1L4V+Lm6G3vP7NvUfaLS+ZI5JB13L8xDD6HIxyOmdJ4WS6Byytsel3EnaoNmSfyr&#10;zvWv2pfCdp49sPDdvqH9oahfSi3BtV82GJycBWcHGc+mcd8V6FZbyoZv+WgrOVFxV2TyvqiwhaFt&#10;vZhjkVN9nDn+Lr2701YGd8t8w9KmU+UPX09q5Jx12KPnP/gpLElt8LNF3HLSajtAz6Rk18Z2wxjt&#10;X1F/wUn8dR3Vx4f0FChkhD3so53ISNij05+Y18x2G0dgK/aeD6Lp5fHm66mFSzehoWAwFrQi3cnt&#10;6ZqnbBkHH61eil7c8cV9eZKPcsQfd/HrVhP5j86gthuGMZq2p46Y46VEiuVpDEXv7U+NWj3U4rg+&#10;/UelOT5vvc01LQaSGDOzr78CkCfP1P41J0xmkdc7cevNPmE0Iikj68U62X97lvurz9aCGB/kKax2&#10;AD160XFy9iSW58wlsfLjGKp3oIk9cdeKnDhD1qtNKN/HrxWUpJLUvXqe+fsA/DnTfFPjrVNV1G3j&#10;um0eKP7Mkq7lSRifnweMgLwe2c19mRxC3HGNvXivnr/gn14Dm0HwBe6xdQvG2sTAx7lKlo1yAfoS&#10;WI+tfQczBB7elfhXF2NlWzCcVK8Voj0KNuVEM8+1zgbeea4b47fFiD4RfD2+1ZpI1uwpisonBYTz&#10;kHaMDGR3PsDXV3+6TJBb5f1r4w/bW+KH/CafFBNItbhpLDw+nlOFbKNcHlzwf4RheehDCuPL8JGU&#10;k2aXZ454n8T3ni7xFdX2o3El1eXkheWVzyS39PQdhwKrPZLc27buijkkdDT76SN03DaNozmq91qc&#10;MFhs37mY5I7DivqOXlgHKZbeYZ2XPyqcZ6ZqxYWTXspkkbai9Oaq3d7vu2hRflX7z9s1PBHO0fDl&#10;u2B0rya1RXsaKJ9gf8E7/i2JodU8ITTGSaH/AE+zVjnapIWUDJ4wSjAD1Y+tfUqiSUrubv2r8/8A&#10;/gnyskX7TMKbQG+wT7vbgV+hSxqflUfNjv2r5rF0/wB7ZdTSnDQ+S/8Agpt4Lh/sXw9rhmk+0Rzy&#10;Waxk/KUZd+fqNv618gwBVbkDmvoL/goF8aY/iD8TotE0+dZdL8PgxllOVknP3z/wHG38DXz8v7tW&#10;NftvDGHqUMBThV3PKxHK53RPby5HHr3q7C2ed351lWzZbr96tK2+6O1fVRl2ORqzLsb56dFzzVlT&#10;kKvQCqdufm4+tW4nyBn8Ke5Rcs38jcwZgewphBY5/OmpKSRjJqTbtX/OKa03M7WF2kLzS7M5oLlT&#10;/nmnJ945x9TRzFRIzHgZ5x19qFBxzz6cVKw54+92puSF+bseKaY+UayHJHt+dJs2ng09ipw3PWkB&#10;G/365FLmBIjbIGT+HNO03T7rW9TjsrG3nvLuY/u4oUMkj9+AOT0ro/hx8JNZ+LPiWLTtMiYcgzTs&#10;hMcCnPLEA8cY+tfZvwR/Zu8P/ByyRrS3+1apIoE19OoaQnHIX+6vsPxzXy+ecTYfL1yv3p9v8zpp&#10;UHLU+dPhR+w74i8bxQ3muSf8I/YyE5ikQtdEeuzgLn359umfSZv+CefhaPTmC61rZu88SN5fl/8A&#10;fO3P/j1fQl2ywRcH26Vl614n0vw9DHJqOoWen+cT5ZuZ1i3kdcbiM4z2r8xxXGGZ1Z80Jcq7I7Pq&#10;9O1mfOf/AA7mj3f8jbJ6j/iW9P8AyLQ//BOS3UtjxlJu6jOmj/45X0BYfEfw/qN99nttc0e4uJBk&#10;RpeRsx+gDVsw2nnHcWXawzkGspcYZsvt/gSsPS7HxF8T/wBi/wAWfD2ya7tfI1+1Vgv+gq7TDjqY&#10;8ZwMdia8ha7+zyMknysCQVPBB+lfp81hbiJlAYsTndmvHfjl+yF4Z+LFxJeLH/Y+rScm8tl+WTr9&#10;9OASe54PvX0uT8eXl7PHfejKphf5D4lS4XH3vpUhdSeGHSvRPiH+xP468EfvrW2i161L7FawLPJj&#10;GQWjIyO/TI/MV5bqEF1oOoy2V9b3FneW5KSxTIUdD7g1+i4TMsPiVelNP5nJKnJbo0T0z/IUqndi&#10;qMV4T16elWIrpc7eu7g16CkZez11LQXI9O1N8vcKFk4+72pQ2ev4U+YdlsKY/wB5j+6PWlMe3+ue&#10;1AIb6frSktux+tRzO5XLoNEYx+GKYYPk9fapQN3ttNNnZf4c/Wq1J5SKVMKPX0qKRPzPX2qaSXI6&#10;9OlVribn6DmolLuPlGJbzXdzHBBG800zBEjQFmdjwAB6mvqD9mv9iqC2trbXPGdv51xIokt9McHb&#10;COCDKO7f7B4HfJ4Gl+xv+zvD4W0eHxXrVusmqXq77NJB/wAesZ6HBHDt1z6Eepr6CMmWOOAtflvF&#10;PFM5SeGwjstmzeFNJXZZs5I9Pt44o0WKKMBVRQAqgdgKtxytK6/3f5Vm26GYszdq5H47/HXS/wBn&#10;zwHJrGolpppG8q1tkOHupSCQo9AMct2HqSAfzeNOpVnbds7qctDQ+OX7Quh/APQI7zVmkmuJyVtr&#10;SIjzbgjGcZ6KMjJ7Z6GvEX/4KiaPPdMsfh3VFjXGWE6cn8q+R/i58aNZ+MfjS41rWp/Onk+WKNMi&#10;O2QdEQc4HJ+pJPU1k2E7IV+Xdu6etfS4bJYWvV3NPaNH2tD/AMFOfDkMyeZoepKrY3MJkbA78V33&#10;wx/bi8BfErXksYby60q4mOyI6hGsaSnsNyswX/gRGf5/nPdCMyjPyqDg4qrLI1tcjyyQMhqK2Rwt&#10;eDK9u+p+xhuQQufmXP508uM/L+VfEH7O37d194Q8PWOm65C2rWNugRJFkxdQr6c8OB2BwQO/avsL&#10;4f8AjbT/AIieGrPWNNn86xvU3IxGCCDhlI7EEEH3FfNVKc6crPQ0Urk/jH4baL8SNGkstY0+11C3&#10;cY2Txhtp7EHsR6jkV8Oftg/ss2/wF1KHVtIeZtDvpDGIpCXNrJjIXd1KkA4zyMd6/QCGZSmF655N&#10;cT+0P8M7P4p/DXUNLvI1ZZV3xkdUdeVP4HmvoeHM8r4TExXM+RuzRlWoqUT8z7a7eWDduUqCBjua&#10;v2Ms1420MwWqOtabNoes3FnPG1vNaymOSNuCjDgitnSnhWKMQN5m5Azkrgq3cfhX7zSqRlFSXU8e&#10;UWnZmhpunraHdyWxjk1cC7qq28+/O3Bq1HwPxpN3EDt/nFQk5HQdakPIJ7dqiZ8Dj8qjY00Ek+QY&#10;9ua9d/ZStC9hrVyrAbpoowMdNoY5z77unt+XjzHINe1/sn2JTwnqlwdrRyXexee6ouf/AEIV8vxV&#10;U/2Tl80Z1Nj1JbdnVgwJ9DmqskDRk8haujcQPvZ9RUN6dsi7RwcZzX5qtznTscP8ffB6eNvh1qNi&#10;y5l8ozQlV3MsijK4HcnpjuDXx/8ADrTm1zxlptjcFohNeR28nqmWCnivujWLU3dvIAM7q+L/AIza&#10;NJ4J+MWqrCskKSTi7hb7v3sEkfR9wz6ivqchxD5Z0X1RvTtZo+6NI05NOgt4I1CQwoI0A7KBgCnX&#10;o2hsfTNYvwj8QyeIvh1o19cOJri6s43dxjlioz075rbuz5gYHO5v5181Vj77Rly9DOtwJb0Lk4bg&#10;mti2UK2Ex8tZtlB/peT/AA9a29Pt0cbqm1gQqEzxbiu059K4/wCO3xas/gn8Ob/Xrwed9nTbBEMn&#10;zZSDsHHbufZT3xXcS7Y1Gf8A9Vcz438FaX8RdOk0vVrK2vrKQh3jmTcoxnkeh5PNXT+LUqLVzG+B&#10;fxOb4xfCfR/EMgtlmvIi06WxPlq4JBUAkkcYOCcjNdWsn2pi0y/N2welYfw+8C6V8MtEXS9EsY9P&#10;01HZlhR2bBPUksSc/jXQcR9P1p1Ki2iGnQBGuOOOOtTIqANu5461X8zJxjrT408wbjjArO7J1EZQ&#10;h2jGCajdD94rt9adLJzx8x/pUfMhUvzgdM1IbEe3b/d605Idp+XinKyqfWnBdwUgHrUahvqiSCLA&#10;718j/tO/HC6+IHiKbTYG8rS7GVhGmB87DKlyevPp6Y7k19Ya3qsHhvRLm/upo4YrWMyMXPAA6D+m&#10;K+AfEuoLf+IrqZOksjN9fWvseE8FGpWdSS2KhfqQ28WD+PNWECk8delQxygD/dqZflC/dNfpUbmt&#10;+g5hx0oClX+b1prSYP4UA+YfTJ7mlUlyxcn0EQG4XzDt59zX0D+yR8HWtgviq+XbI25bBD6cq0h/&#10;UD8T6V2Xw+/Zg8JaX4atGvtPj1a6liSWSeZ3X5iM4UKRx9c16dZafb6fYxW1vDHbwRKEjjjAVEA6&#10;ACvzfPOKI16fsKF13ZMrEjRMYF3DP07VXYsnC/e7D1q7IwXAPP0rzT9on42QfA/wQ2olVuNQnfyb&#10;K2LY85/U/wCyo5J/DqRXyVP3nYOW7sjrNe8ZaR4Gijm1vVNP0pWP7v7XcpDv+m4iuRb9rz4d3M+3&#10;/hKNP9MgP/8AE18H/EbxxrnxJ8Qy6lrF9Ld3U2S29vlQZ4VR0VR2A4rB06x8mUuzblzyK9CnhabX&#10;vHVHD9z7u+JP7eHgvwTorSaTdpr98QDFBDujQnI+85XA7nGCTivkH4l/tH+LPjLrcz6nqU/2dpCY&#10;7aNilvAueAqDjjjk5JwMk1x9/bG6mYIvfp6VLpEC2d1tkjO08/Wuj6nSUW1uEqKUT9H/ANlzxbce&#10;NPgJ4b1C6ZnuGtjA7s2WkMTtFuJ9Tsz+Nehbi/8AEdp5NeY/sjXGmz/AHQY9NmkkihjZZlkGGSYu&#10;WkXp0DMce2K9IknyOOOeMV4E42Zy6lrOZAT+HvWF8ZVnb4S6+bcO032KTCp1Ixz+ma2YVZ1+b8BW&#10;T8UvGVj4G8Cahd30qxq0DxRoz4MzlThV9zW2D5nXjyq+uw436nwUgLSMZCdx5OfWrMaj/vntmo7+&#10;dbrU5pI/lRnJAHQCpImx+FfudG/ImxsmjOTj8qlxmoY5Pm6cVYjT5dzfrXRczGEfJ0/ComBLdOBU&#10;+B9f60hUZzgelTJgis9r8+G2+o96qzkI3Zf61emPO1e/f0rpPhr+z/rXxbtLm8tGgt7WBvLEk5wr&#10;t3Ax3H9a4sXi6WHjz1XZF7nGpLGxXGWJ/Cvrz9ki8W8+D9uqls21xJG2R34bj8GFfNvxF+Auv/C4&#10;Ge7txPZKBm4hO6Nc8DJ7HPY17p+w/wCIkvvB+oabwJLW5E/XlldQv6bP1r5LiTEUsVhFUou6TG9j&#10;3J33qePlxToTzu67v0pzxgLjt9KbbRqVGfWvz3S5nzXY5m2gnjp3qu6rcTqvZvWrV1hIfwqlE4wx&#10;ziq5bjlFW1JSOcfLhf0qtcbmP3+tIbj8c0Mylff2rRR6i0sOtG2y+p+tSXF55A69uAT1qqyspYj+&#10;EdPWoobZ2l3SbuvC/wCNbRo33EtdyeKRmYMy7FzwO5rSWZmH4YNV4Lfd827ccY5qwEKD7v8A9enK&#10;y0iNyYJarL95F+uKa9liTac/hU8ZJXj/APVUu4hPm5P0rkqSYctyutiu0jGexpq2KhSFHNXAhlHX&#10;p1xQ8Xz9zXPKTK5ew21tMoPyOK8j/bJ1+40T4W+XBHujurlI5nwf3ajLDp6kAc165JIUj+U4HOa4&#10;f4weGLXxP8O9ZhvzthW2eYMTja6Dcp/MAV2ZbJRxMJyV9Q6nxPPKZ33Fzz2HQ1IiMoyCOvbrVW4+&#10;SQqrZCnAqP7Ww6MD7V+6U7NJoo0GmeLDM3/1qqyy/KSOvIzmq7XLMeO9RvOrH5j14rQCSR8yfNnF&#10;NYsPc+1NE9IC0jhVG5mOB9TWdSXKrvZCdjqfgx8J7j4ueNYLMbotPgbzb2cdI4x2H+0eg9znoDX2&#10;Nbww6LpVtY2cMcFlZoIoYYxhUUdP/wBdcX8Bfh8vw1+HtvC3y3t5i4uSRhgxHCn/AHR+pNdfFMbi&#10;bK42r61+V55ms8XV5U/dXQy5lsSvcrZW/LbABl2Y/d/Gvnf49ft36Z4RafTfC6R6xqABX7aWzawN&#10;k5xj/WEY7YXnqcYqH9un9oWTwlp6+EdLuPLvtQi338qNzHCcgRg+rc59vrXyXBCiESzZbIyq9q8m&#10;nRS3OmnR7mp4/wDH2ufFrxBLqms3Uks0xx/dCqOiqv8ACo9B7nqSaxf3lhKjfwLyAKuKAx6tuxwP&#10;rUbpi3flf8K3ivI6fZoanjKS26rlfQ19PfsOftJeG/hz4HutL8Q3kljcXmpPcxymMtCiNFGo3MMk&#10;HKEdO498fJ8GmSSz7lIZVz1q9ZWbsPLZt2PT7tTXwkHG6MakD9RvAfxR8P8AxLikbQ9YsNUEOPME&#10;EwZ4s5A3L1XODjIGcV1kMQ3c8Y7V8rf8E4vhNNo9lqnil50WG8X7DFCB8zbWVmc+wxgf8C6Y5+ql&#10;jyBzmvAq2UrI53boW7OXaSqgY7k1M8qpGxdlHqc9qrwKw57V5j+1V8YU+HXgiSzs5lGraoDEihvn&#10;jjIIZ8fhgfX2rTBYeeJrRow3bNIuy1PBv2nvihH8RfiFJHZyyPpum5ghJbKuQfmdR6HH5AV57CuB&#10;j2xxVVbncSzclupqZJcDA+uBX7xl2CjhqEaMOhm5JltG29aUH61WWQAfrQs+eld3KSWhJz707zd/&#10;86pG72nj9aZJqAjqdSomhJcqV6iq814qR/e61nzagNtN022uPEmqQ2dnFJcXVw2yONBksawqVI04&#10;uUimWPtrXDqqr17eteo+C/2U9U8SaKl9qV5/YwmG6GNofMmYcclcjaPqc+1ekfCP4AaR8O7K1vLm&#10;NLzWQNzTuSRExHIRenHTPX6V3bytdO25mOO57iviMz4kqc/Lhtl1MeY+P/iX4Luvhf4mfTLqWOc7&#10;FlilTgSIcgHHY5BGPauXudQx8vfPHNfSX7R3wWuPiNBb6hpa+ZqFnGYXjZ9vmRjLDGeNwJPpnNeV&#10;/C/9mHxJrXi63/tjT2s9LicNM8ki5kX+6oUk5P6V6+D4gp1MN7Sp8SKUrHbfssfAyO4gj8Ta1DvY&#10;nOnwuPu4z+9I9/4fTr6Y+gEIIz0Xt2zTdNsEsbeKNQsccahEQdFA4H6U+5ZXj9cV8NmWZVMXVcp7&#10;djOWpWvblsFFXrx1qNbRgg9+c0pP7zdmrMa+Yit156Vwx2DYhiiLCplZnjGdoA496bMBC278aIFJ&#10;27uO/NaczJ5iO6bYvB6d6kgkS2gVm6/TrTp4EMbHOcniq5T5vmHPoRU3SDYbdxrNLvLNu601rXfj&#10;duP9KkYb34HejLFuOcetZylfQpFea2VbVgOp7k15R+1jA0PgPTmb7324KD7eW+f8/SvWriM7Vz8y&#10;nk4rw39sDxYjSaVosbAmPN3Lg5x1Vf8A2f8ASve4cw/tsUr/AGdTSMUeMIdx+lKsg579hVdbhgfp&#10;0p6vnBz/APWr9RimXIkC/MKCu49s03d3/T1pGfB+XpWpHSwrfdqGR8JSyycfL/8AqqKWTHPFTJNh&#10;HQr3ILE9+9VQB+ZxU08vp/8AqqjLOoA79iCaxkn1Neh79+ypodvF4M1TVNv+lS3Jt95GW2qqkAH/&#10;AIFn8B6cepWlgy4wOOteYfstz7vhzIpYDdqcmc+nlx1620mJYl+YrjA2ivzfPq3PiXF9DKW5ctY2&#10;X5WU49qs2/ygLjn2pLZGKqD19MVPDCyA/Lg9BXh9THqMBwB144x60LlX545596cFPmc/UE1YMIl5&#10;I+ZRxVaFFeaLevHrjmrEbZkZRgBTye9RhALlcfKue9SQJt+bI+brTK6D2BIpk3yo3p3q0SJOpXH0&#10;rPefcXVcY9RWXUmUUnoQPI0/yo2FzzikuLFeG27s8cVYgtREv49acXERK/nS5XuUjNk0MT3Eew/N&#10;uBrwX9pvw5/YPxOmm3ZGoQpN07j5D/6CD+NfQEVy0d2Wx/FnPpXkn7Z625uNBmjk/essqlc9vkPT&#10;+tfY8J1LzlEqL0PGM4bnH1qaN9wz19KoCVW4zU8E9fdpXK5uxeBwMgZp6vx261SF1g4x71Ik5Kn+&#10;Z7VdrEpu5a83PpzSGXB6HpgZ7VWWYh+n0o+04/8Ar07AyQycbsGq9xP8u3NK9xxhe9Vppuc5pAmR&#10;3NyT3qoZs5pbmTk9uaq+btkqZdxt3On+FPjSPwB8QtL1ia3N0NPuFnWLdt3lTnGe3Svs3w58Qm+I&#10;ehW+qLAYY7gEeXuDFCCQQcd+K+CXnaFgf7pr2r9lL4qXEeq3miSTM32hftEALdHX7wH1XB/4Ca+R&#10;4iyx1l7aPTcpybjyn01Hdswxg8fpU0Uh81RyvOaw9K1z7TC25ds3U+4rQW/AI9V718DKKizAum6I&#10;l+bkHrSBwGZulUXumkfP5/SmrcNv69az3C/kXluyOD602KfHDY3NzUYkV1bj5uxqFGUn/a659KJQ&#10;YF44JqOR8KPTvUIdox97d3wKal3ufa3y+w71ny6ged/tC/s26X8d9LSSR/sOsWqkW94q545+Rx/E&#10;mefUc46kH4v8dfDvWfhVrMtjrdjNazqcRlh8koH8SN0Zfcfjiv0eVFI3cce1c18WvhXovxi8KSaX&#10;q0O5eWgmTiW2fGN6H+YPB710Uajp7m1OtKHofnY12skLMdwXFQjzJIFwRjOc96+kbj/gnndRtJGn&#10;ie18vcdm6yO7HbPz12/w8/Yg8J+FHSXUjda9cLhsTHy4Mj0Reoz2Ymuv66uWy3Ol4q6OY/YB+Gd/&#10;pVlrHiK8jljttQVba0DrgTKpJZx3wCAM9Cc+lfQ93AYGZl3ehx0qxDKtpFHFGiRxxgKqquAoHYDt&#10;T5kaXPtz0rgqTbd2ck9dSpDebVGcHPHPapkk4G3ndx9Kp3Nrul/3emKj+2tDIqtng4z61G7M9epc&#10;k+f+KlRAODn3qsl0rN972yKeX+QjcKlgSvK0v8O72qEyv937vsBTomyMj+E4471J5e47v8mlsNEM&#10;y5VV4+bnntQIhuG3ueadIMSf0oWZi44xUyv0I0vqOW3Ib9ac9vz/AHeMjij7VN/dHSmrcTMu47Rx&#10;kk1PJJuyRpoU9RZYF+Y/gK8l+OXxoTwLGdOtm26rcxB4m2hlgUk4JHdjg4HToTxwdT4kftN+Gfhv&#10;HOsch1fVI8qtvCfkDejP0GO+MmvmvUfFmo/F/wCIL6xf+XHcanOkUUSjEca8KAPbAA/M19DluTTk&#10;va11aK1dzSNNbs92/Z7+Cs+jk+JtaJfULwGS3jLHdEGzud/9ts/gPc8epPF86r/CenFTbdsKrGqq&#10;i8BQOgqMzfv13KRxXDjcR7as59Onp0M5VFJ6DoI9obPH4VOvyxbeDUlrb+Z8wB5Gatm0YKPk+9XL&#10;zJGZTtLNSd38LetXoYVjUjGe57U+GBQmAvt9Kfsx8uOc0ua4cutxpTcPZsU24RhH8vPaplXhnKjP&#10;b0FRquW/T8KmOrGFmrA/Wud+K/xk0L4R28S6lLNc30mdlpaqsk2BjkgkBR9SM9s15H8Rf2wbq7uZ&#10;rHwnEsECloX1OVcu+OMxL0UdcMck8HArxXVdamnv5riZ5LiaYs8ksjbmkY9WJ75r18Pgo25pnoYf&#10;B8y94+kvAf7U2m+NfEFvZXWm3mkwXDeUtxNIrxiRiAqkDkAk4z2OM8ZI9alsyjE8fNwOOtfCp1P+&#10;29JkC7l8vjj1r7k8Ls0nhfR2kkkkdrOJnZjuLEouST608XRjCPuGWKpKDsOhiz157VN5agbj83tV&#10;hlEb/L0JyajuI8O3T0yDXhy10ObmRXa5yF5/Kobm5LlsD24pzKpkwffvSxxYyP4T3qbWFzJjYIty&#10;fNU+PLTIUjmopW8tdvao570Qw5b6gVpoTza6HK/GH4t2vwt8LteTAT3Ep8u2h3bfMf1P+yO5/wAa&#10;+RvGfjC+8da7PqOoTNPcTNk9lUdlUdAB2FfQn7SXhmPxx4MuHWLdf6epuLYquW45ZOP7wH5gV8vJ&#10;MwRdw+9X6BwzHD+z934zojbclf5O2e3FR3DKeMc9aHfPp6fSo5WPT3x15r7BRsXzPsVbl8KQfXr6&#10;1RuG3fxe9XJ1+X1561RulKjr+VTIuK6soztkk9PxrOuWJHcY6VqOCEbhfTms68i+uT19qykbRtbQ&#10;x7wZQnP0rFvxlyP5mty9GUasW8VsnIrmqG9Mzy7IWXbxkGs65OLluM1pjCwzfTr61l3afv2rz6iO&#10;yNuhPoDbvBOl/wDXnF/6AKR3zGu6s/wtqPm+C9J/684c+/yCtAEPClTG9ylex9g/sHvDJ8N7oRpt&#10;kjuiZiO5I4/SvadTtY72Xy5EDK3YjivnH9mbxK/wm+CX9sXFu0lprGoPBGd3V41XPH/AhXQaj+2X&#10;b2Fy0f8AZzSNFxyetdUpWZjK1z3q18PafIiqtvGGAx93qK8X/bQtobGLQ4o0ChUkIIGMDIyPxrCg&#10;/bcmhd2i08N6AnpXDfF748XXxduLVriBbdbZWVQPfH+FVS5uYymtDEtTtK5/nV+OZXXbluaw4Lpi&#10;APbrVqK5IPp6Guw52kbFrJtfmvvj9ib4IQ+AfhlDrVxGV1jXUEr7x80UX8CD2xgn1J9hXwr8M/DT&#10;ePfHOk6OsnlNqV1Hb7u67mAOPev1QsLddOtIbePCwwosaADgADHFfB8bY6UKUcPB77+gRsia3GQw&#10;IyWHr3qO5jwP9r0pygCX2pt38ilt7bfrX5nC9wepw/xk+J9v8KfAWqa1InmSWcWIYu0krEKin23E&#10;ZI6DNfCnjf4ia38RZ2vNZ1K8vJpHMnlvKTFGT/cToo9ABXpf7VHxsj+JPjS40O1b/iVaHO6uckfa&#10;bgEqSexVcEAjrknoRjxvVJVt4dqjjJA9q+pwtFU4WRtTp21KRtlktWKtyOetZ9zqUaWarH/rUJ8w&#10;k/e5xx9P60l5riwxyReYuc+tVbK0W5jzt+TJIb1Heulq6s0dGq1Z13wB1y10b4veG9S1CYQ2ttqM&#10;MkjseEUMMk+wr9KrCZLmOOSNlkjkUMrKcqQemD3Ffl7Bpv2bmPcwOMHHWvu39inxVdeJvgFp0l2z&#10;yTafLJZh36siH5B+Csq/hXl5hRXLzI5sRtdHsausbdffpUU8zTPtU+1QPK0mNoHFWLRMD1Pv2rw4&#10;/FY5oyfU/PD9rjxv/wAJp8fNdkVh5NnN9ji5P3Yvk/Ugn6muCsmXaPzq58abSbSvjB4lt58rLHql&#10;yGDdv3jH+tZdjOo2jdyeK/fsrhGOHgo9kZyjqbdq/wCh5OKuRcYxWXBPleveraXBI/xr0jM1rcZX&#10;OdvtVhAqpt7Vkx3rRjp78U9b5n+tLkK5kaiHd/dWlB2/xLms0XjHHej7Y2fy4q+V7hzJaGnu96UT&#10;Lv5rL+2H+9+lDXzEdaXKxGm8i/r3pjSAr6+9ZpvG6VG12QeGpOLsI6r4feEZfiJ4403Q4X8uTUZx&#10;FuAzsXqzY9lBP4V9weGf2YfBXhnSLW1XQ7G8a3xunuolllkbuSSPX8BXxj+y9rY0j9oTwvJINyte&#10;iLnjG9WT9N1fob5wVPlr8r46x+JpV4Uqcmo2vodVGzTuLptrHp1okMCJHHGAqoowAPSnTuyt+HFR&#10;Cfbx971PpSTS71919K/NlJyleR0KSSsc/wDETxXH4L8E6xq0mzbptnLcDdxllUkDqOpwOvU1+dMm&#10;pyapdXF5cO0txcu0srHq7MSxP4k19sftlX01l+z54maFijNHCjEjPytPGrD8QTXw+kqpZKTgcZ+t&#10;fU4GHLqwVylrd3HbWLbmCqwyT7CuVm15ZYGnj3eQxBJ9Kt+K3mWy8yPGYpFkCkcNg5x+NU7zxPJ4&#10;la4h+wpZ2t1cfaHQLgKcEbR7c9K9OcuaNrnZThDkuy9FdR29umH3NJ155rUTUPLtV/h9PpXHm/WK&#10;6Xyw3yjbitK2vJJk2yL7BR3rycRTvoiI2Wx9Gf8ABN+7W4/aBadl3OLKZVP4DmvqT9rT9oO2+Cfg&#10;W4t7W4/4n2qQstsi/ehBGDIfQDnHqcdeceJfsXaTa/AL4NeIviNqqfI0QtLJON05B5APX5pNi9uV&#10;PXjHgvxY+Jup/E3Xr7WNXuJJprh28qNnLLApJIRfYA4r0+HsnWLr/Waq91PQitWcY2OUvb5tQupJ&#10;pXaSSVizsxyWJOSSfWq9zJtwv4/Sqom53e/XtVc3DmY7q/WKNNJJI8k17Ujd6dxirsMm9R14rJs3&#10;IXnrV2OTZ6/jXbGJL1NWOXA+lTJJnHT61nwtUwY4/iHerJ0NNJFxUqzKB7YrLEzKPp+tOEzN6+9T&#10;yj3NRJ1UnkU6G4ULntWX5zA9T1xThdPu+8KfKLVGm10rbfXPNNe5U1mG4fjj8zQZ2+9n64o5A5ro&#10;0PtGP94VNptlLrF2kEK+ZJMQqAfxMeg/WsVrjP8AnqK9K/Zv0GHXvF0d5cbVsvD8MmqXZdtqvHF8&#10;2M+hOBz61yY+q6FCVTsaU7OVkfXfwD+EcPwb8Cw2e5ZdQuv317cKOWf+6P8AZXoPxPGTXd3GqxaX&#10;p8lxcTQ29vCpeWWRgqRqOpJPAA9TX5xx/tZ+OrbxRdahH4i1CNbq5adbQyGS3iG4kRqr5wgzjA6i&#10;nfEj9qXxd8RdGay1XVpBZ8E2sEawxsR0zgZYZGcMSAemK/DsxwNevWdWbu2z1qcXb3T6I/aH/bxs&#10;9AjuNL8IypdXgYxy6iyho4+f+WQPD5/vHjuM9vlPxL461bxtqD3mp6hcXlxLk75pC7fT+XtWDplp&#10;/apmlmZxtTKjPfIFaEFkjMu6QRnGc9cV24XK6VNe/qzTlsLY6jcQlmWT5u5PevV/gD+1xr3wo8Q2&#10;8F7dXWoaGxVLm1lkMmxBwDFuPysB24Bxg+o8muI9kbbfm2kY96rQyKkkkch/eY3AHtXRiMtoVY2s&#10;HyP1I8J+MdN8e6DBqWj30N9Y3ABV4mzg4B2sOqsMjIPIrYjg3hWb5sdjXwt+xT+0RD8KvEd5p+uX&#10;U0Oh6ioCkIXSGcEYcjqAVypIH93PA4+108b6WfDa602pWK6SyCX7YZlEO3pnfnGM8detfG4jBunN&#10;pGXNZ2L8umMzGRDtb07GuS+KvwN8L/GfSBa69pqmZeY7uH93cQn2YckexyPau60TWbbXdPt7qymi&#10;urO6UNFLCwdJFPQgjgj3rQu9A+1p8y7PfvUYfEV6E+ejJpo6VTUl7x+fvx7/AGHtc+E9rJqWiXMn&#10;iDR49zyBYytxbIFLFn7EAA8jH0rw+11QE9fb6V+sU/hxdjwzM00cikHPpX5+/t1fAqx+D/xBhvNJ&#10;jS30/Wd7CFeBG6bd2B6HcDjsc4r9X4T4pqYqf1XFu8uj7nn4zCKK5o7Hl8OoZ6fLVhL/ACME59vW&#10;uYtLtmxV6C7b+uRX6LZHm6pm79szwGp5vhj2+tZKTFj973qUuXG0njoKXKr3Hdl43n+1+FNe9XPz&#10;fzqiQxPWmsWI/wDrUcotb6Fp7xdv86739lvwHa/E34x6fZ30ZmsrVWu50xkMEHAb2LbR+NeYzMyk&#10;4r33/gnfcqnxP1uNmXzJNMyuepxKnT868PiCrOlgak4b2LifXW9YmVUUCNRgBR0A4oklaWQBfu9z&#10;60ydysHOOPw4zSx7oo9zy7Y1+bnv71+FcqvzSN476nP/ABb+M2l/BTwVLq2q7iC/l28EZ/eXLdcD&#10;PQDuTwB+AP51/Gv40ax8bvGtxqWpXErq0h+zw7j5dsnZVHQcADPU4yea7b9sH48SfF/x7cNbzSf2&#10;XYsbeyi3fIUB5kx0y+M/TA7V4/Y6e0sytuyrc8dq9bLaMYr2skdcY6WJ7G0kz5Y+ZmJLbvStG3t/&#10;sh/eSLGuepNUbljY+ZJn5sbhk1x2p3EOvLNNea99ikikZBarEzMyhQVYEccscY7YzXr05Snqjpo0&#10;Oc7O7l+1TbWI5zyPaoUtpHLSbgwjODz0rD8G6jcXmn7pE+VeAxPzMO5rZuGhADK3DDLZ7VrGetjO&#10;UUnYs6fcyS6gkcHDE4Bz3r9Jv2KIZLT9nDw+syyeYxnYbgRkee/P0r84fDbQ2eoxt5iMc569K/VL&#10;4aeHbfwf4E0fTI9oSzs4oz5f3Sdo3H8Tk/jXzGeP94orYKdzqY5MJ+74b1qDX9Vh0jRbi4vJEjgt&#10;42kkZ/uqoGST+FOjmWJG9B618e/8FDP2jZru/h8H6HqP7rY39qiA8k5G2MkfiSPcVnkWVzx2KjSj&#10;82aVanJG54B8WfGFr41+I2sapZx+Xb3t1LNGrdQpYkZ/Cm6BPus9i/LuHJrn9J0WWeRcjg9a6vSt&#10;M+zxqfav6Eo01TpxhHZI8Vyuy5YwraxKoycdz3qysmT0z+NReVsUfe4oZcY/xoJ2HmQk+1RHn3/G&#10;h2yO3HShCMU2K7G7iB/jXsv7I/iCO50bVtLLJ5kM4uAO5DKFz+BT9a8YmbK7fXtXs37Lfw0vPDU9&#10;1rl8Gi+2wiG2iyPnjba/mfjgY79favlOKpU/q3K3qKpseyyRbeT0xgYqAw/NuX6H3qaeXeG+bKkZ&#10;+lNiU/3vlr81ijH0K80eGZud3QV8i/tj+F9Ug+IUmrNDK2neVHFHMEwifeO0n1zk/iK+xmiV42x9&#10;4Vl694cs9Yt9t1DDcROfmjkQMrd+hr0MDinQnzlRundmN8AbAab8IPDseH/48kkO7qCw3fzJrqNQ&#10;JU7h6dKZpEccFsqICqx8KoHAFSaku4bl5544rlqT55t9wcuqCwVQhk/ibg1pWvyDn7xHWqtjAqW6&#10;7vl4z9atXchCZXqfajldildbjLuXfKqxgtu6D0qIxMEKjp1JJ60lxL9kTYp2zuMEkfdHpT4nJiwx&#10;+ZeDUyi0rlNaAIVVs98d6Lo7490Y571J5W8AYppTK7V4bNYxk73I2K7v+5GeGU53f0pYG3HP3Q3X&#10;NSSKI/vfMvX6VEz7G/UY71fM2LmYY8j7vfvTXn2v83zeuKa8wx979OlZviXxRp3hHSze6ldw2dup&#10;273OMnsBTp05SfKidTWadQGbcoAySTxgCvOviR+0/wCH/h3cSQM8moXUaZCW7KYy390tng/QHFeJ&#10;/E79sTVvEUd5YaWttZ2twGjGwbpCh4OXPf6Ada8ekkl1GXzJXZmbrntX12V8MTq+/X0RpGL6ndfF&#10;/wDaC1n4u3uZGa1sVJEVsjEIv19T7n/61cPHDtPfj15p0Frx7Vaitsrx9etfoGDwdLDwUKasi+Vj&#10;I12DA/OpA2B9KlFuATSGHK+ldmnQNUQOdy8//qpqTsj/AE6cVPJF9Mdqgnjwc9euBms60eaLj3D1&#10;Ptr4KeJJPEnws0a8mXdLJbBGPqUJQn8dua7K3VZos+nPPWvJf2QdXN58KfJZtzWty6AY+6pCsP1L&#10;dK9gtkjNsrbfmz2r8QxlHkryj5szUtSE/PJ8vPtXwH+1V8Qr34g/GvWGmeaOz0Wd7C0t2bIiEZ2u&#10;wHT5mUt9MDtX3b468Rr4M8I6tqxj3f2baS3RXP3tiFsfpX5nalrM2q6hdXEx/eTSs7EDqWOT+pNa&#10;4Wm7nTR3uV2RZEaSbcI1PLA81X03X7V7/akMnkoeX2/LyKsJYTXkGFG2Pd1I6VJrOvam5jgazjbZ&#10;H5KPHGApUcfNx19+texGHLG56lJRa94keKGVVeEqqeo6mqMtv5FwvP3mHJNPtIbhpdrRhFXjB4zS&#10;arYSzzbVyTjBx2rGc7aGFRJJn3l8GviR4J+Ffwc8K2VzrWjaVJeafFcyRPcrvaWRVLs3OQSxPXHT&#10;Hbj1qF1ulVlbK57Cvj39lP8AYfXxpFF4g8Wx3kOnqyPaWT/u2vF6lnzyIzxjGCwJIIGCfs63t44Q&#10;qqiquOg6V4NTfQ8uSvoiHUNSttBsZLu7njt7aFd0kshwEHvXxX8e/jjqHxZ8TSGRwun2zsLaFfux&#10;jgZ9ycDJ9fau5/bZ+K99J4vXwzC4t7SzRJJArczMyggn6ZwPx/DwmCDcTzya/QeF8kjTisVVSbew&#10;4k0TkdvxqzDNsyP71QpDkD2PWp4Y1Kbj17AV9yVYfG/Pr+NOe5Yjrjmo+WbPHpUbjGarQzJGu2Uj&#10;+LvTXvGLZ7daryOw7/SmlGPf64rOVirMsfbMHG4c96+wv2bfD66b8INL2tu+1F5m+pYj+SivjTf5&#10;TZXO71r7F/ZY8Ww638I9PjUjfp5aBwOMHO4fowr4njFS9jBra4pR0ud14l8K2PiDQLrT76H7Ra3i&#10;bJFJIyPw5GDg57Vwv7OHwKf4Q3OrXE1xHcNfShYtmcRxLnaDn+Lnn6V6cT5g2dm65NT2tuv3c++K&#10;+BhiJxpumnow95KxJM2I8n7tMt4fMiJJ79+KmZVKbT2HFRrykg9/yrG2omRXzbYuv0qtEu+NQ3r0&#10;rP8AH3i+w8D6Ddapq1wtnp9mN0sjKW2jIA4AJJJIGAOpFUfBXxY8O+PPD8mqaXqtrPYwsUklYmLy&#10;iOTuDgFeCDyK6KdGTDlubnlY4bhemKjluFjO1fvHkY71wet/tY/D7TdVh03/AISWxmuriQRR+QHm&#10;TcSBy6gqo56k4/I131ppx+V9w8xuvqK6o0XFXY4xtuLaP5G5j80jD04FWbaKRzuIXr6Vag01Yz93&#10;PPJq5HajONo+tYzmtkVYqpAQvIGak8g59PQ1LIqoeGpkz4Xr93oPWsVLuK9tAjTB5PvzUxaOIbia&#10;phmkbA49KmS0Zx83I7VzVNdSh4uNynauOetDwyTHdnn0qZLbYuW+X61x3xr+N+l/Bjw+ZJmW61OZ&#10;d1tZbirTc4JJwdoHJyeuMfRYfD1a81Tpq7ZXK2a3irxDpvg/TvtWp3sNjCx2q8h+8cZwB3OBXyn8&#10;fP2jr34jW82m6Wv2fRXk2k4HmXGDkEnqOmcDj61zPjf4w6x8TtWmuNUkEnmk+VGCRHbrnO1Rngfr&#10;71ymwxnEZ+769q/TMj4Zp4a1WvrLt2Dl6mfc28kb7ZFZW64NRLAyj+L61sXifa3WRn3tjBOO9V3T&#10;YcZ/KvtIskzWUhe9Qsvzj2960JUxjbVUwEM2O/rRJofKRb+Nv412fwG8KQ+LfiXpcNxgQxMZyD/H&#10;sBYD8cYrj5FVT/vcfSvQ/wBmGf8A4uhZ7flKpKfqPLNeRnEprCScSJJ2PqwyAwAbju7iue+LfxCs&#10;/hF8Or/WrxkXyUIhQnmeY/cQeuT+QyegJG5C5llTHPGc+tfIf/BQH4iy+I/iTZ+G4/8Aj10OISyl&#10;f+esoDHP0Tbj/eavyijTc5WRNKN5Hiesa5eeNtdutX1a4e7urmTfLI/3pG/l+A4rPubpVfqpccKp&#10;4q9HBPJGojjVYR3IwahuPDqi7WZUMjKcYNehGmluexSprqE8Op2Uyw3Fv5ZZQ7nH3QcEH8iPzqa1&#10;sYHQhn3sBk1ZvL/UZ9ls8zyWqneVzgHp1/75FVlTN0zbWjUjtV1JR+yb1Ywt7pFeReWixqqqnTip&#10;9I8OXuq38dtZW9xcTTH5IoVLs59gOaryx+bN94175+wJ4jj8KfHO1hmj8watay2KuBkwscOCPrsx&#10;+P1rlxlZwp6nn1tD1b9hz4B+MvhxqU+r6839m2N1AYk05nPmSElSJHUcLgA4z83J4FfTkLKW4BqJ&#10;E2e+RinjKk9R2r5qXvO5zaXG6xrNr4d0ya8vriG1tYF3SSSNtVRXwv8AGv4lXHxY+Il5qGc2ykx2&#10;q9CkK52/j1P1JrrP2rfjReeOfG15oscjQ6XpUxh8pG4mkUkFye/oOoA6dTXlNsi/dVfm5JINfqXC&#10;mQ/Vo/WavxPbyQS2I49w9t3PSp0fPt2zTDJu+mKchIz6/wAq+65jn5R6M2cDjNEkxjXik37Ys8de&#10;OKhkfP8AKjmL1CZ9pIzk1Wnn/vNTpZVBPTgdfWqvlyajdLBAu+SY7UA6k1EqiiuaWwiC5vzuwp/M&#10;175+xp4EkjnvNduLM+W0fk2s7jjJJ3bfyxkepHrXnOhfsw+LNQ1+whvdPmtbO6kQSykAtChIySM9&#10;hzX13o2h2vhrRrXT7NfLtbOJYYUDchRxye5PUnuea+N4izaFSl7GjK/cJvSwtyrZxj5valh3GLr8&#10;2Kmu/mX3HfNVlm+bCj9a+CluY+pPBFk9+Tk5qwiKifKcMOtRWYbcdw+719qmKqGB/Ae1Ck+pRKW3&#10;L8vzds+lQTOVG3rViZQuNvy/hTbhVKM3XaeAO9VGPVk2uVYF3ruP/wCupwzIh7dCMUyJfJZj82Pe&#10;pPNXPPUdD70K6exST6kbJ5j8/nmpPs+Yt/8AyzU4NQzOd5b7oXk/SnrcPPb7furjjFXEE9dSLz9p&#10;3N97oAKJLkTLuwdvY0eXk0DlD8vfpUOL7i0I/MZlyv605HdVDd26VNwOG44/KlZY7hQq/eU44rOw&#10;ytfXEdpZtJJtVY1LuzcAAdzXxf8AEbxfJ458bajqTs224lPlA8bIxwgx/u4r6Z/ai8Snwn8IbpFb&#10;ZcanILSPnDAHJb/x0Ef8C/Cvk5E3Z9K/QuFMJyUnVfU0jF2FiUkfzx3p8aYXvlaWJQo28+1SKCq9&#10;fqTX2PMVygi8fNzSmPed3T3pDMFNMabA+9+dO7Gn0YSph6hkGQfzouLzyk+tZ8l6xl6/L7dqiUmh&#10;2HXcbbsIvbPHas263IvzDkcnNfYn7OvhvTtD+F9ncW9nGLvULdJZrgoDIxYZPzdccjArqtR8N2fi&#10;Cymtbu3huLe4XbJHIgKsPQivlsZxEqFd0WtEQ5JPU8P/AGQr611bwdeWO5ftVvdGdo89EZVAI/FT&#10;9OK9xjh+zwrszt/lXOfDv4B+H/hhqFxdabDKs0wKgyTM/lqcHA/Trk8V2DR7NqrsXmvj8fiI167q&#10;R2ZF7iQndnPfjr3qcruQbflCnHNMj5b5u/oKs7cYx9BntXnyViNBsSDr1PQ04OFkLKu5ehpypsb5&#10;u/Fcr8RfjJ4a+F9uzatqkMM2NyW0f7y4k+iDn8Tge9VHUqKd7I6aWBkdpCo27TjPY4ptuMIufr0r&#10;yfw7+2x4T8WazDpaxaxY/bJBElxdxRJAjHpuPmEjPAGR3GcV65EcIO/HAratTcY6jlFrcdIDtG3+&#10;L3qOKDb8uMknH1qTzPLDZ+tKbjZz/eGeBWEdNSfUieTyXx9eKrzo043fdxxmpxy2WG7jj2p++KKJ&#10;mkZVVRkknAHvRz3dg9DlfF2p/wBgeG9SvmmWFbW3kdGbs+Dt475bHHevlfxP4w1LxtqZu9SupLq4&#10;I2gkAKg9ABwB9K7/APaQ+LieMtbOk6XJ/wASm1bLupIF1J6/7o7evX0x5jGvPrX6XkGBVCgpW1kb&#10;dACE49h6VLHEw7BvXFOjyBu/Opk2gYx1r6DmZIRwZ+anoBt49aQR+2ce/SpAflxk4p8zYEbDC9fx&#10;qETAHH4H3qa4P7vGf/r1WY7vWriD0CR8571DI7H734HFSl9i4zUM3LN/jQxRd2U7grlu7H26VXeT&#10;c2P51YufmPeqjKAT6ms5Faj5MNT9H1e48O6rBfWsjR3FrIJI2H8JFMTDp71G0WOh71z1IppxY/Q+&#10;vvhl49s/iR4dg1C2kVbiMKLmEdYZO4x6Zzg9x7g47I3az227diTOCPWvkP4FeJ5/D/jezEcky+ZM&#10;qMiPt81WOCp9fXnuK+tIYNiSRn5ZFOfpjrX5fm2D+r12unQzasTRXRCueF2jueppyXbOQSO9UZXy&#10;vzZ64PvTHmZip7DtXl8qM3qbMd7x/PnrTpW+UyLkg9ay4rz94OvzdeauRXQC9ypX86qzHtuWoJ84&#10;IbPenNL8+79fSq6xbenRjmpJBhfvUSiMkgu5I269R0q0JRt3N24HvWPe6msEuSVVVFNtvE8N6o8m&#10;RZFPXDdazjSqNXiroa12NGULMxP6VEztCRg8fyquutRkFTgDqSKY+oeYgMZ3A9xUOEluKxeSVZ+d&#10;33RRJM0o2/d4/Os5ZS4yqnp29qdb36jar5J6ZrPm7gTEN97NJJCJF6Drip/NQxrtwDjp701v9VkY&#10;LUri2KMlq1uNwPepVuFEWW3A/XrT5Szn/ZHWoW3A8/dXpRzMW5JDebtqhWxVm2k3D5l+939KzhKu&#10;Mr8nqKkXWBbvtKkjrxRuVG60Lsl15MgKr7c1U1DVrfRoWur2eG0tlPMkrhFz9TXj3xz/AGgta8J+&#10;KLnR9PgtbQxKpFyf3kjBlByARtXrjkHpXinibxpq3i24WTUtQu7yRDlPNlLbM+gPA/CvqsDwzVqx&#10;U56I15e59BeNv2utB0ISR6dDcapMoIyp8qMH6tz+Q/nx4j8TP2kfEnj2OSBrgWFiw/497UlFYf7R&#10;zk/ice1cbccj9MiqkqZ49ea+sweRYahra7KtYyr1/P5LFq2Ph9fte/EXRF27Y1uolVR/vCsu6jwx&#10;28VHpMraXq9vN/zykB6cGurHUeajKMexalpY/QIW7M3HU8GpG01mlVsfdqt8O/FEPjXwbp+qRmPd&#10;dRBpAp+644Yfg2a3kTzOhya/KKlOz5X0OKxFDbrCvTI461LCgdv4qlFrlevQ9KcluVDEemPrUSih&#10;eRCEZOKcYyg6+5xTmZUK4wdtSTxNJHu21PIVEjnHl2Q2nvVPz/LkVjn1I9aku5GdBGqtuznOKSG3&#10;Cjcw+fua1ilFFc1mfJXxS/Z08WeCvEEjadpcuq6I0hMElijTSRqSSFdOXyB1OCPfNcFfqpRkY+Ww&#10;OGVuCpHUEV9+20nl9e/ArG1r4feGtau5bq98PaHe3Upy8s1jFI7/AFYqSa7Y45pWZ2Qx0oqyPjD4&#10;beFJ/G3iCx0fS43mmvJVE5T/AJYxZAZz7KDmvuRYI7SOOCH93DCoRFB+6oGAKzNC8M6X4QWSPSdN&#10;03TI5uZBaW6Qh+OM7QM1b80u3Dce1Y1sRzqxjVrOe5amOdv0oB8xNpxjHWoYpMocr16ZqSJDgkcr&#10;g5rz5bmJC8KkkgdPWnNCAR833eDzT9hK8eueRSFML0+9j8KCbFW53FflI+XgZFU7m2klg+ZvmbkC&#10;tMnzB81ZHi3xVYeC9DuL6+mWGGBC3LfM5xkKoPUnoBW1HDyqTUYq5UWc74keHwroV9qt60Yhs4zI&#10;Ax++38K/icD8a+RdZvhqV9JIsaIueFUYA+ldZ8V/jNq3xOvcXD+RYRtuitYziNe2T/eb3PqcYFcO&#10;3DHtX6NkeUvDx9pU+JnRF2WpBKMgj61XkXCfL9eatMMnP4cVBPGo3fe/KvpBxk2Upfxxiqdw4Trl&#10;qvz8Jx096pyj26njmpka8pnyNz8v0xmqN788nT1FaUkQG4/dzxWfeLkdvbms3c0j5GPff7J+WsW+&#10;5Qntznity8jxu796x74bW3ba5Zm0W9jK8rIl6/d6D0rNvFX7U/XrWufmMh5yFJ+lZl8MT+nAriqP&#10;U7FsYXhA/wDFHaTj/nzh/wDQFrc6RpisPwWM+D9J/wCvOH/0Ba6SK382WNV/iA7VlCN3Y0Z3Hg/x&#10;vfXfhex0aS4ZrO0ujLDAfuqzAbmHudoz9Kq63/yHrpf9s17t8E/2IpNZ+Cb+Npr1vMY7oLQLwEHV&#10;ifWvGfGmmNp3ia5jIwVkOeK7+VLZnNOLT1KCxrGMjJqe2QCTpuyarbwq5zUtrIzSf7vTiqjJkaGr&#10;FHj7rfh3q7a2pndVAyT6c81nwMQR7dTXrn7Gnhm38VftD+G7e4Y+THMbhhj75jUuAfbIFZ4qu6VK&#10;VXsZuB7H+xR+yPqWl+NLbxV4ktWs47EebY2z/feQ4w7egAJIHXPpjn7HmK7M+3Qdqz7A+ZPJ0Vs1&#10;amLCOvxLNsyq42t7Wp8jLXoT2DiU7ju/GsD4w+L2+H3wy17Wo4xNLp1pJNGjcqzhflzyPlzjPPTN&#10;bFhNn7v/AOuvM/21pGX9mbxN/DuWAZHfNxFXHR1aGnrY+EtD8yWHzJGaR3OZJGOSzHkkms7xTcSC&#10;Blj+8QQvqTWjaXDWdhjcPu1ymq6hLf6ltU8KcZ9K+shFW1OyLOZv/srQrHNLcLdZbPoeeP0rsPhZ&#10;HMNF/f4aMMfLLjqvHX9aDBZpGJJEjZkIXOKtNrcCN9nibcWU4x69qr2ijsddbEc8eWxautWaaaON&#10;B/EFUAdT0r7Q/YPkmT4U32nzQzW81jqciSK4wctHG38mFfGfwy+F3iD4reN4dP0e1aaRirSPnEdq&#10;uQDIx7D9T0GTX6QfCb4cWvw18KW9hbs07rh7i4kAEl1JgAu2O/AA9AAO1ebmFaPsuT7TPOqyR0dv&#10;AwXpn2rB+L/xe0n4IeCJtW1SYKwDC2i53XEgUsEGAcE46mn/ABN+Leh/B7QV1DXLxbOJ38pGKs29&#10;yCcYUE9Aa/PH9oX9obV/j94va8uZHh02ElbW1B+SJe2fVj3P9K0yHIamMqqdTSCOfmsjlfGnim48&#10;deMtQ1i6bNxqVw9w+OmWYn+tNs4mBDdefyqva2gJHX1+taljBt+nav2alTUI8q2Rm9SxYQPn/wCv&#10;WlDZyAbumeaZbRbU+Xt61OJCT67e1a3fQnTqHkYHy804QZ470ok5bp+FOz3707vqTZCLDx/F78Uo&#10;gKj1PpSr8vXPP60GTngHHrVXYWQCAg9+tDRY3ccg5FPWSQr398ClaGQR78fKx55o5itGRCHdw3rT&#10;GgyvTHPpUpf5+eMVGZMrzU8zFykmiahN4e1uz1CE4msp0nTj+JSGH6gV+m1refaNPhkGP3katn8K&#10;/MNpN3ynp/Kv0f8Ahrrq+KPh1ot8GVjdWUMvyjgkoCfpX5rx7Suqc35o1p6bG40nP93mnLcbxz90&#10;1VZ/m+77VH9p2ttH51+ZRp63K5nc80/bWVk/Zq8Qn0+zDr/08xda+DtWuV8yOL7owBn1Nfol8cfh&#10;1N8WPhJrWhwTRx3F4iNE8hwodJFcbjgnBK4OB3r8/fjb4E1D4TeJJtL1ZI4762xjyn3oynlXB9CO&#10;eQD6gV9Hl8ny6msZanI+IdSJulhX5kjIB56mnxq17aMDHtHP4GshdRhhvdxBkcnIHrV26v7iRAqr&#10;tzjgVtWqa6GyloRXc9vo0mFXzpOMnqBXffs9fBjU/jH8QLCxhGJLp8gsPkiQcs59gM/XgVsfs3/s&#10;ieJPjXqcM0dq9ppBYPJqFwhWLGedn99uDwvGRyR1r9AfhT8IPCv7P/h2ZtPhW3SOHdfX07ZeVUyc&#10;segHJ4GB0rysTiHKSoU92XG97vY+f/28JrP4beAfCPgmxZo7S1T7QyDjcEG1Wb3Ysx+oz6V8larq&#10;f2+QkbvLXgV3H7UXxsl+N3xj1TVRIj6erm1sQoI/cIx2HnnJyW59a87WTI+Uiv1vI8D9WwkKfWxx&#10;1pc0g29l+btioXk3zn7p4wRTp5/JH+0aro+cdl7179PQx5TUs2Dle2KvBcNWbZSiM9fyrRjk8xs9&#10;e/SunUz5UaFvF+fep0RSv+7Ve3mI9uwqbO0j6UXYaDhGp45bHr2pwhwfwzmm8/hj8qCccdapNsSu&#10;OKbDz3owPl+tG7cvHNDHPc4p6jkLJFu7gmopMNG1TLhRzUU5Cjv+FOO5JBnD11mifES08F+Gdagu&#10;JY45tcsl0uAbSVZ3mibH12xvg+uK5Nj/AJPevFf2lPHeozfE3wj4Z0hmSeGaPUZykg+cliqKQeBh&#10;Vc8/3wRXn5xRVXCzg30NKN+b3T1xIre31EtcNhVJbj6VRm1CGJ4/O3NGxAy3IzWXdSvLdTPM+1EO&#10;V9SKo3GuyXllJD8oj2YyRyK/L4S5VySPairJHWXd9DY2MkjNsByT9KwL34j28Lqtukku5cEnotcb&#10;qmuane2rCR2mWEgeWBwQP610sGreHbq0XOi3xlSxeAukuAbnflZcZ6BeMVWstE7HRT9n9o2vDvjJ&#10;dRnZJF8uWMbggOQQDV6/vYpr9rhYNv8AdBNc/oU+97V7qOGOS3gFuHQYMigkgt6tz19q1542mmwu&#10;GXHDj0qYXejZnK19ERNrt2twY4f+WnBAr0j/AIXVrR+Clv4Ra+VbCOUzGLYu4nfv+91wG5xUX7OH&#10;7P178cfHv9m2MkcbQxefPNMflhi3BS2OrHLDgdfbrX0O3/BLASP83i73wNOP/wAcr53HVqdOryyM&#10;1c6T9gX9qnTb3wjZeDtbmeC6hnMGmzOuY5g7DERPZtxOM8YIGfX6wilBP3ifavmP4E/sC6T8GfFi&#10;axeatJrE1o4mtIvL8mGKQch2G5izA4I5AB55wK9q1rx7ZeD7CW61K8t7O3txueSWQKoH414yk61W&#10;1GLd+x1QtbU7K9WGG1eSRgqKNxNfnL+358c9N+MHxGtNP0f97YaAJIzcAn99K5G8Aei7QM9zmuo/&#10;at/4KCXHj21ufD/hCSa302QeXPfklZJ1PUIMZUdsnn6V8wxKXb/e5+tfq/CPDUsPJYvEK0ui7Hm4&#10;3EprkgLbw7B0C1bjjwAecZptvHs/pxVyFa/Rb2PJ5bhbx8c/qKsbFA+VenXNCx5BO2lUZP3sfWo3&#10;2K5UhCNxP0HNRuWx0qRuPz5qGU4754oVw9Brqu1q9V/Yo11dD+OdrGxCjULWa3yeucbx/wCgV5Qz&#10;dc88etehfsnaPLrXx40Mxo7R2sjXErK2PLVVOCfbJAx715OeRjLBVFLsEU27H3hKoECr94tzivMf&#10;2u/ievwx+CupOZvJvtWRrGzUEhizjDMMdNqktn2HrXo1xq8drPuLfN0HtWTrWn2HihkXUrO3vkhf&#10;fGs8SyKjdmAI4PvX4jywhJOex1ctnqflpql4rSnc0h5xn1qfSdS2IyxyeXz6c/nX6XePfgn4U+KG&#10;gy2WpaTYzeau0P5Ijlj/AN1xhl/A1+dfxx+B+qfAzx/qGh3AeWOF99vNjieI8o4/Dr15BHavYo14&#10;1Y6aG8ZXMu/09bv5i3mMpz1qr/whem3cvnPbr5i8ZPc/Sq1pqN1ZkNMDJHjoRyprchkh1KHcyyAK&#10;OoPQ+9ZvmgzojtoUZrM2syskSqvTAGAtTT2azW27cqtjA96nvr6ODy4423swGMdBSeG/D9/4u8Qx&#10;2NhYzXV5dSARwwoWaQn0Aropt8vNIlpEvw28Kz+JPFUNvDFJcPIwSNVGSzEgAY9ziv1w06H7NpsM&#10;ci4McYBHuBXgv7Fv7GcfwitIfEXiCBT4ikBaC2yGFiDxkkcFyPTgA+vT3Lxv4usfBvhq6v8AU7iO&#10;ztbWJpHkc4Cgf19h1zXzWLcsVX5ILyLjGyueA/thftdR+B4JvDXhu4RtclzHdTrk/YVwDxxguQeP&#10;TB718g2tnJqN7JdXErzTStvdnyzOfcnrWh4/1Q+P/ibrOsKrLDe3sssY/wBgt8oP/AcVNaQqnAx8&#10;or9pyLK6OBw0YQWtte9zzatTndyaxtljXpt7VcRMHk8VFEVVc/1pTcLnmveTZldE4OV/TFRSj2qR&#10;GDDj60Sfdqoy1IkQtz1NJGCG709RzToxVSIRFNuWM19D/s+eNF8WeALWPaqzaYBZyKOeEUBW/Fcf&#10;iDXz3fny4Cfbsa2Pgf8AFGT4eeMYxI26wvisVyntnhx7rkn3GR3r5fiTLnXoc8N4iqXaPqZlw3fn&#10;1FWbUBHPH+c1EQC279c9KkQbDwfl/wA9a/N+W25jFsuQ7fMy3y7u1V5YQJ2474GaliG8DbUlxbNu&#10;VuzdKzkX0KkUOC3YtQLZpHXgt2x61YVMMQuOBzmrFnDmXc2QAMmiK1IW5HMjKdvy+p46U6OZvKWR&#10;gvmEYRP6mrEMAdPMm4izxjvSXEqySk7Ru7cdqqTK21Mx7WSVTx82ck461LGhR/m/Op5JsZ46ccU2&#10;U5jGBUSk7D5hiXG5ju+X6U24m2KNrH1NIV3Ju/iB496jHzJg8tWV9RcxFIWH+NN3bgxb0p7wsR1I&#10;qGYMUZSv5VpGPVC0KdxqH2U/dLN6V4v+0f8AAnxB8ZdTi1Cx1CGOO2tvLFnISu59xOQemSDjnHSv&#10;bHto2XmOQH1zmmxp5oIjx05Jrsw+IlQnzw3CMmtUfAOteEb3wNrsun6jA0N1EQGUkHacA9foadby&#10;Lk56n0r3b9tPwfb20mm6okYW4nDRyv3fGAv5ZxmvAz87cf4V+p5Ni5YnDqpPc6U21dmlG42/L+Zq&#10;xG2Rx+VY8MrRv/MZq5b3Pzdq9mPmD7mijcfzzSFfx/Co4ZAD6ZqTeTVWsG5G23d0FQyxmT0q0GBq&#10;GQ9R2NSytD2H9j34ivofir+wZNrW+qtkZ5KOqkgjnGD0PHp6Yr6jhO23IPTdXwDot9LpWr288DvH&#10;NHKrI6HBU54Ir7600tHpdqr/ALyYxrubH3jgc4r814my+NPEc8ftGMo63R5h+2b4kl0T9n/Vo4Y1&#10;LXzRWjE9gzgk/iAR+NfCFvAzTeXgfKck4r7u/bO8Aa54z+FFrY6HY3d9dNqUck0NuMt5Qjlycdxu&#10;KfpXyxJ+zX48hG1fCusep/c8mvFoVoU4vmNqdTlOMZRbwKseKLhpLyFdzKWXrxjJrtLb9mb4hXty&#10;sUXhfUI2bOTNtjX/AL6YgfrXSaf+xP8AELUfJ3Wem2ayKGLS3i/uvZtu79M1X15dzX6wup5Etosa&#10;8nPpzzXt/wCxb8D4PHvie417VrUTaXpLAQRyD93cXHXn+8qjkj1K9siuq+Hf/BPJYr/7R4o1pbiP&#10;bn7NYgr83HWRh069F7DkV9FeEfBmm+B9EtdM0u1js7K1XYkS9Pck9SSeSTya462IuY1K3NsaVqMs&#10;fp19qsK7YwMetLFbCVBn5cflXkXx4/an034eD7BovkanqnIeQNuitvbj7zfQ4H6UYXB1cTPkprUz&#10;imzyf9tfTLKH4n/aIbjzLueCMzpt5jIGAPfKgH8a8dgds1c1rWr3xTq8t7eTvPcTsXZ3bJbNNgiV&#10;ny3b+dfr2VYWeGw8ac3do0sSwQts3FeO2e9PHPHFKRuGOn0pwjyOP1r0lK5AhQlc9PXmo2i4zU20&#10;sAPz9qbsYtj+7TYbFeaHn5jhSetR8YAH3R+tTyoSNtVj970qHqVqNkcKcfrX1F+xJPFP8P8AUI9y&#10;+ZHe72GOgKDH8j+VfLvlk/NXt37FPilNP8V32ls3/H9CHT03Jk/yJ/KvmOKKUp4N26Ezd1ofTsg+&#10;TrViwm+6v61RWUj5fWrtoNkY/l6V+XehjzMuviNevvTIzvD9PoajecEfyBojXFvI27huK3o03KSQ&#10;43bsfJ37enxZk1jxFB4Ls28u1sNl1fMD/rZCu5E+iqQ3PUsP7oz88SWLeUvKgNxmuk+IutSeKfH+&#10;uak8iyPdXk0hdTvVgWO0L7AYA9q4W80S81mSOO4v5II95/dbCMAdDnofpX0dOgoRV0ezhsLFxLcu&#10;lx6XIsix7pD95if5V9EP/wAFE9Q0fwfY2Wn6DZrqVtCsUlxcTNJF8owCEGDkj1brXz/FAtpbMhna&#10;aKPgPJwSKyLgRzytz8rc4pVKSqLUith7H3h8Nv27/BOu+CLK617WINL1ZYwLu3MMmBIOpTAb5T1H&#10;Oap3n/BRnwTNfC10218QapK0gjUQWiqJc8ZXcwPJxgYzzXzf+zX+yZqHxy1JbufdY+HbeXE9yR80&#10;vqkYPVu2egz68H7n8B/DHw38N9GhsdF0mysoocYKxDe5HO5m+8x56k15VTD009DhlFIm8DeMW8Ze&#10;F7PVF0/UNNF2pb7PexeXNFglfmXtnGfcEVfW7mmnYZ+hxWkLcNHt/Kl8S21l4G8KNql/cGGMfdVV&#10;y0jckKo9Tj/9QqaeFc3ZIUYuWxWtWkCfcX6nis/WPipofh6Z4b7WLGzkiB3Lu3EEdjgHn2618y/E&#10;v4w614u1G4iW+uILMsf3cbnbjsAOnH51zax2Oq2scdxGkUkKktchtrvk5+YHO6vpMLwqpxU6zNYw&#10;R698Sf2zUhhlt/Ddq8k3Rby56Jz1VOhz7/lXgfiXXdQ8baxJe6lcSXl5L96SRuT/AIAegrVi0LTR&#10;LIzX7PGoyoEZDP7Y6fjVSeCKOT9zF8o6FjnNfWYHKcNhFaite4utjFTTmtgGYfK3ao5YNjcKQD6+&#10;taVwGnZmaoPIzxXqE+RQZNx5+ao5IjtxWg0WG5Htimm1yNu3nHFaGfKZptuKing8vsAf51qvajH3&#10;h747VTmiJP4Umyk7aGbPZMTherfrXrv7M3gbVLjxDYalDptxJawTNDNOMKq7kI74zjIzivLIpDZ3&#10;kc3905Ga+qPhX+1P4avdBs9LvI10eSztkiWRQWjlIAXOFGQT1OePevns+xVenTtRjdPcata56dYe&#10;G0isl85grL2XFfNv7av7MM1yZPFvhWxWaYKzarbr8zOB0mVe5A4YDsAcdTX0sEbAcSbkbuD1pYtq&#10;gj72RX5vHEShK5mqjT0R+XlnNJN9/wDhNTRzbQ2Rx3NfYPx6/Yd03xw1xqnhhoNI1WUmSW3cEWtw&#10;x5J4yUP0yPYV8lfEf4aeJPhRe+Rrmk3lizSMqSOh8mUjrsf7revB711U6kaup106t9yk2FT5uM8c&#10;0yWeOOLlqzl1Jml2/eZqv6X4fvvEl8lvp9jc313J9yKCMyM56cAU5Rtq2be0RV0p7eTXrdLicwW8&#10;kqiSXZuMSE8tjvgZOO9fof8Asy/BzwT4S8L2WteHAupzXsOf7UkbfJIDwQB0j5yCoAI6HJFfG/h3&#10;9kPx9qupwx/8IrqEbOcb5gsaL9WYgD86+2/2Yfg1c/A74ZR6PeXUd1czXDXbiMfJAzKgManuAVJz&#10;xkk8V42YYhTajE5akuZno0a7Q2efrWH8SviRpfwy8KXF/qFxDGyRkwxM2HuHwSFXqeSOuOKx/jz8&#10;Xo/g14FbUvLjmvJpBDbROflZjzk+wH9K+KfGPjjU/iJrUmoapdTXU0hJG9uE5zgDoBz0HFexkHD0&#10;8ZL2s9IL8SNihqmoPq+r3V43LXErSk465OelS2V0tuu7b+8+vHSq6JgYH696kWPAGa/XKcVCKitk&#10;RzSfQEwfm9TTvM/PvRHDlv1pJuB7deK2D1GSzH1wM9KryTABt3Jx8v19akc7uPeq8+Qv8OOtAlqU&#10;7mck/wCFes/sb6HDqHj+81GWESNp1t+6J/5Zu5wD9dob6ZryC6lCnkV9IfsgaMLX4cT3qriTULw5&#10;bPJRAAB+B3V4OfVHHCSsOSVrntlvD+83ck9ck1YLjHSobdcw/h60JucjP41+Z8vc5VdiP8z+lQuh&#10;UjHy89cVO7YPNQzx7XUYyWOcZ7VNiti5BmOLbzyMnjNSWqeYn9abDjbk8gcYParCD5VHrzUse7JH&#10;ZdgzVeX5iW7DtWH48+Jmg/DW3jk1vVLfT1mzsV8tI/0RQWI+grxfxz+3xp+nW00PhvSbi+nJAE96&#10;vlwjrn5Qdx7ddvWtqVPsVCLb0PoSKTMvOPp2qOZlllVf4mPGO1fC/j39ozxt8QY3jm1i5tbecFfs&#10;1n+4j2n+E7eWH+8TXXfsc/HG98M+N4/C19NcXdhqrbICx3G1n9Bn+FucjscHua6HQajdmvs3a59b&#10;SgBvL3fKOT/tVKBtHO3p+VMHzt0/KpIwqnb94rjGO9cFSTuc46QsIwPl6elRiAgVYDCMgt+dMlmU&#10;DaGU+gqOZhzLoV3QpIGb5h6Gp7WLY3y5yewpYY+Rn17VFrGox6HpNzezNshtomlc5xhVGTW2Fp+1&#10;qqC6sN3Y+cP2yvG39teLrDR45iyaZGXmQdFkfGM++0D6bvrXkEHIx+VXPFGvyeK/E9/qUmfMvp3m&#10;wTuxknA/DpVeJQRwK/YsHh40aMacehvYcpz7evtT2yB9TiljGPlNOcAeua6bBYgIAP170ycrzgfn&#10;UjioZeRzVajKtwSVx29KzpTh885rRmXA2/ezVG8iIG7uPWs5tW1A+xv2f7mO9+D+itGCyrbKh/3l&#10;G0/kQa66Ntj14Z+xL4xnl0/VtJl+a3tWjmi5+4X3Bh9Plz9Sa94WFZh0OTya/MM/ounipPuY1F7w&#10;kyEj07/SoRH5rLuX8DVgfuxnnntRHGWO4euK8WMyR0MO2MbvWpHXacduuadtKjb60RoxT1AOKv4m&#10;Utj59/aZ/awuPCup3Hh7ww3lalbt5d5eugYQHAO2MHgtzySOOmO4+bZpZdSuJbm6lluLqYl5JZXL&#10;vIx6kk8k+9dX8a7VG+N3ilpON2pz4/76NcB4lurvf9lsZI4dimSR39Bx+denh6cYq56GHo82xcvL&#10;UwWm3u55Jr2T9nX9rmf4e2tvoviJZr7SVYLFdby01op7EdXUdcZyOcZ4FeHRapMyww3Tqzumcj06&#10;VPd2+2AP29KuvFSV0LE0XHRn6J6H4isfFejQ32m3Ed5Z3S74pY+jD+n0OCKtKqrH975j+lfO3/BP&#10;PVLyTwz4mtXGLOG5hlhJH/LR1YP+iJxX0FKnl5ZmG3GfpXkSu3ZHmcvQJtwYfMp4ya81/aV+If8A&#10;wj3hRNKt5VW61JT5vPKQjg/99Hj6Bqi+IH7SujeEBNa2I/tTUE4xGf3KN6M39Bn8K8A8S+JL3xlr&#10;U1/fTNNPMeSfuqB0UDsB6V9NlPD9SpJVKuiNYw6lOaZriZmbjzDyPSnQja38W0HvREv4j1FSIoVv&#10;6Cv0GnFRXKtjV6Dk+U4/yKnQZ7cY55pixhW9d3FSJwmOPQe9WRuOVc/wmlC4FInI/p605Bg/ypq6&#10;GRyrk59qrd6tuNox+NQOo8zd1BrWJMtSNx7e9RTLvHbrVgR7vl6io5Y8HAHfA4okEdDNuufwqrIO&#10;Tx+IrQvISW6EVRlHzYH5VNrlcxHDuj/lTpFzj5simlQw/U0A4GMVjKJV7k2m6nNpGp291Cw822kW&#10;RSc4yCCK+6NK1m18d+DbHxBp4+W8hV5I8/MhI5z9OlfCPboPXivav2R/jXJ4O15tB1Cdjp983+jC&#10;Q/KkhPK+wbP/AH19TXi5xlqxNF23QaHv8Sja3fpxVa/RpkBVsMoq7dIttell+aGYEqR2HpVWZN4Y&#10;98DAr81lTlCTjLc59E9TMklaGb5+PrUtpq6xy53ZGfWm3OCcMMg8ZPasnVm+zzR7RxjjB61pF30s&#10;aKMXsd3psi3Vhu28n9KrKN+75sbayvDur+VGVz9ATV6+l2PuH3W5rOW9mTKmtkYfiiPzIN25uuMA&#10;nmvj3x3rfiT4S/E3VrOx1bUbOOG6aeJRMdjK53g7D8pyD6V9lajafaYmUHGOeRXzf+2Foaz+MtJm&#10;CjzH04I5HciSQfyx+VfRcN1F7X2T6mlNpbGT4R/bJ8S6LIF1KO11aJlxyohkJ6Z3KMfpXqng79sH&#10;wvru2PUI7zR5Om518xCc+q/1Ar5kXRCM549PrUseh+Xzj2z6V9VWyfD1l70SnY+xrD44+GdQm22/&#10;iGxk4z+8JjB/FgOa3ofF2nzzrHHeWMjHoqXCMTxn1r4ntrCSPldwxWjE9xINrSMR7mvDrcJxb9yW&#10;hHKmfbcWpWtxtZrq3GOg8wVW1Tx1oehuY7rWNPgk67HuFBH4Zr4yh03KjLZP8qtQWnltuzg1L4Rg&#10;46SHGmurPsG08eaPeJHJHrGl7XzjN0nPb19qY3xK8PyAo2uaUoBwx+0L/jXySPMONpOKHkkPGWxn&#10;pWMeEXfWWgOmj6mm+Kng4DDeILZWGc4Rz0+i4rm/Ef7S/hnRUk+w/atWukPybY/LjJzj7x57Z4Br&#10;59MTMvU7vX1pptiG9PrXrYbhjD02pS1BRSLfjPxVceNfE13ql1hZrpshR91F6BR7AcVjSL83GM1c&#10;8n5/X3prW+OfWvooxUVZbFGdMvynjn6VUlg/EnnFbElrubv7iqslkFPvjmrjYGZM0fyMu3qPSqM9&#10;tz90HHOa3JrfKkY/EVVubXHvgdSKVSN0TGR7F+yZ8e7Xwtv8PazOLe1mffb3DthYn6FW9AeOex+t&#10;fUlhLHPArRsrbj8rKcgivzrng8t8+3XFel/s5/tB614H8WafpkkzXul3VykLW8zH93uIHyN/D646&#10;V8bm2SRadanoHs+p9sLbhU3fxL2xUV2G8tQrY7mtOa1KybgNvGaoXH72RmYew4618XK0TPlZSUbF&#10;+7nNXbTiPb+OakW3V13SfeH6U2WQIPlrGUrkjnZYidyrnP5VA0kbknbUUtx5x/3elQtKsb5J4Xip&#10;ae7JlcsTqgbcKguINqgqwO79KS4uML15NV1ucjBP4ZoVxR3JvJXy/mb5iMfSoUhVCTuGKid2b1/O&#10;kE2Act09+lPVlliOZYz8v605r4S/7OcA1QNxvPp71Es3mFjnauauNK4oysacdzlyuelPLmYdea4X&#10;xd8ZtA8FLKl3fxNdRjm3hPmSk+mBwD9SP8fM/GX7X91dWxh0Ox+xsxI+0XDCRiMdlxgHPqTXr4PJ&#10;61drTQ1Sctj2H4hfE/SfhvpDT6lOvnMD5UCHMkp9h/U8Cvlb4nfFHUfilrf2q8PlwxjbDbqSY4h7&#10;epPc1j6rq13r1691fXE11cSH5pJWLM34mqrJ+favusuyWlhldLUvliiNo9ynn6+9RyQjaPl98+lW&#10;cfxc+wpkqDb617aiHMVZIsDPByKrzoBjr1q665+vYYqpKMsf60rWLiZt2MZz92qc42/7NaN0qsv3&#10;fyqhdJhf9qokUUZ+f4m9KoXq/eIz9PWtGRdx+bb61n3qMRWcjaJk3fXp1qvB4buNYfy4I3kkboFF&#10;aDojNgsODXvn7EPgez8R+Pk+1xpIq4YBhwawlyrWWx00YuUrHy3d6PcaZf3EFxDJFJGpVldSpH4G&#10;sG/5nyBngV9z/wDBTL4WWGmXuk6xZ2scM11E0MwRcb9o4P5cV8PX9vtn4rhxCjpKGzR12toc34PJ&#10;/wCEP0jH/PlD/wCgCuu0idYbyFmX5QRmuR8GKB4Q0n/r0hx/3wK6KNmjkXHbFYR3KP0q+Evj2z0T&#10;9iLT7rzF2+U1sPdtx4r4f+IupC/8Y3snB3Sk47V6PpfjC4j/AGR/C8InZUk8QXSMgbhwI0P6bj+d&#10;eReIHZ9auCzfxHIJrqp6XJrPoROuGXtUtuMn/CokO4dxirFumW6cdc1tHc5mXbYlCBx+Neg/s/eM&#10;4/h/8XNB1ea4ktLWzu0e4dQT+7zhuByQVzxXB2sO193b6Vo2eRIreh5JorUfawcH1Ikz9UdN1qK/&#10;e2u7eRZrW8QSRyKchlYZB/KtUz8+oNfHP7HX7Ukeg2sfhfxHceXZ5xp9zJwISTzGx7L6E9OnTFfV&#10;llqqy2izQyRzwyYIZGDKfyr8ZzbJ6mFrOLWhxyutjWsLgea2PWvOf21T9o/Zo8SL/s254/6+Yq7p&#10;JVjKSr/EfmGelc/8efC5+Inwg1zRIc/aNQtSIPmC5kQh4wT/AHS6qD7E1x0IWkrlR3uz84dR1XyE&#10;ZI/nbGMelZ9tp1zqTLCsEjNI2AY1JZicYAx3r64/Z+/YNh0qRdU8aeTeXHBTT4n3Qp/10b+I/wCy&#10;Pl9zX0h4e8J2Ph/T4bHT7W3s7OFQqxQoEVQAB0Ht/Ku6WOjHQ6HX7Hwf4I/Y/wDHXjiNo5tNXRtO&#10;vZImaS9YRumzI3eX9/oSeQAfWvZPh5/wTk0PTjHJrWp32qSq4bZAv2aHpyG+87c9wV+lfUFtpdqi&#10;7htPFWItseVUDHpWUswS2JlWZzvgf4a6f4FsI7PS7O2sbdT8scMYVee59SfU10yxyQ4+X5RRE4U8&#10;dugovtXh8PadNfX00Vva26F5HkbaqqOpJrz5VJ1ppLVshXZ+fv8AwUD8W6rrH7QuoafdSN9h02OF&#10;LOL+EK0aux+pZm568AdhXjVlFhgx4z0713/7V/xZtfjL8aL/AFixXbYoq21sxGGdEH3j9Tk49MVw&#10;dkhKDLciv2/KaTp4aEGrOyFK6NCzjGRxn+lbFpGEC8DnvWTYoEPfPpWxAWaNGr15aKxmr3uWmXbz&#10;/SnAL/kUyNsrg4/KlTljiiOg5WJF6bumaduAP0qPeNm2l70yPQeCWGfepICrEBumec1D1Xjp9aco&#10;x689aeth2NuBrOG1dlDSNjgk9zUWqX8T26xwrjjLfWssswB56flRvJWko9RDZDnpimsoB9x1qQDP&#10;C568011wfqetVzMSuRMOOfwr6e/YZ+Otutivg3UZDFMC0mnysxbeDlmj6YXGMjnuR6V8xMGJ71JZ&#10;3k2nXEc1vI0U0LB0dDhlI7g+teTnGWQx2HdKfqvUuMj9MJHUr831/Gq7ybh7npXzP8G/26BHbQ2P&#10;iyNz5alW1BBkn03Iq/qO9eoad+1V4D1m8jhj1ry5JMbTLC8afixGB+NfkWJyDGUJuLg2u6L0a0PT&#10;bSQK0m77qqSfyrkvEvhDTPG0zG+07T7zenk5nt0kJXn5fmB45PHvXRJqMb6HJLGytlSAwPXPSsyz&#10;1BSFVfmPIzXFUqOlHlQ720OA1T9jD4d61eRzzeGbGOVUEY+zM9qmB/sxMqk++M/lWp4d/Y++Gnh+&#10;9jnh8M2s00fAE881wnUH7sjlT09OmR0JrtlZjz78VehlhsrdpppFijjUs7OcKg6kk/SvPlWqTfLE&#10;qEuhqadAsEUcUMccEMICoiDaqAcAAdAK+Rv28f2tI9bhm8FeG7hvs0chTVZ1Ur5jKceUOmVzySOv&#10;A9af+1h+3MJ7S48O+C7n93IDHd6onUjusR/9m/L1r5Ndt7M0kmSwySa/QOGOGXTksVilr0RpOq7W&#10;QqnJ/h6UkkvkdOo4FRSTLsOymgNL7FuTnvX6NCNjDmFeYs46/gaktIcnHSkhgMmOPpV+2tgo+774&#10;rZRQnqPt4QVWrsEBV+/4U2CDjv6cVct7fb0/nWkTOxLGMKv8Wf0qdBgetNVdvp69Kd5eT/KluTy2&#10;FPynk5pUBz254BFGzd/TigcN+OarYNhytx/M0bt3btQ0TQ9flVhkZ7ijeCvHr+dOzKuBPPPWoZ3w&#10;v3t1OmcE55qGRgTVRiS7Mj3Z7V5jH4JhHxz8Sa1f20s9wUtV08yjKRxCEBmQH/bDDI6EN6mvTu/t&#10;0rq/h94/bwXfRXENtbTSQtu/ex7lkH9xh3HtXm5th6tag40tzShJQd2eEardtDLgM3mbiBkVBJq8&#10;kpKzRKBjqo61+mPhnTPCPxq8FWuqQ6To93bygCWCW0jfyZR1Ugr1Hr+Pes3xp+yd4B8fad5Fz4e0&#10;2zkxtSWziFs8eOeqAfrmvxv604VHSrqzTPQjWu7n51aTb2t8ZGXdt4IGcfUVbtFaxuPlkLLnG0ji&#10;vbv2iP2C9U+FNq2reHGutY0fnegUG5tfchcb19wMjHIxzXA/DL9nnx18ULKS70fQby8tbdtjSFBG&#10;rHHQFiAT7D2ro9tC3Nc1jUXQ45706jJtRdrZ6L3NbfhHwprXibVrew02C5urqchFhhQu7n2AyTXr&#10;XgT9h3x14g12G2vNGTR42+Z7i5mQouPZSST7AV9LeDvD/gT9iXwsbrUryObXrpNrzBczzjJO2NMk&#10;qmRjPcgZPpnKtKtL2WGV5B7TTU2v2Lv2fr74JeCriTWPl1rU3UyIH3GCJM7IyRxnLOTj1A7ceseL&#10;viZovgGzE2t65Y6XH2+0TKhb2AJ5NfFPxW/4KCeLPE8s0Og/Z9BsWO1TGBJcMvuzZAz7Dj1rwfX/&#10;ABHf+KNRkur+6uLy4lOWlmkLu3fqa9bBcC1q758bO3ktzmlieXRH2p8X/wDgo/4d0KwaLwrDLrl5&#10;ICqzTI0MEPUZOQGYjjgYBB6jpXyF8Q/i54g+KepS3WsalcXbSPuERc+VH6BU6DFc+lqzZzVmCw2p&#10;938u9fd5Xw9hMArUY693uc88ROW7KttGR06t61et4/mqRLHGOKsR22B6ZPFe9FGO42NMn6VbhVuo&#10;H502OHb2qVAMVctQ2ADGfz4pWyWycfQdqGO5fx/Oldc8NWfUVxknrUT4HJFSMG/4DUcgzVB5EbjP&#10;3ea9P/ZT+JmkfDLxpeTavL9niuLUxxz7C+xtynBCgnkA9K8ukGH+X17UBPmz0/GuXGYWGJpOjPZj&#10;h7ruj1rWP2qvEGtfE2xuo7z7Po8d0itbr8sbwl+d2c87T97tX2Dp9u1xEu0ZYdf5V+cgXaDzxz1r&#10;7J/Y3+PEPjvw7DoupXC/25p6lBu4a5hGMNnuw6HHPy571+e8Y5JyUY1cPHSO5bbk9T1wW0iEEE8H&#10;rXMfGD9n/QfjnocVtrEEheAkw3UDbJ7YnrtJBGD6MCO+M4x6FLp8dxHuHVuwptsn2eUxtxu6V+Ye&#10;2lF6GsYyTPhP4jf8E5fGehXrNoM1rrVqzHafMSGRRzjcshA9OjHr+XPD9hb4rQphfD8Ox8AkX1sP&#10;/alfo2kSKm1sVDMYotqllCk9zXVTx9e/LHU6Y81rnxf8Mv8AgmZr2oz29x4o1i0sbff+8trJPNlZ&#10;Qe0hwqkjvtbHHFfV3wu+Bnhv4S23k6DpdtYYB3Shd00mTk7pGyx7cE4GBjpXRJqtvBH8t5AFjOG/&#10;eD5frzXnnxq/ay8N/CLTZN17BqWrFCIbK3kDMzdtxGQo5B57dM120aOOxlRU4xeprzKK95npXi/4&#10;g6P8NfDtxqWsXkVnaWy7nZz/ACHUknjAr4Y/aV/agv8A9ofVVs7eFrDw9ZyloYuj3B6B35x9B2z3&#10;7cT8QviV4g+NGvSajrd9NMrPujgDEQwDsFXoOO/U1nw2iwxAbfav0zIuF6WDtVq+9P8AI5amIlLR&#10;bBCFgUbVIH1o+1lc/Lzmp44ucfeFKbZS/wCHrX2EY6XOV6EMl+HcAbj3OKniweWp0dooAwoqWGLH&#10;XjtWhEpAk+1eB7ClLsx6VOgVf4R+NNnDSdB9MVcbCZHbye/5VchU4PH1qO1smHJOKddu1tHuz16U&#10;+pJR1ufcNvfOaw5ZWt5lkU7WVs/Sr92zSNuJ6mqFxHwTRKmpR5XsyXc+qP2f/i3b/EPwtBbXV2s2&#10;s2qnz0ZcO6A4V89D2zjv16136yKh+ZvlPtXwxout3nh7Uo7uxmltriE5R0baVNemeG/2vNe0iBl1&#10;CO31TdypkjCMvt8mB+lfnWZcL141HOhqmZypvofUcJH8PK9RirrRedbI31A9q8I+GP7W9n4h1yGx&#10;1LTzYm4bYksblwzk4A24JGcjnNe4qZILZFHO4kk+2a+axODqUHy1VZjUXbUsW8Xmbh3Q9atmzEdq&#10;u87VY5PqabptsxXzJvkjX9fevHvjl+27pPw5vGsNHto9au4wyysJdsMTDgDIHze+MduaMLg6uIfL&#10;SjdmtOm7XPVL6d7g8ZVF4Vc9KjEmE2/xD3rw/wCDn7ZsfxU8RrpurWNtpUsx/cSJIdjH+6c9z659&#10;q9ilkCyovmKC/wBwFsE/SjE4SpQlyVFZmctNCw84OF5/Co2k/e8scCmK3+PNMl+b5v4vauGxnoTz&#10;PlVPTcMgZpjSMjbsYX2qNFLDmpSjRtz07mjlAWSXYMtn5qhLbs4OcVHqOu2ejpuvLq2tY2O0GaQR&#10;qfbk1zOqfG7wrol8kM2sWe9s8xEyqMY6lQQOvetqdKo9kGh1U2TH+GPpXNeOvGlj8PNBl1DUJhHG&#10;uUjXnMj4JC8A4zjr0FedfE/9r7TtPsmt/D+bi6kBzcSoVji+inkn68fWvnfxd4v1Dxfdia+vLm6b&#10;p+9kLY+mT0r6LLOHa2IfNU91Gkafc1vjB8Xr74ra0s1yY44YF2RRRjCoMk/U8nqfXsOK43Z8x7ce&#10;tTpaMTUsNiQf1r9IwuEhQgqdPZG+2xWWPLfpVm2i2+/4dKsR2mxen6danht8E46YzXUoivfcSODc&#10;Pl9KcF2n3B5BqWCEg46e1PEGOlUCsRbMr9ecUx1LL/nmrQi2jnmmmPcPQGgoj0W6j03WraeWPzY4&#10;pQ7L6gV9raP+0J4FuHt411qGGa4QFBKrIsZIGQWIC9eOtfFLRA49ufeoZYOeGrw80yWGMkpN2aFd&#10;H6ES6t58ayQzCWFlDI6MGVgehBFNW83g7tu6vjn4P/tA6t8N7yG1eZrjSWkHmwOMgAkZKn+Fuvt6&#10;ivqvwx4u0nxfZJcaXeW90rqGIRvnXP8AeXqD7GvzfMspq4SdpLTuYa7mzKin5txPc0glUMGUfLnG&#10;M1FG7Qtz34wackamT5TtXGfrXjyI1E1K9i0+1kmmkSGCMF2dztVAOpJPFebfEf8Aar8O+C7B1sJ4&#10;9Z1BWwsMLHywOfmL4wR7A5Pt1q5+1ZoN/rHwavGsZmX7LIss6g/6yMcY/AlTj2r42gU+d83X3r6v&#10;IMjpYyLqVHt0NYpvVnq/xH/a28TePtLlsYVt9KtZQQ4tgwkkX+6WJP6Yz3zXlZgaV/Mk3MSeSTVi&#10;L95Jx2qxHCrKv3c9Mmv0LB5fQwy5aUbGkitHb5Ix1zxUyW4z6GrsemyAM/ksQoyxAztB70bd53KP&#10;0rsJK6R/N071MkW98fNUiRkrx+PFOij46HceOtLlYLzI122825Ru2+tR3rtdu0hwC3HHFSEZPTtT&#10;XTK/L1qoplcxUaPCf41BJBtHSrjRtULJnik0HMU2Hr+YrS8H+KrzwT4ittQsZPLubdiVOMgg8EEd&#10;wRkH61TeHHrioXXC1z4ihGrTdOWzBRufbXwv+Jdr8Q/C0OpW/DfcnjPWJx1BGenII9iK7KCTdb7l&#10;PftXwz8NPihqnw71lZtOndVkYCWE8xzAHow/qORmvtfwRqMeteE7fU4W/c3kQlwRjBPXg89c1+V5&#10;nlMsLVs9nsZuLT1L4l2H5uMjHNWZI2mEcMbBWxkk9qj0yzN+d2G2r3xT767WxTrjk8dzXNQiovmZ&#10;pGKWrPzP8QXo0ezbymDyNwWx/IVn2WvAR+ZJH5jYwu41+iOofC7w34pupZrzw9odzJNnc8lhE0jn&#10;py23Nchqf7Efw/1GaaRtLuIWkYtsiunVUz/dGeAPTpXZHGNs7KeKZ8Favqj6gFiVQoY87f4ajRPs&#10;zhZSy9wSODXc/Gb4Wx/Cn4o6xo0BlkhtJR5LSY3tGyq65xx0I9PoOlfSms/sJaF8Rja6tZajJoq6&#10;hbpPLaJbCaFJGAZvLywKrz905x244HQ8VpZEyxFzlP2Zv2yNP8A+ENO8O6tpLJZ2bFFvbRtxAYli&#10;zoeScnqD06Djn6V8C/GXwj8RbqOHR9csru6kyUgLGOZsDJwjgNwAc8cV4XB/wTSs0uFZfF16ke4b&#10;kSxVSR6A7zj64Net/Bj9jTwx8LdQtr5BdalqlrJ5kV1cyfMh5HCrhehxyD69a5vZXd0YvV6Hq9ha&#10;qzr1bcelcH+1i0lqg+eYs8EcNuo6RbixkYe5AAz9K9m8M6D9pZV8voecCvM/EtmPG+oreaptuJFY&#10;mNOiRr2AHsP617+V4dU37SZ2YWi5Kx8s3fhjyYDthKr0JPWqH/CNkrnGB644r6Y8UfDWz1yKNYbe&#10;GBlPJUY4+nesy2+BWmq2ZpJJF9Bxmvq44uly3KlhJXsjwGw8G3et3K21rFJdTMCRHGuSB3P0pPEH&#10;w71Dw3CrXdrNbiQ4G9cc17zpHw6Xw18Qo5NPkkhi8okhl3KR/dJz+NTfGzR73U/DE3liGSCPDbVj&#10;zJn69hTjjFzqC2Y3hfcv1Plu4tdr/WmNp6oN0kixtjO09a6O/wBCkgh+0bY2VX8sJv8AnJ69OuKx&#10;NSUzXLyNHs3HpnIFdkbM82UbFa3NtAdzI0xYZAzgUtvNbxTu1xA8ke35UVtuT7n0qwt35cOzYuPZ&#10;eprOmnZ5DWnKhIZfTiSXKqsa8YUelZ9wcP8AwjvVySBpu341BJa7iMsFbtkU9Cbmc0Pmtt6jqai+&#10;aCYmM7dpzmtG5g8n7uGz1NVLhNygYK+nvUTpqSsyuZH2Z8GfG0nij4b6TfyqVlkgEcm453MhKFvx&#10;25/GushZZxlSFY8n0NeX/sn6rDrPwjtLRGBudPlkjlQ9Rli4/DDD8jXplvF5bdfp7V+O51h5Ua8o&#10;tddDnejuXCGhj5X5uprH8WeFtN8b6BcabqtpDfWN0oWaCQfKwBBHuMEAgjkEVsRyfJ3IHJowGOdo&#10;NeHGtJF3PBbX/gnp4DTVWuPO14xszMLf7UnloDngHZuwM8ZYnjnNesfDf4O+G/hfpwt9D0u3s22h&#10;ZJtm6WbGPvOeT0zjpXRPIIvm+WNR1J4Aqje+P9F0aN/tmrabatGAWElwgOD7ZzWnNWqLRNlpvubU&#10;dqoPGMVYSMMFx6ZxXm1/+1J4L025kiOr+YYz96OB3U/Qgc1jeKv2zfC2j6VJJprz6teLgLCI2hX6&#10;lmHQfn/OtoZTjKr9ymy4nO/t6eC5r3w/pespNK0NjIYJIS/yLuyQwHqcYJ9hXzAhYD/69ekfGX9o&#10;nVvjJaxWtxFHZ2MLFhDFkh27FieuB+H515z5JWv1fhzA1sNhFTrLUiUiWJtvepgf55zmqqja39ac&#10;JNo2nr6ivf5QV+haknWWNAI1j2DBx/F7mo5h8vbpUIufmpXuQw+ntQ9AtbcjlO4Ej8s1m3l1j5Sx&#10;/Crt3c70WJdzM3ACjJya7jwv+zBqerWUF5rEw0uG4AdYgpe42nuV/h+hOfauLF4ynh4c02T1PJLt&#10;nk+6vJr6n/Y3drn4SRoy4+zXsyAdz91sn/vr9Kr6T8FfDek232eHTWuFkA3PcSneOOeVx19K9I8A&#10;+CbDwPoyw6bbfZY5n8103sw3EAfxE9gOlfGZpnUcRTdOKCo9LI6Kxm3Dy2x3/wA5qb/Vtx0rPlvl&#10;s7hgzLnA4HWnPrayOu1fzr5nlujDlNB8St8vpzVe3O65b/Z4pYZj5RZh8o5pLST5M7eSc8nrU8oG&#10;gmEhb5epGadvOzhufbtUW9jtb1HSnwpuP071KWo476n53+MNdvPFHiu+vtQuZLq8nmYySOfmODgA&#10;egA4AGAAKopcRMs25tzY+6OpNdd8ePATfDn4uavpsiKsMk5ubUrwDFISy44HTO047qa5K78L/brN&#10;plk2vCSFjAyz17GFprluerhoxe5mL41GkXZUwMu8bd47fhXc/AS6tdM+NXhWaVtqvqMK7iDyWbA/&#10;MkCuGgtdSlmVZIh5cbcuwG7A4rsvgP4avPGXx48N28bBPs99HeOSMqscJ8xvzC4HuRRVlJR1N8Sq&#10;ajoffjxqsjBfu/WkjIjDMcfL05qtJegFfl+7QIzPDjIGeceleHUs2eM9dSaS7ZzhcHipLe1wNzfe&#10;461HDD/d5A4+tWIVYj296wvcjRDpgoA+bnrj1ry39rLxmvhz4Wvp8bZuNWkFuMHkIPmb9Bj/AIFX&#10;qjxb4+v4+tfGPxx8d33jX4jX/wBsWSCOxla3t4GBXy1BxnB7nGTX1fCuDVWv7R/ZNKau7nJw/Lj8&#10;iasR8D8aiiNTp/d/Sv0yMXsU5WY7OR7+lSFQGweMdaah3D/Gl3Y+9+VOzDmY2RRuzVeTk/dWpmbL&#10;elQuctjt6U+VhzEMic/rVC52gtzirkpqndJycfl61nO4XR9BfsZ+AmtNEm1oyFk1CTaV7RrGWA59&#10;SSfwAr3KFtjYLbiCcc185/sj/Fm50fUf+EXuP3lvebntc8NHJ94j6EA8ev419DiVSfu7Wz+NfnPE&#10;nP8AWPf26GVV6onEat/FSIn7/gj/ABohfzi3T047U9IcPuPy+1fMO99BEyESHPXipF+U/wCz16VD&#10;GjcgfWrMEeBlvoc1qpWCLsfJ37anwkl8NeL/APhJrG2kXTdUwbt15SG4HHOOm8YPPVt1eD6nYR6r&#10;J8jbT3Yda/STXvDdn4m0eaxvrWG7s7kASwyruSQZzyPqAfwr5V/ao/Zds/htaR+IvDsLQ6TG+y+t&#10;2kZxblj8rqTk7CSFwTkEr6muzD4hvRnoYevys+b7Lw99j1ZmaaSZlGwbj0rptN0mbW5bbTbWNpry&#10;8lWGJFHzMzHArtvhx+y340+IaQXlvpq2en3yLNHdXciohjYZDBeWII6cc5B6c19TfBj4E6X8FtC8&#10;iLy7zVJM/ab9otskuf4R1IUYAwDzjJqq2IiotInEYjmZL8H/AIU2/wAGfh3a6Rbt5kxzPdzAY86V&#10;h8xHsAAo9lHevnb4wfHnUviLqVxaxSTWOkxOUW3UlGlAPBk9T046D6819cXCiZPvYG05PpXnvjv4&#10;Jab46tit9DF53JW5i+WWMnvkdfocivSyGeFheddq6OWNt2fKMUqg+tTRzY5HP4dK+jvBH7Jnh3R4&#10;t2pNPrEp4+YmKMD6Kc5+prb1L9mzwbdWrRJp7WzN0khnfev03Ej8xX0MuJsLTlypNh7Q+XIXVvz5&#10;qdACAcYzzXrfjL9kO4s4mk0LUBdMOTDcr5Zxjsw4Jz7CvK/EWg6h4M1d7HU7WS1uFAO1uQR6gjgj&#10;3Fezg8yo4lXpsrcFGQKc/wApC8duhyDVaKbzMN7VKkmB83OK9GN+hHMiTovPQU4kj8TTWOc0Dgrn&#10;kVdmP0HSx7gPqKhaPa/zdO3vUwBYDpSiPJye/wClNMmTIhFg9wfWmyW3yHnJNWhFvB/2acLcH69v&#10;ehgpKxl3FsSCdvOKpyWec8dOa3Zod3b8KrS2u49uOT7UilJmI1phvl7imG3b5emQepFbD2XdfwqN&#10;rDj7uKXKVzGSLbB+n61YW3D9sFeQR1q4NP5FPax2ilyk6novw1/aY1Pwvp0en6pD/atnDgRSs+2a&#10;Idxno3sDz746eqeHPjn4a8RS+WL8Wc3YXY8oN06Mfl9sZr5ke2+Xp9aa0DbByx7ivBx2Q0sRPnWg&#10;R8z7HOmLdR+ZEySRSAFWVgQw69ax9Y04yLnad0bZFfMvhXxxrXgt2Om39zaKxBdEb5Wx6qeD+Nei&#10;eFv2obr7R5eu2cd1C3Hm26BJI/w6N+n418zjOH6tH34aoFo9D1zQ7RSysCc8Z9q1nPnXLqT8uMCs&#10;3wlq9nrVquoWFxHc2swG0qeh64I7H2NaEYxM7HqxzjOcCvmau4nLUr3bNbFi33+2RXlH7TPgBdT8&#10;FQ69CrNJp86wT46GNskH2wxx/wAD9q9kv4kkRTk/MM/jXHfHqRbH4GaxGwYmeaAIcd/MU/yBr1sh&#10;k/rcCovS58qm0U9qcLUZ5/lVpYuD8p680GE//Xr9Q5R8xFHAo/mamEK7qUR49/61NHH0+WjlG2gW&#10;MNnb+HFSKm7Cr09aFT5Rinomwe1VyEXFHy9qCoy3HvmnFMP81ARg2f6UchSfcaFx0/WmmMjnOPWp&#10;Gi3L0OfWmlSy859OKViHK2w3bjI3fmKj246Y46kVNgqP64600xbyQfxpcouZkLAbf6VXmQM//wBa&#10;rUhbp/CBxVec7Rwf0oszRMqTKM/yxVK55Yj0HSrVz8nO78qz7uVVPv6UpXJ6lO8bBP5V6l+yX8A5&#10;/ih40XUrxWh0TSXEkrgDMzdVQZz1xzxgAfQHhfh94Dvvid4ptdNsYmmeWQBto4UZ5JPoPevvr4d/&#10;D/Tfhr4Xt9J0+Py4IRudyRvmfjLsfU4/lXyHEGaRpR9jDdmt7bmxe3rTONucY28CokTb95eafJfR&#10;242qo+tV7jUS/wB35eOa+B5rv3jByuNlZmlxtwMVTnkdj0IwelSzXhLBs4K8VWmuevOAe+KrlRN0&#10;QmVmHzKV5496qtd9d3Y9u9XPteHO3BVeahuJhIPl598VRN09ipLqWd3ft+FMjvg3JPJ6cVNKFbHy&#10;rnvxR5UMw+VduD2qeUexVGp/KfvHJ606MMQzNkK3arH2aGUKqqBz1Ham/ZmMnAypP5VSAzteuZtN&#10;0i4uYobi6+zoZPKgAMkmB0AJHNfMXjj46+IPGU00LTvp9i2Y/ssJ25U8YZup9+3tX1gQ0BK/5FeW&#10;/Hj4Dr4ytzqWj2yLqisBNChCi4Xpn03D17jNe1lWIpUp/vY6MqLs9T51jVnyx5Le9SRoo/Kn6lpt&#10;xoGpTWd1DNb3Nu2145F2sp9xTEXI+tfpFFQcE4bG602F25GfT07UmxSf8e9OWNmApRHkHvXV0BkZ&#10;UKeFxUWSCTtqx5ZaMe3Y1HJFkelAbFW44bj8Kq3CZFXJfmGKqyoMdPaiSC5QuyqxdfwrPuPu/wCe&#10;a0rmE/d/irOuVx1+o9qz3NCjONz1Rvxg/Xp3q7cZbOMj0qhdSfNy3UVlJdjaBRlGX7e1fRn7CO5v&#10;G9uyvjkZGa+cp22HIxkenevUP2WvihH4G8e2clxIscTSAE5xxmuSvrA7cPJKR9Cf8FLLBrjwto8g&#10;b7plB9uBX546jHsu2zX3X/wUf+JNpe2/h+xtbiGbzoWuDsfdgN0NfCeryeZet/skiuOpfkivI6pW&#10;ucz4L/5E7Sf+vOH/ANAWtxztOc9sVh+DBt8GaR/15w9v9ha2h93n0B4rGO4j1DQJryb4V6DuuF+w&#10;w6ndJFB02yFIizH6ggfhWLrI261PkZO7Oar+EtcmmtLGwY5ghuGmUY/iYKv9BVrxCu3xBNjpnjP0&#10;FdkZNrUwm9Rp+U9f0q5Zpg/jmqsfKDpzzxVyx+UnGPm61rT3IlY0LZCVGfvZ4rTtYdsRbnn9KoW0&#10;mPl7+oNaFvLtwpH51vY5ZabltYdo+UYYflXZ+BPjx4q+H9pHa6bq88dpE25YXxJGPXhgfrgVxiyF&#10;Vxz64zTDOxP3axrYWnVjacUw5lY+8v2b/j1Z/GLwav2u4trfWrb/AF9tu27+T8yg9QR2GcV6Jcat&#10;DK/loclcAc1+adtfy2p/ds6nqccV69+zZ+0bdeBvEgs9buprjSb1gDLK5c2rdmHUkHoR+Pbn4XOO&#10;F5RjKrh/uJla2h9pQGViNp6Vo21hJJGFV23OMHBrP8PXMOq2sc9rcRXFvINyvE4ZWH1HFdDZPtbd&#10;8rNX59VjUjq0Zxi3qiO28PfZ4NilioGck1Ja27B9p+8K0raYKvzD25rgf2gvj5ofwR8IXF5c3ELa&#10;kyFbW2DDzJXwccdducZPapwuGrYioqcFqzT2fUsfFX44eGfglpa3WuXqQtIwWOJBvlb3C9ce9fFf&#10;7VH7Zt98cD/ZenJLp+hxvu2bv3lyRkAtjt/s/j9PJfHnjzUvH3iS51TVLqW7u7py7s7FtvsPQDoB&#10;2FZcdvvA3evFfrGT8MUcLac9ZFeQlvblpNzLyRkj0rRtbUbum3jkCi2tigzgru46VetosV9fGnZa&#10;GDlcksrP0zmtKCLAK8Yx3FVYFy3+FT5kLcZ+hq7dxKViUyfMDinM2Dz0WofmK5x2py7sEdfWi2tg&#10;vclX5X+anKRG3HeoPMPTHHbinLu2/db3q+W2oakyilDYPPIHSozuIX+valyx9vagVyVDz/nmlAzU&#10;WWB6HJ9KXdjpn8O1CQkTLIB3puCw/DtxUarn6Z704kq38qHELijavHX8aRuRx2HWhmYnpgfSmsCJ&#10;OPSny6ApIaRg4HTFCnH1HvQyMGXvxkU7y28zpWUqfMrGimfY37L+oTXP7PentvaZozKhydxA85wB&#10;+Ax+ld/o80cSc5VuAR6V8Y/DH46+IPhXp01rps0P2WV/MaKSMOu7pn68fTgVm+KPip4j8VanLd3G&#10;q33mTHkLKVXHoAMAD2Ar87xnCFbEYiUr2TdwlJPVH2X8Rfjx4c+F9l5mqX8KTfdW2jYPO5wf4RyB&#10;7nivk34//tf6z8Wo5NPs2k0jRW+VreN8tcAd3bjP+704rz+7iku23SbmbuTVKXRDMM4/GvbyvhPD&#10;YO05e9LzK50jGnm3EYGcd8d6jkDTNz07gVsSaESOnsKP7FbP3Wr6eNOyDmVjHitWdtvX+lWILHGQ&#10;2enFai6Sw429+9TxWLJ/D9TWipmaZSissBflq5b2bIOn5dqnFoxPTipVtmQcL/8AXqlGxPMMgh2k&#10;evWp0TZ/s0ixMP5U4I3vT5WLmH7do7fjQDjj7x7nNNVWYd6cIiw+UH35pxhYOYcGwB834Ck35X+l&#10;J5TKOP5UJAyj2p8oua5JJcNIoVmJ2jHPYVG+NxP9ackTMen50CBgf8afKNWI2X/Go5E3Hb0/rVgw&#10;NIvv9KPs/wAvK85piKaxfn6etWIo/m6f/WqeOz3Zz+FTwWwHuaJbEX1Oi+FXxK1X4W+IU1DT5NwU&#10;4lt3ZhFOMYwwBGfX8K9i1f8AbW+16YPs/h9Ib7GWL3BaPOeflAB6e9eDRRADHvyM9KVkx97FeFjM&#10;hweKqe1rQTZvCo0tD1OT9rbxNcStJJHpvkrlvJ8ptpHpndnv+n1z2mgft8afoegiObQLiS6j4VEu&#10;AIz/AMCxkfTBr5zkLLGyD7veqxtc8bentWFXhnAVEoyhoVHESR7v4k/4KJ6vJBcLpPh2xs5m/wBV&#10;NNKZjF+GACa+ePHPi/VviH4hm1PVrqa+vbg5aRz09gOgA9BwKtNZMxbH4VH/AGYxb7v6V24HJ8Jh&#10;XehFIJYiUtzBe2ZmHtTobTa3T8cVtf2btOMY9KP7N/CvU5TKUjPggOMfmKsRw4K5Aq21mR0Bp0dk&#10;yj1zTsSncgjhwfepMc//AFqlW2YHq2e1L9lYqc88dMUuW7HzEYXIH8qcSCO3OPzp/wBlIH+FKLYg&#10;cj6YquUqMhmAppFIG79avadpyyvl22hetR31svm/u/u8/jU2VxSk+hVbEn1quRuPSrRtGK+v0pj2&#10;DD5QeKrlFdlQr81KP/r1ZGnlhz/jQunMn+Jpcoc3UrqpOVwOR3qzpF7daNfw3dnNNa3MDbo5YnKs&#10;h9QRUv8AZuY94b2wetTzaV5CxnejeYof5D932PvUSpRkuWRVz6L+DX7eTW0cNj4vtpJtgx/aNuMs&#10;cf34+/1H5V9BeEPit4Z+JEEbaRrWn3UsgBEXmhZhn1Q/N+lfnaLJgfWnRW0inKk8c5HWvi8y4HwW&#10;IfNT9x+WxpHEtaM/SrVdXi8N6dJdahcW1tawqWeaZwoUDnr+HSvhP9pT45X3xP8AiJefY9Qu/wCw&#10;7dglpEsjKjADBfbxyTzz0zXEPDcT9ZJGHQAk0sGgPIBu2/nWmQ8IUcvm6kpcz80VVxPMrIyjPcSl&#10;la5n/efeAY/N25q5Y6CnDeWW9z2rftPDccQGevfjrVp9KVOnyn2719T7OMXdIxUm9zLgs/Ljx07e&#10;1PWAYHer405lHvQbJv8APeqQ3LsU/I2gfzpypirRg2jHtUMhVW2r8xpoWo0DHvuqQIxXj6c9qdDZ&#10;bvvdfSp5rXbEuWO01TRJUe4WNzgbmp32nCZb92v86RI1Qttzle+Kq3EDzvx0781cYiuSvqhd9qc5&#10;4FMviQq7mZm9PSliiW3/ANWNzetOaBnTc20HPfvTlboLcpugbt83vVa5jOferrj9O1V5LfcN3VqI&#10;juZs8fHTmq/lb+vataSz3fU1G+m72xgnPWnp1Fr0HeA57bTfF+m3N47R2ttcRzSsBnCqwJr9AtHm&#10;0vxVoNtqWmXUN5YyR7kkjbIP19CO4OCK/P2Kw8s+3fjtWxoniLUPDttNb2OoXVrb3Aw8SudjDp0/&#10;Svm88yP681OErNGkZpKzPXP2pP2krq6e70Dw9cGG1h3Q3k0Z+aZuVZAf7n06/SvmO9tHvZmkkYlm&#10;656muvu7ZY45F3M8khyzGs99I/wzXfluWUsLSUI79wlN9DnYbMxyK0ZKe4rsdE+MGsaZq+k3FxdT&#10;3n9jvvtknkZ0TpkAZ4zjtWedH44FMOjj73PPFbYrL8NiFaojPdan094R/at8M+IrS1+2SS6fdTfL&#10;JGyFkiOcDL4xjoc9s16DoWu2PiXT0utPuoby2kyA8bbgCOtfEK6VsHdea1vDutap4ekb7DfXlmzj&#10;loZmjLfXaRXyOM4RXxUJfJk+zufa5GE/3uhrgv2h/iIngnwLcQ2t61rq13GDbCI5YAOu4/7OV3DP&#10;rXidl8XfFSRrGNcv/lXA3PuP5kZP41jal9q1qZpbq4muJJDlpJHLs31JrjwPDFdVVKrayCNJ3Ma5&#10;1CbUFMk8skjMclnYscnryaw9RZpH++xGeOa6DUdK2xsBk89Kym03ae/4V97RwdKPwxRpJ6WMoWC/&#10;h71IlkuOntWpHpe4fd788U5dP8s7fTvXZyrYm7Zn/ZQoXr+dOS1+fArSFoqj/PFSfY8D+KmGpmrC&#10;Eboaljjx+XpV37AP/wBfWnJaD/8AXT0DUpgBRnn6UkWW9KvCzXdnr2FILFW+tPTYWpTKZUnimkZx&#10;6H0q81mFzUgs1J+7zRoF3uZjIwP9COtI0W4f7Vahsl2/0x1potlLfLRdB1Ms2u456fWrGmahdaJd&#10;pNaXE1vNGcq0bFWH0I5q8bKOmmyG4daxqUqdRcs1oU7s7LSf2mvF+kQrGdQF0qkH99EshIHYkjP6&#10;5rrPCH7ZGoWtzjWNPguoWxzBmJ09cZyD+n1ryMWS+h6U02Wzp3rxa3DeBqfYt6Csz3/4p/tY6De+&#10;CLyx0mO4vLjUIXhcyRmNYQwxk+pweP8AOfmCWBpJGbBAY5x6V0DWa54X8cdKQ2Kn7w5+ldWWZXQw&#10;MXGj1G2Y0MRH971q3bgLhmHP0rRhtI0lXcu5VIJXPUVI1mgZtuFByQPSvVuuo1qQCVvPZYmkWKTH&#10;G773pmpJ4NoHRfQZ+YfWpbe2WGXLLuHTFSIqi4GV3ClKS6AV3jjCNsO5h71DPKpI8tWXjnvk+1Xp&#10;4vuj+DPHtUbWgLMcZHX6UcyAzX696QnLccVekgBK9/6Uw2/+OfWjmQncz5BuH9Kay7h3PbNaH2cO&#10;RUbw7iF4/LrRdC9TNlTYv8/aoZE38KvzVqSRZ7dPaoUhImUr/CRWdSpGMW2acvQg8O+HbzxPrEFr&#10;YwyzSyMFAUc5Jr718EeGm8O+DdO00tujs4FjZjjkgc/rmuc+EXwv0vwL4ft76CGNrrUIkmeXywrK&#10;GUEquOg7n1rqbrU5JG8tc+X296/NM8zJYmrotEErRLGpao8QSOxdFaPqp6N+NVTazahcbpsb+/zZ&#10;Gada6exO4ht3sa0IrWQQ7lVVC968CVW6sTKTkrBa2yxLjaAcflSmJfMz+FJGrDPPX1qQjDj1xmpj&#10;U1M9EcV4y/Zx8H+PfF0et6lpMV1qWE3M0jBJdn3d6A7W4wORyABXZWtqIIkijVVjjGFUDAAHQCp4&#10;VBPzfzqaG1Bl/qK9KjdrY0jInsbVsrkcj2rf0jT2ldfrwQKh0XSXYqF+bPtXbeGPDLEb5dqRxje7&#10;NwqqOpJ7AV62Ew0pO51U6fNKyG3it4a8C6he/Mrxw+WjKeVd/kB/Ddn8K8hBwO1d18W/iHb61FHo&#10;+mtusbWTfNNn/j4kGQMf7IycevX0rhs/SvbjFRVkezRp8sRDyO1A6UHrRnj+mKZqRi3Tz/M2/P60&#10;6eJbmFkYKyuMEHuKdjmhuRTuwPnX4qaFNpGr3EMcKwxhmKMBgsD715ve2rRzHd+PNfSnxw8ODWdJ&#10;SePLS2/BULn5T3rxV/CMtz500camO3AZw7AE5OOBkZ+gr38PWUoKR42IoNTsjj47VpJDsXC+pqs9&#10;mIH+Ylueg6V7n4C8D+HZ/h/Ml9d28OoanKQjD5nhI+6oH6/jivN/iN4DuPAutCzumiZmQSK0bZG0&#10;kjn0PFa08RGehjUw84pSOMl3Z2jgdgKglgZn/DrWqbcOPlViepGKjMYJ+7W6kYcrRkGPY/09e9Jc&#10;wrKvyru+vatJ7dW96Z9mXP8AF/hRzEWLPgXx/qvwv1z7Zpcir5gCyxNzHOvoR/I9v0P0f8Pv2kfD&#10;/i2yVru6h026A+eG6cIF9wxwGHv19QK+ZZrbIxUTWQZePX8q83H5bQxcbVUJxR9u6V4q0rUERodQ&#10;sZRIMqUmVt2emMHmtQPGiFmUBV654r4OgtjE3Xae2DWpH4t1RbXyft10Y8bdhmYrjGMYzXxeI4Lf&#10;tOajLTzK06Fr40fE7VfHni28lkupfsiuwt4gSEjjJ4GPwGT3NcUYpJfvSMfqa1pLMu+5urc5potE&#10;2c19thMFSo01BRWhNjJNiyL+dOhtiq/h6VuNa28UWTvfI4xwKozAbvlXaM136BqimbQscKvufeon&#10;hIzleo4NXzlXx603ycN059DTFYyZUIqtLkZrVvVUD7uG7jNZ8i4AOO9LmLKrbm79qad23/PFTyNj&#10;/Cq0xwm1TyfesqktLkyPWf2UfA9vqmq33iDUrbzoNNKxWpYcGXqSPcDHPbNe1TySX0zSNG/XjIxW&#10;N8L9Bj8J+AdL02CMRlIlnucDBkmYAsT646fQV00MzFRub86/M87zB4itpsjNyK1tpebgyN06HAq5&#10;qupS2lqqxffOAB6Vcgt9gH+c1La6It1e+ZIOFAC9xXkqWhPMUrHQ5LrEzszN1571tQ6ZGqjj5quR&#10;2aiPG7HFLDbFZN2735ovcUpXKs6bYlQdzkipbe23DthfakEHmTs7dzgVoWVu0mehXHTtU6ij5kUK&#10;YbOfl6dKdK/lNt4OfTvSXdwtt8pGWbgDvTYVz97mXsR0UVUYx3ZpGOp5f+0H+zZa/GwW12ky6brV&#10;mpEcpi3LMnUJJjBwD0PbJ4Oa8vh/Ya8TQbWGvaNnH9yT/CvqJf3R2hlLt3NRyw7W++OOtafWHFWg&#10;zT2zjpE+X5P2H/EjiT/ioNGBYEEhJO/4V6Z8BP2aLH4KrJdyXUmpa1eQ+TNORtjjUnO2NeozgZJO&#10;Tjt0r1FV/eZ4KngHFPi2huoLL61jLFSlowlUctGyuungPtHJoS23PtPy89e1WVnBTI9Kgln8s9Pa&#10;sbp6mPUkhG0bcbhVq2Vtv19ulU7KcyufbnPersE/PXHNZ8uoIlSEmXjC+1fPP7bPw7t7GbTNfhjS&#10;Oe6c205Vf9ZgblJ9xgj6Y9K+iFvkXOW+UcnPavnT9rv4s6f4xls9D09luF02UyzzIcoGxt2g98ZJ&#10;PpwPXH0vDEayxacFp1NFFrVHhUUWc/eqwtvhafDbtt+771KsPykc1+nxkUmQpDkfzwKcYMDnOc1M&#10;IwPx9KGXAzgVTkToVjFtXPX8agdPUEcdKtOPm6n8O1V5So/xpcxStuU5VYD36dKqiHccD86uSrk/&#10;xe1R7GZg3btx1qJO7KOx/Z9tPO+NPhk/9P8AH0HvX1DrTNBr8/zcbzkf3a+V/hBrUPhf4n6DfXDb&#10;YLe9jZ27KM4J/DOa+rPGdoV124YY2vJlT7Hn+VfM5tg1XqqL6rQJaqxJZXSR3EbbuDzmtZCZmUj7&#10;vrXHxXeE8n+6Nymt7w9qy3sPl/xA45PP5V8HisPKlNxnujGUbG1Cm9G25zT0+cBf7o5+tREtCVP5&#10;j0q3bxZ+bPytzXKJajSTt+X6fWs7xL4ftfFmiXWl6hbx3VndR+VNC4+WRT6//W9q2EKs27aPbNVm&#10;JkmXuzZc+1VF22L5epFo2kw6LpVvZWcawW9tEkMUaj5Y0UAAD2AAFOmjKjn5tvtV0TC2I7sR0PQV&#10;Bc3DbfzrK6e5Eio0JIOfvN04zioPshR+/wDjVlpvk3fd9MVFPym7+XerQiEqxkZVXbk8n0pRa+Wo&#10;3d+maVIQxJBYnvg0jo+fvcL2NTyyFdEkUXmybTwv86wviF8KtP8Aidpklndxx7trCCYDLQMR94H+&#10;Y6GtxbcAg5znpzWR8QfiVp3wv8MS3VzJGbtkYW0GfmmcdBj0yRk9v59mBjWdaMaT1ZajqfIOraI3&#10;h/WLqxkZWa1laFiv3SVOM/pREn4DOcetPurmTULuaeZt807mRye5JyTQkeSGr9go8yglLcrlQ+OP&#10;d17dvWnmHH9KdEOP8alj2t05xWuoS0IlhDfX+dSRx7UI9f0qT7v0zTl+bd+eaLsbsM2cdPel8r6f&#10;KMVIsPzbuo+tKVAfgdaXMIheHzB936VH9nbPSrirheO3emjaRzle1PmYFb7Jt7dvyqN7fcPu8Ve2&#10;bl/TFNdVJ7+/FICqbYduT6CmtbKD0qwy/L60nk4bbn8afMFis1uu31z6U022D8wH0Aq15aoOh96c&#10;yKq5/OkOxnyWmP8AHFN+ycfLjd6VfWEg/wCzjNOeH5tw4Hepkl1FGOpd+Hfjy++HusfaLX97bynE&#10;9szYWUe3ow9f5jivoHwN470/x3a+dYyfvlX95bSHEsRx3Hce44/GvnAQfP8A54qVB5L70Zt69GFe&#10;DjMhw9eXNsyml1Pq/S7VruRWmBjjXPBHavI/2n/iNp+t2NvoWmzx3HlT+dcPE2UXAIVcjgnkk+mB&#10;36eazazfXMMiteXjRsNrK07Yb8M1TEGR93v2oy7IaeFqe0vdiRmm17UC1/X9K0JIM/56UGDaMZz3&#10;4r3wUbPQz1tyWPHSpFtsJx+tWxbhPm/nSi3yc0w2K6QZ5HHrUkVsXQ1KYipxjPvT0VgMKdu73pOQ&#10;LUr/AGYFueeelKYanMfHG3r2/GgIW4/yKd+oiEw4/u/SmGHeeB0ParMiK2eDjpSP07jPfNTcrlRW&#10;eHG3pxUTpgn+vap3GD9BUUh9aoWnQrSgZ/DrVS4X5atTHhun41UuZN5Pr9KBWM28OenWs+SOWedY&#10;4lLSSDAGKvXY8w7f7xr6i/ZV/Zzs9J8K23ijUo4rq8vlzbI6q6wJxhsEZD5B59PxryM4zKODpcz3&#10;expCNza/Zh+Bq/CLwcs11Co1rURuuD1MaZ4QH8AT7n2r1C4nOFwfxovPk+79Ky9Q1uz0tN95eWtm&#10;mCd00qoMfia/La0qlao6ktWyKl3oWL2TI/nWTLrHls7Z+VTgkmmr400PVty2utaTcMoyypdxk4/O&#10;obi2+2w/Oq+XL9xhjaR65p06OtpGHK1oy3b6zHfrndkdvQ1LcFXix3HrXFyaDdw3LIlx5cZckVfi&#10;tb6zg+W58wMcfMOlejWy+jFXVRGkqasbCyfKFX5v60rSlVUd2rLg1WWGT99HgLxkDrVtbmOeTIYc&#10;84PFcUsO9lqZcrWxOV3pu6cUgkwOO/FPgixE2GznpQyZjB2/N6isnTkhvzI3OG9/ap4n80fKD1xU&#10;Ih3N15z2pbq9i0u0aSaSGGOM/M0jbQK1o4edTSCuEYssLJmRdy7uOfao5Pvbl+6eeK4/XPj94V0E&#10;zLJqkMskZC7IMykn0BUY9utczrH7V2gxArb2ep3DYBU+Wio3r1bP6V3RyvEPRRNFG439qzwTZ6p4&#10;Li15YlS+tJkgMo4MqNkYb1wcEHt0714DCNvy+3au9+KvxyvPibax2MVv9h0u3k8xYgdzSP0BY4HT&#10;JwOgyeScY4YwMzYr7zJaNWlh1CtuadNR0I2gDpt/WlKZOW6H0pyq2SuPxxSFBtPJ56CvWTCyInGT&#10;z064FROuDn+LFWGj/D+lRyrnk/Wq5ivQqzDDZC1VlUg5PT+VXJc4x79DVWZcP/nimEXrqU549xbj&#10;2HvWbdR5DccZrUnb5CFwc/pWfeDIxx71k2aGRep+HY5rMu4c/wB304Fa92/lE+nTFZd5jac8nvUl&#10;RdjJuw24j9fSs66uJLZyVYqw6YrTuT/D8tXfBnw8uPHetRWdv80shworGUb6HVTv0Ob1nV7y8tIT&#10;NJNIqLtXcxbA9K5i8OZPc8nNe9/Gb9knxl8JvDIvL7TVm0yQhvtUTBhB7MOo+uK8H1eJra8KsAOK&#10;4cRTad+h2QTt7xzvgznwdpI/6c4ef+ACtp12H8BWN4IXd4S0f/rzhz/3wtbtw6pdY7Zx9K5Y7lcv&#10;Q3PBYK6jbj1bP0rW8VL/AMT+45xyP5CodBMZv9PKrhsAn0NTeKSD4huM46j+Qrsic0rojgUv/u5r&#10;U02DMlZtimMfyrb0tdzcV0R0ING0tVCruU/l1q9Ba/L93JzTbNMjH3eO3WtG2j3nI+nHetIy1M5R&#10;T1FjsSwHb3NC2IL8jp1yKuwp8wA5z296eFy3QfStDMrx6dsX6mpodNx83TB5xVqJCFHGe1ThN4xT&#10;ltYm1y54d8Xax4YEi6fquoWKycssFw8YP/fJrpfD3x68ZeGpzJa+IdR3Mf8AltMZlP4PkVySxYFP&#10;WLIP6ZriqYKjPeK+4I3O81D9qj4g6jbPE3iKZVkUqdkUaNg+hCgj6ivMdetrzxFfSXN5cT3VxI25&#10;pJnLs5+prVVctx97Hel8kMSvpyaKODo0nenFIJHMJ4aGeMflUseiiM+/0rf8gF+OvXNK1tj8Oa64&#10;+ZPK2ZEOm5OMVZjsQvpn6VfW2+Tpj196QQ/N6fhV8wuVIrxWwU/dx9BUy2mSW9ePap1Tcv8A9bpS&#10;gbV+793saXMK3Uri1CDHv1pyQcYAqcLkc0oGBS5gIDaqvG3j1pRbZU/lzUwU/l60Z39aOdgQ+WuO&#10;evXpTliUDnjmn53NSkfequYVtbkZi/z2pwiVlpy8Hvjv705fTpzT5mIjFqNuP8mnLBkVMhC470qJ&#10;nkfypqRL8iMWijGR+dKLQKvA7VOQA3PrzSMMt972o5mEUQrbqT2pRAAfU/Sp9uB0zxjNAXdnmi49&#10;UV2t/mz7frThbABvfg1ZxuNJs+YD3obuIrG35+6cetLHaDFWtvP49PSk8vP/ANepDUqfY1c9G5pf&#10;sSnPFW/KoEX+J9qd2WUzYKR704Wmfp64q0VIX/GnBfl/3vSnzMehV+x4bj9BQ1qMc/NzVgpgdj1/&#10;CnAYNHMZlc24A/8ArUfZhn/GrKLgHvu9KUJjP9aOZlcpAIVz/wDWpVt8+g47VMdpPT8BSBeepXI4&#10;qrk27EBgw1O+zc9uetTBMrzz/WnbdrdMf1o5g5bEJhwRR5HPT2qYtk45/wAKEG4ckfhT5imiNofm&#10;B7e1Hk7v89amO0GjysfWlzEu5GkAA/8ArU5bfbzj/wCvUka5/lzS7MmgNWhuwemKXacGn9B9OT70&#10;0N+OfWgLjHGV/rUbJx6VYZPko2r8xoDluQtGoYZ9OaQwK2OgqVkwelATnccmhAQmEA9M+lNNspPH&#10;5mp2Xf8AjyfakxkVOpSIRbjb+OacsHy+p7VMSSMZpv8AFzVXfUkhMSk9MZz0pTb7Wz7fnU5+UevH&#10;Wm+276UXD1I/KXZjgf1pxhyvQVJ8vQYppG9T9O/egrSw1RtXtnp0pGh5PHHSpsDHT2HFKyY9PfPa&#10;gkrpCMdKGiB6DFTdD9aETaD+tHMBCItp+7+NDQAHtUhbd/T3pxXac/5FO4KwwR4B+tDIMfjgVIfm&#10;NSRIjdSeeTgUXDm6EEcIZugqxFBj+HmrKQQqP4jUkSbu0nX16VEpAooghsS527fpzxV2304qey+t&#10;SxWuX6uqr71ZghUMamTe5XIgjtQo+Zt2PenGHFSRlR270vIPTrWdzSyIWGB/9ao5F4xn9KsOuR34&#10;9arTHduzx2pozukylMwPy9B6iiIKpzxSmHuSKY0eDj5v8KsOYtKQ8gX+HGTinyQeZ13FewplohKZ&#10;C/jVl9ygUXGu5UlRlXhdvH51VdEH3m3ew4q1MgZjksxY8gVHLKsKEIo59e1VcUioTj/ZFI656sc0&#10;SPvNIpwc8cccd6oy9SNly9NJB/Pnmnn+L+KmFdnGf/r0BG/QTGQeoNNVP9npUh+YU08H/ax0zRr1&#10;Kv3Gsn4UdQc8Y9aduyf50EDpQPUjZeM9aTy8f04qXeAfxphOeP50AM8lcfhQoCtUmeD/AEoI9utT&#10;ygMMeD9OoqSCPnpSNlm68H9Kkh6/e46UNApFy2TLf3auRofTk1StpcLjrx19auxS8c/pWeppoQXG&#10;mtOclvrVW50+OIDO0d+etaoYbfrWdqe3POW9qqPMRLl3KEiKu4dm/Cm+UCP1p5kX2pPMXdW3Kybo&#10;DFvXt+NIseeep9KXPFOUAt7jj60WAaBzS44579MU7dnPSkzhqoY7bgUFBjjHrikU/MO3rzUlujXM&#10;mEXntQHN0GFdo+p470nl7sbfXuKUNgt7dc04sNrd/Y0BdWsMEbM3rj9aRo8H7pP9Kd5it6f/AF6P&#10;P6/SgnqATmmhdv4UAgHJx/SnZz2+tBVxNmc9aULjPb3o8zBppfcev1GetS7gKeWHr1pDyvPpR5vH&#10;NL5mO350WFLYRVy/THtTl4PvTR8pz1HQ0LJgen0pvYa2JHdiAf0pFj255I5pokBPbnvT522KvzKw&#10;68dqgLkqtz8xwOmPSo2YlGTqp/Wmxz/Jknv3pjuAeuMjNAXBkKnOabjj6UM6n0/Om554PFVoK4hX&#10;momXKmpC3l59/Wgt8360xKzKzJyc/hRbBTdKzkhN3JHapWbHbj2FR45/zmsqkHJNFx0Z9ceBfj94&#10;K12PTdLjvLqC6WKK2jE0ZCyNtC9RkdeOcV3F6ws5PljQ8cHGa+C438iRZI2dGU5BU8g19gfB/wAf&#10;f8J38O9Ovnl+0XCp5N3n7wkXg5HbIAP0I9a/O86yNYde1g7pilrqdnDqe4lS34etXYZM/wCz0rJU&#10;7WyuMe9W7K484fez2r5WpAz5i55nJBHy5wDSsPl/lTUxJ6nb1qVB+XpU07piuhkJyee3er+mrunU&#10;f3jxioRaeZ06GluvBI8S6TdWP2q4s/tS7DLCcMoPp9en0zXvZfyyklI6aMbtI6e18b2HhwbVha8m&#10;X+EHCZ92/wAM1jeIvH+p+Jk8uefybcDHkQ/JGfqP4unfNU9T+G198NtK0y3vLhLyO4h3w3CgjeoO&#10;MEdmHGfrVEHAr6xRUVyxPepU4xWgZoJ//XRnNA4oNgAwOtGfmoPJ6igtz/8AWoAC3HWg9O1Gc02a&#10;ZkU7VLHHGKAMvxvOLXwvfNlV/dEAn3r55vot19uRSzZzuNe4+NxeXGhyNcSW9vDuHyY3F/qa8d8R&#10;6lHH4gaa38tljcbQE2qcY7V62BuoM87GaySbO3+HHwkjgtH1bWBuUIZIopP4RjO5q8X8V3LaprNz&#10;MzySb5SQzsSSM8cmvbPiD8XPN8J/YIrWaC6vIgH6MiKRng/pzXiOqhVumCfMvqRitsO5ybnPrsY4&#10;qUVFQiZcoKvtFRSQcM2AvqKtu4jX6+1VZnzXYrnBJlckg54pUTeSffBpGbzDQqlDj+I+/SrtoQFx&#10;EB3zTXcGBVEY3AnLeo7D0p0xCg8Lk/pULyFfbHalYUmBXA5P0BpqPgHn/GmvL37U0tk55H9aLaBz&#10;Azbj19s0j7c0jNkjFNbcPwo5Q5gaRmUDOdvT2qGQY9/61IxyOvtUUh4pqLAQpvLfT06UyQrEv0pW&#10;lwh+bb9Kru2PpVWYJkEx3yM2e3T0qpOuGq1Mcg/zqnKSx5/SokiiM5D7h25zivQP2dvhTaePdXvt&#10;Q1L95Y6TsxCWx5zvuxnHYbT+nbIrz3ca9a/ZX8S2o1HUtGlkaOW4C3MXP3wuQwA9RwfoT6V4eeYq&#10;dDDuUAbsj2uysF5Yj7ufpUzqqJx2pbO1aRNisHUjnPFNgjcy/Mu1fSvzGbbdzl5ja06LzBn05yK1&#10;LSDaBtbp7VQs02RKq/d4NatiuyP14yTQGwRR4Ofvf570XihIsj70nyjHepI4WmYru4qO/kjtxuZx&#10;8nQVUYj5WEMAtoP3hXANQvqzXUjJbthVGCT0FQGKfV0Dyblh6hRwXpYYfLTb5bhVPQLQ7dBr3dwS&#10;NV53FmzlmPele62fKg2g+/SoRcNCW3KwweOKgkvC4+VGO72rK7HzMtLc889B1p09yrTkr0POKoyX&#10;bKACrDHU461D/aLSHascm7HHFPlYjUkvFgjBXGe/tVeS+UIzcfn1qrHb3E6/vG2Jg+5p1tp0aPnL&#10;SMe7HpU8rW5VkSR3E0qsR+7+vpUu1Yjll3epNEj+WpZtqqvr0xXnHjr9pzQ/DDSW9kX1e6j+XEPE&#10;QPu/fn+7murD4SpXkoUlcmzZ6XLqdvplt500kcMaKWd2OFUDrknpXnnjT9qnQNBaSGx87VZ1OP3P&#10;yxZ93PX6gGvBPiB8TNY+JGpedfXDLCDmO2jJWKL6Dufc5NYi2+zmvtsv4XpxXNiNX2LjFdTtPiD8&#10;ddf+IatbySLY6e2Abe3yA4/2j1b6dPauPjtsjPv0pwjwwH92pMfMAM19RRw1OkkqaSHfQaIefw/K&#10;jZnNSbSF/Hmj5jmuhRJ5iIruGT60zl/88VLIuOvSonXA+X86rlK5l1I5EEeT61Xk456Z71I67oun&#10;SoZ2YLmpasaRkivKdrCmZHr+FJJJxxnim+f9CWrNgWPN4+nbFfXXgrxJH438GaPeMzL51oiyFvmP&#10;mINjZP1B5r49jYOOtfQH7KviD+0/Bt/p7t81hKJE5/hcYP4Ar/4/Xz2eSnTpqtH7LE3Y7++sZIsy&#10;YO3scU3SpmtNUhkXChjg/WtH7C037tm3L0HvUcWksqMjfKynI718VjsesRLmasZuTZ1ds/2hPmzk&#10;Crluhez27e/6VmaK3mW67vvKOc961rJRJkdvSvJja5HM9kSvCWtl2/eYBQBTHtvILNj5hwD/AHas&#10;CVY5A3/PMZ/Go7lzFg9261UnoW9is0g+6f5VBO4Oeop0kpHy7d30qjch+eME9c9qxMgmmVFHVuOT&#10;mq76oNwVVLN9OlK9sN2WJfvjsKxfHviyLwF4duNTuI55LeEgFYly2TwPoM9zW1OLnLljuPmuapuZ&#10;gW+76AZ5pzXq2g/fMFReSzcAfU189+LP2qNY1Ziuj2tvp0eceZKfOkI+nCj9a4nxF471vxe7f2lq&#10;V1dR7s+SW2xDp/AOOw7V9BheH8TV+LRF8p738Tv2ldL8JRfZdIaHVL5lzvVt0EOfUj7x9h7c14F4&#10;h8SXnizVZL2+uGubmXG5m9PQAcAD0FZ8UOB2xUsduWX3znPY19dluS0sL728u5pohB830qwg25xT&#10;Vt8YzUmwD1r6BCclsOXaPSpFOFpqrtFKo2t/nmhOxG7HR8j+dPH3v73fimY+XtSr8v8AF3oK12Jg&#10;e3TdTgM5I6etRud7f1prdePToaVh2JSMAZ5560jsobHoO56U1TwVx79elDKSefvUxDt/Ht603eNo&#10;/wBk9aTPOKVW3/e+ZR6CgHcN24fd6cgA0uN/PcHimNuBz0wO1LtIFJxCLYr/ADcZGf5U5+B/Dtx6&#10;VGqsH9M05Y8jnn29KY7AAC2B+dBOQPU0gj6k8+3rSFME/wAvaluK5INrevvTGO0Eg8+1IeR8p4J5&#10;zTim0HH1FPlsPmuKTn71Ozubr8tIT8tMiGDuy3A70C8zajtNNhs7zzpnkm+yq0Aj+X982OCfRRms&#10;jaqKOnXrQrcfhTQN6ntx1NRGPcJVL7A/MgPHy0Z4bmkCbv4ge5pQgC8r15z6VSsthXfUdvynPbg8&#10;Ubl25460wjcmexNCw49DxSsh6j96r8woDrs/Dmowfm6ZHQ04gBR7d6OVBe4jP8v06VHv4wO/TNPI&#10;/Gmuu35v0qg5tCOQ7c/yqvIeTj7w7mrEib6jMeScnr+lVECpIgxzVOaEk/dJ9zWq0A3Z4NRyRAj0&#10;x2FHMHN3MOXTz97H5175+zj+0tb+AvBV1pWufaJre3G6zMShmXOcockcZ5Hpk1428XXaPw7VDNBl&#10;flzXnZhl9LFw5KncqNRLY7D4g/tMeKPGF03l3smn22/dHFaMYtvplh8x/E49q821TXNQuZGaS4la&#10;RurMSWP41feHap/2qhuIBj7v4iopZbh6aUYxRXPcxbfUbzTi0iyNvDA4z1rtvAn7Q+seEmVY7iSG&#10;HqyH5o29yp4rl5bLIz6d6q3FhuJ4HSjEZbQqqziiubufTXw//aT07xNEkerqttIDxNCu6McdSuSR&#10;+Gfwr1KyvLTU7KOazmjuoHG4PE25Tn+X0NfCFuZrJv3bsvsDXReGfiHfaBKrRzTQshyJI2KsD+Ff&#10;J47hmS96k7mbpqWx9mzSrFjC+/I61Xms4b1P7r9sGvB/B/7SepWxjF1JHqluvBEvySgezf4g1634&#10;N+LOi+MiixXEdrdMOba5IRwfY9G/A18zPD18NO7VjCUZRdmeafH/AMZeOvBMhj0+H7HpKuGF9bky&#10;seejHGE57Ec+p5zh+Hf2wPEFpZpDdWWn3jJ1kZGQt9QDjP0r6SazS4iaOVVdGGCjDIb6ivn39o/4&#10;G2vhKIa9pMa29rNII7m3UfJGzdGHoCeMdORivpsrxlDEfucQlc1hPSzINY/ar1zWNNkhggs9PaYE&#10;GWFWZ1HsWOB9cflXm2q63qHiC78y/vbq7bOczSl/bufeqqtj096chyOfyzX1eFy+jRu6aKVkOWIJ&#10;zxipFj8xqbCc57j0qxDH5fzN65rt0DckRAsfb/GnYwf1pijPJ/8A11Jv/wAaOtwYzcQcY47U0Hn6&#10;dvWpHk4/SoyxC/7XWhbj5ug2SRU9ahkfB/HNSM20Y/CoXPB/2T61orE8zIZOB+mM1Wkk2P8A7P0q&#10;eY7iKqzZK+tNjTIr4rK+QAq+grMvzvXHT+tXpD8v6jFU7oAk9OlYG8UZd1ISW/Lmsu6AA69+9al0&#10;FGeOT1rJu12sR6VMvNFxjqZt02Mnjb0rqvgh47h8F+N7O8nH7uOQE/SuSvV8sNx1PFZF5OYg2G/+&#10;tWEr20OqnKz0PvL9sn48aHrv7OtnFY31ndNrbICkcoZkC8tkDpzxX5561Os16zZq5PqcqW23zGKq&#10;2cZ4rJuyJJ2PvXnzXLFRR2uSlqYHgobPCWj/APXnD07/ACLW0W+0Xh6/MeKxvBQH/CH6R/15w/8A&#10;oC1rIwS4OOxrKLVxs76zs4YddsIIyzbIwHP+1jmo/EzD/hJLkjd989areDGa41uOR+S2SSfWpfEP&#10;Ou3HoX7V2RZy9dR1oM4bbWtpshU9vftVPSblQhXb94EZI6Vcs07e9dESJWN3TG8wjGT61uQW5hQb&#10;lPPqKzvBWqto+rRXG1XMZDAEZBwa6DxVqFzqmofb7iNIRfAyxhOgGSCK0jJc1iHsQIuF4zUsQXr8&#10;1Vbf5VGGPNOiLKeSfetOU5+Y0FfJ4P51PEw29vm7ZqlD14571YVevzAbfU0NC5uxZAUfxY+pqRXV&#10;gPve9VkjIG40pjPdvm9qncWrLeFUc/8A6qXzAw6+31qtsyBuYZx09KDHgdaOUNVsWAyn8T2pXlUj&#10;3qsBgYHrmhvnHXvSsVzFkugX69aTzVP8XSq5JYY6Coy5XndRot2TLuXBcKq85+lNkuF+pPrVMThv&#10;w4NNMuT8vze2KmU4pXbJ5ujLwnXC56Z60jXip+Xaup+Gn7Ovif4nXC/Z7OSxtCM/abpSkZHtxk59&#10;hXrnhH9g2ISM2uaw0nTCWi8D8WH9K8bFZ9g6DtKV2TzHzub9Tyv/AOuljuGlGVVuvYV9m6D+yp4E&#10;8PqudK+2yLghriVmyR3wCBz6YxXTaf8ACTwrp+4weH9JXdz81sh/mDXi1eMaK0pxZXNofCkFlcXJ&#10;xHDI/OOFyc1qWngDxFe3Cxw6LqckjHAAtnyT+Vfd0FhbWnEFvDErH5gihcn8KtxkZHy5rjnxhU+z&#10;BGd2fCGo/CvxLolo1xeaHqlrbryXktnVR9SRWES0L7futnvxX6ICGOVCGXduHIx1r5t/bx8I6XoG&#10;k6Tq1rDDb308ptmCAL5qgZyQOpHTPuPau3KeKZ4iuqFSO/Yrc8BWdRnn2471Il0MVhW+oMR83Y5q&#10;/BqTCPaG+Vvbmvu4xuK7RpNIrEe1Ojl49cVSjnG39KmgZcZ/A1XKIn81dnHrmnLIp56etRrtTgEZ&#10;oyHUGpcQ5mSqwx796d9pUHp27VFnAppP59veklfcOZk3mgdAvNHm44P1qPGVLcdccU5VBT8KdkAp&#10;myR8uTSrJsb/ADzTRtb1603gM3tS9AJFm5P9adHMFP6+tQgZGf607A/woYEhmUnOfejzAw/riozt&#10;U8enOaQnavWnoBKsy5/D8qBPk1GgX/PrS7gvv9O1GgXfQf5uD96hpOMHjA61HsXJ9ugpVKsfxpWY&#10;EizAcY/WlMv94fX2qMMoOfx4NCEA7u/8qdg5mSiXjp+FKJNrHjimFlVvfHWmu/TafunvT2KT7kpf&#10;avr25pVk4/vetRiVQP8AAUkZUUA5EyS4GKd5mB+PWod4Xj9PSneYp+vtTJ1JBLgUJLjt361GH2D+&#10;8PrShwB9aAXmPM/04ppm+b+Gm7gM/wBKT5cfWnoHoPMhWgyZHYexpo2nIp25dvT8KQCF9x+UUjSF&#10;eP5dqAw288Ht70hkVfXNVzKwCmbLe2OaV5v5+lIZBj8OtND596kNbDg+T90UNJtPTrTRIooDqP8A&#10;gPrQBIJMn1pHfaAwXimBwTzRvV88UBcf5pYAfw+lNeU+h5p5k3Dpj6U0OMMOvegVwMrD7v40ocnF&#10;MEuBjvStJkjsMVWoutx6y7T/AIUbznp+dMV80qyc/wCNHKMPM56c+lSxz7ew/E9KiWRSfT604fvD&#10;8vPrSAvWk3mthdu31I61ejnVP4lXtWXBbM5XH0Az2qcWkuf4mpWuO5ppcKBnNON8qHozewFZ8VjM&#10;Ux81XLW1kiPLZ+vaplFFalqKfzRuGR7EU8u2evy0jHAH8hR1H9KjlRQHmopEwtSO2KZI52+1KxLa&#10;TKs3yN8rc57VDIMty34VNNAwy2cVVzsf7zE5/OqJLkMmUA5zVjfu/wCA1TtiZAKnuJfKgo1GvMju&#10;blQSFXdjvVCefcewonmZjxxnqarNLxz/ACrTlIk+wrtk/L6UFsJ3z+lNEzMPSk8zANOzHyiv97qR&#10;7U1jnrTWlCDoaRm5/vduKpeZNh+cj7v3fSm4x9PSgynI9aaZN59DS1FpbUcvL0rAgjPP41G0mQc5&#10;pRJx2zQ4sIpLUXbyf60dH64/rU+l3NrDdMbuOSaExsNsbbWDY+VvwODjviqqy5XGf0qdb2K0JCdq&#10;8/l6013YL3Gabu9KaZcD3BoKJOvTNTW0e9v8ap/afm69+ta/g/SrzxRqkdnY281xNK2MIpO0Zxk+&#10;g561jiMRClB1J6InYiLbJNo+9ViC8w21sbvavfIP2KNJm8PfNql4urFcmVcGHdjptxnGe+c18/8A&#10;jPw7efD/AMYXWkXi4uLSQpuA4lHZgfQjBB9DXl5fnWGxc3Tp7ruUXkzs/wA81l6kSZvpWhaXJkUb&#10;iPpVPVGVMn39a9iO9gktCiflJ6/4UZqPzdzdfwpVk/lW/KzMeDTkGT600S8KO386C5K5HAx2o5WC&#10;sSDpQoOWP601W+X/AGvpTgxVenWnytDQ4R5bt9acjtA2V+XHemZ20pcO386VmVoKxaRvm57896Ta&#10;cYycHnJoL8igtk4GePWlZie4HgfdpGAUYpc57/SmuzIOlUosGl0HAEFSv8qEjyc/zoUkDORkj06U&#10;1nbd/wDWqWSOZOen600jDUGUk4/unpSFmb/CgI9xSSD6896Ujj6/rTXk3qP8OtIXwf1oK5r7jsZ/&#10;wo4Ce/amF88j1pF68+uDQLTsPRd33j3pCcd6azZH+eKaZMLU9QJKcdpA/lUHm0qy880SEkSdT/td&#10;qaTgVE1zhqtaJod14ouEt9PhnurqRsCKNCzfpWNStCnHnqOyNCIfvH/2unFDwlH2kYx3FanibwLr&#10;Hw+1BItXsJrVmG5N3Kt9CMg4+tY/nFjRRxFOtHnpu6JQMmH96bIpPp15OKcxyPfvTQrMv90VrqF2&#10;RtFglcd69S/ZI8Sw6L4+urO4uPJj1G3KRoWwskgZSB6Zxux9fevMFUmkWIhgc8/yrkxWEjWpunLZ&#10;lH3JuVDz6/lUttEJTgN6cZ718teBv2ivEXg6yitGeHUbSP5VS5Ul1HoHGD+ecV6z4d/aq8O6lDF9&#10;sjvrCZhhx5fmRqR7rz+lfn+M4exFN/u1zInkaPWbWTaNrdfbvVuKXeny4PavPrD4++D54d7axGrd&#10;NrRSK3/oNT3X7RPg+wQf8TKS44ztgt3Y/mQB+tcMMhxbd1EtQPQYFZfxPatrQJFFwrTTRWsPUySH&#10;hQOvuT7DmvDPFX7Q14dOim0vRbyysJsKuoXhDZJ9FXIBz3JP4Vu/CfX28R2NxPNdXF3cMVLPM+5g&#10;COg9BnsK9zBZNUo/vanQ7sJRvLU9W+KXxJt/iBNaRaem2y0mJreJj96Vs8sR2zgcVytvN50St/eH&#10;P1rA8Q6TfaU/2rSW+Zj+8gxw/vWr4emmudKSSeMwzMSWTH3TXsSjpzI9e/QvE0dKDQTWZQA8UmO9&#10;AHNKOlAAvWjFL+f5UZ+tAHKfFfUoLPQmikh8ySYYQ/3fevDbtBNe8Mkak8s3Rfyr17463SJp1qhP&#10;zbifwxXieqTnzSqn8a9rBq1JHk42Xv6l7VPFF1Nvi+0NLbYChXj47fWuU1V2M7NnkjpitNbwxocx&#10;rJ5TB87qz7mNLuVZA6hnJZgR92utI4JSKciltpbjjJBqvIiqN3UfpU9zEyTfvMbsfkKiWMSIdzKq&#10;r2PetUyWQsm7J+6o4rRsNW0+Owa3uLHdu/5bI37wn/Csx5j5Xl9s5qBwQfb3otcVzZkstD+xblvL&#10;vzsfcMY/nWV5Vuf+WzcngMKiIyp/lUTDcx/KqUfMmXoX00RZF3faoAp/2uafFp1r5b/vDI4HbgCs&#10;pt2evf061Ja3TW7bgPmX1pWZIs4EZ9vSoJDt+ue9TXt3JfTmSTG5sDIGMAcCoME/7x5pgJtBOGqO&#10;VctTmQnk9aaI+fxouGpC/Ueh5qN1zz1qZl+b5fp9KhdSpx7/AJ0cwytLGOwPrUEq4Xjufxq3JHjn&#10;nmoWTG7t74oHqUJU8sjvU/h/Xrjwv4ksdTs3ZJrSQMMfxL0ZeQeoJH40kiY9+wqrcIwOea5MVh41&#10;qbpy2ZR9raNC0sMFwq/ubhBIox2IyP51dbT1aX8a80/ZY+Jv9v8AgldJvJ1kvNMJRAzfvPJ42n3x&#10;kr7YFetRhTMu4/Lt3E9MV+ZZjl8sNV5JbdDnlF3LEVqIVjXuBknNWoG5XoR6Vltq6LJ8uWz0C8mr&#10;lj5t/Ip4jj9By1efa7sgVNt6GhcT/wBnRfu1EkjDhTWQbZpJvMuGEkmeFA+VK172xVIvldeOvvWW&#10;8MgY7WVmP6VUlbcuXu6Fj7QybeihR+VNe9V4+G6HPPesuRbsI2I1bb1+brUcbXEkX3VVvesSG77l&#10;97tVLE9/XrUT36rHtHc/lVSSGYw8tGD7CoHQxEbpPvd8YFCi+hNzQ+2bX/h2nikaVWOcY47VRLPH&#10;F8rb8/pUtvcbiVbKlvWjlkiuly2C2funb2I7VJDCHp1qxQY6+56VYhiy3Zcdc1Oq3JPJP2tdSuNC&#10;+G8cMJOy/u44HIP8OGf+aCvm2IZb+fvX198dPhg3xS8BSWsM3k3FrILqHI+V2VWG0+md3WvkS3TY&#10;x68Hqa/RuGZwlhrpao2irrQniVcd+OlTL8p96hQE/wC7jrVgdeMAHmvp0UvMcBk9PmpwIA6fjRt2&#10;j/ClEYA43ZpktChsmkZvlpcYWhk+UYp3Eopke4EdKhb5k71YaPHHbOfpUMi5PH1p8w1oVZyp9arS&#10;KWGD/Kr0uAMcdfyqtOmT0Iz29KHYdzPlOz5cZxz9aiZhuxgflVu5tssfY9arvDg9PpWbQ02xisq4&#10;67TXpv7LfiqPRviN9huJFjt9VhaAA9DJkMn0JIx+PvXmbDJ9qdb3LWlwkkbNHLEwZGU4ZSD1Brjx&#10;eHVWk6b6hLsfa8L7mKNhWQ4FWol88qpX5vU9682+FPxjtfibp6RzMkGsW6jz48484D+NfY9SOxr0&#10;jTbgz/K6kMvCmvynF4OpRquEkY7Gro8GyNl961dJt2ln+gNV7GALAr7atWMpVm2/xfpXPGy3Kpx9&#10;4jnnW3G3+JjuIx+VQySZX943LdAKw/Gfxe8L+A9RW21fVra1vZACIicsoPTOB8vXqcflRoPjPSvF&#10;EYnsby3ukccNHIGH6Gt3gq0o86i7Gk6cjUmuPLG4AKewz1qrcMHGd2fYU2SWMEgyDHOeawdX8daH&#10;o3mG61jT4REcMrXC7h+Gc1yexleyRil0ZtFAx4bk1JdaNDqmnTW1zGssM6GN1b+IEYIrzu+/ab8J&#10;6Zd7UuLu6UKDvggJU+3zEVHL+134dihYpDqUjBchfJA3e2d1eng8uxfOqlOLCNOz0Pn/AMa6AvhP&#10;xnqemoS0dpcyRISckqCcfpjmqSOSParfi/XZPGHii+1OSNYWvJml2L0XJziqkabfpX6lQcuRc+/U&#10;116kqn5gvrUsXBxUSr3zz9OlSrx/OtdB9B6tj8+acjc/54qMhWx0yad1b371oiR+7n2z3pS20/55&#10;pmVT3pwVVOTVaEu7FLfXinJJtHJHscdKaSfTj2pAvHagOXuPZ2xj9KC+fy4NNL5Xb17UdvelzBds&#10;c7leTQJaaW4/nQvBouiiQS4f5v5UpfcfY9OKYDj6fSjOTxmnGSFqTRsG3ZLD+7Uan5BznsaajZBz&#10;Thwfr7dKV0NXHB8L6UCRlNIBgE9aRSD6+vFNAOR9hw3c96PMy3Tt+tCruHtTSPX6ijmQuV2sCn5T&#10;lfyoVif8KCCx6479aBwvy5680CUF1Atn+dKshI49OOKReePfpSlsnvxRdF2sLJLuPOenHHWmh2HH&#10;PXmnfx8Abs0cqrNkVUpIj1At7fT2NAJbqS3OPrS7cjOcf1pEKyex/nU6Bo2ABP8As4pwlMDcfhTV&#10;Hy9M/wBKcV6cr+dA+WxHndjP8PrQWDL2zn86kCqB6/SkLZ4XHTvRdC13GAsP/rUFu3P504fePPQC&#10;gfMcYyf50XuURsOOhprjA4+tSdRQ42/ypcwELDaKaU/h/Kpen5Um3LcfXmhsOW5AYj+RpksXP1/O&#10;rBGT15+tMkGP5ZBxmlzMfLoUpIN3T6VVaL5unFak6ZX61VktwDx37Ucwttyi9uCOmahkt8LjrVzb&#10;tamyKHz2qRppmeLXJprWG5avrb7jz1bpQI8DH+RU6FRTM5LV4XypbOeKvW9/cRqqyfNjpntU3lAE&#10;cdP1o8sE8/rXPUw1OppNF3fU9I+Ev7Q914IeKzvllvtKzgqTmWD/AHCe2P4Tx6Yrvvi78evCPiX4&#10;bXOm2ctxeX2obRhoGjFuAwbJLAZPGBjP8s/PQ+7wOlIrZz9a83+w8Mp88VZmfLqRSQ4fH8INIkfz&#10;VL8zAYb9OlSxRDauduc17C0Vg1Egi2jc3HGM1LtPy0IQOOMYpU2r0/OgLMVB8nP1FA2le1NLbR3x&#10;7HkUO3p9KLhyiHhunHvTX4P9aVWGPemt09earmYcgxj8uOvWmSKRSyDI9Oaid8E+9OMh8vchlGF3&#10;df6VWl61Ymk461Xnkz9Qe9PmHFIrSHbznv8AnVG8KsODjtVqZu4P5VRvAwPPftmszSN9zNulG/jp&#10;Wbd/dyeG/nWhdOA/Xbt9elZt6yy59alyNVoZt8wf/Z5rFvh/9ata/GE9R/Kse8H3sZ6ZrnqM3hqR&#10;yacsujSTfxK2MetYVzEyvuP3W6e9bKTO9uyL82e2OlZt6paKMZHGf6VwV3Y7KUbnN+B/m8I6P/15&#10;w/8AoArVH+vOPWszwR8vhLSf+vOEY/4Ata8UXmz4x95uKyhuaXOt8AZOrQg91PJqTWyTr11u/hkI&#10;HHStzTvDK6BNpbfda4t95Hoc1i62rS61cNtbPmHPFdkYvQ5ZMdZuF4+b0rX08YX/AGu9ZVjEzNjq&#10;Tx9K1rFdvbdzg10Qi7mbkbWjv5clbk1093DDFu3LCMKD/CD6ViWcXHO3OK1LVCq/xCt7amEmWYgQ&#10;OPr7d6cJSDSwkMFpwRS/r6e9WrdTGzJYJGzz161YQtIenFQxR/N+NT52Y+tLmGo3JScHv7Cmh2K5&#10;HbpmlSPPdT2z6Uuzr/s/rS5kN+QFjt96Tz25P40v3qjdth6+3NS6i6mbuO88qPmbpUZuMMOataT4&#10;b1PxFeLBY2dxdTN92OKIsx/AV7V8Fv2OL7UtRW68VRzWdntJSKOYLM7ZHUYPy4znkHpXl4vOcNQj&#10;7zu/IXMl1PGdA8N6p4rvxbabZ3V7OwzshjLkdOSB0Hv0r6K+GP7DtnHpsdx4kvbiS8kG5re2YKsf&#10;sWIJJHtx9a9q8KeDNI8D2K2mlWNvZxIOdo+Y/Vjyfqa1pZuPl/E18TmHEdau+Wl7qJdTSyPKJf2L&#10;/Bsx+ZdRyfS4HH/jtdB4R/Zw8IeA51mtdLjnnAAEl0fOIPqM8A/QCu2efafamSS7o+D3rxamOxM4&#10;8rm/vJ5m9x6FbdPlXG30FJ9pAXPPSoUI2tnoeBSOnlAtnr0968+VNvVlXRKJRncN1TGXC/e4PFU4&#10;n81tv932qYZJHPeqVHTQmTJtyoMc8etSLcgMOM8VVef94Fx3xmpoRtPXviiUUkES4rM8e77veviH&#10;9tH4up4++KTWdsytZ6KptVIb5ZHByzenU447AV9dfGDxrF8O/hnrGqO/zW9sxj93I2qP++iK/N29&#10;vGvLuSRmbdIxYt7mvrOEcCpVJYiXTY0iXLOU4+b5uehrStJOOgrJsJcJWpasAcZ/Sv0uMtNAkupf&#10;iZjg1PA52jriq8betTwfQdOhNXzE6lkvx3pwbcuMbeO3amR8qetSq+P7u4+oqeYOUMso/DrQSfrm&#10;hTzt6n2oLZfcaOYfKwXIb8KXeWHfHFIJMAdvxpSdyg/xfyo50PlEDtjpz16U4tu6/ic0ijndn8KY&#10;XyeR7ilzIkd+go38/d96aW+TceMehpHfadx64pcw+UezFUDY68UFyoPPSoxIADzTUkyKOYdrkgZn&#10;df6d6duxlaiM+1s0edzjP0pKV2HKSCQ7e9KHYLnvxUTPwOvtSiQJ/wDXquZhy32JN+/+vPSneYQe&#10;n1qHeq9/yPSnC4ycD9aakg5WScqM/wB7j6UBt/f8MVELn5ttOW5A9ueaXMibMnOQOlNO5sd/pTYp&#10;twPLdakU81SlbcXKLlgPqcUvJXjFDct3oDchec9uafMMFXK0453D+VIGCn0p6n1/HFHMFrjPmbP8&#10;6NpPFOB98UIMq2BRzMFFIRYz39KMMB/h2o+4me/qKBJjb/te9HMABSBnse2aRsn2pe/vQZMmp5g5&#10;RHXA46/yoZuOv0pPMw3bPoaC2P7u3pRdhIXbk9cc4oC/L25PPtSJjHWgyL+Zo1JUQYbe/wCVKqcc&#10;H/69I7YA20pfA5PHrRzdCuUQscjmlZNo700uFHv1pDNuI/T2ouxco5+WHelKHafy+lNZxj2XilVt&#10;pzlqrnFyocAwJ9Oo96GAHrzTXly3DdKFf5eTznqO1HM7BykgXae3Tv2qa2ZY+u7Oeo7VXDqzfNVu&#10;2MbHnj8elF+5Ro2ksYXknd9KuRtuPXiqduqD+IVchRQvas5SsVHzJkcbTUgbJ7VCCD0qVDuPep06&#10;FAPmPH86Rjs6fzpwO1him5wT+tLmAO59aQ9OnC0rPxUckwVfSnzMVhk5L1QOfMOfpU1xeMp68dOO&#10;9V0ILrmi9kS46lq0fYPlVRmpbpgiZ9qZAVwTnAqvf3wYbe2ccU76j5UVLqb5+tQHjjNOkk8w45zn&#10;p61E7nd6fWrUieXuPdMipksPOtmcSLuVd2zvgVDDIpb7/wBDipJJFYf7WeuOtHMwIJF2/wD66QKG&#10;HfrQTuPb8aaJKrmJsKRuxtpAvzbs4o35XHpQW/ShSY+VAE3fWkI2j5hSebkg9h+YprXGR2/KhMOV&#10;Dm4H/wBamu3P97moTcLjn1qOa8x81FxKKLG8DdUUsyqmaqPqGflGTnjA9a9G+CHwBvviZdLdXwms&#10;9KjwfMxgzeoTIIz74IrzsdmFLDQ55v5BojlvAPgy5+I3im10u2/dfaHwZWB2oMdTj6V9b/CT4Sab&#10;8I9LaK2zNeTqv2idushHYDsue351b8J+DtP8B6RHZadbx28EY54+Z29WPc/56cVqeaRIG+8OK/Os&#10;1zipjHZaR7GcuxrpdeXAP7xrwH9tLwqTdaTrkcLM21radwvyjBBTPuct/wB817qkvmYwa5/4v+Go&#10;/Fnw41azeRot0Bl3D1TDj9VA+lefluIeHxMavmVE+Ro32w/L24rLvrhpJ/m5xxirlrlrfbuyykrV&#10;e/8AKg/vE9/av2CjUUkjWUdCuCT/AENSIu4j7uarrJ5jfL9alV+eD7ZrqM9Cfywccc1J5W1Pl9ag&#10;WTavvUscm/oe1BdkKox/Fj+tKIxnPamh8mnCTB/WgWiHYHcUIig/55pA2D2GeaAR3x/hTuw3HkdP&#10;15oz5i/zoblf503OOO3tSuLlHAbR67u/pQq53HFR7tx+lSCXjj+Gk2UG3hccc011UH9aaZN3agSD&#10;d96puwALuB/zmkYdKRpP59cUxny3X6YpcwW6D24b2prMB2/SmiXHX1zUcl0o/wB6jmvsTsTMwppb&#10;j1PeqzXuMVFLfBTmo5ugIuNJnoRzximNOoPzfSqD3/mNgZb6UL9puSBHDNIe21DzUSrRj8TRRae5&#10;2DtzULXoAXmuk8KfAnxV4wKeTpN3HGzbQ8q+Wo+pbHT2r1nwF+xtBYXCXHiC6juFUZ+ywE4Y+jPw&#10;fwA/GvJxOeYandJ3fkZ81jxbwT4G1T4i6wtrpttJO2V8x8fu4QT1ZugH+H4V9bfBz4TWPwr8Prbw&#10;hZryYA3NyR80reg9FHYfj1NaXhrwlpvg2wW102xhs4c52xr1PqT1J9zWwkixRc/ePavjc0zapi/d&#10;Wkewua7OO/aRghvPg/qzSRrIYRG8Zxyjb1GR74JH418iE7pNvc9M19ZftIS3Enwh1TyFGxTGZefu&#10;oHXJ/PFfI4u1iuASPunoa97hW8aEl0uXTLssMkLhZFKsVzyOoNKXG3bkY9Kh1jxC2sag87KsbMAA&#10;qjAAAAGPyqOCcFfQGvrovQr0LQGCT/e7VNGgfnHIFVUk3d/wFTwyYNLUrQsLwRViECPnv6YqqkoL&#10;duasAqEzmkUWYArfMevfitSytY72LCtJ5ynJB27duM9euayYRiNmVc+uB0q1btgZZsL6UmNG5pmo&#10;sDHG0kkkEbZ8tnO0fhXp3hzxdbaL4Wjj064uY76YjzCqKqqM9M9+OmK8p0qeOOXcyLIv9wsVz+Ir&#10;tNH8MXNhdabJEY7hLxQyhTkKScYIB4H1rGty2szoozmtj2zwB4uXxTpX+s3TQkK+fvH6irep+NLH&#10;SbnyZZG3ewyK4vSPBOqeE9Ym1FbSGaPyyXiWbqO+Kpa38UV1HT8W+kRQhv8AlpIAenpXnexU53hq&#10;vI9P2nLG8j0rTtdtdUH7mTcfTFXDXFfDbxKt7pLNJax+ZEc74wMke/vWzdeNVhm8tbW43f7Q21jK&#10;i+ayNI1Fa7ZuUZqnb3z3aRqm3dwXI5C/jVw9O/NZyVnYtO+oZ+tNnl8mJmwWIHQd6r3erwWTFZJF&#10;3emelQnXFe1aZV3BuIkXlnP0o5XuLmWyPI/inqdxqWpSSTblXO1FPGAK891W2aylt2uFkWG4G5SM&#10;EkZwcf8A169A+KfhuTTpPtd/eLJeXblvs6dYx9a891CxVrcyyNJHGWwCRksfYCvepRTgrbHi4i6m&#10;7mbclS2E+ZW4HNQXdytvuXy1STG0j0ps5hEuFdlXnJcYGazpbr5+DmtNjllLsSzTyO7MTlvU017v&#10;ciqeQOTnHJqCW74+9VdrwVWorkzcv1ppfnFQ+cCOKQzAfl+VUSSnnv7imyNjnt0x61F9pCvuz7U1&#10;p/m46dqBXY9X5PLYppG3+LvUat9aGl6+9AxxOfXg+tI/PFRNKAevemtcKG7k+uKOboLQm4QHHWmn&#10;LdPvdTURuVwTTDdLijmKRIxAz/eFQsenzfWmy3W0/wC9UEl1tB/zms5SE32JZGUe9V5XBYnJ21G0&#10;xdvl+bntWtb/AA+8RX1vHNDoeryQyjcrpZyMHHqDip9rFO10LUx5MZ+b8Khdc+9Xtc0DUfDkirf2&#10;F5ZMwyBPC0efzFZ5mVe/0qo1EwTNn4W69/wjHxB0m8ZvLWO6j3sSQuwsA2eemM5r7pvLG11LTomh&#10;VirdCD296/PvzFYct3rSn+IWsPpK6e2r6k1io2rAblzEB6Bc4rxcyyiGMkpN2aNFy9T6i8U/tG+C&#10;/h5c+S982rTbSWj09PMCn0LkhfyNeI/Ez9sLxF4sFxa6THHotjLlB5eTcFDxy3QH6D8a8yeYFsdf&#10;cmrOmxWJt52uVmMmw+X5ZHLds57evetsPlOHoKyV2Vo3ZHv37GXxIvtRt9U0XULyW6+zos9v5sm4&#10;ovRgM845U46DPavcEn2v0Zuwr4o+EHjRfAPjrT9Q3P5UcmJgveNuG+vBzj1Ar7SsplngWSN1kSRQ&#10;yOv3WB5BFfH59hHTq88V7pz1t7k6jec7j06VFNH5Yz2J6UqyY79u1EpVY/mO72FfPcyMGcN8Zfip&#10;N8N/DUl9b6TcamyHDhDtSEYPzP3x9Afw614FrX7UXinxEq+XJbafHnOLdPmb6ls/pivprXNPt9Ti&#10;mgnj8yGZDG6kfKykYIxXx/418JN4K8W32mSrhrWQqvOcqeVP4qQa+r4e+q106M4q/c2p2Ssz27wX&#10;+1Jo9xpSnVFubG8X76pGZY391I5wfQ9PfrW+v7UvhWGEnzryYjkKtsdxPoM4H618xRMAf92rEcwK&#10;19JVyLCzXwl8iPpSL9rPw0HH+j6xj/rin/xdTS/tceHIkJjstWkk6ANGij89xr5uSUYHzZPepY5g&#10;x61h/q3hH3FaJ654/wD2sr/xNoVxpumWC6XHcrsknaXzJNvcLwAMjvyea8fEG39MVJ5i7akjKnAP&#10;4V6+FwdLDQ5KS0K0ERflx+dSgfMPameZlh6VIrAc/wAq7h8w/HHH60IMDH3R+gq9pscdxb7mjQLH&#10;1P8Aez0qlLceaqrhQF4471G+wNgBkLnv70SfL296YZ1ApBONv61a0IFd8r6UwruA56/rSGUFv1FN&#10;eYMO1AO3QGiA96hljyKmEvPWgspGM9KBFOaHCZqu1nn2+lXmIOfQ8CkJCHpSZpczhYsf+BcUNZbf&#10;94VoZ/8Ar0mxXJ7DrgVNib9ilA01jcLNDJJFIhBV0bawPqCK6aD4zeLoE2LrV5t27ctt3Y/3sZz7&#10;1iGNc/Q4pW2445Oa5qmHpzd5RuGh6Z4J/ae1vwn4aubd5I9Smnk3hrwvIynvg5HHeu/8N/tn6ZY6&#10;XF9u0i6+3bMStC6+Xu9Rk5x7H9a+dPMCnP8AdpzTDdx2rxqnD+Fm+Zo0jUS2Dx5q11488WX2qXUm&#10;+a7kLnPb0A9gMD8Kz7Wwls33JIyM3GVJzV4yKTwPxoaYBa9aFGMYqC2CUm9SPfPt/wCPic/9tDTk&#10;h2AAdh9acZ1IXt+PWmm5XOeefWojg6UXzKKuRzJIX7P/APWp6R4PPXsKjN7lR0+tNN6N38z61v8A&#10;CJyuWgQp9u9OjbcKpm+yfX600X+DxRzCNBSGOe1OZlCHpz2rPTUcSfQdKd/aIO1jjOM9afMh3Re3&#10;hT696BL82enPT1rPOpKW4P4U77ZIwDbD+ANVzJE7mgZx6fSkE5J5Ax2qgLqRUxtfnrx0qM6ixb+L&#10;PQqRU+2j1Y9LGp9o9MfNQ025v8O1ZqXLOflBPbpTxdSLxtYf8Bo9rHuPmSRf8/HFAuMc/hzVHzZs&#10;f6t+vGVNWNJ0nUNduvKs7K8upMbvLiiZ2x9AM1nLF01u0TdExlwo28+vtQtxg11Wgfs8eLdZlYNY&#10;LYxrjL3UgQfkMk/lW0/7JniZMf6do2PTzZf/AI3UfX6P8yA89EvzUguFLdea9Hi/ZL8TMm77doo7&#10;Y82X/wCN1Ysv2Q9ZcBp9U0+KTJ+VFdx+ZA/lUTzTDQ+KQdTzMSh1/wA81L5mFrpvin8FtS+FFpb3&#10;c08F5ZXL+WJYgV2PjO0g9MjOOvQ1xi3W443cV10K0K0FUg9GVoXAWYdKFbav48mqaagezCj7YMVq&#10;SXFPXp7U7fn1qj9vAP8ADj+VH27K9+OaA0LhbG3H40A8Yz3qo12oIHH/ANalW8yvrVWfQXMWxJ5e&#10;PSlB3LzVE3/P4c8UC9yvHSlyl8zLwkH49KaWwOTVNr7FL9s/L27UWbJ5y4sm5uvNOMmOB61Q+28c&#10;4FKuoE/LkcdafLYlWuXRJk+npQinvjr19Kp/bGOeaBd4X7xPpzRqaXLqtt7+1KJAR1qiL3afwpRd&#10;4/nzRy9yeZNl2R8/lTNwB5PT0qt9p27qQ3Ge/TvRyg0uhaBwefmNMZ8+9QvL/vA037SR1/Ki3Yrm&#10;tuT/AIDOMjmkY7OefxFQC5Zufu+lKbjB65/rRZhdMkY4X+tNI4+n6VE1wCP7o9qQT5HX2qZXJuSt&#10;w278KifAX+XNNa4ye1Ryy571PqVzDbj5uwqNEUt0OPpTZDv+tGWX22nmhuw4pbjiuSOMUMvPKimv&#10;LgAN64pr3GOn4VlKRfMPUbW+7SKQpy2B6Zqu9yw7jn3pkSzX1wsUMck0rnCqg3Mx9gKTl3DUstJx&#10;xj65prXAxz/+qui0r4I+MNdaPydAvlLAkGYCHp/vkY/Gur8MfseeLda2tfyWOkrnlWk82THqAuV/&#10;8erjrZhQpfFInmPL95D5+9/SnrNk19OeH/2OPDukWK/b7rUNQuANrHcIkJ9QoBI/FjV+T9lXwePL&#10;dre7bkEqbhgre3GDzXjy4ooKVrMz9ofK4kyPvLVjTNPutXulhtLW4upmGfLhQyNj6DnivqP/AIZs&#10;8EWUu4aTu2nPzXUzZ/DfXVeF/DOk+FovJ03TrWxiP3vKjClvqep/GpqcTYdaq5ftEfKH/CnfFTvk&#10;aDqXt+661Bf/AAq8UWOBJoOsdMki1dxj6qDivs5LoMvyhevrTjeeVGCy/U1yvipX92BHteh8NyeH&#10;tSjX5rC8HHeBv8Krz6ddWMLPPa3Uca9XeMhR+NfeavHcRjKr81RyaLbz/KyqR+ldFPiinJe/Eaqd&#10;z4Fa5LL81QNc9d34V9teJvgP4U8WOzX+k2skjHJlRTFI31ZcE/nXL61+x74NvIysFnc2p6lorqQn&#10;/wAeJFdlHiDDS3dhyqI+R57rb+PtVWa45+8DXs3xZ/Y51Tw5E114emm1aBSd1u6/6QnuMcP+AB6c&#10;HnHjvifwVrXhN/LvtOvLVyMgSwshP5j+VerTzHD1PhkhRaM+WXYf4fxqldz7kPzd/wAqhnvmi3K6&#10;tkcc8VUe/wAc4xnoK6ea+xvB9AupAybdx3VmzvnOeCBwamuLrB7VRuJeMccms3KxvsypfOWX6c1k&#10;Xh2/N19a07p8L/nmsrUFypxx35rGZrENK1KGzhvPMB3vHtj9M+9c/eM0cg57cVamJZWAqrcEnb7C&#10;uOouZ6nZTtYyfBsefCmkZ6/ZIf8A0AVqWhK3Q+vasvwaCPCek9j9jh59fkFa2kRfaNQjX+84HXpW&#10;VP4ivI9G07UJbnV9PDMW2oFHsK+v9O+EWgz6BbrJptq0jRgsSgyTivlCDRY7Dx1p9su6SP8AdAf7&#10;W4qP619pRSNeW0e35dqAYHbFdcpNWsc7i+pyU/w58I+HAouLG3Xd0URgk/hWz4Z8BeENdtytta2/&#10;mL95DGAT+lZOn63b2/jXVpNUSR2hdYrcbCV2bQcj8c1evdfsrvxXo7aWjiYz7JsJgGPaep+uKUZy&#10;7ilGOzOgPwM8MybW/s233d/kFeT/ALTngjT/AAVNpf2GFIVmjbeFGATnivoCyvN8gXHQV4b+25c+&#10;Rqmigt8v2d3I/wCBVrTqT5krmTSZ43Dedvu1YLgCsu2vAyjkbe1W2kwu4HpXYtTEvxyZ/nVqL7pw&#10;33SOMVkRXgRW5/8Ar1MuobT156YqbNBdGmG2N83/AOumtOFPas5tRMsuxfmY9h3r0DwD+zZ4q8d3&#10;Nuf7Pms7OYBvPnHloqeuDyfXAHNefisdRoK9V2IlJRONkudzfLy3QY7173+zx+ye2vi31jxPGy2c&#10;g3Q2TZVpBwVZiDwOvB5Ndh4A/Y28O+HLqGbUJJtWljOGEmEiLeu0c49ixr2iAeQNvHHT2r4zNuIH&#10;VXs6Gi6sxlUctEVdH8P6foVqLeys4LOKMYVYkCD9KtOdrLn9KarNNn5gMc4prrt+bcPmHavleZvV&#10;mXK+oruNzH+XpSJPw3vwKhw27nb8w9akjG844FUVzDs7m5wOeMUKN0/+zTJORik8tvtDbQ3Hr3oa&#10;1JlIm8ry32/e55pszFUY/wAOOKcrtvOB70syeZE3y9R60+ULqxFb/KQfT0qQynP45xUUJCKcc9h9&#10;aDnOaHK2gFiEbyxbv146Grds6q2OrN0qirZky1XrFGabc3pxiuOqV6Hgf/BRHxiuj/DfS9JWQedq&#10;FyZXQH+BBjkfVv0r4zWX37Zr3j/go142h1X4sWelR4Emk2oEpDZyX+ccdsA188/acd/TrX6dw3h1&#10;Swce71NY+Zt2DhiP8K1LWXP5CuetbwjpjitOyuvl/lzX1UNhSNu3YY9cj1q3bnJ+o4rIhuMkc1bj&#10;uiMdMdevNaaWIuzVicAHLdfepBIAP93pxWSLz6egpy3mB3wcjNSol3NMvu6HFLuA/lWUbzBbnoaY&#10;dQOdu73+lFikbCygDr0HFMMnP3qxxqbTSLHHukkYhVVRksT0AHvXovgj9mjxR4xuE86OPS42wSZf&#10;nkH/AABf6kVlUnGMeaTE5JHIzXfPX2qOS6Vf7o/GvpzwV+xfoOm6ejapIdQucYeSRmVc+ygjH45N&#10;b0X7Lngu1lO7R4ZtvQmR/wD4qvEr8QYOntK/oTznyLbLLqEhSBHkY9Aozk13nhX9mXxn4rt45o9N&#10;MEMgDJJO4jBU4wcE5xzngV9XeGfBWj+DbVY9L0uysVUAZjiAY49W6n8TWsmoctyeBXzuK4qqN2oq&#10;yDmPm7SP2INTeGNtS1qytCT8yxRtKQPqdvP+c1evP2HmiRxB4g3PjjdaYGf++6911K5aYr6A5q1B&#10;LuI9D+tcceJsXu3cTk7HzLqP7FPiSGZfst/plyvffujZfwwR+tVZ/wBi/wAXRBcTaSwbuJ2/+Jr6&#10;rU7V3d+lJITuzt/ChcUYq+tguz5hh/Yg8SPGu7VNHVscjdJ8p/75q/a/sOag8SedrtorsPmCwMwB&#10;9jkZ/Kvo8yfOP72OlJu3nOO1N8TYuWxF5Hzk/wCw1eFiP+Egt8jsbU8/+PVHJ+xJfRH/AJD1q3/b&#10;s3/xVfSO4O+MdvWmMmWAC80R4kxfVheR87af+xRI0v8ApXiBVTGQY7UnB/Fq6XRv2LvD0MB+1Xup&#10;XLHHzKyRj8tpr2UokHDfQZqO6vI7K1kkkZYYYlLs7HARQMkn2HWsK2e42popBzO9j5e/aP8AgJp3&#10;wj0mx1TTLq4a1up/s0kU7BmVtpYMCAMj5TnjrivKY9QDMOnzVsftN/HO4+JvjiWGGdm0nT5GSziH&#10;Cjtu9yffp0rg7TUGYKcn65r9EyhVXhYus9TW2mp1S3QB+97U4Sqqdfm9q5+O+cv9atQ3TEdcV6nK&#10;iTY85Sflz68CnGcSHIrL+1lh+H50faWbqanlA0ROCflp/wBo4GGx+NZYnZm+nGKDc7fbsfUU+VCu&#10;ahnwOuKa0+X5b8ayTeMefmOfWh771bj61Nuw7mp56kct8vpQ1zsGAeKyI7mSeTbGrOx4wvJrc8K/&#10;DbxJ44ufJ0vSby6bOCVTCryByTwOo61z1MVRp/HJL5jTKzXSgZ5/OgXS8/XivSB+xX44k2hobFXY&#10;ZH+lJis9f2QPiAbvy20qNV6eYbqLaPc4bNecs9wD/wCXiCUjhTeqOvb0PSmtfK44NetW/wCwd4un&#10;hDPqGixswB2md8qfQ/JirVn+wF4lmjbztY0aP02tI/8A7KKxfEeAX/LxBzaHjn25eeaQ3+0f4HrX&#10;umnf8E+9Qn3faPElnGAPl8u3aTJ9wSP61Yf/AIJ7TlsDxRHluTmyP/xdZ/6zZf8AzhzM8BGoL0zn&#10;3o+3KOjV9AJ/wT4cgbvFKjHPy2X/ANnUw/YBjhlUN4mMnriywcf991MuKMAvth7x89rehe/1NA1D&#10;cp+b8q+kIP2BNLW9TzNevJIF5dBCFY9OhyQPyNdVpH7E/gvTWj86O/uWUc+ZPgMffaB9eCK5p8YY&#10;NLS7FqfIqXu9epPP51NbK84O4MAvzZIxX3VoXwJ8J6AQLXQNLXtl4BI3Pu2TVjX/AITeG9Q0ma3k&#10;0bTfJkQhttuiED2IHFcH+u0HNRjT0K5X1Pg9ZlDfNz2rS063E3LRmuV17UlstZuooT+7hlKoc54z&#10;61seHdfmn2qzAjI6191TlzwUl1DZnTJYRr8w3BmqdFVff6mqSXRcenFRtqGZtihmPfAqt0M1llC1&#10;KZfkrNWdgcGla58us7MZoGb/AOtUTT4/xql9pkf+DCn+96UpfAz+FVYC2Z/71VriRpFPIqIzAL/9&#10;eqs2qKu4D+EetSLUdc+Zn6dcdxRbztHjcuOazTq8ly+xTjdxkU97pLZtq/vJG9+BVXVtRWbNWPUD&#10;zuVdtQXuoxxDdtXBHpVCfU5I4jtVWxVfRfD+tePdYis7OCSaSY4wvRRnGSegHPU8Vz1sRTpR56js&#10;g0Raj1OXUrlLe2i3SSMFUKuSSelepeG/2Tta17Tlmvb63sZpMERMhdgMd8EYPXj2r0D4FfAax8C6&#10;NbzalaW82tBy/mE+YIf7oXtn1Pv1r0y1AQybunavhc04kqyly4fRGMpXdj4x8WeGbr4f+JrnTL5d&#10;stu+CR911PIYexGD/wDqrPvNUi2rtxnHOK9K/bb0l9P8WabqChVjvLYxYHUsjEk/k69fSvD471jH&#10;kkEe1fXZLjJYjCRqT3L2RuC8B/iNI14u3rzWKLvA68545p6XO5s817SiL0NYXuB1NNa8wfvfSstb&#10;nMiqfl5war3+oiCRkVg2043Dv7/zpcqQcptPqKqPTNR/2r5GG43KcgEZFc7LrO4/e9uKjE82ozrD&#10;CGZnOOKynUjCPNLYNd2a9xq5mlOwZZj0Arf8HfCzxJ4/w2nadcTQ5wZiNkY5x944GfpXuH7N37N9&#10;r4R0611vWEF1qFwgkiikj4tQe+O7EY+n15r2uSyjhG2NFVV5AA24/Kvicx4pkpOFBadw5jyL4bfs&#10;qaR4Ugin1gDVNQX5mUkiBTx0HVse/B9K9csVSxtUWONI41UBVUbVUDgAY7U0vHNEFyd2cDNPUbF2&#10;5Dba+RrYqpXlz1Hcz59dSRp1c5PRulMim/eNj7opjArb+oU96jt5txbHJLYGOtOnHQGuqNG0bCbv&#10;U81NeIl7ZyQyKrJKjIynoQRg5qrC/lDn7tSxvuO4/N6YPWspRs7gmz4j1SF9A17ULGT5ZrWdo29y&#10;Dg/qKy9Svwx27vrzXX/tJafNoHxh1cbGxeP5yHbtyGAOfwyR+Febylg3zNkt2FfruUVPa4aE/I2v&#10;eOheiusFh/WpoLzJ61lxy4PT681Zibnv+fWvX0M7M0vtagcHPPWnx3ZPSs8Hb7jqKcj4P/16XUpK&#10;RoC6H96lF9k569qoB8/jQj4YbulPQk0ln34/rUkcm4/54qikmR6cVatpOf50n5DjuWVk4qKabBOK&#10;HfOevrVWV84apiOT6Er3mzj8qja8wev/ANeq7Mr9fWomOG5yKvQSv0LgvOPvU03n+1z7GqLMU/ib&#10;Oajab5PelK1hvmNCS/z0NRy34Vjkrisua+8rGeMcUywhu/EOqRWVhBJdXVw2xI41LM5PYYrCUoxV&#10;5bD5u5oy6uqL97tj6VLoVjqHi29FtptncXtw3RYYyx/SvVfhn+xDqWqtHdeJLxNPhBDG2jPmSkdw&#10;ccDj3P0r6U8CeDNC+HWn/ZdD0+CyXaA7Kvzy4/vMeT+NfKZlxPRpe7h1zMlyPl/wf+yD4t8S3Ef2&#10;yNNHt36yXB+ZB/uA7vbHFdxYfsJ2MIP27xDeTyEA7beBUUevUk/yr3yW/wDOORj6YqrJfZPoW6V8&#10;1PiTGTesrehHtGcr8Pvgx4d+G0O2xsI2uO9zOA8zf8Cxx9ABXWDavy8AHsKhWQSDPvRLwFO77xrz&#10;6mJq1Hecmw5mSOwU+9NHOf7x/Sotwcs3OaWNgwJrK7F6jmkyfZetRB8N8xbk80s7ZwPfmmqDu/2c&#10;8g0kKRgfFi0N/wDDHxEqsVb+z5nz9EJ/pXxA1/lu/PT3r7m+Jc2z4aeJCOn9mXI/8hMK+CRLh8e/&#10;5V99wu/3D9TamnY0o7tmHQrg9asRXu8D68VR0oxq7yT4aNAcLuxk0sTD128V9REo1be76/3vrU6X&#10;vb8c1mRSMRx/KrCycAbvwxVcwKNzTS7zg/lVkXgY+lZUD4Uk/rSxzeWf5Gp0KibkGqyQxsisyq4A&#10;IB+99akjv/LAz9TWIt6qr97nOKfZ3cuoXkdrbRyTTzMEREGSzHgAD1NZynGKuUdRpt/ub7yqvXJ7&#10;17d8Ofhppup2tveWfiGNZZEDNHEcMrdwQT/Sqfw//Y2jl0KO58QahdQ3kyhjBalQIc9ixByfpgfX&#10;rXQ6n+zAtppkaaLr15C6MDtuY0YEezKoYfrXi186w9+SMrfibYerCD947m70HUG05YYtTYt0d3jG&#10;5h7YrjPHfg7wv4ft/Mm1D7DIoxtDeYT77etafh74KatHFHHfeMdSkt1XBit02HOOzEnj8K7bSPA+&#10;gaFa+THplrIzcySXEYmkkPqWbJ/pXnyzenTd4O/4HVUxlNqyR5N4L0KHUbOWXQ7yHURypLnbIp7f&#10;KT+tdHfT3WgWkN3eMtqwASZ7mZWjb0xzXo9npukWNys9vp2nwTL0kit0Vh+QrI8X/Cnw548vPtGp&#10;QXFxJ1wLh40H/AVIGfpW0c4pTV5GccRTUfMzPDXiaxvNOMkd9Ysn/TNwFWs7xP8AFXTdOhZbe/s9&#10;w4LNJ0/CtbT/AID+C9Ok40uSTkja13Kyn8N1bmn+CvDmiMXtNPt7VpBtbZEoZgO2cfzrP+0MNe7Z&#10;t9ejayPHtL8SaRr2oNc6hrXm28bcwQxv+8PucdK7O28f2tzbLHodheag/wBwCOExxp/vO2AO3fvX&#10;dW7adZqfLt8c8ZPX8sUPr0aL+5giXPQ7c1FbOMP5sz+vOK0R5JqPgfxTreoSzLpuk/aJRgT3Ny8g&#10;j9gqrj9axLX9nHxQ7yNJN4atwxLbvLkmP0wSK9lvtaluGJkkIX09apC5kuMKm5V7muKrxHUStTRw&#10;yxEpas8ff9kC4vI8zeILdZG5YR2fyg+3z9Ko65+xhfx2obT9ctJpl/gngMYI+oLfyr3VAIlzuDEe&#10;1P8AO88d/l5rlfEmL6WMXI+Qdf8AgH4z0i9kt/7Furny+kluvmI/0YcGub1H4e+IdIgkmutI1CGO&#10;P7zNbuFUD1OK+5vNLuPlFPiWOdtrLuDcMDWkeKMVHdJi576I/Pz7cUO07gynGKc17uP617d+078D&#10;dOs/HNrdWM1vp66pFI/lAbU8xMbsdgDuHHqD614C8rRTspIJUleK+2y3HxxVFVVoa8ul2aBvMmlF&#10;yc9ufWs7z9nrTvtIIzXoX7GbNJLjAb+XpRJcDFUVueOv402W/Cqee1ZPcNSy9xx6Z9arS3nlj736&#10;1TuNSAbr2qmb2S/uVht45Jp5TtRE+Yk0pSjFc0iTRk1ML/F+NV5tZ+bbnJ7V3/hD9kTxT4mWGbUJ&#10;INFt5PmJm+aQD2Qc59jivbvht+zr4X+HCxTQ2rapqEfJvL0Birf7C/dX9T718/jOJMLRj7r5n2Qb&#10;I+f/AAF8FvFHxGVZLPT2t7Tg/abnMUf4Z5b8M16VZfscLp8Pmahr6MQBkQWxbB9OWGa92iAnOWzs&#10;X0qvNaLfSoqh9sbh+e+O1fJYjiTFV3pouyJucD4R/Z10Pw3qMN5bwzT3UH3Zrk7sH/ZTAX8SCfev&#10;TtGW93bbiZWj9GGTUcz79oB2sp9KdHK0DDeWbPpXlTrVZO7Y+foat7pdvqNs0M0MNxBIMbZEBVh7&#10;iuW1T4JeE9Xj8ubw/pQXOf3dqkZ/MAGt46jvQbW4XgUonYjk/N6VtTxmIh8MmQ5WPHPFv7EXh/UE&#10;lk0u8vNOmY5RGbzoR7YOGx+Jrh9O/Yk1m6naO61CxtY4/ushMhJ+mB/Ovp1JRgLmoZnw53N8vOAO&#10;9dn9sYu2k2Pm7HzZqX7EF9bafdNbatFczQozpEICpkIHCglsDNeFanBJo+oSW8yssiMVIIxjFfoO&#10;029DuUooFfBPxH1X+3/HeqXXylZ7mR/lORy5PHtzX0PDeYYmvVlCq7o0ptvYygzZ4r1X4LftM6l8&#10;PRDp+oM19o64QRn/AFtuueqHvjP3Tx6Yry1Icj6/oasra7zntX1WJwtOvHkmrlO59iaZ8ePCOsFf&#10;K12zRnGQJcx/qwAz7V08Vyl9F5sUiyRsM71IZT+VfD0ECrHndgjseta+ieLdU8Ok/wBn6heWYbqI&#10;pmQH8BXzGI4Vpyd6crEezR9iDy2k3TskcEYLs7HCqO5Jr5J+PviOx8VfFrV7zTH86ykdUik7PtRU&#10;JHsSCR7VHqfxB17W7OS3u9Y1K4t5PvxvcMVf6jNYL2Sn7vBHf1ruyfIoYObqN3ZSiUNzE+nrmnq7&#10;Bv8AIq0LLfu/KmrbEflX0qsUEUrAZxUyT7ew/KmpBhev/wBepEjwOnvTuupLiPEm4VKrnP8A9eo0&#10;jzginBQD1+mKBcrFDsTyT+dLFLg/54pFX5+nHrjpSr8/sO1GwehahvPKi27iN3NV5Z2JyN1NfjoB&#10;70g+b05/SnFrcdm9xTKWFAlzj0pHIXPrjjmkLfLxyuQKrnBxsOWRmH8qa7kc7j+Ipyr/ACpG+U9O&#10;+eaXNcLWDzcn8KTJ259aMZ5oQ9uOT371LlYLXG5YOPfvQSR97PHGM07y8/1NIw2Dn/8AXU8wuQTO&#10;TyxxTQ5GCxx2xSk5XApGOPxqeYajYY3JxzyaAxHy44NT2ljJfzBY1Xdzkk8AU7V7H+y71oRNHNsA&#10;yYz8oJGSPw/pU8+th8r3Kpk2n39KbvprScdh6VDLdqgPv60NoNCwGx3I9qa82BVCbVNvG2qdxre3&#10;5cNnnFYSqpbj5TXa52D8zUf2kzOqJuZmbACjJJNXvA/wo8SfETElnp901ruwZSu0fmcD9a+nvg38&#10;KoPhZ4Rit/ssLancEtcz7Q0gJ6KG9AOw75NeDmHEFHDq0dWZykloz5t034beJNWaNbbRdUl8wZUi&#10;3bDA9McV6P4C/ZA1zV7pZNclj0u1XBaNJBJM4PYYyB9Tn6V7+tjJA4GdoYdc9KtRFbddud3r+dfN&#10;VeLMTL4EkZ38jh7b9mDwbo9jGk2nyXjqP9ZLcOGf67SB+Qpbf9n3weF3f2HBtXoPPl5/8ertppN5&#10;+Y/e/Sot2AFH8P615VXN8VVd5TZLqM87m/ZO8I3cjM0mrQ7skBJ1AX81J/OnWX7IPhGGQvJJqlwr&#10;DAR7gcH1+VRXoQZmQkDdj06k063jkxu447d63o51i4qykyrswdK+B/hHRYgsGjWTYGMzRCVm98tk&#10;10Y0i3hVVjVVVeMAcD2FSfaV28KBntT7Ntx2++RRLNsXJazYbaIhFptIQdQeaqv4Rs5pBus7Ybvm&#10;ZjEufr0ra2/Zo8Iq7icZxT0RpVbc2d3GDXH9YrTd3J/eTK5hw6LDYJttokjViSdihc/lU8drvbcy&#10;8fyrWFiqn+HH9aWayURKq42sMk0e3rLeTIV7mY0eW+ZtqgYFEFm0Y3LzuwDjqR6Vekslz9325oZP&#10;s0HyrktxU+1nJ6sfLfcrsuyRcpu9fYVJHH55P8PccVLNZeTEv+0MtmlX93DyPvetdFO5SViOVfKR&#10;en0Hao9mc5I4/hNTTJHs+XJbrwKh8zP/AALrWj10A8W/bS8RJDomi6YrNvlme5YD7pCjaPx+Y/rX&#10;z2s205z1Fei/tY+KV1r4qzW6Y26Zbpb5BPJ5c8fV8fhXmS3Hzfyr9FymPs8LGJ0RhpqWGlZnX/Cn&#10;xz5HX3FUWuljfr/9ehb7a+fTtXp84cpoRz9Kd5+1TtrPN5lv9rt7/wCeKa1/uHB/LvR7RLVhymgr&#10;5Iye/NKtwM+g60ug+F9a8UzMmm6XeXrdT5URbH1/xNeieAf2UvEXimdJNWaPR7Xjev35iOv+6PxJ&#10;+lc9TMKMFdzQuVI84M26t/Qfhf4k8TR+ZY6PfTRMMhymxG7cFsCvprwP8D/DXgTa1nYxzXSjm4m/&#10;eSZ79en4YrtIMIPl+7nPTvXg1+KKMdKauQ5W1PlFv2ZPG5tlkXR2kLY+VbiMt+W6sPxT8J/Evg2N&#10;ptS0m+to1OGkaMlB/wACHH45r7UTV/sycVDe3wnsm8za24ZKkZz+FefHiqq5fCrCjJM+EPOIB3fS&#10;gTnPf2r7J1H4ceHfEETG60TTZN2ct5Co3PJ5GDXP3/7M3hHUG3JZ3FtuYsfJuGwc9sNnH4V6UeKK&#10;f2ojurnyyZ/mPdTQknH4dq988U/sc29wWk0fU/L3E4huV/8AZ1/+J/8Ar+ceIv2c/FXh4M/9lzXE&#10;Y4zbkTZ/Bct+ldlDiDDz0vYtWOME27j+lOWRef61Pq3hHV9DfN5YXlr/ANdYWTGfqO9ZrXLRnuv1&#10;9a9OnjKVT4JJilYvJkHr+FIQ2896qpebe/0NSLdZ/i+ldHMyoomBJByPwpxTOein0qAT5G2laYlu&#10;Wp8w+UmbhevzDvimnhvvfWo1fnnuKDJvbg9sUudi5e5Iw3fhStLiLZjHOScdagMxJznae1NkuNi+&#10;rdM5pOTYcttR7HZyabIQU69+9MM+V+9VW41BYxnK9cVm5dB6WLEswAH5HFRzXO3d/Wsm919Vfj73&#10;TpXV/CT4K+IPjDqY+zwzWOmrzJeSxnYR6Jn7x+nA/SuetiIwV5Ow+hz0uqqh2/MWzgBR1Ndf4I+C&#10;Pijx/Mv2ewezt84ae5Ux4+i/eP5Y96+ifh7+zx4d+GtrGyWq3N6OTcTfPIT7Ht9Biu6sAsAJSIIv&#10;86+axvElOHu0ldmcpnjngX9irTbCbztev5tQ6HykHkx++cHJ/MV6z4a8B6J4Tt/J03T7W1jUcmOM&#10;Av8AU9T+NaE9yXUYPamwMWTaq9Tya+WxGcYms9Xb0MXUb0LUbqi/u0UYOBgVNG+F3H9e1MtrYWkY&#10;z949c1FdXQjbHBHvXnyblrJ3FrcfcTL5YBP3jziqepXRhO1fwpGn2oZJfl7haz7vUPOJZeuPyqeX&#10;uGt9SZWMkmW/AVYV2K8cYqnZHz8s2cjnFWoDu6dAOarlHfoPY54H405pTJ8v6UKqhAQO9SRRb+/f&#10;itIxYBaSNnAHQnrVxZfLTczD0qsWMDjb9MUedv8A4a2UUGhN5sk2WyF7AY6025m8hG3SZbPQGobi&#10;72LWVc3zzSGNRz1oduhNy215lsd/aho1uFxJtxjJBqBFNup5BY9TTJb5UHTJPpUxlJbMLu5zfjD4&#10;R+GfGG7+0tLs7pnAzIyBZP8AvsYb9a8p8b/sL+H9XDNpN9eaXKy/KrESxg+vPP6/4V7qsCq25+T9&#10;OlQXNxtUmvQoZhiKbupM1jJp6HxL46/ZB8YeEyzQww6pCpODaHLAf7pwfyzXmniPwpq3hhsahpt5&#10;Z5JA86JkyR1xnrX6I3l0WI+X8PauB+OGlWfiL4ba1HqEEckcNrLPGWHKOqllIPY5Fe5Qz2q2lJHZ&#10;TqO+p8HzzAodvFZ1+5z/AF9Kt6g3l3LhefmqjcncPf6V9JGXMlLudsXcozfcPT8KqyMuF+Xtj6Vo&#10;LbtcbkUZ46Cs+43LtGMcVjU0Z1Rt0Mfwen/FJaT6/ZIf/QBWtYK9vfxt0bcCPzrK8Ir/AMUnpPX/&#10;AI84f/QBWrYyk3sX+yw/GueG5oe1+D421X4reH4wv+tFuTz124z/ACr7Eto1jgHY7eR/OvkL4HeZ&#10;qnxu0fjcsKlgPQBK+t4Lhgh9Dng10yd7GGzObPjm2tl1eWeOImzmMSIVG+QgenucVLoV1qGma1pT&#10;Xy2//EzYgKq/NCduf/rVcvvDVlc6gLprdTIOc46kVpeEFh8RWVlqNxFsmjDbFb+Dkj+lKOjE7vod&#10;ZZQNFKG/ujnNfPP7cGpeZ4t0qPd9yyz9Mua+iLQ5T8a+af2zo9vxAtVY/wDLkhGO2WY81pT+NGMt&#10;jzXwn4K1LxRp17eWcIkt9Lj866YyKPLUnGcE5PPpQLdjG38x3qvofim88P2d1b2lxJAt9H5U6q3+&#10;tX+6fan/ANsqYEX5dwXBx3rqdSSfkYOLb0EQ+WfmarGm6TdaxfR29rDNcXEzYRI0LM34Dmo9G0O8&#10;8X6zHZ6bay3d1JkLHGpZj3PSvrD9lH9nR/BFm2ra5Z+Xqzti2DtloE24JwDwW3Ec8gD3NePmmcRw&#10;0dH73YyqSUdw/Zu/ZXsfCumQat4htY7zVpFEi28yZW0znAKk4ZsYPI+Uj1Ga95YqhVY8dOaihix/&#10;d69BTWylzu5NfnOIrTr1HUqs5btu5ajTa/4HNFw+ejZ601H3A/3fT1pqHfJ/srkfSsXGPQqze46F&#10;9pbp83Oacwzj5untTUXYvP8AF/SnM2I/x4qR6IHh+Zm/vdKETZjPp27UBsSgn8BTpfl7/Tip5eod&#10;CMkEnutSW8mTn+lRsBihCQVIHetPQVmSBfnJDLnpmiKfy3Vn+6eCPWmqMOw5C5zTH2vgj/8AXRJW&#10;Vwt3J7edYpPmUFQaSZ1Fw237ueKiQY3D0prfIvv79q56krhsWIoQWzu5+ta1hIoPTsKwEuGVh+lX&#10;7a9HHzfNnofSubrdlRsfnt+2h9pT9pnxQt15m5p1aPP/ADzKLt/SvMlbI9/f3r6J/wCCmljHH8U9&#10;BvERVkudOKSOOrFZGxn8DXzcr/LX6zk9ZTw0JLsdEVoa1k+wf41qWTY5z9axrCQlFPqa17Ukv8v5&#10;Zr3oy0J5dTUtYzIc8VaWLjOe/wCdVYJMJ6EiphNj+LnHar5g5USpGwP4+lJtKbv5moftWxifWrHh&#10;7SL7xfrVvp+mwNc3l021Ix39ck8ADBOTWU63KrsHFFeaVvvAZyeOetelfBP9mHVPi8rXt1NJo+lh&#10;T5dw8W7z2zjCrkZHXnOBXqnwZ/Y+sfDCJf8AiQxalfEBltx/qIevX++fqMdeDwa9stokt4xHGoRY&#10;wFUKMYFfGZvxI1+6w/zZlKVtEec/CH9lTw58OLpryZhq2oq/7qaWLYIRjHC5PPXnP5c59PiWHTji&#10;FEHsO1Z0F5ic7htbPWpJ5tj7ucfzr5Stj69X+JJmV7l1r0hD2yaia58x1Hv+dRRqs53McR9evU1O&#10;IoxIGXPSuUFcdJNx/So/MZlOfXOaeNrdjT1tDJBkMOT0rPc0K6RtM4HvirkceCyr1HApIIxB938/&#10;WpQW3d/X61XQnTqPRdjLwR2NMcY4OT+NTIu4jj0605rcSE54HpUhZMrhdnWhOR/jUsg2x/N8vuag&#10;Vsbu4zW0CrdiRU8sc5+b1oJ2yY/iH6UjSsUK8Bf50xF2/wAXWq8ieoTDzJVyuWY5614L+218UG8L&#10;+HYNHgkZJboedIUcg45CqR3B5PXsOK93IyzfNk18Lftm+Oo/FXxn1CK3l8y3s9sIIbcpZVAJH4g1&#10;6+S4dVsQr7IcIXloeXPctNOSTndyfc1o2cmB6DtWLbbvNy3atS0fJH0r9Pp6I1kakMn3f0HpV6Bm&#10;cZ/Ksu3YD19/ar0M2AMHpWvtBcqLwOE98elAbYRn8KqvdqDyc59arm/CMOS3tUSqdWPToaGdiLhs&#10;exqGW6+bGc967v4Nfs0eJvjPdxyRwvp+ksfnvJ1Kpt6/IP4z247nkgV9X/Df9lXwb8O9Mt4X0u11&#10;a9Vf3t1dxiRpDzztOVUc9B7da+dzLibD4V8q95+QvI+E1jmuG2rFIxPQBTzXqHwU/ZM8Q/FeRbi+&#10;SbRdKIyLmWPc0noFTIJz69K+zoPCul6DtNlp9laqgIURQKm3PXGBV+Nsw7s9egAr5rF8YVZw5aUb&#10;eYuVHKfDH4IeHfhNp0MOm2MTXWwCa7dA00pHXJ7A+g4rqCVhBEY+92xTWk2ufm7cUxmDfLnNfIVM&#10;VVqtym3cGIXZn3DnHf1pwb5+vWjyynGflX9ajbDp0xWDiyUSeft/iO5arC4a4k2r93qSe1SGMyod&#10;rBQODSbNi8fdFRy23NCaJtkeOc9evWoZtQ8pvb1NRz3HBA4aoLPddys0i/u1/WjlDyJY9Qa4l+VW&#10;bb0wOtOEkh3MVZe2DUqrsX5W47D0FK7cL9eParjHoS5vaxJaJkbm5Y1Z3b3+aoIAGP8AtdQamWM+&#10;ZnI+lXaxNiQbiOCtcd+0R4zXwL8GNf1B5fJm+ytBDjqZH+UAZ+ufXjNdmkW7ae/8q+Vf+CiHxBmk&#10;1XRfCsMieWB9tmUHLbiSq5H0B/OvSyXC/WMXGHTcqO5822GjtfXu9mOW+bOK6qw0KOAAs2W68dqb&#10;oll9nhBPXHatSNsnNfs1OVkki3T1H28CqerDA7npVmNQq9uf1qrHKAcEfhUgu1UfN+VEphZbFrIz&#10;SDb+NQC7XPJ/WiyiuNbu1t7SGW4mY4VI1LMx+grGdeMFeWg7aaErSDGcj05qKS9Ueg/Gu58Mfsze&#10;KvEdzEt1DDpdux+d5ZAzAZ7KpJz7HH1rrG/Yjt7m7jMmv3RiyC6LbhSw+u44/KvFrcRYSm+Xmv6G&#10;ftI3seG6hqeyPavzM3YVf034MeLPEekJeWelXU1vcfNHIAMOPzr6e8K/s3eFPBMizQ6f9quIgAsl&#10;05lIPrj7ufw47V1yKIrbau1RwAAMYArw8XxXNu1BfeTKT6HwH4y8F+IvBl+9vqGn3lqyH5SUOG6H&#10;g9+CK5w63c28jLvk3A8jFfo7e2S3UHzrHJGTyrDOPwrkdf8ABOhm6a4k0fR5pufneyjY89c8dfc0&#10;U+LmlapHXyFzXZ8x/A34Qa18TZkvLyR7PRY32yTEfM+OqoD1PQZ6DOeelfTPgf4c6P4OTbplr5DS&#10;AeZIzF3cDpye3sMDvTLENNIqoqpCvRVAVR+A4resl8qF/m/xrwcwzetiZ3e3YUpGoHWJflwewqwi&#10;CPP+3yap6b++RXbBVTge9XJiERfcV5XN3JR4R+3HpDXHg7Tb8fdtbh4uvQOoPT/gH+c18vLdbV65&#10;HbB619eftkXccHwXulO3Pnx4z6818TDU87uf1zX6RwpWk8M4vozSGtzb+3dvy96cLwZ6msUXTbl9&#10;vQ1NFc7cA/zr63nK5TWa63JzUGnWF14k1SO0s4ZLiaVgkaIMlielVLm548tBu38AdzX1t+yX8BY/&#10;Afg+PX76I/2tqUeUSRMNbx5OPxYYOeODjua8XN80WEpc3V7DlKyueEj9lvxpG4WTRbpc/wC7/PP8&#10;69h+A37LkfhGeHVNcHmX0biSG3BDJHjkFiOrZ7DgEZ57e9ybbmPo2COtUYMiTB5XsRXweKzvE4hc&#10;k3oc3M29S1DIpjGdy8VP8zoox2FUHXZJGy8buOfSrmZEl3DoBxmvI0KukV7gLFJuHH9DU0T7GOPx&#10;PWku081APulufpUYDQnHt69auKuZ6XH3snlpt/hbjPpUcAFvkY5XrzRIQ7KGPy4zmnW8HDfN+OK2&#10;5kkV6Evn5PH1qaHKbRu4/lTAucKMbh/Kh5FjTGT6ZrCTuxbHj/7YHwtXxF4abxFDceXdaXEsRi8v&#10;PnguAPmyMY3Hsfwr5fXDw5Vfmxzk194fEjTlvfh1rkQbb5ljLkkZ5CEg/pXwbe3qx300XG6NiCfW&#10;vveE8VJwdF9DenZhEd57fQVahfG046VnRysWBH6d6uW74xX2nMEdy2r/AC/yPpUin5Qf6VEkmGHH&#10;HfI6U/nI+bPbFHMVoh+cN6+lJIMYH60oH5dDTJWH074NOMtbkuKJoJMnHALdqtQttP0/WqMMlWoH&#10;4bHFOUmJFlZM5qtI+yntJgfrVa6lqOZjGPIGb+Ypk02ffHFRvMOx96o3t6Iyo3c9qTfVij5FiS5C&#10;9/r71Xmv1Cnke2O1dF4F+CPij4mGN9PsHitpDxcT/u48eo7sPoDXsXww/Y3m8Fyz33iFtN1Cf7sM&#10;JUtHGOpJDDBJ6dOK4q2PoU9JSRW7PMvgp+zzqXxpkkupLhdP0W3fbJcN9+Zu6xjuQDyegz36V9P/&#10;AAp+Efh34QWsi6TaE3Uq4lu5jumkHpnsPYACoNCgsYvEMen2McNnZ2qblht0WONmwM5AHX/CusRV&#10;c/Kfu+v8q/PM6zjE1Zuk3aPkYSk07FiS6R/mbcu4YI7Gmvc+RyN2D2prjKqP4e4pFG99v8I/hr52&#10;MSbskFwyx7x8zH9KjNy0hbdn8e1NdGdsruHoKkWHJHStI2AlWP8Ahzjj0pQmAO+fbpTWJLt/hzT4&#10;mJwPQ9a2vcka3yjbTyNsatjGemaNhO5j0U8miSZnUdPl6etF7blEZiKg9KG2k7f500MwGc5zyakR&#10;NzZ7d6lzEYHxUXHwv8SHp/xLLg/+Q2r4IZwX/vV91/HzxdaeD/hFrklxjdeWz2kCd3eRSv6Ak/hX&#10;wsLYn73Gegr7rhlt0H6nTSTsCy5/2fSrEBCtz83TFVWVsdDtBp0TYHpzjFfVJmhpRS+X+PoKmEoC&#10;f54rLN3k9e3rQb4njdiqJsjTN5t+bOF7UkJuL2XbDFJJzj5VzVz4UeBLr4s+O7DR4ZGhjmk/fSgb&#10;vLQAlj+Q498V95eFvDFj4J0C30/TbeO3trZQqqq4J9z7+9eFmmdQwr5Iq8hSmkfInwy/Zl8U/EW4&#10;V5rVtHscZNxdoV8wH+4vU/Xge9fSfwo/Zx8PfCox3NrA93qajBu7g7mX12jov4DOO5ruDMxPX7vv&#10;UZuDn8OMmvksZnNfELl2XkZupcsSv5Y25yahju+Pm5PYelRrN5m4ComjkZfu5ry4x1uxF9bojlSf&#10;enfbdy/N37g9KzYZ9oIbKmnrOqgY/L1rXQd2X4rpUzyWz1NKL1idoBP9KoE+Y3Xbj3qQTYHy9PX1&#10;p3CMmXGvNn3mP4VE92qLu+Y+2en1qpJceWG+X5e1N82ONCzhmY9qXMO5Yk1AhcjH1xVN76S4O3n6&#10;ZokdZE+Ve3SkSDyBu3fM3FRcNRTCzDMj9P4QKmU5PtUQXI3VPbrz/vfpUy3J1ZIkeY/vbc81Ko+7&#10;/d9KJYvKw3t+dMExxnjb6YqZJLUHFEu5Q+fmxUq3IjLMOR6+lVPO+fcVrE+IXje3+H/hHUNVu2xD&#10;ZRGTaGx5jdFUH1LED8azpxlUmoR6i5Xsj5v/AG0PiG+tfEo6bG37nSo1iXEm5SzAMzex5Ckc/c/A&#10;eLpc5Y/zzTfFfiufxP4hvNQumD3F7M00h6csST+HtWeuoKB1x+PWv1TLsKsNQVJG9tDVNxgrz9Ka&#10;b3aOaxG1cKTzyDUNxqhPJ/Aetehz2JcWbUmp7R8uPx7VVl1VmztJY9fl712/wi/Zg8SfFm3jvZPL&#10;0nSX5FxcA7pR/sIOT9TgV9GfDj9l3wf8NUS4axOr6hFg/abw7treqx/dH45PvXh5hntHDabsnZnz&#10;18K/2ZPFPxa8u48n+ytJb715c/KGH+wv3m/Dj3r6T+F/wI8M/ByJWsLZr7UyMNf3YDSr7IMYUfTn&#10;1JrsZNQxCFjXauAAMdAOgquq+YDJJ9xTjr9418JmGeYjE+4nZdkZynd6Ed9Ks8wX+EcnmpIMzJtX&#10;n1PYVHlZn2ovXn8avQRGOLy12j+8fU15EUybjki/d7VO1enPenBPKXdnNSJF8gUU5+YwvdvU1vCN&#10;gKu32+tOZ9yYPzf0pbhdsn3f8KV4WEIY/wAQxxVgIg27i33Vp8DYGck7vWmhWaLChj3J7ChH2rx1&#10;9R/SqQWW5aVON2V69Kr3T5fB3Mx74p0L5QjnrTSWD+ozzU3JcjL8YajJZeE9SmjZo3htJWBB6EKS&#10;DXwa37yd2/iY59q+xP2nfGQ8G/CDUpEbbcah/oMHzYOXzuI+i5P1xXxuj8/0r7zhnDuNB1O7Omil&#10;a5ajOx92efWrUTZWqaHB9at2syD7yt0OMHpX1US5E6H56kBPHT06VDGMHipkOP5DFOyJHqO/5e1D&#10;DctIx2//AK6GO8fjmnYB0a87aco5P6YqLOelAJz6cdu9JX6jTJd2W+nYCnEYH8P0qN32rnpmgNuX&#10;t7imIkUBh95fpTQRGP8AapvmBFHNO8wNIFblV4PvQA4HC/55o37jnd/9emKcdO/HPekIw5yAvbmg&#10;foP38H5ufypN3PbPU0zdgGhm3mnzE2HlsfjTsZXr9eKhJz3/ADFJ5nPXB9aLsdiYEZxTsbxnOPX3&#10;qDOc0+Mb32k7R6mkAob/AOvQMfe9qa7bWPO7bxkd6jZ+O45oAkdy3oMn8qA+T/eFQ79jfe4xwaDJ&#10;k/e/Cpv2Ae0lDT7/AJs/Wqsl2qAjP45qldamqA7mFZylZFaGj9uMYYbzz6VWn1VR/Ec+tM8O+Gda&#10;8dXoh0fTby+k7+XGSBj3r1rwF+xTq2tgSeIL2PS4wDhIsSyE+/OAOvfPtXl4vOMNQXvyJlKx4xJr&#10;DyPtQF36KAMk133gb9mTxl49MMz2D6bYzfOJbo+X8vHIB5/TmvpD4bfADwv8M4FktbGK6vlABu7h&#10;Q7ZyDlQchegwRyPWu0nlLLu3MV789a+VxnFU5e7QVvMx9oec+BP2W/Cvg6223Fv/AG1dsNrSTjC/&#10;8BXt+Z/oNrVPgP4PmVXk8P6eskZ3Jt3Lk++Dz9DXVWp8nczHntxUNxcNcSYJ7+lfNSxlabu5Mnmf&#10;QNP0ldJ02G3t4I4oY1AjRFAVF9hVy1t1aQbuinpjrTSjW8oX7xUCp4uW3bcdvrXP5sLLcfc2okIq&#10;nd2ZUZ/OtCZcfdJUe9Ne3WZNv8XuaTt0Fy6mS8TSyeXt/ECp1tbdTltzEdPer8MH2cnA/Gobi2Al&#10;Leo5GaNkOyuV2/dvlFwpz0qOGNo33fNyanK7m+bp2PpSzRY2qp6c/WjmYepR3lJ2Vhhc46U9ZsOu&#10;08UXkXOR8rYwc0xY8J2x396fMHoaCzkxZwdwGeKcl+BtWqqTlY+Px4qPzV37hxQ6nYDSMgc/eNTJ&#10;LtC7ue1Zv2zHQ/WlF4HIx2q4yDQ1jiVP9k+lMuIB5u1cttUE+1QWuoKJVXr7A1LbTNcM3G3Jxmuq&#10;nZ6on0JBG3OT27mq4jZpDkZHUn1q00IQfMct65ppCqv/ANet7pDXmV3by1b/ADisfxZ4jh8JeFb7&#10;VLjb5VlE0mCfvnsv4nA/Gtu8uYVtFVV/e5OTnqPSvl79tv4xo13F4bs5Mm3bzLnY/BfspHt/MnuK&#10;3wdJ1qypx7l043dkeN+I/EM2u65dX9w+6e7laZ292JP9az5dTVP4vfr0rn9Q1W4iuBD5chkxlV7n&#10;PSu++FP7M/iv4lajA11bzaTp8hy9xOhU7c84U8k+nb3FffVsZSw0LTex0PYwbFbjXLpYbOCa6uGH&#10;ypGpZj+VdVpfwA8eavO0dv4cvk2ru3XKeQp/F8D8K+vvhB8J9F+Emhx2em28ayBR51wygyzn1Y/0&#10;6CutkYFmzyGr5mvxNPn/AHS0OeVRrY+VPA/7DOva15c2u6pa6bE2S0MC+dJ/31wB69+3vj3f4c/s&#10;9+D/AIWwKbfTYbq6Uc3V4BNKx9eeF+igCunnvtrEr/D0FVJblnDct7c14uMzjE19HKy8iedvc1Uv&#10;9+5tqqOm0CqN1enc2OnoO1QuZPKVFG3jk+tRyGMbV+ZufmNeZq92Tzdy3G/kxKF4LcmnJMo/lVaU&#10;tv8Ab09Kfbt8rN1UcCrjEZMp2nc34LUTBZ3y35DvSsxlHb8ajjj2Nk54rojERKn3cZHpx2p4kxGV&#10;YVCznHTA6/WlVP4myWJ5PpWnKrA0iwmI167qEfypD+lRrkyeiims+xeDUezDbYmmvNyhSq46Yrlf&#10;EfwX8L+LEb7To9tHIxyZYB5L/muM/jmuieVduPSmyXRWMMM+1XGc4O8WVqeUa5+xx4fufmtdS1W1&#10;bccq5SRQPQfKD+prntW/Y3kgH+g64WxjCzW+cnP94Nxx7H/D2yfUWZtgwapvqCxvneT3wK9TD8RY&#10;mlo9UHtGfOuo/sw+LrFZWS2tbry8kCGcFn+gbH5da4vV9MuvDt49rfW09neRNho5UKMOPQ/zr7G0&#10;vUJp5Pl43dS3avF/23I4Y7jw9MoQ3UnnJI4+8yLsIH0BY/nXtZfxDPEVlScS4zvoeMCTPI/DNBuF&#10;UKM4/pVBbvI/TIppuGxu9sc19Zpualxrna39arvdiIfN06VSudR2J97tz71mX2rEIW3Z4zms51Ek&#10;SzSu9a8uM9xk1kz6lNqdzHDCkkksjBFRV3MxPAAHvU3hHwhq/wARNWaz0u2kuJOrsTtSMHjLE/8A&#10;66+tv2dP2YtP+FdouqakkV9rD/MsjrxF7KOwHr1P6V5WOzCGHhzyKdluc/8As8fsc2ejWEOteMIY&#10;7y9kAaLT3G6OH/fH8TdOOg569a97WSOwt1gtoY4UACqqKFVR2AFQXNw0k2WP5dqVIDJOzOzBVH51&#10;+bY7MKuIqc0np2MZVGxmDNcheWAyTirqf6v0A6ZqIMNxVVxmnSPmJs1xx0MeboRSgbtq/ezx71ft&#10;ofJhX5e3BxVWxjHMjLznAqSe+8iJl79aetrlRtYfd3iwwH5vyrOWbz28xvuDp71DNI13Mqrn1PtT&#10;5ZdqhVHyqKm7DS5W1K8Mvy889qrrHnr/AAjoKcX84Z6lfWpbS1e8k2rxj7xParjqxkllFI27aSMA&#10;dR1rSgVli2Y47nPOafbWwiiCgHjvU3kKp6e/410RaRHNqRrbnKjHTrzTiFWP5e3pUrYjwegNUriY&#10;vIT82O1VzBIcZ964b9ajludqhe+KjBymTkGqN9fYGwZOTgc0+YLdh13cyXEvlryfWgQLbx4HLY5b&#10;1qGCVbBNzn943Xmo2uHuGxGrMDipV7jUSaW6eNP5HNNsoskSN+AqW10ksV8xinHQGr7RRgKABhel&#10;axiNRe5QaGWXOFNMuNPzBub+HoK0vOyf/rVXuG/dsOvPFbRtcpbnO6m+DhR0r57/AGu/jhZ+HdAv&#10;PDtsy3GpX0flzYOVtkOOv+0R0HbOfTPtfxi8ax/DrwTf6s4Xbaws6qedzdFH4kivz28Q6rceINXu&#10;Ly4kaSa4kaV2Y55Jya+gynBKo/aS2O6jG+pj3ALMxzu+p6VTuFYGtBlXd3+bp/n/AD0qncjHb7tf&#10;UbKx2R3IrC7aymLjGcEdKqSKjTNuLeuB2qxCoa4AP8XWodRh8m8dchsGueR1R3Of8IEL4V0n5sj7&#10;HF/6AK0LMbLhT/tVmeE2x4S0nn/lyh/9AWtPTT/pC5KnkYrnjuNrufRP7Meks3xTsbofMq2MzfQg&#10;qP619NwRvvY/xdh2r5z/AGO7NrrxnfTFSBDZqg9iX6fpX0pbBo35H0rolozO1tTnfGN5dwarpcUN&#10;wtrHI7+bI33RgcZ/GszS/Gba8fsbXQs3tYJpi44EjK2FH49a71rGHUF2XESy98H1qN/AenXUm/7L&#10;EuevFEbC5u5t+CNSk1TwzZzSrtmliV2HuRmvmz9tG+874kR/wmOzjB/M19O6Ra/YrVU6KBhR6Cvl&#10;r9rixm1v40ta26NJM0MKJGoJLEg9vxqXUUXzPYzexwnw0+Hes/FfxDHpukWzXFwfncjhY17lj2HS&#10;vo3w5/wT6s4dOtpNU1ib7Wyhpo4YgVUnqAxPbpnHXtXof7LHwJt/gp4XYszTapqSRvdMygeUQOUH&#10;sCT+lepnm7ZfTnpXxuZZ5WnUcaLskebOpK+hx3wu+Ceg/CTT2i0mz2yTHLzSHdJJ9Tj9BgV2luu1&#10;ifTtQE2989/pT1bYev3u1fP1JSm+abuzLV6sUrn5h+NMZcrn1NTbAsnovWoQn2h938PYDiknoDTJ&#10;oI96tt5PTpQECAkfTBpscOz19amdQduPTJB7UhRuQhcH69amnG0bdoxUbDc4BIHPp1pxDFt2fzFT&#10;y6Fcoix7vu9qXeVbbwQOOtOCZ9KZKMNtX8aFoFhGb92/y8+poRcqM8f1p0K+a7Lydw4xTra3ym7P&#10;HXmrS6lEMhVR8vXvUKT7uo6GrFzZMzZzj8aZHaYT52+nrRIXkQSXJCnbz9KC7TfL0471IE8j7q/p&#10;Rs3NnI4JzUOKDmRGkP2Yhyc7eoAqzaPHdPuHWiJVAyowc/nU8EarLkfTGKxqRTHzHxx/wUvuMfED&#10;w/H2+wsR/wB/DXzRv3nbnOewr6U/4Kbr5fxG8OEr/wAw9wDj/pqa+Z4MSXH05BzX6XkMV9Vgl2Oq&#10;MtNDW09fmXn7vBrWtR91ufl61l2O3C/3vetW2ZSffvX0OyJld6mjFLvHB/Cn+b83HLHgYqsrs3yx&#10;ruLdK9x/ZT/ZvvPFHii18Qa9ZtDo9iwlt4pVx9rkGCMg/wAA6nsx46ZNcOLxkKEHKT1J2LPwa/Yr&#10;1Tx9ZwahrU39k2NynmRgjdLICOCF7A+5Fe7fC39n3Qfg75z2KyXV7MoR7iUDcAOyjHyg9/oOa9Ck&#10;mDpuXC8flVGWTIWvz/FZpXrXUnp2OeTb3I5Bs+Zf1qGb5X3c889O9PUNu/pSuNw29s9+1ePKJNjP&#10;mGyZsrz1qeO381QP7wyDUk9szncoXPQ5NWrFVgTa3zE9/SlLyBEEcKldo+72FT28LFcNu6cU8QKB&#10;nn8KlXbHn5j0rLmKsMht/Nfp8q9eafLxgY+UDtT4x5EPbLcnNN27h/ezU8xQ2IZ7d+9WWj+Vfu/S&#10;kQGADHX0p2GZcsdtJ2Yct9xw+/jNOQ7D7ZzzUbvgnPWozcNj5frTjF3JXYdP83y7snPP0qu6YPyn&#10;qKch8zH8PpTOEO7p/WujRLQdhyrjO4/d9qjLbvzpGud7ff8AaoHvVDcdeppK71QW7j9U1CPRNOur&#10;uRWaO3iaZgvVgoJI/SvzP8b63/a/i3Urn5gsk7sOc8Z4r9FvHGpbPAusSfd22M5Ht+7bmvzNvLj9&#10;/Izc7iepr7DhmN3KRvRsWrOXJz2B/OtK1KhR7DtWPZzYX/69aCTbcfrzX21OVlqVKLNa2lwV6dM/&#10;SrD36xKV3c1macs9/ew29rFJcXMzBI4kUszk9AAOpr7J/Z1/Yd0vRNIt9U8XW/27Urhd32J2/dW/&#10;ORnaRlsdRyOe9eZmecUMHDmqPXoiNj5W8L+FNX8f61Dp2lWU11dTcqiJ09yegA9TxX1f8A/2H9N8&#10;IxQah4qSPU9SZQwticwQNz1xwx6dePrXuWkeFdN8LxmPTdPsrCPH3YIFjB6/3cep/Orkcm9sFgK+&#10;BzLiitiFyUvdRMpMmtVW0CRxKscagKFA4UY4ps7lrn5c/KOajeYg7f4ieOf5UkjNHCrbstnBr5f3&#10;m+Zk8wtwGmX0pWO2PjtS53n2x1qKWZkG3HuKoeox18xtvtUyQhEHc023CgbiCGPJOKlO0Bi1UtCH&#10;chvD0xUCh5wVzgA5NPuJdu7PTtmnW67VGPvVejWovURBgn9acXUDP6U4jnmmlFzt6FTnOaycTRFW&#10;7hEyZK7c8ZFLDC0aBQBgcfWpblABt55NN83y14BNbKndE63HBAhbPpUYmaSTA6CgRtOmeV9vWpIg&#10;ydFaq9m1uBPEIyFPTtVlQpP+1VdFZQOCV+venhCTz3rCpuUi7Cfl/HPFfn3+01rbeKf2qNf8zdiz&#10;nFuBuzgRqB/TP419+SXH2W2dicLGpY1+bE2rf8Jb8SvEGtM29by9mlU8nIZyRj8K+t4Pp/vZz7I2&#10;jY3bc+WOOnsKmEp2nBx+NUNwH8Q+gpTcNKVWMFm9hX6HKcYq8iW0i08xY7V+97V6T8Ev2dbj4hWz&#10;apqV09rprNtjCL+8mwecZ4A7Z55+lavwG/ZyuNVvF1TxFaNHY7BJDC7f8fBPTIByAODggZyO2a+g&#10;rWzh0+yjhghjhhjG1EjUKqD0AFfHZtn8ub2eH+855VHc8xvf2S/DsqFoZtUt2z97zVb8MFe9d34P&#10;8CaX4I04W2m2cVvGo5YDLv8AVjya2yMDaeFP61JGgiyy898V8rWx1aorTk2S5X3CNo4QRtDMe3pU&#10;rPja2Og59qrW37zcxH3jnmpJ5CkR5PsfWuOy3ZLdwDi4Ru/GDVGRdkoOPlHGaseX1KnINRuWb5cD&#10;+lD2K1ILmXZFuVgd3B9qwNTXzrkLjcucnHpW3LmMMAueeQKzbkbZm+VQvr60oxvqO5BaQLbBsqv4&#10;CpbWNrxmbdsjB5Pr9KiW3lu3YKVVV/irQ0uHy4dn3dp4rTYSd2WIOVURr8q+1R6jqRsodzcMOnNW&#10;pbhYbXkjjqR3rlfFGotKm1T8o70l7zsPlZ4L+3b42kHhrS7FLgbrid5niHVgq4U/Qbjx6/SvmGyl&#10;3FR69K9I/a98Q/2t8UpLXzN39nwRwbcngnLn8fmH4YrzO3Bzx9K/T+H6PssKr9TqhG0TRt3/AHYz&#10;t9jU32pUON3uBVQSrEo3duh9ajiZrmbgZz0HWvd5ktRcrPVf2XPh4fif8VbVJYy1jpuLu5J6BVIw&#10;M+5wPxr7rcrNbArzxtPqK+ef2IfAsvhnwTe6xcK0U2qTeWoZMYjXnOcdySP+A17vbymNtw4z71+Y&#10;Z7jPb4p22Whz1Jak0B8tnj+b5hkVFMhWA7W2kc1MsizSlv4h0xVeUeW4/useT6V40TERbokKrL3B&#10;z6VdVt3p7ZqtPbjyWXg+4q1aoFjA/iwKqQ9RlwjFF2swYE/hVOVm88A4PH0rQf8AdoWbt3BrMlk8&#10;6c/7fAqqchxHx8wSZzzwPpViCZlgHf8ArVVG2KoPb5cDvVq2iMXzd8dq0lLoDuSeZs9makUGSQdP&#10;l6g96SZvMlVfxz6VJbwBV9yevrU9CVa4alpf9r6Hd2rN5a3UTw7gM7QykZ/Wvz08XQ/2f4tvoctm&#10;OUqRjBBz6V+i0aMV2gg5/Cvg39pTw3J4U+M+rRODmWdpVyMblY7gfyIr6jhWty4hx7o3p7nM2zbT&#10;+gq7E5ZuvPHNZscvm9uvf3q9C5X+lfoyLdrl4HYq7cFj704tu/8ArVDAflycbsVIsnWgl+RJ5hLf&#10;h+dRs2X55pDwf8aY8gJ9hVJgWIm2CrEEgZ/wrNM+MdKcLvafepkTfsaDXHlKfzNUL3UlQdsfSmTX&#10;ZlYRxjdIxwAB1r2j4OfsV3Xiy2j1PxRczadasdyWaDbcOOxYkfKPzPsODXn4zMqOGjeqyvU8RsYL&#10;zxFqcNjY28lxdXDhI4413M7HpivqL4M/ssaZ4K0601HXrddR1plEjRSgNDaN1AA6Mw9TkZ6DvXf/&#10;AA6+CHhn4YStJpGmxpcsCDcSkyS7fQMeg+mM+9dHfgHlQPl5xXxmacQTrrko6Ixc+xSTW2tTtwqg&#10;cEBQq4rzz4+/tFaf8Np4La6hvJriaAyRiBVKHnGCSRjp6GvQp444lZivyMCc4r4R+LHxAk8feM77&#10;UZmYLI+I0L5WJRwFHsMfnk964Mow8q+I5qmtjWj70rs9S+CHx/uvFXxn8hoYbK1uIWaCHcXdnBGc&#10;scZ+XPAA6V9QQzqY1lUqwbnaO1fM/wCxD8FP7c1f/hLtRi/0e23LYA/xMcqzn9QPx9s/UB09Vl3K&#10;uNw6Y6UZ2oe3tEVaXvWGGdrwdArLx8vQ0sbYRv4W6fSni2aM8fjgdalkVniWvD5THcbAqk8/hSvF&#10;sl+73yG9afbwBTlvr7VIVwR6URQ7aakIwHPX8KHGWwP5VLs2fyxSTJ5SZ5y3AzWiiKxHI/8AD+J9&#10;6QcD+QNIo/vcL65puMdOvfIok9A6iSklGYfLx2ohbzVVT+OeppTHjbuy3P5U7aqZx37VmwPnf9u7&#10;xCYZdM05W+VYfNKhu7Meo+i/rXznBOdu5snp1r1L9tTxOup/Fea3SQyLZokXThSFGQP+BZ/GvIlu&#10;jGnzZ9QMV+kZHTdPCx8zshH3dTdtpI5/vfKo/hPeodUWN9scK7mY5IHYUmj2D34Mjfu4x95z0qe4&#10;kiWzZoSq7uMlgGb3PtXs8y6GiiY96racgMny5GcV1vwj/Z+8TfGoLcWMcdrpm4qbu4yqNjrsAGWP&#10;bjj3rp/2fP2WL34y3Meq6xcS2ugxOFX5SHuwP7nYLxjdzzwM819i6Hodn4d0e3sLGFLe1tIxFDGg&#10;wqKowB/+vmvnM24gVFulR1l+RzyqNOyOU+B/wK0n4K6PJHZlri8uABNcyAbmx2HoPbn3zXbSTFBt&#10;71GThsVGWLydz2Oa+IlUlUk6k3dswlruTMdh3L37VGZcUB22frQqfPk/5NaxEh8Tc546c05WwOtM&#10;WMJzjrTtobn+72pSlYpWI5sbPvd88VGBmIbf/ripiVZPx/Oo8rA/y/e+vSmpaXHckRfLg27m96YI&#10;9rZy1Naby5PX0FJJIXPbntWbkK6JGYuuQy/L0yarvuY9d2evtRKGMXyLgE8kU+JGcDv+HWi7CLbY&#10;sEZj77ttOjgEx5/nUrqUwqj71SxWG8/MSue1bRi7A2RpHhvlx8vXmrEZ2A/xN/KmeXsbCr8uaRZG&#10;DYbPzflSkyulx5cNz1X1zTCu89dv4077j4x1qQr6VyVJdBLUaY/Lhwf/ANdfLn7evxOX+0tO8MW8&#10;zDyB9qvFB4Zm/wBWpA9Bk8/3hX0r418XWXgDwpeaxqMnl2tnGXbHVm7KPcnAH17V+cXxP+INx438&#10;bajrF5uM19MZTuP3VP3V+gGB+FfR8NYXmquu9ka0YXZQur9QGyOKzZ9V3o2DtXHWqmqXu9kVG8xm&#10;/hUda93+AP7F0niS0i1fxh9pt7SZQ9tYRPskcHvIcZUHsByc9u/1+LzCnh481Rm0moq7PEtMa51m&#10;7WO0t5bqVjtCopYsfYV9J/stfsptNP8A294usZE8sqbOxmGNx4O91646AA8HmvcvBvw90HwJCsej&#10;6LY2O3GGjiy/p985b9f5muiCKDnt3OetfH47iSpVXJT0RzyqX2JEKrCFVdoHAA6Ae1NA3kk5KL3q&#10;SCDzRydsa85qO4ueip8qDgY718zUm5O7MSN5PPkCdm7Cob9/NAjUHanGB2p0ZLTMQu3YM5zTVty5&#10;zzk81C3E9UO0+32S7s4VR+ZrRgtmaLd75OabbR/Z4QOdzHOKtxJ8uW7jpW/KJWQ1YwgwPu0h2k59&#10;Kl+6GJX6VFjCnFaIHchc7n+n61MsW45Pyq3emFRCgZvvdQtEk7Srj39elMPUjlmk+4MqvbHemDt6&#10;djSq3zH+Go3fjGenHsKQEqnhVzilu5grYVhz14qusvO70qvqet2ujadcXly+y3tUMsrn+FQPSiMe&#10;Z8qKSXRnzh+2r4pk1HxnY6RuXytNg8wjd1eTBJ/Lb+teLIQo+hxW18TvGsnjzx3qWrTNu+1TEr/s&#10;oOFX8AAPwrByGfmv1XLaHssPGmdUVZFhHUt8pq1DJvFUUOGFWYXx+PFeilYm9y6JM7fSph8x6/8A&#10;1qpxPxipy3HaqAl3ZHrQPmPT9aYJPlp8LqSS3K4oAd27fhStjjOTt4oHksN27btHT3qEycfj+dS2&#10;VoSluMZx7U5LhVjZSoLNjBPaq/m56timPdYOOlHMSict/vfjxSiTAbn2qA3Oev3v5U37UAPp1xTu&#10;itSwSWfr7U4XJBHp/OqL3ykevrULX/ofyqZSS1ZMddjRWTk/lzQZPl47+9Z/2iQ/wt9cVp6B4Q1z&#10;xW+3TdNvL3nBMcRZV+p6D8aweMpLeS+8HoRrN8mf4qQSr3b611+h/s1eMNZ2+ZZ2+nowzuuZwMde&#10;y7iPxHeteL9kDxRIv/H9oef+u0vP/kOs5ZhQS1kvvC550bhQP58003Cg8t39a9Ki/Y58VzA4vdD4&#10;9ZZR/wC06mg/Yu8Uybd2oaGv/bWXn/yHXPLNsNFXckFzy8TDOc9qabjK8e9d58R/2Ztc+GegPqU8&#10;1jdW8ZxIbd2YxZ6EhlXj6ZrzO2177BdLIqxyNH2cZXP0rfC46niE3Sdwg00Wpb1Ru9Kqz6sF6H8e&#10;9Z17q+7Pzctk1mXOpEL3yPSt5TsXymhfayzN1xXqnwA/ZbvPiZjVtcafT9FZd0WV+e6Oeig/w9ea&#10;r/slfAlfif4hk1XVrfztF0/hozKUM0hB2jjkgYyeR9a+tI7eKxtI4LeNY4IRsjRBgIvQACvi8+z5&#10;xfsKG/VmE52dkV/Dnh2z8IaLFY6Xbw2drGOETufUnufc1pCQAD9PrSxW7SKrNuC46DvVtYomCjyx&#10;8tfEu83eRjchlLFQu07f61E+Qoz0qzLGC5+uOPyp0cPmDbhSAOfWq5e4K/UotKyxkDqT2FJY20lv&#10;IZGP7zsPStUW8ax7Y1Ud8kVAto2fm5z+GaqMQ31H28ZnRizZNTeQY9vzDNOig2LwcsBzinSfINx5&#10;79amUR6jX/dRdd2OmadaYMe5vve9RiEXEo+9tzzVk2m5Af0xWbTsJCSxELxzxmmGENGdxxk8cdal&#10;xsX5j7U/bux7dPepKM+4tPKRSM/l0qtO2w7q1LgrtxWfeKsfyr9081QFaSPKZzljzUQbbnP8qV42&#10;UcNUBuNo+bbnHI9Kl2Am2SFRt24PvUbx4l3FwV9AKaJgVLBs7R0qqZZJpPkRsmqSuFiczKB97jv6&#10;mnQxyTSr5YwvqaE00RfvHyzddue9XQNx3dPQHtW0VYrl7obFatDJxlsdauQytuVeQQc4Hao1j461&#10;PbnBzWiklsHKXRhUDHNV53D8ds80NcfMB17n0FJNc5G3Aq3JslnJfE74kaf8M9Dlvr6Tc5ysEA+/&#10;O/oPYdz2/SvjWfSNV+MPxHvr62s5LzUdQmknjgQ/LApJPJOAMdMnHbvXrPxxjX4m/tCw6J9omW3j&#10;CwSMo/1YVSz7c++eT39RivSfh38M9H+HTSf2XbvG1wFE0ryM7y7c4znp1PAAHtXt4Op9Uo+1Xxy2&#10;8l3+ZpT9yOnU5j4Jfs9WPw+sVvtUht7zxBM26SVgHW3HZEyOPc161pVsEPH86oXLeUHkH8I6Y61t&#10;aNa+RYLu5ZuWPvXn1ZzqvnmyZPuWkmMPzNjHSlkusn8MVBOPlxUKf6QdvT+8a5ZRtsSPjm+2ybVX&#10;PY+mKnVIrSNmfDMBxTPtEVoNsagep9aoXN8ZXOPuj8qzuthFiWffyx27v0qu8pQdz3FBm/dAt+Az&#10;UaSNeTFV/wB4+wp8uotC0oa7Zf4VxySetWWURsqr90dh3qIFpGVR8saf+PU+OLc+f7vvWkRkoXjm&#10;mD5m/wB3ildN4IU8c5qSJARtUfd5yRWoxpj34oPyn8e9KyFAecUOm4ep61ogIpJGLfe+uaHIc4+9&#10;xRKNo298ZNRF9oGM5p8oeYyVtrZ+vJqvNMznac7uw9KmNrJdMf4cd6elstsfl3MzDGTStcVzMCb8&#10;7cr6k96haBbeTdt3sfXoK1nt/PPzfmKhexbzM471Mo9iXrsVw8ihmkZUVRyc4CgCvkb4zfEiT4ge&#10;Oru7E0kljAzQ2ik/KkYOBj69fxr2X9rT4lt4M8KJo9tJ/pmsgq7KeY4hjd+ecfTNfMIl+XazfL/O&#10;vsOH8uVKPt57vY1jG2pe+0fX5eeaq3ep4fr26VTnvGLbQ2MetUri4LZLV9HOaRpGDe5PeXx3ZUmp&#10;vCHhDUPiH4jh0zT4/MkmOWc/diXux9v1NZUUM2q38Nvbq0s1w4jRV7sTgD8TX3H+y98ALb4XeC1u&#10;LhUlvp8PI5H+tbnnH91RwPxPevNx2MjQp+0maOXKaXwc+D1j8LfC8MUdvGsxQZO35nbGC7e56+1d&#10;nO5CY9O9PvF3tuLbufyqu7/LnqPWvzbGYupXqOcmcspX1HKnnsvfJ5HtViViX6YH86jgj8iEN1kY&#10;dPSpgPXkfzribaJ03I41+fp1okTznVcYzxT5v3Tbh949KmtrXB3N95h+QpxlqC3EfaPlXtxiqN8d&#10;hO7j6VemKxE7V/IVRP8Apt0sfdjnPpT5kLl1F060Hks7HBfgAelM1C3C8LkdutXjFsX+7jjjtVML&#10;vmx1yaXXQogsdLec425bPPtWvb2K2kSqB9eOtWLC38mLjgnkkdakliw3f3zW6ERmLgf7NIo3nbUr&#10;fIvPYcYqE8ZbOP6U9nqA29+SL8P1qiU2p171YuJTcjaoO7NEulyAgbsAcc1UdQtbYzLyfHyc59qr&#10;29i9xJ5jdBnBNaj6bFB03SSdyarXFvK8fy/d71dtSSs+mxl8yN5h64zwKswzRwxbVXb+FVjI0SH7&#10;x9OKb9oOKt6bBeRfC+ZyxPrTRbq+fmI/GqbXxRuD8vSrENyETod3bNKNSz1K6kxtdnRs/wBKbclI&#10;I+3+FRC72N8vfj8a89/aO+NNv8IvAs0qyf8AE2vUaOzjAzhsYLn2XIPv+eN6MHVmoR6mkVd2PFP2&#10;6/jDDcH/AIRa1YTSF0mvGBysWDkJ/vZAJ9Bj1r5jk74/lV/VbubVL2SeaRpZpnLu7HLMSckk+pqn&#10;INo9vXFfo2Fw/sqSh2PSjorFCcH6/wBKp3XUHPTrWhcRbSaoXMeD/LNayNoyVyifkmqC6bz52Oce&#10;tTTHDVCSCfm3fhXJLc7I6nN+C/3/AIO0tv8Apyhx/wB8LWzo4/0qMn+9zWF4GJPgzS8Z/wCPKHI/&#10;4AK3tKwbkfXisY7hzJH0h+zv8SdL8C3GoSXWUWWGMbh2IJz/ADr0e2/a08Oeav8ApDHbXy74Zk8w&#10;XQ45hbJPfisiB8y9W+la+ZmrbM+xIf2q/DYZWEzZJ6Y61rw/tW+Gsr++ZuBnjkV8YpcqJRnr0wKv&#10;Q3fpj2ot1DRH2Wn7WPhnad9yY/bFdj8M/Aum+KPEs3jqRVnuNSiT7Erp/qIwAAwyM7jgnI7Y9TXg&#10;f7Nf7Lc3iySy1zXV8uwk2T29scM1wNwILggjYR26nPbv9c6VapY2a28caxpEoRI1G1VUcAAe1fL5&#10;zmSa9lT+Z5+IrJe6jW05j5YO3p6VdjbZIrn7zCqFg6xx+3erse1wrdccZr5aUji0LG7cvanxpx93&#10;d7io0+Ybf71SKfLwvaoErMW6kzb7f7xxmkt+QAx+pFE1yJGVFXO0dakiH7v7v/1qfPfQqQLFsHXP&#10;pzSMe9PaPDKe9DRD5h79aCUuw23+aRmIztHX0pwQ4Zv502xG4Sc9Tg5qRgQODVdCovuNUeWe3P6U&#10;N0zjtQ0i/Q+tSxxfaFXbgcZzRGN9Q5kMtT5TbuOKViDu+vTNErDzQuflpQu4dRgdK0lYOZEUj5Yd&#10;ajm4Zf1HrT3gycg8enrUcyMIt2761jKQa3uBXKll6Y6elEb8598c+lQpIyf7vam3F00LH06/Ws92&#10;DuWnvPJGNo65yKltLsOdzdzkVnW0rSj5l+X+daNu6sOV+VRnFRUFF6ny3/wU98Jrc6N4a15VbdFM&#10;9lJ7hhuXj/gLfpXyJaqGc/l9K+uv+CmvxBiTw7ofh9QfPkmN62BwFAKD+Z/Kvj+zmxz9TzX6Hw7z&#10;/VI3O+nLQ2LZgo61raFYXWu38drZ2813cyHCRRLuY/gKf8NfhdrnxTv/ACdHs2mVHCyzMdkUWfUn&#10;88DJx2r7J+AX7M2mfCSxFxJuvNVmjAmmf89qjsufx45Jr0sdmVPDx9569jOpUSWplfs4fso2/gu2&#10;g1nxAsd5qTAPFbY3RWxPr/eYfkPfg173AAAN2eOgqrEcR7cdB09KmjGTznsMV+f4jFTr1HOXU4b3&#10;1ZYDfIfpj61CzfKuOi02R/3eO56j1oC7Qq/w/wAq52HMGNxJzxng04xgk+9Cx5O3t2xUkURMn+yt&#10;YSY91qMVfIXb6/pTVGWb86sy2qszY4Oc/WmrbFH/AN01zynYuILI3t8vSnRsryfdJ28nAp7QqhJx&#10;ip4rfMf1qOa5STZC0bTH/Z/nTgki49Kk8vI+9n6URJufhvbFGjYWFG1n+bv1x60rKRHgY9qkG0Jz&#10;3qMoHYckjPPNUoa6D5mEsDFdw4B74qN4GQfKc+tW5n3R7eNoGOKgZFD8dh0rXRD0KbQSFz+fFNaF&#10;tq/N+VWpRsPTt3qq0jMD8p5pcxPKircQbnwrFc+1QtGLU5Y7u1WLiXC/w4/nVZD5sTZ9cDIpxund&#10;E3aPM/2qfFS+GvgprEsbeW8yC3Az94MQCP8AvnNfn7NKC2DzuPJr7J/4KF+ZZ/B+zZejalGpx3zH&#10;J/hXxbbqZH+71P5V93w5TtRcl3OiitLmlag7evQdTVy1MlxMkcaszSNgBeST6Va+H3gjUPiN4ssd&#10;E0yLzrq+lEa4UsIwTyzYBIUDknsAa+/PgP8Asb+F/hDb2txNax6prKhZDdXChvLfAz5YxhRnJB68&#10;9a780zqlgo2lrLsaVJKJxX7Ff7I7eDRH4o8TW4/tRxusrZvm+zAgYdv9rrx2+vT6YZgrqPyp0Y8p&#10;dqjDfyqJ5S7jcu3nFfmGOx1TF1nVqHLKT3YMwfd7cVSnuPLm3fwn0qzI2FaqATzZ1j6jr9K5VEnm&#10;bLdum+TcxPtmp5RtOSPwNIkO5Dn+H0qZE8yIEfWjmRaVyGB9x2sfpTcb7gei0+WDaM+tET7U6fjV&#10;RkNy1Jdu7IHeo5o968VIhHY++KazYqtWS5LZFWeNSU/XFT5wnqPXFMVMnPvxT0Y4/wBr0rRUgInG&#10;XUZ7/lSBFHfmnu3lr9fXtULbmPHyqa0jT7gSLH5suS3amuoQ/XkU9BtUL3xijHAHGevSqk7KyGhs&#10;Q38+nSpAcnvSn5x6dqYZMsK55SYmTFc09HA68cd6prL8x3NUiSeafmH0rnlcuOxyvx/8UDwf8FvE&#10;uofxQ2EqoeeWZSq9PcivgPwdCLXRY2/5aSneT9a+tP8AgoH4mm0r4HfYYdo/tq9itG5O4Ly5xj/d&#10;AOexr51+FHwp1T4h3kMFjaTS2ccgjmnA/dxeuW6Djt19q++4bth8HKtPqzTZajvBPgfU/iHrkdjp&#10;cHnTMu45baEUdSSewz+tfS3wb/Z1s/htIt5eNHealJHtPyho4Tk8pkZzjAya6zwF8OtJ+G+jJaab&#10;bqvyjfKwBlmI7sfw6Dj0FdBhlPTtkV5+YZtUxEmlpE5JVG2OEXlH6iiJcyHOPl/WiR2YAnr3zTrd&#10;lKH9TXiuRO+w2Vcsf6U7pLuUfLjrTl+c855FEUZXcuc8ZzXPK4cug4yK0XuvbFRySAR7iSVpY4/L&#10;IK8rTJI9p9uw9KdkCuMVCwAXZjqc9qimUg5x+tOjUhv4cUTzLCG3fgM0pbF3Ks8pjiZ/QEgdqzLa&#10;xn1S53MfLh7kd/pW3aRLLuaUZjYcAnFPkjWH7p+XsB/Sqi7Ie5mppP2U4VvlzxxUyQpABlvmpJbr&#10;Cvt3dfyrPurpnO1mAK88d6rVi5WO1m7XySA351zWqF7+BtnDL2PStedo3hY/xDg5rJgmPl3EnOzo&#10;PfFaQi0XHzPiP9qmUR/HHWF+6w8kk/8AbGOuBh1JVGK7r9r2N4fjZqbtjbOsMiEHqPKRf5g15fbs&#10;zSAN83OK/Tsrn/s0PQ6o2aNpbwzMuOTnHFfV37K/7I0F5oceu+JrZmW4QPbWxJXcDzvbHOPT169O&#10;vlv7J/7NsvxQ8UR32qxzQaJZjfIy/Kztj5VGR64P09K+5Hvy1xgEBQMDHYCvDz7NP+XNJ+py1ZJ6&#10;JjUtljdYEVVRBhQBgAURSbblos9uPeowTHL5hPynp3psaFZTJ+VfGyk3qc+vQmWVvtzL3Ck8dqsg&#10;B/m/LNVrVs3p91xV6QbUx29KmPmDIghQNs+YHpmpbEB03n06AURwiJfz4P8An3qS1iwmMfeJ5pyf&#10;YcY9xl0u7KqfvetZHmBJCzdhWrqB8oM2eF5rJnjV13N1Y7gPainZFxS6E1udq7uc1cWQn5fu9uRV&#10;SykUKBt5zjH9a0FhL/M33e1WhOVugJCAV/ibFTRKp/D9KjZtgPXc1LbSKeeg6VQr9izCTGc18Xft&#10;w3Eb/Gm7K4YiOIcHv5aV9lyzbUZmO1V5J9BX5/8Axv8AE0vjj4jahfO3E8zOoBzgE8DPsMCvoeGK&#10;Lli+bokVTvzHO2dzmIA8jvV+GYL0P0FULS02KPWr0Vtj5vzr9Njaxs2XLac7euWFSCcqRkdR1qvB&#10;EQNw/XmpEjGPl49cUCJHny3X8ahllb6D2pxj2j5R8v8AOoxbtJk+3NDsGgNc4AHbp0pqhmHPA+vW&#10;h1S2A3fNXtn7Mn7PUnii8j1zXrWWKwt2V7W3kXb9oI53EH+HpgHr9OvHi8ZChBzk9h6WOu/ZN+AM&#10;Gj2Ft4q1iHzLyf8Ae2MLj5YF7SH/AGiOR6A569PeZbkO556jOaqx7YYVVflVeFA6ADpSLLtJz2Ff&#10;luYYyeJre0ZzuV2WEk2ksOP8KgujuBb17VE8rDHK+tRmQzDbu56/WuaO5JJCVZSpXdkV+d/xS02S&#10;18b3Vrb22xZp2SJFHoxHFfoZbR4nXtg5/KvPW/Zf8Pz/ABG/t+WW5m8i48+C32qI+fmw3BJ2t055&#10;GPSvXy/FKg3PyOijLlTbN74K+Ebn4f8Aw10fSJijS2tugkKjaN20ZrtIpcr/ALX6VCYwqrj+Hr71&#10;NCmRx9eleXWqSqTcpdTBy5ncGLH5v0pT/qVH96kk4JP4UHJboPYVg0IFDR9OlPhcmUe9IAWbFOEZ&#10;YrgexwOlOMGBIqf6Q25cL3ps9xubH8PYVNd3Csdq+vPHU1Vk5+bAoloabaDd4chSO/YUSr5J3A7u&#10;OTjtTWIJqHzsMRjv2rMhskVvMDemM02N1GWbjjkk9qE2x9f4qjvXVNNmJwP3bfhxUxV5DVnY+Fv2&#10;gNbh8S/FjW763dpYJrhmiyMZGTg4rkdZ+x2l3ZtDfSXyPCGnBtzEbeTJygz97jHIqXxM00+v3Ui/&#10;38dax78sXBbblfQ1+qYVqFCK8jujsWJNZutUuVhjLCP7qIvcduPWvpP4CfsS/a7C11fxV5gVgssW&#10;ndDjOQZfr/d/PuKP2Lf2cbd9Ph8Ya1bebNMc6fBKuVRR0lx3JPTPQAHvx9OmTIG089OtfMZxnc1N&#10;0aD9WYVaj+FFewt4dKtI7eFFjjiXCKq4VR7U52x938OabIWjU565zzSrJlTnjAxXzUbyd3ucwsZy&#10;3zD2pSu3Pv8ApSCI7epPH5U5nwPcnina25MtBJflT+tAjzj5sdzmmq5DfMPep4l3cno3vWuiKGAB&#10;mpzRDJIZv8KckQDcGlmDEd/pWcdXqG5Ci87eRzmnFFeTpu+lPt498TZ+XdwPWl8pYeM7tvb1qpNW&#10;Aq/6okKMd/rTkRWHz/eqwFUncuFA9TTU2SMFPLZ4GKlRvqVHfUYRv9u2BUtvD54X5sds06S0jinL&#10;eYX7BR/WmtPlgPu7emO1a2SHre6LFxMsbYC42jr3NRCbex/rUYfJ9uvNLGyEfw+/NJ1LaDHeaobj&#10;r79qa8oB7fUU5ljQ9uelR3HzoOKxlLqHkSRNtPUZPvUyP5Z+b6k1nq5B/h696ZqdzN9jkNu8azbD&#10;sMgygbHGQOcVzyVwt0PnL9tD4rr4q1T+wrG4ZrTT8+aMfuzMCQfrgcfXP1r5r137PNNDH5c1zeN8&#10;qRRLuZvwHNegaho1542+Jk+kwSLcTTXcgeePLJtDHdJ/u9+epIHU19E/B34F6N8NbV7q1t/P1KZd&#10;st3KN0j9M47KOBwPbrX3X1unl+EjBbtHQqijFXPJf2WP2UriPUl8TeKNNEO3D2FnMPnQ5BDuvb2B&#10;578YFfS8Fp5PBXirET4+U9xUnY/ez6Y7V8jisVOvPnmcsm27srxsQ/ChfTAqWVcHd8vPYCljXf8A&#10;lipPK3ybRwvfNcb8xc2lhrOEtQv97mq67U/p7VYlIThVAqEr5jqu2speQvUZInlqqr8245NS2sLS&#10;TAVIVy/93nFWoIBFGzY3N0q47gLBHlyTxVkbhF0HzDr3ot12JyPwqYx+a+Og712WDluiEhioHqeg&#10;qGeRbQHcPnbt6e9Wp5FgCiPll7+lU5pGlJ3AN6ZolKyBaEJVpTuPLNzn0prcf7O3t2NP8xox0H5V&#10;E9zJt+XaPUkVnKQb6kbqzHcP4uvFRzzCIYJDd9oPWi4SUjczHHpVdLP95nB+vas+cBolaeTB4j64&#10;HavKf2t/H48M+A10u3kZbrVD8+3oYh1H4nHTsDXq6WckjBVI+bsB1r5H/aQ8X/8ACZ/FS+Echa10&#10;xvscPphMhiPq24/jXvZDg3WxCk9olQjdnnADKjfLmnLuB4FWPKA/I04RhSTX6XGR0ctiBAQf8aso&#10;/wAo9PrQkfCt69sVPFCvfHSr5kTyiIW28VMoZhmhABSqQafMh8rDzGH0/nSRysm6mvJ5Kfe+lVZN&#10;RXOPfpmlzIOVlxpmG319qa07Mfr0zWfc62v94dKm8OaVqXjjWI7HTbaS5nlYKqov+cVjWxEKa5pa&#10;IVrakgmknbaitI+OijJrQsfAPiLVdOkurfR9Rmtowd0qwMVGOvOK+qfhB8FLH4YaBaxtHDJqTIDc&#10;ThQWdjyQD/dHQD29a7yCz8yT7wC4zXyeP4ojB8uGV33MXU1PgW7gvLGPzJLeZVXgkocD8aqWFzd6&#10;3fx2tjbzXVzMdqRxKWZj+FffF7oqX8bxvEjRsMMHG5W/Csjw18PdF8JNK9hpNjZTTHDPFEFZvx64&#10;9ulc9PiyXJ78NSvatLU8V+FX7IrXKx3Xie5L5XIs7diAD6M/f6D869l8NfBnwzoNr5MOg6Wy5zmW&#10;BZW/Fmyf1ro441KKu1fwFMv7g2sQRRuZhz7V4eKzfEYh+9LTsjPmZmt4C8ORTqsei6PvU5DLZR8E&#10;d8461r2mnQ2cG1UWONP4VXA/AVWsW3Jub5Qv6U57trjpny16e/vXBzS7kk8NqJ5hjiPPp1qy1qon&#10;+78vXio7Y7EGc4YdasSvti/3ulaU4vqNR7kcg2hmC7ee1SCfA2j0qruaeQrn2JParCqsZx7VrIpI&#10;4H9prWodE+D2sLM3Nwixp/tMWBx+QP5GvhW4vt8rfXPSvpr9vbxk8Nlp+jxmRIipuZWxtVySVUA9&#10;8Yb8xXyfLfFQe3Pr2r6zh6Lp0nN9TbD09LsvT3/ln1bpXoXwH/Z01r4yX63nkta6LG+JLqT5Vbpk&#10;L/eOD0FUP2dvgVqHxp8Vr+6ZdLtGVrqYnbhc9B6k+2a+6dK0q10HS7exs7dLWytUEUMSDCoo/r6n&#10;ueaxznO3S/dUfiHUqJaIoeB/BGm+ANBj0/S4jDboedxyZGwBuP5DpW7b2u6RQenf3pItu3A65q5A&#10;22bC/wB0givh3eTvI5ba3JREHwuMbeBimmPadvYdM9zVg4zSRj0FHKUUt3lyH5evGKtwful5HLda&#10;GG2XdheBnOOlLu988c5ouyRpDFunerCxKu0fe9KLZAv3uSeAalIxkDof0qo3K6XI40+8tNaPA+bp&#10;zU8I2A/dznr7VDOWb5ep74okAWMKrHx3PFXBFx1+tV4I+V/lU4Pln17Vne4hksXz579Kbbtlf9kC&#10;nO+5uOfU+lOA2R8L+HpRZXAguFRtu5SaqXcCyMfbjNXm5J2+mKqtEwyd1act9B6mfcwLGP0zmqEt&#10;g09w3vz0rZOnyTP/AC4qOUrby7V+Vh1NRyWY1doq22ji2RvMfaG9Kke0RcLC21scn1onl3MNxpQ3&#10;y9QD64p8yQ+boQSiVExt/KhLiQDaseT0J9KsRXO47dvTmiVQJdy/dbtS50K423gmmG1vl78dqlg0&#10;7a22Rmb29aUzNj5fvdOKkLeevzemKOZBzEkk0cI2ovy9ee1c38RPGNv4I8JahqkuxWt4yYQ44eQ8&#10;Ip+px+Ga3FXYu371fPP7SnjO+8eeMrfwjpLJJEsoQgH78oGWLN/dQZ/EE9hXXhqUq1RU49RR952M&#10;/wCAGjXGva/qXii9k8yS6kkhjJXlmJDO/THU44/2q9kkG2NGX+E1z/hHw+vhLwzp+mhlk+yxLHkD&#10;AZurHHuST+NbV1Lhfs6/6zALH0FeliqiqVfd+FaL0RpJq5pxOupbkj+bBGT9K27eLy0wSfrWZoOn&#10;rafKv3e5Hert3PtPovUcVyy00M27jrl/NfavPb6014GhJSPC/wB4k9TTdPXapuG6sCEB7D1qMv5j&#10;4Vic9fauepKwhDDs5Zi1MlkU7VwRt46VZW33Lzk46ULb7jt+6MYrGNri0KDxvOcKue2fSr0MKpH5&#10;fXnk461NHarDGyr/ABeo6VNDbBQDwCRmuhIOZrcSNMqPT+dOcbP8Kmh4Pux7Ujw7p+fumrigjsR4&#10;2x+rH9KkRfLTp1ohXezE8DOOvSpFQkntznJrX2ZRDcoSN34daLaAuR2XuTVh2QMON3r6VVuXLMSM&#10;bcZquVIqyW5HJCBJJg7lbinAJn7vUYxTI5T5n4c+1KSD+eBScieoxkYHg96Uxsf605iC3T2pxbB+&#10;bGO9LcnlGBVXbx+NR3e23jdvxqYRGXjPH1rn/jF4vt/h/wDDXVNUkkjX7PAQm7+Jzwq/i2BXRhaf&#10;PVjHzKjq7I+SP2mfGS+Kvi1e7ZN8Ngq2qc8ZHLf+PEj8K85uLnk/N9AKbqmrzapf3F1O2+a6laWR&#10;vVmOSfzNVXkIH8q/QYyUUorodPITb97c/nVW6n7evHFPeTCZ+7zx7Vt/B74b3Pxc+I2n6NBuVbh9&#10;0zj/AJZRDlm9uOnuRWVaooxcpPQdme6fsS/s9LqFuvifVrf5WJ+ybx9xMfeHu3PPYfU19TMflYD5&#10;YxgKB2FVtA0C28KaBaabYxpDa2cQiRRxwBipbhtluWbb15r87zPMJYmrfojjnUbdinNKu5lO75Tm&#10;obH97ckE/JHyfemM+2Vuevep9LX77bfvHH5V5aBMnl/fS98t3qRHVC2aY7bpQ2Au0cVHKdrr/ebp&#10;Uy10JW5ZtYvtEjM2dq/d+tSySeXzu9uajMqwRbV7DnNV2kErbm6etS1bYe4X0rAZo0+DZC0jY+bg&#10;fSmxxveTBR25JPYVoNHhNq49BRGLY0iqZcR9N3NSadbmV2fbu29APWnLalo/m6Z5q9aKLVO+3GOn&#10;Wto0pJ3ZcYsWK3bZk9Pak8zK1fjdbuLavB29aiOm8deK25ew/ZsrtF5i7etDaYTjdhealmuvsvyh&#10;OemTVZ7oyk/MaNAsh3kLCCB6/nVe5kkz97p19KWa9WNPvVVmvN4wMc9aFLoZyV9CyqiSPbj602Wy&#10;DREg/Lnp61Va/wAHapqP+1DjbnOe/pVcwJIlktlLYADcelV5LZVjO5fXj2pTqXzBfvNnGaPOaVsb&#10;TgdfejmvuFyq9nGFz+Iz2qEWZc/e+U8+5q8bRpxtP3ccnFDWPl/6tuF6e9Vyid0yqzLbx/dHHVvS&#10;vi39sn4gW/jv4oCOxlE8GmW62jMrbkdwzMcfTdj6ivUv2r/2jG0xLjw3oc5WbmO8ukOCnYxp79if&#10;wFfL88OMnv3HrX2OQZbZe3qL0O2jTtqzKktthz6VBMmEbgYrRuI8nBHWqckKgN/WvqtOp2KVjNnX&#10;g5//AF1nXnTocVqXMf3i386z7gcNnjP6VlIcZXZlzH5vpUa89KkdcSYI/KmqVz/9auOR1x2OP8BN&#10;/wAUZpfcfYof/QFre0gj7Sp9DWF4AGfBGl/9eUP/AKAtbul/JNXNTZrLsdr4RPmm6XHWI/yrCSbD&#10;E/e3e1bvg5maS4AP/LNjn8K5x5NsnfH863MIpLRluGfdMvY5r0H4D/Cy4+LvxAttNUtHaxnzrqUc&#10;FI1Izg4I3HoM9zXn+j28mpajDbwxySTTOERF5ZmJwAPfmvvn9nf4bQ/DrwBp9oIY4r2SMSXTBfme&#10;QjJyepx0+gry80xio0rLdmNaXKj0nw3p0emWtvbwxhY4I1RQOQoAwBXQWyAtu+bNZmnwCNh7gGtm&#10;GMSD5eOMV8JzN6nmyGk7HWFOufmI71tWsCeQF/GsXTYN0jSf3mrctX2q30xjNRUuZ2sCx+U46fnR&#10;OQm48ZH6VI+0noKjmjxAzfMd3ArNMfKFmockt1ZulWQo2HA5qvbn7vFWADn/AAp9NBjgrbizDgDk&#10;VE+5l/ixU2zI9iOeaZuKofr61O2gCQ48rO35mPNOkPmKCBt9PenRofIH+9RGu4fh0I6VcRu3UgEA&#10;fA6+vNSSTeVD5cf8PBNRyyYfA9OopsA/ehW/GtEiLdhdw2epHX1p5X92P8aYI2EveldWSLcR3ocB&#10;8tkKVyu7n5R0qswZXbafl75qXDS/N0GcU6QqsXdtp5qeVCtcpkMcf3ffin7AV2sv04pZC0hPXBqa&#10;M8fhSdlsVG42IZIVl+70FWba08+RV/vHHpUSoJmxuK++etc98YvH8fwr+Futa3IyI9lbMYQ38chG&#10;EH4sQKyhFzqKK6lRtzHxL/wUE8eJ4z/aGv7S3kt3t9DRbFGj7kcvk9M7ielecfC34X6n8U/FdtpO&#10;mRMzzMPNk2krCvdjjsBVLw14b1b4sePo7OzjkvtT1W4Ln1ZmOWZj27kmv0I/Z+/Z+034G+E47WOO&#10;ObU7hAbq628s3GVU9Qo/Xr9PvMTjlgqEacd7HRWqJbCfCD4P6f8ACXwlb6fZxr+6HzOVG6V+7t6s&#10;ev8ALjFdxE6od33twwKW6Rw/AGF7etMj5hX+8G/LNfH1K06s+aepwyk5O7LCMroynI461KEwBt+X&#10;gYqsA5O3HsD61JKskyLj5Qox160uoRjdEjuC3y4Ykc04HI6H0qnGn2e4+98pPPtVxItg9/Ss5sTQ&#10;6M7T6HtxViNcR8g59PWqskfm4xnqO9aaRhgu30xWRUSOKPzpe+3pUqx714/lUz2o2jnDDsKcqiIn&#10;9Kwnuactyuybjjrim3D8/KP1qxIqopY/ePWo1UAlV9OfelyspIhjfHK8kYqwoXyfmGNx5pNvGAvP&#10;PNLIGB+78o4qqdN9R8oFfOO3+EU4QCP8O1LHMsPzYqJ7nfkKOlW9NUS5JCysWU+5pkgwp7HFO2v3&#10;/n1prRGT7xI4rO5XQqzzswqElmU/KferTR7U6cg/nTJBgY9TVIkqS2Pfc30qOa0VurFccGrxHH1r&#10;y39rD40xfBn4ZSzRSRnVdQJgtEbP/A34IPAPBz1Irrw9F1ZqnHqHLdniP/BQn4t6fqNja+E7ORbm&#10;e2nW5uWH/LJgMKufXDEn8Pevmnw54euPEWsWun2cPnXV9MsMSDA3OxwBk8Dk1HPO+p3ck8zeY8jE&#10;nJ7mvqX/AIJ2fBP+1NUvfF2o2bGO0xDpzSr8rMc73AxzjgA+pP4fcNwy3B36/qdGkInsP7I/7Ldr&#10;8B9A+3Xm248QahEBcybgVgGSfLTgcdMnuR6cV7UjfvF6GqlrKxZl9/zqzGnzAKK/N8ZiJ4iq6tTc&#10;53JyLUIyzcf/AF6ZcIXRvX2q1bx+WKhuYti+n49a4ea4FIlZYic/MByKj0u23BpD1Y96c6BbheuG&#10;HP0qaBc9PlX0rST0BRJEfYcYy2OtSCTYenbnHaoSMHjqabNu2E9Kx5tRq42afLcfd61D9sBGV69C&#10;KYZREpGPvHrVG7n2/MPpVOpZC0NRb5CDn+H3qRZ8rlTmuZub5iy+/FLb6lNbT7WVio5Iroozuxcp&#10;1AkWNV+7k800MXl9z3NULfU1kl/EVfUeYRk/eGOO1erZRQyQshVV27tvf1qKaFjyuT/SpWHld+nG&#10;aTccfj2rnqVugEKpIE98+nWk2s3Xj0qwAHU5P403y8+lYe0QXaI1Rtv+NNNsxblunapwjYIz0pCR&#10;jn8KzlJAQwwgE8de9Sttx7j0pYFZy33R/Suf+KXiX/hCPAWrapuXzLK2eSMP91pMfIPxbAqqceaS&#10;iuoeZ8l/tjfFF/iR8W20i1YSaf4ePkRhM/POwAkPpkH5fwr3r9nz4dN8N/hrZWcsPkX1zme7HU+Y&#10;3QfgoAx7V86/sm/DC7+IPjxNa1KFpbO2uGvbqTbhHmPzhMEepXj09K+w/J4+9zX12aVI0aUMFT6K&#10;79QryT91C78Lt6N/Kmgtu68YxjPWjacH+Zqa3jBThvyrwTn1HMd/+elFoPmZe+etDp5ZLD8vSn2j&#10;qgbg7j09axm7DRPDbbR96nuViPXn0ry79ov9pS1+B1nZ29vbx6lq2oBnS3MvliKMfxtwTgnIA4zg&#10;88V85+Kf24vHV9fNJZvpOnwr/wAsorbzPTqXJ9O2OvetKeDqVY80TeFO59rL8vTJ4796a7fvVDdG&#10;45r4j8K/8FA/G2ga3E+rx2Op2KnEkBhEJI9Qy9CPcEdePTufGH/BSzSW07bo+galNescKt06Rxjj&#10;gkqWPXtx9aUsLVi7NFKnqfTd/JHZSfu2LM3ReuabZQFn33G32U9/rXB/sseIfEnxI8Aw694ot7G1&#10;kvpGktEt0ZcwcYJDE9TnHPIweK9Sn02KVm6/L71hJW0ZLsV7hIZU+6FPXjtVSZ7e3O7b+Zqe707C&#10;cMeKyrq3xMu8nZ7mlHVgRancecp5+XGcViyz4DKFZmXBGBWvJbBm+Ybvaq1xAEX5V+92rdK24dDF&#10;K7Cwk3ZkOdo6VVvLhI7WRiwVUBzk8L9a1mtWL/L8ua4n4vXcGkeBNYW6m8mG5tpLcuCN+XUqAvq3&#10;PFaQ1kkK99D5H+I+rWvxJ+JniLVrSHzoZpVsrYHDKSFVC4/IH6GvePhX+wx4W8LWNpda99s1bUwB&#10;I0W7y7YZH3duNxwec5H09eI/ZW+Bqa5qq3k0gez0S4Wdwy/8fEzZwP8AdGMn8B3r6hjbzkCyevXv&#10;X0Wa4+VJRw1J2SSv6l1KjtZEujaJY+G7JYLO1htbfGVSFAq54GSO54HJrQjuPKX5vmzWUq7J+/tz&#10;2rQtrnBw33W9elfO819Wcq3LltEbi2Zg3yqfyqRUYxjlQAfWmRt5dl5arjd2qJn+dVJ7VMommyLl&#10;gub4v12qRV+OHz+eijn8apaWjNKvHyt1Fa0EbK7ccEYGayArPCWfdSRK25sk/KflFXjalx/tYqG3&#10;gPnfNle1VGN2SyjrKsLTrgvxWGz5l9VX5a1PEUwW4Yc4j4I96w0bYjf7RznNLls7F6W1NGzbdJt9&#10;evtWqrHyvvYwOo7Vg6fNsm/2e5961gP3fzfKv8615bCsuhO7tKny/me1Pii2RFePXPrUYk3oNvHs&#10;KcHLDb+HNMnRmV8QfEcfhPwRqd9MyRrb2zEZGQzEEKMD1bA4r8/9Rn+2arI2f4vzr7R/asfZ8FNU&#10;wD96L/0Na+J4JM/Ma+z4TpWjKoaU7FuFB79etXIlzndnGKqRNt/nUySKxHPGM4r7foaddSwJcDbt&#10;brxSmcY71W8/AOP500tz0469aOYNGWjPnAWnJ5kjBVVmZuAB/FnpUdtHuP8AdHc171+yP8F01a7/&#10;AOEo1W3c29rIP7PRxgSOOsmO4B6e+fQVx4zGRoU3UkGyNj9nT9l630W0XWvFFj52oM2+1s5vuwLj&#10;hnXux7A9Bz16e1F9nyKu0D+H0qxdTHzVOep9aqTnMn6E+tfmOMx9XEzcps522xfPyn0qxCfNb8Kg&#10;MawRbm+bd0HpT7Qjfj5trDjmuKO5I2Zsn7wP0FNQbT79BUwBB24/Kmhdn3f1qyCxbwbYDJngfKB3&#10;FRxNlvmzjtTnVltl4+9zTUT5v4vm6ZpOdtC9XoWFXzXjx8tSjg4HrS2cG8HP8PpT4omLfLkUo36j&#10;sRSrubngetAh56+4q0truHAzz1Jpoh2sflrSMR8pXx5X3ScmpIWZE3MPvD8qsQ2nnS7uir60k0Ec&#10;knzM4+nSploVGDRUV2HTketRnnPPTrzVmaJV3bV57DNRK+P4VU4/Cs5SJ2IWiZ+V6fXH600xKj8/&#10;eXqBUznzR8zf4UzEZK/Nn6dTWXM9g9BsjJjlG39iOlZfi/XRoXhPUrzCbLW0llO9cqNqk8/lWijg&#10;yfjXA/tNeII/DPwR8RTM3+utjbAHuZMJx+BJq8PTcqkU+5UVdpHwT4h1z7TfzyKTiRyRz0rvv2VP&#10;gVqHxo8dW9xcQSr4d0+QS3kxHyyEciIeu4gA+gJrhfh54A1H4r+NbXR9NgmmmuHG8qu4RLnlyegA&#10;9TX6ReAPCFr8PPBun6JZRqlvYQrEpAxuxwSfcnJPua+2zLH+wpKjDex0VqiirI0LGGKwtVhiCrHG&#10;oCqBgADjGKchJX/az1NEqbW3f3uKNvlfj618Zq3dnGEpYH5hmmr/AKv5l+bPFOJ8zinKuzHT1wK0&#10;iuwaokimIUYXr1zRcR7xu+XNOgK7SWzjsKa+JGYL0oXmF7gRiJF7Hng1JGVYUky75Qu3G0AcU9bU&#10;Rhe9OWg0SIi+ZuFOe32j733v1qITrGuKWCXLr93bnuaiNRN2Rcb9QmgKL97lRkj0qvLMsSlmFWmu&#10;VuJnweahBjhO5tsjdhjgV08iY7kNukmofMF8uPuxqw9stmm2H5tw5bOTTWuN0uTT2ds9too0QuZE&#10;LRMOvPrmm+UYmw31qdpt6rnsacyKfT5qzlJE6Fctk/eO3oeKY0yp935iPTtVsqoH3R61CF2n2asZ&#10;SDQiDSSj7rLz1bpT/Ib+JsnjpUyrvP0P5VIow2OvfmsZ1AuivMFK8qOlcD8fPH0Xw8+GWpTq6x3V&#10;1Gba2X+Iu/GR/ugk/hXolw3lRn196+PPihqt9+0J8c/7Js5ENtbTNawsoO1I1Y75Dyc/UdcLXflu&#10;EVafPP4Y6v5FRXMdX+yv8NlTQn1qSNmvNQLJGxb7kQOMY6ZLAk/QV71YWH2OxWPrxz6mofB/hi18&#10;L6Na2tvGqR28aoFUYwBxWow8ss3Xini8U683UfUJSuyrGnlj+YNDg4BI+vtUy/P2+tNXBHPHOBmu&#10;LYz5uhVjUF/4s54xVlbaXDNycng0n2Vmnbbkr1OO1SSvkcsQvQjPWs6gynLGYu+73pbOMs+5uijN&#10;SbV57/0pgvLO1bZcTwxNjOHkC1FOLkx8r6Fi3PmHn8vWr0UW2FevPUHtTYUURD7vy8jFW7eNnRW+&#10;6M8n0rqjRa3Q4xYkVs1wVXHPqBTboiL92oI9Se9WGnCNsX7vv3qrcoGJyf1olKw29Cs554pjr8xP&#10;GOxqREH4/TrTZY42GPm4x1NTz3MvUgkG4n9KikhZTk7c9enSrDx7RmoQC4+b7uOtTzMfoV5I2LLj&#10;vTZoGYf7NTT7VVcf/rqQQgx8+vapeoGb4qvz4b8HapqG87rK0lnBAztIQkcfWvgue5aeaR3ZnaRi&#10;zMTycnOT9a+tf2uvG7eGfhHc2UUjR3GqypbttbB8sksR+IUgj0NfIDTgDn17V+hcN4WVOg5y+0dE&#10;FoWd+4frSeaByv61Ve92rn1qGbVFQf8A1q+lK3NITLk/N/8AXqQTZH1rD/tXnB202bXiF68dv1qe&#10;axTv0N57oQJncN2ehqrPrCxjO7+lc3e+IWkX5W57mmaZHdeIdRt7O1jkuLm4kWKKNBlnZjgAe/NK&#10;VZJXZm0zXk1iS8dVjyWY4UDnJr6i8M/sieGY/CdrHqUNxc6o8QaaYzPHscjJAUEAY9wffNO+Cf7J&#10;Ok+BNHt7zX4RqGubhMf3jCO0PUKuCNxHcnr9Ovq8sgVj3NfI5pnkuflobLqZyqdjxfR/2D9H/ttp&#10;7vWr640/dlLZY1STHoZOcj6KD7ivYfAPwx0X4c6f9n0ixitVxh5PvSSY/vMeT/Iegq1p92yuV/rW&#10;lbTRvuX+L+VfP4rHVq/xszlUb0Y6KRTlsd6kHD/XrTEQLkd8U+BygLN823oK4Ixs7k7iiD5G8yQJ&#10;t5571nTiOWf5GZl9SODVtYmZyzZJpZUVQRSlZqxTiurK0Z2R7mbp+tUnn+0y/Nld3T2FaEqZtzhg&#10;qkVVS1XzFYnqeo70SVg0sPlKxRRxL16nFS267uT+FRlN0xwnHuamM5hhyV246CtIWexKvew+4+/h&#10;h8qjj3oX/SG3ZO1evvUUMbXrCR+Iye3U1akCtnaAuO1dF7LUobJII+CF69qr3epx28E0zsqQwoWd&#10;24VQBkmnGBn4/nXmX7WfxLh+GXwb1GRZNt9qCmytwoyd7g/yUMfwqFec0kEbt2ufLX7RPx0uPi/4&#10;hbfDbxW1kWig8oHJTcSN2Sctg9Rge1Z/7OHwPuvj98RY9Pj3RaZaAT6hcYGIYs9vVmPAHqfQEjz0&#10;s9y6RruaSQ4wB1zX6AfsrfCKx+D/AMK7JoFl/tLXYYrvUWkIyG28IOB8oyeOeSa+jxeJWEwipw3Z&#10;2VJKEbHYaH4R0z4e6JDpOk2629tbrxgAPIemXIAy2O//AOqtCwb7V8v8X86W8cSSMzDkdKs6RBlG&#10;2hV4/KvjuZt3kef10LSrhgoC7en1NSQQjfnadzdfY0ipg8NmnnOeO/609LaFCtJzx170OzKc/lSe&#10;Vg0M3AX8qzkDYtujMpZsfMf0qdIf9kflTXjMZVVH3RzipYwWxj6kmtNB6DlTPzccGn7dzbfxpiJu&#10;bPTvUqRb5OGG6nEdxrx+TCWbPyj061HaxE/MwAye9SaiW3qh4/CkaZUX9cVFTcCWJFVxx0FSOyoa&#10;gVufWlIzG3POe55qYxZI1drv935c5we9P24OBnntUVuoWTtgVYjUn/Gt1HTUpJkcds6wsfwH48U1&#10;bVYn+Y7vb0q2suU2L93PWopWUSD2qZPQsjuR5g3DgL0qhd2qSsNww2OtXmYOjfWq0zYbqx7YxWEp&#10;MXMZt3YFl3Rt83+16VUljljPP6Vpyv5Y9c1WJWRWqHJsN2UnaQgfKQRUkVzI6YbH0FPmZFRhu3Yr&#10;PkmCyfL94+hpcoadTUWZVGTj8KWO9TP+zissmeT5dpI7k8Yp6Wn2d1aRmYdwKqKtqTcteJdb/svw&#10;1qF7Cu5rS2kmHplVJH8q8A/Zn0k63fa14guSZX3/AGSF2ILZPzyH1ycrz7mvQv2jvGy+FPhTqCxv&#10;sl1ECzhUHBO773T0XdXN/s26J/Z3wpimDsWv7iWcj0I+T/2SvcwdqeHlV6y91enX/IE7K52jpsZN&#10;qjCnBFP0u185pJW6yMTk9qLaHzpwv3WX361d023YKFXHHB96XNoVzaWNjTECQDHO79KHj+03Pl/w&#10;9T7VJbW3kxbefwqSGPyUaRvvNwPYVzSu9SdStdRyXDAKuFHAzxgVZgtFVcKoY8ZzUkETSkdeea0Y&#10;bAIwxyeprHlbkHQqw2SqDnPzCgWixnpznrUPjPxfo/gHSDfazfQWFup2qzn5nPXCqOWPsK4V/wBr&#10;PwA93Gg1qZQ38T2UwAPqTtruo4WVr2NI03ueiSWylvl/GolXaWC5+vrWb4R+Iuh+OXk/snVtP1Ex&#10;qGdYJgzoD6r1H4j2rcI3jdgDb3qXRd9SJRl0KuPKTPv+dTws0jMyqxXb+VPWRIV3bQxpk87Ou1fl&#10;VscVpGKihRSREWEI4+b1qPfk/MwxnoKbNLg7dob39KjdxGgOKdwuPeUgH68c0x23fL+HFRltw+b7&#10;pqN5MLgD2pXvoBMxGeOeKkQArVMS+WM4p0l1IoVtvGO1TyhcmfC9Pzp2zywOx7mqaSs7YH41IpZ/&#10;m756VV0kTGKZciTcB6dzXzX/AMFBPHjWsOieH4ZWCybry4QY+fGFjz34+c46dD2r6TgkbPJ24FfA&#10;n7T/AI9PxA+NWt3SMzW9vN9kgyeiR/Lx7FtzfjXrZPT563N2NqMNbnDq+75iSCT+VSKN2fvVVgff&#10;zzUiSbV5OPavrDp0C6fZ/Fzjp3r6/wD2AfhgfDfgO78R3lv5d5rEgjtXbG4269SB1G58/XaK+avg&#10;d8Kbr4z/ABAtdNj3JbK6vcyg/cj3YwOPvHnH59jX6EaLplr4d0i1sLGNY7SxiWCJFGAqqMCvnc/x&#10;fLTVJPcwrzstCaeVQCPeotSdVRVz8w/U067k+ZfrVG8faS2R6V8ZZHHGWpWmm3jce1adsfs8e3IG&#10;KyYTvu1TbwxzWjJJuZV49qk1sPeXfJ+GKSBTdSmT+GPgcdTUM43lVX+I4rQ8hdOtVQf5NOO+oWIo&#10;oVVmZmLM3vwKJDk7efrio3us7v8AOaZd332O2muJCFhgjaWQ46KoyalR55csRQu3Yxfiz8VdN+B/&#10;giXVLzEtxIdttahwr3UnZRwfqTjgc89D81+Jv2kfHnxDwyX39g2smQIdPHlsAfWQ5bPuCBnPA4rn&#10;PGXibUPjn4rk8QaluSJSUs7XOVtYh0UD1PUnuT6YFSRTx28SjAUpX0+DwEIRvLc9mhhYWvIpXOia&#10;gl+mpf2hefb1fzRcec3nF/7xbOc+9fR37KH7R914/v7jw74mkhbWEzJZzhQn2tAPmVgON468DkZ9&#10;CT4PbytejBNN8JyNpHxZ8Oy2sjRTLqluAw9DIoP5iurEUabhqiq9FKN0feEXH3QAMelWoguz5mH4&#10;VCqFD2wvpSB8sfWvkqlRqWh5Em07MhvlJOaqui91q7JLuOCOaqyJh9o/OpVQjQpXVmku1icbj0FV&#10;pbOOMfxc9OauyBgV68nkVE8YL9+K0v1IZTayjYZ5z/Oovsscfy7cjHOa03h3gY/A+lNksg4B71ZW&#10;pmoVg4Vfap4X+Xt6YFSPYBRjp6U+2tVi6/NTcXYLMbI2U9254rzv9oH43Wfwk8J3CxzRNrV1EVtY&#10;erITx5h9hyeepGK9B1e4TTbSSZvl2g18IfGbxtN8QPiJql9NJ5sbTtHbkHgRKdq4/AA/UmvfyXKn&#10;Xkqk/hRpThrdnH6leSaneSXE7mSWVi7M3ViaqXKL97se1XZIWVePxFVplxjj9K+9jFRXKjsUmZ1x&#10;y5HX3qjc8nbke9ac67V3evPFUJ/mP09apmlzNuFwKzLzuvTmtS8QYwO9Zt0dq9fas5G0ZK5lTnDH&#10;jFQNJhuFqa7fa3T681WduenauOUTojI5j4ec+CtN/wCvKH/0Ba29L/1o9jWF8O/+RK03/ryi/wDQ&#10;Frf0z5nH1rkjK2hs73Oz8GctdYPOxuM+1ctcS5kb+Hnpiui8Gkf6V/e8tyPfipfg/wDC26+MHjn+&#10;zYJo7dY18+aRieIwyg7Rjlvm4zxTqVORXbM+XW7Pb/2I/g3a3+lN4l1C0jmmaZks/NAdVUY+cA/x&#10;bgQDmvq7RoApjJXAWuX+G3hO28GeHrPTLRWW2s4hFGDgnjuffr+NdvZ2/wA6EDtXw+OxLq1G2ebi&#10;JuctDVtV+THHatO1XcxX/ZNUrJVb2z3q5E7WxMgy2B+VeaviOUk09CBhflCmtK3O4bsVR0qHOWYd&#10;ea0Lcbo+OD7is5LUnUshd7mmXibYV/2j6U5W/h/hxROMyheduKzexV+42JVjA/vH9KuRIrLnvUNv&#10;EN/TrVlICEHUHsc0RTKGMCVHPBPGKBDtB3DB7VYihUHDen5UbOOPWtFTuZu5DFaERgj1ovSpVQv3&#10;qs3Uy21ssanLdT+NUFywP5Vd+XQvRbkJIRC2PumhDg7v1olbYO30qFZfnx3bvS9oLroWEflfc1Iv&#10;y/ezjP5VXR8L0p5fdHu/SnzDY4gxt/snpimFwwZaBL8+3t25pDF8ufT9aeomI6bUZlH5VXCH6j2q&#10;bftXHPtTSDj+lZy1FzPYkjcA9NuOPrXyT/wUs+KUiLpHheGRljkBvpsMPmHKpkdf73tx7V9YPLt2&#10;hVzu7elfDfxxM3xk/aLuZ44/tTLKmmWUAG4PhtoP453HsCxOeK9TI6MZ4m72Sub0rJ3Z2n/BN34U&#10;qial4uuFUtg2dupByv3WZh+g/OvrCSTLfjzWD8OfBdr8OPAmnaLZqq29jCEOP42PLH8Sf6dq1JGD&#10;Sr8/y/TpXNjMT7as5mE5cz1J2lyp47/nSxxLv+U9etVZpt+0g8jtUttL5pHXdWEWZSXQlWFs57Dg&#10;059y49O9TZ82JVGfXr1qO4ibFaFLYjcc89DyKcjbvv8AHpR5R+UYPHJFE0avuZuKxldMTJLAbro4&#10;yNo6+taysIyp9fSs+wUR2XqS3BFaMQ54/Kp5jWmrbk0YEsnoMUyeYKxz096b5yp+PpXx7+2R8XtX&#10;8R/E+68M2OoT22kaWqxSxQsUFzIyBn34PzYztweBg8cmtKVH2krI2Ubn1rB4lsdSn2W97aTyYzsj&#10;mVmx9Aas286ecobC+vvX5srayaZJHNBM8c8TAh422sh9iOc122lftOfEDwnYqkXiK4kjzlRcxR3D&#10;N7FnUtj8a7vqD3KdGzuz73yoGRzz06UszZ43cHGBVLS7oX9pBcRsrrJGrqyHcrgjIIPQ9anIw3+e&#10;a86corRESXYczY+tNkxGNxoI3HrTWCv34U81y8xlyji4bnIY0LKpTDDjFQsRjrx65phu9jbf1plE&#10;smEJZfTrUEvzqWPWgyFA20/nSKm5NzN97tVJg7leUG6faj4b0r4X/wCChXjltb+NEekq+YdHtUiY&#10;ZBHmNl2P5EL+FfVf7SPx2sfgL4K+3yKtzqVwfLtLbzArMx6t0Pyr9OuB3r85vEWvXXi7xDc6hfSt&#10;NcXchllkY7mZick19Vw9g5uXt5bdDajF/Ezovg14Ek+JHxD0fRY1kmW/uVWTYcERjlznthQTmv03&#10;8IeF7Xwh4VstOsY1jtrGJYY1A7KMV8P/APBPDR4bz413E8i7mtdOd04+6S6Ln8iR+NfdURYo67u+&#10;cetcPFGJk66pdEiaurJTEFuARnkZq5bDzpl7betV4D5oU57+lX9OhLyFq+TlsYxLYX5uOlQXaZz7&#10;dqtumR+HNUZT+PrWfKbbFfKo2ScCjcEPHI9qV1VQc/L7VBLJ5Y+971MpPZE6j5H/ANrn0qG6uvKX&#10;5m4zzz1rzr44ftGaP8GbZYZ1a91i4jMtvYI21mXJG9mwQq5BGTkkjgHBx4ncft8azeSKv9g6WvXP&#10;+kP2rqw+CqTV7G3s2z6knuvMbb/ePGKkfSfNi3dPrXyb/wAPAdVgnZW0DTFZemZ3/SvefgR8drP4&#10;z+DP7Tht5rWSGVrW4ic5CSqqsdrd1IYEflWksL7N++TKm0dZPp4U/dLHPU1Wuo2x8x7cVpSXXmMm&#10;OV71VmiE8hb7y+lXFRWxjKLG6VHudWbPymt+GbdH6beazrC18uMLjvnntVzz4YxtL/N6YpVJtkpM&#10;sF/MPt1o6LUa3kRGN4HHHNM+2xgH5vwrEOg4u0ft2p0j7wp9vWovtkc0WMbm96QSeY33fb6Vsgjc&#10;sGQ4+8ai875io7USKxwMjbTceW233rORRZKsF3fmBzXzR+158Srrx14zs/BOhGS4lMgjdE4DTEkE&#10;59FBIyenzmvU/wBof4323wY8BT3G5W1S7/cWUO4Bncg/Nj0XqfwHevDf2LvDV14l8Vax4ouWWaOH&#10;dZBycu0zbWYj0wpA/wCBe1e5lWD5IvG1FpHZd5dPu3KvaN2e3/Cv4c2fwu8IW+kWo3CP95NIes8p&#10;A3N+OBj2ArpEk3NtK7TjjPc0zaVlClmG7pn1qXGUweTnIJrGUpVJOct2cvNfUJUZyF/hbtUkdv5a&#10;f3fxpsQ3TL1PvirkjbYj+vNTsBDIGlGP4hwRUpVbaykkZtvlgncegxS29vufhuO9ch+0r4sj8EfA&#10;rxDd+dHDN9keGJnI5kkG1QB3OTnHt6VnFKUkmaximfCXxs+J1z8VPi7qWrNMskPntBZY4EVuhIj4&#10;yeo+Y84yx9a58astlPtkUSNLwTVGwtZLrUljhTc2M5XvVzUNAa5mw0iFl4PtX1WFpRpxtE9HD04r&#10;4h+qWca3BklbELDO3+9mucS4it9XzBb74mblM9P/ANda3iZsyxR5LeSmM11H7PvwF1r41eJvs2mw&#10;hYIjuuLuQEQ269eTjlj2UcnPpkjlzCqoQdzOpLl0R+gHwT8U2fjX4W6LqWl2rWenzWqrDAwwYQmU&#10;2/gVIz3rqmf5mrJ8BeDrP4ceEdP0XT/M+y6fCI0LnLPySzHHcsSePWtJn3SrtGc18nKF3c47jZV3&#10;D3x0qrd2vmRdM/UVc2ruy3HvT5JY1RlKtu6BgeMVUabiTzamBLA0a859vaqNwMRM3XA4Fb15AGP6&#10;cVmS2f2eRm25U/w+lVGRopdjOkUPEsh+Vj2zXzx+0p4guPHPjjT/AAnpqrNLHMrSbCeJmGAD2wqk&#10;kn/a9q9i+N/j1Phx4KutQ3AztiK3jP8AHIc4/AYJP0rzD9lP4cyX89x4z1ORprqYvHa+Zycn78pJ&#10;655Ufj7V6+BiqMJYufTSK7vv8itlc9I8H+BbX4eeGLfT7ONUEK5lbH+tc/eYn6/pgVpE4kQ9uhBq&#10;7c4kLL+eT1rMu1a3Ugfwn5c1wOUpvmlqzByuXPL85V2/e7Zp1mjy3Sqflbdgj0qOyk3LmRcr1x6V&#10;o28qwozhSx6e4qokpXLIsk3bmkbp0HY0iwh5Aw/h9aYRLPFxj2qO3imeXbxhcZNTKWo9Wa1qvyhh&#10;x7VpQHeW/hb61n20bFss2ccU3xH4ig8LaHd6jeSCGzsommlc/wAKqCSf0q6dPmdkWlfQ2BcDb1Hy&#10;jGMdajWcSQL69c18LfFX9sbxl4q8TzXGi6hcaFo6sRbQxKokZeBudsHJOM4HAyfrXrX7L/7Ycnje&#10;KHw74mb/AInczFLS8EeFvQATtYKMK4A68Agdj171gXFcxt7F7ntPilfLP3tzSMWPtWNAGmX2z1q3&#10;fTNO7Mx+8elLBF8m3HSuOVuYysuxJp8ZjNbEEXnW2G/Ws20Pzbvlq7b3TBGXjjpmpkzNx1Fmf7Nj&#10;5h6VPahR1b8Koxr9vu/9leavMylRx36Vm2UcB+1Zcxx/BfUs8szRfh+8WviDfiU9OuBxX09+2/8A&#10;EeOw0m20G3ZGZj59wAeUP8A9s5Y/lXy7A24jPX1r7/hTDyjRc5bMqmnuXIpN38X6VIJsL81QhdqD&#10;+nahpdrAe+BX1pp5E3nZPGeOlKOR8zVEj889frStIETPQ/SlJhE674UeArj4neM7bTYnZbfhriQf&#10;8s4x1/E9B7mvt/TNNg0HS7PT7VFit7OIRRqOwAArx79kj4YyeEfCP9pXsey51Qibay4ZFxhR+pP/&#10;AAL2r2VIdpSTdwe1fn3EuOVWaoReiM60rjnRgPvcdM1Ex8xh/s9ferToE68KT3pXhETyMuDxxivm&#10;oxaRivMz5na4kCqPlHT2qwn7te/pUf2fByPxOakYcKoOePWqJ9B0ztlWUY9TmjyvNIDdSeacseT8&#10;3NT28AWZed3f6U90HKxLltkg2r8qjGKIULpuz83TBNDndIW555p8LcgLjrWaSbsUtyysvlQt3OPy&#10;p0a5jz0715n8cf2kdH+C4W1kgfVNYmTetpE4URr2Mjc7Qe2ASfQDmvl7x3+034u+I1+Td6nJZ28Z&#10;Gy1sS0EIx7ZJbr/ET+FepTwTe50Rptn3rbNiRd2cNxVgwBm+UZI64r51/Yj+MF3rzSeHNYvJLmVV&#10;8/TmmYtIyjJkjLHk4GGAPIG72A+iZZvsrMq8sTzntSrUfZ6MTi0iB5fNyq/dXj61G5EaDofwqTKx&#10;v246jPSoWlWRW+XpXDUkuhlzMrSPxu96YX3D6cGpZGV2xgZqOPaj9vyrDlbJGM/GD0qORWx8vzVN&#10;LHvPTJ9fSq7PsbaM0nGwCMdzHjp6GvAf+CgnjD+zPhbY6Uv/ADErguwI+bCY7/8AAq96l+5j+Lti&#10;vkf9pLW/+Fp/tO6R4fWORrfT5kt5VYnDhSXc8ZxnJH4D8PQyulz10+2ptRjqe0/sf/CC1+G3wws7&#10;qS1ji1XUoxNcSYBds8gFvQdMA4r1qZiFDf3qq6dbC006GINxFGq8fSpg27/69PGVHUqubMpTvK46&#10;Ncp82f8ACnbd3FMhl8xhjtUvLN2rlJI2Yg9ODUjD977AfnSTQEDPenxxnzf/AK1UnoF0SCMdWoSB&#10;TIKcse1/mUYPFCIyuzDoB1xSW40uwmSrsf4WP51BPfbD15b36UkkDSgqrbielfPX7Rf7XNr4Kubj&#10;RfDarfX1uXiu7zHy2jg7SqZ4Zxzz90H15AfsJ1HaJtTpSk7I9e8X/EfSfAMK3GsapZ2EDNtV55Au&#10;4nsB1PQ1peBfG2m+P9MF7pGqWeoWe4qZIJA+GH8PHQ/Xsa/O7XfEeoa34g/tS/NzeTXBEhe6cMxG&#10;ePw9hxXrn7FHxLbS/jgbD7ZHb2etwNC0SYWN515jGOxxvAxzzjvXZTwCjHmvqdVTCumtT7Kmt2dF&#10;2lovfPJqKKKSBvvBvxq6wyozTFIfpXPKXKrI4ZR11EVXH3h61KiMq8+n1pHViOmeOtKpP97C1zSm&#10;JqwhOfl6elIAzHjpSsrDIHPvQrYUDP3j61DlcNB53eWOn+NIvyM35Ypnm8c1HNc4zjPPJxUiLGNq&#10;jb1zipUVZCoqlbeZPJuPyr1qcR7DxL8p7bazmVHc5j4+eLj4D+E2r6gjstx5Rht2XqsjcBvwzu/C&#10;vFf2NvBK21hc61MhM98SkRYfcjUkHH1bP/fIq3+2/wCLLnVNT0HwrYyCaS4bz2iUcs7EJGD79cfW&#10;vT/hh4Uj8LaBbWcOfJtIlhUkcttAGT7mvbo3pZfbrN3+S/4JrLSNjpox5Q204gt+dPmjzF+NJErZ&#10;G5vvHPA6151u5zcyBoto6r+FQxoFOOhqwVYpn36VGkQmcDpzUvfQfL1GvJ5Ee1cjnJJ9Kp3Ll2wM&#10;e/vV28YvJsj59SegpbLR5HPmMvyrz9aws5MpHkf7U3xquPgz4DQacQuuao/k2ZKBlhxgu5B44HA9&#10;2HvXxtPHdeKNSe71S4nvLqc73llYszH3Jr3v/goVbNH8RtA3NKYRp7FQc7QxkO7HbOAufoPavDYp&#10;pGjXy8fKQoLHHWvcweFUVdndRp32O7+GP7QHi74VRfZbHUUm09WLC2u081AScnb0YZ9jjk+te6fs&#10;9/tZ6l8TfiIuh61Z6baC6gdraS3LqWkXnZhmOcruPb7vfNfKN1pl9arLcXE1v5cLiNV81WLH1GOo&#10;96639n6/Wb4z+E5hMFb+0ol+VsZBbB/OumpBOLSN8RRUEfoABuBK/wAI5qNoi5J79KmjTjdu9+tE&#10;jxgZ2n6V4c4vqeW7lMrjp1PrUckTKvP069amZ/M6Dv69KjY4PP51hYkhZcLycD0qG4yfnXHA5FTS&#10;OyE+lVpJdkmf4j0ApoCIHzW542jJq1bjLKuO/SoyFLBmj+vvTo4Y/PEu5lI5xu4ovroNRPl/9vvW&#10;mi8b6XY/8s0tzO3I5LcfptP518+yXnGc4AHFeiftneO7XxX8brz7LJ5kOmwpZFwchnUsWx9CxH4V&#10;5DLqXmKQue+K/WMC2sPC+9jrjTW7NC5vlz1wapy3nmSE54xyM1QmuSfm7etM+2bUPXkdCa6nI05b&#10;6IsXd6Y8kndVcXjSlefwFdr+zj8OF+LPxMhtbqFptPs42uLgc4YDhR+LEcd8V9ST/sseFfENs1qd&#10;HsrYTZAkggSOSM+oKgH8O/evJxeaUaD5ZvUzlNQep8+fsyfs1XXxt1h7y+8y18OWLYuZxw0zdo09&#10;T0yewPuK+qvh7+zb4O+Fmt/2po9jJ9qUbI3nmaTys5yVz3PrXXaN4VsfAHgrT9B0uPyrOwQIq93P&#10;dm9ySSamnO22/pXymMzatXk0naJyzrNvQr3Ny0kpGPl71XmVpCcenFJEXubnHzYz19aujTituzfx&#10;euK87l0uTqFhp6wQBm5c9KtRWqxqeevX3os0WVOKsCLCAenrU+obaEaIQRkfSppRsgj/ALzHg+lA&#10;i3OAOabe/vZVXpt4HvWctEJDkUvJtByO+KhmYsW+Ube2KsWiFfQ8c1DMxRg278MVgMY8Oy15IPtU&#10;VvbBnz6dBipGDSW/fczdfSrMCx21vvdiT0FXbUFqVR+4OH288j2qs6NfYYkrF1P+17VJNH9puDJJ&#10;ujiXhVzgyU9nLbVIxtGMDoK6IytuGw8fu19lGBjtTlk3EY9Kb5O7b8xIHp3p6ov+RSlLsFxkz4O1&#10;epHJ9K+Lv2/PiXHr/ja18PwSB4dLBnmCn/lowwuffbz/AMCr648f+LovC2hSySNEpfjc38C9Sa+A&#10;rzwxdftA/tAXdnosguG1bUJPJmkJVfL3HDMcZA247Zr0Mtprm9rLZG9Cmv4jO4/Yh/Z5b4w+MZtZ&#10;1LdFomiEFuMG4mPKov0+8T7D1r7kltlQDaOFXgDsBWP8Kvhza/CnwBpfh+yWPZYxBZJFXaZ5Dyzn&#10;6k9+2PSt25tWRPm+8PSvOx2Kdeo5dOhlWqc0rlGeNVUkd+ual0oMkDZ6ZquxLx/7pq9a24FvH37k&#10;Vx3MeZdia3k+bbt6evepB8x+X8aYg3jHTjFTBCw4x+FTfXQrVik9qbAoeTd/dPAPepJISI1IP3et&#10;JGMDpyOTVbIZZVfMJ9W605bfYOv4UkH3cj5jUmxi+79KlSuX01Ejj3Ahvxz3pwUKuRwR3pV5THSm&#10;aiTb2v8AtP0z6d62jtcOVMhnvPtk+4fw8D3o2eayj+tFpEAqrj5m9KuW9riTgdOOlZ6t6EkcduWc&#10;L8pFSNbGTPQheakJWD5y2MdqcZRb/M3ylhwPatoxsgSuVxCu7c3yqOp9adLPGUCr93qKjZmmyWP3&#10;QW5ridF+JFxZ641rqlq0as5VJQp2kds1p7GpOLcTaMbrQ7fzdoOBn+lRM3mvhR25PSpWi3KpB6jI&#10;96THlN22jrXFJSM3daEIZo0Odu6oZIpJFyOO1WpG3BumV4qOUfL79M0+Rhp1M+4tJLk4Uj+WKry6&#10;LLt2+aoGOK1EDK/NJMv+ORRyonToY1xon2ceZuaTjkdhTYpg3O1RjjAFaLtlccnNQTWSSHP3W9RR&#10;tsBTnk3/ADLweAaYCQ/qG61O1gQ2N2V9ar6xcW/hrRru/upgtvZRNLIT2UDJpxi5OweR8+/te602&#10;rePNI0e3+ZbeASmNef3jkgD64Uce/vXr3grwqvg7wVYabHgtbQgOQOrnlj/30TXkPwA0W4+LXxR1&#10;LxVqv777K4eMEjiQ/cGOOFUccdhXvc0LeUV+7nqfWvdxUVDkofyK3zerKklojIWM2bNJjc2Ca3PD&#10;ljmFWI7A1Ug05pXZfb0rbsofLjUK3QYOK5amisTLTYdNAVb16fjUk0AO1Mfd4z61YiTzXUfxE1G8&#10;bSzt6Z7Vmo9QJIk2D/0H2qaGQBl9+pqKFii/Mw+YEYqzBCCiv/D9K0p0dSoxu9D4b/ah+Kcnjn4o&#10;3lwGMlvaztY2KYIHloxBbHqxy3bqB2rzW5XULK3+1XkbQq0wjjV+C554A9sfhXSfG/wfqXhb4t65&#10;axxb7ixvZfK8z5cqz7kfHP3lKt9DWONLvtSZbjVbj7RNEmFUH5E+gr1ox0PepezjT1Pdf2DdGuJP&#10;HGqax9lYWMVg1q83Yyu8bBR77UJOOnHqM/UrTGZduNobqK4P9nLwBH8PvhBpNr5Pl3N3GL26B+8Z&#10;ZADg+4Xav/Aa7mRtjr8tcOKq+9ZHj16mumwxoVB29Mc02VWA+U53cZoZi68//rpyHCdge1cqm2c6&#10;2Krx7SRz64qJwQOO3GKsSvlxu/PPWoJA26tEBDyUHPOMDijZgMWHHaptihs85xgVGZFXcMcd6AGu&#10;Ay/Lz7UeX8vX5u49KaGHpt29aaJcyfd69apbCuhUUq3ruNTpH5a8/U1GsjCRWULheRU0a7huZs1M&#10;nYWxl+M/EUfhPwfqWpTfLHZ2skzkDJCqpJOK/N3UL19TvZrhj+8nkaR/Zicmvr79vL4rR+GPh2vh&#10;23lX7drTASKG+ZIFOWyP9psD359DXxyjgR9MnNfU5LRcaPO1udtGPu6kkHygnGNvPFSsx2HPXtjt&#10;UcfKf55pzp5ny4/L1r2b23NJeR9a/sDeB30PwVfa5Ou1r6TMHrtxtX/2c/8AAge9fQcm0fKH681x&#10;vwX0W30P4SeHLW3VUi+wxynGPn3KCD79ufrXSmfYu3cMngV+f5tiPbYhvscFaTb1JJrnGF568VUv&#10;TtbdjpSszqMrzzwarSTnzPvA7f1ryzOOpPpi7pWYDovUHpmrKnyh/eY989OarWp/cZ/ikqwhbcsa&#10;jljj60vU030JdNja8lMnOI+nualuxvP75vujketPuJU0mFYUO5gMn3JpLDQZtcdpG/dQ9STS1exX&#10;Kloim267mEcClue1aOpaD5vhXUbPcv2u+tZIU3HgFkIGT+NSy39vogMNuAzkfMw60abAZpPMdu1b&#10;UZ8krrc0jKMXofCWoW+oeAtTutH1OF7O7spDHJG3f0IPcHqD3BBqAzrJubzGy3bNffut+EdN8V2X&#10;kalYWWoQYzsuYVlH/jwNeSeMf2HfCesXyyabcahoq8loo385DnpjfkjGD3PWvdpZhp7x2Rxmmp8x&#10;r4mjs4dg/wBYBXYfs1eA7n4r/FiymVZFsdHmS9uph/DtO5FHuzKB9MntXs2lfsJeD7JoJLu+169k&#10;jO+RTNHHHL7YVNwH0bPvXrng7wjpPgbRY9P0exg0+zQ/ciH3j6sTyx9ySayrY7mXKjGriubQ0Rcb&#10;sqT35FOFx5Zxw3PFR3IUbiveq7oyqu319eleLODOOUrsu+crqd3r0qCY5BI6Ht3quGMJ2sfwqO4u&#10;2QDcG281MaYhZFLfhUed5A6Ui3sYX5m+bsKg+3L5n3e/pW2hD5uxa37fl7dD7UyWUrmqg1Ancw/K&#10;iG4+0PirVgsWvmmdccLVpFC9apS2jxplWP51FqvidPDWh3V5dttt7GF5355IUE8e/Fa002+VGiTe&#10;h5H+2J8Wv+EO0A6LayD+0NTiK4DYaGM5Bf8AHoPck9q+S0TjOMH29a6T4oePrr4meNb7V7xtz3T/&#10;ACIv3YlHCqPYDj/69c7tZQ30r9Ny7DqlQjHyOmKsivIuOvv+NVJU4yDV10G3d+pqpMSp+X8q7mtD&#10;WO5QuRw3G4d6z7obt3b29K0bkYHGMMecVQuVzn86jWxtFdjNvB5e4DpWXeDb/wDXrUvDsDfTNZt4&#10;vBY/hWcuxpGNjIu1BPPOTVdFG47u3oatznc7DH1qGNNhOee9csmdETi/h63/ABRul/8AXlD/AOgC&#10;uh04bQD74rmvAbgeDNKOeTZQj/xxa6PTywVTjvXDc6JXOv8AA0D38lzFGN0kqlEGccnAHP1Ir6U/&#10;Zd/Zxk+GrtqmoybtXmyvlxP+7hQ/w5/izgH2xXkX7Inw9/4TbxjNPcRhtO03DyjJHmOc7F49xk+w&#10;x3r7L0a1AHTGTgY7V4ubYppezizhxFSy5TX0uJUj6Bu1dFpyeci/dVgeM1j6VY+bKMdPWulsbT93&#10;93b7ivl5tXPPk7Fixi3Enj1xVrZ/ocre1RwQBVIUHAPerUce60k/h54xWd0QyTTV+UcAVfiPG78c&#10;1UsdrbqvRw/Lt4zWMpahFodCvnHv1xRJlrxlwRtAqa2Xaw/Oq2r6nHpmn31/IyiG1ieZySAAqKWP&#10;J4HA71UKbqyUULlbZpWcUc0m1mWPHJz2p2ueJNL0uLzLi6tbO3iGBJNKsYI9ck46n9a+IvGX7Tnj&#10;fx7bzRxXy6LbSnYYrJNjAc9ZDl+/OCB7CuCfTpbu7ja6muJ5GfLtK5cknqcn1r3KeTe7Zs6PZ2Pu&#10;7wT8cPD/AMS9d1PT9HuvtVxpEvlz8fK69N6N0Zc5GR/hnsGkSKP0NfDXwv8AiRa/B34taJdW6yLD&#10;cSiyvEj5MsUh29OM4JDD3UV9rTT+byv3RXJjMNDD+7F3JqU+UkuJEeTO77tQnj/damE4QdM9qVCF&#10;Q/xGvMcbme+5XuWyaIF3ZfpnpmnTKjj39aeHCrt/iUUcoLQYXIB4pzN+7XGfoaJ/lA/i4pquQnFX&#10;yolgobd6jjin7tob2piy/KAe/Whlx/PmntsAA4BbqfejzFRO/tTXdgD8vU5Bpsp8uAmsZXeiDbU5&#10;H42ePl8A/DvUb/zBHNInkQcfekYED+p/DvXiP7G3w5bxB4tvPFFwq+Rp5eKHK8tOyjJH+6hx/wAC&#10;Fc/+1p8aY/GXjhdBs7iOTTdFzJOykFWlHXn/AGc4/A17Z+ypYNp3wI0OTZ5LXsbXbhurGRiwPv8A&#10;Lt/AV7XsZYTASqP4qmnyNOVxjc9D85mYr6ZxUW7fGenBp3yjlgOOSajlCg/736+9eLCN9jn5WORu&#10;eMdeeamjXDblGeeR3qtGhVmx07ewqxbbkcH8eO9ax0DlZbgmbew/iHBzU/ntu6cVUWXbdv64zVoP&#10;mPfT0C7HQOzScdqjdWkbaBz6U6I7pA1WLGPzbpdw+6cnip0BRuTCFYo1VVHHH1qWFGz7fyqRRv5b&#10;+E8YqR1UIo+7/Wpdi9L2K037s7q+A/jFPJ/wtzxhOzbnXVbpQSegErAfkAB+FfoDcx/vtuB2r8+v&#10;jXqdlF8TvFTQyxzfaNXumDI4ZShlYggivSwNNRu5HbhYpO7OLt4plm85Z438wHK/3iO31qTU5mLL&#10;5g+bHSqtlBb2k/meYzcHYvrXSeAPhZr3xl8RLa6PZzTfMFluGUiC3Hq7dBgc46nsDXbUa5DoxE4v&#10;4T7c/Zk1OS++BPhlpW3stgiA4H3Vyqj8AoH+TXeA4jJ96wPhX4Fj+HfgfTdGhdpo9OgWEO/3nPc+&#10;3OfwNbc0vlXG2vmq0bPQ84cWPJpvmBf8KjlufNPT24poj+b52/DvWXKISaVmB2VGY1ROev8AKnvK&#10;E+Ucd+lVp7zY2OPrWsSZErRyf3gfb1p3nGMNkDCnAxVNbslvXnIqj4r8SW/h/wAKaheXUgggtbd5&#10;HkY4CAKTmtKUbzUV1FHV2R8K/twePR40+OmpRwzNJb6aq2cfOVBUfNj/AIFmvIrVCT34qfUbp9Qv&#10;5pJGaSSRyzMTkkmprVRjGV61+oYOiqVKMEejFWVj6A/4J3P5XxV1PsG0xh/5Ejr7WtZSZ1J6Yr4f&#10;/YJmktfjNNHH9yTT5N/4Mh/nX2tbSHzY2zndx1r8/wCJo2xr9Dlqbm9aDA/3Qa0tLQ+TwKzbRvMi&#10;Yk4+WtSwcxwfNXzUnZXJiiSaTylz6daq3IVR1UL34qaQmabnlVGfrTbfTJtRkyqsqt3PasOacnaB&#10;qolJisjZ9KmXTFuE3Suqx43HNaq6PHYYDLvb+8elcX8aPE9r4T+HGt31zI0cNrZyuzAEhfkPYda9&#10;DC4dKSdX7hxhr7x8A/Gzxovj74ia3rCySNJdXD+UrHOyIHCL+CgVw+r29jOf9FnvFvMoSGOFGANw&#10;/E5/Sqmna7tKeaTvGDk9607nXoLsRxQxhpmIUYGSSewr6q8OWyPUpV4RVrGL4kuGcxr825T1XrX2&#10;d+xF4H1Dwf8ABeN9STy21i6a/hUn5hGyRqpYds7CR7EVxv7MP7GsesQQ+J/F1tIIWIls9PcY8zoQ&#10;8o/unsvfvxwfqG0tBcyqdu1F6ADt2rx8wknZHFWlFyuixbw77ZeP/r1LDb4z6r1q6Ih9nVcfpSJH&#10;tLD1FeQ2+hwkXksF/wB7pT5IFkXcce/NSMm5fmbpTApSM7Ru9qV2LQiWx+ceg7E0jQ7ZPmX2p4ul&#10;ICsrK1SXBEfzE9u1VexPkQtH5Uasn8qsWkpkiO4fMOMVTuJ22/J196kt52kX5jtZeMetU5X2BaF5&#10;l+Vd3y8VHqNxHZWElxMypFChd2J4AAySahvdQh020aa5mjhhQZZ2YKBXyf8Ath/twWs2iah4T8Ky&#10;LdC4RoLvUEYGMqfvKn97IyCenp613ZfgauJqqMVp1ZpGNzxf46fHGT4tfGO+1K5ui2nWfmRacrfK&#10;qICdvA7kH6mvqj9h7wh/wjnwKsbr9202tO987KT/ABHAGD9O1fn+Waf33Gvvn9hrxZa6/wDAXS7C&#10;NmN5o++KdfTc7spH4cfhX2mcUfZ4WNOGyZtXj7p7I8GF3cMwp5iDJ5gPFFrcA/K33uxpzDy3+XhW&#10;6+3vXy8dDzh1sm4e+fSrLRkL/MetLY25CbuvIwasSQ7iPX271nJaDsyOyQeVI33dvH1ryn9s3wBq&#10;vxC+CclvpUNxdTWN3HdSwxAl541DqQAOWwWDY5+7Xr4tlig+ZgMnJpGl3DC4C/zrmu4u51RskfBv&#10;w5/Ye8eeL9M+3GOx0CGTBjS/dllkU99qqSvb72DzV3X/ANgDx5oEDXFrcaZrDL8xjtpysmScYAcK&#10;Djr1r7fnhyG+bax/Sqb6YXbLTP8Aga7VmlVKyD2zPhPS/wBij4ha5r9vaz6PJYw3DhXuZ5k8uEd2&#10;IVifwHJNfaXwi+EmnfB3wLa6LpkYWOBd0suMNcSEANI3ucdOgGAOAK2BpsocbZ268c9KkW2kiO0T&#10;vg+prlqYidX4zN1GyyY+cc0+KFUbnp0zVVhKh/1hNNcsD80jc9KzvboTdE11J+94474qvLdqWPYn&#10;2pcc9T8uB1qKZS393b34qXK5XKgU7265Pao54/MUZ+hpjgRH7xHvmlnuo4bfzJSqqo3EsflA96lL&#10;sK/Y+Z/2wdbOu/EbR/Dkcw8qNk8xQ3AkkYAZ7ZCkf99GvatD0+HRtDt7G1Uxw28YjQYxtAAx/Kvl&#10;rxh4lHxN/abs5LNZr6C61iMr5S8tDEw+fj+EBVOfSvrGaL5ePvYx717mOoulRpUXvZt+rNKmyRUn&#10;VSd33uMEf1p+I5U8uQbhJyPVajVmi47EVHcnY0Ui/K3IxXmRTiYc1hr2rWVySGyj9PatbT8C2+fO&#10;TzkCoYo1vIPn4bpj1qZrMrZbo8vtPAPUD3q+Ydhtw5dsRsxq5Z2rPbL/AHickVRsrOTdukmCjsPW&#10;tiymVxtTtxzUqzeoua5PFaskfpjFeSftz+I7jw18E0t4cj+2rtbSRlGcIA0hH47APpmvZoP3yfMM&#10;e+OBXi37fdi0vwm0qSNPkg1RfMbI4zFIBXpYOn792dNDSVz4uuNJXVLUbr6OFYmCPGQd2w5+Yduo&#10;rrv2U/D82ofGvQkt5POWzlluXlcEZjVWGQPckD8a5e9isblcTM0flk52nj8a+l/2TvhA3gXQrjWt&#10;Qt2h1PVxtijcYNtbA5VfYuRuPPQJ6GujGSUY6M9GtWgqVluezIy7vm/i/SpPN8tvl3bT39aqfbFY&#10;blwP6Uv2kFcA9fSvFjF3PJNK3ljOG+baOvpUtsrXsrquVVR1/pWfbWbMV3Z+bg/5/Cty2jW3T+7j&#10;piqcbIlyHRw/ZBtj9OlNu5lsLCS4mfbHCjO59AMk1IOTu/i6Vz/xfnWL4YeId0yw7rCXDkgAHYRj&#10;n16fjRTgpTUQR8T/ABj8Xt45+IGo3zcrcTtIqlvur0UfgMCuZiXA+npTZXaa9kJ+9kk1PEmV69vz&#10;r9ewdNUqMYLsbpaD0TI6t1poT5/oSRmpAOBj0xj0oAy39fSumWwKOoLGyDrjn867D4EfDt/iR8TN&#10;PsiqyWlu32q6DdDEhGR+JIH41yQ7/Tr619H/ALE/hGTTtA1LWZoNhvphFCzDBeNByR/s7mIyOpB9&#10;K8jNsYsPh3K+vQcrLY94t7ZUhVVGFUYAq0FYKp+XHoTzUNuRjjk9w3ahpMSAN+QNflvO5ay3OK7u&#10;TrIZIxnt14p6RrIzH5vlUnAqON933fvZ9OtSx5WY8feGa0iuo79yBwyx/wBfWnQfvTu28Dj8akn+&#10;QNn0zVOCQs7qPu9eKrTqTGxcjG78/WrdtGBayS42vnbVSD/VDcef51eh+Wybd/E9MqNr3IQPM92w&#10;fxpMmytJZQvzRqXwT1wM09Tztx+OKtWkKSD5huVhhge4PFXRgnJXNKcddWfnJ4x8T3ni3xJeardy&#10;NNe3zmWQtknJPAHsOAB6AVyFyNesNZaSaHy4FOWBjPyg969C+KPhVvCPxF1rRmt2i+xXMkcYbhjG&#10;GOw591wc981ymr3t5d6f5LSNJ5fCB23Yx/8Aqr35xsvdPYpKPKdH8OfiZceC9astWsZfs91YSCWN&#10;j/F6r9GGQfY195fDf4mWfxK8FWOu2itHFfpkxswJjcEqykj0INfnP4A8C6t8QfEVno9lAz3moSbU&#10;G07Y17sSOigck9sV+gHwa+GEHwk+HenaDFPJeGzDNJK3HmOzFmIHYZPA9K83FVb6Pc4MRJJ6HZPe&#10;BloQqYz9e9QwoGGCu0eppyyYO38veuCWpyOSYRxh2wV5PSqutbrSzZlIVh0qc3rbguNvv60kjRyK&#10;VkXzAwPBOMe9FOzepVPl6mfpN9JNC28KrevrT5rlbhyJNrfpikkt1h/hxu4DetQvbqh3Yk55Az1r&#10;OrG70FUkm9CO/wBUj02ymnmZY4beNndyeFUAkk18k/s/asvxQ/bEvNUaNWWQz3KBgMoAVx+IHH4m&#10;vXP2x/FuqeGvhFcSafL5JklWK4YJljG2RwccfMV5rxX9geRpPjwzM25pLCY5PfO2vcyvDuGHnX7m&#10;9OLUHI+1Q+0fj0AqKTJY/nxT8YHzYXv9aTeGTd6V5LOW5LbDZGf5jtUuNzDFVYnZWKgc9atRfOOv&#10;tUsBybice9TrFmVhnB9RTIDumRccZ7U/ztkrH3oSAnSHC/4037Mx+X+8e1S2wkuH2xqDxySOBV2A&#10;x2sI+6zfxE1UYq5ooopy2EcEDbuWkUgAdRxX56fHD4P6x8K/FFxp+rLvt7hjJDcRL+7uEzwwPr0y&#10;Ox/An9B9S1BWdhHu+ua4X4rfCq1+MHhSfS7qTy25ktpf4reUAhW9x2I7g/Su6jWjDQ3p1uR6HwVp&#10;WlWP2uGadvOWI5EWcbvrXR/Cr4c33jT4yaS2h2PFpexXUxjOxYI1cEszf5JNe6eE/wBgRoZide1z&#10;9znKx6cm0v8AV3HA9gD9RXvXgz4f6P8ADvw+um6NZx2NqpLFVyWdvVmPLH3JNXWxkVHlia18Q5qx&#10;ahupEcqV+X1zU32iNOWDfN6DrQ0Snd/KiP5l52gr04rx5VeZ6HBqwgvopE6sp+lTNIFC/KWqELsA&#10;yA3NTIcp0/CsuZjQB9z9yO+DTjAsgDfd5oC7G6UuMJu5qeYkVbVdp+9UOEh+6rLt61Io4+XoODzT&#10;jbBxn24pgQuNw6965f4kfFDS/hhpP2jUrkRs4byYgCXmIGcDH4DJ4GRXQ61qdr4Y0qa+vrhLe1t1&#10;3vJIdoHp+JPAHfNfGHx++MU3xa8TPO0Pk2VuPLtoi3Ma5zk+pJ5P5dq9PK8tli6tn8PVmtKm5M6X&#10;4T3l58fv2i49Xu9qRWYa5Mef9VGmAiDjszKc8Z5NfUltH9lwuMDFeK/sQeGY7b4fXus7FM19ctEj&#10;46Rrxwfds/kPSva2PmPw3ze9dWbJLEckdFFWS9B1Erk4+ZPp+tNY4UdeDSw7hHg9VpyIBG7N2H5V&#10;5e5k9BqZZc45zkDFTafECxZv4RnHrSrjy+PSp4o/9DLHhmOBiolYXLciit8+nPP0q2i/umHPNEEf&#10;HuanO23j+bBbqB6U42SKjHueSftbfBCT4u/DXzLFGk1jRma5s0Bx52R88f1YAY9wO2a+EkmkM8kc&#10;3yMrEOjdQR1Ffp3e3bPx97f+lfLvx3/YSvvGnxFOreG9QsbC11Sfzb6C4DDyicbnjKg5ycnacc9D&#10;g8elh8R7tmdlOs46I+WzZT3EzRrum8wkIiDc2fpX0p+xz+yhq3h7xDa+J/FFuLP7LuezspR+9Dng&#10;SMP4QASQOueeMDPr3wc/ZZ8L/BeUT2MMt9qfOb+7YPMuRjC4GFHXoM4PWvSI1aNxt+bvUVcXdWRN&#10;bFOWhNBFz6D370tyvy7t3B7UySQ+VUbSZ3HjGMV58pX0OXm7iMVUjFRTrk/1FObkf54qOQEf7RPF&#10;R7N2JGtyMfypqwZP+6e9SouD835VFK3zfNwOxFTKLSHyp7jUUhvb0NeM/tnfGf8A4Vz4AGm2Fx5W&#10;rat8p8tsPDEOreoycAfQ17MF/h3Zr4K/bE8Zf8JV8cdZRf8AU6bJ9iRfQx/K3/jwJr1Mkwar4hc2&#10;y1NaMbyseYXd41xKzEsWYknJ9ajeXgsvrUckynpz6iq7ynn5seo9K/Sb2R6EUOnnwBuNV7Sxutcu&#10;vLt4ZJmyBhRuroPhP8Mb/wCMnji30myBWOQ7ppsZEMQ+8x/p6kgV9sfDj4L+H/hRo8MOl2a/aE+V&#10;rqVQ08vTOTjj6DArxsxzRUFyx1ZhUny7HEfsh/BPVPhNp1/cao1vHNqiRMIlYs8W3dw3GP4h0Jr3&#10;XQLnbNy3zZwKxwWW5Aq9pKY1Fv4lBr4zEVpVqjqS6nFKLlqzoNSj3bW9D61DeLuiC/jVq7i81flX&#10;5fWq1w6+TtLfNikoIyUbbFbRo1eQ/wB5TjpV663KrY6CodLRYIV2g4POfXNSXLNIpUD9a0vZWLj5&#10;kmnr5cfJ5NWJZFiBwrNxmoLSM7B0+lWUT58nt39KwlcPQWzj8wls/dBNMGnk/N/ePerTxiG3Zhx0&#10;49ajW53R46ZqLNl+zurgwWG33dOwFUydxGfm5qSWTzQ3zfKp/OpNPtlmj3N06+lL2bb0Fy9xqQt5&#10;CsRtXrzUM00ckwfjyojwCfvml1G9+0INp8u3jJHu5rMlfzWwGXbj16Vo7LQNkWbuRrvLbhweMnpT&#10;IAd3f2ye9Rxq0wX5lKqe3erUdl5h3M3K9ABjFZWfUgmVise2ob278lAo9M8VI8flDczfQVi+NNch&#10;0Lw7dXDSLH5cZJY9vrRy62Ek27I+aP22fi9NBaHR4ZCs2o5Q7X/1UQ+8fq3T0xmu3/4J6/Ck+Cfh&#10;5d+Ibu2khv8AXiEgZxt/0YAMCPZm799v0r5I8TeJtQ+J3jh7q4kM899ceXCp6Ipb5VHtzX6W+HNF&#10;Hh7w/YWHGLG2itgF6fIoXj8q9bGXo0I0+51VrqCijStpcybjx6Ul2wkXA+mM9afCVBH8W0dKjuEA&#10;G5fl9jXhtWOTVGe43P5a960FgMIx1wMVR3ZuF65HT3q+ZAJfu/hWJYttBtkz12irEY8p/T2psUm/&#10;P8qljXcu79KqMRFm1C+Z/eXGcVXUfNIfVu9TW2Ut5JMfdFQ28BYfN+frRK+yL5WyRZQvy8NnmpNk&#10;khBX5Vp6W6p27dqeG3AY61Eea5OoW0eT6nNVdUla9vVj/hTjipZdbsdLlH2q8t7c7SwWaUJux1xk&#10;1Q0jV7XXL1/s11a3G3lhHKrbQfoa6Wny2NOV2NS0tgqKuNuODmrgPlqoXqD2pEtWUqvRvSmTKzBu&#10;ce9Vy8iDlstSvNIqM2PmYjqO1QSRMgaRmZgozU4j20rbnHH8q54zd7k8xIqrsCqcr7965jxppra8&#10;F063XdLIVZ3/AOeS5reaSSRGC/e9ajsbEWm49ZHOWb1raFRxfNcIySdy/dTIY40WNUWJAgC98Dr9&#10;arbPM9qc/Bx3oLNj7tY8zbuxy11IpI9jcfyqIr5Z+Y89ODU0pZhnH0qCdN6E/iKrm0J1FIAXd29+&#10;1QSSK8eeAPrTFlYx/Mv4VWkUu2NxXPbHSjmQrscjg/wn60hbaflp4tTFn5s54z1qDycS9TmlIJdm&#10;Sw5klOa8O/a4+Jnnx2/g3S/317fSIbpU5IBIKR/UkqT7Y9a9H+JnxZ0f4W+Hru4uL23k1CJdsdms&#10;qmZnYfLlc5A75I6V8feAPi/HP+0Rp95q83n+dcN507/NiV1ZVH4Erz2/CvfyfCSlfEW0jt5vp9xp&#10;Rp3dz6u+D/gJPh54Os9PAja5C77h0X/WuepP06D2Fdt9m81edtZfhueO+hV1br3raz5ErD5ea563&#10;M5Pm3Jd7jrWzU7htx8v51Na2qxoD3ziktJdwfcNrBSM0lufMbaM9fzrOUdCfQsW0e27Gfu4PHvUI&#10;O98R/e9u1aMVhtj3OwXiq0m2MYjKquO3eim0VyPqQrH5ZGfmb+VXI7gooX734VTmSTf/AAsueMCm&#10;xzNnpjPbPStYy5XdBGTR53+0B+ztbfFWBL/S1sNP8QeYpkupQwW5jC7dr7c8j5cHBPy46Vyfwt/Y&#10;qOia1DqHiTULW+WzlE0NpaBvKlI5HmMwBwD/AAgc45OOK9zErfLu/I1PJPuG3uoq/bSasV7SVrFW&#10;5Kr0+v0qI3B27fw+lFy3mP8ATjGagk4GPauS13qTIcz7l4+7jpmgXGIunaot2/5e3T60E+n0p2sL&#10;mYjPlQenNEY82mySc9vakE2z39sUo3Etwmj8sbsnrTN2719foaLiZWKr/F1pq3KxfSr1AcoUx+rd&#10;c+lNSLaRz8xPJNJHeKW6/N0qVGAce3XNVzE8ut2OVMLzwTzxXO/E/wCIdj8LvB15q17IqrChMaE4&#10;Mr4+VB7k10U9ylnay3EjBI41LMzHhQK+Gf2mfjfN8XvGMqxTMui2MjR2kYb5X7GQ+59+g/GvVyvL&#10;niZ8z+FG1OnzO7OB+JPj/UPiP4qutW1Kbzbm5bpjCxr2VR2ArBt2ZZOnFSXS4LYX7tVYnOeevUV9&#10;lGmorlijuSSRoQ/Mx7e1O3cd+tV4pt/PQ9KunTpYdOF00bLBJIYkb1YAEgfmKiSvoSfe/wCz7cm5&#10;+DHhl3+Y/YI1yT0C5UAfQAV1l2ojbdtwTgfSvM/2UPEUHiP4HaKsTfvLFWtpUzkqysf5jB/GvSp1&#10;kjH3c8cHrX5zjabjWkpdzzZaMjifzJNq1WnRoJ2jI+Zjj86m02YWmpIz/KvQ5p4I1G/aRedrZXFc&#10;UY62HGDexYhjWNgq9FGKtadEwO5I2kkzheOnvUmleHjId8rbYR94nvVzUvFFvpUflWYVpMYLCq5L&#10;K7LUe4200eLT1a4vnVpMbgmaz9W8WSXrNDbr5cfTC1m3lxcapIWLMavaTorSMrHnHX3rJ3b0CUml&#10;Ydo+n+b88vX3regiVI93T0FJb2YhGR64pzHyhtPrVRjYyUh4mZc84pGbLbqiMm0dyKPtIVeOnvVp&#10;j80EiFwT0/GmBmU8/dFOMpOOlKUy3TOKYXYRzZOD+dSKN47bj+tVZbdkk3Kc/SiCd0dQwzxkkUAT&#10;zDyzzUZCyIelStKHT/PFRtOobn/69IPQo3Ngv3l3ZqOKHzVxt+ZRzWlHtcVDNErZbOOc8d6aJ33K&#10;P2TByOD1PvSG3y24dR0NaIxIw+XHakAIJG0ZyM09WCiip9uW0geSVgsaKWYscAYr5t/aY/aRh8UW&#10;sugaDKDYyDF3cj/ltjnYv+z6nv06Zz0H7ZvxYbSLaHw1Y3BSa7Bkvdh+YR/wp/wLkkeg9DXzS7Yz&#10;X2+Q5UowVeqteh2U4WWo1zj6etNZiR+go3HH93tTWkwny9R3xX10QZDPyob17DtVWdQTn39KsXJ2&#10;/wAQPfiqNw3HX86JbGke5VumwBz3xWfdsS/b27VduW3dBn3NUJ32+2Kz1R0RlroZ9x+8yuOh/Os2&#10;8XcvetK4bZk/0rPvH4IFYSuWmZVwcHd6UxcBe35U6/XLfjjI7U1G2CuWS1N4t2PPfAr48H6Sev8A&#10;ocPb/YFdVoMcmo3EMMKlppnEar6kniuR8Fvt8GaT/wBecPH/AABa+hv2HNHt9T8dX88sKSXFtFH5&#10;Rb+DcW3Ee/AGa82UuWLl2OubSVz6Q/Z++GEfww8EW+n7YmvJD5t06E7ZZD359gB26V6vpNr5SDjv&#10;waztJtQCuAMnj6V0VjbDf8v5V8fiqnNNtnkVZc2ppadblZOn61vWcWFPfPOTWdZWxVvmrZsk245z&#10;mvOlvc5Xe+pYghbb+HWpCNkMvQjbxSxLub/PNTtButJOf4cjip1HoyHTIcRn/a6Vb5jGO/tVaz/1&#10;a8547irio2V/KsbkLQuWTfLt/ujvXlX7UnxNi8H+A20W1mh/tLW8xyoclo7Ygh24PG4/KM9fm9K9&#10;btE3RP6hTmvj79ptvs/7ROtR3RdY5ra2aDc2QyCIDj0+YN+Oa9bJ4p1kpG1P4jy7xuy6BZrNEpP0&#10;9e9Yei+OFv7ORJNvmKPkPfrXZeN7W11LQM7Su3CL6N61wtn4eSEQ21vE1xdXMgSNEGWdicAAepJr&#10;3sQ2pavQ9L3FC73PRP2fPgrqXxo+JdndSBk0XSLiO5u5yDtlKsGEKnj5m7n+Ec+mfuYWbSKFXpXJ&#10;/AT4ZxfCf4X6XpGALxE867P96Z8F+R6H5R7KK7Lziq+h6ZFfK4zEqc9Dz6k7shW3Z1bP4U5Lddn6&#10;URSsx4bH+NNDEN3rlVQz5hxtVAHtUcqAr8uKJJ2VqRn3Rfd5OeKqMiZDET+9j25poQ5zn5e1Od8A&#10;/wB3H5VCkpkhZV52n9K01epn6D3Owt8v/wBamRuxPLdP0prylVOQfWmiU7AAv4etSw2Jllxnp9a8&#10;N/a5/ah034a+GL3R9NuvO1+5XyiIyGFqD94segbHGByM54r0r4u/Em1+E3w91HWLrH+ixHyoyf8A&#10;WyH7qj/PTNfml4m8T3XjDX7q/vZDLcXUrSuemWY5Jx0H0r2smy36xL2k9kdFGHNqzT0y7eTQtSvG&#10;ZWubpxCSx5xj+uTX6BfB/VI9Q+GmgvC26OSwgKZ/65r+or857VFUcD2r7I/YN8WtrPw3utOkkVm0&#10;25by1LfNsYBsY9A2efc16/E1D9xGS2iViE7Hu6SkLtY9RjFPCxyDnIamB1I+ZfbNJIgW0Zl3KVwf&#10;pXxkTkui81p50I2/wjp6io7Yctz+FR6fqHyfMatyQKzqyfe6lRVSldk77Ec/yXucdQPwq2qK3zDp&#10;VbUR80EjfxDFWYUzEu38R60r6jl2LFucpwpyKvaZGd0jD0wM9qq2kGBk9xWtZQ7bVfl+ZjnFPfQq&#10;OugRW5YLnimzRtMUC/xdasQwNHIMZPPTFSXMf2U7icMx/KplHQrlKOq20c9oYJF3LIux19QRgivE&#10;fEP7AvgHWZvNh/tvTckkpb3QZT0/56K54+vf8vb5iJHxn3zUExU8YqvbSWhpKbR4r4Z/YQ8BeE7t&#10;ria31DWG4KC+uMrH1zgRhAc5/iz07V6zoOjW/h22jtLOGG3tYV2RxRoERB6ACtFseVuP0xVYzRqS&#10;O+PWiVSo92T7RlmORiMEbc9Md6hmh2ybs5PTBNReadg2/wAPvTGu9zgH6Vnypk3Ca68hWHA9KhaQ&#10;Tr83B9adcwg+mD71CFCnb+tHs7C2Y2SFgOJOnPNV5U3E7nC5POKnkbcQF65pr26Of549aXKDsQeb&#10;5PK7j2z6184/t7fF270TQLHQLO52Jqyu12g2klFK7QeMjnPI9D1r2r4s/EfT/hT4RuNS1CUQwxA4&#10;P8RJ6ADufQV+fHxK+Id78U/Gt1rF2z/v22xRlsiKMfdUf19yT3r6bIcpdSar1Nlsa0qfUxIId53f&#10;3qu2seZPceveq0AGR/WrMBJPXp1Jr7nkS2Or2i6n03/wT28J7tR1zWWX/VxJaxsR3Y7mx/3yv5+9&#10;fVFmMGNvc14N+wpHGPhE8kJVppL6TzgPvfcQAEfn+te+6XblpoIz/CNxHpX5bnsnLFSnL0OWTvI2&#10;oW8qGP8AvMMke1XlnZkVV/IVn2Ia/mJwVUj5autdw2G3ecV8zW1NII3dFs4ktN03zPnoT0o1TxHb&#10;6fHtVgzDoF6CuaufEc13+7h+VW7ioYbFmO5/m7kk0fWJKPLTXzKlJL4S/N4qmnDN+XFY/iG0t/F2&#10;k3FjqNnDe2d1GY5oZEysingg1pJbrs+7k06O26A1MVUvdslybPMz+yP8N78nPg/Sx/uh8/zrT8Mf&#10;s2+BvCN+tzpnhvSra6jIeObyA8kTDoVZslfwxXd4VFO3/wDVTVAjUf3e+O9d0MTNaXJ5pGfc6Szb&#10;VV1x796msbRLXKt35qwWDn8MimuVLjP69qbq33M5SYZjHRlPPT0pyxKRk9arz26k/Lx/Sq6u6HZy&#10;c8ipunuS9jQ2cnkUKFCe4qkMiTqWxUsqfxKacbIkdIyv8vXvzTmaKQ9V57VHA245I6egqTyvlzhe&#10;nApS8hxZGbbP3Vx2NNmsfLDMMj1qTy8gYyGz1rJ8efEPTfh54autS1a6jt7e2jLfMQGkIHCqM8se&#10;mKdOEpyUI7mlkz4v/wCCgPxk1LVPiRN4bhvHXTdLRMxI2FaRlBO7A5xnGDnGOMZNfNskpkmX5s9j&#10;XTfGX4hv8TPiNq+uSLt/tCcyKv8AcX+EfgABXHbtzfWv1rLsH7KjGFraanXBJRNW3RRjtX1V/wAE&#10;4/FtvZ6rr2jzSBZrxIp7dM/e2b94H/fQ4+tfJtpIzBf9mu/+EWvXXhvWYdQs52gurVw8Tj+Ej/63&#10;b3rpxGDVak4MmaUlY/SCa2FxGHjbAPTFWbEeYnlyD5sdfWvIfh7+1b4f1XSFj1Jn0m8UfMHUvGx7&#10;7WUfoQK6Gy/aA0jxDrtnpegtJq2oXr7USNCqoB1Z2YDaoHPc+1fG1Mpqwk21ocvsW3oen6Ra4g8t&#10;udpz16Vba2WJfMPX09aVbVdNOCRv25/Gq88zPuZvT1rxZyu7RG4pEdzJuH+eahivOduMEHk+lNlu&#10;du3v1xWfLdySPu29Rz7VlyXMr9y/JJv6ccVELjcSsnzfSqU155acPlupBqBL/bHu3ct2rP2bvYmz&#10;uagmI+YbsdwaEmPcDbnHJrJTWGWXCnb6mnTantTqregzU8hRoNOwP3eOnXpQLvflWxx3rL/tRc8N&#10;1P5VIk0k7YCsPc1PKJW6F+STHHv+dRPLt+uOOajaJg4BddwHOKcEWJ/Ut3PanYdxskXl/e53c8V5&#10;L+2b48/4RH4MzWlvJtvtelWwhAYhgpyXYY6gKCD9a9N8XeJ7Pwh4evNSv5lhtLGMySyNxhQP5+nq&#10;a+APjL+0JffGvxRq+vTZj03S1MGlW74xAG43H/abCk9euM4FezkeXuvXU38MdWbUYczuey/sNeBY&#10;NU8Q6z4kddzWIXTLYk/c43SHHT+6Pwr6Tnt/nXtj5Tkda8V/4J66csHwBhujuMmoX08srN3IbaP0&#10;UfrXuKJliG/h56+tGZ1nUxUpPuZ1ZPmaMQIyhgy4ZeOaq3mVt25+6wIPcVqTxtFNJxuwc1VntwWb&#10;GDuBAU964ZGcR+jXAmiVWX2rTig2W7lW7dO9YOl3axTYY4jb061vQDfHJ06YHHWlHsU+xTmt5JDx&#10;nirul6a1vKryNz1xT7GJtnK9T0NaEEW4bStRypMyL0EYEYYfMo469K4/9oTwFF8T/hFqWh+ZHBdT&#10;bZLad0LeRIpyGwOemR9Ca6pX8iHHyqO5xWX4i1UfY2ZMfIcE1vGpbY3jJ7M+dfg7+ydYfCjWZtU1&#10;y+g13VePIUwYhtDnO4bicvwOcDbzj1r1A3bTttT7vqTwKdOvmMzNueQ8k06OzEi/qB2pSqKcrg5N&#10;kkdtHwHkY7hyBx+tbGlaVGi7lCj681U06x8wYxXRWdkIIvw60SlZaEx8hIbFYwpYd/SntFsH3W61&#10;KTg7WOeODTSvmcj+GsXK5MrDRHuf5a8K/bO+M9v4a8NTeGbdYZbi8jV7liSWiAYMqjtkkZOc8duQ&#10;a9H+NvxL/wCFWfD691RQpuiBFbhuV3nJyfoAT+GK+B/F/jK+8d+I7rUr2Z557qQu7Njkk+nT8BX0&#10;GQZY8RV9pL4Yl0qaeqGxzZ5PrVqGYbqz7YkL9PzFWYjgj0r9IjFJG2uxdE2Dmkmkj2qysd2eR2qs&#10;Sf602QlQapxvqhxbRae5DV95eENJg0nw3ZWtsqww2sKRxgdgBgV+fyyFioHOT3NfoTYReVZR9c7A&#10;MCvjOLZfu4QM65cVmduPvDqAetTK/mQq21sqdtQRfvG2lvx7infb5IX2htydCCOtfDR0OcuwTbkw&#10;P4atQHdKp9ePpWUz7Rujz7j+7VvTL5ZeM1tGS6hqT36nZ/unpWdbfupse/Oau+Ib+PTYRJI33vur&#10;nlvas/QZXvWklkXbuPyr7Vt7OXLzrYpU+rNeK33J/vcjHrV6UbLGNT1JJqvBN5S59O3pVy/lUQxb&#10;f7uaz9SehDC3lHMi5P0p0c21htzz+lU5r4uF3MSemRWlpOnLPD5nzfLzz3qY1G5e6VF9jyb9oD9l&#10;VvjZfrq2n6gmn61bwiAC4XNtcICSAxA3KRk/MM8DGO48IuP2H/HccrLt0llUkArecN78ivtK4vth&#10;MSYx/EaoShm2nr2+lb/XKi0NnWa0R5V+y/8AszN8F4b3UNYms77WL1RGphUlLWMEkqrMASWOM4AH&#10;yjrXrnk+T83r2qHzmx82fl7inG5E0e1enU1jKtzayM5SvqDZXtu+lQs20cdO1KblQvJO0GmGZXXa&#10;uelRe5mJjzP8afGAp5/CmM7Y/wBXhfU1G0u1sfN3x6VXMluHKSySfMRt4FNaTf8ANUa3fynKsx9q&#10;dFcLJ2bd6Gqi03oLY+c/2/8Ax/Y6X4TPh+SQfbtQWN0iB+YKJFYsf9n5ce5PHQ48Q/ZK+IMfgf41&#10;6TcTKdl4xsmbONvmYAJz2BxVH9rPW18YfH7xBdR3Akhhn+zISeMRjZxjtx+tcNpgn065hnjkUSQu&#10;JEIPKkcj9a/QsLhY/VlDyPThH3LH6bSXR37j07Yp0NwDz/d68da83/Z0+Ntl8XPB8O6aNdWtUVLq&#10;EnDBsdQP7pxkGvR/KYFvmavi8XhKlKo4HmyhKLsy3aNvkJ3dexq5CcIeOOtV9Kt1KOw3fKOR6Vo2&#10;Fo0x29+/HSudxsveGlcZbITIzbeVGOB1q1baYvlr53yD0FaG2DToD83I74rJvtRSb70jD+tTEtRS&#10;3JbvV4oV2Rr9049qz7nVfO+UMX7YHemPBFKwxcMB9OlI1gyHcjKyj86cl2C9xVZsgcGpIo9pDdO9&#10;VtsiZyh2rycUol28/d5rHlZnqaUkgEUeD7moTcBDu67uuahMw25z3zzTPO887Vx0/KnUu9gJ1lVl&#10;4/8A11H5in5SPl9hUa4yo4H40OuGJU9B1rP2dg5iRZdshp7EyR8fiardMZ5yKeH2xdT14o5blFhH&#10;3DueKl3rIMKRVPzvMxzzTlkW2BJYD3o9mCLsW1V5PWuQ+I3xy8P/AA4gmW6vEuNQRMpaRnLsegBP&#10;RfqfyPAOF8ePjUvwr8OxyRp517ebkgGfljwOXPqASOO9fGmu+O9Y1i9uJpmjf7RI0hzEuSScnnHr&#10;XtZTk0sU+aekTWjRUtXsey/Er46a58T7V7W6eO101iCLa2X5XIJILkks3UcdMgHGa86u5re1jMbW&#10;0cigfdYuufz/AKVyll4lvLRgWVWHpjbWmfF0FyMPDcxHurMJU/Wvu8LgqdCHJTWh1qy91H1R+yL4&#10;kt9V+GCWdtHDD9hlkWSONjkMXLDOfZh+teoDG/5vzr48+BfxjT4XeI/tEb27WNwVW5gE+xjjoyhu&#10;NwyeM8jjjgj6w8M+N9L8b6ML7S7iG5t3OCUYFoz6MOoP1r5TP8DJVPawWjOWtT15lsar3a2rFmbd&#10;u9O9T2dz5yyAj+HvWc+3quG7++aXTL17i6mhaGTcqZWTGAw9P8+tfPKLcbozUXLY0YJlwqq2fer5&#10;/eFI1GdvJ4qppemSXDq23y4lPU1evrlLcNHGQnHLd65JSuEY2V2NutRTSxgbWf27VnnUHkzxhmP1&#10;pkiwudzTbtvVdtOW/h42xt0xzWF5EuTZLC2I2ZxnPTFTWiByzMvTkVV/tFv4URR/Kmx3czoctXTT&#10;m+g+axZktzvZl+XnjimPA0K47tz1qMTM25ST65z1od8nntWjIv1BhtTBYfh2qORVx94fSiV9w+Ui&#10;mMN1EYdRqSFm/dvj9KQP8vpSNJvX69qQIrHaG2joM1XKSCnJbr170qShQBtHpUb28jFsFfrTXjkR&#10;F2srEe1Y1N9C+hj/ABQ8d2fwv+Huqa9dFWjsYGdUz/rH6Ko+rED8a/NPxJ4km8R63dX95I0tzeSt&#10;NK56lmYkn9a+jP2+/jRHrl9beE7G4WSOwk86+KEbTJj5U/4Dkk++PSvmG5r7rh/AqjQ9rLeX5HZQ&#10;g0rjHutzfTv61NoukXnifWLfTdPgkuby8kWKKNF3M7E8ACqyQ5P0Ga+wf2Afglb6L4YfxffW8b6h&#10;qW6OyZhloIehI9CxB59APWvRx+KVCk5dSqkuVXOv/Z6+AMfwL8HCOYRNrF6Fa7kXkDHRAfbv6n6C&#10;u5uisfzHrngdK1dV+V2bHPSse4LGQr94KMmvhK1R1JOUjj5m9WQgtNdqf73atTw6VSR9y9zWapCn&#10;djGBxzWx4eXafmXqKxiT6mxE++MEqPpmq15Cs0isRt3HBxVkBYuF/OoZRm5AUjArfmXUkliVY0z3&#10;I/Konh3NuBbBPPvTt2du1c7jgn0qXaN3XheamTQa7D4WVFxwrdatRDOfz4qnGVU54PvVpXeLy2jH&#10;HTOawcg6jdSJhMcW4/Nya5H4p/GDRvgz4fa/1ibd5mUggj+aW4f0UfzJ4FdNqMrSzNuxXx/+3PqF&#10;1e/F63tWmaSztNPRoIz91Gdm3H6naOfYVpRjeVjqowUpKJp+Iv8AgoBqk3mLY6fpmmrNlY2mZp5I&#10;weAQPlUt0PII7YPWvR/2VvjL4g+K+ja8ut3sNzHYyw/Z2ECRSOrh8g7ABj5RjjPJ618jvr1rGIY/&#10;7Cs7m62FY5ZEZwCe5XOCR29MV9MfsgeANW8I+E9U1DVLWSxXV5IfstvIu2TYit85HYNv4B7DPcV2&#10;VOWMLR3PQxVGnThc9svb5ZXVcnKjAA+6vsKS1h3/ADNn3FVLdlHzNjcDwfSppNWXOxeAO4FeY4Sv&#10;dnju97o1bIL8vRe4yKlku1gH3vvHFZJ1fYu0LuZvT1ojhmuGVpGxHjoOtJ3QuVlyfVwSy43N0GDX&#10;y5+278frrRriLwtpdwsc00Za/coGwjDAQZ7kZJ47jBr6D8U65a+FNOuLy6uIrW0t0Lyu5wBj+Z/m&#10;cV+enxJ8XzeOvHN/qlzI80lxKSHc846AfgMCvUyfBurWu9kbYeN5XLPwe0SXxJ8UfD9jbr5k019C&#10;FA7/ADCv0+icbj8vTjPvX5zfsoIo+P3htmx8t0pGO1fonFIwZf7v8q2z7+Ml5BiZO5a8tUGV+Uk5&#10;+tUb9ykuOtXJGMi/LyBWffyh3LZ/DPSvBmjm5r7kcCCS6RuQMj8avSBjOAqgj1qjEjNcrtwa2LeD&#10;Mvqw61ny3KHW1tsO4/hU0i8/jVi2Ty1/2u1RXV6suo2tnHGN7HJKjt3JNbKmrWK5boS5JislXvIe&#10;adaw5UZzU2qIrXu0dIQBx0NOjKgentWO4ejHRqp3Y/L1rx/9rP8AaOuPgDothFp1mlxq+tF1t3lX&#10;MNuqbdzsM5Y/MMDgc5PTB9kSJvL9ea+K/wBtv4hRePfi5/ZsEv8Aofh5TaZJ4eYnMuPoQq/VDXVh&#10;6d5o2oRTnY8m8feL9a+J15JqGqX899eSDYzyvwi5ztUcBVHJwABzSeDBfeEPK1bT72azuomzFNDK&#10;VkU9OMH0yPTms/xfB9ktoIY2OyQ/OFOKjtr6zKwxWcTRtbJi4kZy24/SvbjCC909n6vBR5j9IPhN&#10;40b4hfDvRdXWRZJL60SSZlHSXGJB+Dhh+FdELRtvzcbuteMfsLau83wFtW/hS6nVOeg317H9te4b&#10;cP4ea8DGRSqNRZ41a3MOe3CA98ehqNl2r1z+NNefPVue+Kj35O1fmX3rjSaMdCQFVPzde1DMAvFR&#10;NNgc8HoMDrRvVF+936VXkSPZtq7jQLhfams1NaUKc/0p8rAkeRUT5ckVFLMHTsGphvMKVxnt9Kqy&#10;SsnPUetLVAObg9e/NRMu87h9aRpMozH5e+KEbLfLzjsRRqPbcHJR/wDPFct8YvibafCHwHdaxcNE&#10;00Y2wRO2POc9AB39TjsKp/Gb47aH8HdPD6hL599KmYbSHBkb0J/uj3P4Zr4s+Mfxg1j4xeIPt2pS&#10;7YowVt7ZCfLt19h3J7k8n8q+iynJ54l89TSJcabbuzA+LvxP1f4r+KbjVdSm3SykbQihAoAAXAHo&#10;AOf/ANdcNPBJDJ5qsd27IP8AFmuinRV3fzqhNA8jfKu5iMDaK+4jQhThyR2R3Qsloe//ALO/7ZH9&#10;lWa2XiO6SG5hwqXEnCTj/aP8Le5wDX0N4e/aA0rxFZxy27x3COcLJDKsin8RXw94H/Z08XfEyUf2&#10;Tot1LCzbWuGTZGh92PHFfWv7MX7D9n8I75NY1e7a/wBW2jbHGSsEPrkfx/iMcdK8PHLCJ80tyZRi&#10;0e4WS/bbBZl3AToCEPGc889+361oQounopzlutJcN5K7Y8DBwPaqk8jY5HXivmalpPTY4W0nZFye&#10;8a4X+92qE8r/ALp/OqzXQBbr0qL7U8rdelZvTYnUus+4d+O1QCfc/wA35YpqSnrTg6ktk/N2pwvu&#10;wJIpN5HJ5NO81hJnp71VHy/db6mlMxzyelVzWAWabzXPZajMOfm6US4A9ajWTgLj05pcxVkxwjRE&#10;AGc+vpQyJ03HjkmmySsw9qRcgfWtPdtoSJLCpfCsc/SmG3BQ4Y5U9PWnSHy3BHNLt3Z9etCXcehV&#10;d0lOAvT1oVYzIWC/d/I0+WDzPmX5W6VG9tIPdc54oukL0JIdqEHavPtT2g85927b7CoVURbQxbdn&#10;PWvN/wBoX4/x/CSCKxsolutYuk3ojk7IE5AZvXJHA74PTvWHw8sRU9nDcqMbuyMP9tb4onwx4Hj8&#10;PWs2LzWGzPsPKQL1z/vHj3ANfJEelyXz7YkMjMCa3/F3iPUPGmuzalqVw1xeTkbmYdgOAAOAB6Cs&#10;kSNbbvLZlyMHHcV+g5fglhqSpo6Y+6rIxLm3w5HviqMltslPb+tbs9vvTp+lV7i1ycY9812yiac7&#10;McMUG49+TViTW7i4sIbd2LQwlmQf3CcE4+uB+VbXgbwovjHxppeltJ5X9oXMduXxnZuYDP4V9gWf&#10;/BOrwrbO32i61KVWAxh0Xb/46a8jGY6nQlyz3N4pWufP37I3xz/4Vz4vfTL6TbpurOBuY/LBL2Y+&#10;gbOD9Ae1facd39st1dejc/hXF6J+xZ8P/D1sqyaebyRWJ8yedt3Tp8pUYGPTv3r0mN9N0W1jhQJt&#10;UBFRF4AAxgV8lmWIoVqnPE5qlOLdzGbRp9Tk2pww/St7TNKtvD9lumkUydTn1qndeJzOuy1jEanv&#10;jms8wTXjln3N7H+leLUrRj8Bk5Rhoi9q+qTap8qzbI+yr0xVe30aFl+abLZzjFFrp8hO1V5Y5Nad&#10;pophK7q51KUndnO53ZJZaUoTCsvP6VbtAlvuXcq45qLylsztHzd+KqfZzcSON341rqiZS6Gpd3Hl&#10;7dnJ9c5FRsC33uT1PuayTbzRv8rN9fSnvqkw5+UsvBz3p+0tuieVs0VbIw36VFLMQwVRmqR1nI2u&#10;hDHuKBqceB8/NVowszQE5w27+GpIX3jcaz/7RSYDaRTvt64VeOeM1NirsvNOq4H402RvNAwcFqps&#10;xT+tSRpJKPqfStAugNw0QI+bbnrimmYzDcO3bNWZRtjCn5l71C9pk8HPpTcQsLGzjPP5VYij3DcT&#10;nB6VRkd4eMZ9hTo7tvpzyKNELlNQNGyhenHFee/G748ab8ILARbTdatcRl4IP4V5IDOf7vB4HJxj&#10;jrXX6rrdv4e0m6vrqRYbe2jaSR26KAMmvhb4ieM7n4geML/VrrduupSyrkkIg4VR9BivdybK1iZc&#10;89kawjfco+L/ABFeeNPEl1ql9M015eSb3Y/lj6AcADsKzHhK9R0qx3/h/nTGh3H61+gRp8qUVsjq&#10;6WK/lkfXNRtHlW3VaZMDLdqhlLMv+0a25ieUoTqv9761SmGTz2HBFaFx864NUZwqgqO360pMqzKN&#10;yu4ttHeqtzH8m7+9VqbKKfm2/hiqdwFONvf2qJdjWn5GfeDIx7VmXa8cVp3SgelZt70/DHFYy8jf&#10;R6Iy7rhh196jXiprlcYB96jtx8vr+NcstzaKtoeaeBxu8I6T/wBeUP8A6AtfV/8AwTz8BSXOs6t4&#10;gaQiGFPsaRjHzscMSfpx+Zr5P8EDHg7Sf+vKH/0Ba+6/2AbIWfwdmm8va11fyNu/vgBQP1BFeDjp&#10;uNJs2xGkD6F0u2EMee2QOe9b1gmEXb+FYtrdDzFx0at3T19PTFfK1Fc8mSaNi0XaR/F2OK1bLkfd&#10;wvoKy7RPMTH3ivIFaVpJjHX0rlqWRjK2xetlUsOn59Ktpko30NUopD5n09q0LJso+fQioi7InYp2&#10;se0evfitSJMx7scqO9Z9pF6NWlGrNt+b2+tYVALVou21mYc7Rj68ivmX9vfwjcadrOjeLY4fOsbe&#10;H7DdY58o5ZkJGM4JYjPTIUdSM/UdhB+4kBXjAqhq+jW+qW7xTRiaCRSrqRw4PBH+fWurDYh0pc6N&#10;qataTPzN1jxnc32yPDLGSSqjtXvH7FHwIm1/W4/GOswSRWumt/xL4pEK/aJP+egz1VOxGQT9MV7n&#10;pP7Jnw/0HUVurbw3btNGQVM88065Bzna7le3pXf/AGQoipGqoqjAAGAKMTmE6miNKla60IZZFK/K&#10;G64p0j7I1XPbmnLbeWOWXPWke23D73IGa87lb3MWxkLfNu7LTpZsD73NSeXGkfcVAYlfd8p6+taW&#10;toLoM+0Bk5BNEkrFB26VK65+6PlY/lUUh3LjO2qViJMidTtGW4J5xRnYPl+9jml+6N39aFgaRmZV&#10;bpycVrGD3JUmnYjPRt2dp6Uy4v4tNtXnmkSOKFS7O7bVUDqSTVXxR4q03wPpf2zVr220+3ydrzuE&#10;Dkc4XuT7Cvjb9rP9sST4hTz6DoDNHo6MVkmX/l9+6RkEZABHFejgsvq158sV8zSNJt3D9t79pyz+&#10;K9xb+H9F8xtOsZmkmmJ+W5fGAQOuB82D33e3Pz3FasW6f/Wp8MLyybm3ZPJzV+3tenr7iv0HBYKN&#10;CHJE7EklYigt2KdNpr2/9hzWf7I+K62sjsq3sDxrg4BYDcAf++fzxXktvalh2A6Yrpvhb4sPw/8A&#10;HWk6pt8xbOdWdT0ZejD8jU5ph/bYeUDOok4n38wMm0r91uoPrToSySbT93BB71X0TV7fWtKt7y2k&#10;Wa2uYxJGQeGU9KsSwtgNx83FfmLg4uzPPv0ZEIhBMw/2vXqKv205CD8hVcKtwmf44+CPapokyqrn&#10;2pcvYqW1kaE8W/TI8/N5cnPtn/8AVTrT/WD/AA4NSWb7dLkVudxGDilsVUMO2eg96genUv2kDEqM&#10;BhWp9nKyhV/hHSo9GtWeXIHyjr6VcuF+z7m/iPf2qrWNVHS7GySrbxf9NP5Vn3l15gPPP17025uW&#10;ZsZ/H1qlMWx96plqTOQ+e5UnaDt9Dmq3mOWAX1qEwGYsxPT0pz7to7VMU+pMX1LEt3iPacAEnJqk&#10;02Dkc9jUc3mbdu3K96jEDrFlWDHuBV67BzO9iU3mx9v6Us0mz+HqOlQrA/dlH8xTinG0sW96qKJu&#10;SJOA6rnb2pr2/l3UnzBlHAI6GgRqUGPvGlU792fyFaeoSYyMqrMeemBinCIn5htw3XJxTWj+bHbP&#10;WvD/ANrD9q62+E1hJo+kTR3XiCdNuFbIswf4m9+chT/LrvhMDPEVFCA4U3Jnjf8AwUH+LC+LfiLb&#10;+HbGTdZ6GuLgL0kuD1+u0cfUtXgNtD+h4qzcyz6vfTXFxNJNcTuZJHc7mdickk+pJqRLbzG+6eOa&#10;/SsHhVRpKn2O+MUo2EtoC78/lV6Kxyw5xt61HFFt27uOPSrSoNo5auqWwXR6F+zfq3iLT/idpNp4&#10;fuLsLcXSC4jiG5Xi3DfuHTAXPPav0Ot7KOyaSSRh8wwB6Cvnr/gnf4A01/AOoa/CI7jVRcG3c8F7&#10;eMAEfTcc9eu3617rqmqQ6lAYvMNtMpwwYcGvzHibEKdfkjG1hVLLckPiJNPLbFVmHQdqjfX/ALeS&#10;00Ef1FY76ZPBOAw8wf3lbNWrQfd3/KfQ18r7Nsx9o2rGzbSRkLiP8FPWrsTI7fxbfQ1nxOqxjHpV&#10;iOX5Nx4ojTsyOaxcOYhj7w46U0yq3bp61CL3YP606QiUc/LiteRbInnHIP3vHYU132n5u3PFQF3g&#10;3bctnpSNMyoCy5P1pqmVcmjO0NTJlOOCD3GKaLiML+HINIJlcjntgCj2ZN+45nwfT61XuJG59R0N&#10;WWjSRcfLk0kyKYvoKapvcHqivBN5wDH6GpC2Rjg49Katvvj/ALvem+Q0TZzzSegK4NvgLYzz+lWE&#10;JVPm+uaq6rrdvomnTXl5NDb2sC73kkYKqADkknoK+XP2jf2/ksGuNI8FtFJIVKyakckISOkY/wDZ&#10;j746ZHbg8trYmVqa+Zcabep6v8f/ANrbw/8ABG2e33LqWs4wLOJ8FOOC7dF7cdfaviT46ftFa98c&#10;tXMupTLHZxuTb2kY+SAHAPPU5x3rivEXiC88R6nNeXczz3E7l5HbqxJyT+dUycr3LelfouV5HRwq&#10;u1eXc6oU7Ija1D8+9Ois93bv6VJDEGbP8XpVqG3IPYH3r3oxuMbFbKq8V1PgrChRj7xrAWHk/St7&#10;wxeLA6g/LnpzWkkB6R4P8KX3jLVrfT9Nt3nurhtqqOw7knsB3J6Cvsb4D/AXTfgvpZuJWW61adcS&#10;zkfcBxlFH93Izk8/yr5u/Zf+I+j/AA68V3Wpan5pUWbRw+Wm5t5ZT7dgevrXtfgP9r/R/G/iNNMu&#10;bG4003Mgjt5XkEiyMemcfdz07j+nxmdfWardOmrRW4OKUbrc9b1GZL4ZVpFfru7ViXljeEf8fR54&#10;6U698Ry6P80kfnQ55K9qjs/Edpq4zFJt7gN29q+S9nbRHnylK92Vpre+tXVRNGy+4qU6fcCBmWdd&#10;2Oc9KsCYTP8ANtK9iBTTErLhW46GtIwfQz1ZntpF5cuu6RNvc5qnPol7bSK3nQ7SeOtXb66m0rJ3&#10;bo88H/GnRXZvV55DDj2o5V1Agi0x7eLzJmEg6EJ2pbZbNi20M31NSwytDKdzf/Xps2lR3LeYuY5O&#10;5U8H6ip9n2G5LYtRurjKKi/hSpOZTtDd+lVILWWD+NXPTbnGaB5kZ3Mu0d6xloO62Ly4lHzfex+V&#10;SQQtLtUOvHrxVCeaO1haVpgqqu5ifugDkk18kfHv9v7VU1O70vwkLaOzjJj+3spaWT3QHAUfUE/y&#10;roweX1cVLlpmtOHM9Do/+Cj3xnsbLwxb+DbK6W41C4nFxeiJz+4RR8qNjjJJzjttHtXxxp1pJqM8&#10;drGzD7VIqbQcKSTgZHtU+va5eeJ9XuL++na4vLqQyyyueXYnJNdb+zPoq698ffCVvMY/LbUomcSf&#10;dYKd2Pxxge5Ffc4fCrB4Vpb2O+MeWOh+gvwu+H8Xw0+G+j6PBDHb/Y4EWZYySplIy7DPq2TXTxwl&#10;It2FOeCaS+by+3Kj160ltMzQ/N0Y5xXxTlzScn1POaTbkyvcoVuum3jOPemTw+e+QAnIJAFWb6Pd&#10;ajbndHzkdxUMTEj5e3NS9NCOZHOm3EV5Inzfu2rc0uVoYGYNuGMii/ska93ADcwDYx1qSOzaGxk2&#10;4HpmsZJrYI3LVrKJPm6Z6irn2vylKkrjHpWXAy24Us2B6Cs3VtcNzIYYjjg5bPQVzqTvYFFlzXNf&#10;NxG0cLbVXgtmuZvNTkmZV52r703Ur9ZY1gjYtGpySf4jVUSeZJhVZj04FbcrvY021J4v3jfNnJ9O&#10;1aNpZqx/rUGm6XcThWMfHTJ4IrdsNIWAKrvuyf4avlsS9iaxs8AHG3kDNaSrsXbyfX2psUgCgKvy&#10;jj1qRC0mCG+tTKWliHboLDalhn3p8tuV/hHHvUiMW7Yb+decfHv9oiw+EWkTQW7Lea46nyYAN6xH&#10;jBk5BA9up+nNOjRqVpqFNXY4x5jzn9unxvYrodlokcitfB2lkVWz5QIwAfc5z9APUV8mXGnvaSbs&#10;CRf7y10fizW9V8e65calqVw011dSF5C/r7f57ViPpk0D/M24em+v07J8v+rUFB79TsjTcUNgH+z9&#10;Peri/MR2bpVeGLZjjb/WrUarsPPPtXtaEjkIXjb+NMkIb+Hp2NSyLtX5s/4VBJz6e/vSHexANonX&#10;+Lkdulfodawr9li2n5Sor89bUbr2PI6sK+9PhjenUvhtodxuEkkllCWb1YIA36g18RxVrKCMK0jW&#10;G6F/m5x696LtdkgZTlSM4z0qRWYEAbfx6VNHCt8doCrIo4I/ir4/lT0MNStFJu/xqUJhtyna3f0N&#10;TfZflGB9fapBCUAz/F6ij2b6FRtuY/2eXWL9WniZZgxVR6jtWrpds1ncmNs/N+lPEPkLuHZwcY6V&#10;q29urjzNpXIr3vd+qnbJrkuNWJoxj7ueBSa0zIVXO3av51bgi3MN3P8ASqt5A15e7cbsGvnaktLI&#10;5JaR0IdLs2vZ+Pur8xrbkvFsIfLU/vDwMdqjtwuj2iqq7pD0FVfsz3U7SPt3dTz0opqy0GlZDYFy&#10;53d/SmnLFlAbn1qQtEjndN93sozmoprwKx8mMH0LmluyX5iFGkTCr060ktoyjoF9eeKb9qkcNlyv&#10;stMJLDLMzeta2ZOg57dQ2GkT1+Xmmh44ztj+9j+KhcIDwMn9aRl8w/7R5o1D0QySVn+/uPpTkXcv&#10;TBo2sQQRu4606PHH8I9qkLvZhJayfwY3dye9eZ/tR/HC2+CPgVmRt2sairRWUanlGxzIfZc/icV3&#10;Hj/xnp/w78MXGqX1xDGsUbeWsj7TM+0kIPc4/rX57/F34m6h8V/GNxqmoXDTsx2Rg8LGg6Ko7Cvf&#10;yLL/AG1XnmtEb0ad3c5uXUFvJHaQbmkJYlxnJ9aglRZeI4/L9CDT0jy3b29qcDtHBxX6DGmraHXq&#10;WtE1/UPDl9HcWF5c2dxGfllgco4/EV6Jp37YnxCsbEW8esfaNuFDSW8bP+ZXmvM432Sfdz7E19Gf&#10;sofshTfEC5g1/VV+z6THIpCONzXOCCVXoNvYntnGDXn494elD2lVClHqz2z9jDxH4u+IPga/1TxT&#10;cCaKWZY7M+SseAoO4/KBuBJAz6qa9cudVisV2qzbgPzqs1iug6XDZ6fbrb2tugjijjGFVRwAKqNZ&#10;3Eo3ODnryOlfnuIrOtNySsjmqTvsh76lJcqd3RaiZmfjb1PrTivl/e2/hTGkCq3rWaiznd+oq7YW&#10;6cqcGpI59qf71QNKCBk0kbjfnn29qI8yJ1Lizkt1ODmmSsAjd8dDUKyZHbjtS7/vcYoTfUYsqxyx&#10;ruX8qe9tD5eF3L9D1qFmwh3fwnt3pRIP73/1q0Q7g9lGM4lbgVELVmPyyDbnrUkjnJ+b6Ypkrqsf&#10;zEr9DT91grCGORj95SPc1HJdfZ4jukj+Xrz0qrd3cixlV4/nVO202S+k+YN83BB71jpeyBWuX01F&#10;ph+5dd3TnNUPG3jW38A6bDPfedM9wSsUMQDSPgcnBI46ZPuK2nsF0G2Xy4ftF3KuYLcMAXPqT2Ud&#10;z/M0zRvAsd6zX2tw2t5qlwAHbYNkYHRUHYD+de5g8oclz1tF0PSw+Dc/Q+WvjJ4mv/ih4iWe6he2&#10;tbddkFu3IiXvyByT3P0rhNR8GxxglWwfTdmvue9+GehahGyyabb/ADd1XBrjfFP7L2i61E/2WSWz&#10;kYcDAdc19dgfq9Cmqcbo7HgmlofF1zpbQn5lz2zVSW2V933l+lfSXiT9j3WLMM1p9kvVHTD7Gb8D&#10;/jXm3xn+Hum/DwWcaw63FfSR/wCkpdQqsIb/AGGA5FepGpCWkXc5Z4epFNs8snsG/wCA98VoeCPi&#10;DrXwu1kXuj301tJx5iZzHMo/hZehH+Rio7kxsPvcNWb9jlv7gRRAyM54A71FajGSs0c6ld2Z7toP&#10;7fN80O2+0OBbnH+utRwf+AseO/c19Hfs+ardeO/Ci+IpjdxQ3o2xxXKbGUA9cDjB7Y7e9fNv7If7&#10;Mn/C1Ne/tTVotmgaTIPMyMfbJAchP90Y5x7etfZcl5DFAsMEaxwxrtQL2A4HHpXwudYihTfsaCV+&#10;pVSSjHQrajqW4eXH8qjnAH3qzZN85xz7itSO63NhmGM8Z5p29em1WyM5FfK8lzj3Mn7EqmnmAIDV&#10;2aKB2+8ytVeSy7g7q0hSE4kJZV7L04prTLjj+LrRc2zwD5l47VXmkx069q1USOVk3m5GMj8af5u4&#10;Bapu7RjpluucUyS6KR/MT83TNLlZSLZIVvSq5v8ABZd3U5GaqTag7HasbM2OMCobj/RR5p/eP/cB&#10;+7RzWA0SZDwik9/SlnDQsp3YZh0POKxzrjK+TuWrH9u7k3EHpwTWcpt7FKy3LouGRPndVXuc9a80&#10;/aO+PkPwt8B3slm4fUJB5Fs2eFkYdfwGT+FYP7Rv7RMPwvhhtY42ur28G5IVbaMDqzHHAHp1PtyR&#10;8m/Eb4kar8TtWW41CVQsPEUMWRHGPbPUn1PNfWZTkCklWr/JHRTpp6s5fVrybUbuW4nkeWeZt7uz&#10;ZZieTk1nmMucmtB4N3BVV59ahS23Nn1r6/2dlZHVHQteEfCs3i7xJp+l26M02oXCQKB/tMB+nWv0&#10;i0LR4fC3h+0sbaNY4bWFYUAGOAAK+P8A9hjwQviD4yR30i/u9HgaYHH8bDYP5sfwr7Mv22QMrd+9&#10;fG8Q1n7RU+iOXES1sU72dbhV5yc1myBZJCPm5OM5q1K2F2/xe1V4IPMcZ3cn0r5+5j6Ihmh8mLG7&#10;qQMGtewRo9vv3qnPb5kjX+6M81pWsRmRl7jpSegS8y/DIfLxj9Kg2qJMfeJ5PtSTOUh/u849aam5&#10;Qu1evUmq9TMtRJx8o/M0/wArajN74pIJs9eKsXUnlxxxqOW+bntSDpchVdp/u896sRTZbao+VajE&#10;BVstnJrS07TVjtJpZXVFVckmsLty0Gr9DIsNPa9nZuzE5Irxv9qT9mO4+Lfia01TTdV03Tzb2gtX&#10;WZGJmZXY7gVHOA2Pwr2PUfES2FoyQjbvOB/ecevsK5qa6kvW3N97sM8CuinUUF5m9OXJqeZfAz9l&#10;qz+HU66lrF1FrerRsDFJ5W23tuhyinksCD85x7AV629xBG/K+ZuP8dUo7tvLKbht6/Woi/J+X8Ki&#10;VaTM6lRyLb/Z7iT/AFOV9+lOji2ptWNVj78daggk3fxLt+vSn/ao7ZTubn6VHMzMtSYUfLtC9yBi&#10;o7q78tB8x54xVNtZWXiMcnqPauD+PnxrtPhf4WleN45NUuUKW8W4bo8g/vGHYD9TgepF0oSrS5Iq&#10;7KjTbep4x+238X49Rv4PD9jcb1snZrraflMnAAz3K8j23EV85Fd3XP0rV1y6m1zU7i6uGZ5bhy7M&#10;T3PNVI4GxyuPav0HL8B9XpKHU9KnGMVY6z4Gax/wjnxW0C88wxpDfQ7mx91d4z+ma/RrTNQUp95W&#10;XgV+YlkWhdWU7WXkV9vfAL4sTeLvhpp99cSJPdKGguNo/iU4yfcrtY44+avB4iwM9KsDmxFK7ue2&#10;GSOVflZl/XFU3XdKNimVc8nFc3F44W3Qs0Mki/3Q23n3NWfC3j+Gafybq3a2eZiFct8o+ue1fKxj&#10;NrY5/Ytm5HFm4BYlcdRXQacikc+lYsFostyZEkWZf7yng02TxHu06aRSqeW5iBzxkUU6d5Cp023Y&#10;vazr62Uvlwr5s2cY9K0fDVhJDPJcz/NLJhmPQLgdBXMeF4476Zc+YzbhukP8VdzdL9ksQi8s5wfp&#10;XoYinCnHlW51VIqCsUmiNy7Nzg+narMFlnkL25NPtLdY1+bqR0qbzCQwHyjp9K82MLasxjT6kV9b&#10;yHTriO3k8qeaNkjkC7vKYggNjvg8/hXxx4s/YD8aW08l9a3ml6vMuZChmdJHYntuXBJ65LCvsY6i&#10;sB2rhtvBNNfWtrcfxcewraFZQ2LjV5dj83fF3wc8beHNTkj1LwzrFvHG+xpDbtJGx7bXXKn8Cayd&#10;P+G3iTXb2OwsNB1Jri4baBHatlz19P16V+lra0zE4HFRf2k9yQp4UcYHetv7R8i/rTtY85/ZU+Fm&#10;rfDD4NWOm6xCsN6sskzRLIHKBmyASOM/QmvRpDJGvCMPald5Ldmbd8rc80+G7B+9z2zXmzqKTucs&#10;pXK58xl+7z6UBtqn5T1z9Kn+0gnoPr6UjszBsfeb9Kkkhd9w/wAKIpdrN+dNEQJ5b/69AhCKWFGo&#10;c3QBdbj16cfWo5JV3D5vm+tDBSNrde1RPGOij2ouxcwSXCxhsHc3bmoHikueS3H8qkls8jbTorfC&#10;4p76AQw2DK6/Nu9PavM/2l/2hV+CumxWljHDNrF4u5N7ZFuv94jvnnA/nXp+uazY+EfDd1qV/N5N&#10;tZxmV2PoBmvgP4xfEab4peO77VpsgTufLTtGnRR+AAH4V9DkmV+3q8017qNKMbu7MDxT4ovPFer3&#10;F9f3ElzdXL73d2yzGseabYvWrEwzVUjAOOe9fokKcYR5YrQ6ijNIWX6V1H7P8en3fxd0W11RVexm&#10;uVWRS2A3U7fxIA/GudliADNj3NUZpWhk3RttZTkMDgj6VlWp88XF9TWMj9RdA8RaJFBb2dm1tbrt&#10;ASONdox6AdKs6hcvbuyqMY4yRXzf+w3oeteKfD517WNQuryNpilsJjnaq/Lwep5zk+wr6VupMlWY&#10;DpjmvhMZhIU52g7mFaom7Iz0nA+ZpNzd6kGoM5BVQF/WoZ4FD7lXNHnqB2Fee4tHJr1JWcSldy8d&#10;KY8Sq2F+X8aRJVIx79vWpMq6849qqMuhXoRO3lpnH096a05Yqfu09jkZJXj1pqQrK+5vu+lactxc&#10;txizZP8AiaVbhWfDc88USmNQox7YHpUcaK7cfLxwc0ezTHZrUnLKRjAGRmoXlwev/wBemSQgnHmM&#10;x7e9NZFRe/1NV7PWwmTGXyh9fU00HLVVbeMdG3dPao5biYDG07vap5bD5S9PMCAN30pPP8k45+tU&#10;YJNkv71vm7KD0qWTUAQ24c/zqWSW1utx+bpnipGlXI9cdPWss6vHbxs0jLHGOST0WvMPib+1Jpvh&#10;m/ax0kLql50LLIBbxn3cZyR6D6Eg1vhcuxGIlaKsu5cacpbHr2qX9jo2nSXV5NHBHCCzO7BVA9ea&#10;+IfjB44/4WH8RdT1Nc+RcS7YQ3aNQFX8wM/jTviD8U9d+It639pXzvbq+UgjysKnpwuf1OTXMmHZ&#10;z0r7PK8ohhdW7yNoQUditcRFeOeTnFQvD5jD71X5YQR1+btUM0YC/wBMV7SRevUpyQdRx65qrPEC&#10;uDjmrkrLs5bG7PSqlxhoz+RNTKwataGn8K7eG4+JmjrcTfZYWvIg8uceWNwyfwHP4V+nOqWUdxbh&#10;lkwm3qK/KzQrK81nX4LbTYZLi7mcLGka7mJzjgV+lOiXkmneErGxZmZ7W3jjbcctwoHJ7nivh+Jq&#10;kVOPK9R8yUOVsnu9A+0zFlmDe+ahTwrh/m+ZabFP57fK2G9B3qZr2ZX+Y4Ir5fzOB7gNDVWUBSDn&#10;A9qmj0lpuF+Xb1NQ22rMGy3zdzirya0tuFz0kXJA/hoUYdSoxvqOhsUtlH3i3Un1qS5kUjoN2Ofa&#10;nQahHdxHa3aq96vzYVvm6VVlbQNio3zFmzyOgx1FSpbN5QZuN3oKakCRsrMfmPJNOa5aciPoqHpU&#10;mfXUcYBtHfNUb2yMcu7aemTWkqqhAZscdT3qO5l3HavNacseo3dK8TFm2ygbfzqmwEVzyNy1vrp3&#10;7v5l688VWvdKB3Mw4ApchPvlIIpQqvXr70lvICNrZ3L61ONMbPykNT2sGC7gprBxaZe+o1LoZH8Q&#10;7+1aEc3C9eAMAVRihVs/w8enWi3kaGTawbb/ACqoy7hy3WhsxNHNw3ToaieMW8u1fm3c/SkspVkX&#10;1p74/wCBY4re41puHlK5/SkghWIs8hVVUFsnjFPysS5OFX1Pavm39sH41td3kfhvS7phFCPMvzGc&#10;B2ONqZ9upHqR6V34HL54qdorTqXGLY39rH9oK18Swf8ACN6HceZaxtm8njPyTEdEU9wDySOpx6V4&#10;GnCj6c+9AJJZt23seKJMY78HrX6NgsHDD01TgdEVYO47CgZzwaRYwy7uaVee1ddg1EckH8MfWq07&#10;bvXHpU7Ht61E3Ab601uGpRuhuOfzqnKu5fmwvbOKvXHzL759KoXLc9fm/nT2KVluULrIQDv2+lU7&#10;lMhc8nFXLg59++Kpz7cj5fz7VhOSTN4Io3n+r9u3tWXdx5J7VpXoUdD+ArMuzx/9aspM0UXEz7zg&#10;4x+dQRsBUt8dp9aqedtPSsJeZvE878DpnwfpOf8Anyh6f7i190fsL3aP8G4I1kz5NzKjj+6S27H5&#10;EGvhzwTDjwlpOf8Anzh/D5Fr7N/4J7+BdeGi6hqs0McXhW4kWJ7qSYAJP2IXrjnBJwOnpXj4jDzq&#10;02onRWp80LRPpLTpt+0K3TpW9p96VGOnvXNXES6fdtHuAaMnp7Vbiv2YLtO4rzg96+Tq02nY8mpd&#10;M7zTbr5l28jHPvV+NvKm/DIrlNI1bz9u47eeea6KG48+1Lfe28jHpXDKNmcspW3Ni0lLdec1p2Rz&#10;Mqg/K1YVnc/KvT6VpaXKBcRtzhRk8Vz9RXuTWb7V2n7+e1a1uN21v5Vi6ezPcZ9+MCuhgCxIGYVh&#10;PcUZXLiXa2ic4rOvdSYnK4/AVXvb5riT5R8v1qJ07k/NjpTipNaGnMSyTs/PTtTWk3Y64Xtmowxd&#10;QPTvSDIywJ54ojTdxcw+NFclvbgVIrqU69SR9aq+ZgDrTg3Ht9K05LCbJLiMj1HGab5nkpzknr9a&#10;ilu9qYzio45ty7jg/wB2lyk8w9rjC9qbu3KpAzkc1FNLgnjGRSucopVmGR2pxgQ5dTQ8Oz2cGs2p&#10;vYfOtVkBljz95e4rvtSj8K65eRwaXNJarJw8bDgDvjNeXnCfM7AKvOeleU/G/wDbC8O/CXS9QtbW&#10;5Go+IIhhYIz8kTHI+ds8YPUDn6V6uDp1JPkirnXhqvTlOL/4K7/GrTbzxR4d8H+H7hZLXSLMyXW3&#10;nLuRtyf72FP5ivi23j818/e71e8Z+LtQ+IXie81bUJmuLy+kLyOT36AD0AGOPao7W32KD3r7/BYd&#10;Qios7JPsWrS3z371pW0Hzc88dz0qrbJwAeG960rePH5cV6NrGLfQdFFx07euKGQ789Mn8qkPP175&#10;9aRl5OO9JxTWpJ9c/sYfESLxV8Mv7JmYLeaLIYiP4mjYllb88jj0FexKzJivgP4YfEe++FniuDVL&#10;FmbyztmiJ+SdD1Vv88HBr7c+H3xJ034jeHodQ0y5WaKUDfHkeZAe6sOx/wA9Oa+DzzLXTn7Wnszl&#10;rU7O6Oks2Vrlj90ScEGpxZkPntnA96pRXsMAJkbaq981rWd/bavpkkltNHOsTbZNjhtjYBwfQ4IP&#10;PrXz/spKPN0M+V2uSR/8gyQbeMjnFS6PB9rf5fmCkVB80mnMsfzHeO9Ra74ptvBGk5kkXew4GeXI&#10;GePWsVFt8qNqdO7TOsn1D+zoAkfzNjtWVeau9x/EQx7Vm6J4hbW9ChuTH5byLuKN95c1Ktws6knh&#10;uxpKk07SCpLUW4uzGN2fw61C8xxndT51Eg6jbVaVW9NoxV+zOd3voOFwIuc8Gh7hjhSwC1VmXDfX&#10;9Kh+0bWy1VFaDTLpufNHDd6Rp2j7fWqJufKk9D1NEt0SV+bd7+lNq5JcT5WPzc0nzIO3Xg+tVI5X&#10;kCnp2yasfa1Qheo71F11KtpcmjJba38INOvL6KwjMjEKqjLEnpWP4k8b6f4M0ea+1K7htLO3XdJI&#10;54H/ANc+g5NfI/7Tn7ac3j2GbRPCvnWmmP8ALNdMNstx1BUf3VOfqf0r1svy+piJqy07mlGlc9H/&#10;AGjv22rPwlb3Gj+GZlvNXYeXJOvzQ2h6HH95h6dB+lfIl9qN54g1Wa8vppLq6uHLySyNuZmPqaq2&#10;0WBk4+taEEAI6c/zr73B5fTw8bQR2qyVkNt7U7Vq1bw5J4/PvUsFvztH41LHDtHG6u9RsSnchlhA&#10;AP6AUxs9ifcVZZfMP3c0wQ7SfQ+1EkFkfSP/AAT7udR0HUde1GOaaPT5oUgZM/K8m4MD9QAf++q+&#10;itT1sajPuuQN3QSr3+tfHP7OXxYX4e6o1vfTSRaXdqyy4yRG3GHx+BHHY+1fT2l6t/bOmw3VnIJ7&#10;O6jEkbjo4PQ+1fmWfUZrEuU0Y1JPZnSW93Jbtu8z5egYVr22sR3O1bhVb/aXg1y0Vy1uB/czk571&#10;NHe5bdHt2nquf5V89y2ehnY7DycPut5FkU9m61ImoNjaysmOoIrB0rWFTG47T2zW2L/7QrAqGVh3&#10;FHKnuSpPqWYJsx/eye1WFkyvzdRWQkLJNut2+qmp4ryVkO5T/hQ4AaTv845H+FQud6kfw+1Qx3oI&#10;wcg+9Sk7wCvBz2qeVh1sMtV2yNG3IxkZ71I0SyP1qGQjcrdwegp7Pk/KKhFMkNuoXH60gj3jdj2x&#10;1zRFJv8AXdnvUsQwCM4NJ6MFcazMsmeq4p8ibh97tnFDMEjyxrx39oP9rPQ/hdoOoW+n3tveeII4&#10;j5VujblQ9CWYHGV67evFdWGw1SvPlpo0jFtnkv8AwUX+M9xaX1p4RsLoR28kInv1Rjuck/Kjewxu&#10;/Ee1fJcjdz83NX/Ffim+8Ya5PqGpXE15eXDZeWVizH6n2wBWXv5Ffp+W4NYejGn16nVGNlYAxU9B&#10;Utsg3fXmogmcY/8A1VbtImb+detGPQfkWILdR/DVwQKy8cVHAB/ntVqIbMAVqtNCGxI4Ah4z6ZNK&#10;P3L/AC8fSpsbVP680jR8cg+uKYrmjZ+MJ7WWP5FVFGGx3r1r9m+zt/iD43ikmjzb6dGbmSN/+WhB&#10;AUY9NxB/CvDZUYHoMe3Q17x+w3bLPqmuXHmbZLeCOPZj7wds5/DZ+teFnnOsNKUNyKj93Q+qNN1l&#10;ROu5srIM/X1qPWPC6326axIhmbnb/C1ZZmaJgEx8uG4rZsNX8+HcrDcvrX51Tqa2kcPMzAXU9U0S&#10;4EVxDIpBxyOPzrYHi2INub5S3b1NaSXQu42WVRID1zzWPf8AhK1kdpopfJPZH+7n61vyv7JXMXLT&#10;XFvDuJXaTwM9afvVQXjG0DnAPWsFdBvkdmVA8ajopqeA3QgYNDIu3oBzmlK+zB2ZtJP5q7W2+xPW&#10;kivNu5futjnNZVgtxcKzNvjUcjI61f8AN+Qbu3BPcVJnyksm4ruw3HWs/XfGGn+DdNa+1S6SzsUI&#10;DyS9Mk4HTJq2J5OQCrL3b0/CvnL9tj4gLf2tj4dikaOOaUzTtkbSE4A/En9K68Dl7xVTl6dTalBy&#10;dh37QH7X1j4s0S60Twn5iR3CtFPeMpUshGCEB5GcnJIzx0718k6tp7287I3zMCcn1rrLfQArb7e5&#10;DFenHFXPsqzr/pNqskh43KetfdYDL6WFp8lM74wUVZHA29j5mO1dh8GCNJ+Kfh+6MnlfZr6Jy4/h&#10;AYHNXG8MWcwzsmQ/UECrGh+Ho7LWLaZZ22xyKxUrjv8A55roxNPmpSjHsKUtGfodN8z/AHs+2O1S&#10;W8extqkkHpmoYZVuIUkjYMjKGU9iDUwbzYhg4b2r83dPllZnm6kmzCEYqrarsmZcfN1H0qYXZACn&#10;1596kaPzlEn3XXn60cqNOaxX1M7RGw46g8VDcXe3S3IPCkZqxqA8zTdw5MbfpVN4PtGlyR7TvbB4&#10;71z1d7E3bdkZd7fvcyLHFlmbpisu8Lxjy13Z/jc/yrW1KaHw/G0Ua+ddSL8x/uVzrXE8z7u+eeeB&#10;UxpW1NOVoekEe9dreY2Og4FXLDT23/LhW/nUVjE0W1jG3Tr61safHk+Yynb24oad9CZaFrTomRee&#10;ua0IoAW/d5HGfaqcdypPy8/Sr1oWP3vl46YqNSVKysTJE4G7by3oakEnk8Nw3b3pvmsh2sQv49ay&#10;fGHxP0X4dae1zrGoW9mqqXCOw8yQD+6vU/hSUZyfLBXYKN9hfif4om8GfDvWNWgCtcWMDSIGHfgc&#10;18Dah4zuvE2r3F9e3Ek09xIXZ3Ykn3Jr2L9pL9tW38f+GbjQ/DtvNHbXXy3NzKoVpUByAoB4BPU9&#10;/avnVJZCBx+HrX3XDmWzpQdSqrN7HVThZanVC4guMfNhu+BTZLRW5HzKf0rL0tcj7rbj1NdBpzKs&#10;W35iGPf1r66KaNCOLw+so3fJ9RxUj+FycY64rStFUtwuCKtK25dvTmq5n1DTqcld2LWfVevcnrVK&#10;4j4YfrXW6vpP2qFcfNXO3entbnayECtOZWJ5exln93IrZxtIPFfcH7N2rx618G9Gkjx+7jeFgDnB&#10;ViP1GD+NfEkyeW33elfRX7CvxJw994XuH+9m8tSfXADr+QB/A+tfL8SYV1aKqR+yY1Y6H0NJC0Lj&#10;5cq3INCghty5DLyBVhwVQfnzzmkXaWPG32PSvz/lszlWquW4/wDSE3DjcPTvUgg5Hp61X0o4lZW/&#10;i5HpmrjHY3uKoaGeXskZT83GODV1F2wbfWnaBBHP5wkHzbcjPY1MLfMmMd+PetJVJOPL0NJSbVgs&#10;LfzGbAb8qvW+mLp6mST757+lXLSzGmWas5DM3OO9ZWo6x50zfL8o9K5/Z9WXyKKIL2RpHZ1bDfyr&#10;MllkkfJZj+NWZrmR/uq35VGsbHopyfbpQ43M5NkaL827jceMUr/OtOZGjPzL3ycimMFDt1x7URhY&#10;h3IsN5m33zmnsMEfxfWnK3mNlVYj1Ipz5XkLj2NXypANA5+b+VNb7+T8pp4UyLtboevvSlBn5j+H&#10;ek3bYWgI/low+9Wd4r8T2Hgfw7c6pql1HaWdqu5pHOM+ij1J7Ac1b1fV7Tw/ps95eXEdva2qF5JJ&#10;DhVA6818L/tNftF3nxr8Qtb2xkt9DtGIt4SeT23sPU9fYYH19LK8tniqlvs9TanT5tTP/aI/aH1D&#10;43eKmZWltdFt8pZ227op6s2OrHGfbgV5v5e845pyRgH72eKkji8znP51+jYfDwpRUYKyOzlVrEMc&#10;WR6jOKdtbPtn86sxx5GO3aldPl7Y7nNdIFPaYp1ZcgqeK+pvhz+38dH0vw34fi8PtcrbQxWszxzk&#10;NtUBSwXb1wM4zXy7MN/Q/wCNfVH7DHw0t9H8HT+Ibi3BvtRnZIZWAO2FeDt9Mtuz67RXhZ1Gl7Lm&#10;q/IJTSjqfUFh4pVbWRkjSRp0GBIp+QHnOOMH9aprq7yJ8zH6VlzXTRTFlHXkCpYLtZzg4U56V8NK&#10;VtjhlK5dn1XO07fboOahN5HM/wA3G7vUN0oz9/5vSqoOB90j+tLm7k6rU0VmjBbnH4dqWONWUlXD&#10;bs96qICV4/HNSqFQ5HLD9Kq/cL3JCxU7f4vWnM7Bz64/OoTcPIc56HHSrEc245+9xzVRjFgNJAcd&#10;ffNDEKCRt2051SRuPrUU+R8pVl+g61Mo2DqMeXD+vNE6eaMDOT709F2g7V56GpYCSD6j17Cs7XHY&#10;gisMfeXd357VzfxD+Jlp8P5rezSa3/tS7ZVRZT+7gU9ZHx2HOB3+nNQfGv47aV8FdC+0XSm6v7ji&#10;1s4zh5j6n0Udz/WvjPxf8Stc+I+vXFxP58k125dkQck+nrgDjFe5lmU1ZyjUlojenT95Nn1prn7V&#10;Oi+CYvs8WzXr3y9rXVtMpWVsdz1A/SuS039sTWJbli8NqF3fcYfd59R1r5ot4LjTXCyQzQseobg1&#10;etNXmRCu5q+2p4en1PU+tS2R9daD+1nbTQ/6daqX65iO3+dR+Jf2qYZrRlshHbSKCQZGyzH8sV8t&#10;x+I5QmP7vAqCXX3mxn86PqtO9yvrU7HtniP9snX5Y/Jt2sbfAwZEi3FvwPFeaeKfj54i1mzuLWbV&#10;nubW4wWhmjWSPg5GAc4/CuLu9Q8zqtZd7dfPnOPQVrGjCHQ55V5y6l7WNfh1ORS1nb2jbQp+zqVV&#10;sd8Enk17N+zB+y7ffE6wN5cqNPsbjBW6JzIIsnO1f9rGMk9OQDmvnua4JNfXH7O37b/hPwR8JLHS&#10;daW4stSsY1g3xxNIk6KNqnIyRwBnI9fpXHmM6qpWpLVmdNa6n0RDo1n4P0G30vRbaGzsbVcKirsV&#10;j3J9zVOOWaWcrK0fqAD2rxXSfjXp/wAafF7x6bqn2qWMbzGqSII0yBxuAHcV7Jp9zi3CYbcigA+t&#10;fCZtglQau9Xuc+IsndFwyqjhV5H0p/mL1Hf9KqibK7vvL3pVkLruXlcdM8146jY49ehMZVY/oM1D&#10;NMQMdx0FMMuD/P2qIuW+/wCvFbRuitRVvJGflm+XP4VE167uR3HfGKDcEjavHp70xt0gHbaPzqlc&#10;OZiHUJHblh8vUEUSahJIdu1OnpUMsbKS35gU0syL/vUSuGo6QsTnf/8AWqv5O9jxn6d6sQMuNzfT&#10;HrQTG7fdI59axcW3ZD5TOkLQt90svr6V558Tvj/ofw8M0NxfK19Gp/0eH55c9hjoPxIqT9of4yx/&#10;DrwrcvbyK13JmG3HrIR/Jep+mO9fGdxJJeTPJOzSSSMXZmOSxPUk19Vk/D6dq1f5I3p0esjQ+I/j&#10;S8+JXi251S6DL5nyxR53eSg6KD+JOfUmsFrXb2FXhHjjj1puzjPvX28aaSsje7RlzReg+97VXVM8&#10;dfatOePaT/Fz+VVdg5/L6VEi9D6V/wCCfNmsUOr3HJeaYRdOgVM/ru/SvpDVHDkDivnX9gK4RLDU&#10;IVb94t0GK+zR4H6g19Eas+xCCR+HrXwufRf1j5HLWXvGTgtOef8A61WLBR56/LndxjFQ2UbSXK8Z&#10;3Gr1hbYvlGe9eGTcS7i8u/ZcfdUDn1qW3k8tsK21vzzUV+/+msv8RPWmY8nlcszcYAoei1MZassM&#10;wMzN8x4/yav2cbXI+UZ5/IVT02w86TJZmbOeBW/aWgWNQcD196xk2CV2QxWQMijd6US/v7piF+Ve&#10;BzWg0EcFo8rFY06DJxmsu+1+Cyh+8tvGB/rGHLfQdTVJXRpyNl5xHYxbpmyx5VfWud8T+MRFGYUZ&#10;Wdudo+6n196x9W8WtqSPHC8jbj97HLfUn+lZYsWuT8ygMOpJzk1mO3KrEo1GacM2Gk55bqBUltM7&#10;fdjZjjpjpU9vbSwqo6LnlQauKGY/yIqvdRF0UYrW4ZseSzDvx3qSPSLiRxuZEVvfOK0UUleOvfnp&#10;U5i2kNyCw4xRdC06GTdaEttIR5kjHHYYoh0DCbtxY9w1bJhZ+ozngVmeLfE1n4J8O3mqX03l2tlG&#10;ZJCMZPsPUk8AetVCnKpJRhuK19jgPjx8YrX4PaJAq263Go3m4QxsdoQD+Nu+Mkcd+eRivkLxf4jv&#10;PGWtz319I01xcPvbP6fgB0HpW78VviLdfFLxpearcFlWZiIImORDGPur+A9Opya51IDIRww25Jr7&#10;7KMphh4qcviO6nDlRnGwBO6g6blsfN78VsxQeq/h61N9k3NuwB3Ir3rIbZg/2S275elb/g3x1r/w&#10;+8xdJ1Ce0SY5dAFZCfXDAjPv1potfm/pTnhAHQCs6lOM1aQc/c9Q8E/tc6poWiyW+o2Nrqt1kmOe&#10;VNhTr1CkA/lXNeLf2i/EWu3aOl7NaxqdwS3Ajx7dzj6muOli2njr9KhnjIGfX9K83+xcKpOXKFkt&#10;Ue1/swftVavoPi3+ydWa81az1aVI4ndwZLVyduRnqpyMjPGMivpb4j6RqFhpFvDp7AukhkkQDO8m&#10;vhD4Z6hDo/j/AEu6n3eTBcpI2BzgMDx+VfppY6Zb6taQ3UZEiOodWA6g9K+ZzajHCVlKnHQuN94o&#10;5X4RpqF5s+2afJbxx/M8jEAOewArtbiVZLlmO0Dt6VzXxN+Leh/CLw1JfaveRWsUYJVNw8yX2Vc5&#10;Pbp0z2r4r+Of/BQbxF8QJ7jTvDinQdNZsCZCRdSj3YHCg+gFctHB1MVLntZF+xu+aR9kSfH/AMHx&#10;a/Jpo8Qaa2pKcGASgsvb+fHFdJLdNcxq0bDaw4r8/f2GvhXB8TfjL9u1SKS7tdFiF4d3KtKGATdn&#10;qO+Pb6198RXBjl5UbW9OgrmzChTpz9nDc5cRKO0SQxsrfN1PSo3GQvygbe1Whdc7WXgioJPnJ2gj&#10;npXjVIWOToQCHJY9PbtU0NuMe/U1D8zn5akH7pt3+RWYEy+hwRVeRPLw341NHLuz6/zqN/3h+90P&#10;PvUuXQLDYm3H0qdjkD0/nVbzdrds9qC+WPvwKSYh0jfJ+NRtLhcL+NOLfKB1GcGkKqVOPvU1d7Ds&#10;hixjDfX86apz+dTQRbie2Kaw8pi33i3SqbFaw3GJNvHrUOv6za+FtImvbyZIYIFLOzsAAB61F4g8&#10;R6f4K0WXUdVu4bG1j+/JK2B7AepPoOa+Of2if2n7z4vXcljp/m2egxtgA8SXI9W9F9vz9B7mS5W8&#10;XUvL4UaRg3qXP2lf2m5vic76Rpe6PSYny77sfa8dOP7oPPPU46V4w8n7vA+mPShiY24oYdzX6RQo&#10;wpx5IKyOmK7EBHy7W9KiKYGPerBXCjK1E0eVyMD+ldFitmULl88cfjVDGZmUg/N0rSuVG5sfeFUZ&#10;I9rBs4rKrsacp97/ALH8kdp8BfDsZyP3UhP1Mr16XcXm/P8AsjivC/2MfFX9sfBy0gzuk0+eS3YZ&#10;7ZDj6fer2eGXa/zMGbqRX5vjJNV5Rfc4akmpWZYhy309KhurLeN38XpUkc6k9qUNg7vX1rGOpnvu&#10;Us/N3XtUkV1sX5v0qzPbZh2n73XIqk0awnr265pum+gFg3GR3560LdIxx973qu0jADH6U3kHnjv0&#10;qVFgTbjKx9M01mCLkHBzwfSq8j7pPXNOll8teW/SrTZV7k8b7CfX3p+/I7+1Z/nbhtP61Olx8+T8&#10;31p83cSVyaaMAbsdvWqsytEflyTVyVxLFndhfT1rPutRjgRmkfaFHXPSnGm6jtHUWt7EE0BkkLIS&#10;G61zfxE+Jem/DnSWuNSuFEjD91EvMkzc4AH9TxXF/FD9qzS/DMM1pokq6nfkFRIhzBEfUt/Fjrhe&#10;D6ivnbWNevPFWqS3moXU11cTHLSSHJPt7D2r6HL8jlzKpV+43hTtqzp/iX8bdY+Jty0ckjWumqx2&#10;WsTfKR/tn+I/p7VycS7j3GOc01ODU0bBOD34+lfWRgoqyNQAwtHp/nFK4wvXrUTyYOM5rSIXuIzZ&#10;Zu/NVrifYfu/NjvTp5lA659Ko3Nzn8eDRICO8vAg/wDrVnT3LNlVY7frS3s5/P1qq8u0DhdvTkVz&#10;1JWNIwVj6U/4J7aHZTaxr1/JDFJeW8cQhcj5kDbw2PTPSvpqV2RGI6n1NfEf7JnxfX4YfENEuJGX&#10;TtSAguQDwOflb/gJP5Zr7dYmSP26jB4Nfm+eUZxxTlLZnHiI2ncjSNs71bayjtVm3u/Ob97wSeCa&#10;riPy5VyeD1qxKqTDaP8A9VeZy6GCd9iVo41HLZ75FRoy7+exqAXiWciqw3K3f0qzIiON6t8vp6VA&#10;79BZHNku5CevFOjV7s71kPqc1WZt+eelMtbr+z5+h2saqL7lXNBIZYT8w384pBMUbp+lW7W6F1E3&#10;+cU2MIrBeDzW3LqKSIXLTwnvx1ot72ONcMpU+9S358kfIw21XMCzAHv3OKckraEWLUepIg65p4uY&#10;7hcMOKpyWaxwM3Ge3tRBDvRfmwemKSk0UXI/KJ7VMWjVf97iq8NorP8AyGaZOnlMNvzYqru1x8yS&#10;1HmCPduVR0qOSL92wXntQZtybf8AIpQhkU9v6VnK3UiMh+lWMIm2yNxtzVm3jjjjklkkWOGLLO7H&#10;AVR1JNYfiLxNa+EtKuL68lWGC3Qu7E9AOtfLXxv/AGqrz4j28mm6X9osNJfIlBID3I7A46Lx0B57&#10;+le1luV1K/vbI6qMeZXZtftJ/tNyeKNRXTPDd5cW9jayMZbqF2ja4YcYUjB2jnnv+HPiTyFnZ2Zn&#10;aQ5JJ7nuahR9p+7/APWp4PPPC193hsPClHlgjbpZDk+bPY9s96cq8Ac5HHHejzR/gKkBUDt+NdcW&#10;A1ht+nb601gcn/CpCwd+2Pp0pvyr159qrmFy9yGTu1V7ohf/ANdWJn39+Pc1DcEhONp4z0quYbXY&#10;z5n8wn5s4PFU5pNrN+f0q7cj5d2Bn1ArMvFZO3fjnrRz3CKaZTuW3n720dMVSlmEQI9cYNWbuUsx&#10;Hbpms69k21jLQ6oxTK15MDn8qzbqbI/TjtVi7kyDms+7m4rnlK5pykNywZsdMmu3+GXwSk+Immz3&#10;ENzDH5LBSHx3z/hXA3UuTzVnRvHeoeGkkjs7iSJZCC209cVl7SxrHzOf8CfCfV7n4OaX4gW0l/sl&#10;YYrcXBHytIIlYqD7Cuo8I/tAeJvBfgK78K6fqUlppOo3Cy3MSqMyEdtx5A6ZAqv4V/aE1Afsv6L4&#10;IjSMWIeK/wDMP3wTAqlR7Z5rjWf593fP5Vx6HXtdH21+zD8dh8RLCbSdQmE2racit5h6zxcDJ9WU&#10;kAn3HfNeww3GyT7pr84vhx8R7/4a+L7XV7F/3tu2HQnCzIfvKfYivsj4SftceF/HiLHdTSaTdMBu&#10;W6+4T7MOMZ9cV4GPwUk+eOp5tfD21R7VYXinG3crKfXg10/h3VQ8ixt8oHUVyuh20Wr20dxazx3E&#10;Ew3o8TBlYexFammofM+b1wG9K8Oth5RV2jz507nVmX7FK0f8PUEd62PC85ubmRc5AQkY7cVzOorI&#10;tpFL/Eo2njrit3wXI0EJdv4uK82dzOMHfQ6HSNO8k7m4Harl9qcIVUVdxXrg1VNwt3bhYXGe/PSo&#10;fsDja2Qw9R3pRoyerCV1oWBfLt4jpnm7juIFV3LW8bdxmoluQVNbOMkiVctNMvpjH602WVTjG7jv&#10;UBm3456jrSs2B65pRv1DmHHDjjqo60zzW4x9KeE2p/Sq80jRKRgmtOW4czFkuMk9+PTNK0oEajHy&#10;gdfSoQ+5GwPvdMjtTYCZcL+Yo5HsGpNIpm7/AC+tR6heRaRYSXFxIscFuhd5CcBVAyTWP42+JWj+&#10;ANHmudTuorWG3Xe7SMAABXxr+09+23d/Fi1n0Hw/5lposnyzSFcSXeD+i8dOp7+lehgcsqVpLTQ6&#10;KOHctZbFz9ov9t/VPFmqXWm+FbiSw0tTsN2oInm5/hP8K++M9+OlfPsrTX1zJJK8kjMcsWOST616&#10;98Hv2K/FHxR8OR6pGFtbWb/V+ch3OPX6V32m/wDBObXY2XzL63XkdIm/xr7rC4OnRVtEd8YpKyR8&#10;4WdjnHH0q/b6fvPHavpaH/gnhq0aYXUIM9f9Uf8AGrFv+wBrEH3r6Fsf7B5/Wu9ci0uiJRlbY+cb&#10;ew2n7tXFtmC9M/1r6Mj/AGENYI/4/LcemI//AK9SD9hDWFAxfW7fVP8A69PnjtdE+zn2PnERlyBt&#10;CjvQYinU+1fREn7CuuKf+Pq2b3C4qGX9hrXl5+0W7Y/2TR7SPdB7OS3R89yxZH8XpgVd8N+J9S8H&#10;3f2rS765sZg2C8Llc98HHUex4r2q6/Yp8So/7v7OT0zk/wCFUL/9jHxVCTtht2GM/Kx6/lWcowlo&#10;2ieV9UcF4g/aO8ca7Eqy67cKq5H7uKOPI99qjNdt+xz+0RdfDXxhNpet30k2i6zIXllnYt5Ex6SE&#10;nnngN+faqkv7H3i5P+XNWGegenRfsg+K1i3fY1Dem6uPEYGlVpum7WKXax9e3nj7R9F8JTa02pWn&#10;9nKS3npIHQ8dAV6n2HNeHfCr4p/8L3/aU1WaG4vP7E0/TswWs8nytJ5kYLhM4BPPvXA2v7NvjqPT&#10;/sTRyNa7t4j8z5Q3rj1966b4N/A/xJ8JvGsGtf2azJCcSojbi8ZBDAe+Cce9eB/YP1enKUXd9AlG&#10;0fdPpyDMEm1VwqDH6UrkgFlH1FT2yiRFlDb45kDow43AjOaYSG7btvv1r5WcXGVpHlOTvZjA+I2B&#10;45qGeVkkTGenfuKddKAGI3dcfjVZ5SEH6UuYFuPnuxtYEA89ajLxn7yjcP1prKM849agkEkZX5c+&#10;/WjdF8w9njy3y1G0+G5Cj2psgYnjPTpVXU9WtdFsWuL2ZLeFf4nP5AdyfYU4U5Tdoq5JpeZuRc9O&#10;tcn8V/i7ovwn8PPqGp3Xl4ysUI5knbsqj/IHfFUPFnizxJrmn7PCekhmmGBd3zeWi+4T7x/HH0r5&#10;w+Jn7NnxQ8aeIHvdXhOrSc7SlwCqD0VeAB9K93AZDOpJSraI6KVPS8jz/wCM3x+1341aqzXkrwab&#10;Gx8i0jYiOMc4J/vNjqfyxXHWtlk/1r0af9l/xnZYVvD957bcNVaX4JeKLJVWbQ9SVs9PJJx+VfbU&#10;MPCkuWFrHXGStZHIW9lnA/DpV2C12J2wOK6Cb4caxYqWk0rUY1Uck27f4VTk0+S2G2SGRX6YZSD+&#10;tbyuhS1KMcW08MPf3p3zYG6pXmjjb5uGHak+0RlKaYuUjPy/w+2aRYN/T71PN5GGwODjGc9ams7q&#10;GGXn5qHKw9OhaNkLfT1LsS2OFHavoT9mX46W1hpOm+GtWhkiaRzFbXIO4MWYkKR2+Y4BGevQda8D&#10;vrqD+y0mjO51+97Vmp4rnt72O5jmkjmhIaNlbDKwOQQfbArycyy+OKp8r3J9mpI/Qa60xSgYY255&#10;96rizWA7VG3jINeI/sr/ALUi+JHh8Oa9MzXcjiO0uXJdpSTgI56554J+h9a98ntGPHOOtfnGMwkq&#10;E+SascUk4u0iiY2c/wC0vb1rV0jUthCs33eMVSkTDAH5aYIWk/i+de+PvVwPcd2dOP3u1lOO/oac&#10;s3lOw9TmsvTL1lRUf161okiQbT8rDuO9TcmVycCO4f5v04qxFCu7buYe2apxFvukbcdDirUbc9s4&#10;qr33JTY64G7p8rDj601T5bbWG5T+lTTx5AI+8K5f4n/FTR/hZ4Vu9S1a7t7f7PEWSNn+aVsEqoHU&#10;knjgUU6Mpy5Yo0jzN2Rqa54o03w2PN1C/s7JApYGaZYxjv1PavGviP8A8FAvCHg3zbfT47nWriMk&#10;AxYSE4/2jk/iFINfFnxP+MOsfFHxRdajqN9NcNM7FELnZEpJIVR2Xk8Vy7Xee7HPc19hhOHKatKs&#10;7+R1xo2V2e2fE79uLxp8QoJreC6XR7V33KLMtG+MEbS2ckc9D14rxm51CS6kLSOzOx6k8mqsl7sj&#10;OP0qFLoFv619NhcJSpK1ONjaMS0Xw/c/1pV4DD+tQRy5ParUIBNd8YjloS28Rz82eKu2sOOv/wCu&#10;oIDg59+at28qpk8M3QVrGNjNstW8ZC/rmrUcH8XeqsN4o+U//qqwt6obj9KolJ2JwmT0/MYpCu0f&#10;dxzUYvlB5246jmg36t9MetUFxsgb/Cuu+B/xRb4U+M1upVkawuh5V0iHkDs4Hcg/oTXHPeKV7H+t&#10;RSXq/h3zWNSmpxcZbMLX0PvvRtUh1vTY7q3mWSGRQ6upyGB6VZhufs1zll+VvWvi/wCFP7Q2tfCS&#10;fbbsl9p7Nl7SYnb7lT/Cf09q+ovhH8cdD+MenLJayLb3qgiaylcGVMdx/eHuP0r87zXJqmHnzQTc&#10;WctSi1qtjvI717Rf70Z6HP6USausuO4HY1XitJCMfKY29T1ppsNrYViDnj0+tePGfKY2ZoRXJk/e&#10;KzZPBUdxU63e8/K1ZG9gw27lbtip4JPm/eZ3Y+8KbqN7Br0NNolvQPNY/JwGXqKa+nzA/KysvYj/&#10;AAqlqPi/S/DEPmX+oWVmq9TNMqfzNedePP22vA/hG0YwXz6tcfwxWkRJBx3LYA/OumjhqtZ2giow&#10;lLZHc+N/EKeF9AmmkkWNyv3mO3AxySewHrXwJ8fPHsXxC+I9xdWsjTWsCLbxPk/OBklgD6sT+GK2&#10;Pjj+1Nr3xmuZoWYafpjHC20R5Ze29u/04FeZwpg9eTzX3mU4D6vSs92ehRp8kdSxbNJEflkZT2we&#10;lalv4nvrdQomZsf3gDWXEfmx7elPL4Kn8/avW5Sjet/GF2v/ADzbPUFOtXYfF0x25toWPrgj+tcz&#10;b3CqeeeOlTrqWxuuMVOgrLqfeP7JvxCPxD+DtmJGzdaWzWkodtzYXlfw2lQPpXpqlUb/AAr8/vgJ&#10;+0DffA/xZ9sjVrvT7obLu137VkHZh/tDt69Pp9sfDD4vaF8WdDW+0e6jkzxJA+FmgPoy/wBehr4r&#10;NctnTqucVozkq09bo6S4tlvDHuaRPLff8jY3dsH1H+FR3E7WbK+5trHAI7H3q0GUEL8u5unPJNQG&#10;L7e0luFZVx99hhQfrXm/VakleKIjRk9iUXC39hLtx82PlrjviN8a9L+ElxpFjc/6TrGvXCW9paIe&#10;QrMFMjHsBn6kjHqRzXx3/aU0H9n3R5I5bhNT1puIrOGUA89GPXCj1r4q8S/GLVvHvxO/4S2+kZbi&#10;CdZYQjcW4U5VV+nr3OT3rtwmS1GvaVjrp0XHVn3frOuyXrq8W2NifnHX9aWztDeHKn5u4rG+G3jf&#10;R/iX4ft9U026hmjuUDNGrAvC3dGHUEH1rtLK1EZDBRtB4wOteTWjKMrNHPUuyvY2Srxnn+VatlG0&#10;O3nIJ49qltrYTtu2qvHXHWpktREn3s/UVxyi29DHUds5+XaT/OgLiTKv5Yx37VxfxR+Ovh34SWfm&#10;atfxwy4+SJTulf2Cjk18z/Fr9unXfFs8lr4f36PYnKGXg3EoI9f4Ov8ADz3z2r0sJkuJxGqVl5m0&#10;aTkj6C+Of7RWm/DXw5dLZ6hY3mtbvJhgRxIYX6FnAPGPQ98e9fGviTxBf+NdWkutSvrm8nkPzSTS&#10;FyccDk9sdqwLrU7jU7h5riaSV2OSWOeTT4peh3fQ19pleTwwsddZG1Onyo1oNIRefOjzj8TVpdMV&#10;R/rI/oDzWPHNjbznsKmEpQj+te4kVzdDWtdsEn3latJNVVT93kdhXOJfeV05+napTfFhjNaInXc3&#10;xrrRj5U/HNTr4jaQcrz9a5tdRwoxt+WlN/z97pyfelbuVzM6M+JZHX7o6VVn8QNMTujWsY6pt/pm&#10;mNe4/oKFFME2XL27M/8ACvT8qseC/F914F8VWWqWbNHLZyB8jIz6g47EZBHcZrDa8+bj61E97k57&#10;1FWnGUHB7By33P0Z8I+KrXx14Xs9Ts5Fktr2ISIQc4PdT7g5BHqKvyWxMR4BP1r4g/Z6/aivvg1q&#10;q2d40l34enYma3C7mhJ/jj/HqOhz0zX2Z4O8c6X8QdCh1LR76G7tbgZVkPI9QR1BHSvzrNMpqYeV&#10;4r3TjqU3F6GlZhkkHbHUVtTKs1qJF+7j5gay4rxYULSbVVQSxNeezftf+EdP+MNn4QWWSa4vGWL7&#10;TFgwRStwEY5+nT1rzqGHqTu0noFOEmexeHodkcrcYKnrWjpcaIvmyHaq85xVPTW8rd/DHjvXzd+3&#10;P+2PN8KrJvDnh+SL+1LyFhcSnk2isBjHbcRnr04NXh6MqtTkgdNGk72Z7Da/tIeFPGPxIvPC+m6h&#10;9u1Syjd5RCpMMe0hSN+ME5PQE9DW2l4JW+Vdp96+Df8AgnHr0U37QF9HdSlri806XYWblnDox5Pf&#10;AJ/Cvu2zt2mGf4l/WujMMHGjPkRGI92dkS3VxNHHtzlexA4zUEeoSY+/+VTLMVY89+hGae9mswZi&#10;u3scdDXnOnbY5Xdla6vGDBuvqc9ailuJC2d25afPbqg428dPaoI3zKv9Kl7AxrvIOVZueStOjujn&#10;k/gaGl3v0H1prlXbLYbHt0rPlYFhLlcf49qzfF3jrS/A+jSX2rXlvZ2cYyXlP6AdSfYc1ynxj+Oe&#10;h/BXSDPqM3+lzIzW1qpy8rDGP90ZI5Pv1r4g+M3x31b4xa+13eTBY1+WKGLKxovsD9Pxr1stymri&#10;Z+8rR7m1OjKWp6J+09+1ZL8XJP7J0tWtdEt5C3LfPdEcBmHYDsv5+3jKje33qz4JtrD+VW45hjnb&#10;9a++wuDhQioU1odijyq0S3FANmR+ZqQLhR3FV0uS3TBGOacZ9vfAH613ImzJggJAz+NRn5S2O3ao&#10;ftagfXvUL3+P4upqi9CZmBPXB+nSvtn9lS4Fx8DNDK7cL5y5z0PmvXws9+C2fxr6O/Yi+McFgJPD&#10;d9LtS6m8y0YngOcAp+OBj346mvnc+puVDmXRmNf4T6kk+cD/AGfQ00sJ8gErx1pyvt6YVeppftCr&#10;t44PoOlfDyOJk9tID8khPXAJp08OCP4sd8VHu88fxCpIjJEwZJG2kdOxoi3sAiph/r2p6nBPGPoa&#10;lRlkPzL83Zl6D8KYsfm/dG76HpVC2GxKUO7lv6VJGfLbvj1p5h8pQW3c8Y70iFSxDU4uwFiJRtB9&#10;6af35zndt9aeEDJn2yMVHOVhTcPvdx2qnJy2GotjV+Ruf4uhp8kq21u0jMqxquXZjgKBySfyrzv4&#10;m/tLeD/harf2hq0NzdKOLSzImmJ9Djhf+BEV8u/G/wDbJ1r4qQzWNiraPo8mVaGOUtJOv+23GR7D&#10;jtz1rtwmV168k7WXc2hQk3c5/wCPHjuPx/8AF7WtSjupri1kuGjtncn/AFS8LtHZeM49/XNc3bXb&#10;W+dkkiZ6kNjNYIvMjdu71YguepLNz719/RpKEeVdDq2R0VpdYGWP4561cjuQi7t3y4rnbbUP4fTv&#10;VqO9Vu+71zXQguba3Q3ZDUjzgYO76elZZ1AA5X8jUb6kpPXmmLmb0NCafBPzHB/Wqc88bk/rVW5v&#10;cqeTnPIqpcX+R1AqpDjEstOuO/HqajeYMf5VRkvv59KhbUNw64+nasZalcrPUP2Z/iAvgb4u6XNI&#10;7La3T/ZrgDurcA/g2D+FfeEZwrbVbd0471+YdpqP2a4WRThlI5r9BP2bPizb/Fr4W2N40itqFogt&#10;b1B1WRRwxH+0MHP19K+R4hw8pNVFsc1eD3PQopfMX+FVbsexpETBb5tvPGPWoo7hY5W4+XHXFE0u&#10;7tj0xXycuxhoSK3lJ8x3bj1FNky6/LtPqM81G0uZC33ajkly27+VVGSI9QYmElm3KO1Rz3mF+8v5&#10;1YMjOqlefbrTSqs2Qqbv93rVN2HZFe0kaY7ukeOp7094POPyybV+nWp3Rn+9nP1qInYvPy+/aplK&#10;6sNXehE0LI3zcL2AFYvjrWv7J0vbvSNnzklsAKOpzUPxJ+LOl/DDwvealf3CbbVCyxBhulbsgHqT&#10;xXxR8Vv2jvEHxd1CZ7m4+w2Eg2pZ27FU25/iPVvx49hXvZLls51Pa1FojenTkndmj8dfiMvxB8ZN&#10;9nm8zT7EeVb4Pyuf4n/4Ee/oBXGhgB/WsxLwZ/rU4vPfBPAFfeRVjo1ZbecEbvwpjzrn5l+gxVV7&#10;nK4zjv1qGS52jn8a00FqTXEoOdtVDPlaZJdbyVH3utU5rzY3fJ9BWci1Y9s/Y0+Ia+Ffib9juJNs&#10;GqJsVc4Hmqcr+ONw/GvsrVIY72JZkORjseMdenTtX5j2+qNbSblZlZTuVlOCpFfTnwP/AG5dPs9D&#10;h03xQZ4ZrdAi3UaGRZscZIGSDxz2PXjpXzudZfKsuenujOpSvqfSI/0TY6twOue1Tg+Rqccm793I&#10;u5a8v0/9rPwLrE4hTW0CzZA8yB0UfjtrtPDPiez8XWEc2l3lvqCwkHMTgsmegI6j8a+VqYWrFapn&#10;O6ci5qOrf6c24L97jNXLOFrjBDgL6YrFMMY1yb7RPZW/2clnEk6LgdeQTTNN+Kfgu51ySyk8Wael&#10;wpCrEH8tXJ7Bjge3WsFhar6BGjNnapdw6eqhmUtj7o6n8KLnVpIYtzJ9lj7NJ94/QVxuqfFfRrK5&#10;azsdY0OGYHA2Xsckr+3XrzXM674kjVGuLrWlWMnIeST5R+JOKPYyvZouNOz1O8v/ABVJdXIW1hmn&#10;2nmWZcKvrhen51j3Onz3k7TXEjSMTgnPArzu88Z6a0m3/hJNN8zGcNdoOP8AvquZX9q/wpoiXFud&#10;WaaS2cqyxxOwkIOOGxg/XOKv6rUa9xGns5NaHultDHBH9xmz0AFSC5jRhuUK3bNcf8P/AIv2fjjR&#10;I7zS7hZ7cnYShwUbrtI6g8jg1vSa5NbSCU4ZW9RnH0rklFxdpI5pRezNQ3Ss21fXrirFtIqDn73r&#10;607RdTXWbcsUjynfHatBpbGzt/MaOPHc96UbXM+XWyILazknyyIzr3I9aljtmVi0i4b0rrNLjhvP&#10;DqtbR7VcccckVx/xL8SxeAPCV/q1xGsq2a7whbaWOcAZ/EVUV73L1KqU+VpFPxj4ss/B2iy3t9cR&#10;2tvbqWd3bGP88cd818c/H39oSf4uaktvbeZDotqxaKNjhp2/vuPbsO2T64HL/Gr9oXWPi5rUv2yZ&#10;Y7COUvBaxDEa9QCc8scZ5PrXD/2tkfe7195leV06EVOXxM66dPkRuJdeYu04x79qsQS/4ViQ6ljH&#10;TdVpdS2r97v6170TXU2Uudi7cdR3p8d0fb8qyI7/AOfr+vannUgDjp7VXqRqa5usAc5/nUUlwpGc&#10;9uBWd9vDnrxSfbfl+8vWiy6EWZeedXxz7HmonOKqi8Geq+4Peo5L/wAwfQ9QaCrPZk33JVbj5Tkc&#10;9K9r+Fn7d3in4Z+HG0+X7Pqir/qXu98kiDH3Qdw4Hp2rwqe8B/DgYqnNdbvl/SuTEYWlWVqiuaU0&#10;1sbvxV+KOtfFbXnvtYvri6kJIRXcssQJzhQegzngVykEflvn2pby5yD/AJ5qkt/sfj+dZexjGPLH&#10;Y29T62/4Jr6hDbXfiaORVEkgtwpHp+8OP0FfWSzedj/Z5Ge9fnX+yr8X/wDhXvjv7PJJ5UGpFEDk&#10;/ckX7uT6HJH4ivvrwn4yt/E+kxzxsDIq/Oo7GvkM8w0oS9rHZnBWptPmN9TlTuLe3oKcJFK4XqO9&#10;V47lZE56+9Ml4GQSuP1r5iVTucnN2LDvmVf8etTE5TJznqaqxXSs4x97vmphKMfzrKTuUJI3zgBv&#10;xNMjynY/WnyyKyfqBSK6ng1FrhqRtIAMYO496bBIxclV5zU/y5wRzjmiONYui/X3pcjuKz6C4Y/e&#10;XPenNBsT5V7dx0qZbhVHPFeUfGr9sfwr8H2mtGn/ALU1RAwFtbOrBHBxtkbPy/kTXTQw9ScuWmrl&#10;xpyeyPVLeLyly3515d8Y/wBrDwr8LbdkSYaxqCttEFu42qR13PyBj0GT9OtfLfxX/bt8W/Ee0ks4&#10;ZodHsmJBFmCkjjJ4LZJxjsMV4zPrr3MmXZmyerHNfVYHhtt81d28jqjh31PVvjZ+0frHxv1OOS8K&#10;W1pbgiG1iLCNevOCT83OM+w9K4M3n+1+Gaxo7/cPY/pUqXWP4uK+ww+HpUYclNWRsqeljWScgH+9&#10;707z8HrWSdRwB82Mnt2py3+1vmPzGupEyjbQ1HlyvXvUc021dvT6VRXUlJPt0FMk1BcdeavmJ5WT&#10;zPzn+Gqd0wYnFEt8pPDdetV5bkOD+lRKzKij2D9kD4xx+BfF0mkXbbLXWHXZIWwElHCg/XOM+uK+&#10;wra9N2PMRlbceoPavzTe4w/Urt9DXqnwx/bJ8QeAWhttQVdWskOCXJWcD/e6Nj3Gfevnc0yiNf8A&#10;eQ3FVoc2x9yW8h3ZLYq6u4hdxXA5GK8q+Fv7Rvh34oWyGxvYzNgF4H+WaPp1U+56jI969HhvfLba&#10;WGQemetfL1MPUovlmjkdNx3NNbjac/3qjmRZo6dnzQPu4PtTl4+X+7WakzNS1sQR2yyJheGzUU9h&#10;IxVVkGPX1q3Fhc8YzyKeQNuV+v41TY0rlFoGtl2k+Z6nFVZoSNvy9uK1HXzE+ZhmsvxFrVv4f02S&#10;5nl2xrz83GaqnFylyx3HFNuyKc37tD83vVMazsLDzlUKMk54rwr4kftq6TZ3tzb6fHNfyQuUAjIS&#10;Ekd9/ORnjgf414l46+PeufELclzefZbPH/HtbkrG3+9zlvxOPQV71HIeZXqM6IUbbn1J8Qv2qvDn&#10;g+PZHd/2td5K+TasGUH/AGm6Dn0yfavnv4i/HnXviTcSLc3TW1ix4tbclUx6Hu348egFebx34IXn&#10;vUzagpXsMHtXt4PL6VBe6jSMDYSfAxyB1HtU0N1tK4+hz3rDTVADnd9eacusqvfdjrXpaAkdCt1g&#10;9R+FPN5tb+ornW1lQcbvyNA1obuG+vNMqzOgk1BW/wBr2qGS6567efWsU6vs6EDnrQ2sgfxfkKq9&#10;loTys0pLnc/68dKoXM+ehxVSTU1IILckc5qrJfhh97n0NS5Aotkt5PtP90VUF1iNl9Peq93ds3f2&#10;qiL4oXU87h61zVWjaMZWsatvqbW9wrKfmB/Kvtf9kL43y/E7wdLp95cSTanpBG93O5po2J25J5JG&#10;CPptr4MGoYXlvrXT/Cb4yah8IPFttq2myfvIztljY/LOh6qf5/UCvEzPAxxFOy3WxFSlzI/TCadf&#10;J43M3T8aLWQxptPrXBfBr4/6D8aNDW60+4UXCKpubVj+8hYjofyOCODXa+YszqytwtfD1Kc6cuWa&#10;PMcZR3LkqB12sox1qM7tPbco3L9adDcrKFBb7vHWppVUxr97ms5W6ExHG7juIV2LzjkelQSwb1y3&#10;4e1QndBKGVatQ6koOyRNvoai2hWpWi1BrSQpyF+taUcgC7t24tVLUbdblN6Y9+OaghuZrEqNoI6H&#10;NXdku2zNiUK0W1vu9Tmo0ynTHFVk1YXDbcbeeas+UXf72B1GDRzDWhOzLPDhTzmq5haCT2788U+E&#10;CE/TmrDBXizwFzU8w1qxkU20ddvvT2BkOP8AJojtt4HX34rK8b/FTQPhPYvda1qFvaPtzHEzZkkP&#10;bCdTz3rSneclGOpcYOWh0On+HZb77qnpycdaxPG2tyeGbD/iX2v9sXjAjy45QsaEf3n5x9ACeO1c&#10;b4L/AGjvCviCxhuNW8QWst8zFvKZtscHPCqvTj15PvXY2fxm8K6iv7rWLFuw+cV9XhcpoxSc02z1&#10;aOXxtds8D+Nmk+P/AIqRLZ/2XHp+n5DPDFc7zMe25sDgemPz4x5n/wAM0eLFP/IPb6hwc19sR+NN&#10;BlXcNQ09u+fMWo5PH/h2Jvm1PTlP/XRa+jpYiMFywgdH1HTc+L/+GZvFG3P9nydP7w/xqGX9n3xR&#10;bDDaZN9AQc19oP8AEvwwo51TTfp5gNC/EbwzIcf2jp5/4GtafXv7pP1FfzHxK/wW8Rwv82mXX18s&#10;1A/wu1tJNsmn3UbckbkKg4GevTpX3KPF3huY/wDH9p//AH0tEupeG75P3k2lyD/aZar6+v5RfUfM&#10;+FX+H+rxLlrC7+YY/wBWSKryeCtQYY+yXW4n/nka+9RfeHZPl87Tj7b1pRZ+H5juH9nt/wACBprM&#10;IdYsf1F9z4FbwTqaj/jzuce0Tc/pVW78G6l5ZBs7gduYitfoM1poMS/N/Z6/UrVW4TwwCTJJpg7f&#10;fUU/7Qh/KT9RfRn54X3h7ULdSGtZ8e8ZA/Gsa/s5oj+8Qrj1r9D9cm8F20Jee409QP8ApoK8Z+K3&#10;xd+HejLKtrHa3k6k87UZav61CS0iZyouB8jSafJdP8qtjd2FVbrw3fSMdtvMdvX5Sa988I/tB+Hz&#10;4kjWa0tFtJJArHy1woz9K+qvCHg3wn4w0OG/0+O0mt5FBzHtIB7g8VlLFRTtJGlOnOSuj8vdV0q6&#10;tmYSRyLg45U1i3L7SVPav02+Kvg7wvoDItxDYOsoO/zEU7BXwT+1dceHYPiJJH4djh+yooDtGMKX&#10;5zgfpRzQlHQISfNys8vmnX1PT8KqyybnpskrMW9MVXlcB645SOqyOf8ABJx4Q0n/AK8of/QFrYQY&#10;OP61g+DDjwhpPP8Ay5wn/wAcWtdJxn69a54y7mrbZbMYxW/8M9Yh8PeNNNvLhfMtYLlJJU7OoIJH&#10;4iuaiue2cj+dTpcBD1/+tWisiOW6sz9LL/8Aap8EfCj9n/WNY8NnSXuL54wtoyBmdiRjAHK4GckY&#10;/GvIfCv/AAUH0C8Cx39jeafIx5f/AFsSk9eR82P+A18bSX80sOwuduchc9aas+FrOph4VF7+pnKl&#10;Bq1j9QvgV+0B4f8AjcklhZalaz3UaGTylyrlAcE7WAPBx2711fxR+I9p8JvAGsa1OHkt9IgLFIxl&#10;nc8AfiSOe1fl18Jvitqfwk8aWeuaVN5d1anjcNyupGCpHoQSK9E+L/7ZXij4v+GLjSbiS1trG7x5&#10;6QxbWmwQRkknuB0x0rx6uTxdZSj8Jj9XjzXR9Hf8E+fj34i+NfxR8YSard7rNYVuYLUAbbcmQDAO&#10;M9K+uGmOPlbvzmvzI/YE+N9j8FvjK0mqXH2bTdWtms5piCVjOQyk+25QM9gTX6UadrNvqtpHcW8i&#10;TQSqHjkjO5XU8gg+h9RXDmVHlq6LQ8/FxlGY+7nIb+tUGucTFT8ncVavZVlwF7frWfdRSN8y9BXl&#10;yizlu+hZguGcthlwBnp1q1pAl1K7MMa7pMfKuOWPpXO3dz5E+VYruHr09asaf45h8L3MF950atau&#10;JMlu4OaKcU5WsXBc0kmemH4Ra1ZaH9vubbyo8gberHNYuu+GZdHRGuF8vzV3gHrjOK1PF/8AwU+8&#10;I6J4TZntmmuo1IcEhYgRjnJ4Ar4j/al/4K2t45vPK0mBJmRPKUWzbY0HJ5kxyec4UY969SOA9p8K&#10;senLL42umfXM+p6D4V01r/XNStYbOEBnCyDdgjOc18nfHz/gozo/hi6urDwiqatPkqtwSfJj98/x&#10;fhx718d/Er9oDxH8Vp9upXzC1T7ttExWL6kEksfqT7Yrk0nZu/frXqUcrpw+LU0WHilsdv8AEH4u&#10;658U9Zkvtav5rqVzlULERxj0Veg/CmeAdRt7TxTp814Ga1inR5Qv3ioOTXKwnYnX8KuW2oqq9flH&#10;SvWpWjsVy9j9CPDX7ffg7QNHhsYWYxwLhR5ZHH5VoJ/wUR8Jt0SQ/RTX54xawFHytj6HpTl8S+Tk&#10;bs7uOtbeyg3cv2k1sfocn/BRLwn/AM8bj/vk/wCFSD/goX4RJx5dwD6bTzX53p4iA43bu9OHiZgc&#10;7m/Cj2EB+2qbn6If8PBPCbL/AMtP++T/AIVKv/BQPweQMtIM/wCyf8K/Ov8A4SY4+936g0reKcn7&#10;2W7c0ewgT7ap1P0etf29/BEjYaa4X6Rk1ch/bo8AzsuNQlVicHMZGK/NlPFJU/eb0pw8Wt5f3j19&#10;c0ewgX9Yn2P0vi/bT+H8n3tXVfQletWYv2wPAEi5/tuFR6nGP51+ZH/CVER9fbGaU+KNx2/j1o9h&#10;Hox+2n2P1Ch/ak8BTrkeILIfV6mi/aZ8Cy/d8RaePrJX5bx+LFwQ208cE9jUbeKMfxYqfq8e4Kq+&#10;qP1Mb9prwKuf+Ki0/Kj+/VG4/a1+H8Cnd4gszj0avy+/4SX5/wCH+dMPiPK/e/Wn7Fdw9s+x+ivj&#10;D9snwzpy250XXLGa3jk3TwSJlipOW2HPBPPHNej+FfiZo/i/TYbzTbyG7tbhQ6OjdR/nPFfk+2tF&#10;/wCKrmj/ABC1DQl/0XULy1UncRFMyDPrwa8vF5TSrPmvqefiMMpSuj9aJb6NiSp49arTXCzS7SNv&#10;fJ7V+V0Hxc1iGbzP7SupGzuLNISc+ufX3q5N+0F4olH/ACHNS/8AAl/8a8iWQ1E7Jo5/qcj9QXZV&#10;H3l+hrK1Lx7oehRSNdatptqIz85luVQKenOTxX5f6x8YfEGsxlLjWdQuI8g7XnZhnn3rFk1+e5bd&#10;JcSSbuTljWlPIX9uRSwfmfefxj/b18N+C4GttBdNa1ADHmAEW8f1PVvw/OuK8O/tieFbiKHUNdk1&#10;K/1bZll2fu4SeoUAYA+lfHq3yyN6se+eatG5+xrubjd2zXuYPLaVGPu79zohhYx3Pt0/8FBfDcUY&#10;WKz1FhjGAo6fnVY/8FB9JQ/utI1BvdiAP518Vpr2xSOefSnr4i2jlvbrXcqcLmnsz7Nf/golbg7Y&#10;9Dn9i0o5/Wqd3/wUQuD/AKvQ48f7Uor5APiRdw+7SnxH/KrUIByM+so/2+dUvluN2m2MO2Nmj3tu&#10;3kdFOB3rk9U/ac1v4j38diui6NPNdHZGnk7mJ9B7188r4h2nOf1qaz8ZTadeRXEMzwzQsHjZWwyM&#10;OQQfWrioLUPZnba14ga8vXMkccEisQUUYAPQ/liqJ1QIOq4965e68VyX9zNPM7STTOWck9Sckn86&#10;g/4SHJ6nrnk1r7RIl0TsF1na3X60j6luP3sc1yCeJFYUreIlGOT60/aIPZnaWniRrWN1+8si4IPa&#10;qct7h228/wAhXLr4kVV7+vXrTW8RLKO/Wo9qg9k+iOptNen0y9jurWZ4LiFw6SRttZCOQQa+g/g5&#10;/wAFBLzw/oq6f4jtf7SMICw3IfY4UcfPwd3GOevHJNfJ8mvKx/pUb6yp+8x6V52OwlDFRtUQnQUt&#10;GfqH8Nvjj4Y+LUP/ABKdRhkuNgZ7dztlj/Dv9RkV081v5bHuy88HqK/J/SPGV1pF8k1rdTWsnQSR&#10;uUZfoRXbeEv2v/G3geZVtfEV1JErbjFcHz429fvZ6+2DXyuI4bd70paeZzywbWzP0ws5Sp9cDhTV&#10;qK8aCT1Xr9K+BY/+ClnjJbdV+xeH2ZcfMYZefykqPxd/wUM8eXOjW32eTQbRryMsZLWEtInOCrCR&#10;mAIx6dD+Xn/6u4q9tPvF9Tm1Y++9Z8YWOg2Ul1e3dtaW8a5keWQKq89STx1xXzp8fv8Agozo/g9G&#10;sfB7R6rfYG66YZt4znkAdW4zyMDnqa+H/F/xb8R+MruaTUtZv7s3DbpEedtjc5+7nH+GK5/7e38R&#10;6V62D4fp03zVXdm1PBqOrPoPxf8At+/ETxcm06w1hH/cs0EP69T+Jry7xF491Lxhe/aNTv7q+mxg&#10;NPKXOPTk1xo1As33vxpwu9x4btXvUsPRp/BFI6FStqjf/tHJ+9Sx6gNuN2e9YcdwX/iqWO7APzNx&#10;610KXcHE1jd7gVJxk06KX5fwzWYLtAevOacupqO/FbxlYIxfQ2oJdwGeOevrVpbncev4Vzx1sRrj&#10;d096eNdViOR+da+2RMqbb1OoiulB6+9SJqClevf8q5Rdfyx5/WkGtd+2fWqjWXUn2Z2H9pc/e9M0&#10;1NU+brxXJr4gyc56c0631nziQGC8Z5NV7ZdA9mzrhqWB8tNbVNw21x7eIsHlsdhzSf8ACQlm+9uq&#10;fboSou5151VSuN1EmqKuPmX29648+ICR9KF8Q7sfNzVe3iV7Jo6xr9SdtTWXiGfRL6O5sria1uIW&#10;3JJExVlI7giuLHiPgj8DzR/wkG45/rWcqkZK0theyvufSXhX9vTxV4ft4Ir6Gw1aOIAM8imOVgPV&#10;gcZ98V31h/wUO0WW0H2jQdShl7iOVHUficH9K+LT4gbPH0NO/tst3GDXl1srwk9XEl4aLPtKb/go&#10;poKBgmh6oxxxl0/xryv4pftt+JvHiyW+nBdBtGyMwuWmI/3+MfgM+9fPraxhvv8A05pg14j+LPNF&#10;DL8LSd4xKjhoo6uXxBd30rPNdTzSSHLF3LMx9yaZ5+8bmO7FcymvbW6ilPiPDfeX0r0IyhHZGipM&#10;6bzELfUdxTjOo71yw8SserLSjxHtHJznvWntYi9kdV9qVefbio/tarXM/wDCRZ4300eIzn7y0e2Q&#10;exOpa4x0b73P1pY7oHv9a5U+IG2/eH50L4l25+bOe9HtkHsmjror1SMDFaGkeJrnRL5LixvLizuI&#10;/uyQyGNl/EVwY8T7G+9geuaD4owPvVMqqe5Lpns7ftLeM2QK3iK8faONwU9PfFS3X7UvjbUrN7eb&#10;xJf+W0ew7SF/UAGvEx4l3fxe+KafE4U/erNOn2FGkzp9Wnk1K7kmmmknmkOXeRizMfcmpbK6hXTp&#10;LaTq3O6uTPifK/e60ieJlzy3WtHUiy/ZyOp02a40V99rcSwtyMxOR/Kui0r4yeJtEtfJt9e1SONe&#10;ifaW2/ln1rzSLxR5WdrHng08eJgy/ex7etZTjSl8SQvZN7o9y0b9sn4gaIu1PEE0gxgCWKOTH4sC&#10;adqn7YvxB1aJlk8QNHkYJigjRh9CFrw7/hI174NB8SD8KiNGgnflQKmktDrNV1u413UJLq9uZrq5&#10;kbLyyuWZ/qTTElUdxXL/APCRKy/e5+tC+IVH8XGK6I1Eg9mdYt8oxk/SpE1Pa3zVx48SLnn+dA8T&#10;KG4f6YrT2yD2Z2g1XaB/epTq+fvFcfWuJbxNx/rD70N4iwud+e9NVluHsrnbrq/y9xTv7X/yTXDf&#10;8JRtHB6jmhfE/fzPoKf1hB7I7ltXU5+YfhTTrnI/XFcP/wAJNgrhh1oPiVs/e9utH1iJHsXc7g60&#10;u/du49+1OGs88Ec8muFHiNgQNw5HTNIfEbbs5o+sIr2LO5bVsjrz9ahOp4YnOT+lcY/ilv7wpv8A&#10;wkhZT834Zqfbofsex2MmoghiTnirGmeOdR8OAjT9RvbPcckQTtHk/ga4d/EWQOcYHr1preIdw+8O&#10;fWs5VIyWoexaep6Bf/GHxFfwmObxBrEsbAgh7yQgj061D8KtLk8WfE/QrCGZo5rzUIY1dWwyEuOQ&#10;fXvXns2v7v4j9K3Phd8T18A/EXQ9ZkiMsemXsVyyA4LBWBP6Z/SuWry+zagioxsfq18XviVb/B34&#10;X32sXzM32ODO3dgyPjCqPq2BX5aeOvH1z478U3mqX8jTXN5IXYsxbjsBn0HA9AK+h/8Agoj+1tov&#10;xT8B+HtN8M6rb3lvdsbm7SM/PFhQEVwPunJbg88CvkBb0ls7vyrx8pw7pQc57srkOr8M+ML7wR4k&#10;tdW0y4ktb6zlEkMsZwykf55HpX6Ifsmftdab8etFa1vJrex8RWqAzwFwqzjpvTJ/Mdsj1r8xW1U5&#10;5PFXNC8a3nhnU4rywupLS6hbKSRthl/z6Hg9K6sZhIYha6MzqYdTWp+yFzMDKcEHPUD+f+fSg3gk&#10;jK5PqK/Nzwb/AMFJ/HnhSKKKRdJ1KNQAwuopCzfiHAB+gx7V6jZf8FbbaS2xdeDXjmC43RaiGUn1&#10;wYwf1/Gvna2VVov3dUccsHUW2p9jTSiQL2x3pm4JJ97d718jQf8ABWLRty+d4UvscByl6v4kAp+m&#10;aoeK/wDgq5Y/2dMmjeFroXG0+U93dDaD6sFGcewx9RWMcrrt7ErB1JdD7FvtWtdKtJJrqaOGKFS7&#10;vIwVVHck18y/tAf8FDtP0OWbTfBoh1K56PfuP3EZ/wBgcbiPXp9a+Rviv+1F4v8AjXco2vatJNbx&#10;/ctoQIoFz/srwTzjJycd65CPWFQ/ez717mDyiEGpVdWdEcFy/Edx4k8c6l401ea+1S+uL26nPzyS&#10;vuJ9vp7VUiuVB61yy66EP3s05tf+bhj+HevoKc4xVlobRpM66HUBG+dw9/arI1JT/EPbiuIXxHlf&#10;rQviNjzk1t9YRXsWdw2qLjbx9aBqy7ju+lcO/iR1zy1A8SMO7dKPbIPZtHaSapk+xqtPqqhTXKjx&#10;Kx9evGaZNrhk/wA9KTr9hRpHQTapubj5qtaD4wn8PahHc28zRSwsHUqcYOeP5Vxsmqvt4bj0qNNS&#10;Pr+dYVKkZR5ZFujfc/Sz9nf9orSfjX4ajZJo49Wt0C3lqxwwbHLqO6nr7d/f1AKC2Q2VYdPWvyW8&#10;L+J9W8P6gt/pE93a3dp84mt2Ksn4jtXvnw+/4Ki+KPDFobfW9H03xBtACybjayfUlQQfwAr5XGZT&#10;Lm5qO3Y4amBm/gPvIiNP72O6gVIsm1sDlMY+lfN3hT/gpx4B1K3jbVItQ0uYgbwsbTKD3xheQPwr&#10;03wz+1n8O/E8Ra18XaSvG4rNMEZQfUZ4rzZYOvF6o5/qtVbo9NiRlTcPwwetTxwKAG+6wPpXFJ8c&#10;/BflGT/hLvDu0DJ/05Mn8M5rgvih/wAFD/h38MHSEajNrkzEgxaWqylfXcWYAdc80Rw9WWiiyY4a&#10;o9ke6yRsDuO1ie1cz8TviZovwm0P+1Ndvo9PtS2xWKli7YJAAUEk8V89aj/wVv8ABdvY77TQdeuJ&#10;mz+7lEaFfQnDEduxzzXyd+0P+1brn7Rfilr7UAtnZxYW3soWJihAz1/vMcnLY/SurD5bVnO9RWR0&#10;U8DNu8lY+nviX/wUzhWeSLwvprTckLPefKp99oOefTg14f47/a28bfEWKSHUvEF0ttNkG3tsQR49&#10;CFxkfUmvD/7YYjpwfSnJrBz1PoK+ko4ehT+GJ3rDqOiOzOuNJlt5JznnrSDUdwzurlU1ohO3505d&#10;dYDHH513RqJaAqLOttr/AOfO7HoKtpfZHLDFcUniAqf/AK1PPiKXa3zMQa3jiEhexOyTVQoxuwfW&#10;po9ZUbtrcetcKdef+9/9anJ4gdf4jVfWET9XZ3h1zev3x+dN/tvI+8OPeuHfX5Adwpo8RsOOg+lP&#10;6yg+rnbNq2/+I/TNQzapuUc4xXHf8JDIidTikPiF8VLxA40jpJ9R4yG9qjOp4X734Vzb600gpn9q&#10;5U/ez2qPbov2bOmTVDu+93ruvgX+0RqXwM8Yx6nZsJ7dx5d3bOfkuI+pB9CMcHsfbIrxw6syjqfx&#10;703+2XDfyxWFZxqR5ZbEyo33P1y8C/EfSfiP4ZtdT0m5SaC8jWQKPvICM4PuOh962WmGPevy6+BH&#10;7U+rfBW5aJRJdaexLiIPtaJvVexB7qeO/Bzn6E8M/wDBUvRbp7eHVNG1OPewWSaJU2pyASfn5A9g&#10;PpXyeMymSfNS1Ry1MHL7J9dO4VvmP3uvNRyXZRgvXPf2rz3T/wBo3wbq8Fu0fiLS/MuMCOM3C73z&#10;0wM1bf426HYqf9IkuGXoIkLfzwK8mOErN2UWcX1eptY9Bin3j+XFTAiL+eDXh/jj9tDRfA1vuuI1&#10;t9w+UTyfM30RQWP4V4l8WP8Agow9/DJDpUc118vBiU28X4s3znHpj/63fRyqrJ+/ojengp31Prfx&#10;r8XNF8DxTSXl3H+7GWAcDZ/vE8D8a+b/AIsf8FErWaSS30C1a6j5BlY+Uo7ccZPf0+tfJ/xF+Oeu&#10;fEq7T7dIsdvGSUt4QVjB/vHJJY+5P0xXMjV5Gz15NfQ4XL8NS1auzuhhYxPUvHfxl1b4namtzqlx&#10;5gX/AFca8Rx59B6+55rDXWV3da4sapI47ij+1ZkPGT74r2Y1ktipUb7ndDXBt4+Xr170i68A2Nwr&#10;if7Ym75pBq0hb+LNX9YQvYnbHxB70f23vQep7VxJ1eRT0YGmf2tN6tU/WEL2Op2c2sD+9VWS/wCD&#10;g965c6u+e/4mmnVnb+9k0PEpmnsjpWvs/dPTvUX28hvvfh6Vz41WQD/69MOqN/tZ+tZ+2TD2TOhf&#10;UHV8rIV75zW54b+J+seHiFtdUu4kz91ZDjFefvqzhcYoTWGA/iqZTg9GHsWd1qPxC1fVUkSXVbxo&#10;5D8ymY4NYUs7B9yzMGPVs81gPq5z6UNqrMtR7gRos3RqUqvnz3Z8YyTzSPqlxIV3XErKvIBckCuf&#10;k1Jj93NI2psF6fjS9zsWqTRty3c08uTNIxIHU5pqSvFnDfUVi/2q4H8VOXVGAo5odAjTZ2fhX4ma&#10;x4Ml3afqF5aqGEmyOZlUt6kdDX0j8Nv2+9LuLOK08RWlzbukQU3Ef71JHHcrwRn2zXxy2qsT05/n&#10;Sf2icfdrhxWDoVtZLUiWHUtz9F9A/aa8GxyJJF4k04bsHa0uD9CK7rSf2gvA9/ZfaP8AhJND2x8n&#10;fdIMED+6TmvyvTUXDZqQaxMBjNeTLIaUndSaMfqK3R+omvf8FBvh34ICxya1HfSbfu2URkAH1HA/&#10;PNfM/wC1L+3tN8bdPOj6HZzaXorNuleZh51zjoCBkKvtk5ODXym2oOT0JpRqMhWuzB5PQoS9p8T8&#10;y/qttXqdP/bu5vlqSPWQT97P9K5QahInr+VLHqTrXve2NfZo7KHW1H8X61MNeXZ9761xf9oyNnrQ&#10;t/J+uatYlkOidyniAFOWH50P4hUL9/k9K4ZtSmC9aab+YgH8af1hsXsTuh4j2jbu3Uf8JCM43e9c&#10;KNRlPqKUXsob7x/Ol9YaH7FHcnX1CZ3/AK0z+3/mPzfnXFf2hMPzz16U3+0Jt+7cc56+tL6yL2J2&#10;8viDK43flUT62rt97p2rj0u5mP3vxoN3Nn72ffNL6zcuNKx08+qqxPOOfzqpPd85XlawHu5u2786&#10;aL+QD/69RKtcfsFumbv9rFDw3/1q91/Z7/bfn+Hfk2ettNcQRsAtyp3kL6OvU4/vDn2NfNDXUh/l&#10;UbSOxrmrctSPLPYPq/N8R+svwv8A2g/DPxQ05Z9N1S1lbgMqv90nsR2Psa9DhnS5iVtysvqpDZr8&#10;XLHWb3SLjzLW5mt5B0aJyjfmOa6jwl+0N428D6hHdab4i1SGSHON85lXkY+62R39OK+dr5KpSvTZ&#10;y1MuX2WfrtLDyW9PelivFJ2lscV+b/hn/gpn8SNFZRctpuoIuc+ZEyufTndjj6V23hD/AIKtatvm&#10;GtaDb46xvaLvPuCGZfzz+FebUySstrHPLL6i2Pu4XEfP7xfQZNNGoru2jsevrXxBq/8AwVbmjeH7&#10;F4b85S37zziseweowW3fQ4+tVb//AIKt6hJC32fw7Gk2OPmUAn64P8jURyTEPt95Ky+qz7sjujIm&#10;4L+NeXfHT9sXwj8D4p7a7vo77XET5LCA73BI+XeRwo5B55x2r4f+IP8AwUV+InjS1aC1uo9HjfKn&#10;yBuYqe3Ix06nGfpXht/q95qVy01zcTXE8hyzyOWZvqTzXpYXI0neqzop4DX3mfTnxX/4KKeMPiHp&#10;lxp9rJbaNaTNndaqUn2g5C78kgeuOa8RfxLJdTM8jMzOcli2ST61x0c7JViPVpF7DPqa+gw9KnSV&#10;qasdf1eKVkdS+sY+bOKF11e55rlX1Caflm+lN+0yZ69/XpXWqzQezZ2C+IVQf7P1pX8Rd93GK5IX&#10;Mhi2k00ySYxmr+sMfs1Y6o+J1Vsbuo60DxIuPvdPeuT8x2p29k6n9ar6wxeyR1q+JQ/8Xb1pH8Rq&#10;gPz1yYdgev0oaWQD+dH1hg6SZ1TeI8ndv4x600eJAy9eBXLedIR/jSbpCv3qX1hh7M6k6+Aev5VE&#10;+uq5+Y59M1zgmkDdc8UhmYvz+FL24/ZnTaf4qm0i9jubO4ltriE7o5YnKMh9iK9D8K/to+NfDEi7&#10;tQh1JF5Iuo8sRz/EpB/E5rxYyP2bio2kkFY1JRmveVyvYpo+4fht/wAFNdJuIVi8QabcWMijHmQH&#10;zo2/kw/X613v/DxP4dm2DR3V9IzdVS2xt+u4j9M1+b4WaQ55p/lTY+9j8K8url9GWq0OaeBpt3P0&#10;I1T/AIKM+FbeTba2l1cr/eklWI/kN386xNa/4KdaNp0RW20Ga4b1+1gA/wDjlfCiW9wB1p7W82zv&#10;WcMtord3FHAUlufYms/8FQJHgK2PhpY5D/FNebh+W2vFfip+1V4o+Lhkj1C+MNizZFpANsYHv3P4&#10;n/63koglxRIJMfxCvQoU6VJ3gjWOHhHZHQR66sXVv1qSLxCvdu+a5l8460YJC/Mfau5YiRfskdX/&#10;AMJOrdGpf+EiVfm3VyqqVAO7v0o2sT949aft5DjTR1R8TK3Bb/69IfFKhsfwk81yxLEfe/KjYT/E&#10;accQ7C9jHqdUfE67fvfTmnDxUuB81cmI2J6tTtjBaf1hh7FLY6p/FS5+9+VRt4mDfxnC9ia5vaT+&#10;eOaa0ZLYzU/WGHsoo6aTxOrfxeuaYfESl/vc+vrXNPGSfvGjyz/eoVaTCNNHRt4hWT7xH+NVpdVR&#10;sncOeDWHk7uppr7lP3uKmVZj9mrmlPqO1uDnPPWq51grnnH41Tb5lqEw5H9awcncr2asdR4I+K+r&#10;fDzV1vtJvp7K4UbS0bY3A9iOhH1r68/Zm/b8tfGVw2l+Lri1sbv5RBdD92sxPGGHQHp6delfC72/&#10;vTPLkibK5Ug9RXDisHCuvf3IqYeE1Y/YGxv4b+PzIJkmU8gq1a9tdNINvt0r8nfhp8ffFXwy8TW+&#10;o2mp3lwIM7oJ53aOQEEEEZ98j0IFfSvhT/gqDDaWjNqFjfCaPH7sRrL5nsGyOnvivArZPVXwO55s&#10;svkvhZ9rPCssXy8t71Ctqrr83UdeetfP/wAPf+CkngnxgirfTSaTMSF23S+Xgk4zkZXH48d69T03&#10;9oDwVrFvDNF4p0NVmOELXkY3H0znFedPB1ofFFnPPD1I7o6uS3ktl3Rk47gGpBdLMVXbtbHOe9N0&#10;3xFp+rQObe+s7pV4YxTq+364NMmRXY7ZF5x3qfZysc/K77ErWiuv3cfQVGFZHwG4Wqs9z9jX55lV&#10;R1yw5rzHX/21/h34euLqCbX7dp7U7XRUfGR6HGG/DPb1qVh6k9Io0hTlJ2R7JBMqoCePUV5Z8dv2&#10;0vB3wJb7LdStqGp7SyWtucn6seij6/gDXy5+1R/wUG1DxtZ/2T4Nu5LKxmVlurlImjlccAKpbBUH&#10;nJAB6YPWvlq9vbjVbp5rqaWaaQ5Z5GLMx9yea9jB5Lrz1np2PRw+A6zPrX4if8FTvE2vwSQ6FZ2u&#10;ixsCvmZ86Ue4JAAOPavAfFPxi1jxpfLcapqV5fy8gNNKz7e+Bk8CuFXjr81SRknH+Ne9Qw1Gl/DR&#10;2xwsI7HSJ4qYH5XZfxq1beOprQDy7iRe+Qx5rlgc0+M5PevQVVrU09npY7WL4o6hGm37ZcY/66mk&#10;k+JV1J965mbvy5Oa444YUsagL60/bSM+Xodh/wALGuAn+tkX33HNA+I91GP+Pmb/AL7NcgF3fxcm&#10;hE3cH64p+2l1D2Z2afFO+T7t1crnjhzUqfFzUB8pvbrnjPmtXENH704RBgT92tFVbK5Ttk+MWoqB&#10;jULpcZx++b/GrUHx21q3Hy6peAdh5prz0Qc9fzo8rDjn9aXtGS4pnozfHnWpk/eapent/riKqSfG&#10;LVGX/kIXh57zE1whiGc5ppTaM7qftGVypbnZ3vxUvrqMrJeTMvdWkJB/CsafxdJKzHczfU1gyIGH&#10;f8aiOdvX/wCvR7Zhypmy3iZl6MeD2NdZ4M/aV8U+A7OS303Wry3t5Rlog+Vz64rzZkJX71RSocfj&#10;WcptlQilqjvfFXx88ReKC32vVrybzOoMh5rjLvWPPcszFmJySTVGQNULqzd8VMqjehpyrcszXvB6&#10;DvURuNx61AV5/wAaTP8AvVmUomR4OfHg/SeP+XOH/wBAWtUHisfwUN3g/Secf6HD/wCgCtbcQe5r&#10;K5at1HLIRUgnOBUJXGMU+Mcd/wAe1XzCJhMfSpUuyq1XAYD+dPRC1US4pE63J/hx1qX7Uyp3zUMM&#10;eX6VbeDalQ6iFoV1u5A3DfSvdP2bf26/EHwQthpd5JNqWiZykZO57c99uf4T/d9env4Tty1WLbS3&#10;uP8APWsqkYSVpETpwlpJH3Naf8FRtAkkVGt7yIt1drf5R+RJ/Ss/Wv8Agp5p9tBMttFdXTEALst9&#10;oP8A30Qfzr49g0FVUbqm/smND8w3fWuL6rQvsZxo0Y7I928Y/wDBR3Wbrd/ZNnJmQfM124wh9lU/&#10;1ryvxV+1f488UyyGTW5bWGTnyrZAirj0PLc/XvXKz6UMHA47VVfSWPZvSt6dOnHZIpRhfQj13xPq&#10;Xia4EupX91eydQZZSwX6DtVFPlJ5+atUeErmWHeEbb71TuNJktvvgit4y7G14kO/AH86es7DHzU1&#10;bZgad5OPenzEkgumJ69Kcs8jD7/4VCUwaACPyzVKQaImE7qev61IJGbnd+JqEDBFPVsD+daKVyWy&#10;QysW+9SrNIvGeKjU56U8thM4/D0oDmHxmRu/601iy9zQJMt0ajO5h+VF2SL5rg8E/nSrPJu+9RGO&#10;eevvTgmc/wBBQCI2mkHRm/GhZpB1Y/WnlBj6frSbMfj6CndgHnsF+8ab58gBzShc0jHA/pSBaALp&#10;89aDLIT97vTdu0e9ICQP88UFOwpuJBQbtwMc01pNpoDZHtSuwVgN46HuvNIb9x/Ol8sntnNOFqzL&#10;jFLm0uHukf2+TdQl1KWqVbM4pyWJ9Pxx1rP2gcyGLdyBs9DUkmpT3ON757daPsbAcdqb9nYmqjU1&#10;DTqH2hwV3UeawPfnnileNgB7Uzayn/CtOe4adBwmYDqaN8mfvdaaS2P60EUC5V1HedIc/NzR58gP&#10;emrt29/yp2crVcwxfPkI5Y0ouGzw1NIKt/s05Rg4/ClcA3yep9/pTWkfP3jj608rxRsx/s8UczEJ&#10;5jY+8fpTfmI69ad29qXqf60nKwDMsPWmu7r3NWEBPUfMwoW2AWo9p5j5ooptM6jdzTHkYt97mrv2&#10;YBaY9tUe0FzplR7hz/Fx9aaJJF7n8DUz2xP1/nUZiYD/AAqnIpEfnvjqad50m2msPLo8wEdaIyY7&#10;IkWdj/jThPIB1qDcVoEmTVczAsiZ8D5jQJ32/eb6ZqJDup2cHHrT94nlvqS+ezL95uvrR5zn+Kmh&#10;sLSbhj5aevULWJVkYZoErA/eNNR85p6sQM0AxNzqOppQWI5ZvaniXA/+tTZJSW/+tQK4IjOD1pUj&#10;yTk/hRGzZ643UCRgfxo1ECxMe5p3lMq96csjHjml6/xfT3oC3UjEbIOpNHlZOefzpf8AgVJlueaA&#10;AxfUUojZVxlqQAge+e1SLDuj7+1TKVguhhj3DqaTySP4jU0cKqO/41IId1Ze1J5rFXyzn+L5feo3&#10;jw38XPvV42oA7DPrUbWuTw3Q01VKjLqUjD8ud360hTL9asNZ4XvTHtzjuPQVpzIsYqAHqT7UEb2/&#10;wNOaLHfB9jSFAG61V+whVGRjNIQp5z+tJt+bv+dNYD+GgLXHBc96dtB78U0DJoA5oFYCmPX8aTy8&#10;/wAWKD19KULk96B3sNWPB7mlyv8AtUoXK7sUMm5e9LmQJkbcnr+vWk3j6UrxsB2/wpuwg0uYocGB&#10;PVqfuA/vfWmrD3H51OkJOKUpWJukN6j/AAo2sR0NWobfineUCfpUc5PMint46Hj3oQbv/wBdWmts&#10;nv8AnUbQY4X8cdqqM0NSIhHkGlSPijysH71O+6KtSFcRkx/9am/w049KTGB9KY7gPmFGzin/AHT6&#10;/WnMmQf0xQO5G6ZP+FMMWKm6A4xTj/DitAuQiPJo8tWHNWAoK/epqooP+7Rp1Ar+Wo9adEuD3qba&#10;pX+tIApOP51mSRMtRvD5h+6atCLcPbtmpBb5HSolUSFcz3jYfw063t/PlUH5cmrb2yk55pLe2xJx&#10;xzUSqPoXF6EmraR5UasvPH5VltEy/nXRXGZbb5ueMVkXVvhsVFOTe4XIrS4+xzbmjjmUgja3SoZI&#10;zIfl+uKkVcD3706O3ZjWnMUQLatu/Gn/AGJmH3sY9auQWh3Y/PmrUVjjmo51cnmMpNOZz6n+VSDS&#10;GKntWoIFRuvOKcEBXHrWftifaO5lf2SwHam/Y3j6/lWx5XH09qjaIN/nrVRrCVQy2t2HtThHzz+d&#10;W5oN3PSoJImjxWyqXLjK4xY1I+nvTwE29P1qM8HNPU5HWrTuFh6bAuNv50HywP8AVj8aYOOvNLvN&#10;UtSQdlP8CijaOelIxytJmkA11z2z3+lR4z1/WpSuD/8AXpSm6huwXsVydp4YiopEyc/5NXfIz70r&#10;WmV5/lWTkVzFDytopvlc5/Krz2HTaT+AoFhzUcyByRR2Nxigw8VqJYL0xTv7OXdU8yEqhk+Uacgx&#10;/DWuunj+7jj8qilsFHTr9KrmTHGoUMY9vpS/c/8A1VYNqV7cfSjyMLzVcwcxGoK06Md6eIlwP8KA&#10;pU9K1uMXPNODZ7jP0pM4/KlUj+7VpkDgu/mjf+FNzzTygYfyqQcWKpGMcGlKKp+7zUez0z6Zp2Dn&#10;rt5/Oq9A6CtzxtXHXNRsA27oOKc/X/DvTQMfd6U9gAKCP71NZFH/AOqnBPk/nSY4qWwExhulMk5P&#10;3ae6Z74pNuTSKiREZ7VJDa+YfrU0VtkqcnrVqOIBfoa55VLA5WGW1miL93861YtcvB/y+Xfp/rm/&#10;xqmvH+1nv6U7GPWsOa5jKWpNNcNeTmSaSSSQ4G52LE4+tMeBcduuelJyBnp6UPx/XFIV9LkL2MWc&#10;4/CoXtowOAc+lWid3NR7Tn61pGbQ9Sv5aqv3f16U0TbV4XqeT61YZcr+PWq8qYY4zx+NbQqFxYjy&#10;YP3qRpG25zmmK1DcBa2TTLYM2T36U0gMaXqPb6UFeKryJGkjb3pu9Qv8W71zTmXFAVdv9akoaeO1&#10;NBX0p4YZ/wA8UuDQSQsMn7tN289DU5OO1MP+TUOfY0IXiyelNY47d6lZSpqNualzbE79BN3FNDCl&#10;OQaQrj2pczGLgf8A16TFO2k9jSBPno5gHphv4elOCKSeFohXYOlSInPcUuYkjEeB061MltuP9PWp&#10;I4eefWrEKbT/ACqOYnnKfktuwaQitUQLt9qr3EG/pVRqag5FENk496EHPalZOTSBfUe9bqQKzHqc&#10;0p5pgO+jjPXpTKsh4bPY0Z7fjTSc/SlUbaCR4b5qGYFj/Ko85alY+lADi2R3pAAB/U0iKwbn6Um3&#10;JoFqiVSo6j6Gjr0/OkjG7/PSplg3L3qXKxe6K7SdsVExG7pViWDb7ZqMw5Xmlzdh7ERZe1CDcPu/&#10;Wpo4FJwefWrNvCGSolKwrlZbFn6r+tTR6aAM4JFXEh4/r61KsX/16wdVmMqjKS2CE8ofpUyafGg+&#10;71qykXPPfpS7AOD+lYOpJkuciD7FGOwNH2RT8pUDFTsucelBAYEd88ZoUnuHMys1jHsPy89sVXls&#10;FY/d+laAXnApkkY/CqVQOdmXJZsn8NRtDzj9K13gVj796gltfzraNSxsqhRWL5h+uaNu1sYq21vk&#10;81HLb4OfyrWNTsHOQEjP86d+dDJuHTbTvKYLWsZXDcAdvb9KacHpTgMGmng1pEAK/wCcU1kzhu1O&#10;BJ7ZppOGpdQBl9KMZTg80EZX/wCtSbdy0ikBjzzmni23Ed/SiFST69KtJFxj9KyqSJlK2hHHZr05&#10;qRbZc9OlSBdue1OBwT/SsXJ2JG+SpUHp+FAjAb6UrNxntRkDHP41GvUlyaFCgg/3qeBnjjPemLwx&#10;A/8A10FTk0K4K4FFJ/wqOSNc8Z+lSRIN393tQ7YNUBRMXbrk81GyHAq6V/DPrURiBIrSMmWpEJXa&#10;aMEt+uakkg2jOT+NNMTIetaqfcfNYF4FSFcr+vSoyCDTwcHsKpSQApyfT+tOK5OajBbvT14HU1Wn&#10;QnUAM0Fc8e+KC3v+VC/X8fWq5kWrh95OGFRsDn/CpHPPP1ximFgy+lMV3ciI+ekPAHf8ae3ApvOK&#10;mRVxp+Yn8uKjf5W6flU2OD7+lEcW4fd/Gs5MNiuyZHTml+zE4q2lvv6irEdvhMfd71jKdg5jNSxa&#10;TjaRUy6WWHHr6VoRrj6dMjvUiL8341nKbbJ5mijBow3/ADAbutXrKy+ylSrMCTjg1ICO2fWlDYH3&#10;ulZym9jOUmzWtPFep6YCLW+uoQw2ny5SucfStPSPjH4p0Bnay17VLdpAAxWduQOnWuV8zb/h6URt&#10;z+NY+zj2M7J6nfRftJ+N4IGH/CRahJuPPmFZP/Qgf0rz+WJZnZnG7ccknvUrsf8AAmmAfJgjpzVR&#10;jbYqN1oiKbT1fouFAxxVSbSgPu+taLZGKRhuU8fjVRlJFXMttKJH06mozbY+nb3rYVMA4/Ko2g3c&#10;ep9K2jUYKo+pk+XyPlanxjjp0/Sr7WwCeuemKhaLBz0rdVbmhGoGecmnxrx6cdqbjC57dKfGuM87&#10;e1agG3JxinCPnv8ANQACfenAYPJ+nrVJoL9EM2c/Q80qhd39PWncZ6il6kdPrTUjO7GPHyfemkKo&#10;7GpN+e/TimE496q5SuxhGF4z19Kay8c561Kx+X6+lROSBn+lPUfMRsmed1RkY71JIuV3fzqMtk0t&#10;R+6RyDFNzx/hUknSo2+9UtXK5SGRM/SoyDnHv+VSscHn6UyUlvzpS00KTaIpI91RpkdcVOWwtR43&#10;HipKejMHwR/yJ+lf9ecP/oArUUc596KKmRQ7ZmpYxxRRUgSqgMa+/WpEjBT8KKKCZFqFFQ9Ku3CD&#10;YtFFc89zNlUoFnzWxaxLGnHpmiiipsRPYt47e1I68t7UUVjEwIyu7P0ogQedtx8uc4ooqjQ7fSbd&#10;JNDO5RyK5PxNAm9vlHUiiipp/EdEtjBSBctUU8Sh19+aKK6EZkTjDN9aaIwxooqgE8sA0pHzUUVo&#10;OO44LtT9ad1YUUVoEtw/xxTzwV+uKKKBEhUZ6e9KF4/SiigENl+U/hmm4z+WaKKCJbhnmo8bt1FF&#10;KWxqh0Uav1qOReKKKzlsMIIw5/HFTRwLt6UUUnsSix5SjHHapPKUFuOlFFZzMpbj2jCn8M0iplQa&#10;KKxEg27VY+hpmwNjjqKKKaH1I5RgVE0akN+dFFbR2KiRugpuwbaKK2juaRADFDfeNFFWSGcFR704&#10;nb+VFFVEB7naMUjdaKKkBzjDt7AUMcH68UUVEtyidE3LSBjiiiueexiDHB200Puf+tFFZADKGHIq&#10;rKuF/GiitI7lQ3Kd2m0fWqyf6yiitDYd0Wnx8uaKK0AkThaXoaKKqID8ZH0pg+9RRVCHFygpwJAP&#10;NFFAyQNlM+nNPKAp+NFFBEtx4FLiiigQ2N8fjQy7WoooACduPpTWPeiilLYEOhbzOtWkjA498UUV&#10;hImRInyj8aC3l9PaiisZGchzDJNAUA/hmiipKGrGGbH8qhkQKKKK0iNFWYYOajZcGiiujoax2I5F&#10;2qfpQvX9aKKqJQbtwpwYlW56UUVQA33aUDdHu7iiiswFByKmRN34CiipkQyKc7aic7D/AI0UVIyS&#10;I5NTRMd/40UVMthMmLHcvNLuP8qKKkyHfeLfTNNXr9aKKAW5G6dfpTGHyUUVp0KjuMi5zSrxRRW0&#10;di2BOTTw3yH6UUVQhV5B/wBmhWxmiitAHBzQo3bm/ujiiik9gCMbt1CrnPsaKKylsKWxKDtX6YqV&#10;eUH40UVzS3II1G5fpUiriWiioZcS2iDyfocVSvUAbpRRRT3GU3QB/wAamijC/pRRWstgLSxALTwM&#10;ZoormkZyEHP86cF3NjtRRUmY5lGfpTSoA/OiitAIJByPpmopUGaKK0iaFeRRtNIflXPtmiiuiJoC&#10;jDUrttb9aKK0AO/4CmzfKD+IoooAQHA/CpYk3N+GaKKiewFyW2WONWGeRmowuVoorCRlLYcEG7/P&#10;FKgyhooqRR3Hn7y1JD8y0UVMigU7qjk5DUUVIELIDmmlAaKK2jsAoiUt9DxTJE8tdw+lFFNFkYXj&#10;9adjFFFajGdGpWOEWiiqiUxqkspFKOqmiitFsSKo3y803OHooqQ6CrIdu3+FutGNwz60UUBLYQjL&#10;YqQQruI96KKzkEtizGm0ZqWIb/1oorjkZ9B6rzjsO1LHGMUUUo7ES3B/lX8cUNz+VFFMQ2Xp+OKY&#10;Th9vvRRQXHYf5Y+x+Z/FuxVVz1ooqolR3K+c0AZz9KKK6olke7LfpTScGiitAGq5pzc80UUANHLf&#10;jUyr8hoorOW4AlDLiDd3oorMAaNfLqEpg0UUFDWH7rd3ppXd+FFFBIhXmmoNzUUUFInCbVFTRoNm&#10;fbNFFTIkmgPFWIx8m7vRRUCRJG26M1C9FFSjNblO5QA/nTSM7v8AZAxRRW5cRjrtNIowDRRW0dih&#10;f4qV/vUUVQAOG/KhzhqKKAFDndQGzx6GiigCSD71XTyKKKwluV0Gzjav1qs/zN9KKKRIscYxn0NW&#10;Lc7hRRWcxS2LSDG72GRUj/unAHf1oornMBqH94PpmpeqK3oOKKKAId/zGjoKKKiW5cdhV6/lQ/Wi&#10;ikTLcjkbDfhQI9xooq47D6DW4H4moCN43UUVqhx2GO2DUUrFTxRRXVE1hsMdvl/EUEYOKKK2AH+U&#10;fhUb8HHtRRQAK2Rimq2Vz6UUVMhotQn5RVlhszRRWE9yeoKxy3+zzT+m33NFFYy3IBuHWmocR/jR&#10;RVdCeoE4T86dH8ymiiiWxpECaQucUUUohIQLuf8ACkLZb8M/pRRTRHUYzYbb2/yaMfIT7UUVr0NS&#10;M/OozTZBtYUUVUQGk5/KpPubcdxk0UVpETGryv44oY4dRRRVCkNxk0w/c+hxRRWnQkUHamabRRWZ&#10;r0HBePxqaPhS1FFZ1BC5xU0fJWiiuWRmSRruDD+7zSSNheMDmiiolsRLccnLU50wP1ooqB9BF5NK&#10;BkmiigkkYYH41HuyV/2s0UVXQcdxSduPc96epxn6UUVIS3GmQlM+o7U53O79KKKqIR3GN0qORc/z&#10;oorQsjljAb8ajkXy3/xoorYqQwMeakTpRRXQUNkcrz+lOYeWvHcUUUACHcM+lNP3Q3c8UUVpEa2G&#10;xtkUOdq/lRRVLclEbDmo9gEjfTNFFKewyJnIQH3qOVf50UVETQZIcAd/rURbL0UURJjuI67ajJ20&#10;UVJpI//ZUEsDBBQABgAIAAAAIQANztDk4wAAAA4BAAAPAAAAZHJzL2Rvd25yZXYueG1sTI9Na8Mw&#10;DIbvg/0Ho8FurZOm+0gWp5Sy7VQGawdjNzdWk9BYDrGbpP9+6mm7Sejh1fPmq8m2YsDeN44UxPMI&#10;BFLpTEOVgq/92+wZhA+ajG4doYILelgVtze5zowb6ROHXagEh5DPtII6hC6T0pc1Wu3nrkPi29H1&#10;Vgde+0qaXo8cblu5iKJHaXVD/KHWHW5qLE+7s1XwPupxncSvw/Z03Fx+9g8f39sYlbq/m9YvIAJO&#10;4Q+Gqz6rQ8FOB3cm40WrYBZzPrPXaZkmIJhJn6IUxIHhRbpMQBa5/F+j+AUAAP//AwBQSwMEFAAG&#10;AAgAAAAhAB9OV4byAAAAxQQAABkAAABkcnMvX3JlbHMvZTJvRG9jLnhtbC5yZWxzvNTNagMhFAXg&#10;faHvIHffcWaSTEKIk00pZFvSBxDn6tiOP6gtzdtXKJQGUrtzqXLP+bgLD8dPs5APDFE7y6BrWiBo&#10;hZu0VQxezk8POyAxcTvxxVlkcMEIx/H+7vCMC095KM7aR5JTbGQwp+T3lEYxo+GxcR5tfpEuGJ7y&#10;MSjquXjjCmnftgMNvzNgvMokp4lBOE25/3zxufn/bCelFvjoxLtBm25UUG1ydw7kQWFiYHDS/Pty&#10;17x6VEBvI1Z1EKsmaSn/QmzrILbFTfR1EH1xE10dRFdEDHUQQxGxqYPYFBHrOoj1D4JefT7jFwAA&#10;AP//AwBQSwMECgAAAAAAAAAhANtXlCzh2gkA4doJABUAAABkcnMvbWVkaWEvaW1hZ2U4LmpwZWf/&#10;2P/gABBKRklGAAEBAQDcANwAAP/bAEMAAgEBAgEBAgICAgICAgIDBQMDAwMDBgQEAwUHBgcHBwYH&#10;BwgJCwkICAoIBwcKDQoKCwwMDAwHCQ4PDQwOCwwMDP/bAEMBAgICAwMDBgMDBgwIBwgMDAwMDAwM&#10;DAwMDAwMDAwMDAwMDAwMDAwMDAwMDAwMDAwMDAwMDAwMDAwMDAwMDAwMDP/AABEIBIQJH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FSXe+&#10;G69KmUcdfvd6peVsPOfxqeCbOF4K54NaadDljG5Kh2ZVqng2qwpsixsFaNiW7j0psb/MFZePeqvc&#10;yasy9Cu7bzwDnPetW0k3bVVuvasi1jCfdwOeB7VpWEDSlcfe7Yo5QV07nRadZvKFx92tSPR2P3s7&#10;fQVm6OmoQQKywuV6ZA61sW1/Pbf6y1dj3GK3hFkylK5JBpMm1VUN8vWtSz024ZxujYqvHTr0p1jr&#10;jRqrfZ5icY5XpW9pviWH93ut5F5ycr1rdWRzS5mW/DGnSRTL+5+bPBx0r2f4caE1wFZ4mG3uB3Nc&#10;b4O8R6SXVvJZGxzk5r274f8AibRbiONQoXKjoK05tDHlbbTexNa6bcRunlxoYcfxZytWpbUglZIT&#10;z04Iz+Ndhp9/p93DtjJHPp27VI72YXLbSVyOR2qNCORnHxwK5X5WZV4P/wBam3Wlx3Ma7Vb0IJ71&#10;1Ju4ZjtVV4OM460kuoW0eEKqW6EYAp8yJldHC3mg7DnbllBz71JHoi3EQDKwzyRjpXfJa2jdFT5M&#10;9s5psVvbD/lmnXmhuLGrnC3XhiFozgfKBnaRWa3h5FPHyqueK9WNrY3Fu26NNvYHmqJ0WznmZWVV&#10;HTFC5Q9655+mnRg/cDlumF7U1kVHw0QZV4GB938K9DTQbNBhY1HGc+tRXXhuzwyqFUt1x+lD3DTY&#10;81uLazlk+a3jDeuKpN4ftJlDKpXn8K9C1HwxYrz+7Vj6dzWdN4at5gu5/lxwV70Kxm7nK23g23kc&#10;kbd3qR2qSfw/DaxkskY7LtFdEnh8LI3lsevB9qLrwlNMuQyc4ABPNErLYpQ0PO9ft1iR9vT19K8q&#10;8YIqTuqqByST0zXv+teBWg0yTf8AK3I559a8b8a+Gs3DYfPzdD0qopWuyoy5dzzSe3jZuVZQQcjF&#10;RSWeBhTu56mukuNBaNj+7Pyj8OagGkjeoZWXcPTpVcr3Ki09jn5LZmx93d2GKztSh8leAF5wPauy&#10;n0sszfu/oa53xFppgjYkNwMVjI0V+hyd2cNyPmxWeTn5sZ+tXL1/LLLx9aot8xXDbT3rM6Ip21Bl&#10;H1XOaRiqjO37wzSM6gna3zdM+9NWTIxx1z1oE0yVEEn97B7+tWbJN7LuXbt6U3R9Pn1q7jtbaGa4&#10;uJThYoULM30ArorD4V+JBOq/2BrG4HkfZH/wqo4epP4VcjniviZseBrJZ7hfl6kAn1r2rwr4W8+3&#10;X7wyMnH6VwXw5+Fevw3i+doOtRqDkk2Un/xNe8+H/D91pGkLPcafe28aLtZpLZ0AwO5xjj3rojha&#10;i+KJnUqK25hr4QW22E4HHODT7rQd21ioK46mmar8SNLlult4LuGQKcnac8df0rSsPF2m620dvDcJ&#10;LcEYESHcx/Ac0owm9os53BrVnPy6FGy7yrDp0Pei00hi/wDq3VVGSOAK7YeC9SmHy6XqbZGTts5D&#10;gdM/dp1l4I1S7d2XStWdVGSfscv/AMTVfV5/ysmMo33MvStJDw5aNc8fhUmqaCn2ZiEYe+K6S28O&#10;3WlJuuLS6hxwDLC0ee/cUl1HDNB0PTkHnmuaUJLRo0PBvipYtYwNtJBwQBt4rwPxZLJ5zdhnFfSn&#10;xxjUWshztZSQPevmfxVJtu5M+vArCUEdFHV+8c7cKxb5c9etR/vHbop2571K8pDYb69aiLY6565+&#10;tZ8ttzp90dHuMfP8qPK8sKG/PNNVfOX/AOvRgk/e/OlylbbAxw3y+vNGc/K2fWnECNdvHrkUd+mf&#10;WjkYkkN8xU/g+lKjfxY5+lK3JU9PpTxu7iqSKEV9xB+ap4m+cbiRXa/AD4A67+0b49j8N+HRY/2j&#10;JEZFF3dJbxkD/abjPtXv0X/BGX4us+1v+EVChtv/ACHYCP0NdNHCyqLRpersc9SpCLsz5ZtTGj/e&#10;zuGM11nhGIXE6bdu6vorSP8AgjD8U76Rka48HR7SBltaj4/IGu68L/8ABGr4laPLHu1DwXJIpBCf&#10;2uNx/SumOAmt5L70c8qkHszyvwHorzWy7h93HA9K7iz8N4JLRrtX161734Z/4JefELw8qJJceEAu&#10;Mkf2uM5/75rZX/gnp42gJ33HhP5e41Xp9Pl5qlhmn8S+8wjUTWrPl7U/C6uGG08c9eQKxpNHWNtr&#10;btuODjpX1VqP/BPzxpMGYX3hPBweNT/+wrDvP+Cdvji7GRqHhGHjO99W+Uc+yVX1dv7S+8cbrU+a&#10;zo29uOg4GKtW/h7zY87VU44yepr3XxZ+xD4n8A6DdalcX3h6/htF3PHZXxmmYf7K7Bn864K08KJJ&#10;FuYHjKqMY5rOVJxeo1K+zPN9V8IyG3wyjd2wO1eY/ELTv7PR/wAQOetfSeq6Oba0ZdgYKuckV88/&#10;GyfyLs/w44K44BrKtF2NaUnfU8g1cKsnLYJNUJXGP19qs6n+/nYn+9VRkC/41ydNTs3EEqqcfkcU&#10;GcAgHp0yaTZtH3vyNDbc/Nkj0xRYpRsOSbymOOuMZ9agMWW/rSklx16dDSq+V2su7uG/pQw6EflE&#10;f0prJ/dPAqbzMH8MYpCwYEfjSSJ1uMWMhvl4z61IIdp/QmmseRuU06OfcQPX9KfKh8w5VwN244+l&#10;Iq4+YfNxmnLJx+lKHw3ynHFJDVz0Pwj+yj8SvFmk2+oab4H8TX9ldoJIJ4bCR0kU9CpAwQfWu28K&#10;/sQ/FyfbMPh14uaNep/s2Tjn6V9M/wDBNj9pC8+J3wWvvAc/iC+svFWh7brRZGvHRLmJOTbYzjGO&#10;Mehr7u+Fuv6f8SPCdvqVvNe2sxJiubZryT91KvDKQW45rrpugl70fxOWtUldxPzV8J/sQfFiHar/&#10;AA78VqcfxWRXA/E118H7GHxQt/lbwD4iXsMxL/8AFV+msHgyxvFXzmmUN/C12+3+dR+JfB9rYaWx&#10;szaQ3CKTulBmVuPTdWylR6Q/FnHdrc/Ni5/YU+KlxbK3/CA6wNw7vDwfxeqL/wDBPv4u3r7YvA94&#10;FK5/eXtqhH4GSv0N+HeqXGveEYP7a06PQdWjkdZpPswkQhScMgJwcjBwazvC2tf254q1vT9R0qK1&#10;tIZUOm6n9kSKW4GDuDryowenrUylD+T8yvaNbH57Sf8ABPT4sM+2Xwn5O7qH1K14+uJDWhoP/BPf&#10;4mKqltD0tccDdrNsPz+avv7wbYyf8J/qR1IaTD4dtUEdtHOkDT3MnVnyBwo6AV2E0PheUBSNJVUx&#10;woQfnT5qd+XkFLmkr3PzP+IH7L3iX4VaVDea1Z2MccsnlAW1/FdEN7hCcD3NcLrPhVo7Z/l3Koxx&#10;3zX6seOvBPhXxz4G1HRp5NKjhvoWjDqFBDfwsD14OK/OP4heEbzwjreo6TeCPz7ORot6crIF6MPY&#10;jB/GlKKa0REbJ+8fI3xYsTYXLYHzcg+wry6+hYSGvYPjn/o+qspOdw546V5LO2ZmPvXnyjrqehh1&#10;psZsifLzuznsKURtnpVtU3Hp/wDWpxh3yfLhT61PKbcrWxR8qQjb/CfahYJGz79KvSRMf5DBpyW7&#10;M+Apbj0q4xQ+W25RFs2V4pfs7A/7VaK6dK/3Y2Ix6U+PSpF5xt+tXGI3qZgt2B5XrzTktd/UVqxa&#10;Uzn5mVf1qVtGwMHc3rgVOhPMkZMdtke9OWybb1zu/StiLRVLKSsnHXtUy6eAflUfiarToEZdj2j/&#10;AIJ8+E9I1Tx94jOseH9H8S/YfD9zqENlqas0TmEq7Y2kHdsDY/Gv1E8PfsO/De/0y0nt/h74CK3k&#10;Ec8ZSO6j27lDdpORyK/KH9kfxU/gb47aDeNJDHDNMbG4MoyvkzAxPkf7rGv2I/ZHj1jXvgfoEjat&#10;Yy3OnxtYSH7KWw0LtF/e54Uc11Ua81pF2OPEXvdGRB+wL8PZUZZPA/hcyZ3Fkur1Rntgb/61U8Qf&#10;sI/C/QdKmmvvBtrHDGN26DUr84A5PCkmvfItH1jbtF5Yuepzbn/4qo9a8JatrFjJa3V1YyQSrtZU&#10;jeMkHjBIbOMV0fWKz05vxOWVpL3j5t0D/gm58Ffi5pFvqlnca1odneKDZX2m6jNeQ/VklByPbFTa&#10;z/wTj+Avh2K4sdP1jxf401rS1Bv0jujZLDu6ZVUznHYA17Zovwkj+HfgFtLtWtLDRbONhHb25uN0&#10;Kck7SH3evTmsH4ValpdpL5WgXVrBLqGZdt0kySSkdS3mHeWHvR9ar2tzfgr/AHle7y7M8d0j9hT4&#10;O3utR6fZ6Xq7ao0Xm/Yn1+dZFUcZOY+nvWw//BNbwOct/Z+vRKv8EfiHd+HzRGvePD/w+vPDt1d6&#10;haw6S19qT7rm4d5Hlkx0XJ6AdABxWlJoPiB5C2dJ6dWMhB/SnGvU7/kZyjfW58yap/wTO8CXGms0&#10;9v40WTkARavbsP1iFflR8e/D9vpHjfVLW1+0w2trdywxJOQ0oVHKgPjjdgc44zX73XVv4gSH95Bo&#10;8i56LLKM/pX4o/t8+HF8E/tN+NNPuYkV49SkmURk7QsmHAGeejda56/NJe8zqw7u7Hzjd2vlP98e&#10;wx0qNLRuv61rXcsDPuVeF4qE3MO4bl6cAVxch2KVlYppaOBznkZ69aDExbbk/hV9buPBCj6d8Uwy&#10;iNvu8dKfKwUrlXyGzgjn0p627IfusateeX/hG3HFIJWc9/TNHKNlU25dB2wcnNOFr84wOvX2qwcx&#10;hflb+lMD/vd2TzVxiK1tSOS22Mfl9sdaQ2a5X5eAMmpSxzx/+uhTgZ5HPaqQKRF9mWN8bT+VSLYq&#10;46EHNSGUBm3ZzwM+lSLN0bnBHQVTFGSvc+qP+CSvjq08H/tM2um6k0Z03WoJLZklw0Ky7coxDcZy&#10;uM+9frVpmk+Gwv8Aq9FUr94r5Q6/Svwx/Zh8S/8ACPfGrw/fFUZrO8jn2uMq5Rg2CPoDX7q+FfE/&#10;hrXNOs7pZ9JK3UayodqYwwBHIHvVU+xzYp3syWVfC9vCVk/shR6kx/zrhvi1qOu/2x4fbwrqn/Eu&#10;huYzfWsOpxwRNBzu4ZgD0HAr04a54e3SbZdNXbwdig/lgc03+2dIVMK0XqG8kkL+la8qfxHNHmjs&#10;ebeN5tSe3H/CMi1s9RuE2mV9QtfLsm/vFCGLkegIB9a2ruO6h8Dwu+oWd14iFt5W/wC0RW0csmP9&#10;Y3lggDPOBzVzx/dSa7DbrpOqajayRyhi1nEy+aO6s2w/Ln0qx4A8Q6vpEF4uvXVvNCsmIAlvM0gX&#10;H8ZK4J+lNJFatXK/w3a08H+E7a11fXBr2pvl57p04JJztQAcKOg74rUk8Q6KGby5vmwekD/z21pQ&#10;+JNMm+eMXuW6hLWQ/wBKkbxKtvL/AMg/WJV/vrayAfqKLO5k0rnzf/wUD0qy8b/s4aqsO6eWwuYb&#10;pQIHAO1sNztx0Y8mvyN+LtkqaxMqqvynmv3U+OUP/CffCXxFpK2eqY1DT5kQG2f5m2Er+ORX4NfF&#10;jX/M8TXMbDy3jcq4/wBrNRWaS1OrDHIfZQ05+ZV+vaoXiBG3p+NEtyrAndyT2qE3Kt3+91NcspI7&#10;NUO8nDc8d/rSyR5PRcdsU0zjr/CDz71G8oY/eXntUNjuuorIox1Ucnp1ppjznp9BThKqj7wZv5Ux&#10;bhT8uR+dSHNfRDSqquNvU5PFIF+Q/LTjdKh+8vSo2ul/vjNVzAotAsXcflmnLuY9Bhf1ppulI60C&#10;7V8DO329akE7k8SlceverFsP54+lUhdoF+9miO/RT96mrdSm9Dd091WVc9+9faP/AASZ0ye5/aX0&#10;ye3tlu/sdrcSFPMWMjMe3OT9a+G4dW8uT73Q+lffX/BDm8k1X45apNDHDcNb6c4YPJsIBKjg4Nb0&#10;d7HLWTsfqEh1Biwj0faq8bmvE5P5UPJqkp2tpbBQcFo7xGx+lbFsmtIvy2Njtbkbrhv/AIipZ7TX&#10;XibbY6fGw6H7U5B+vyV1cr7HC2jyT4r/AAXPxU1DSbi6tru1bRb6O/txE0BdpUyAGY5O3nkU3x1b&#10;zaxeR6RqGqW9q8kO57IXVv59yvTP3d4XPoRXq0UPiLDCTTdL92Wd+f8AxyuD+J9lpcVzLea8ItLj&#10;wtsbmNWEpJ6IkgiLcnsD1qpQfYqOq0I7PwHeP4SXSbSxn0+0KCMS2V3ErtH32llO3Pr1rW8LeFrn&#10;wHpQstH8M29ra5zh72Ms7HqzsBlmPqa6DwxpuraPoVrDY2MLWkcSqn2iaVpioHBLMmc/WtBLbXdQ&#10;DbbGwX5cA75P1+Wq9lJx2I1Whgtc6wkbCTRbVmY5BS+wP1Wvkj/grv4surL9kLVLe609bVdQvra3&#10;VhcB84ffjGOfuV9o/wBi+IFh4j01tnX5pMfT7tfnn/wXg8W6p4f+EvhXSb6C3gjvtRa4UROTu2Rk&#10;dx/tVlKnKKuaUbOa1PzBvNqN1NQmUH+7z0wapnXf9jv6Ujaoc8RN+VcWh6vL2LJLOuOp9qaF8tcb&#10;c+pqnHqb7j+62qfQdaf/AGoV/hf6Cpt5ESuW1X19zSInmvn7o7mqh1N2G4pJj0xQ+otsYeXx3p28&#10;ilHqWjHhv4sUjLub5VXpVRL5t3+rO3HHtTjqEir/AKtjxRbyKUkiwi7Rx+VP2ZfHzKcc471U/tST&#10;H+p5x6UfbrgnmPcewo1IlLU3vDp2XcZ3d6/RD/gk94IuvF3xZg1C1MC/2JYSTF5E3KHfai8Aj1J/&#10;CvzXtdWuIpMLC3rnFfrz/wAEL/hfq2v/AAT1bxLFObU3l59iA8pXLLGA3U+7V0UYt30Oas2faaaH&#10;q0kSqLzS9/8A17PnP030T+Hdclt2J1LTVK9F+wsR/wCjK6KX4aaww3LqkkbZySLdOaH+F3iK4i+X&#10;VZdrDgJbR/1FdUcPJ7WOH5nnfi34P3HjqCBdYk0vUI7aRJ4kaGdUikQ5RwqzAblIBBrmvFNzpL61&#10;JY61cES2CL++kt7iG2bd0+czhXP1Jr2M/CnxLp8bv/aFw/yfd+zx/j2rwnwr8XfDXxH+I0PhuOG5&#10;vtQuLyW1kgmghZoXjJ3O6E428cEE/SiVKV9V9xUe61PRbbwG2s+G1sZJtLk0+QA7Ps8m1l7A4lyR&#10;+Nb1l4c1DTrGK2tb3R7eGMBUij09lWIewEn6V1dv8HNWitFjhvpFXAChbVAAPanP8I9atn2vqk6r&#10;jOPs0f8AUU/YyI5tTib7w1rifd1eyxngNYngf9918g/8FWfHmoeAvg8LG41i0dbyRrp4orQxl1iG&#10;VB+Y8GRkH4193P8ADXWlJkOrOPRWtIzn9K/Kn/gt3ea1p97c/aLqW4hS4h0yJWt1jzlTNJ0+kfSs&#10;6lGXLojWnbmVz837vVPtczFsszEsT6mmlww/LHNU5IrovxH+lEtpdKo/d7e9cLoyfQ9JSiWJZgFw&#10;uP51XEvy8rjceR6Uf2XcLHnPOM4IqP8As+6ePO3dUfV5LVIrRj/P2r+mKs2+oeUe4qqmm3KHO33+&#10;lN/s66Zs7f0rJ4WT3Rn7vc3LPWQp+b8OetXotfXZu3D6ZrmU0y6OOMfWnNp12/3ea554CT6EuEG7&#10;3OoTXoyBk8UJq0Zk+9tx3zXLtYXSjn6ng1KljcCPcQwz7YrH+zZ9hcse5041WND94bvrTl1hCMbv&#10;xz0rmo7C5kU/K/Xg7aVNKumfAVh+FVHK5vox8sO51Casnbbt9TXQeBof7b1m3t4xuZ2xjPevOf7J&#10;1BWAw+Poa9a/Ys+GmpfEf9pPwboKsdurarBbMCDyhcb/APx0Gqhlcua7IlGNvdZ+u37D/wCzZ/wq&#10;39nLRYWm1Kx1DV1/tG8WCUKNz/c4KnomPzr2iD4d3DyLIuraztVeR5y8/Ubea9M0n9maHSgkK/2o&#10;sMKCNFF5JhVAwB19qsT/AAIgBZWn1HaR1+1yc/rXsRwsoo87dnnCeD7z7P5barqzIxwfnQfqErJ1&#10;/wAKw+DdLmv1W6mmiUmNQ0Ku7dhvZMD8a9f0n9nq2uWytxqEYXsbuTp+dcb8V/B1h4P8d6boMUjQ&#10;TalbyXP2zU9Rlhs4wmPlLA8sc9K1p0uU0V9kef8Aw01K38b6u9rPZX2n3SxCaUqRIAxOOZPL2E/Q&#10;5r0T/hBlC7jf6krMNu7zQMj0zitD4AeENE+Mvg26vQskD2N9Np8jRXzzQyvGcFo3z8ymvQj+zppM&#10;dvmR7sgDj/SZM/zreMU9U/wJlfseT3ngb7pXUtSXjAAuCM/kK47x7oVn4T0u81TUNY1qG1sYXnmk&#10;+3sqxooJPHSvdNc/Z70uOEMv2yQdQv2h+f1r4l/4LY6T/wAKe/ZDkj0iG6t9Q8SX0enhlmdmEfLy&#10;Z56FVx+Nbezk/djr8iqbV97H5IftU/Hif48/HHXvEVxcXlxbz3LR2QnkLtHbKcRrk+gGfqTXmdzd&#10;Zm4ar134D1TvDJ3xxU2nfCfXtU3eTY3lxhc/JEWx+NcssPVvpE71UprdmX9u2MP7uO9Na7wzHtjF&#10;Xn+HOrBsNbybs45FPb4d6kSP3cg9gtCwlbsX7anbcz479X/LNJJejPoT6eldFonwK8SeIbpYbOzu&#10;J5pAcKq9asQ/AHxJeLOVsZdtqP3pb5duPr1/Cn9UrdjP21Nbs5P+0GX5cH29qjS+YORkle+a24/h&#10;RqUrH922ewFSxfBjVZD8sMh3c5x0o+p1uwliKa6mA+oeZ94evFP+0rtC/wAQ9e1dKfgfqka/6tiD&#10;0psnwU1aP+B9p74pfU6j6FutT7nLSXGVGedpoW43dA3NdXb/AAK1aU52H8TipI/gNq6g5XBP+0P8&#10;al4Gt0QRr0u5yRmU7vYUyO8HmjpjoRiu1T4Bas6ZVVPYjeKjX4B6tGwUxrnv84OKFgqwfWKd9zn7&#10;K4UNjPy4r1v9nTRLzxz4wsdJ0u3+1Xt2fLRFTJX1P4da4eL4E6pEWZmjXae7199/8EX/ANkqSbUd&#10;a8UXixzTTTxaFZEc+W83zSNn1CKfzoWHlDWoZ1ZRkvdPqb9kT4LQ+BfCNrnRL6S1thv8wRg/a58c&#10;ydc7VOQo/Gvek8QP8o/snVNw7+UOP1r3jQfhvpel6RDZw28ccNugjCgdABio5fh5ZfaGMKqq9R3r&#10;qXs5dzz22tDw1/ETPKVk0/VCuOvknB/Wqp1yHe26yvo2GSqeTlj+te/X/gO3gsXk+zSSfLnEa/MS&#10;OwHrXhXgj4M6n4j/AGkNX1a88M69pmnx6f8AZ9OnuEAjaUlizMAT7DNP2LabiEbN6nnfjzR7jxdr&#10;K3Uc2s6bNCvlwshYw4Pdojwx+tegaTeR6VpMNq1rqJYRgOxtWUMfXHbPWsq0+CureJPhxN4b1Lw3&#10;qkXia8v3W81OVP3EUO/h43B/uYwB0r6S8MfCKzsNPt7TyWZbeJUy3zE4HrWkqdtJEaptXPAP7ajh&#10;G6Oz1Bj6C3b/AArk/HfxYs/AGlXOpaoup6bY2iGSeZ7dgsajqc19fXfwp02GXi3+bHJr8+v+C+nm&#10;+F/gXofhzQ7o2114jvW+0YYqTCi5I+hPFSqKnpFjT1PzL/4KPft0T/tM+P5LDSLmYeE9NkK2yN8v&#10;2huP3jD+VfLlxPv3MrLz6GvR7j9nu65Yy24bk8vVY/AK4gRcyQBW/wBuuSWBqNnqxxFKK0OAiuMf&#10;ePTtTlu1AbjHGa7h/gnJGvzTQqc4HzGrFv8ABYHGbqBe3r/SpWX1GOWKpvqedz3qgfdXNKl8CB2r&#10;0mf4GRo3zXkBwcE44Wq83wchjRitwrbewWn/AGdUJ+s011PPXuUboR9PWnC6QLwK7S5+GH2eQhD5&#10;i+w6VHH8NmeRvlYj6Yp/2dUBYun0OP8Atas/T7vSpFvwPb1rrl+GeW/1bfKfTpU//Cq1B+VWb19q&#10;f9m1GU8RT6nDy3qscn6VVkuGXlOe/Arv5PhnufbtYN6Y604fDFvNX5GGe22nHLahP1mCOJhvS8Yz&#10;+lWobtegbk+1df8A8KzKN93ac46VInw0YHmPJqo5bUM5YymS/Ba3vvE3jGw0vTYGnvr+VYYIwud7&#10;McDiv2Q/ZA/ZA/4Q3w4ulL5ivGqnVp0OPPl4Plj2XvjrXwf/AMElfgTfeKf2sNNurCzt7y60G2n1&#10;IW90pMTiNe+05zzkYr9lvgB4X8ZaX8M7CQaf4Z8zUGa7YymXzBvOefXHT8K2p0XTuv1MKtRS22Ku&#10;nfCKeHasdzfkKAqqJGwAKtf8KbuYmZ9uoNI3XM5r0IeHPHxjzG3hmBduSux2zinf2N8QliUrfeH4&#10;93UfZ3bH61SjPdJfeZ2Vtzy2/wDhZJYxs1xJd7QMkPKxxXm+p6ndQ+JVt7PTzqFo0ixI1vO0sik9&#10;SU4wBX0rf+DPGWsWotbrXNNjWThpbawy6592yKh0f4L+MNCLeT4jsWTIxI+moGI/Cq5E1Z2+8hKO&#10;9/wPPrD4OzSWyu1rMZmGciRgRQvwUuIwzNb3SjrlZmH9a9Un+HnjdS3/ABPtMkUjIKWIDL+tVz8O&#10;fFl/bL5ni6SMg4Kx2ShT+NVyyXb7wfI+p89/FPwDpvhfQ7rUtQV4be1QyTPJKwVQOTyTX4x/t/ft&#10;jSfGv4gXOk6D51v4YsZDCiLIxW5IP3yCfyr9gv8AgrB8Ptd+H/7H3ia+t/F2p3AudlvLbSwRlJFc&#10;4OCBkHmvxIi+FkM6HdG3mMecjpXR9TqTpqSegU69OnLU8gu5Fmf7rehGPaojvjPyq2SOcjtXscnw&#10;dWQgrGp28kUD4RKWZWhzxz/Sub+yZtbnV/aEDx2IsR9xs/SlKyMTuQ+vSvYj8L1DLuj4Udl69qdJ&#10;8JlmjwYO350lk8nuL+0IPY8WdZSrbY256EdqcFm/uN7Z717OvwkRH+aNl+g60+L4XqmP3Ss3bIq/&#10;7HYvryWx4mtpc7tojb/Ch7G7blk+le3r8LVlcj7Oevpipl+EjLEv7st34XpT/slh/aKPEI9MvGix&#10;5fsOKadHvHH+rPFe6f8ACsViUFos5OMAZxQPhqqurLDtUnsKpZPbcX9oJ7nhcehXLfwH16U5fD90&#10;AzeWVz6V70nwxMZ4Xocfd60qfC7bIw8rjtx2p/2OP+0IrQ8GGh3gOdrU2TwzdTLu2svPPHWvoeH4&#10;OTMN6W7bc85GMCp4/g3NcY8u3Mkh5wBnHPNbwyGpLZMn+0oo8N8FfCjWfF+qJa6XZSXNw2AqrwWJ&#10;4H60/X/A+teHr2aO6026hktHMUq+WfkcdQa+rfhr8Cb7VPDOtQ2dl/pVrGLlZ1G2WAKeSB1I9a0t&#10;J/Z/1+CK6W8t9Ua8vCr77i2kCyZ6EkitFw9PszOWZcrufGun2t5dq2I5NucEkfdr71/4JX/sLP8A&#10;HvTNV8Vaw0i6T4d+ZQBxJIMHnPUdK8Q8Q/DP+ydfksJrX7NJ5m10K4JOa/Yn/gnJ8FY/AH7BGkwr&#10;DtuvEV8N/G1gGbgfTFctfLXhWnJbvqaSxXtY2R03w5/Zv1DVPDOn3E8zW6wIBBBHGFUL249cYrul&#10;+B92Y/m1C6VlGNpAxivctH8LRW2mxxtuTyYwFB/lT1sluI/LZF+VvxrOElbY5ZX6HiMXwIvGtgw1&#10;W64GeVX8ulcTN4Ys7PxuNHHiC6/tSYFltxGpAAxkg4r6uPh7y7Ms0e2NeScdq8l07Q9H8SftDzTe&#10;Zb+ZZ2OyFgn+sYnnn146UaWbHG7Z5N4m8G6Lo2rR2+seIbiGeaQJEWt8LuPQE4wD9a6O2/Z9ktYW&#10;a31u+iDDcAiL/hXo2tWuj/EzXP7DR7NYreZTO7gbpSpzjHX06V6lF8P7dIVj2qFXAGKlThct8yVz&#10;590X4C300a+Zrd43vsUlv0qt4i+CuqWtpcuurTNHCjNlolyMCvpOy8HwWp4XhD0NYfxb8Pwj4eaw&#10;ttFI1xLbOIggyWcjAH51pTlFyUXbXyM5Xsfzp/8ABRD4/wDi/wCKHxO1fw3/AGi8Wk6TdvAghXZ9&#10;o28ZOOtfLZ+F1xOzbmYkc8jrX6feKf8AgjX8cPHXiu/1BfBd0wup3m81p0Xfkkg4NWNC/wCCD3xw&#10;1SZVm8NWdkvdpZwf5A16tbJaPM5c8Ev8S/zOiNary6R/A/LdfhTNO3LS+pyvSpR8J5iON3Xgha/W&#10;Vv8Ag3w+MjuGFhojDPU3Jz/6DV+y/wCDdj4uyupcaBCuSfmnLEZ+mKj+x8KleVaH/gSCNSv/ACv7&#10;j8jj8IG/iZvU5HFWF+DxljVlVug4Pev2I03/AINuviNdKv2jWPDsJ9lZsfrXR6L/AMG1Pi5wpuvF&#10;2iwhey25b+tZvA4GK1rw+/8AyRpGWIltFn4qf8KcZ3bKsFHpUp+BrXEPywydegFfuXpf/Bs7LOy/&#10;bvHNugyCRDaD9Cc12Gi/8G1PheFwbzx1q/uIYI1z+lZyo5bHevH5Jv8AQ2hTxLesWfgK/wADZUTa&#10;trIWHOcdapy/BSZUbNs3y9M1+/nxI/4NwtLj0hm8N+NtQa4UcR3cKHP0NeB+PP8Aggv4m8O6e0ya&#10;5HMycMHixj9aI4XCTjz0q0X96/NEYirOlJKSZ+NuofCiazT/AFLbj7ZrB1Twf9kz5kO1u+RX67af&#10;/wAEY7i58S2ljq2tXGntcsEVpIQqNnptf7vPpnNfZHi//g2z+BbfCq3JXWYb6OzU3OoR3jCUvgEu&#10;VJKHntiuKWHwfPy1aqTe2jaLhWnKPPGLaW5/NONDjWfE0fy55x1xT73wYpTfaORuGcNX2f8A8FTf&#10;+CZ7/sF/EiztrHVxruga1EZbC7CbW+U4aNx0DDg57g14H8E/BvhfxfdXmmeINSm0W6mT/QrzbvgS&#10;Tssg67T6jpXn5hh4Yb3m+aPdandharrfwzxOawkgYLLx2pkQ8uTBP0zXovizwVJpmsXunyrHLNYs&#10;QXgO9ZB2YHuD1zXnt3bi2uGQq2VJHSuCdNpKVtHt5mvtHezHwtj3/GrcHOfu81TtE3t8oJr0D4df&#10;BrVPHA3WtvJIvfipjFydkZSlGOsjmoYfNT5efwqwIvKGFX617noH7Hmrf2f59zHsTHIIxis/Ufgf&#10;a6VctC8qllOOe1X7GS3JjiqSdj5vktefxqN4Njem6tDC7+Kjmh8wmudqx1RZT27CMZ/KrluocfN1&#10;7e1NSBUZcZPGDUoRSoGPm7Ypa9AlJIcsZV/lPtXQ+DNEn1XUY0jO05wT6V6N+zz+wj41/aB0VdR0&#10;ltNjs2OA09wFb/vkAmvqj4Z/8EZfG2kpHcSa9oUcrYzGN7Zz79K7aOGk/ebX3nPUrQWknY8E8LfC&#10;6ZIIjIyhWAJHpXS23w2jkcLt3ZGAK+vfDf8AwSg8atZxrJruixg45EcjbR+lbml/8Ej/ABwb1WXx&#10;FoPlqcljHL6/zrrhh23q195zyxPRPT0PAdE/YO8ealp1reW3hu4mt72MPA5Cqsq/3gSRn+dXrP8A&#10;Yq8X2k6rceGJ2ycKVQNn6194/Cf9lL4p/DdLa1k8TabrFnb48pSsqtCPQE9fyFfQHhj4ca5qieXq&#10;iWIlUffBAVq05FHRpfecsqrb0Z+V+k/sq6hok2660GVVHXMWa77w/wDBCLT7aN/7IuIwuORbnJr9&#10;INV/ZtvtS06RbebTredxlZBKuVNcfH+z949019t1b6TfQqCi4dd8x/vEn7v4UWi/+HM29bo+Kh8P&#10;Y4d2LKaNVH/PJuf0qpqHg2LqttcDsCYm/wAK+8X+BfjCxslgXRfD1xK5B8x7gcDvnA6+9R3/AMGN&#10;fN0be38I6XdSGMkzPKqQo38zU8sb7fiiuV9WfAkPgRXkZlt7ptpByI3x/KsfX/CGi6cGutZs9UWS&#10;KTFsMOIyT3Ix/Piv0Xn+AHiK4SDydBsmuoxkwJtER/En9au+GvgDqfiKFf8AhIPB+n28m87IlmWQ&#10;AdMk/rVWh1/NBy2Wm5+Tvi/42aL4K1JYfLu5I+MqGO4fgf513Hwq13Q/ixaF7F7gTqMyIFbcn1GO&#10;lfop8Xf+Ccnhz4mJbSz+FdHlmt2yA+w5HpnqKj+H/wCxfY+BLi4stL8N2umrtBfZsCyfiOT+NPlo&#10;8t4t3FCTatJanw3J8Odq/u5LgqvGGQ9ar/8ACBhnAa4YHPpjFfpEv7OZFmsL6bCyRnoWULnvWb4g&#10;/ZhY25+y6JarN1G8hh+hqOWD/wCHF7SSeiPzvX4feVOy/am2jgHqaJvATKWVr6P5scnsOvNfdmh/&#10;A9r5WtbjwyYbpWwZDFujk91xVe1+FEd/qF1Yz+GZrVrdxGk8kBCTnvj296rlj0HzeZ8D6p8P2KfN&#10;dw5Xkc1jjwIzS/8AH1DGuO7iv0Q0z9nh28dTaTN4TzaxW4mN0sR2lifu5JroLn9k7TtnzaGOP+nc&#10;Nj9KXs4oakfmza+BJmk2NfK6j+GM9KtXPw71GGPdb3Hmc8Bq+7vit+xZ/wAJP4aaOxt5LK6jO+LE&#10;ONxHY+1fOF78L/E3h/xNJo1x4b1yS8jbAaG0Z0YeufSl7FvWOor21Z4L4j0W+tLTF8jbMYO0ZzXl&#10;viXwJJq103lqzjk19g+MPgv4wv0aFPCurTN6fZ/061zUP7LPjW5Bb/hEdSiyf7irj9auNGe7QnUT&#10;ldHyQ/w1uNxQxscjHTg1KnwgkYLujX1JNfYFn+x54/1KRRH4RvmzzhmQED1+9Uv/AAxr48HH/CH3&#10;25Tkr5kX/wAVj86fsJ/0zTnXc+O7r4TMkWVjCqABk8ivPPi54Nk0PTi23pya+0fHnwvvPAWoGz1f&#10;TZLG527ljcdR9Rwfwr5p/asvbWxsmh3CNm6gHmuOu1HR7mnM3ofKepyAXLfX8qpFt4PH04q7qe2S&#10;4fap6nFVARGC38Xb3rNnXdpakZj3OTj73pSpEV9vSm73J/XNI12ynb+eOtZ8xnyts7L4K/ES8+FH&#10;xK0rxBZvtm0+dXyoydueR+I4/Gv29+Ac/hP48/DHSfFmmRLJDeRjePMy0UmOVI9a/BGK6dWyvr1r&#10;62/4Jmftky/Bn4jW/h/Xr+6/4RnUpAnliQhIZGwA39K0hVa20Ir0VJXe5+wMPgWxUf6qTIxtAc4F&#10;aEnhaWz0qT7LGjSYJxM5KVQ8LeFLPWrCG6t5riW3uFEiOszHcp75zXUaf4Gt7Q/evyhPH79gK6Lu&#10;Svc4vZpPY8j8BfDP4Y+K/Et9q2sfDHw3deILKQrMwtRF9oPY5wN2fermoXGln4gzaZofhDTPCk0k&#10;H2mM21jCi7QccygE5zXsCeArKUHcLxV7BpSc1xvxM8E3Fp9nlttPbUY/MAkMl0Y/LXseOv0qnKTd&#10;nJ/eO/kcvHrepad8R9L8PyW8091f273VxcwSsEto1OPmPAySeB7Gu/i8IKuRHfXyepExyfxrnfCU&#10;tnr+qXFjC15HqMCL9obc20Keg3f0rrbf4ZQSSbvtGobj1/0pj/Wl8xNJnG/Gr4B6b8WPBklhcXV3&#10;JcRKXtXeYt5UmODjv+Nfn78SvB954I1+507UITDdWLmOQYxvx0P0PWv02k+GUDvhbq8UeomNeB/t&#10;j/soL4i0G48QaYJp9TtY8zKWZjPGM5/EUt1ZscY30TPy6/aF1D7Np5J2t1zjua+atduBNdO3zcnO&#10;K96/aj1eGO8a2gb7rEOCehz6e1fPepv+8I3d+vauGTPQoQtqylKmR0ye1IT5n3hk05jtHy7Tn17U&#10;uP8AaHpk1LNrJkTswzgj04prttA/u/SpiVR8ZBDc5pm9UYc9uR60C9BIzwzY+lKkp+6AMgZxSgqG&#10;3M3SiORWbnqeTQhKQBTv3e9AYk55604zIQcHa386YzrGw70FS1V0a/hLxTeeDvEFrqNnMYbi1kEi&#10;kHuORX6cfsQft1aR8SYWkuobGz16FF/tC0YKq6igGDKmeN49O9flebpQcfpitLwz4zuPCOu299Zy&#10;NDPauJFx2Iq43uZTo86sz+hfQvGPhPWNLivLS60t0mAYBSm5fYjsfatWx1nQ926O40/c3Q7Rlv0r&#10;4j/4Jvftm2vxc0u4jWGzXWrGISapasigXMagAzJn+Ic5HfFfoJ4M0rTNcS1mjl01VmjEqsZEXKnn&#10;NdcNVds4JR5XynC+KNZvtJ1W3u9KuoLxVbE9tMFWMp7fLnNS+LNamfw/9o0eS8h1mSRABI4NrEMj&#10;duTbyMZ6V6zcQ2NnwbrStqjG8zJ+nNZeoax4dsYR5+qaczeiyhjn6Cr5YvVbkxk2znfi1oNre/Bz&#10;VNS8NNcXHidrYLbRwttV5zwCEI6AnP0FdR4I+BmrQeENP/tS3OoXxt0E0m0Zd8c+3WvOdX0G1sNc&#10;mv8ARdZuJri4beFdpXihP+yuOPwrb0y7u9ftLWPVLzVr24j+8lulwkLN7DjI+tNQqRVkvwH7r1bL&#10;fjez03wTKtvqn2O1eT7sO5Xdv+Ark18M/ts/DvT/AIOXzeIdJtbyXSdRm+4ls4W3kbsSRhQT696/&#10;Rfwl4gtfh9GDb+FN8knLSNprNI3/AAMgn9aPjT4ksf2gfg7rvg++8D30lnrFs8DTpCFe3Yjhxnup&#10;5H0qo32af6CjFc11Y/FzW/ixHcadIy2s7LswxCk7T6elfM/xb8TjWNSZstgknHcV99ftgfsda9+y&#10;R8F7zVbRdW1fw9a4jluryBEktS2FG4L1GT1r82fF9/NdXkkjKwLc8CufEQlHRo6qNnqjDup2kkbc&#10;34k1DvJH976UkknH+rfPb3oO7byrj6VyqL7HZ0FBz7dqN5UDvx0pqGTafkb0zSASbgPLbPQcVXLL&#10;sT7zHrLk9BRJy2BnnpTTG5P+rYZ/SkEEwXG1sdqOWT6AJjaTnrThtI6HnvRNYzsVPlsaQWFwR/q2&#10;XvRyy7FX8xZDwP1pyoN3HWo0srqVv9Wfpin/ANk3y4by2+boaPZz6Inmj3HyJtJ5/wDrUqR4bd82&#10;0/rTDpV4TnYx9qmk8O31uI98Tr5gyuR1o9nU7GftF1Z0Hw68a3Hw78W2GrafK8dxYzLKpB25wehx&#10;2NfrZ+zj8QPCvjTS9H8f6fBGmjeItlnrdr5x26feAYEuM8A5wfbFfj3ZeFdSvJGEKs7L2UV9y/8A&#10;BGjw1cXP7SNh4D8Susmm+NrWW3SwmySJNpKPjop4Pvit6dCa30Ma3JJXufqXofgnw/OFb7PaBX5y&#10;X3D9TWzBonhywcSTLprMOMyMucfnV/8AZw+B1vB4IuLHUNPsprvQb2XS5JfKBaTymIQk9yVwa9LX&#10;4KaPZWe59HsW5/55L+PaulU33OOVR7WPLJbDwy8Akj/st489tm3NcD40sbq31qe50260y408xAR2&#10;SWsPyuM5/ee/vX0jbfCTQ/snmf2HaKrNhR5PB9+lZPxF8E6V4E8E6prDWNmI9MtXn8lYA7SEAkAD&#10;HU0OnYL36HkHgm6t7jRYJNZsdD0y7kGTbrLFLs/4EOK1kufDiucyad1+bha5X9nfxq3ij43Dwzrf&#10;iDQ7+TVdHTVLaxtrFU+xSF8Nb7sZYKuOfXPavpJPhPYyJIDFaqyE4AjAzj8KfsbbuwSstDxlta8N&#10;qxVbix2x8cqCAfbivmv/AIKDfCjS/EXhBfFGiyQyahYL5V1HChzJF64x/D1z6Zr9Bofhyk1osf2O&#10;1246qgDfoKq33wW0/WNJmsbiGOWG6QxSxsOHB4wfzpxiktWTz26H8zHxyv4b3xTcBJFZV4+91PrX&#10;nM0Vup+Zlz9c17F+2h+z7H8Iv2nPG3heRpov7H1ieGKIfwxFt8fP+6wFeUS/Dzd9xZSD0zXHLCzu&#10;epTqQUbNmbNNaxNt8wN9BR/aNqg3bd3rmtA/Dslf9XJn+dOHw7dv+Wb8+9T9Tqdh+0izMOtRg/LG&#10;ntkUv/CQbI9uVAPYVqp8PJGzujb8qWP4eMT91s59KqODqCdRIyx4jxhdx4Hr1qOTxApcfd210kfw&#10;xhYfMJfwWrdv8Iba/dFDy+YzY2MAoP41f1GoZ+2jc5OHxF5a4Ur9MU//AISgv95mzjAGK6q6+ECW&#10;N7JFKGZlOPkIYH8elTWfwss5Bl1mXAyMc0vqU2DrQRyUevx7Tuds+xpH1+NVb73B/Ou6g+FWlxxS&#10;M4uJG24RUwvzep9qrL8Mo14Nv5mfc1X9nzQ414HKWPi77HewyoXDQsGGOxBzX7O/8Ek/EOsfGv4O&#10;ajcRap5McdysxUW6scuoLcn/AGg3Svyasfhzp5fbLbtE3GDk4NfrF/wb8eKtB8B+BfHGnaxqDW0I&#10;uIJLXMLv8u1s5Kg45x19K1jhXH3pGVWopK0T7K/4VrqltDldWaSQetqgApZPh/4gkDL9sjZhyu6z&#10;z+uRXeyfF7wLdH/R/EGmxuThRK5XJ+hA/WtzRfiT4b1KZIRreju3T5bpNv8AOn7vVHL76PJbj4ce&#10;JLqxeSeazVSuCqWp4H/fVeO+E9U0Pxr40YWaRPqum3Ulokl9bok0TA4Yxq8u7B7FRyK+2PtVprUE&#10;kcV/p8iMdoRLhG7fWvNviT+yrqXxTutNg1PXNDXSLC+iv1+xWAS9l8twwj8zdhRwASOSKcY05eRp&#10;7yWqOOtfBniT5Va6tvlHBNn/APXq1D4L8TMzMt1p+3nO6zJB/DNe8Q+HIfJKqCgXg8YBNNj0COVm&#10;jjjO48HI6Gmo02jH3t2fPt14G8UQht9xpciZ/wCfRwR/4/X4d/8ABYt7zQf27fF1vdRxSy+VaSMY&#10;UKocwr2yfSv6QLjwiFdo1jxxyrDhq/B7/gsj4Zs5P+Ch/jgNZtMY1tI+BwuIFqlh41HyxNqNSz1P&#10;z2k1OaY8W+N1LHe3G7/j3VvYivb4/C+nzjbHp4Z855ToKsReE4rYEtpW31+Xmn/ZbNJYqKZ4Wt7d&#10;O+77Pj2C0SXV+7f8e4wOmF6V7wmiWixYOlqpPTcAalg0C3uBldPVe5GByKv+y35hHGroeDR3upTH&#10;/Utx6JRCNREv+qfnnJFfQS6DaZUHT2HcDAOfbpUkHhWDzVDWEnHfij+y+pnLHNbI+fZF1LaPlk3E&#10;91qD7JqXmHbC2D/s19Iw+ErMgN9jbdnAJAwPannwVa/K32Alc9eOlaf2VFLUPr0ux81NaaozAeXJ&#10;1/u1LHBqv/LOGTb3wtfSp8IWn3VsVVl4BYgmnWfg6xt5G8yxEvmKcAHAB9TgUf2XBa3F9dk3ax80&#10;vp2qSD/VydecLTrfStWLFVjk/KvpiPwKZWjVbEvvXK7YycgfhUzeBWtZCX05lBGcMjD+lT/Z9PuX&#10;LETS+E8j/Zd0PVLX9oDwfJPbvLA2sWsbqy/KVMqg5/Ov6AP2UPhBNZ/BrTLW7hV302WfTy23O4Qy&#10;tGP0Uda/HL4b6JJbePtF+zxeRdLfQ7JVO4xHzFwQD6Hmv3W/Zh+CHizTvBGqQSfEC9UJrd35kaaX&#10;b7iS+/dkg9d30rOVD2Uko/iS5c8by0NCw+EcSzbdqqEGeBV/TvgtDqcvlwluRy4Py/jXRN8GtYun&#10;LP8AEHxJg9dtrapn/wAcqxZfBLWNPDKPHniza3dfsy7ffiKqlGVr3RhGMO/4Hk/xs/Zq1zxV8PdZ&#10;0jQdWuNK1WaAraXcDbTC2cjntnpXn/wu/Zp+IWg+N7F9SsZdL0G3tSt+txfpeSXs3GGj2gFV6k7s&#10;k5r6Jm+Blxc2M1xdfEbxdNaoSJZBfQRKh9CVQYo0n9nWzu7dJl8b+MNQhOdrR61uUn3IWl7tteW/&#10;zNFC2zdvQwLb4T/YefLk24JwBTU+FMd3OP8Aj4kLNyuwhU/xrai+A2j61vk/4SLxdf7WKN5euyhV&#10;YcYGw4H0p837Lvh1rxC914qaZMHJ1+7z/wCh01G+qaIlGK7mRefAma5tn27okPBLDp7jIr+a79r/&#10;AOAl14U/al+IWjw5ji0/xBeQoMdF80kfoRX9PNz+zZ4Tk/dTf8JFcBuCsmuXRB/8fr8UP24v2VNc&#10;0T9rv4hLoXh+ZtETV3NrI1wrcFUJBLtuOCTyc0lGm9KrVvuKot3/AHd7n54D4N35PVvpTofgnqDN&#10;hty7umRX1zY/s+eKQhB0NsAkn99ED+HzZptx8Ftctz++0uSF/cA/yq44bDPqvvNPb4ns/uPkhvgt&#10;qSnGQ2Owag/BfUA33SeOlfWEnwf1CRlZrUqe/wAnAp3/AAp6/PzNHtXPPyk4qngaHczeIrdj5P8A&#10;+FJag43BWXGOpp3/AApG+B+63rivqiH4Q3jf6yRY+OdyFtx9sVYHwfWT5WuscZGYDgfhR/Z9DuT9&#10;aqr/AIY+TG+CF+Qv7tt1Sf8ACjL3bzG3TPUV9ap8E/3qqdQj6cEQkj+dTf8ACitzDbfRn3EXGPzq&#10;/qFDuEcZW7HyL/wo++c/6s+mCali+Bd4xH7k8da+uV+BJhjbdf24/uFojzn8arSfCCOKXbJrFnGo&#10;/iClvyFCwNBsPrNVbo+VI/gddEH5enUCrSfAaR1VvmBb0WvqbSvhZp99PHDa6x9pupCFSKOzdmkJ&#10;IGAAOTntX0x4M/4IkfG7xdo0OoW/hWe3t7lN6JeeVbybT3KO4YfiBW/9mUUua6Xq0vzsaU61afwp&#10;n5hj4ETAfdb5e+OtfpB/wbp/DTT9G+M/jP7c9vH/AMSxBG0zhQSZMnBP0rpLv/ghT8f7VWMPhm1f&#10;jAH2qP8A+KNe+f8ABJf9gvUvg98bPF2mfEzwZY/2hb2S/Z4byNZlByMsp5HQjn3rGtg4U4c0JR+T&#10;T/A0l7S3vJ2Pt+TSNJgh3ebpeOhHnx5x+dLF4V0+/wBvlfYS0mTkSocD35rWb9mTwRJc+a/hHw2p&#10;zyPsSZA744xVfUP2cPh/OM2/hLRcN3SHZ/KuZJ/zfgc/LBdPxKtz4It4oGaWSxxHyQJFrl9T+A2k&#10;eOPiXousao9vcadoqs1pp3y+X9oPAmc98DIX0zmtSb4EfD2z1mbT59B0lZIbY3cjPG4jSMHklicc&#10;elUfB3gP4R/EfU5LfRrHR7i8swHljELxkKeAwDYJX3FJtL7X4McYq2iZ1t34YWSRreKOILkkFcHP&#10;4iq1t8NYbS4zNArZzja24Vg+GfAXwb8Q+KptMs4NDu9W3GJYo3kG5x1CHOCRjoDXQXn7Nng6KGRY&#10;9G8pjxhLudcH8H4ojfZS/AU1Bbpk3/Cu4Ylkzbxsqjnivyt/4ONPhxb6pY/DGGO0ZD5t47HbtXog&#10;Ar9P9P8A2ZPC6sqy2N8FPTZqVzj8f3lfMX/BQH/gltdftS+OfDum+BbP7O1jbS3F5JdakxRQWAXH&#10;mFucjsK3pwUpWnJJeeiCK5namtT8IYfgfbyn/j3fdjkds05vgdCq7vJZeOc9q/VPUP8Ag3++M2mS&#10;bbe30y454ZL6LkduuK5T4gf8ETPjx4K0ea8HhFdWgjUsyWV7DJLj2XIJ/CuyOEoP4Zwf/byNXTxK&#10;V3Fn5o3HwcjhzmDj3HNQx/ByEx/6tevGc19DeJ/hy2hX81lqENzZ3cDmOSJwN8bA4II7EVSi8IaW&#10;qESXF783QrEP8av6jHqjili3ex4YnwSjkb7o9Bz1NNX4IxoG/d8+mM5r3pPCOkwt/rdSdehYRJ/V&#10;qcnhnQzJlm1ZsjoFjHP51LwdNboFjJW3PCYvgjCpBZPlPrxipV+CFuzr8o5r29/D2hi32hdW3Ekr&#10;u8vmsu60KMcRpKF6gOwzVfVYPZEfWp33PJ/+FLWauzfzqRvhDaqFZVVeO/evTW8ObY921Vb1zTJt&#10;J2Fk2x7s8DnNL6rFdA+tyb3PNz8KbWIr8qsO5C1+2X/BErwLpfh39hjSv9M0+2mutUummEk6hsbg&#10;AcZz2r8jYtD86Xb5a53AV+2//BKr4F+EJP2JPCd1daFourT3TTPJcS2qs2S+SpJ5O05FcmKpqEUl&#10;ob06jkry1PoWLStLtoiEvtMK+puEGffrUiabp0sDLJfacVzldtyn+NWtO+A/geV1X/hGdCVVJ5+y&#10;J/hUepfAbwSk+6Hwnou3HzZtVwPeudb2b/A0Shb/AIJWuPD1jren3Fmbmz8u8haBpY7hcoGUjjnq&#10;M15R4V/Yg03wvd+HItU8S2uqaV4Vujd6fAlpDDKzc4MsqnL9efXvXo1x4T+FsGgS6rNpOg21nZyN&#10;BK8lntAkBxj8+mOtaHh74T/DHxlotxqEWh6Q1nFnzZJYHhCDGc4bHHej21rxT/ArlSWz/A6iGysb&#10;uJFhe1j29MuORRdeF4biZW3LMp4chtwH0rivDPwW+HfiyyhvNI0nSdSsQ7KklvuKttOGA57Vtx/A&#10;XwJdx+XHoNjyPm4dTn0PNTr0l+BNodbm9/wium2+GAzu45IKivyB/wCC8XhWC8jtZpIUaGfxVcBP&#10;+2dnEB/M1+q17+zj4JVedDhTjaoWaQZ/Jq/L3/grz8EtB8H6Ba32lQ+VGviq8tijO7nHkRED5iRx&#10;hunPPWuihFudr/gLmjHVI/MkeC9NIH7mM8/3e1Pl+Hmmkn9zHnt2rudU0SCa5HlEhAoyQuPSo49D&#10;Z2YYXpjpxXZ7FHMsQ0ziX8A2Pl/6iPjB5HX8acPAunwfdgjbsflrtJ/DyquGxt5zn1qqbBFJ+baV&#10;OB71nKnFast4h7HMHwhYhWP2eFue4FRHwhYBflt4VB77R+tbV+0FqrCQoq+9XfCPwu8UfEKfZoOi&#10;6heL2lEZWP8A76OBXn4jGUKK5qslFeYvaOKvJnMt4U04xc28B9MDtSvoWkQxr+5txxg5AHSvpr4M&#10;f8E5NQ1OaG68Y6otrbnBNjanLsPQv279K95f9ib4VzWENr/wiNlM8J/1jyOJJD7kNz+NfB5p4kZZ&#10;hZ+zp3n5rY5qmYQi7XbPzsg0fSLhxHHbxzSdAqJuP5Cta2+Gs9xFuh8P6lMjDO5bByF/8dr9JPCv&#10;wg8L/D+A2+j+H9J0/Pyrst13fn/XrV+4c20v7xUDYwAOBXy9TxXfN+6oaebM3mTv7qPzNg+Gd9cr&#10;tg8Ma1MM9U06Rsev8NbOi/AHxVrkq29r4N1ldx4aa08lPzbFfotDDJNP3HHbimyx26TGOR+/YdD9&#10;a563ihiZR92kk/UzlmFRrSJ8PWX7Cfj69gLLpejRkDJR71dx/Q8/jXq/7EX7J3iX4KftN+DPF3iK&#10;z0+HS9Cv0urlLa48yYqARwMAZ5HevpC4aLR4FZMtuPQd6o219cX82ZJGZc/KAcCvExHiZmcFpy/c&#10;Z/2hXTP0M0f9r7wBrcqrJqTWQkPSe2dWGfU4xXVWHxY8C66hitvEmj9cEGTaT+JFfnPpF5MqKrEn&#10;nABPUV2Xhy6ZXjZiIx79/euD/iM2PoO06SkvuOzD4+NR2lE+7LvXfDMEn7rxBo/Xob1N2PzrC+JG&#10;jW/j60jhtfF2h21nKhR4ZI7e5fnqysx+U184eDbjSLDUo9Um03TLp4iPMM1uj717jkda96+Hniv4&#10;V/EbU7G1ttHtLa4vXKW7XOmbbe5cdVRyu0nrxmv1rgnjPD59h3iIe7KLs1a57HKuVOKf3o2Ph98P&#10;vDPwx8DWuj6fq+k29raFn5vIwZXY5Zjg9Sea6Kxv9Jvlx/b2l7U7fbIzn8jVLUH+H+i+Jn0f+wbG&#10;+uYSFna10oTJbE9A5VSBW2vw/wDDCfL/AMIxoq88H7Gi/nxX3SfNrf8AAylZbr8Rq3+jwIsceqaL&#10;JJnPzXEf881+eP8AwcLXmnaj8H/Adta31pcynV5pHit5FkwvknBOCa/R5Phf4VmO2Tw7ou7GRi0Q&#10;5P5V8A/8F3PhFoej/DPwRdabpOm2c7apOhNtbqjMvlEkMQOnT8a7MvjfERTffoY1px5NEfk3ZeHt&#10;PXw1JK8jNfNMEFsYflMeOX354IOOMc+tSeH9QvvDCSLaSSQpN95QeGrr4vCyn5do29M7ani8LbAo&#10;K9+RXuexj1OCVZs8/ufD32wBpIWXf8w6c1VHhWPdlYm+XjnqK9UXwwCnzLu2jaoxTbfwkWO4xhQv&#10;B9zR7OJPtnseb2+lTWhZow0a+oPNaWqanqWr6XFazORFDwu1QCR7nqeveu4PhFS2Nufr0FOi8HqR&#10;nb0/X/OKPq8B+2lY8s/4RoCTCxYOccf0p8HhyTy2VRj2PevUP+ETjXLiHB/lQvhFGlZlUEDjHTNP&#10;2MQ9q1qzzEaFLG/K7h3x2pzaRIU2+X97PWvUf+EQXP8Aq/lPJ/8A103/AIQ4Z+4cMaTowD603seW&#10;Loko/hbGfzpG0G5m753HoDXqb+FB5WNuT6Y701vCgUgKowoyRj2p+zjYPrDPLW8PzIu5T8vWq8mk&#10;XMasfmZmyQR2r1S68Mqi/dALHAqjP4cyPmUegyKXs4voCxB5bLpt0hP8QJxX6X/8EevgBceJPhxo&#10;tx/b2taUt3q13dSJauoUGJEVWwQecsR9K+EX8NYmC7SQDyfSv11/4I+eH7ex+FHh1oV/eQ2FxLKG&#10;7Fp8fjwK8vMIxhFWOvDV5ts+i1+BXiJoN1r431zaByZIoWz/AOO1Rh+EviqMtDJ46vQQfl3afC2P&#10;0r14uwZgPlVhjAqhcRbbfam75D1x371wWTeyN5VH0Z57N8P/ABtLAiR+Mkl8tslm0iLd+hqw/gbx&#10;80MbL4t09RnlX0xVz+tN8VeL7aD4lw2KsLW+fSbi5juWlKxoVIUbl6Ec9a8v+Bvi7Utc+JGm2q3O&#10;tWeomCZ79L+dmttVxnDW4PBGcHjGBUO/SKK5nbVnq174E+IKW5b/AISDQWHpJp55+mGqODRfiDp1&#10;uqtqHhOTHRjbSqT+RrytvijfeFJNJvptb1SPxFdaylreaTKreUI2l2lQpGMBTkEHtX0iJY7oMp+8&#10;CccdPanptOKFKTtdM86gbx8Z5B/xSs2OpzMoH061+ZP/AAXV1LxFr/xM8H6frUemwfYrOWeE2Mjs&#10;rB2w2QR14/Wv12h00JyG4kOMV+X/APwW0ig1L41aBYrH/pOn2LFmPdHIIH5g/nXfgIQ9rt0MK9SS&#10;jc/Nf/hE5JMfMzegPekXwV5u0tuY9BgV6knhoou8oue4x0pYvCbGL7o68HpivU5IM4JVpvqeW/8A&#10;CuxIeVY59uKdL8PcsuE+VRgHpk16snhdj8qjhOvvUn/CMlh03L6DNHLFBGpM8nT4f/vmLBR9B1NO&#10;j8C7lYGP36dK9YTwxvzmFdx6E96U+FHQbgu3dnI9+1HursX7aWx5JH4A5x5f4GpIvh6M7lVNq9Mi&#10;vVj4ZYoWZfu/xfXNOj8K72B2jGMdO9HLFk88u55OPh+uF/dq38zmp0+HyRj5hnjAAHWvVYfDW1t2&#10;3nHHvUzeHGd/9WvTpjiqtEHWkkeSr8PlDY8tQexAqWL4eruzt3bOxr1X/hGPK+Zk3AjniobjRPKj&#10;+7nd0GKqMUSq02eX/wDCExr/AMsdzfw5HU1Rn8Fpn5lxnrxXp9zpKquxcMyjjcaqT2Kso3IvHAOK&#10;JQVtC41G9z6c/wCCKPgy1sfjJ4nupPkmh8P3IjY9BkAV+vXgHwlb2ngjSdsY3C0jyMeqivyt/wCC&#10;QSJpnj/xhmKOSR/D8xwydAM5Pt17V+snhaHb4R03Z9xraJhkjgbRXzOKlau9T1En7NWLH9jxmf5V&#10;2/Lgj3rKktVuC1u6mNs/Kw7Cultmt45fnkQsOvPrVHVLmGNvvQ/PwfmG6oVaLJ5WeU+INLvPDnxt&#10;8NxDVrmSDUBN5lqMLHwuRketM+OOmanY674durPULmGObU4YWtoyArLznP8A9etbxf8ADyTX/Hlj&#10;qjeKFgk08kW8XkoWCMMEE55qz8UfhxH47urWT/hKFs10+WO4SOPy+JF/iyf5VfNC+rWwdTpLmGSE&#10;sM7QPT1ohiW5eONVC5+8c53VVfWbax0mCGTVLGW4hXDsZlBf3xmqumeI9NREm/tSxR1b/nuvft1q&#10;VNWuS73sfL//AAWhs5B+yHJCu5o7jUoImx254H41+QbeDFK/Mv3iSa/Xb/grlr9j4m/Z/to7a+s5&#10;JDqUTSQxyhuB34PrX5pL4dWR3PyrkZNfR4J3w8fmeZiLqZ50PBqmL7v4YxUieCkx8y4XOc16N/wj&#10;4TK/L83606Pw6jAkBfmGNua7fdsYxcjzc+B4g3yxNz2I4oj8C7UYqvy56e3avTl0BQq7mx249KjO&#10;hq7jcox2OOlL3RykzzVvBazdY168U1fAijhhjuMdxXpw8NrI/wA2F5/ShvDXXlVVeAPWnaJC59y3&#10;+zR+xzD+0N4tTS5PFGieG5GwUN823zPZckAn8a+4fh9/wQw+GOm2Sz+KPG1xqkmMsLW5SBBx2PWv&#10;h6009rVl2dAv3h61oJql/AjIt9dKrYwPPcevvXHWeLUn9Xmor01/U7IVKfL7yd/U+vfjZ/wSq/Zu&#10;8IaFPNF8R7jw7cRoSDJfR3Qz/udfyNfF/hr9njwZrvjm409/Fy2GnLM0UGpTaeWjkXJAcqG+UHGf&#10;xqeewafc0jbt/Vi2aks9K8hPkKhh61pCpi+S1apzPo7IzlKnf3U0fVfwf/4IneBvHdjDft8UINVt&#10;5QHA08xfX3I+h6Vv69/wR4+F/hDxRDF/wsSSEyni0vo0+fHUBhg18kaTq15pMm+0urizkH8UUrRk&#10;/kRV7VPHmua0IvtWsahN5P8Aq2lnZynPB5rD2mY3t7RW/wAJVqL1sz9FPhb+w1+zb4PRf3ehateQ&#10;8yfarsTcjrwx9a9v8E/DT4NWXhu6utNt/CVrb2AOcJEAMDvmvxxstd1CKZphdTCRzkuW+ZvXnrUu&#10;peK9Sks2hW9mSJxkoHIB9c+tcUsLj6kv47/E2p1aEfigfq9beL/gx4ljkm/sHT5Gt2P7yCzQbvxH&#10;arVr8dvBt2kdq/h2NYQPKSSWBCm3oAT/AI1+Qlh421TStPmt7a+uIY24ZUlIU/hmsqPx1rGm6n51&#10;tqd/BMD8xS4cBvrz9KUspxb3qvy1YRqUnpY/Zyy+G3wj8QX0kl94V0NfObcX+zwtz6+v5Vj3+iX2&#10;h32haN4ZtdKbRf7QeaxZ8p8qAnYy4+oGPSvyO0j4qeIrvxfHMusagJJHBX/SGHPT16V+wvg8/wBn&#10;WXw9t9zGZNNNxLuOSWEY5569TXBWp4mnLkxE+ZW0Wuh2UfZNXgjsH1fxPZsnmaHYNxnKXHysfxqn&#10;/wAJFrkU/wDyLCsMlhi6HI74roo9ea6iXdtZvugnpU2Fdht+VTzz2NZqnG2xPO73jYw3+I2oLaHz&#10;PDV4VHXZMrAiqEutzT3cbQ+D7qMry0gVC7fQ1f1XVv7O8T2On+dGsd6sjKD94gDPX29Kx/hX8RNU&#10;8a3M0oOmta2tzJA0YciZQrYBI9Kl2jsn95pZtX0DVNVsrdmf/hD76GbPmeatuC2fXI61e0b4v2e9&#10;VuNP1iFfu5NsStR+L/jTDoPjXT9Jt7NrhdQlEEjqeImPIP8A9auziMcWWP3+OD0NHuPe4XtuZR+K&#10;+lqCrRX6tJyoNs1Yfif49+HfDdpHeXck2yGVHKvEY9wDDPXjNdhdawoUK0avt5U45WvC/wDgoR4h&#10;i039nLUsfJJIygNtGck1pToe0fJrqT7XkfNbY+gNO/a8+G9/ErL4t0mFmGdkkm1l9jW5pH7QHgrX&#10;P+PXxNo830uAK/CKbXNRlvDM1w8si/MPmPFaVt8S9e8pY1vp4gBg+U20kfXrWcuH5raZ2Q4gi3rE&#10;/fKy1i01GASW91bzxt0aOQMD+VcF8av2oPC3wJMKa1cv51xgqkWDgZxyc8V+Lln8ePF2lxeVb63q&#10;ibRg7Lp1/LmsLX/HOveIXeS+1TVLxpMhnnuGkyPbJpU+H6nN78lY0qZ7C1qadz9mNJ/bq8Ja6gNr&#10;Lb/N033ka/1qHxP+3N4X8MxNJdalotqoGT5l6rN+S1+KKXF5C25Z5A7clgxzn86p3rXE0mZJA3Oe&#10;Rnn1rb/V3W3OYf2xNo/XzVv+Crvw902XY3iLSVBH30DOP51x+v8A/BZbwDpJk8vXvthX7vkWjNuP&#10;pnHBr8mdQjkROWyyk4I/z71h6oHkiJyysTg85rePDtO3xM5p5xVP098Qf8F5fDNq0kcMOtN2V/s6&#10;hT7818pftU/8Fd9Q+IZkk8M6p4k0uZ+X3KpjkHoV5/QV8la1AWHDfMvPTGa5DVYC6Mc9/wAc1pTy&#10;WjSldXZi8dUqayZ65af8FJviVoMxX+3ry6tWOXglVXjbn0I4weeMYr17xZ/wcKfEO8+Hcfh+XTbV&#10;Y/I8iSVJv9YMd+4/M18R6pCWPfdtyD61yviG0y7nb2+uKzrZXh5SUnHVHVTxVW1kdR+2B+2Z4o/a&#10;qntF1zyWjsx+6VM/17187ywvBNnpjn6V2WqWX79s9ccCuf1KzwW9fQdqzq0UlZbI6MPOx9HfAf8A&#10;4KC+FfhH+zB418AeJPhrofjBvFFiYLa/ZEtr3TLhQfKmWcIXIUkkrnnGMivkjWPC51yCbULRMRqc&#10;uneP6/41NqcTLJtb1znFfR/7Kv7VPw3+G/7PvxC8E+NvCUOpT+JLNZtH1eKIPc6ZqEJJiY56xOGK&#10;sB27GvLqX+GbfLf1sepzStoj5Z8K6cs14sc33c8kCv1W/ZY8AeAPAX7DyeJJHh/to7gykjryQP5V&#10;+WOr68lx4juri1hWCGaUssaHhBnoK9M0L436xbfDT+xftky2p5WMP8v5flXInOMr0/6RnWpwnC0j&#10;2r4nftVx3Dzw2zrGhYoNgwK8Q8RfFiXU79pGfcWJOT3rg/EGrO+1GfJzk1mC5Yj71Xz66C9jB9DL&#10;dQI8/L+FQyo0gyBj1q/dWrQke/vVVztbisOU6PmVlOGx3/nTjL5Y/iBB4yaR8rIdq7uwq7pHh9tS&#10;nXcMKeeRS5RLXc9e/Y6/a51b9nbxtC/7ybSpnAmhJ6L7Cv2+/Zy+Jdj8Tvh5peu26f6NfxCRDjO0&#10;f5zX4F6Z4ceS4Wzs4PMmLBcj396/Y3/gjbr82pfs+SeHL9vNvNDuCu0HJjVuQDW1OKtqzPEL3U0j&#10;6N8f/HHUPAPjDR9JsdD+1WeoqzSX0j7YbUjs3fJru9c+Kd94V8E2esDT7GeFZALzyZPMCR/3hxn3&#10;qh4u0uO00dpJNLOpRx4/cDhmrz3wHpereLPitDZ6T4c1jTfDMltKupG9+WBiVwojUHk5710xw7l8&#10;JyuS+0j1e/8A2i72x+I2maLZ6BBdWerWxuoL+ScJCcYyn15/Su9+E/xK0f4uf2pDDHGt7os/kXkc&#10;cgkWJ+v3h+FeIXfwB8Q+J/gBaWN5pdxJqPh3VQ1nsOJLqBZM7RjsV4NdX4X+H2tJ8QNFj8I+Eb3w&#10;vYySM2s3E22OJ1KYwFHLMT61f1WVtNzPmg1do9is/iX4Nu9Nurixvo9QayDh1gRmDOvVAQMbuMVg&#10;+F/jRceJPBo8QyeGPs+kqzCQG4/0mAAnllxx68074LeA779ni3uNCbw3catptxcyT2z2qLvBdiSG&#10;z25PNdR8S/A/h2S3mjPgnV9SmvIP3kFsxWOVyPuMcgY9T0odFx01b7kqS2RyPjX462fhnxR4asNL&#10;tbW9XxNbyXUd1cTiO3gjTH3mzy3PSvQvD2t2F/pDXVxNp37sFpPs0vmBB6mvNo/2Pmvfgj4bTUrG&#10;M694fvG1CG0yWjhBbIg9wF49K2dI8I6t4h+L+i3WkeHLrQNJsbaT+1Hmx5NxJ/AiKOvPOaPq07af&#10;MFUi1Y7bR/Ffh7Wr+O3t73ZNL9wSxtGJP93I5p3i/TNYsQP7J02zvFIyWmmKY+mK8S8X/CLxjqSy&#10;TXlprWseLbO/aewuYZvIsLeHdkDaPReMEHJr6h0DSZLvw1am6Vo7oxKZFPVWxz+tS6E0ryK5orY8&#10;Y+C/jfW/iZqOrQ32jWelf2PdNbTr9oZ5CAMhlHofWtmP4geF9U8YzaDa3M0+tWxHm28cRYxe7HsD&#10;61rxfCm88OfHpdU0+N/7J1SzKX+TtAkX7px3yDim6X8G7nw/+0ZceILG3X+zNUsBDevjDGRT8n5Z&#10;NU6DW3YzlUTdzNbx9oFhJMt019D5LFJJzbMIQQf7x7e9aNnruk6jqaWK3JM1xGJIcj5Z1PTae/0r&#10;kfjR8CtZ8RfEfV7q40+48U6LfWSQWWnNd/Z4bOUZzIcdcnH0xW54H+BGqT/A6xsda2Wuv6WrfZJr&#10;dy3kgcrg9eKmWHly81zTmi0aPhJtN8YX+oR6fM8k2lzm2n4IEb4Bx+RFcj8a9U8TfDfS59Vi0u3u&#10;NEsyPOfzD5wQ/eYKPT3q9+wb4S1WHwPrt9rcvnahqmtXE7zKuFcBtgI/BRXqPxe0DUtR8DX1jpmm&#10;2upTXsbQmO4bbGAQeTVOm+blerM+ZJ6bHmmlprHiTSbO60me1it7yMSiSZm+YHpjFYGk+Mdcv/if&#10;qng2RoW1bT7VLtpI2JiVXJChvfjpXYfALwT4y8F/D2PQ9Y0/TfM021aO1mWZm3PzsyPQZ/SsH4I/&#10;Bvxt8JL/AFO4vbfRdU1LXLs3WoajNIzSzZPCgdlVeAo6Yqvq+rTW3mHMktGYvxe8Y+KPgrp+l3d8&#10;tveLqmpQadEkO4MXkbA79utdX4t0aO3tDLqF9b2UjggPPKE3H0Getdf8WPg1J8VvEngyWaSOOy8N&#10;X/8Aac8ZXd50ioQij2BOa7HWvBej+IQgv9Ptbzy/uiVNwWiMYpefWwnLRHxdeXviSXxfdWt3GsOi&#10;qQ1tfWkDXInU8EHFdpa6Va6h4flvNIZtYaBxHNHuEBhx1L7vu4H869s+JPgrWLdof+EVl06zVBtM&#10;FxFmNvyry3wl+xXfNpfjX/hIPEMl9feM5N00dkPs9vaIEChEAOe3U9ar2beqaSEpR6nK+BfGug+J&#10;fHn/AAjb3kVvqjRGdPKnEyMoPTcOAf8ACvQL3wC9pMqRzGVWHP8A+uuY0P8AYT1jTvEXhq6l1yzt&#10;7Pwq+YIrazCyXS424kfqeOP1r6DsPAMccYM3zccD0q501C2tyZWlqj5Z/aG/Y6s/jl4c8m6j8i8t&#10;wzW88fDoxGPyr8DP2xvCPiX4f/HPxF4X12NjfaPdtAcHCunVG/FcGv6l73wuoDJG3JFfiX/wcAfs&#10;5Dwh+1Zp/iKCDy4/EmmrvKjgyRnGfrhh+VL2aqtRY4VvZ6M/K+40S+aQ/K2M+lQnQL8lePl6dO9e&#10;3WPw7kujtaFhyedvU+lX/wDhVfmIP3eGXk4GK6Fly6j+vW0PAv8AhF744+XrjFEfhK+DfMuOcV9A&#10;J8L2SP8A1ZOM8j1qQfC3y9uY157gd6r+zYlfWmtUfPf/AAh18srcVYsPCuoWtwkq5R0Ocg+le/H4&#10;XFmP+jt0OOOadYfDBTdL50b+UvJwOaqOVx3JjjJN6n60f8EWtL/4aA/ZKs77UNY1RtX0iY2k+2ba&#10;qAfdwPpivry9+BkNsMLq2sF16f6Rwa+H/wDggLdNYS+MtBjjkt7dkiuok3E7mB2k/wAulfpdFoy3&#10;LESfe7VlUpuE3EVSWuh5BdfBG4v3XfrGsMvQKk/+FVrz9nFb1j5mpavgchTP92vetG0VdPlCMqsv&#10;UHHWnazpcd7dblXcq9l4BqOZXskZ673PlaXw34c07xIdHk1fxDA5l8lpgpSAydl8zGO9drafs4fv&#10;Pl1jWNnc/aAf6Vr/ABXfTfG/iiz8Ji8trC1s7mK/1KaTCKoVtyxJ6sxAzjoK9XsdJjuI/MhZJbcj&#10;5Sh+971WiFOLTujw1v2cbjZuj1rVtxPUP/8AWqzJ+znDcaW1u2s6+0zKVOFV159iORXvNjoCuqxr&#10;mQr1GadcWv8AZES7Fwe796UqitZFapH8xP8AwVK/Zy1X9nj9svxhoF0ZGtbiVdRtC6hWMMwyCQOA&#10;dwbgelfNc/hCa5f5vvN71+tv/BxJ8Gbi/wD2l9E8TRWNxLb3mjLDNNDEzqrKxI3kDjhuM1+fXhH4&#10;cJr04jkuLa2DdGmcD9OtaU8vc4e15XY2jimmop6niZ8BMpAwxOenrUh8DNv4X5u+K+mYP2ftLba0&#10;muWi9RlRu/T8K07L9nDwu0qtN4iZdwP3Yc1lKjSjun9zOqNSctP1Plp/h832RbgKu3dsAzyT9KbF&#10;4D2Lgx/e6ECvqa5+BHha3O2HXJpk3DBMITH055p9h8AvC0vyza+yqTxiDJH60o06Pn9zM+ad+Vfm&#10;fKyeCQ3WM8cnNPh8FZYnyuM46V9eWf7Ofw92/vPFF0pHUfY8kfr0q5Z/s9fC+Nt0nirVtv8As2S7&#10;T+tR7TDxeql/4CzRUaz3t96PjkeBVZsiHtnGOoqw3w5y6r5PzNz06Zr7I/4UX8IElXPibXtvUD7E&#10;o+nfNTW/wm+DcBC/2p4mmZScHykX8hU+2oPaMv8AwFjdGr1kvvPjvVfg8+iyxrcQlXkUEA+9Mb4V&#10;L9lWTavz8Y7ivsu5+G3wfumXfceK5OcAkpU0fwy+DUalC3iz5sf88zg1ftqSfwS/8BEqM+ko/efO&#10;P7LWmzfD34waNfqs32OO6jS/hRiPPgLAMp/2cdfpX7//ALNHwN8Lr4duIbfRbG4jt7jdA7ZdvJkU&#10;SIMk9BuI/CvySs/AHwdsbrCz+LfYfJ/Ov10/4Js+P9P8ZeCIWsGme3/suGCJpeWfyiUyT0z9KuNa&#10;MlaEWvVWMMTSlFc0pJ+jPXIPgRoNvOky6Zp4bbjHlDApk3wssYJh9nsbWONeeIl6/lXo9zaERjcq&#10;rjrjtToNPj+zL5nC9hjmn7S25w6s5C38GR2VplIbZZgP3YKDlu2eOleaaZ8SdW0T476d4R1LUtF1&#10;ddStp55ktIfLNgUxtUt3zn68GvfJo7a7RWwwVeMZxmvMfGfwr1T4k63p/l6RpOkw2d8ly1/A+Z5E&#10;Q5249++ajmUnqXHRanYDwxHqlgWSNdq9SeaoxeDYVlyFMa8gnFdpZWDKjRR7goPJNQahFGm5iY0W&#10;PjqADS9slpcaj2PB/wBsb4NWXxk/Zf8AHHheaNJItU0i4jBC8hghKn6gjr7V/Or40+H2g3Ng3kwx&#10;wTQ4EZVmaWT2YHgEHOTX9RGpJpdppdwJtQ0+PzY3U+ZKuFyD6mvwc+Kkfwl8GfFXW7K48H6hfPY6&#10;jcRtIl9tjuP3rYYAdB9DTVZJP3XL0OrD0VJNN8vqfGf/AAp8LaedIqY6lSeevpVeL4YRgZ8jP1GB&#10;ivs/S/jF8PNN/wCQb8LtHHo13NJK388VdP7RGlwbvs/w78KRqoyM2u7P51n7arfSg/vR0expR+Ks&#10;vuZ8S/8ACso96nycj6fpTh8NFBCrbt6fd6GvtZv2nriMbofBfhNW9tOQ/wAx2oP7VeuxZMfh/wAL&#10;x4HATTU4P1xzXQpV/wDnx/5MjP8Acdav4HxlD8IZpP8AlzmJH/TM/wCFW7b4K3EzfNbyrt7+UxA/&#10;IV9gH9rDxThcWOgx9ScabGP6U4/tZ+MllHkrpcYbJIFlHx+nFTz4rpRX/gSFL6qtHVf3M+U4PgAG&#10;jDlpWYnkLbvx+lbmifsmtrCb1mkVfRrZs19ISftXePFY7Lq3XdnG21i4H/fNQt+1r8RplwuplQow&#10;MQJxz7Cq9pjH8NKP3/8AABxwu6qv7jxG0/Ylup2zGJm3DOFtW54+laVp+wfqUsS4tb2TbjO21fgf&#10;lXqUv7TXxEuV+bXrpA3HygKR+lUb/wCPHj2dOfEGrcccTHBBqYxxz15YfezPmwSfxy+44eP/AIJ6&#10;61MNy6bqRBAIH2J8/wAqv/8ADvrxBcKu/S9WdUACs1sfl+g9q6Cb4t+Nmjj8zxBqn0+0N8361Enx&#10;H8YvHt/4SHVgV7i5cH+daKOYLpD8Rylg+kpfgTH9j/XvBOlxroHh26t77b+9vZbYtKT225GF/Dmt&#10;79j74B+Ivgf+1f4L8X6utxbLp+rxS3FxOCMIThsk+xNcpN8RfGFzH/yH9U4GMm5Yn69a3fgFq+pa&#10;38dvBsWrald3Fm+uWvnrLMSrr5q5HPrVQp4qz9pyi9phbWi5H7I/BXx94Vt/Gvjy3ute06O3k1f7&#10;bE6ybtweNeF/Ec13d38U/CoCx/2xYMrHapJK4/Sm6P4ftLP4y+K1hsbEx+RZyLiFecqw9Oldld6N&#10;bssfmWtoFI4/dKcfpWMderOaUoLocjcfF7wjDpm1tZtSo+QbFds/Tiufufip4WdGabVrURKT/rI3&#10;O7042/zr1Sz0mzVFj+y2fl56CJRz+Vcr8QPHOm+CtG1zUrrT5BZ6JEryjyUY3APRUXrkE98VOie7&#10;CNpLRHE6X4p+HNz4wg8SC605NatLd7SK4WBlYRvjcowvtW9a/ELwigaRtW8xmbIxbSMMf981NZeK&#10;La38J3Gt3/h2+0HTdMj+0PJdrGWdSM8KueTxWl4Y+Jdv4n1uysbjRb7Q5tQt/tVqLlFH2mMAHPHQ&#10;4I4NVKSvu/wGo8q2Kknxd8Ixwqi6jIrMfmC2kh/9lqtN8XfCSnK3lwdv/TnLz/47XoV7AkEqqu1Z&#10;W44UHFJZj7JG68BhyMjNS0kt2RGST2PwW/4KifCbR/F/7cvjPxJ9sa207XJY54FeMxsxWJEZgrYO&#10;Nw9OcV4pp3wi8Kwxhft0bgc4Y8mvqf8A4LnWSy/tw3S7vvaVayELwCSGB4/AV8gWOlq2QFLLnnjp&#10;XdRjeKtIU7JdTpX+E3hGVebq3XbwRnrmox8H/CPmqDdhWHHHemaTo0Mke1m2qeue9W18Nw71G5c+&#10;tdEVLrIxjJ9yuvwk8JxnDXnyZOCT0pW+CvhGY5+3SIcdiCDVldAjUfxZPAqSPw9AZMsw3Z5Y9zWv&#10;K+jJlN7mLqXwV0VTi21Vdo5wygZrLf4TW0MzBLqBucZHeuwGgQlSw+o9akGhwk/L074PStImHtH1&#10;ORk+FtqifLeRll65Hes9fAKrMVypVeSa9Aj0KHz9uVGP1qY6Bbhd38WeB60cpftGcDF4GhSLPPI4&#10;Pc0i+D7dEHXceoxXoMWhQtncB0x0qE6NbrIfl2/yzTJjUZy8eg6INJjhlsTLfJLvNwW4CcfJt/rm&#10;v1q/4IPeGi3wO8W6h5e0Xl3GsOUAHloCowPTrxX5bnSYWjb9SeMmv1f/AOCHuorbfs8a6I9xjh1I&#10;QLu6cLk7fxNcuI0p6eR0UZOTdz7Bu/B1jcxK1xY2LqpG4NArH9RViH4XaBdWp36PpLqR0a0jwfxx&#10;U1xfbwzLHu3AHip0lkuLMtHIyKo6n1+lefKpO25ojim+FvgW8vNRhl0TR4100B7kNb+SqZ77+Bx9&#10;ax9K+Gnw58T2r6hpkenyWFuWR57a9lWNCud3IbHHrVjwXqn/AAlPxO+IdnqDR32n2c9pAI53/dxg&#10;Qhm68YLHJ+lc/wDAfwra+J/gn4l0+G4t7JtXv9SgQrt2xh5GUEKD09qz9pPeTOhR0urmjo/wv8E+&#10;KJ9ujeIb+SRfm22esyN/U8V0EfwT+xK23xV4tg+btfh8emNwNY/wta7+G/iqx8DalY6HJcJpQntb&#10;2wj8tnjiITEi9Qx4PXmvRbuD/SFLErwCRWkZN6P8kKd0cTe/DPXLN5DD468QKp4UTQQTYH125r8h&#10;f26/Gfhnwn+1z44g8TeH7XxrrgvFE+oXryRYIjUKoRCF4AHrX7XR28l7qmFkKp2Vlyv51+D37fmu&#10;Q+J/20PiPeRp+7/tmWLn/YCr/StKWHhUlZr7tBQxMoK6/E801nxjo1/eyS2Xhu102OQ5EMLcRjjp&#10;nn9afZ6vptyq+bpasAMHnoOvNULBI23fu1UKM/WtrTo4zbpujVe2SK9SMbK2pwVJJvmL2g+KfD+i&#10;XYnk8M2upKvIiuBlD+AI/nXWf8Lz8OmNRD8NvBKllG7dYDp+dceIowPur7kdqcsUagfKpbucdKxr&#10;YOFV3nf72bYfMatFctO33XOwk+Puk2+Fj+HngX6No6N+Wajb48aa3X4feB887f8AiUR4H9f1rkpB&#10;ENvyjinv5Y4EfsazjlGH/lf3v/M6Xm+Iet19y/yOyg/aA01Itsfw88C/N1/4lQ/TmrVr+0gtmGFv&#10;4L8E2vfA0eJv5g1wJA2bVUfL1Ip0Mis3+rUcde9X/Y2Ftqn97/zM/wC2MQ9Lr7l/kegP+1VqcRPk&#10;6J4VhIzkJodtx/45VOX9q/xk67reSxtV54t9Oghx/wB8pXG74wjKyL1+Y+tSPiMfIq8j8c045ThV&#10;9j+vmZyzXFfz/gv8jrIf2sPiAkR261Ou4cYRf54pE/a48fRZ8zWriYqclXVXz+Yrknm+Q5RV4Hb+&#10;VUpZOW469SByaHlGFf8Ay7QLNMS/ts9N8JftTeJvEnifT4dUtdN1JZriOPdJp0DSICwGVYJkYz1z&#10;X7QfAi/jtH8SrIytI2p7iuOQGgiIr8GvDWotZ65YyovzR3Eb4x1wwNfuF8EPGGmm48RSSahpqNJP&#10;auEa4Qbc2sfvXFisLSoNRgrJnR9Zq11eep7CE+2bXKbdpyM9CPwqe/MkVsqx7G343cciuU/4Wr4c&#10;8PW6i61zR4mbqPtcecn8ah1X46+GYbZdvirw/Gw+XH2+IY/WubmTJ9nLex5bq2m6p8QH1P8As/SL&#10;fUNN8LeLWa70u3IhOow+UD82ThiGbdg8HFXPg60/ir4m+OtAuNEuvD+gubR1sUmXMRZCXGUPy7sA&#10;lQe9bttqvw8htNUW38dafp9xrVyL27ls9VVGEm0Dgg46dhUuheLvhh4W8OXum23iqxj+3SM1zcnU&#10;C9zcMf42kzuz/Kl+72f6m3v7JFH9lfSLfTfDGuWlvtt7Wz8Q30aLk/KA4KqPpzXqlvCwLybjtBxj&#10;uRXkXw91D4R/CKW6m0PxNCWvJHll86+mnVnY5ZsMSMn1rsYP2lfAVraHd4ls2Z+QFjkP/stac3b8&#10;jOdOTeh1E0qyu3BO7+9941+Jv/BWm7kP7cXi63s7i5SO3MQMYc4VigY4/PNfr9c/tB+C7qPzRrEz&#10;jONsFnM+7/xyvyB/4KmapY63+214qvtNa6ksryO1mR5rd4GkPkhSQrgHGVxnvXRheWU7SXTsc9R1&#10;KcbxPnW1j1BX+W6n9yH5WtK3j1AEf6ZccjIO7pVeEtx/CpHr1rRgVpCF+bGOSO1en7GPZHLKvU6t&#10;kaWl6xbNxMzMepekuNNups/v5NrDBwx5q8u5FVYzubPXFOe4kQ8/wk/gaXs430Rn7aXVszzpt0qA&#10;efI3b73ahdKnRyxmbI461fw+O3Tv1FIAx+XJPp9afL5DlUvs2UTpUzL/AKxuuc5q4ljaf8I21s1r&#10;K2pNOH+3tdv8keCPKEWNvLEEtknjFPLHysH73fnpTSWVd23kHHWiUUL20kUv7FkG7947YI/E0w+H&#10;+duRtB6EdKvk73X5emOB/OpIJtu7cT6jIo9CJVmt2M0nT5NMuEuLeYxyQsHV1YqVYdCD2r6F8Nf8&#10;FGPi94Y0aCyj8e+JPs9ugRAbosVUdBk8188+Z95f4Scj1BqvNcyJI3LHtzWdTDxqfGrnRQx9Wn8D&#10;Z9IXv/BTr4vBWVfHniFS/rcnIr6o/wCCOXxh1T4t+OPF2oa1qV9quqiEPcXN1I0jMGZcfMfp0Ffl&#10;/PKzyZYntjsK/Qr/AIIhateeDT4r1iTQdf1LTpAlqZrG281EkHODkjtXLisLTpU+aETto4ytWlaU&#10;rn6cJbxMFk3ltwxx3qi8jQSske1lz/WuXi+PtszMW8K+NlVc4H9mZz+TUy7+O2m7Bu8M+NI2Y9Do&#10;8h3flXnKd+j+40lTf9MwtV8ZXEP7Rosbi6jGi2/h57u5WRiIgRNgt6cCqfg29s/iX8QL7x8I4bbw&#10;/Y6VJp9isShZr6P7zykDnb8oCitLUPiN4b1uWWS68LeKCZoTBN5mgytvjPJQ8ZKn0rL0Hxh8PPCV&#10;zu03wjrmnsilVktvDtwvB4xwmKuUorv6WKjCXY8f+F9rrGg6l4B1DUJrK48EXGrTS+H7G3Zf7QtZ&#10;JC3l+e2PmA+bgYIzzmvre5jN1GrMVV25PtXjei618MPDWs/2ta+HNSs9SDl0lbw/dfKx6nGzAJ9R&#10;XVw/tGeF5oBuk1SPI5J0a6Az/wB+6mVSCen5BKnN7qx28crI+D93sc5zxXxF/wAFZ/jFrXwXu9J1&#10;LR9R1DTbxrFoxPaSmLaGnUYJHtmvqY/tE+ErWUbry+UKMgNpdwM/+OV8F/8ABYv4oaN8QvC0cun3&#10;F5J5McKoWsZo4t5myV3soA+XnHetKHJOooSJcZ01zrRo8S8Lf8FKPidpDKw8ba9Jt5Ia6Y4+tM+K&#10;n/BQ34kfEzw7Lp9x4x8QRQzf6wR3rx7x3HykHFfLtjKyn5t21eMitBJ/l3Mfl969KWBop3UThqZl&#10;XtbmZZ1HTlvpS7SM8jcszsWYknkknkmoD4dtzt/ebsDp61JFMCRz939aUS7pQrL8o7jvXRzeZy8y&#10;bIjpMRXCl1GMj1FRppCbyzM25jnP96rUinblfxqMyKu4fxAdu1TKTHy9iE6PGqf72f8AgNKNGgZO&#10;gDds9xU5lQ9hyKY03GGXPYbetLmHpYry6VBAF3dzjPpVK80uF2/3eM1oTFf4stuyNtZ9wvPzL8wG&#10;clqfOTdEMWmwidfmz34FftR/wSauMfsK+GWVTtimuUj/AAk/z+VfiusqxPu/i9u9frB/wSU+Na6F&#10;+yBpunHQ/FWofY9QuT5tppzTQ4ZgcBgeozXn46olFN9zuwvvpxifammaiWeRjt+XPHUVehuVRPM+&#10;ZpJOw6CvP9N+Nlrcyk/8I340VWJ3k6Owz+tWJPjjp8F6qr4e8cbCv/QGkbH5VxqpBs6JUKiPIfFN&#10;7rXi228MqNatIID49vIXmv4vOt4lRW8oEZHfpk4zXrXwp+J1344h8WeH/EC6VqiaFOkJvYY/LhnD&#10;LnBUkjK9+az9X8ZeE9Q0W5sJPCXiZ7W7k8yW3k8OTGORjyWPy9c9+tV7Xxd4E0zws2lR+FfEEemT&#10;f621Tw9cbGPfOF/nUy9nv+htFTa2Jv2Qbe3T4ZXSwyQKv9r323yiCqjzm446e1eomS3tZvlH3uNx&#10;HWvHPDfjj4ffDaaRfD3hvXtHWRSXjg8P3Kq2ecnC10Fv+0Z4ZnRWmt/EqBem7Qrrb/6BVOpFu629&#10;CZU5PpY9BuSsiCbyY3WM/wATfyr8r/8Agstr41Dwfom1Vhhm8V6kxx/sxxj8O/1r9Gbf9pHwzdpt&#10;ZdcjUc/Potzg/jsr8zf+CyfjHTdV+HfhyO3i1K3n/wCEn1C4xd6fNbq0ToNrBnUA5x061vhZR9oj&#10;GUZcjZ8Mz3sCD7qZUY+oqhPrFvDkK2BjBA/SuevddWEKeOn513nwR/Zr1f41MuoXUj6Zoat/rf8A&#10;lpP/ALg9Pc1lmmb4fA0fa4iVkebUqRjrIyvCnh7VPibq39n6HZvM3BklI/dxD3Ndvqv7DPiq4gUw&#10;65pazSdVljZFH48n9K+iPh98N9G+F+iR6XpduyopHmSscu59WPeugKi7vvm+Zug9hX43mniHiqlb&#10;/Y2lDzWrPPqZhJv3FZHiPwg/YK0PRDHfeJLttYvoW3+UMrbqQewzlvxr3DR7OHS08q1VY44/lUKM&#10;AD2xTpX8h9udvIO0d6vaXbQO6BWUySHlc85+tfC5xnWIxs+avNt/10OOdapUd5M1bX/RbXzHftuw&#10;aqz6vJO48o7OcjjrReWkr3W3nEfGKitUW3uDubd6cV8y6fNLUiUncuf2mxukEzMxP3WAqjq+pLDf&#10;bkUySdt33Vqr4iunilWOFW3kcEHpUVgCkyrM+7d1yOlbcsUrIuNRrclt7y4upmkZ2VVHIHai0nLy&#10;7C27J6kYxUd5dSRytHDGFVTg8Z3VJD5kkgYKuB0A7GsZQRXPcfqVyttLHDtDSKOOcirNhYPOPMdj&#10;H6segpkzw6XukuHQSHlY/wCM+lULq9udVldppBDbpyqJ0P1964cQkPbWReuvFTWcoS33eWvBcjJz&#10;6itPQdWkupV2yOWY9M9a56w0ua7kUK42e4616V8CPDMes+JFun0vUNUtNNdTcRWCK8mTnbwSBgkd&#10;arKMheZYuOHX2nr6GtClOpNRiegaV8P9S0ZtJtbtVuW8R2F3LDDg7oikJZM/U4r0Twbrdj4i+DXw&#10;v0fRrq3k1iDULPzII/8AXWjxN++LjquOc59a6qD4t2cclrJN4L8WedCuIWaziJiHAODv44q94a+K&#10;ej6Dr0t1p/w88SLeXWQ86abCkpz33Bua/qzIcjwGV4ZUMJDl7+b8z6inRqQXKcz4X8S+JPhxpHjT&#10;UY/FNuurR+JLhl0aa1RpLkPKAq7vvnKYwRwK+jrV5PJgaaORZJVVyv3iMjOK8/tPiVpt5qf9oSfD&#10;7xDc36rj7Q+mxeYpHTndVw/G66lIz4R8YQ49bJGx/wCPV9F7SnvFDqRnI7/7YkbOV4x1Jr4Q/wCC&#10;3vieSPwP4Lto/wDVzXtwJAR28temfXpX1Sfjg2pblfwl4vVv4gNP6/8Aj1fEn/BYTxlJ4u0zwhu0&#10;XXNLjtp5sNqNsEVyU6KQTzjn8K7ctlGVdI58RGUadz4StznDCNUX0x60+P8AevwvK9wKk8suu7B2&#10;jjFWLa18tc/3sZr6X2cep5ftJMSEHA+TG0Yz609zuZsr1Hyj0qa3hZV9yetPaIM/RuB+dTKCuHNb&#10;4isrAJuKhecZpWQKnyqR6jrmrG3fJjZj+tPW38xTub7xzg9qPZk86exVAU/LtpqZQ7WX5e3FWntw&#10;kudrdODQsO0/Ud6rlQ4zZVYYC/xMuQQDToptv3UKt2+tSiPyuGX6HFL9m84/eO1TkcUnFMzlq7kM&#10;bMW5XbuGc4pHPC7h83uOtT7NvDDj2pnkhpCy/qKXIinUsrGZeQl+u32B/pWXcRZZmY7W7gdK6Se1&#10;ZpFZeMcZxVOTRmDbtue5HrVxStYmN9zlpICZPl3KrdRX6b/8Ei/HGm6R4GjtbzVLKzeCzKJHcThC&#10;Myscc+1fnTPoOcNsxzk5r6K+AX7b+p/BHwDZ+H18H+E9etbMnZLewkT8nOC3OeTXmZpQnOCUE2d2&#10;DqRTfM7H6z6b4+0a4DeXrGmyNj5cXS/41ow65YT2xK39k6t/02U/1r80tJ/4KlRw7WvPhP4VmVT0&#10;hn2/zWtqP/gqL4VeXdL8H7Hod3l3iDP0+UV4ssPXX2X9y/zO6MqXf8T7d8a/BrSfHusT3tzf7TPp&#10;smmKIpl/dqxzuBz1qPQvg3dWOpaLc6l4gi1VfDcLRadi3WJlyu35iDzjj618Vw/8FOPAMx3SfCS/&#10;iOf+WWooPy5FWk/4KXfDEoFm+HPia3Y8jZfcD34aq5a7WsX9w4ygtE/xR9kXnw41LxjrNrca5qlr&#10;dR6bOJre3htgjMw6Fj3xXYTW9wgWYx52g7ivVvrXwlZ/8FGvhLM3mf8ACIeNLd+u9b45/wDQ61bb&#10;/go18IZmbdpvxEtGxhfLunP/ALUrOXOvsv7mN8t9X+J9qW19JID8uG6+351+V/8AwVo1xrv9rK4V&#10;/mMOmQDyz2+9XvWnft+fCMTkC9+Jlsrc4Mp6/nXx/wDtieNtH+KPxnvNa0HUNUv9OuYUVH1E5uEY&#10;DBU+1d+BvzvmutOzOTFaRTR5RC5k+Uqx9/Q1Kp3KMsVyDnA6URJsX5g31qQW5IPqv6V6fLG553Mw&#10;jl2Ns7Z708PiPd79M9aQRjjc273PamPIke5d33ecCiTWxUZS6Cm4IZSx5J6ZpyzspP3juHTGcVTf&#10;U1i/iX1z1zVa48TpAPvKpxkEnOf84rCcoxL5ZM1Y35wD8ucY9KFLklPu46A8U7wj4Z8QfECdY9H0&#10;W+utxyJPL2x8/wC0eK9c8JfsReMNZkWbUrqw023zg8mSQfhivls044yXLdMViIp9r3f3F06M56RR&#10;5DDNlh13Z9cYq5uctxu2H36GvprTf2BPD11o7eZq+oLe7cLMGBj3f7tfPfxB8FXfww8aX+h37LJP&#10;YvsEqfdmXAKsPqD09qx4X49ynPa0qGCk+aOtmrXXkVWwdamry2M+30+ee0mljjkkjhwZHCkrGDwC&#10;cdPxrPu9wTc27C8j3Namna5d6RDdLa3Elut3F5U6I2BIh/hPtVO4i8yLHtzX3kDnV0tDElhXO7Db&#10;jyfc1QutwYbl68YrbmhYNkfhiqVwn79l7sOOOlbWRKk29T6N/wCCZXhiPxH8QPEUc01xbtDoVy6t&#10;BMY34wcHHUe1fqJ4U+D2i3PhLSds2pMrWsZP+nSbfu9AM8V+ZX/BLVVPxc1+FmZfM8PXhQf7QUGv&#10;1L8A6gLXwTpG6NsNZxkP2Pyivmcbf6w7HsUpNUk0I/wU0OF/u3m1hg5u3z/Om6v8HvC9lp7XUlvM&#10;scPzOzTOQR+ddI8qzW3X5iOnpWT4w1K4t/BGoeW7Ky27lW/ukKcVipSb0KjK76nJ6h4L8EaVYW9x&#10;eR2IjmAEU0k7AyZ6d+c07WPDXg/wbYK15a2aiQ/KjK0jP9B1rmfjHptj4j/Zl0vVL77P9uit7e4L&#10;MQrKd6nI/LtVzxPNa2Hxu8G3N1cRx6beafKEkkYeUZAoIGemdtTzSe77/gU12Oo8N+AvB/inS11D&#10;T7XT723kYqSin5SOoOeQfatNfhL4cg+VdJsxuHdAcmuf+AdrF/wkPi5YWV7GbUBLbNGMKxKjcR68&#10;16M1uDw34fWrjOW1zOpCzPjj/gqv4H0nSv2d7e4s9Ls7W4g1KJfNjjCthsg1+bygs5/vMefpX6nf&#10;8FX9OWT9luWQdYL+Abjx1Nfl4YGjufbvkda+ly982HS9Ty8RpMhMeSvLAjj61IFbf/CMVMIcMuFz&#10;2pyxiQc8Adc11cpz3sQqjK/QdPzpyRs7Dn6irHlYHenLAUjAPH4VXIiebQrum524+hxTjEzc447c&#10;1YWPzCdv8XP0pXtmhP8ACeO1Q6epUZt7lbyyrMcYyPXpSuGb1qx9l3/fbDdOaEjZU+UH5v5Vapky&#10;lroQAYXH93kGl+4fr3qf7OqKWx06DNK1r+7XH1Oe1PlXUXMkQyZcdmPcdMU5Sqx/L93r9fwqaOPJ&#10;BPT1Hel2A9MK+cY7VHs0OMmyHZtdfmx6YFQ3O4RbWH3enNXDbKqnsfeiWHf0+6QB+FaRppahJuxh&#10;iN4S3y5OPTrWbc26kn+9jFdJJY8/dxnJBB7VRu9JyMlTnoMc1TjclMzfCx+zeIrdl/hcEbu3Ir9j&#10;fD1//beu/D27S4RY7rRSqDd1IjU/yr8eYtFkS5V+2fTrX2n8DP22vBfgTwFo1hrWg6pq2pafH5Zf&#10;zzth7fIT04rwc4w03KM4Jvpoj0sBUjZxbsfoNp1srLsUgMOcGtSCIKgWVeg9Oor4/wDDX7dnw7vb&#10;hZIfEHijQgSflkHmrCe69+K6aP8AbP8ABl3dRtD8RrxeOslkM59+leHL2i0a/Bnoe6+p7v4s8Hza&#10;z4+0XULUBrXT4pi65wdzDj/9dcZrnhe+1bxdpN5pWlXGi3FncGS4njwvmLyCpAOGBz1NcTP+1boE&#10;9rmP4lWeFO757QdfwqOP9rvS51ynjjR2PIO614Y/nRzS6oI2Oi8R/D7xZpfinSGs7y1vrZdSF287&#10;QYeHqQD7dvxr2KS4nvY98kYVuhZfu5rwSL9sCxt0+Txd4auGA+48LLn2NRQ/tvQxZX+1fDjRycYV&#10;2H49aG3o1Ab13Z9Cabb7iVbk+vpXzr/wUsvprX4IGJVyskwBbHUAZq5H+3NZ2j/e0WbnBZZyM15X&#10;+2V+0LY/GD4Um3t/sUb2uZHWO4D7wRjpXTgan7+PMnuc9Ze42mfDslz5alRnaw/GnRXXyLtXBxgE&#10;npTGVWbd93AyOOtMVwwB/hxjHevp3RueVzdbk24Bl+79c02W4Ljj5R6dsUkaZi5X5mqF4lWQ7f4u&#10;DU+y1KlWsMnnD8LGP8Kp3MzMnYcHtVqaQgr5jYbGBmqk5LDtgD860jTXUz9o2ZV0+WIHfpx3rH1K&#10;IbWy2D2zzWzfRBYt2Oc/jWNqJ3Rhtu052gE9arkQ41DldWh2vljngiuV1e2ZJW3HPH+fwrr9TRiz&#10;/wB49a5jWAC7bvmKr0HYVlUguh1U3fY5O+d4l3MvI9PSsfVIlmiGPvKM+ldBqi5Vie3HPesO8wqN&#10;/sjGW4rgqR7nbTlZbnG67ZsvUbe59q5PWItuWwM8/jXda3AFGei/xY7GuR1y32hgB3zkGvPrRTOu&#10;n3RxetI2GXP1rBktJb27CorNxnjvium1uHyi390+9aXwQ0pNS8c7Wj3KlvM2PpG3NeNiY9T06c+V&#10;XPPxp7JeL1B64rqre2MFtHv6YzwelYMoEGsSN1UNkZPY10eoTYs4lXn5PWvOfus0lJuzOa1lg13J&#10;t6KaphWPY/nVi8P7xgNvzHk1EYVPU/maq1yo2SN/xJ4akjUsyGP2I61zsun7E6Cvrj9py38G6v8A&#10;CG11PSljg1DcEKDuK+WY4VkuAjHhmxUyjd6E05XiZNxaLEsbKrM38XpXefBD4ba58bfGdj4b8OaZ&#10;danrWoN5drZ2kZkmuH/uqo6nAJ/A10XwV/ZD8cftHQeJv+ER0mS/h8J6Vca3qcpcJHbW0K7mYseM&#10;noB3NN/ZX/ae8b/sSfF638WeC7q103xFYpJBHcTWqXHlB1KttDggNgnDDkV10KcIS/eq/lf7iviO&#10;7+H/AICs/gN4vkj+Iml6ppN5aztFc2FxCYbpChIKlWHynIPNff8A/wAEuP2gvDnjb4lavpHhLQ10&#10;Wxt4BM26TzJLk5HLHufwr8w/il8ZPEHx58XXWueIL641LVL6QyzzzNuZ2JySfqTX1B/wSM+KGj/B&#10;T433F9rt9Bp9jcWjRPLI23BznGaylhY+1decntouiNJVrUfZRS9ep+2nhqL7bLGrAc5PPc12GlaJ&#10;9nuFydy9favnvwZ+2/8AC+71GNIfFWnSFV3EhugHUk9K7Wx/b4+EandJ420mCPONzyqMkfjVxrwR&#10;wypS7H0XpdnG0StuVdg59q1bGGK4eM43dwfSvCNN/bx+EtxbpHH400ljJ0zIPmFddon7ZXwt2AL4&#10;y0bfxwso5PpTWIi+pn7KXY9102NYzGzKq9hjvWybSOXGVrifCvxO0fxD4dt9Vt7yGTTbk/uJ84WX&#10;Bxke2eM118niG3t4FZZF4HJolO/wiUUlZomOnQ4+6qjr0qte+VBCW2qdvQCmr4os9UjbyZd204Y4&#10;IxVebWbC6LCO4jwq/NwRiiN+pLsaNtbRyRK2F3MM/SpRBCm3G3dWbDr9nawrI0yhZBtGe9Ftq9rO&#10;kTeYoBJznvRrfqLQ0mtYXI3bfaneTCh2nFZseo2qxsxkX5W7USX1qksjtKueOp6VLuUpItXtirXM&#10;JUYX+dWHs42iMbKCrDkY4qjP4ksba2hkmuYolyAC5xk9qvLrdrIi7Z4znoanmeyKjbcj03w/a6RZ&#10;rBa28VvDHnCRqFUVYS1UDpz9KDrNrHn99H70Lq9rJ83nR+4zU80upVoop3apbzjcvDe1Tw2aY3FQ&#10;34VU1jW7OParTJnORzV60vbeWEMJk24B61o5OxMYq5IljGV+6PfApr2Eb8BRT2v4AOJY+R0BpEu4&#10;VOfMXp/erNSkW7bGTr1msUOdtZNtY+ZNu2tj1rW8Wa3bWlqjTTQqJGwNzgCsP/hL7C3vRb3GoWdq&#10;0YyySSBGXPqDW8ayUfeMJxbehcubBUwuSR1oluRuWHpuHOKz9W8e6DDj/icabubt9oWsHTPjN4Vl&#10;1u4hl17S4/LQEt54wx9BzT9tC12yfZy7HZR6RFMQMsvPJr4Y/wCC1f7J2uftEaT4Nfwno82salpN&#10;zK8kcKjcYtmSTngAHFfY6/HTwfFn/ipNHCDji4HNeE/t7ftw2vwM+B9/q3g/VtG1TWLplsUiSQSS&#10;Krn5mXHp3qsPikqiklzeQ/YuWj08z4x/Z9/4IW+KP2gtJtdW1a9PgqxjjCmOe3Es00nO4qOmOnJ6&#10;17toP/BuR4Ts4QL7x5rVxJnJMdtGn9Ky/gT/AMF9o9H8MWmneK/Bc8tzaxiLz7CcBZMDqQ3PNdxr&#10;/wDwXW02SANpXhKZdwyPtNxj+VejVzjMIy5aMFFf4U397TOyFHCcvvO4+0/4N6PhjHCFk8QeJJf7&#10;x3oufyFW4f8Ag3v+EgdWfVvEjbewmVf5CuN/4fp6wxkH/CKaeo/hPnmuI8bf8FtPiBrKbdMtNN0z&#10;1OPMIqf7Zzh6KX/ksf8AIfs8CkfQGmf8EDfgrYvukPiC6PQ77xsfpWmv/BCb4E/KW0vVjg/8/wDJ&#10;/jXyCf8AgsZ8XEjw2pWL7vS3AK1zPiH/AIKs/FvXJG3eJprX/riu3FOOZZzLT2jX3f5GUpYFdD74&#10;8D/sA+Fv2L/GtnqPw7tZvO1dZLe6t7y5ZlZQNwYE8j8K9C/tvXvPEbaDa5J5ZLzA/UV8e/8ABOf9&#10;p3xd8evinIfEmsXmq/Y7eVYzK5O3IGcD6V9xhQJFZh8o6f7VZVPbTlzYl3l3OWpUp837paGVL4i8&#10;Qxwlv+EcVlxhdt2Of0rHTxH4kE6xv4dk652R3Ayf0rtoNRkmfPy7VOKwPE/jD+y/G2nwrdLH50Er&#10;+SFy0pRc9ewrL3V0I5uxjy3l4h8648DvNLnmQvG3J+oq3F8Qry1j2yeFtYiUDB8soR+lY/wi+LOq&#10;ePrCO5u9Q0e3WZ33WYH79MMQARn8ap/8L31O81W3ia109YLnVP7Nisgx+2MB1lx/dwCfpS0b5Wnf&#10;1Hyt9jrdN+KMlkxkbw/rW1jtJ8oHn86j8QfGaxZljk0rXEYc4+zZrpVY28e3HA/WsyULE8jON7HB&#10;YmhU03uxe0srWPnr9of9vL4cfs7azb3HjbRdWex1iExQGXTfN3lDkgDn15r5v8f/APBTj9lXxLub&#10;/hUR1iRzjL6NDb7/AMWxUf8AwcKaco8IfDe6XaC11cRKB2Hl5/oa/MfSSzXIJ45HXt9K68LhXJc8&#10;akl5JmUpU+sU2fWn7QH7Q/wl+IdpJD4T+DPhfwu0vH2yUeZcDP8AdCYUH6k189vpFjI74j2/McD+&#10;7SQxl4/vAN2z3qVo8p9COa7I02t5N+rb/Mw9tfS1iD+x7JRtb7vBzn+VKdHsipzG2056USRktx82&#10;O/cUkaySSLxkfwhjV8sg9pZaHQ+N/GH/AAm8GkxXVtaW8Oj2SWFolvCI1Ea5OW7szEkliSSfSud+&#10;wwL/AAr8mMj0FSY2YPzH1HpTZIgWBPyhuevNKNOxMqjY2OztM8Jtz1J70v8AZ9qhLOqbu1OaHb/u&#10;t0wKtz6NaroNvIt4ZL55WDw7ceWgHDE+57Vo6aWpnJtFVYbVCv7mMsckcdKPstqCf3a/nQYQiYPL&#10;D9aeylj937vI9DU8q6DjNrUgdYEZR5at2J9a/Rz/AIJF/Fy+tdCs9F0Wxs7iW1WeNzcS7AATv49a&#10;/OO7jZ5QrcEc8etfWn/BH3xI+n/tOWOnebtjvY5F2/3vl5/lWeJo80Neh00sRJM/VVbrxtrCuVi8&#10;O2sPDAkySGo7nRfF166s2u6VayA5CQ2ZbH4sa6S4WS2mWONmC9Kmks0AU/dbPPPWvLUY9Uae0kch&#10;eeD/ABJcBDL4wlR+m2G1jT8qgfwFNbSeXJ4r1y5mYbiIrhU2j3AGaPiRrtvoXxH8KR+WWbUrprZX&#10;LkLHlCSQOhPHeuR1rSf+ER+MWg3TaTNomjxzyRSXpm8x7+WQYjRhngZ5oT6K33Fa23N+Xw74fg1C&#10;KG88U30wbhll1fawb02561ux/BLwu+DIk0+TnE11I+79a4r4ueHbHV/HfhfwxY6ZYxTzXTaneSpE&#10;N/lRHIyeoy+BXpSRfZo9u5euSQOc1cea10Lm9StP8GPDaor/ANi6fJtwQrR7lPsc1+FX/BS3wdH8&#10;P/21fHmmw26Qwx34lhSMAKqOitwO3JNfvpaatCmnqGkXc3AGa/Ef/gs5oS2f7dviGRV+S9srSbe3&#10;G9irAn6cCuvAyvUszCpJxjqfL+iHzJcGPcRyCDgV08VwDa/Mo+U8cVzGlxEMAp4z69K6a3iZLdVO&#10;D8vT2r05U02c/M2yY3yiP5YxyMU03Iyy7TwpGKjYtHG20cdgetOK713KylugHrS5BSuCOqwYXlsZ&#10;NL9sV1wflHTp1qOKFh/s7uoFK52EfLlTwM1fKrEqTerA3IjGSyqO2aPtxA4Hy9uP1qMbdpZs55HA&#10;/lQ5Kx7c7gOvuOtT7ND5mSCVmVmUEtnFAuW8hV/izyKhSfIPyt07mnQbSv3RuHpS5UiSR5mmTHXb&#10;jJx92l+05T5W569OKr+Z8jduhx/jShNiBtu3PI9hUyimUn0CWaQqGk29cYHOPWtTwBqz6f480STd&#10;s8vUbdgcdcSLWHdyjavP3u61N4Yv/snifT5OW2XMbDuchh29azcVsbU5O9j99PBt/I3xi1ZVZtsu&#10;kWUmM8jg8fhzXZXkzNnAbLE521454T1Lx1H40PiD/hCZvsN9o9raRL/aUfmsUGd7DtnI4rd1f4t+&#10;KPD9s0l54Vs7VV5zcaxEmBXh1Kqpq8vzR2cjk9z0GDd5Z8xtqg968g1y0sdQ+J3xCsdeku10G+0+&#10;yzMqPg4J3BSOfTOK43x3+3c3hm8Yf2Ha3Xqlrqscn9MfrWSn/BSjzLAr/wAIWqNGM5mvkw31wteT&#10;V4gwNL45oz9pGDtJr7zuvD9/beLtS8R6LY6vq+oeBV0lRcXF4XcQT7vuxswBOFGT6VS8C2tx4k+O&#10;Xhy8sfEmr+ItJ8O2MyyTXUHlQozAKkanaCzdSTzgCvNrX/go1qE1lLJ/wh2n3AdsLHDdbcjvyRiu&#10;w8P/ALdH9p+HEuJNB0TTVXjyptUCsv4BaMPxBgKi5oS++xXt4y2kj6YQTCRZcbmbng1PO3lxBuDI&#10;3b0r5S1X/gpQumx7U0PS7h1+VTDqZK/+gVk3v/BVQwxBY/CNu0i8s/8AaJ24+m3NTU4jwMdHNfeT&#10;KdJa8y+8+Gv+C6qtB+3C7t8u7RbVf/Qua+Rob4JEqKzNxzkV9N/8FHdZ8SftgfG5PGFhpthpqraJ&#10;ZtbG6Ls23OHztHr0r5wf4N+MtPlZTodxOIzhvJdZN30Ga9TA55gKsUo1Ff1OerWhKXLFmlpU6yRD&#10;Izjg5FXUnREI24z35zisB59Q8MBo9S0+8sWXGfNhKr+fSrFl4qtbkfK6Mq+jdK9ynXpz1g7onVG4&#10;fuBt+D2p28xn8c81TS/jniCqy9e3NSrKJVZenTp2rojJWM5S6FlizuB04ODjrTlDKi/KPXp1qMTb&#10;JsMw9RmpFcyr6c/lWkRW0HxP+83Bew5qRJtinAbPJPtUUAVd33mz3qwkgjGMblYYwRzUu7YotAkO&#10;Y+p6c4PINRyJ5zDbjK96liZgWO0bsdPWkeAFsj5eea0jFFbFGdNp3DLA8Cv1U/4I76Z4x0n9kwXu&#10;k6Do+oabqOqzukk92YZmKkKeNpGOOMmvy3axD7cnb2HFekfDr9qP4kfCbRYdN8N+OPEGk6XD8yWk&#10;Mo8kEnJwpBArlxlGU6fLBK/mbYecU/edj9rpPHHjC1WSOTwIrKeM2+qRsT+YquvxH1qwhVbrwR4l&#10;VV6iJ4ZQf/HhX5J6b/wUg+Nlj80fxB1SRfSWGN8f+O1v6Z/wVl+OVnhv+Epsrjb0EunxnNeX9Tr/&#10;AMv3SOz21Jq1/wAD9NtY+KOi6hZT22qeBPEv2e+5uI20jes2OAW2Ek496wvC2ufDHwvDc2Nnod1o&#10;cN4MTp/ZFxFuB5/u8H3Ffn/Yf8FmfjZbSL5knhm66/f07bkfg1bmnf8ABbT4mWS+ZceHPCN5cMcM&#10;2yWM/wAzS9lXX2X96Y4zp91+KPvbw54k+GPg66mutL1KO2ubkBZZ7ppWkZR0Xc+SAPSu10r4oeFr&#10;iJZF8UaK24YIe5UcfjX526J/wXA8SadbeXqXw98O35bLHy7plA9uVNbNj/wWo0m92/2t8IdNZZAM&#10;FLqM5/76SlJVb6xl9yZXLTlHdfefolaeKdGnLSRaxpj4G47buM4x+Nfz4/tFawviL9oPxzfRyBku&#10;tfvZFYHhh57gEH0wBX6IXf8AwVs+EOu6LJDffCG6jlkjKt5K2zLnHrkV+a+u2Dajr99dRx+XFcXE&#10;kyR8fu1ZywXjjgHFdeXpqTcr/NWObEcqjZfmZ1rCDuBVtueR/UVu2ikxdtqjp61nwwMGbdw3TA71&#10;dtlMa/7TY4FerzI4ed7E7LnheOelOSMsu5c+/rTBy4+XDY5OetKzMytjopxxT5iubUdlmO5l5BoU&#10;/vOdwA4ocYdj824dBmnKPMX733cde9XFtmc5DShYluA2cEVJFEI2bjOOpJ4zRHGWViQMjt606AKA&#10;wLbs89OlaGa9B1umcNtz+lPUNIB91u+MUvlK68DcV9R1p24SKNvGODjimDkyOWDK5POBmqz27Io6&#10;dM4xV0w5/i9znsKGt1jTHO3GPrSDUpQ2hd8SKFVuvPQe1foT4O/4KV/BLw54R02xj+Et5NcWdrDD&#10;LILW3HnOqgM+SeckE8818B+TsXpt3HjjNTQz4XAPsCOtcuIwvtXe7XodGGr+zupK5+hmof8ABWv4&#10;VwW261+D0hKj+MWy/wBDWa3/AAWA8C6bGfsvwajeWTJ+ee3Uf+gV8EPOxB757VGZGI3L6cVhHLUt&#10;5y+83njXfSKPvSP/AILR6DZhRa/BmxWRRjDX0PP5R0y7/wCC3lxj/Q/hTo0K8gCW/Bx+SV8GeXlu&#10;pX057UqA8g9qUstpbty+8X12XZH3Hc/8Fv8AxLE7C0+HPhUK33TJdSfL+S1mz/8ABbv4jXMZW28H&#10;eB7dR0JaeQj+VfF0q7YvlXvg03rD6N1I9Kn+zqPn94LGT8vuPr2//wCC1PxiZdsFj4Ntx/CRZu3/&#10;ALNXzN+0h8bPEn7UHxHm8V+LJLGXVpYI7XNpb+TGsaZ2jGT6nvXNtLsOP4cdcdKh6q2GLHH51pSw&#10;tKlLmijOri5zXKzOj00rt+bDHGB2NTxWnknB654AqRkEQO3/AHRmkI2qrNnIB5FdEpGLkuou1kjJ&#10;+76cUMGaQDrn0FVZ9QjRhub5s9D2pj6mFA+dfzqPaJBo1oW921Fxu2n1psp2senyj86pya9DCMGR&#10;cjjdnNVb7xRarubzMgHqTjNT7ZEa9DUY+YV5XaOo9KGZUU7ejYx+Fc5ceOLKB/vfvGP4gVnXfxEh&#10;5C7m+hrP2y6D5ZM7Ddgn5l+XkknnFAuo3G3zF64HNec3/wAR5XDMiqvHJzU2hReIfF0i/wBnabqd&#10;9u/54QMy89y2MfrXPXzCjRjzVZJLzdhOkzvo7+3QsGkXcDjNSRI8q7442aNWAeRVyqk9MmrHhH9l&#10;rxhrt1Cuota6PDNgs80yyMB/uqSc19BeFv2crfwP8GvEGkx339rT3wFxHMYvLKsi/KMfWvhc08Tc&#10;pwteGHp1FOUpJabJPq3sbU4dEfOZt493zFfcetep/A/9q3x/+z1o9xp3hDxPe6LZXMonmhRUaN3x&#10;jccg844ryK4dtu7+LPTHGKhfUPJ29m64z3r9ElyVoJPVbioynCXMj6cb/gpl8avOU/8ACfX5fJbI&#10;t4tvI9NvQVBc/wDBSv44TXSu3xC1DpghbaDbj2Gyvm621WQnBPY5NW7bVd3T7w4AFZf2fh19lG7x&#10;lTue93f/AAUS+NV1AYj8RtcXcc71WNW/9A6VTuf29/jReKI5Pib4kCjj908cZ/MLXjIvBt+6Pl68&#10;1Hc3SryjbQB69aPqeGX2UJYyr0Z7FP8AtxfGdrdI2+Kni7bH8oX7Qn89mT+Oalj/AG+vjRBaCEfE&#10;vxFt3ZyfK3n/AIFszXiGpa2sA8xmXsAC3SsfUviDa24O6RfmPCbup9hWFSnh4K8ooaxVVn0xD/wU&#10;Y+NUQx/wsLVpNy7cSJEwGO4BXrXIfGn9r74hfHTQm0vxX4uvdT09mVmtfLjjjLL0YhVByD71514Q&#10;+GXxC+I9v52jeD9Xa2IGLq4hNvDz0OWwSPoDXrXgf/gn14g8RLHN4i1q10/zBmSG3BLRn0DEcn/g&#10;NfNZhxRkuX/vK1SKa7O7LqVq0o2bPEYUjTONrK3WpDcRxL/rOV4zu6V9Car/AME2tPju1EfjbWmt&#10;V4dTaRbj9GGP5UaN/wAE5PCtvfLNf+IPEGpw7v8Aj33pCDj1ZRnmvBqeLGRKPNCbfyOVW2Z843Pi&#10;W0tSF8zzGPG1fmOPpVW58d2tuGWSQRAjjzBsbH44r9DPAPwV8H/Dq2t/7F8O6daNDwk3l75j7s7Z&#10;Y/ia1fFXhDS/E23+0NL0m+MecfaLWOQg/wDAhXyeI8aqSqfu8O3Hu3r+RLkj82V8eWtw6rbtLcFh&#10;wIUMjH24FdDoXgDxp4qiE9j4T1ua3cblkaDyw3/fRFfckXhvTdMb7PZWVpZqDlRDbrGF/wC+RVwJ&#10;9mKedOqjO0Ann8q4a/jNXkv3FBL1d/yRj7a+yPhu3+Cvj7UoppI/DlwFtz8+ZYxj8M80/wAJ/Afx&#10;746vGjs9F+z+X99ridIk47ZzzX3vZLZ28P8AokUUZ5LnZ1PqeKqRaTb2EzyYjiZjv+XAzn2rhn4v&#10;ZlKDtCKfR/0zRVFbU+OLr9jP4pJENum6VMP+mWoqSPqCAagg/Yr+KVzOIxpmlx7xnc+orgfXivtJ&#10;tQaaFfL+7g5YjtVnTLHcFLMW4JxmuOPi1m1rWj9xnGprY+J5P2EfitCm2PQ9NvFbq8Oopgf99YP6&#10;V03hT9nL9obwhpQt9Ht9a02zViyw2HiMQxqepOxXHJ9cV9jQNtO3zJNi+h61ZTxT/Zm1tq7V6Z5J&#10;qKni5m3L70YP1X/BOqlU5ZXufF2va98fPhojS61qPxEsYbcb5J01iWSMDv8AMrmsW0/a3+JEh3Q/&#10;EjxtGvX5NZmwf/Hq+9NZ19dW02ZLxVaGWJo2QjhwwxzX5g+MbJPD/jzVrGEKYrW9lWPB42hyAPyr&#10;9E8OON5cQTq0cRRjGULO62Z1Vajj70ZM9Ym/bE+KlxHtb4mePPLwPlXV5fl/WrFn+2X8WbOPZH8T&#10;/G6rxydSYk/XivG4dSUR7t207sY9akm12OD6gdvSv1n6vStrFERxc+kmewSftpfFmxfcvxO8Z/Ny&#10;cag2T+OKjb9vn4vWAzH8TvGC9ub3Of0rx/S1vvGOtQ6dpdrLe3c+cKg+77k9gK9Dl/Y11iaxhe68&#10;QWkdwwDNBDbMwXPUbiw5H0xXz+bZ5lWAlyYqSi395lLGSXxTNfTf2/fjx4g1WPT9K+JHjK6uJThU&#10;WdTt9ydnA+tdr4q+E3j/APaJ0+yX4u/ErXvElnat50Gmh0CwORgnftHOMjgVL8M/hNpvwr0xVto1&#10;mu2wZbhh80h/p9K7hL7zpFVtu9hhTnpX49xB4gVp1PZ5d7kV16s4a2b1X7kXoeT2H7BPgHS9di1C&#10;JtYuo4cMLa4uBJEx9+ATXqkVhb6RpccNrGtvDbgJGiAKqKOgAq8x2233cEDHH9Ky7+XzJVVVbGeh&#10;r4zGZri8c08TUcvVnl1Kkpu8iCW4aFyxb5WAOcVBe3jW8qlVJ8zB6dKbJtjeRpM+WOgNQ2uZpC0j&#10;MAx/IVyRotInmWzNK1spNRfzJm6cCt610xIBuXqvOe4rFsJjEsePlXPXNalrdyRRkZyucZNclRa6&#10;lR3uSySySuzeY3JO5vWoLh1ht/MYbdg5brmntdSb2ZSp2/wnpzVTU5/tVoEG1csd30qqdF2uwqVO&#10;5VS+WeVpVVhJnBz6VNFeRu3KsWzg+tV5PmkXy4ztjGM+taAtbWGLzriQR8ZxmqdNkxuySOJZ0k25&#10;z1JIp11eJbRfuWT7QygEj+Gs2511dRkVbZWjVPvc/fqk5kiUsCoz3z1rGd7e6aNxjuX4tHF4GlYs&#10;7ueST1q9DpStAq7l9sGubF3cyKyqzbc1qaVYSlFkZl+U4Az0FedUovcqNaEtDbmlXTIF8srukG1c&#10;14V+2F4suNL8T6bptjeXlm0NmJZzbzPEW3njO0jPAr2qztxq+pr/ABrCQADxk18xfH3XR4n+LmrX&#10;CP5kcMgto+2Fj+UfqDX6d4S5X7bM5YiS0gvxZ34aTT5onNWvinW4Npj1vXQx4BGozbvz3Vsaf4+8&#10;SW7q0fibxJG2P4NVuAf/AEOsSKBvM+X7uATir9hDu+Zt2SBziv6bp4en1ivuO6Vap3Ow0j4zeNLB&#10;v9G8X+Kod2MldWuAT9fnrpLD9oLx3bRhf+E18XLzwf7Wnb+bV5/Yw5UM2fmPata15UL/ABdjXRHC&#10;UX9lfcZ/Waq+0z0K2/aW+IcB/d+OvFq9snUpD/Wsvx78V/FfxKsYbfxF4k1nXLeF98cV5ceYsZxj&#10;IFc1EuVbI+b0xUsYXy2DD5scVpDB04vmjFXMJ4ic1aTKpsgTx8p9D/Spbe33yFdzHI2g1KybR2LD&#10;BxToEVTz69Aa6uYxUtRoj4Ydx606NNjcdMEbj29amKLwOhxnB55prDlQOgBz70JF8pCkK7t3oacL&#10;fcm4eucDvUkgVn3Hhuw7UMMD5ce/tVoViMqJGVTnpQyYP3m44qRRsj4B980FRKzL0x1olqQo26kc&#10;0anZ16c01YdynGcfWpiNo5+XninBNxyPT86RN+5XWEKd3B7kkdMUPHvHA7+lWGVR8q+mMDvmjlCf&#10;u5XpS5bl2juV3g3SbsdOgJpoixHtO6rRty2Wzu4yDTXGZOm3dxik42Li49Sv5G1go/iGDgcipvK2&#10;J8v3eop7qI4gNv5U1Iv3Xyg4HP1qXcXOhh/dkdemc05I/k/DjHUU4n5Wb9PSmZ3vjgHsazlHS4Rf&#10;YR33P/Fx1NOafeA23v3pRGytuXPA5U9KiMjbWOe/I6VnboXZrVkhkJUdv600vld2MZ4zmoFuNgOA&#10;w56jtVW41VYV2huhxWctB8xbmnyDx90cY71XmnUqOPm7Ke1ZN/4uggc5Yc449DVfRv7W8Y6mLPTd&#10;OvLiaVsIVjbbz74xXDXx1GjFyqyUV5slxb1RpS6gqoxXG3rxVZtchg3NI6qx6nNeueCf+Cf/AIo8&#10;WRRyatrtno8Ui7jFGplk+h7CvR/Dn7A/gnwiVkvpb7W7iPljNMVU/wDARx+Br82zfxcyHAtwjN1J&#10;LpFfqaKhUtfofLOnG/8AFN15Gk2dzqEvpBGWx9T2rtPB/wCyV488bhmFvZaXuPy/apuSPcL0r670&#10;jwXpPha1SPTLG3tIl4AjjC/yqa13Q3bMPk5zxX5Pm/jtj6jcMDTUF0b1Yeza32PmzQ/+CbXjHUry&#10;M6trmjWtu/U2zNIxH447V7R8Pf2JvAngW1je40/+1dRjxm4um8zn2XoPwr0Nb6S6XajfU56VPYsY&#10;y2WJ9QTX5vn3idn+ZQ5KlVxX933fyO6nyW91FjSdNtNGtlht4IbeJPurGgUD8q1oCrxFWHy55xVK&#10;CNZW+bgYzVmGdY0+XO0dPevzapWqTfPUbb8zvpy5VcvQaZDEm5IfmHQA8D6ivi79s6Rj8bpMrGjL&#10;bR5APXrg/jX2WNUaK2aTHy9ia+H/ANp3XP8AhI/jTqUwbb5W2EH0A7fqa/fPAGFSpnU6q2UDDMK3&#10;NSscFHCxdmIPXkirJVVgVSo7nGeadbLub5VbkY61PcWgJ46jrnoa/s2nHQ8NruZE9sY2yvVueO1V&#10;Z7c4J6sO3vit4WJYblVc55yaY2ifvsjb7+9b6Im8T1f/AIJ762nhz44t50jQre6Xd24O0sCWiwAc&#10;D1xX6ffD/wCLfh9fAGjxzahtnjtI0kjaFw0ZCj5Tx+tfk78G/HmqfBLx5Z+INGkhS+sgyqJEEiMG&#10;GCCD1r3mf/gpx8TDb7Y5NDj6ciwXIP5187j8LUnX56auvU9bC16Sp8sj9CdK+M/hss2++l+XsttI&#10;Sf0p138Y/C90rR+ZeSQuCrf6E5Ug9c8elfnDcf8ABR/4qTzbk1iwhPQeXYoBVe5/4KGfFieN0/4S&#10;NI1IG7baIMn8q5/qWIve34mn1igfodf6l4K8QaVHZz6LqF5Z267IQdPkMar6AUX+o+Fb/wAPJpf/&#10;AAj+rSWNuwaKM6ezIvuuelfnRJ+378WiylfFlzGo/hSJMD81qtdft1/FjUjul8Zal93BCKi/piqj&#10;gcV/TJ+s0T9KNN8eWHh23S1s9D1qOOEfIsdiUApsnxfv2nXZ4f15kbjAtxz+tfmW/wC2D8SrqMbv&#10;GGsZ7HzQMfXiq8n7U/xCY5fxfrhweNs5AzV/2ZXb3X3k/XKXmfY3/BST4iya9+zNdWU2i61p7yXc&#10;LCa5hxHkMDjI6Z96/OSWNiRxnb3r0Hxf8dfGPjrSH0/WPEWp6jZyAboJ5dynHI4NcW1lj7vzY/Wv&#10;fwFGdGl7OR5+IqRlLmRVWBRJ935fr3qZo/L+6vfJyamFtnG373cmpPK47gg/nXXa5yqSZAI2DfKP&#10;y60rxbkB59cH0qwVBO4Mc0vks7dFX2p8vcRAYwiLjhW5xihYwyc9jirCpukUtyc+uaPJXd8o/MUt&#10;Blcx7t3ONue3WnGPIzjG0+vrU/lmUcfwigW+6Ru44J+tWF2QJHuX7uMHg5o+z+ZwVy3erSQtkE9P&#10;QDpTvJLP91RxgGgNWir5O07R91eoIoW2aRsdeKtRQEv83HH50SWrRZ5/KgVisI95+baDxznrT/si&#10;yIF+Y7c98Yqx5KtGPlbk88U4QCRf8TRqQ2Z7QZOeuPWnfZQ/3V+9xk+tW2VdvTr1yOtSm3VXXHGR&#10;wKCihFY5fbt569KlubQ28n3dvsasRqI+TuUkYJpDH9pO5nI59fSoZUZdERrHkMyls5yeOtPDMU+V&#10;vlz+RpzSqT8owTnNQ+ckec4HqetHIGvVkg3HdvbIHA7jNKkMkq5b5cHqO9TafBJqT+VbRyzsxxhV&#10;J/QV6D4J/Zc8cePGj+x+Hr1I26PMpiUD8f8ACmqSSuzW8tkeeRDYdpZj6HPNSiRgWUsxUEDr396+&#10;ofCn/BLjxNqGjvd6lqlrZyLGWESruIOOmfw9K+fPH/gm4+H3iS60243b7dyjEjuPasVyTvyNMcuZ&#10;bmHJLhv7voRUM0kjKfmbpz/hUhXLKMYXrk96V13ruGRjpRGmkZ2b6lQReYV+vdevtQVUj5U5YcE9&#10;qtKGI/ibtkdqSSDG4+nRc1pe4KNtCqI8txjyzyT6Goj8o7+h4q55bEH7u5uCMdBUMiMnHBPYkd6L&#10;XFylO4Qun3vu9eOtUbqBmhIZh83UEdK0JIcpk7t3piqs6NGG2/dznn+Gp5XcuNjFv0CoFxx2yKx9&#10;XkUxNwW4yK37+LzGZTnOc5rDv7fAx7HgCiyRXNZ6HLaoMozAfP0I71zOuOIxhVy2ecdq6zVeZNuc&#10;jucdTXM6rGol4JXnBJ6ZzWUos3hJPZnK6rGXwwbI6ketc/qhYt8oC/jkium1VNr5P3cc4OPyrn9Q&#10;bzA2CFz1461x1os2jOzOX1eUKjFmx2xXJ67Go8xsn8R0rsNXVVVgVwx6cfrXJ6yMWx6qcnJ9686t&#10;2Z6NO8kcbrThH2468g1a+EHjK38F+MhNOpKzRSW4YcbPMUruP0zVfW4c7m3e1Zvhu7t7PVW+0W7X&#10;CPG64UZKnHB/A14eMjdNI9KjHSzKfiXS10zxNNbiQNtf7y9OeeKt6tFJF5e4kfLxz0FYsdx5moZ5&#10;4OOT0rf10tJDGPlJCg4HeuDR6HVyKLVjn7lmkZv4hnFI4U46tgdu1OYB5Dj8aY6/N8uTnrxT5e5R&#10;1HiPxHcano6wtI3lg8Amuf02RUmjZv4Tz9atwzicbT83PSs5yUnZffNZq6C6tZHoOgftHeMvhX4U&#10;8TeG9B1u+03RfF0Edvq0EDbftsSNuWNmHO3dyQDg981xEVy19N5kn326+9d38NPB9v4n0nxCtwvn&#10;XFrpD3MJPZlIOfyrgraLbNx64NbQik79TGVlozqfDarbcnnPb0rbjmLS+YFZdvvXO6M2WXHy4Nbk&#10;M2xfvduc966owRimup0Gl67cQ5InZEYYZR/FW9peqTyyLulLKT0PQVyWnDBU7gfXJrf0tysYx68c&#10;dq6Y04voZ1JdmehaFqUjEr5jMOMAnp7V6H4O1yaMAqwXjaOBjPP/ANavKPDkjPIjAghmGRj/AD61&#10;3nh27aOXaqnanHHQ1rKnoc/vPRH6ff8ABMbx/qviX4SeKre6uLrUF0T7GtnHcSEhE8wfIv8AdXJP&#10;Ar7207W/FjS4Gm6TtxyfMJr81v8AgkZqjS6H8QIcH/j0tnwT93Eo5r9Q9L3Wtkrc8qOp9qzrU1GV&#10;rBKXUhU+KCit9g0mNcZC+YfmNRI/iQjbJY6SrnnKucGrfinxA2i+E9QuEbNxbwM6DrggZFcro/xh&#10;K2WgwXMMt1f6taLc/KQqqOAck8de1c2i6C3RuS3nijcqpp+ksFyTlmx/9aonvfFG1VOm6TtzuJMh&#10;H4VFr3xcjstaudPtbC6v5rBFkujBjbBuGQCT3x2rFb4h3Wv+LYYrWRRYXGjy3yhuzA4GfpSv0Ufx&#10;Errc3rW+8W3Nu8v9m6Ska5IzKcHFFnf+LJH+ex0lv4s+Y2K4vw/r3iHT/h5Y+JJtWkvImQS3Nu4A&#10;iVd2MAe1eqWWpfbIY5I02RyICAevPNaKKWjRMpNHl/xk1TxPb6PZ3Etjpskcd/CuyORgSxYAe2M/&#10;oK33vfFwWMi00lM/wiZjVn45XBg8KWybd229gbgdP3grprNln2naq7Rx3xVcsLaoHN26HNrceMtQ&#10;VFWx0cL3YzNU0F74st85sdIZVPaQjNdBcu1rbBU49BXMePfGNx4a0+Gd7iSzhN1FD+7UFmLNjH0q&#10;ZRitkNSdrGhHf+J7sru0rSNx6nzmJ/KkuNS8WPJ5cNho7L3xK1cT8QPiFqHhvxlplva6611daheJ&#10;ELJYdscMR6lm7Y9zVPxT8TdSfUfE27W49Ct9BjDW0RAze4GWOfrxgVFru1i9e53F3q3i6JlVbHR+&#10;v/PVuKq3HifxXc3G2Ow0vMZw371ufxq58Otfm8UeD9N1K43L9ut1lVfqOtaj28JYxq23n9a2jTh1&#10;RnzS2Pnj9v3x54w8D/s/Nr0i6XbQ6XqNs+YnZpCd4wMemcE57Cvyc8d/tK+MPiP47vdW1DxFql3c&#10;Xk7FnNyygc9ABwBz0r9X/wDgrBM1l+xvqu3HlrdW/wAw6531+MkO2W+P8QBJHFd2BwtOSlJpHPWq&#10;zTWp65p/jfVLmwjWTUtQkXHy7p2bP606LxJei5jma4uHZeMl2Jx+fNYuhyLFYovmBvlBJx0/Craz&#10;rI2Ny84GAa1jh4roT7WT6s6HWPGEreFltlmk3SNuKhiMetcxf3bXW1XkZsDgEkg/hV24UR6ajHG7&#10;zCofPJrOkmQhuVbIznuKpUIrVIOd9yp9iSBlZVAYc5x1qZLpwqovIPY+tCyeaPmPC+3WgcR4wCCO&#10;fXBrbk7kczCS5ZSPmZd3YdqiSVi/VvYetKIWZuwVeevIqYwHb13bh37UuREe0ZXmuMNnPUcH0qpM&#10;cyk5+719DV9rfYWO3t2FNNvvYcbt3+z0qFZC1Z9rf8EcownjzUOP3jQyMB7bR/8AXr9GhqCv8vly&#10;Men0r8tf+CfnxJ8BfCew1S88W+INU0fUppRHZrZ7s7MZYnjuePwr6kh/bh+FdnLGsfxE163zwSx3&#10;ED8RxXl4yova2X5M9GnRvFWPqaKVoUVvu842HvXI+LPD91qXxM0jVbe1ja30+2uEfLYaVnXCivE4&#10;/wBtP4Y6g8bRfFXUgV6GRQf5iryftefDuPDRfGAtIe7op/pXNGsuv6l+zkd7d+EL/XPGmh30ehW3&#10;h630eV7i4n8xWe8faQqKB2ycnPpXPaV8K9bg8Q2t4umyf8JIb5ri41uWcCNYC3KqnUfLgACseT9p&#10;fwjdJ5kfxg0vbn5fMijLHNXIv2iNFmhbyPi74bfaMktHHk+1Hto+X4i5J2Pf45WkhUA7l9aJbTzy&#10;67N2K8U0j49QXZXyfiZ4Rm9N4QZ/WtuL4sXxJWPxz4Nl3YPJUZ/I1Ht0tLr7yvYt7nxp/wAHDK/Y&#10;vh38OAQo3ajctyeg8sj+tflvpztcXSlOQrc+lfpF/wAF17y+8WeBvBeoXXiDw/qQtL2SCG007DOo&#10;KEmRuenGPxr84dFgxcg9Dux9BXrZfJOje/U5a94OzR20Sb4VCH7ozkDpU0UR3Z/ukH606zdVtUXH&#10;LAc+lWHi8w7dvqQAOa25jj9SnHF5khX5Vz29aReW4GCpqyBHDIc46jcTTbnaVG3gbuuaPaWKjErH&#10;MY2/3en9TSyBWHz/AHugHrUjP+8BbdxwTRMFf5iwXBwM1XtF3C1upDJC23bg8/MwPb0ot0wwP3d3&#10;b3qYOglZm+mPWnCTd2Ud+fSq9rHYz93qRtAseGZWPOQSOtO2ArkhvmOTius8YeINA1TwpodvpulT&#10;WupWkLJf3MtwWW6bPylU6LgfnmuYESodv3lxn2pwlc0lGxTlt22j1z0Pavd/+CbGvDwz+2P4Llzt&#10;Wa78ps9OVOQa8TMBVcIp3dMCvQv2WdV0fwl8d/Dep+IL6403SbG5825uoM+bGAp+7jvzTqv92yqd&#10;+ZM/d43G+3WaTnd90gVJdmExKzsFLAEMx2gV8R6l+3/8CY5ts3iDxvq4XgYaf/61Yepf8FNvgbpa&#10;f8i34t1TsPNDkf8Ajz18/wA0ul/uZ6Cppav8z7E8eaZouv6tpN1eapa250e6+1QH7QiguARzz71z&#10;N1pXhi51211DVvFy6ktjP9otYJ75fJhk/vbR1xk4zXyHqP8AwVg+Ftokjaf8KdRuSv3WneJVP5k1&#10;j6h/wWUsbI7tL+FOkx8dJp0/otbR9pbSL+4IxW1/xPuRviR4C0nxDLrCataXGozRC2aZQ8jKg5wM&#10;D15pNQ+N2gySZh/tOZWHWKwlYN9OK+AL3/gtV405Fj4D8J2UanhXkdse+QKydX/4LJfFrUB+4s/C&#10;lkuAfkt3fH4kiqVGs/sv70T+7Wlz9DX+MNrdbfsPhvxRcscfN9iKjP4mvys/4LTPdX/7V9lf3Gk3&#10;+k/bNGhCLdqqvIFdxkAE8c45roNV/wCCqvxw1qf934g0uzibgiDTlyg/GvCv2gPil4o/aL8Wx6x4&#10;t1ybW76CPyopXjVfLj67QFAHWurC0qsaqlJWXrcwruHLozyew6r83cE8V0NpJmPay8cdKjXQEtf4&#10;tx7npjmtBbZfK+XvgV6/ocUWQFAW7YwcA9qTYqpt59cAVYaD5fugnHHqKaqNjBxjrml6jZCxbywu&#10;cbs9D0ptuiiVTNnbjIAqZ7ZZhk03YYlVdvAz9TRpuHN0ZVMQi+bH8WOnUU2Qb3/dttGOcVY3YG5f&#10;u/TpUbkDLdNvXilzaCi43sQpEoXj73XmkkAJ+UZz1pk90sLj5uo9elZt14jjhmVV3SOeAqjJY1lO&#10;pGC5pM006GlI+wJ91dvU+vNQz6gsca7vlVRnnrVrR/AOueLV81fLs4cAjf8Ae/Kuu8LfBe30WVZN&#10;Sf7dK2DhvuD8K+SzLi/A4a9pcz7IyqYmnD4nqeerNNqf7uzgmu2zgmNCcZ9+laml/DzxUNcto4dL&#10;MNzvVo5GlUKhByCfoea95tvC6JaL5EMcKJ2RQqgVcXSLieyEg2qsa8uepr4rEcf1Z39jBL1OZ5ly&#10;6xR0Pw++O3xR8G2rNrHxC8SancYAWL7XiGIegA6/jUeu+P8AWfG12txf6jeXjtjLTSs2f1rHMqzW&#10;Cx/8tcY3etamj2KxQfMvzbR07V8Njc0r15udST1PPrZhXm9ZDFuZWi/1jfu2GfpS6nfzRWjKrMwc&#10;Y6881Vvddj0KGSMq8szHIXuB/hWHcXl7eyCRnZVXoo7/AF4rzZV4bM505T1kzrE1dbLSLaJZnW4b&#10;JYenpRdao8kUcbnc0nQZ6/hWGumyXbxzSMT8ueP4asaJdKl55J+ZskpnqBQqjehPM72izUgu1jhY&#10;BtrdPpVLWi3mr833z6cVFqGoR6VLukZdp4561j33i6a8uy0MY8temR196t1IrcrmfVmzJaRxqq7l&#10;3N/F3qzozx6bbySRFd2T83euLvLe8ugZpLpvm5woAwKjsYrwLG/nyMnJUetaU8QlsSpa7nS3c0mq&#10;TsGjWVSfmV13L+IPFcx4v/Zm8J+PpfPmtW0W9ZcG4sjsJx3K9DW9/wAJgyQLAiKJFHze5rPn8QXF&#10;1tKsV64Of6V2YXOsRh5c1GbudlPFTg9WeR+KP2Sta8Pzs+ja9b38ag7Y7hDEzDtyOK43VfBnjDwY&#10;3/Ey0HUJFY8NbKZs++FBNfSkQmmUvJI+1OTntVqf4k2GmW8ka3RbcArmMn8s19dl/H2Kp/x0pfgd&#10;MMc9mj5bHjmOIpb3UUls+ekymNvyIrUttVjuE3o6BWGcZzXvfiW88LeLtOjt9UtodRt2Gdpi/eL9&#10;DjOfevNfF/7NGh60Gm8I6pPpsxyVtrli0X09a+wy/jrCVrRq+6/wOuOIpy30Oat7zzQd2NuM9amV&#10;+c7u3Y1zOqeFPF3g+7aG7003QiwDJbMHT6+tV4vG72DrHdQ3FqzcEyKRivr8PmmGrK9Oon8ym4p2&#10;TO0J3yCRWx2xn+dTL05yeeB61g6Z4nt7v5lmU8YJB61qRagqj13HIz19a7Y1U1dMrldy4vTPReuD&#10;3NSMdihTVUXCz7cM3qeKkMy7c7c9gSea05idty0JwE2rtO3npUch37jtI6c+tQm7EYyO4wfYVCL5&#10;ru9jtbaG6vrpiFENvGZZD9AoJrnqYmFNXm7I0s2WpVaTaOOuPagSLGPmJ+U4wKp6i2q6Rfx2M2h6&#10;3Hfzf6uA2b+a30XGe9eheA/2R/iH45khe903/hGbObBE19hpB/wBTkH2OK8TMOKMuwkPaV6sUvUH&#10;DQ4eS4jZm4OT0pTqJxGsj7tgIUHov0r6Csv+CfWkhv8AiYeMNYmb+7a28UK/mcmtXTv2B/AUS/6V&#10;eeI7tuDk33lh/wDvkA/rXyFXxWyWOkZSfojHniup8vyaxGgXdIqqo9ec1TuPFNnDMN1xCCx6bhya&#10;+1dG/ZL+HOgbfL8L2dw+eZLxmuWb67ya7Oz+HnhfQkj/ALO8P6JZFMYMNoikY+grxMR4v4ZP9zSk&#10;/VpD9oup+eTa4pj3bZyuMqwjbH54ofxFHbR7poZ4E25zJGyg/nX6Ny3dvAnlw29u397MS8fTiqcj&#10;Jd7VktrVxnjMSt/TivOl4yVE9cPp6/8AAJdZdEfne/iq2k+USqx7D+L8qeNcXjbHcYb/AKZtz+lf&#10;fOpeCtNmEshtrBZuQD5Shj+lcfqQisXaCKGOVVPzAp8p/Gql40O140Px/wCAZus77Hx79tvJVXy7&#10;G/kUjIK27kAfXFTx2eqPHuXRtW2gcn7HJj/0GvsDTPCd14gnT935aA/cUYxXY6X4Rs9JiEUsYkZf&#10;vKD/ADNeBj/HnGUGuTDx+93/ACN6KVR6HwbBqEbttZtskZwyNwy/UVeju1Kbv1717p+3F8MtEs/B&#10;41qM2tjqSELEEG17nnoR1OBnntXy/p2oSMFVueK/c+B+LYcQZbHHRpuDejT/AEKrUXB2Oyjn3hcd&#10;D07VIrEjHC54+tYtlOx+bnGcjJrdjRpUXp0yPavtLmHL3EaPd0/h9e9OVTt+Yfd4UelSJC0kfHY9&#10;fShrYyLz8pzgkUXG79ERbWAX5eOuQaVlw43BemRjtUi2jRYwT7DPWhbdw3OG603IXXUjkj/d7j68&#10;57UBPn3e2M5qY25ZduRuXim+QRLwFKsMdc4qXJCl5ETpvX687s9qNxC4/izwT7Uu1kUgbfpio5SB&#10;ESzbdpx1qJVC4+Y2a4A3N0/vAd6j+3KoX5uM9Ceo9Kq3U+ELbs896y9QuQTkMv51jKoi1Y1X1iNn&#10;K7lxjrjAqM6pEo4OD9fyrjNQ8RQ2Eh3SqG7Atnp1qN/EUcUCy+YG9RnFc88TBaXLULnYT65HB951&#10;Hr25rH/4Se71zVFsdMtZ7y4k+VUhQs35Vb+GnwS8VfGlxcQW7WGi7sG8nB2ue+wdWP6V9R/DL4Oa&#10;X8LNJWGxtg0mMSzMP3szepP9K/OOKPELCZanTo2qVOyei9X+hnOcYep4no37IfiPXNHW7vta0rS7&#10;iXJW1dXkcezFRgH6E1zN1+yt8SftzQW+kLcQLwLgXcccTD1yxB/SvsjSbRWuWHllWUjite2tUghd&#10;Tu2k9D2NfltPxVzaEpOXK09lbb7jn+syex8VH9iH4n6hErR2mjqx/hfVIwwNR2X7BXxAvbjy9QuN&#10;D0+FfvSfbfPx+CA/zFfZzW0zudpWOItgknqPYUT6Zb6aN7SM6sPu9yawfitnM1Zcq+X/AAR/WmtE&#10;fJGmf8E7tS1G6ZZvFFrtHLNDZM3Hrywrc0f/AIJ9aPot5A2q6xqGqRjHmQRKsAb23cn8q+kNT8SW&#10;+lRMo2oOoA6msprv+1pVmuFeGFc4A4L1w1fELOaseRVrX7JIj69UPOJ/2e/ht4VuYxp3hmza829b&#10;q4kudh9drMR+YrbMywLBptm/7xuAiLtjj/AcYGKXxbq1naRSfZYY4enzH/WP+PWqVlOumW8k7bft&#10;Fwo6f8s19M185isdisU74mo5erMPrDk9WbFrPHpFzvkm+0Tqv3cfIvuO9dV4d8SNeWcu/Chjtx2N&#10;eXWOpSalqHlqzFmOCR2APeut0LVFgspoFXe0fyq3rXzVePLUU1vdM6sPUaep8v8AxHuF0bxtqVuv&#10;+rhunCgdhnj9DWGtwJzlu565/rWt+0NIth8WNUVnMbSFJNpPTIFcla6hHCpbzcnHtjNf29w/ivb5&#10;fRqPrGP5Hd9nQ24DtRvmzyd1WYbwRR/NwPrnvXPDXbcI3z7fX3qObxRborAzdAfxr2pVLIzlGTep&#10;0VzryCM9c9M46Vi6h4rkMnlx+ZNLI21FRdzMT0AA5P4VpeAPhD4u+NG2XR7Dy9P3bTfXL+VCPXHd&#10;vwBr6k/Zu/ZR034TzLqFxIuqa1jm5ePC257iMHp9TzX5/wAT8fYDK4NKXPU/lX69glywV7nlfwa/&#10;YR8TfE+3XUvE98/hnTHwUtQoe9mXrnaeI/qcn2FfUfwl/ZU8D/CC4W503Q7WW+ABF3ef6RMD6gt9&#10;0/QCut0eFSwZv4Rxz1+taRuXlA2heu3pX818QcdZvmk2qtVxh/LHRW/UzhUclqbB1xlVVdnb5cAn&#10;nFYN9q5eZmXb833aklvI3i2GTaV4JB71i6hdCH7n0DdxXy0bz0bJqVHHW5MdVadyrN+8zkY6CpLa&#10;3LXZ249z2rKs4z5ythiqnlq1TfKo2LhW/vetEqaiSrS1LvnlrfyhINynjb1FY9xY7bjKtz+ppZ5T&#10;DJ94rjrRbyR3Mm5v3eOrVPLKXxIJJS0uVdS1I2yrnc07eo+6PWm21sJ7dpZd0krdz1zU11d2rXnm&#10;NukHYKMVPCYhjbuVW/vdq68PCK+Ixd0QJe/Yotw+Xb1wM5qMS/bZvMbOfQnqKW/mjZ9xXKjOADTY&#10;ZI5kb5SGAwK6pU1LYiV2aNpKqRNhSO49s1esm25EbfMxrJuAlpbRu7Bdv61YsdRknRmjVY06Dn5j&#10;WE4qLsyo6F2/1toWWGHluhGOlJb7hIskxDNnOCOB9KplHiUdDu5JP3vxqP8AtMWSFQm+VunrS5ox&#10;LUmUfj78QLf4ceAdR1TlvJtyVUkfM5GFHH1r857vW5L7Uri5kJMk8jSMT3LHJr6G/wCChfxYj0uD&#10;TfDSzbrmU/arqNTwqjhVPvnJ/CvlGfxRGijavOK/pHwpydYPLni5q0qj/A7ormjqdBJqKxjdvPHI&#10;B71UudZ3kj+I4AA6ivRvgF+yhqHx10Q61q2ozeH9DY4tzHCHmuvUqGwAvv3r1bwb+wb4e8HeI49S&#10;uNY1HXlhbdHBcQJHGCOhO08/TgV9Bm/HuW4SU6LneceiXX1MZVqVO99zR/ZS+FyeCvA39pXUONS1&#10;Jd7lhzGnYD616RcHbINn8XOfSrU8AsrXbCOOwHTFUb2NpishVlOOdp6Gv54zTMKmOxEsRVerf9I8&#10;epWc3dlWK28mXy2P+sPJpt9fCwlSGJQ0mclscKK0oGVbfzJEwV4yed1Zd/cKVPUMWxj1rnpU+5ny&#10;pK9xy6jJhsySNg9M8Cpp7/z5Y2ZNpAwCO9Zbxg7W3fMwyB9KntJlktGkmba0XLH1FdkKMU7oyvJ6&#10;Is3OmtsiYqdsjZpr2Enl42Y547Vn31zcajN56Tv5MYARFOABVr7XNcWTRtIzDI710Si7FwsT7ZoW&#10;ZY/ux9Se9WrLWLplHmBGVjgVWX9za7WkIIxgYqaznZZhJGqybTzxnH1FcfsryBt3sjWbb86qvzSD&#10;NU5tLa8QH5t3pjGamht5NR8ub5l9cU+48V2ujqFjZbi4X7wHRK6OWxXs21dlS9uBoun/ADZZ/wCF&#10;e5NYV5Lc6lIskzfuweE7Crup68mrXizTW7uy8fKe1Og1a2STa1u/lMcn1qZKHUlQl0ZB5Bg2sn7v&#10;d3q5D+8tm3DdtPB9aS41yzUKFgmdRyBjpVuz1a3h0t/JtZGnZg3z8BRXNU5Nio031KunRSXLkIoZ&#10;VbGD2q7c/LbbYyqsTglT92qD3lxcllJjVM8IgwOauWen/uGVl2jquDXl1FK+hpFx+FIZd69D4O0C&#10;8vpWbZbRlgffsPxOK+UdQMmo6hPcMo8yeRpW4xgkknNexftMeMG063tNDtydzYnuAP8Ax0f1rx+3&#10;kmJxICe+Tx+Ff0v4W8PywmXfWZr3qmvyPQo2jCzHWVpy33sv29K0LawLOrfMFHA460lojMu5l68V&#10;oWaSNEF2sRgH0xX61TpSKlUV9GTWcDscYK5Hpxir8MTDb8p2jqfU023RtvI/xq1EZHH3f0rqVJrU&#10;jmuO+ztgnac1ILdkP+FLDLIFJ2/hmjMiEbs/Wq5WRdCbC7qu3G7vTootmdwYe/rSASk8/dzmnGKQ&#10;YP3s8fWkqZSdtRCu5j78/SlSLYc9c8UreZkL93b6UKJlP8Xy8c96v2ZPO3uAhwp43Aeh60rRCQn5&#10;T+fSk/eGX7p6HmnspkcYPvkVPIyeZXEZGRh8wIxgY9KFtDn5vlJ5zjNOKSKRnPT160eW+OMjPPrT&#10;USvaPohot8jotN8tk/uj8aesUhbazHOMnIpVgdfXb6+tLlb2C/cakOSDyM8H2pxiLr/dYdM9qPJZ&#10;XyeTnJ5pqRSbPm+b34qvZsq8eor2bkKrfUYNKluVbqGY8AYpojkaQggkDp70i20hzt/WhxZPtIp6&#10;IPIbcw/rSiDaThfwzUbpJg/Ljj1qF5JAi9fzrFxdy/aR6kzphGU89sYqEhVOHLAqMYJqFpJERmJ+&#10;b0HeqV1essHLbm9KzlF9Q9pHoXZ5lhjbLcdhms7UNUEKjB/M1kahq7wHdkNzXR/Dr4D678XbdriO&#10;aKwtWzseVclj6gZFeJnGdYPLKXtsbNQX9dC4y5tzmtR8TyKmxAXb7qgdzntXffDL9mbWPiCq3WoS&#10;Pp9o44THzyiuz+EP7JsXgnxGb7Wr6HVJIGzCixlVB9Tmva2v4bdNsaqoXgYGMV+GcZeLUV+5yaV+&#10;8v8AII2uY3wo/Zd8GeGoAx0u3vLlgN0tyPMYH2zXpNz4Ts7CDKxxrtUKgEaqFA7DArH0W/aCHeON&#10;wrYj1Fry3dmPTt6iv53zDOsxxNSU69WUr92zuhUXLYbba19htxCiKFHB47fWoJ5Hlk3Fvlxlue1Q&#10;XDfvdqt82Ohp6vvi2n5l74r56UpXbkRzSe4sVw0jEL9wdqsF/KHzQ9Rk4FRsBDEvy7cn5adcXb3U&#10;W0MflHpURk2K62kaWkwqACw+Y8jjpVvCnBH5iszT73/RE3ZVWHJ9KZJqLXc/lwlvLXvnrWU4u3Mz&#10;opySVkaySNcTfKMIoxnuatylokX6dPUVkwyzHIBb/GpIUkEnzfMvUAmuNx5mbSkx9xdfI7SbVVAS&#10;M8Yr4e8d3sOrePtWm+8sty5Bz1+YgV9Z/HHxmvhT4f3067lkdTHGw7MeBXyFpUCnUPMuo/PUnLLu&#10;xu9ea/rP6PeSzpUK2PltK0V8tzhxVdK0WixbaawXzPm8tepxT0jVn4Ycnj2qJrcyXLbNypkhVBzg&#10;VMliXOWyMnII71/TkYabnBKabJXihj53bt3bHSlZIyV3N34xSC1LxjdlW9KVbElV+bufxo9mu5Dm&#10;Sjy4jweaVHV/l3EZGRxULWRVlZN2R8pB7U9oMuv97bnGPWs3TinuOLuSqY8n59px270okj8zCsGC&#10;j16VWa12nGV9qBFHFIu5h17GsZSjHdl8xbV42Qtvy26pVaMtgt8x5zVWDTZJo8wxySqRnKoTQmnz&#10;xquYZUBPUo39a5/rmGT1qL70HtLbotW8sefbP4GnF42Zuu3tVWHa527u/rVqO28wNt+6MDg12UpQ&#10;lrGQnKw0FVXP8R5/CnxzxB8fNyPzNKlgZDtbd0xgnrUqaYIj9xvUY6V28q7mXNfcYTGwwrY7E+lB&#10;WNGbbwueM1MumAJt2j5uMY6e9O/szHPl9P1NXyIz5WndEIEW5cljtpytHIF2r14571YGlESLwoyO&#10;QKVdLZj932HvVcsSubuQ7UQ+ijjil8yOSQKwG9uARVg6SxK46N39aVNHbymyC2Dx7Uezj3LU7Irw&#10;skTtxweM0x5o3P3TjOD9KuR6T+8+4SQKculMR8wIPsKrliiXWb2K3mxxcD5sDAOKPNVSPl6jk46G&#10;rP8AZO7GVP5Ypx0gou5Vbr681UYQ6k+1ezKvmbzn3weKcJUTJI/OrUOkEIu1W5PAqZdMxu3Kueet&#10;TyxNVUdjOaZdjdyOhHamLOoT5eSvYHpV5tC3DaFHynvzTk0YspOB05p8sUYyrSvojPF0jDcSWx/D&#10;ij7SvDfMO4GOtaCaThNpjHy+oqM2BBwq53cYpcsXqP2j3aKM8/lt0HT0zVOa5XbkBtvTPpWlJpmx&#10;sNn5fX1qrNZAgnnofwq4wiNT00Mie6cE4+ufSu+/Zm8F2nj34rabY6jD9otbmcJIuOCK442Wxvm+&#10;gr6k/wCCdfg/RdY8cRy39xHHcWq+ZAhAG5vTNcmY11TotrQ2wq56nKz7M8B/s5+Efh3Yqum6JYws&#10;FGXKBmNdxawLHaqoVVUcDaNuBUkDxj5RzgZ+tAXbGzc/LXyLrSnrJnt+zjayK92jiLdG3LHmvhr/&#10;AIKIfCabT/F/9tWtszR3a7pdqd+M19zQDAb25we9c58S/Adl8RPDEtneQq27kEjJWuzL8UqVT3tm&#10;c9ei5RsfkpJO8Bw/yelM+1yeV936j0r2X9pr4BXHw28VSbIx9mLExsP4hXlgsmUBRjrwcV9R7j1j&#10;seRLmi7MisoTcQt+8jV403KpP3vaqRuNin5ep79jWommMpVsfXHFRtp2Bz8pz0FLljuTJyexkyXE&#10;hAIA/GkkuW2/Moznqa1G0/n5fu4zn1qK403C5ztXoM0e6gjGd9TFmuGZRldgXnOKp3srsyhRx3Pr&#10;W/cWPmR54z3qlc2eB/e2nrjpSui9TmNReQj7u76jtWRqBdhlVX0Iziuqv7IfeOTnnFY9/AGP6gEd&#10;ai6Er3OL1eFpG+ZS39fxrnNWgLFuCF7e1d3qtirRemOxrm9RTajL2GcYrOpJWsjojocDq8H705+7&#10;njI4Fc9qamJcrhl7n0/Cu11Wx3kluuOK5TW7dssP0rinY6qWpyGsx5fdtbAOOvWuW15VKn724c81&#10;1mpwLsaP5hkZwRXJa2ixBt3BDV5taNz0acuhx+sjaP6+tavwUsILnxVdeciyKtncN8wzg+WcfrWR&#10;q6/M38vWtn4Kjfreqr91v7MuWz7hCa8HGXjsenS0jqeZxSbdVkH3Rvroddf91Ef9kVztkuL9s/N8&#10;2ea39ZlEsKf7o6dq83qdnMu5jEBXP+1+lRySeTjbux7VKq5PO7POKTaoP3Rx61rF3C6Wxa0w/vO/&#10;zHtVTUCE1BwOinr61Z05sXP3v/r1T1Rdt4/1rLYpR1PZP2WpY9V8TanZHrfaJeQqM4JPlHH6ivKG&#10;Vo7ll/i3EE5rvf2S9RW1+MWmNKdsKxzNNnoqLGzMfyFcLc3i3WpylQvzuSB25Nbx3M7JM3NEiyVB&#10;xjvntW5Au5j/ABfxcntXP6OSz/rXQRANCp3r079q7Y6GE+VbmhafLJn5eT09q2NOkDPk8e3rWTYI&#10;qoBuVcADHrWtpckbleGYjjpXVTRzys9Udl4fZZl3AbeM4z0ruNCuVWPcN3A2kg9fp+VcBo1xHbgB&#10;VLKvfdXUaJ4gYttWNWC4AzXfGlzI5pVrI/RH/gkPf7IPH+dzf8SuNunpKMH9a/VLw9M89vC0xYsy&#10;KcenAxX5T/8ABEpIvF/jXxfp1wjLFPpyAqhxwHz1/Cv0l0z4SJp+1m1rU45AchftWNg9ua5MfGMa&#10;m6Wwo+9HU6/xHo0mtafeQL8rXETIAR3I4ri9a+GmrS+HbDTYRaq1rbpCbtgdyY6lf5Yq1e+DLWyn&#10;J/4SK8y2Qu6/A+v8VS/8In4eSPdP4vljZhlt1+Pl/WuH2kFq2i7O3u3Gr4P1rQNR1Z9K+zy/2zGs&#10;Uj3Kk7CFCbsDqcc1LoPwkuNFvrFoZlaHTtJl01Rt5lZzkuT25zWXc3HguzZluPHEYKjBJ1H7o/Os&#10;PUviV8LtJHz/ABCxt4f/AImHb86XtILZr8Q5ZW6nQaT8IvEB8JWegXl9bx6TAw84wqfOuEDbtuT0&#10;BP6V6QkLQwrsQrCuFAHQAV4DeftCfCLSotzfEkruPG29LYFc/r/7avwV0tfL/wCE81CZo+uy4Y4/&#10;Gnz30X5MOVvRnuPxou47fwTJJccFbqBgR6eYOldGuoKsCuB5auAee1fHOvft1/AzUk8i+1/xFfqj&#10;7wNz7SVPH5HFQr/wUU+DtwzRtqvi141PBcuAMenFHLK2if3MTgup9qRSefIWblYxkfSub+I/gr/h&#10;OtMt4FkWNku4rj5j1CMGx+OK+R3/AOCjHwhj+RNU8XJGT1VnO760yL/goT8H0m2yal4wmfOThn+U&#10;H09aqUanZ/cxWhe1z6g8e/D3XPHDrat/ZtjZyXKyNcImbny1Odq+memTS/EPwDqXimObT7OPS7fT&#10;50EMl3InmXCL0bb2zivl5v8Ago/8Hnmz9s8ZNtyMlnGQO1MP/BSj4Su2Bd+MlTPQyMKcVU35X9zB&#10;JLW59o6bpreHfDlnYWcO5bONYV9goxmp7qORnhES/N/EcdK+L/8Ah5J8JWRU/tDxhhuR+9bIHvin&#10;Q/8ABQ34R+XvbVfGG1efvPz/AIU+Wr1i/uZNot3b/E73/gr1eNbfsWalH8gV722yxOOA4r8ctPjV&#10;71j8ud2Qc8da+7f27v2sPh38Z/gVJovh+98RXmrzXUUoiu5S0MSK2SWGeT6e9fDlvpEiXX8S/wAX&#10;TOK9fK6UnTd9NfQ48XKKl7rudvpFor2Ee0cqB+NWhbx2rY8v5c9RjisTTdUmsYlhZlHGRVg62+87&#10;mVvcjBrt+rzOb2uprSLGYNu7gZOD2Jqu1tGihsY46gflWbc+IJFfbwDz27VDLrc207h932+8KPYS&#10;L9tFGslqsR+UMWYZ5pwtNqjbwcgdKwzrUr/Mq4UjIOKdD4kkjAbkFTjn1pfV59A9qnsaiQggnHzZ&#10;wRmnrbskf+ypyCetYzeIZh82z7wzgVGviS4jUqdy+3YUvqs2HtI9Te2+ZuPC7uaEh/d9GziudPiO&#10;Zh/vDGaR/E9wky7eAvBHrWcsNNFxnFdTojIyONhO3tk96VLiRIvl3DPoc1zUniu4O5e+RwKry+J7&#10;iEk7c8AAGspYWXUI1l0Z1IvHClW9wQaglkELDgNgdxXJ3vjiQqoXgoM80aLLrXi+6MdnEWjzlpWb&#10;ag7/AOcVwYqpDDQdSq1FepftY2vc3pr5Yk3eYq7c/WmJHdTDdb2aush5kYAZrovD3w5i0ZPMvplu&#10;7phk7j8qd+B/jWk+lSXp3/6mPGQegWvzXOePIwk6eDjzebOKtmXLpDc5G00K8li2zTRQMQcBE3be&#10;fWobrTpoFKi6mVV5O2Qr+HFdNJE0M2xv9XzhsdOOtU9Ws0ePAC7mHXpjrXxWI4vzGo78xyf2lXfU&#10;5u48N/2lEDNPI2M7WdyxHr1rKn+HazS7raRvlOMMtdnYahYxWsdu0u6RQ3AGWPfrVf8AtxbYsVhX&#10;bG3GW54rkjxZmVN80ajF9exD1cjlrPwRqzyMGliJi+6pUrke9blj8MbmXm6vvLZf4IlyQPetSDxR&#10;LHL5iwQ7mGcDPNai6zayQRy/MsjcOv8A9euz/XrM3GzkKWMnLS5nXHwlt9QMcP8AabpgZwVHH1qO&#10;f4GRB1X+07iNQOTgHcfWtg6wrAiBvLf1JywqKKaRWDSzSTMT1LE1MeNsff8AiMSxlbZszE+B1jAh&#10;jk1e6JZsr8g4q1B8DdN+VZtWupNvJC4GK3X103ESrGqllGN2PzqWMsgVmwsb/wATHGTWs+MMwmre&#10;0Y3i6jK+g/s9aNqd8itJdyKy4UNOf5Cuy/4ZP8MiH93NPLJjBEUh2p16nuar6JrcVmyxW7Rsxzuk&#10;Jxj6f41Z8ffGWz+Gnwz1S+EqCSCIiFSeZZmGFA/Hn6CvOqZlmmLrwpUKsuZtbNlUcVVjJRPmn48f&#10;Ee1m+K2oWui6XZ6PpWnlLKCG2y2/y1Cl2Y/edjkk+prP0TXbi4uY1ZvvHvXndrfX2s37XFw0jNNI&#10;0rZPVmOSfzrqvD809tIr7W6YAxX9LZfRqQw8Kc9WkrvzPUlJ3u2ekx2s0SLIylfM+ZSR1HtTlVlC&#10;kdVPJPcVzcmt31yio0rsEG0Z5wB2H51I19dBV3K2zqRnrXV7J7Mn2zR0gmlHKuFz2zTvLwnDbfXn&#10;rXL/ANp3GFTlfXNJJqtw0ahW+TsfTn0qHRfQl4iJ1B+dz8wbaM81Fja248bm/CuXn1yZJfvMd3b1&#10;NQnxHMrbWbAPQ5pxg+pUa0DsBNvHZuMYzTIwMdcZNckNVuNv3tvvn1oi1a4d/wDWMw7dsdqr2bF7&#10;ZX3OytNRl05zJC2x2BHTPFVWkaZ+oyTXNrq1wM7WXOcCkmvbzC4G5scgHnNHI9xe1jc6Nbdpmble&#10;uMmkltSkW7awXHXtmuftrm6ZA25ueMYrfu/Ek03h+Kw8mANGf9YBlmz6/Sq5ZIcqysGMDLBfc+lA&#10;i4z8rDuc8fjXPy2d1PtDOSo9+tN8m6iVlUtsU4AJziq5LiVaJuMMSZZlUdevWqz3CwOx3KrHsepr&#10;EuPtR4+79R1qlc210x27m46gdazlTa1DnhvY27nUYVLEsvXHWqf+la1dG30+JrmY84H8IPHJ7Vk2&#10;2i6lrOow2lrG0t1OwSNAO59fYCvc9B+GNr8OPB6wj95e53TTDhnfHP4cdK+R4m4kjllPljZzey7e&#10;bJq4pU43seUR/CrxFeXbRtHHHF1aTdnFdd4B+Htposkke0zTt1mfG413zLtseW2swBIHoazdOs4z&#10;r8czOfLwUYZ7H9K/Is04qxmNXJN2XZaHnyx0qqslYseHLNovMbDMFbGR0GK0r6a3ghVZJB538OOe&#10;am0x1sVuVhikk2uGVT948c1HHoTXk3mPGFkflu+PYV83UrXOCpFp80hsl7qN3Csf2hRG3ZFxn8aj&#10;+xzKnmRtNujB43cVqWcCwNtVcL0ANPvLldLjHmdScbOOawjfcncZcavE+lRyIjNcgjKE4OR6+1OO&#10;t6rfj/WJax/3UXO4fWq/htFvI5JnT98zev3R2FbUcAmt/vKq9s8YrGrUuF7aJEekacr2LSXJaSaQ&#10;5Yscnii9gbyFaPpzxU1vZr5TFHVl7spzUsax+Wxc7PLGef4q5ou7FzNlfSS9zasr/ejPzGsrXNYh&#10;0m7Voz5lzH91c43duah1XxwLCzmWzxJubLSZ4H09aw42hnXekg8+U5Kuep+tddOomrXKehpRT/2/&#10;K1xKN0ysc8/KoFWEtleHbH35yprBn1CDQCPOZpC/OFPBqnJ47mdWjhHkqejIctj60pSSYcrkdZJa&#10;l7f5VY8cnvWZf3pis1j3fMemG6VhQeKbrRyx86XY45y3rzWW3iNb0n5trM3G6r9oktBqKj8R0Bmy&#10;+d23jGM1dkvo9MtlmZl3cBU9a5BdZawvsSL5h7g/pVbWdYkaQ3DTbuxXdwgpxuaON9UjodX8Uza9&#10;ujY/Z4ccRLxk+/rWMYo1dsqFXqxzXNap46sdOkV5LqPDE/KmXYfgKm0PS/EHjd2XTdMmhgIybi9/&#10;0ePB7jPX8q1VGcmXTw9SprY6zw3eQ3L7YwmzOQc8ird94m0zRJf3k0RkXh1j+YjP41w2rx6X4CTb&#10;rfiBr24/js9NbOPqcAVy+ofHaz0+LbpPh2z2scGW7dpHf8OPavewfDmY14p046d3od1PLau6PTtU&#10;8b2cf+phi6chznd71y2s6pa6q3mfZ7OTk7g7gnj2rip/2hRIu268M6DcbRhQ6HC/j1o8HeOPEPxN&#10;1n+z/CvgPT9SuujLa2byKh/23ztH4kV0T4Xx1GLqVZqCXVysjWWX1FrfU208LaT4iuVj229ntJGL&#10;eM7zn6Uz4k/DO8+G+iJrFpfTz6fuCulwuHBPTb61teMvCPxi+EOgtqeqaBpukWqje72lvDNLbj1J&#10;AJH1ya8X8S+M7rxmpk1HVrq+YDKmWYv+Q/wr6ThXCY6NSNeni1Kkt0nzX/yN6NOcfilc6rT/AIlh&#10;YOVK9ifWtrw74k1LxffLp+jabd6veNz5FpEZHHPU46D64rnvB37O3i/xbe2UUOj3NtbXRB+0zfKk&#10;Snqx719x/A/4V6T8FPCkWm6PH+8I/wBKuyAZrlu7E9ceg6AV7XFPiBhstpqGHtUm+iei9WKpiYx2&#10;Pm3wl8D/AB94415bOfw/faNasQJbm7TYsI78dSfYV9ZfCT4X6X8GtNS306HfMwAmu2H7yY98nrj2&#10;rWtb2YMzZb1Gf50651eOCJZD8zysdq+hr8N4k43x+apRqe7FdF+pyVMRKR2VrqhgXe23zO7EAso9&#10;jUZ1VbmV2jbC45J7Vx02uyXg3F2VcYwOOaZPq00MS7G+XPPP86+J9tOWkifbWWptX2q/aJ2P8Ctg&#10;Ed6mt9S8qMNuYvjHI7Vz95rUcESSBcs3OwdjUdhf3V9vkLhVHGwGnaxinzO51c3iDbsVR5jdxnof&#10;eojqMsjswwq91FU7VlktRIp2lT270yXVtjSRKnzH+I0nKT1ZrJs1Ib7zYS6tsZuMe9Ure6mlk4bC&#10;g8E9TVWzkcRn5fmJ6k9KIW82QBhhezelTLneg+Yt3bLt+QeZK55b0NUE8MLcs0khULnkt0q1BOLa&#10;NZZ2VY1bGD1ND6o+pAL5Y+y7uF/iP1qXaCvIrlcugi6nJInk2fyop2F1HP4V0ENpb+HtCutQvGCx&#10;2Vu9zJluqouTn8qh0xLa0VVjgPXOa4z9qPxmPC3wL1jMn+ma4psLdfUH7/4Bc/nVZLlf9pZhSoSj&#10;fma+46aacd2fDvxj+MOtfFvxldarezM4mJ8mHOFtouqoq9gBj61g6NcXAcbQeRnJ6CtNtHjluG5b&#10;5uMen0rX0nQEReSfT/61f3dleDo4ShDD0YqKirWRUud7laxluHIbyx16VuW08zMozyR0q3aaNGg+&#10;U8LjHrWhb6SgBXqOMkV7MZR6mErmXG06q3Xr61KguGbyw2e/Fbdto8b/AHsfKe1WJNIhQ/KQN3HS&#10;lKpBOyBc3Q5mXzwu4ndtHTHSonMw5+bcevPSujuNPhhT02+g61UK25J3fX/61Z+2gTKMurMR3mDE&#10;9Vwc81HLJMh3Fvu8Y9K2LmGFYMZG7GevWsvVryG3H8TMxwAOrGsqmIpxV5AovqZs+qzGRtzFAPmy&#10;T1pdOh1PxSPL02zutQZTtbykJGfc9K9T+Fn7NMfiG1j1DxIJFif50sFO0kdvMP8AQV7FpvhnTfDN&#10;msdnbW9nAg4WFAoH4CvyDiLxWwmFqOjgo+0kuvRf5kzrSWi1PknVvhx4xgkSNtA1Pc3TZHvB+pB4&#10;/GtDw3+y74s8VzLJqDw6HaE/MZTvlI9lHf6mvqhr6OKf5Y3ZWGDzjFNnsnutrLnywfTNfDZh4tZj&#10;Vo8lKMYvut/xGsRZXSOL+HHwO8M+ANHkhjsbe/mZMTXN1EryyH644+grm7T9i3w9e/FEa8zMbHIl&#10;XTAP3O/OST7dOK9Y/sZ31OJWGItu8gjrWxcNHpcDmN1ZiNtfn0eJMfzTl7aV5b67ijVluNdktoI7&#10;aFI1jtyAqKNqpn0Aok3XDR7lyzdqpvcfMzR7snnk1LLqy2tjGo3GaQfu0P05NeLKp9pmEpSky1Fe&#10;/ZdVUBt27HANaduu+HzJJNzM3Q9qytC0gWzNMx3SSDq3PFX9Pk+ds+vHap5JPWZMZW0ZY1CZVfk7&#10;R6eorFuZpLyVokbJ9fSreoS7JCQ34HrioEd7GJm/jkHT1FVGk7ik+rIf7CtrT/SZG8+bPG/+CsXx&#10;JrDQEt95JOK0Z5nfjduWMZHHFcl4pvcSMZOqjiuiHYUoaaM5u+jXWvENvE27YhLOfUCptc2tdrCq&#10;7mc4RAOvarWkx/u/MhUzXVwdoAXhRXRaR4Pj0S8FxeN511IoOOqx/StL3+I1pxijH0vw5J4b0xZH&#10;ZfOuB8wHVAferdqVsowu7dIwLY96s+IIyyeZJ8oYfKax9ND3t4NuAoyMk5xXk4impVLI29pJbHzL&#10;+1xMv/C6Ljbjd9lh3kdO+PxrzUajI429un0rrf2hfE8Ov/GPVpIdrLBILcMDnfsG0/rmuQM23y44&#10;ozJLIQioq5Z2PAA9zX9jcMy9hlNCFTS0Ff7j0afNypjo4pry7htoUknuLlxFHEgyzsxwAPck19S/&#10;BT9h3QdK0y1vPGSXmqa0wEz2iS+XbWx6hGxy5HfJxU/7LP7NFv8ADoWniHX4/M8ROfNggblNNXtx&#10;3k56/wAP1r3K1Bu9WwflXuRzX5Dx14hVq1R4LLZuMVo5Ld+S8jkrYt/Ci9oumW+mpDDbwwww26bY&#10;ookCxxqOwArat7hkh+U7ectWbPP9jC+X83GOB/Oi2u/3XmudpycDPJ9K/JLSn8buzzpPmerOo0a6&#10;MO5X3HcOKvNuuEI+bYf4c1l6WjPCjtu3Ec1oJeLEjDgjHavJqU/e8jvoyXLZhLNtgZdqjPSqsY+0&#10;RmNsZjPyjHWm+c06fdKikj3LG2PvNwSOoranBPYJWe5Xhi3ylm+WPOQOxqzIn2fbsxhuh61Gtm8C&#10;bd2F6nI605LpEY55ZfXtS5bOzJ1ewNtu+671I4qxMuE2tjLdR/d9KqxIru0jbvyoM32mf5fzJoal&#10;a9ioWW486fj5uq9+OpqJ5Wlm+XdtXjHrV20dUTyX53DII7H61W1AxQbpWbaFPY9K7KFG7RM4dUV7&#10;qFVYFhz6A4ps9/DpcAYKzSt91Qc/n6VVudSS6CxxFkAPMjDFZyyG0VmbdIoOCfSvcWHSjocrvHVm&#10;rHdSXL+ZMwaM84NXrOdRtb5dq9BXKnVyxj27lG7PA4NaVgZ5XD5Cx9AAc5rycTQ5dUTGpdm99s+1&#10;T7FUt6jHQ1nfEDxdZ/C7wTqWvXv7yOwi3kdNzdgPqeKv6VG9oNzfxdPevB/20vGser3Oj+E45llh&#10;uWe+1KJW+7GnCK2OmWKn3r1OFcllmOZ08M9m7v0OyjTcpeR8c/EjxnqHxT8dXWqXQkuLzUpsrGCW&#10;xnhVUegGBXtnwV/YWsdUsrfVPF19dpLvEg0+3KhQvUK5IJ57gVF+yx8D865ceJr63khjWZ/7OglT&#10;lUycMQenHAr6Jto3VC0YZe+PWv0rirjSdD/hOy2XLGOja/QrGYrXlpm9bLDpGm29pZwrDawxCOKM&#10;KAqKB6UtlMwjG9Qu7j5jVC2uXa2O5l+UZ5/lVZme6k3szBh1HtX5W6kpS5pO7PL55N3L9xNN5sm3&#10;7qjselNso5JYmTcSyHJPrVeW6+3QLtYNJHxj1q5oUsce55GKBe1aw1epKjeVirqNy6fuo+FXr7mo&#10;JNPj1NlzGyqq5J7k1o2kVrLKP3u3cSRu6mqt5cQxRtEiMMk/Oc9a7aMW2N0rbmbeaKkZHksshXII&#10;7qay9bMm6O3SNyQQWIHBrX8lYFknXbhehHG41US8mW5ZpEV95z8q/dFd/MtkZSilsR2dv5DZb5vX&#10;PardpNFMjbdx28gY+9Vl9OEyrIwEcPY4603SbdV1CMqMrux9c1UU29SdmHlS3wHy7dx4I7CtLTtO&#10;j00MZHX7vzH0qHXLtdKx5jbY2P3E++fasfU9XbU08tcqMAqvt71fu9Dalyx1e5paz4imuIzb2TrH&#10;b5xI4++w9vSsG4BR/lyysMEEfrUCQfveu0g5PNaNjfGWTawWSPORx2+tctSdnqKUud6EMVr+44bd&#10;t5681LpylpN0hZlTkZ/iBqW5RG2mOJVVSBgdakSTMnzRYC9Pw/8A11zuVxxpvuTBhdOUj2p7+tSW&#10;UEi3DRt8oIyAO9WLCOJFb7xb0I6VJJextMP3ZYgYyOMVz1Gi/YtMbp9g73PzLhfcVrRMjzrH8rMe&#10;Se1Z0LSyn73ygYPasjx343j8E6VJt2/apkxAvGc+v4V0ZTldbMMVDD0E7tr8zeMY3seO/GNf7X+J&#10;eqTKwkjWXy1GcjCgD+lY8Oi+Zt7gdBjrV0O1xcM7k7mJJJ689au2lntwF3bic9c4r+ysrwv1fDwo&#10;L7KS+46tHsV7PRVK4447VpW2iLsU/L/jViC3yVyRkH7w71ajj27T6ccdq9aMnYz5OpCugoB15Xn6&#10;VNHpX3e56fWriKzD7qtx61YCKy5VflHp2q/aMXsyiNEXPpTm0dUPJLHAyPWryjADfz706RlKllyv&#10;B/KolUb0G4oojSV8vtxwcU0aasaqF+ucda0Aw2LjrjnFM85dx3c44xWftGtwlBFQ6Yqtnbk+mKk/&#10;spXXvhenHJqY3OWPv0oW5yoB5Par9oyVFIqrpO6TP9316ipE0lVck4UDnPqatG8jaL5i3mD/AL5q&#10;PzRK+Bjb1wKXtZdytOxGNOB3Hgr/AFp6aQijdlT6c1ZB2kLx8pH404gKW6bqftGTIpnTFx7L196D&#10;pKFNqnqelWVOAfSno7N8uM9xV8zCKTKJ00Kh/i7cDpTf7JVMfL+Y61fyBG3HzZ7c8UjzYGNv3vQd&#10;amUpF8qRTexCs397r06VDPYKcj+Hv2qx9o/ef3cd6q3N18vy7uW7HpR7xGiehXvLaOMfwn19qz5Y&#10;UZG9M+lWL69Tdu59Oe9Y+o6utsG+bjHfvU+0Zbk2thdQkBG7pxxg+lc9quqx2yttZd3YZqHWteku&#10;5vKiDSO/CBetd58L/wBnbUL26h1LWFjW1wHjQPyw9W/wr5DiXizCZRQdbEySfRdX6Dj8NzF+EHwn&#10;vPH2tJd3kZh05W3HcP8AWe30r6c0Gzi0q2iht41jSJQoUDoPas2wSDTLJYoUjURjGEGABV+zvlkA&#10;kBxzX8hcYcX4rPcX7arpBbROeMnzWRtoPLi5UOw5znOKja282bleRyxHANT6OrTf9tBkVd8j92VY&#10;c7s5x0r4+Ndt6HZCEtw09VnVV+7g+netq3g2KM7dqryR3rLs1SOVt20qc9Kmi1y3f9zHIrc/Ng8i&#10;plg61V80VodkIyeti1cIsp+XgnuRT4IZRF90de9KbqFgu5lyOAa0INzIeRtbrnjFcOIwco/EWqZT&#10;mtfNO5m2qo496a6+UPukKO56Gr0sizQY+VQvXis2Utqcnkx/LHnr61jGmo+8xcivoNt78X7bI8rH&#10;n5vc1s6fpccA8zeuNv3fWorLw+sCKqx7cHrWhLCtsOVPrXDi8U5u0djeMLK7GbEjJbrx0zVV59zE&#10;qWH1HWpywktty/KuMnJqlcfLEzL8wJ9cVjSptshydzzb9qAKvw7jjkk+aS5THPTBzXgtvYRjaccc&#10;GvYv2ptSE+laZb/JuaQsQD/SvIbdvOT5VBwfyr+6PBvByocOUuZfE2/xPMxMnKZJ9jUYbHXnAqRI&#10;ESMbV3KvJHenB2iiVWX3xnpTZJTGy7eV7iv16HMzAaESJtu09fl/rTZ3VFXO31wRTbgtH93r2xVe&#10;8Yv3wV9a0l3ZKfRivcxqB16Z+lZ9xq4YFY0aSZuFVBuLfhSX92kY/QmvRv2R/Atj4s8cTXeoRtIt&#10;uP3PHyhutfLcUcRUsowFTHVFdRWx1Uabm9CP4Q/s9at8UClxeNJptqDnDph2H0r3vwv+zf4b8LQB&#10;ZLGO6mK/NJMNzE16HZ2NvY2o8tRH1JwMA/hXnPxW+KTaDK0MK+Zt5BTt9a/krF8ZZ9xRjuShN06f&#10;ZOyS82epGnTgtUdNa+E7G0t/L+zwRxxrwRGB04FOi0bSfJb9zbtt5IKjmvAn+KWsXt27SXDMr8Fc&#10;8Bas2PjS8mvMRNcyLjI252n619NDg2overVW36sUakZOyR7ZF8NPCPjOJkvNPsTn5ThdjD8R0rzn&#10;4z/ssw+FNGfWPDcnnw23z3FqX3Mqf3l7nHp6VpeEfEslo/8ApEm3zxkDNen/AARuV17VLy3uiJIp&#10;oWUITnNc9PEZpkeJWKwteXJF/C22mux1RwsKseVrU+QIpUaJeQRIePpVpFRepre+Nfh6z8KfFXVL&#10;PT1Mdqsu9FY5EeRyB7ZrnkfDBnxgdcCv6uyTMFjsFSxUdppP7z5qtT5ZOPYtIiIf9r19KekG5W57&#10;5NRCXaoOVPOfpU6ne529hx716+xEZDfJ8qQbVXb6461KiLhvly3UegpY23kZ4xxTi4Hbbt6dwadm&#10;O6ew3yFVv4dvb0pwtfLfHDf3eOlCgKc/eHXAqVlZdzfe9sU7MOYhS32Ern8qeYVZR93OfSgLg55X&#10;nOc/pTl+Vv8AeHPtVak8z6jU5BC9u/cU5kCyL+gFEi7l9xSId27j+Lj3q+UObsKvynvjrSJHsb5i&#10;rFjyT2oUdvr2pR9w7WX8qLE3YGFSMj7wwc0SEYXCgfhToh6HB9akmsGiVWKja4OCOlT11HfuQcA9&#10;vmGRVSVFxwx+Xp61ac4+XjpxSSrujxt/GrSFKXQzpVYr9714xmqtzGMFVYt61oPBsX5cfTNVwG87&#10;PG4HB9BWiIjcz5bbj1Ge5rrvhB4ouPCfiq3mhnFuVcMG965m7jITdtG1R2otjidOcqpBIHassRRV&#10;SDizWnV5Jpn6tfBvx/H478D2N51m8oLKQe/rXXS3rq+1du1hxXzJ+wR8S7e90Z9JZtssYGwMOGFf&#10;Su/P8PTkV8XycsnB9D3oyukyS3BcDf1q61oDDxjpyD3qlZyLJJ82OvftWi7xiD5uvQVMtHYfNfU8&#10;g/aJ/Z9h+L3h5kWRYbuFWKZHD57V+fXxA8F3XgPxLdWF1Fse1k2c9Pwr9V7+282E7cBuxPevz9/b&#10;Y0pf+E/kmjwPMf51B7ivfyvEuV6c/kcGKoq3Ojw2I7t33vp0xRGVU7Rt6ck0TL5HGPzNQodzfN0H&#10;PHUV6rOGOgoKhwA2A36VHOOevJ75pJAxH+zniopmwfZeMUcoOdiJ1Vtw+X5Tn8az71dhZtx6ZIHa&#10;rc0yqWbc3XgVSumBVu+4cnHFHLZgqiMq6ZT93OSOtZt8uF3Db7Y71o3nzj7o459vwrLvtxl+Xpg0&#10;Sj2KU30MfUUXJy3uCRxzXM6snZFwOma6PUW+QjvnpXP6ltKnt7E9a55U7amsX3OY1xPODMPu9eO4&#10;rj9di8+VlbCxrnGT6V2mtMpk2n5V6c1xutR5ZlVgzA81xT0ep20rW3OP1jazNtx06nvXH6+gWNiR&#10;xyCa7PWYmijbnG726/SuQ8S4CbivzZx161wVnZaHdT12OD11GSRucccc9K1vhBPs1nVMMNzabcKP&#10;f5D0rN8Rtx93G7+lcz/a1xpl2ZIpGjbBTcvcEYP86+exlz1qMbrUyoEzfN/EM/lWzfSboFyP1rFt&#10;yPO9mbNXbybci88YxivPudEY2EYeb9PUUbcH71RxuwOP4T2qYjb/APXqubUqUULpp/fjcW25qlqo&#10;36g/XaTxVy1iyV6ZrP1ElZz9eQe1Tp0HqtT0j9mtVbx8qbwryWVzGGPYmFwK4woq3Rwfusecd80n&#10;hTxLJ4Y1BLq3YrLGrDd9RiorSTzCxO7PXjitaPxCltdG7p8jHb69DgVuWVk88Yz831rF0k7ytdNo&#10;+crx1HHPFerTszhqSZo6bpW59u3J3YxXQ2GgzCReq8447VT0n9227uvQeldNYTsefxwa7YabHDUn&#10;pqWdI0NkbaBhdwxx1rsNE8LmWRQAxbqaytFfzn27lC98HrXXaFMY5FOPlHbNd0ZNK5y1HzLU7T4U&#10;eNfEfwwlkfQNUvdIa5wJWtn2s4HQE+nJrv2+P3j3U5N0ni7xG7sPmzdtj2rzvR7veVZvl29AK6vS&#10;r1UTdsGGA5x1qZRhJ3cU2RTnJKydkbEvxE8V3b7p9c1qTI5Bu3Of1qB9a1y7LGTUNSO4Dg3MmD+t&#10;S2uooHUbRtJxzWlA0JClunXrmptBbxX3F3k/tP7zCawurlG3tIxYZbc5OfrzSrosjj7uDjAG31rq&#10;LeWNl+8vzc05XQLy2ccDAqfrEV8KJlGXc5NPDs0Q2oqrzkgJjFWB4WcYZgMtjjHeunN3Fhj8pZeK&#10;SG8jZvvL9fSpeNeyRn7No51tAZIlO45xgD3qOfRbiULw23kdK6QXEax/L64zUck8ZX5iDVfXX2CV&#10;F2OY/sOZ5Fzu+bnkU7/hGmlI+RueMkV04eNh97noPanM8bs2OBwfc1p9cbMXQvucq3h+XGNh9RQP&#10;DjIoOxizcn2rrFILY+UKvQgctTy0YPb0qo4uSYpUktjk18LyAh1Vvf61OvhyUsr+WWOPXpXUxSrt&#10;6d/pxT2ZJO+3dg8dq2WMbBU9NTj59Ce6l+eP2zjFM/4RYgkKuN3BwK7XMYYMrbj6YpplLsR8u4Hi&#10;tPrMrEewV73ORg8KESK3ltgcZqT/AIRJm/5Z8k/lXVYDLz8p64qRSrPhx64HrR7eQex11ZyL+DpP&#10;MI2kL/npTj4OZgoKjjg4rrwwHf3pEA+98vr70e3ZaoQONbwiwG1Y84qObwYxXbt2jPpjNdo5VDu+&#10;X+tMkADj+8Tk5o+tT6ImVNLRHGP4PMf8PuB6ZpsvhNpTyqkHBz6V2jhdm1hlu2KgeJYl+73qfrUu&#10;w40o7XOPbwcxACryx6letMn8HMo+565BH8q6uWVcj5hx61Wn1BCB8rZAzmspYqQ/YnK3PhLCDEfs&#10;PasvUvDpgJ+X5jwPUfjXdWdlPr0u2Daq55Y/dFblj4UsNHsftEjfarpuhx8qV8pnHF1HCJxveXZC&#10;nGnFas4Hwl8IrfU1W71RlVd3yQY/1gA6muuW3XSLNfJjWJV4RQMYrUOizXcu5Ub5eR7VX1LTNl0o&#10;Zixj5ZQehr8YzrPsXj6rnVenRdjyp1XJ6GTYae1w8zt8zMec/nVy8LajIqgssMHATHU9zU0sbaaq&#10;RIqmWUbmbP3VqaPTWkbIJ28Z+lfMSlLYwlzLRmW9i0q+ZJ9xOMeprHvbeS4Zi8a7fujj7oP+etdl&#10;eBLCGOMqZJJctt6YHvWdrLbYiyxLHuHSuepccdDz/UdE8skR/Ky98dqzBeTRyeXKq7c7QTXZTaXc&#10;6irmOMNtzyB0rn9Q0nyXaM/vWxycc1z67scYy6mLJrrWz+Wqs68lmB7e1H/CWNHKI9sm1ep28Cm5&#10;YxyrHGseCcblyWqnNavM22aRt7dVXgVfLHqaWRtReIzGqkrgOOGPFSW3iaJNUVWuo2QqMhW3HHpX&#10;MS6XK7ERzO2wYwxyPyqhJp15bANJB8rEL5i8Yp06Kb0NeRHqD+MbeEBYPLXcNoJPQ1HHrwuJsXV9&#10;DhR8u5hgd68n1LVWsG2NIztnlaz7rxe1sis6leMEMeTXqYTKcTiZqFKLZosPKfwns8vjix0aKSWa&#10;XCwruLA9q8g+InxEufidq6bty6fbsfJhJ4H+0fUmud1nxZc+IIvLdm8vOQo6MfU1H4fmUSN5gyeg&#10;AOOK/ZuD+E45evbYjWp+R20MGqavLVnQ6Ro0auPl46+ldPY6fHKnzY3KM/SsaO+geC3WJW8zneSf&#10;ywKv2N4fu7mA6EjvX6OtFoaVKfc6Cw0uNQ35nFTXFtBbxct17Z6VJ4C8OX3ja9+z2MbMqsPMlx8s&#10;X1PevZvCHwV0vwzNvvgL+7j+67fdB9hXyOfcZYTLr05Pmn2X69jOc4Uo3Z5Lonw41bxYpa0tlihH&#10;/LWY7VI46dzXcaH+zNamBpL28keZRu+UAD8q9OtdMSe43MuxRjaB90AU7UrNRcx+WzLuOCAe1flG&#10;Z8eZjiP4UuSPZf5nnTxkpOyVjzvTPg94cXKyWRm2872Y5NTXfwP8M3tuq/2cqzMeHDnNdxc2UNgN&#10;u5fmGVHes+ecrNEYwW2fkK+alxHmDld1pfeRGs+pwb/ADw+szbobohWIP77v7elVb34FaCJ/LVbi&#10;BWztxLnFehWeq+TPIs8LBSeDxwaguNEad927zGY5B9BW/wDrVmcVeNaX3iliZ9Tzib4A6Z5jeRe3&#10;IbGOeQKzJPgHdRSjydRh+UYG+PqfqDXqd1YfZE+Ztq9CemaqveQQhlaSRuflIU8V6OF49zSnvVb9&#10;RxxEjxPxD4S1nwSWa6sZLi3QZMtuNwFZ1j4rs7p/lVQqnBz1z7173f3y3VnIqb2VVwcr1rjdR+F+&#10;i60JJIbJYbho2XftKkEgjIHTI7Zr7TK/Eyly8uNWvdHbTxCe5wsGo2pPygNkg9OlWFSGfptz94/S&#10;mzfALUozt06/dsDBM6cH6EYrC1Xwd4m8MszfZ47gZ25jkzntX2WG43yisvcrJPz0OuNSDW5s3FnG&#10;2T78DNNNjbtDyi7wCM56iubuZ/EFratJPpF9tj+Z2VNwUfUVXs/iRa3tv8zAMvA3Hoa9inmlGvFy&#10;ozUvR3CNnrE9g+BHg+H+3ZL142aVV2RZHQdzXcePrHyxCu7cxYEZ6gVg/s46ybi2iuLfZI0jbBnk&#10;A13XjmHZqcJlbzPNG37vQ1/PWeYytisxqTqPZ2+48nEPmbcmcPc2zZk6npz6VXMCldqHazt8wx0P&#10;9K3tU077BEPM3KuCxwOBWJakxbrpRxJwgHp615E4tM5U2tUPmjkguvOSSYSoMfKeK6fS5v7S0lZN&#10;u2YH5hnvWPbXcU0fKurN19Ktabqz2N5yq+W3VCOtZXu9Q1kWbhEgTewZWXnnv9KzSG1KfzplU/3B&#10;jp+Naer3kepTrhcRqc80iQ+bH+7ZWUjvUSktrlctloRWsPkndv8AvD7qnrSTFrpG8w/Ln1wBUlz/&#10;AMSxV8tUaQ/3uAKi0xmvyVO1WY8Hsea4Ks9bE/DoWdHgNiyTxkmMYLofumqfirxFY6/dm2tbjZGv&#10;EmR94+npVPxrrK2SNYxs/m5xJg9B6Vys9tdXSFoY2zxjaOaf+E05kkampaRHpse7zFMcfB2gYzWX&#10;G8V9J95GVecHouKuW3hW+kt1jnZYYV+dmc4x9aztRvrDSN3zSXpzjES4U496apz3ehUYJlLV4ri6&#10;AEe7y/uqo5FVn8JXhtxJ5iRnqSzYUfnUuo/FG9tNOMdjp9pb8HLEeZK34ngH8Ko6hfz3UK3C26yv&#10;t+fzmL5NdHLbUr2dmRza1awDdJJJdSLlQIhkfma53UfFN210iw2ccYU5yxLH8cVoanc3U7q6qkW3&#10;HCrjFZMkT/2x5kzMqr2U8fjXRDs0Vyw3GaxqV3czRu03zKoBwcbR6VR0rwZeeJGaY3ENjY7sz3tw&#10;5WOEfXHP0HNaw0SxtIW1LUpGTToeP9qdv7qjuf5Vxnjn4jXXjKWKJljttPtE2W9rENscY9SP4mPc&#10;mvrMh4cq46XO/dh3/wAjsw9NTfM9j0C0+Ivgf4VxL/ZdnJ4m1SNcfbZ08uNW/wBkHOBn2zXG+O/j&#10;/r3i9HhNz9ltWJPkwHAb6nqfpnFcUZGwT39AOtILTe6/dXvlulfpmB4bwOFalGF33ep6UVb4Rs96&#10;XZiZM8YP+NMm/d2fnTP5MKnhj3PsKZqd7b6ZaF2HnTOQsaKM7j9K1vAXwi8RfFHxLH9st/senyAK&#10;zSfeVSP4VHf61vmWaYbBU3OvK1joUuSPNLY0fgD8Gb39oDxb5Fu0lpoNmym+uiuS3covbJ/Sv0F+&#10;E/hrS/hf4Yh0vQ7GOyso1wCqDc5/vMepY8nJ9a4P4Z+BNP8Ahv4bsdJ0m3jtbVQC23rIe7Me5Nem&#10;WjSR2m0hduByTX86cV8TVs2r6Nqmtl+rPDr46VSpoTXsUPiHQLi1vF+0LMhWQMOCDwetfJXwf/Yf&#10;j8O/FfWvEHiCON9B0m5LaRbA5+1MckMw7KvQA9TX1bbXSrE0bSRxswxj0qK7ijl01rEAK24Mz+te&#10;XlOcYjB0Z0KDsp7kyrTUXY4rw9MIGmmkUQrdN8qv/CK3tPv1tr6NX37GOCe3tUfibQgbbdGFBPJ+&#10;ntTtGT7dYL8uZIT8279KxxFmryOWmnI6CSOS2TdGfqvXAptn4dmucXDKW3HIBPAFQEzXzbpGaOPp&#10;tHSrVjqT6XKY9zPE3Y/0ry5S961tCpXi7FkWawzbWBAYHNUdcuIrIrnbtXgn+9WhNdw3sbTLJtYD&#10;hB1Fc3qUbXtztLEqp4BNaQityZXiixp13DrLyx+XtkySOeo+taNq/wBjjZWXLN0AOa522g+xXS+X&#10;95ePqKnivPJuApY/3hU1U2tAhJPU6RZt9uy9MfpVWOX97y3zY6E9KbDeBbVin3j1GKI9P89lZup5&#10;46Cqw9FyZpK70LkBaRm3O230FTT38doAqr5sh7cism81lY8W9sVkkB6g/KtXNE+1xSBpFimizzxg&#10;mrxCjDbc2jT03Jlhlu3zLHy33QOVWtrStCZYxz905+tRDUWQbVgVQx4y3Bq9ZX80atG6RqzcblPF&#10;ePWqJ6G0LbstSxAbY4cea5xtB5FfMn7d/jJJvGljoEcu5dDtysw3Z2yyckY7ELivqjRru18N2l5q&#10;tyu2Gxge5kJAPCKWP8q/Ofx741uPG/i291C5ZmuL6d7hye5Y5x+HA/Cv13wcyH2+Onj6m0FZerOi&#10;MYShzWKumrk7uSfuit+yh9uR3rE0zcW3bfm/lW9bEAbm25xke1f1NRp2RDknojQt34X7rYx27VcU&#10;KpGz7tZkdwoXAbd68Uv9pKGHOFQ5yK6rW3MmzYa+EC4K9Oh7mobjWgseAS7NgKB1YmsW419VXHVy&#10;cKOua9Q+Gvwv/sy3h1S+jWbUJBvjUtlYAegH+1718bxVxThcloe0q6yey7kSlyasq+B/gze+J4ln&#10;1VpLKA4ZYBkO6+57fhzXSat8CvC99ZtHb291ay/89I7hid3rzn8q6a0huFn8zzHCtwwzkH2qa+Mc&#10;LKqRfMfvHdj9K/nHMuO82xWI9uqrjbZLRL/M55Vm9dj5P+JlzdfC7xFNpt2xkj6wydPMWvQv2bPh&#10;tceIZofEGsWrLBw1jG4+9/00x+GBXq+u/ALw/wDE6+sb7Urd7iTTH8yNC2Fc+jDuO+K7CXTlhs1M&#10;aqvkgKoxt4HHFe9nHiJXxWXRwsLqTXvPb7jSpiLxsRWs6zHy/L2D1PtQkLXTmPbuNOtVWa8jj+63&#10;fPNXBaOb1t3yr/CR1r8lrS1ucqjzaJmW9iICPNbp2/vUQXkemOwm/wBWeVX+Jj9K3k0ZbuJif4eC&#10;T61nWHhZtVv2uJExFH8sZI4OKzjUaNY0rbkdvpU/iA+fIWjXsFPQdqW60T7PZbVX5ifvHnPrXUQN&#10;BY2e3hGxjisrV9SV7YKuVVTnNL3dzSpF20OcjVRdf3UUZfvmrdgn22/+0TIfmOEGOgpLmFMCNt25&#10;yGOB0Wt7TdPVkVmCgZ6CnTneVpAoOw6KNjkRgfdHAFNCY3Nt28cqetW428tpMY3NgA+lZmr6q0RZ&#10;Y/mbpxXVUrQtoZ+zS1Y2KFrm7zIvbsap+ILv7PlSv0xxWhF5kFvluXk5ZhXI+MdXaK7C7s4bGc/5&#10;9KxjU0sHKibU9TOm2AIwrMM9elcNf+d4jvfstvukaQ/NJ/DHW7eaVdeLr9ikvlW6jDEcbvpXRWHh&#10;+x8OaY0cShc4D89T710UY8zuKUox02Kmm6Ra+F7AJbfNJtwWPUnvzVK5u5FXzJOCTgCi/mS12jzf&#10;lA3EZqZdGW5Mc1xLuib5lRT1+tFe60Y1UTMvVHm1WZLeP5gAAz/wgfWsT4j+L7f4d+GLidXVZIYm&#10;28ckkV1viK3h0/TJTHiNUG4896+a/wBoDXrzx60Om2Ssj3DeTnaTtUnlz7Ac/hXVkeAli8fTox1v&#10;JG2H1fLseE+MNJvPD2oR3GoeX5mqr9sQrIGBDEnHHfn6V9Efsj/s+yaVFB4t16CNrydN2l2r9bcH&#10;/lswPcjoPxrY8E/sx6fqesaNrusRiaDSbaODTbBx/rCvSST1Xphe+M9MV7tHaC2SNWVfOxmTI5zX&#10;6lx9xfGF8pwD0WkmvLdI6MZirr2aGvF9ngTqZGAJPrXTWFrFY2Srx5zdSRyTWfo8S3TSzSqpaFgF&#10;56+9X2laUNj5jnqe1fj0bydzzY2WxDcTbpGEn+tUYx2NW9EiW8l+7naRn0FVNXYQ2+5XG7qMCtfQ&#10;bVbOyMi7fMbBrXl15UbRSNq3k+zQn7p4ABIzUiuLiFt8a7j37GqqyxxSK33iw5xTbu6yx27lXtXF&#10;UoWdzo9oh11G8TNtU4UZJrMdZNUl8uNmXueepqeTVWhwjOpT1anizaK1Lx4G454FOnTtqTuMtr2W&#10;AiGb5nHHPX86FkBZWwc59elV3ObhfvO3GcDrV9rYxNuC985I7elNUL6olSd7DoVzIw53MKYlsIEb&#10;Lbd3U+lT+aLC5WSTaikZP0zWLfatPqUskduoWEnG5up/CtoxUFdlSjdahrviNbDb5SszZPA4zVSI&#10;3GoZuJ49noingVaisFiA3bZG7cVJb2jOztuZVHQUvaJOzZi7x0iENuf4vm3jnPUVXutMw8mVb5sf&#10;hWgkS4ViTu9+P0qSCRZT/tetW8Y4bE+yUtzFj0cxsp28HpxjFa2nWYtowythRyTitM6Yywn5tx6j&#10;PQVFI4CqkirtY8DPFc9THcy1NI4VRdyv4q1618J+H7rVLuZY7WyhaVi52ggDPFfKvwevZPjL461D&#10;xheLuTUJjcRqyhhFEpKwp+QL/U11P7Y/ji48c3EHgXT7g20d9k3Uuf8AVwqNzt+Qx9SKb8FPDcfh&#10;PwPBHDlbdlWKMDlhHH8q59e9fofDv+xZNicxjpUklCL6rm3t58qfpodFatGnSfc7+7WOGL5W+9g8&#10;Nz9KktrtSFWTGW6nHQVmwyq5YIrbl5XcKntr4Pu8zarLwcDFfE8l3qeTzc2xfvtSt9PgW3EXnSty&#10;fnxtFQSX63MHyrtY/eyeazopVYlsszNySeajleSNNyNtYH5TXZTpOxN+5beY2oHOW7heo9q0Lm+j&#10;eBF3eWcAkY7+lZmnD+0CySffxuDdqtWVn9p8zdw3GCT1rtjTsioyS2QXFqlvJ9oUs0jpgc8AfSrm&#10;nzLcRCNyrSMAAf8AGp20tnVNmP3nYmoLO28u8bf8qrxWsZNOxTk3uJfwLbnyWjLnORzxT59Fjm2f&#10;K37wdB6VcawbUbksCwVCBkdCBWhBbKLfbGWfaOHfgVpK61Eo3Znabo/lWrR43Kpyv8qW5W206LdJ&#10;Ion6Ig7H1NV9Rv5LKJ0STZz94jlvpWJfTNI6mNmIBySe+KwliG9IilyRdralu5snvrnzjKs0n1zi&#10;orjSHJ25x755FMNmbpVZSwkYZ4PPpUcNpc2cv+vkRh2JzR7SUSVGLYXGnP5/GOBg+9SW9qYzuCrt&#10;68Hp+FNvI7hlVwyMxODxUM0l1JD8sm3ZjI2gZpKpfoD5Voyx55t3ySPmPSrXnxWybmZVz6nv9KxB&#10;ZXUsvmNJhum3Fa9laNLEEk2S7gMHHSq1tsEZdCxb30k0m7GFHYDrUg83fuUBlzk8c1FHamJ+Tx25&#10;61est10yrtwtcdWpEpS1J0vPKXdIuxFBJLDFeD+PPE7eKvEU07MPLVisSjso6V6p8ddUk8P+Dwif&#10;I99IYVbnOAMn+leM2lttP+17iv37wnyJQwsswnvLReh2Q5uUsWSA/lxWpawqrrn5k/nVeGxZ/lPy&#10;t/Or0VplB2X0xX7VTikEYvckiRSRt49qsxtuI2/MAORimQ2ZjB6BeuPSpvLMQ24O1upxW1kX73UV&#10;bjy2LDG4c4NPS68tcnb0wCKikxu5OfWqszsvO7rRZdCLy7F2S9RT1YtjOajOsIrdelZNxLtTOTWX&#10;e6nIjbFUsxO0KByfpWFaUacXOT0Rd3fU6VNSa8RmT5lTkjPWlD3dzdeXHbyMueHxgfnXSfD34WLJ&#10;p0N/fLM0u0nyg238CP8AGuivkj1N4Y7NUWGHiRQAcMK/Fc98VqUcRLDZZHm5dHJ7fLuddOnzLQ53&#10;S/hFrWtQq0Vzp6+YM7TIWatLTvghq8iSRtPa72+UOVY7Sfxq94d0XUY9WkkfdawKfkxndIPb0r0D&#10;QrmS0lkDSTbWA2MwBxz0r5Krx3nVXWNVR+SNFhXa9jz8/s5X4hyNWjaVfvYg+XP51zfib4XeIvB4&#10;M0lut5bY/wBZbncV+q9fyzX0XZXlncRqtuyySMPmIOcY61C9utzMzsGZc4PpXLQ8Qs+wc1VrSVSP&#10;VNf5Gc6KsfLFtroYSLyGUldrDDA+9Wk1XzNqqwyB+dfRniX4R6L4wiZbixg3MP8AWqNr/mK8u8af&#10;swX2gxyXWiXElxHDlnglPz49FNfo2QeLmU4yaoYq9Kb012v6/wCZj9Xn0OMW/wAnv9BUhmZSFA7d&#10;c1lwzuq+Wy7ZI+GUjBU+hqxvwjf3jx1r9epVIzipR2MJaaFhrna4/hK9/WopbkN8vRs5I9aaZPl+&#10;YkenpVadhu6dOnfNaCTbGy3BDNzjt1rNnvMD+7weh61amk8zhvx461l38n7xlA6iplIaRn3+qFTw&#10;dxB6E1hXmoGZm+bHOQc1b1WbMmwfe/wrKadU4bbub1WuOtUUVc0jGSO9/Zz8NWHiXxPJ9ugEksY/&#10;dkngH0xX0bJpMdpY+XuCxoMbMYrxD4A+Crxnt7qKHLzSbww6qB3PtX0FqFr5dm2/5mUV/F/iljJV&#10;86nOMm1sl0RrKDUbo5i/sTAodWUbTxxyRUsNo0cX3t24Dao4xWl9kjmtXWTap2/KT/Km2Kfvo+gK&#10;jA71+dxlpqc6pp6ml4eYxW67iVZOx71R8WePFs54445F+U/MB6VdYo1hIkm9dwwSpwy/SuI+Imr6&#10;VBa2tvbaOBdRqTPfGc7pySMAr90Y7HrXrZJlccRNym9Ox7OCp3OqtfG8AUNv2tIOAelVR4w0+zvd&#10;4kmE0zbWUp8gHqG/TFeeTX1xfzLFHmMf3l7VdFyyNHFIpZc43e5r7ajg6cJJHrOnGx2Gq63JNMsk&#10;bSNG7hE5wufrXT6R47kS0MchUvGOcmvOrHT5rq0kWa48u0hJZlz85PbA7j1qPTtXfUrKbbJtTO1m&#10;I2161fKsNUhepFHNLDdT0TS/GkniHWltlby4jkEdN9ehaTpXkxx4B4xxjtXh/wAPvDN7rXiNXWR4&#10;beFgykEfMa9600TRQqDJuKgDJxmvyriyFGlWVOlpoT7FLUsRxSZZd2F5P1FJLt2bWx0qvOWG4NI4&#10;7e1UJ2ES7QG3DuTXwnLd+6E5JIdqDMN21cL0HvWYsjRLI8gGFHGTVme8kjh67lAz61x/xH8cr4c8&#10;OXN03yyldsS+pNfT8N5TVzDG08JSV3JpHn1pJLU8X+OHib+3/G8yRtuhtTsXngHvXN25wmG+VmGe&#10;BTTi8vJJJmLvIxYt1zmrEaq3ynHTj3r/AENyLLY4HBUsHBaQSR5cpNv3QEjD+HcCME+lRsPNTcu4&#10;exqVlXlQ33hUTuAOv69a96K0M/eIZpdu5c4z0NZ95c4h+b8Md6uT9V6YHes29m2pt79azqaLUIy1&#10;1MzVbtiNu5s4wvHSvqX9mTw23hLwPaXBO19RXzBkcketfMfh2z/tPxDbxtH5g8wZHXjvX2BpD2+l&#10;6RZwxSL5UcIVNp+X8K/mnxyzyUIU8BB6PV/LY9Kh7keY2vGnjNtI0lmjbMmCFGcc1xn2EalYedde&#10;X503J74NVPH+rTX1zbwxKV8tt3IzmsvxPrF9b+GZDHuyo3ArySa/MeF5Klh4+z0cnudlOHtJWlsa&#10;mi+A9Pe8knnkVmC42/3a2tOsre3029k03y/3YxJGcbseuK8+8Gapp+oWlusuqJDJctskHJf1zjNd&#10;74MsbXTtW2QzeefmBncczJ71+lYd1Zx55Pboeh9XjTjeJy5dZJ2VpPmYgA54xXY/DX4jr4A11ZZ2&#10;EkeNrbm6Vw3i69t9H1S6eR1EKlmVh6ZrO0THjSOOa3kVlcnCN918dj9a+jeVQx8Pq7jpI4frDpu6&#10;K3xo1WPW/iDeXcJVlkwRtPX3rnFdt364rb8ZaJDomqeWuAxHzIrZ2Gs9BGuC3O7pX7PkmBWCwdPC&#10;w2irHhVpOcmxscjlsAbhkdO1WlLI/wB7PFRxOoPvngZqZXVUxg56mvYuRyq244covf6ULJsiPfng&#10;0QkAcDK+mKlDr/EOAOnrWmhKj1uMJyzbs7f50b8Jxn2qfKtwv8QxSSkdRhWoTDbqQqHC5Of6UbmW&#10;P7pbjt3qcnBH8R9DQTh9v3cjOB60aji9RjAmENzz78GkT5h0+7z9alb5uP604ENt2qfemirXIY18&#10;z5TkH3pY1DhuPofWp3VXbP8AdyKaVCnBxt6UXM3Gz1IwmFxypzzileWQIqgsVY568A1K22MENx6m&#10;mjaFb5eccClcXK2Q+Wyx7dvOeTQytgjOOf0qd8EdP/rUka+aMbdx6EdqobvsUpIijM3Xrx61WmHm&#10;bduffBrQutrllUMGz+VQyRBVP0xVRFqZ1wjbfl+6OSAPxqoMpIzfNjOc5rRkhRzuwFPXI9+lVHh5&#10;AxjJ6U7g431PqL9gC5k1XxlCFkXdHGcjP3sYr7otY1Mf3enWvz5/YF1VLD4k7W4ZhgdgD2r7+s7w&#10;GDHOcfnXx+OjbESPewsk4JE00AXcy+ueKkBWWNWZsbelRR3Hksv8W7g0XM4kKquAvpXLqbcq6FHx&#10;hqptdAuJYcmSKMkAdTX57ftKaxPr2steSsTIXKuw/r71+g3iG2ePSbiRMLtUkk1+d/7SkE1h47vF&#10;DBYp5C2F+43PYV7OUxV2cOMvojyr5lbbuLY7nvUZVnj/ANonPA61ZkJYj5QO9NDY4A6jFe9Jo8xJ&#10;3K7Z2thSv171BIvylv7uO1W5nym3bjjjPeoZWZn+UY5zipvoVyXKLwsU+XP4jrWddQNEp+96/X1r&#10;Zu90f06/Q1nSyeWzf3l55NCkx8qRjzpuibCt8vHvWTeJhP4lYcE1u3hYLub7vt3rHvRkyfieKXMO&#10;LS2Zg6nFvDdevcVz+qJvG3rt6npXTagvEny9wOK5vV5CiEheemCetY1JF8nNqzmtRTcmdvfGOtcj&#10;rxWOTGcrjkDrmut1hXC4KspHbtXK6t+/PC8Lk89uPWuCo3ud1OUUrROQ1j5Dt28r/Ee1cb4kXhgv&#10;J6/Suy1yMhtufqfWuO8RL+7bbxuzjHU9K48QlY7qMZL3jhvEy7kY428flXIX7qJf8e1dd4jGFZfz&#10;+lcbqh2SHGenc187jLbns4fVaFGLAfIIIBq3s+UMQ2elUkGW6Z3d604H3wtnjjrXlnTKViFNyMW7&#10;e9PUCZd2WoLq+flz7mnFM8Ar781otNyZXYlmn3T/AD7VQ1X5bxjVy1dguF/Ws6/ZvtB9BUGvXUZa&#10;/vC3O7n16VqWK7WUtWXpw+dsttHf3rS05/McbTznFa0o6hLlsdJowDyd66rS1Ubf7y9xXL6KCki9&#10;Dnofauq0s5A3DHbI716lJHnVJNbHT6VD5jZbncenpXQ6fCVAA3fK2K5/RpM9fm7gZ6CugsDgheOo&#10;PIzXbTV2c8mmtTe0cZST5cAHv611mi8SIGz7n0rk9KLH+HGM/jXSaNIsoj2+ZuIBwR0NejT7Hn1p&#10;JI6/TbtUcgbWXrurodMumwu7aVBwOelchpriNfm2+n41rWuq+Uiqy8Y64wMd60lJI53a2h1sGo+U&#10;u7G1DVq01GS7lK26STso6qpIH1xVb4e+BpvGAW4upGt9PGOerS+w9vevWdPsLbR0W3sIY4IYVAHH&#10;LfU18Jn3GmGwUvZUvel17I46lTlZ57pq6hqsojt7aZpenzKVx+db03ga5s441ur6NJJMErFnK56A&#10;kjrXTHUS123mbdvf1x7U+20oSAXEmW6nnnmvg8dx5i6ulJcq/Exli6jVkZlh8MFvVLNJLJGg5fNZ&#10;GveBJ3iEmnyCFtxVUf5iw9TXTpq11IfLt2khiGckHl/WpbWylLL5nzNnca8aPFeOU+aM38yfrk/s&#10;nn8PgnXC22W4jiYfNwMjFWl8E3kiH/S/m3YBC9a7+/uLWAR7/mkPJ9/Ss+2ha9n3L8qtwBjpV1ON&#10;MxvpL7ipYydtWcjf+B9StIf3dzHK390jHH1rndZu9e0GMGbTp5o15LxfMB+HXFeoSL5jbRjd0PHS&#10;rP21dPhVmYPtPIIzXbgePsZCVqyUkKOObPEovi/CJfKmLQSqQrCQFWB+hrSs/H0F43+tXr2Nem65&#10;4Z8P+OZN19pdq7MuGk8oKwz71wXj79ljT58zeG9QksHVf9S7mSPj3OTX3WW8dYGrpVvF+Z1xq8yu&#10;mSWfihGhwGC4OauJq6yJ8sjKGxkCvNpfhl4w8NSb2S3vI1z92Q5Iqsnji70a6WLULW4tdw43qfmx&#10;X2mFzHCYhXpTT+ZXv27nq9vqgZh824evv6VMNQ8t2+boc5A615/pfjm3uT/rYyWOcg9K3bTW47pf&#10;vrnvg816vumcnJHVi/VwuG+bv7UC6WWH5GI21hR3m9urE5xx6VOspCfMzbfWr5VuHtNNTXF5hzjD&#10;cZFPe6Dn73XqKy1BlHy7m45pWSRj8o+6MA0rIqNS2xoeeJF3buFHrTZNQ2ru+Ve4wc/Ws+WLYM4J&#10;49ahcuQPunt9KXKhymzQnvfl5PDHIzVeXUlZGG4Lu6djWfcSMxblV3Doei1RNtc6jcrDbgszdSBl&#10;U+tceLxFGhBzqOyQlJ2uzQu9cDSBF+Zm4AUcmtHRvCGoamVkuImhtx2Y/M4/pWroGk2vhWwVo4zJ&#10;Owy0r8sW/HpV+PxFJe2iw78pj7y981+SZ1x1KfNRwisu/UxlWX2SJI/I05tkaxoqlQo6AU7S1S9t&#10;Y4/4V5c7v6U1bcxgqTuhk7A1TjiktIZLWHcvmN8z4ycelfnVStOXvPc5qjlu2bFxq6yRta2Lfd+/&#10;Lk1mLaPArXDygrH8zepqzY6S0km0M3TJUcZqPxFsWyjgX700oQj1x1rz5Sk3dnKpO9zNsWmvpWkZ&#10;ArStk57CtrTLfzIm+aRfLHU9GFQx2KW8K7mGdwG3pgdzVi4XytNkc/Ku3IGfbiufmsX11Mhb/wDt&#10;C+aRVOM7QSOAKntvD1z4p1YRg+XDGcmQngAd6j0jR5LsxxxgnnqBzWhqV/NFBJZwPtiz+9K/8tDz&#10;8ufQdfxrGexPKr3HahY6duaws7tRBH99y2PPb/DtWPqXg+NY327PmX1HAqm+kKtv8ylt3BArNuNF&#10;W05bzD3Kknp+NRF3HKV99DN1TSLGwul824t1ZDu2g7j+lc1rlrDLcefDGz+WMhiuA3tjrW+2iSXc&#10;hCwgKRuPH3QOtUdUKho0hVsqMfMOtaxQ4xuYbabJPBJLuaLjO3oKwfEXipdL0/ybuYeW3AOPmb6D&#10;+vSqvjzxjPpytDJNulyQsanaFHqfWvOtTubjVr3zpn8xzjjsB/SvvuG+EZYm2IxWkOi6s9LD0Lxv&#10;Iu6x4sa+kZbeNoIf4SeWb8ayzLmI5yx9zQ0LSPyM8c4PekNqzAKxwpP5V+vYHA0cNBU6MUkd0Woq&#10;yGrcEpj5cN096u6VMyyHIxx0qmYMKFX5h0571o6ZZEOrMvJ7enWvVpx7FO9jcspcQ85HTheprtvh&#10;d4GuPiP4mh0+J2RCC88uM+Wg6n+n41x9hYkAMM/LyeK+nf2YPBf/AAjPg9rxvlutYwxwMFYx90f1&#10;r57i3PP7NwDnH45aL/P5HFiakqcdDvvCXh/TvB/htbWxijgjRQCQACx96uaPpi6q+8llVj8v+1VU&#10;2a3NybXftUjdnvW9pFitoo/2eCB6V/OMqk603UqO7e55acnuFhpv2WWWOTnK/KT3NYeqXjHVFjjT&#10;d5Q3OR1Wt7VtSTzIU/iU9R1rJEdraho2ZgzHLN3J96mpHmSSHJpPQy30nz5JJJJHZv4RT7OyZWYR&#10;5aQ4wvY1PcSKo4aPbng9zmmxt9jTzARhT8xNZfVZfETyt62KOr6cboLGy7drZY5qS81OO0ISNWmZ&#10;flU9j+NTvZNrE7MG+Vug/vCpxpuyJV2hWUc1lW91WDlutjm9Ri+3bfOXdtOQB91aq3FksarI33fQ&#10;dQK6qbw1NdbeiRH+JuB+dYV1dadp42tObiTcVMcY3fjnpXHyvdmfJIzkn2ysu1ueRk9aclsySsqq&#10;ZmY4A6YHvUzXcuobvslvDbxsn3pTuf8ALpVb7NdRou+6mLdcA4B/KspSTZpTjbVjb6ymMB+0MsCE&#10;8Dft4qhcw6TpqhZHW59MZAU/U02aH7JOEXM00hCgY3/T+Vea/GH42W3giSSxsWg1LV1OGZgGgtD6&#10;f7TD8hXqZXkeJzCp7Ogvn0RtTjKpK0T0LU9f03QtKuLzVHs9N09VP76c7txxgKq9WJ9BXxp4r1qP&#10;xv8AEeSPS4ZFinmAXYuOM9SB3NXde1bxB8U/E8MEtxcahfXD7Iwx+WPPoOiqPavcfhl8DtN8AgGA&#10;+dfFczSt3bvj2r9Gp4OHDdCUYTcqs18kes5Rw0NdWz0D4FWK+G/stnGvyqi8dedv+Nei+PZGaH5l&#10;/wBXgg4zz2rjvhxYrF4nh3M22M5KY6/jXW+J5leXa7fLnn2r4iHPUk5N7s8WtVbMDVtW/wCEl0hY&#10;2+WRWCSAf3R3pJbS3mt/LRo1VRgZ9vam6bZfZFmchsSP8oPcUx9M8yRiu5cj/Irone1jLni9GVlj&#10;kgnVUVmXOCw6VoQo1wyxeWzu3IYc4pLW5FqqxzfMnPzY+7TzvtJS8eY1zhSGwT+Ncui3Mr8o6bTp&#10;EVVKs27g571oaTZC2iIlXIXnJ/hpunpNM/zSZHXk1oXumXGrhYVLrGvLAHG8/wD1q4qnM3aKNYq+&#10;ph3zzXF0y+WGZfu47f5/pTtN0lrZZZpt2UUlSOBnsK6NfDUehQteXUyW8Ea5YycZP+e1c7rXxSsb&#10;iZrW1t7pbfdgXjRfMT/srz+ZrH6u071NzeNC7uygdA0+zL32rX0MKsd53t8zfQdSfpWRqvxbtdJE&#10;iaJpckoxgXFwNqA9OF6n8cVKuj+HNWvS1zqDvMz7mkugyt+Z/pWw+i+G7d1j/tOxaNQCWMmA5/u1&#10;1wfKrRIfKpXSPN9V1nW/EsyXF1eSNyPlPCfQCluofMijMi5kY/Kg4/GvQNT0nQLaxZo9QtTIV+VF&#10;YtzWRBqei6TEky+df3LDBxEcL7c1nOXmTLme5yP/AAhd1fNhht3EkqoqWPRp9Ktnj+ZItwO4pnPs&#10;K1fEPxSmheBbXTYYY5fkdnO50Pr6VRm0W+1bUFukuGaQL/Ecj6Y6URqOJcZWj7xzuq2txvxBbNIr&#10;HJY9SPr0qprt7Z+DtK+2anD8rA+Rbsf3lwf6KO5rr9a1k+C/Dk2qapIv2WFvLjgAw95J2Qew6k9h&#10;74rwHxb4rvPGmvzXl6/mSSHaqgfLEo6KB2AFfecJ8OSx8liK6/dr8Tqw2G5/elsQ+M/HGpeMbrzr&#10;pvlQbY4U4jiXsqisOZ2Ke2ORVyZ/KhLddx4+tVZZtsWTndjoT1r9oo0qdKmoU42S6HrKKasiruJP&#10;3u9V729jtYdzM0hHQZ4NPvL9Yxx1we/SszS7Gbxz4ttNJt13ec4DAHOF4ya5cZilSpupLZK50RjG&#10;KvI674H+BLjxr4hXWbobbe2bMORhWI719QfDvwk0Nwsqt97DFc9OmTiszwN8PYdNsbGxjVYoYEC4&#10;VcDivTbWKPw5ap+7y33VGOtfzrxFnFbHV5Tnt0XkeDj8Vzuy2NWKdpGhj6eWeSa6vT7vbas7Sbgo&#10;z16YrlNP1ZZpV+0RrHubjbXS3bLHYKsKrumwCdvrXyMqKZxxvuP0LSlupHvrj52c5X0X8K0bvTt0&#10;ZkjP7xTk1Jp1r9k06JWDA4z8w9easNCrQfMcZ4BFaQoqK1Dnb0M4Mt7H+8UCZQcfSqWmQYupduNr&#10;cFR3PWpr+1ksrpXDGMHgE8ZrQ0m2tbTarsjBuSwI4qp6rU2jTmtUXBbSTadu/u/dXGBWaLf92P4s&#10;HGD1FblzrdnFaYZmbcAFLdhWeNRs5Y3IddxwFUjrXM+WRU5W0MO8g8q4GzcrY5xSLpLL87Ly/YH7&#10;1TXWnSPcM0cjDPPB5pBeTRyLGzNIBwMjvSpxV9UZS12K8Nq8N46tn5VyMds1DPp0xYyDcB19zWxZ&#10;Xi3Vw0ckeyQIecctVfWNQ8iFtz7VI57E/Sur2a5biUHYm0ox2+lyXF03leWM4bjNUT40g1AeWscn&#10;ktwZBxxUMVhJr+2WRm8mPgIT1OOpqx/YAjy0aqVUfMB2rOTcV7uh0Rlyrcv6dpEEx3QhSD29K2dN&#10;s2jRscZOB/8AqrI09XWMeWOVHJrb0jVmEqibBRevHSvNxE29GzSmossPb8KrqfwqzpwRpGXIwvOc&#10;8isi5ludSuDnKQ5OAOCwre8O6OkTKCu2PjgCvMlUblrsEY62RxP7X3jhvBvwGvLeOXy7zWpUtI1H&#10;Xy/vSEfgMf8AAq+Gra3a5u2baDnjJr6Y/wCCj+pfZ9d8NafHJ/qrWSVogeV3MBk/XBr5y0smNORt&#10;Vjwfev638LMujQyWFRLWerO74Vys0rGzDN83PPOTWgnynlWUZ7+lUbeVhjb6elSTTMF3cnAycV+p&#10;LRGOj0LTfMhZSc5zjPWsjU9chtZVQMp9RnvWp4K8LXfxD8WW+l28nl+c2XfqEQck19L6f8FPDfhr&#10;w7Dbw6Tp0ksS4eVoVaSY+rEjJNfnvFviBQyaosO4uc2r2XRGVSSijwn4H/DmXxxqX9r3KsLK1bEC&#10;kcTMO/0Fe3Q2MiQPtVm8vpjjFX4VhsbcRpbx2sMI+URKFUAegHSqzatLHckpJ8xOcEfK3FfzvxJx&#10;BiM5xjxVXbouyOCVZNli2Rtnyru9Qe1asOkxmGOT5mZwSx96zLDWYnP7xY4mk44zt+uKsNqt1M+I&#10;2UKDgACvn5RshqPMb2mqttLH2Zuwp17ZJJE+dxK5YYPeslLm5iZZNzOwPStC5lbyfO+6JPX3rOVS&#10;25fkzMklMN9HuUBVI5HeujjgaQh9y+XgE/SsK2gE8uNp5GBkda3pZGurWO32H92MPgY4rGo01dFU&#10;0Sq3Mi26B1xhh2qSzuJhburKEUfdHpUdkTb3O1dqrjuO3enXkitNt/vdxXNy31Oi6SIJ4sfM3zjj&#10;NZcgZ5X2Juij681dmgNlccyfKR8wP8IqSeGOHR2KtzMQQfUURlJLYqOpl6XYG686TruPA68Vtabb&#10;tbJtbgsOT603SpEghMYUY4HAq2j7TlevT3pynTaXcXXQW6iUWuT8vHLehrmb15JNThGR5anJIrY1&#10;adooCrM3Oa5+TT7gRzTJ8yJ/EzYArOPvaIiouZkPivxhHp1uYlnTf1ZVPJrnbLSbjVJxe6gfs9qc&#10;FE6s49TV6z0OxivfOdo7i6zuyeQv096vatfKse3cWbH4CvUoYZWvIxj7rMi78cWOlxmO3j85ug2A&#10;n6cVSl1TVNVLrb2N0VbJLN8q/rWnp2pzSrIzcN2OKu6f50qM8kjNxzXRGHcyqXZz2j+ELie8in1C&#10;eORVORCp+UfU963b9WivRGrKyn7pXoKdfQ+XBuX/AFYHAx1rGl1eNGaToluCzfhROMbWaFHsjG+N&#10;V9N4f8MMTMrSTnYAvv1Neb/DTw//AG94pgkngWWNQGkBPVBzz7E4q5c3l18QvEsjSR/aWbK26sf3&#10;cQPVyOhwOma9N8H+Eo/CumeTF8zuN0suPvH29AK+0yujHJcK8wq/xqkWqceqUlZzfZWvy93rsdHN&#10;7NXe7NPTB9o1KPdkKpyoGOABwBWlJtmbzF3bs85FVbHT9m243fMV+VcdPrVi2sZb0HYW3Mdox618&#10;L7Gad5nM09jU0KKT7I7f3n6dOlXIY90y479cnimSq0MKxrlvLxk1LYvIwaP5V96pU7vQtXvYJNOE&#10;9zDGyhQrbjg9PSthbXyrbChvTjvVWzvvJi2qvmuvJJ7VDqXjNLWxPmTQwrnB5Gev51NpXtFXZ1Rp&#10;uxoySfYoFMnzFuijriqzyrK2S3lgdc1594i8cX0PiONbKfdDt6Ebgaty+O5P7MeOWOOZpVKM2cYJ&#10;9K9KnkeJmlO2hsqMrXRJ8XfFcdmdPtbWfc0koklK9QBg4/Gusk8Wx2ehx3Db/J2gYxz714i9g1tP&#10;NJIzLHnoeQOay/FnxTe1gXT4ZZPlx8oJyeOwr1v7DUkubpubRoyaSaPatU+LOhaRZtcS3DR8YGcZ&#10;NcjpnxY1rxhrTR6Wsa2KtkvKp4Hp15rymDwjrvjQefHEyrGeCXx+Vdd4M0rxV4AghmCw3VuTmW2H&#10;yv8A99YxXLWw+CoxcY25g9yCsrXPXI7aS+jRriSTeoxjPWtrT9PGPm+Uj7o9a53QfiVpeq2W64ju&#10;rGb/AJ5PAzEfiBitqLxZZ3IX7OZG74MbLj8xXy9bTdnK4yvqaEcOI23ZXaeM1HsO9cZK9qivNfiS&#10;JVjhmLdc8bajh8ReZ921+f3k/wDrVzyit7i5GXZLf7QdwZhs5JxVyKzdAeOGHXHUVnHVLhfvW8cb&#10;Y/v5/oKsvcS38CtuMaqPurxmueVR3si4wiluGp6hkqqhiqHk9ADVF7rZHJJLIEEQJOTwK0rWdZYj&#10;HIpVfXvXkn7U3j5dB06y0WzZvtepMWk2nDRQjqx9MnAHua9LJ8pq5hiYYWgrykylFPW54/baXdfE&#10;f4xaxqnmOttIWtoGVTkQBss3/AyAAPQD1xXrttYxafpUEabljhwij1AGK5nwLoP9naMmGxcSNvfB&#10;/Ifh/jW/bSM8ihsMrHA5+7X6BxDjKbccvwn8GlorfalopTfray8jzcVW55W6IkinWKcSDcxDcirz&#10;WZuommVsK2SePu1n3Vmwk2jr2waSHzoUkVi23HQjrXy/s1uznUiW31O2tZPLCySEHORwKfcu0j7l&#10;j/dsPl4rPVIzD5m0s2DgGr+gXc7yLG37yNv4PSuinFWBSb0LNszRWX3djMeM9fwqva2rBxuLLtPB&#10;zwaseJrSWaTy9oVVGF9RVPw/bzTTeWAWiY7cE/d966I8stCXzbG9a6h5luuGw8IxnufpWhpbxOGk&#10;uG8mNeS7fdrLGjx6RL51zII44/mxnBb6etYHiDx9Jq0E0VrJ9lhXhJAobPtg+te1hMrg489R2Pew&#10;OXSqR55rQ63UvGNrp8Z+zBrhm4Aj6D60Lrcl/pQkMvl8fdx92uK8MyfbrZftE5jnAO7HINdDaLm0&#10;4DHt83euHN8I6cFKnsTjKSpK0NCbylvWzIX/AMPwpt1pLEDy1+RR1HepLAyPu27fpjrTb+5mkjk2&#10;ttVelfPU5NbnkS8yhOGYnbww6ZPWpYY2cKzfKxODVezu7iGT95+8Uk4yuMGrDat5aKrQjPUsDW0q&#10;l9iI0+rZYs7XzJXG75u2aaLMyjJX7xznPSptKt/twMkbZ3KflqUwrHF+8ZV2c/U+lRGUtxxjrYow&#10;26bvnI3KTg7akiDGPHmKjMcjHaq11epFcfws3XAOSKnsbsXn3dqspxtI/WipWbVi+VLUY2mXEiZ3&#10;N7Zq/p4+wgec21eSXJxxV/R4pJ5vLaIuvqOBXn/xu8XfZr1dJtZNqoP3+Dx/u17nCvD8s4xsaEdt&#10;2+yN6VPm94y/i/8AEWPxbPb2Vpl7WxZmDn+NjgZHtxXM2ibgDtz6570WkC7R8vzd6v2sS9e3av62&#10;yfLKOX4WGFw6tGJ0yWmjGQ74x90dKvBSPm6c+lEagJ67u9XI+BztA7k17SlcI3tqyAElsN2BzxTP&#10;tDMOue3NWT8y53bcHp1zUEz5X+H1qovUJXKs837s8fh/eqvdTgDo3oOOlTSlmHzNtH15NVZxhThu&#10;ccDPatLmepmahdvs+UFju4wa6/8AZ88Ix+JvFMl1eIzQ2mNgPQsef0/rXF35ZzjH417V+zHbK3hi&#10;4zGTifP5ivzPxQx1XDZFVlRdm7L5M0jFNq53njCBoNP8mxj2SZ+Z+5FU/CHhOHRtKLYWSaR9zcda&#10;39bKQw7kO51GGX+7msgSyLHGvHz5yM9a/mvJ4v2O3zPosFh1bmLervCk275flxhVHak0+Ka7dfM3&#10;LGx+Ukbciqt3OsNvt2+X5a7j3z7Vn6D4wsdbdUhZ8bzGAeOR1xXuwws5O6PRUfIs6pqk/heWRbSI&#10;Krr97cAH9TVbwX8TVvHWG6bYxJO8jCn0/wD11qeLNBXVrb7PJdrCzgKMHLY/CsHV9M0vwJZ29rD5&#10;l1NN8jkjAjP+9Xv0cLRnR9nOPvHDiKKvdHpnh3xc10/lyW8KDp5sUodT/hW6JoZF+VmDE7TleK4r&#10;4dWQ0jS23/NPKdxGPlH0rohqSWUeAq7jzz3r8z4gwVGOIUKEdW+hx86R8+/tG6PDoXxLkWFVVbiJ&#10;ZJNo4zzz+NcOsreXkfLz3NdN8ZvEaeJfiJeXEZPljEY5yML/AJNcqxGflLfhX9k8J0alDKqFOr8S&#10;ir3PGqy952JJrxivALccmoTcbTzu565PWoXm+fPK81HPKY/z/Gvp76GZHqNyfM3ep7dBWTqN95G7&#10;kLnpVjUrvaNrcY6D0rEvLppHYMeOxx/WuWpI00RSvHZj3755zWl8OPA914212P5C9rG43DHVvSsu&#10;aL7TJtUs275SM9a+ofgb8Ij4H0C3aQJI8jrIzenGa/MfEHiuOVYJxvac9EjSm76I7HwH4QPh6zST&#10;akCqoG0L0HpWjru2RWX/AJZsMDnv71YYOZ2jVv3a9qoa3EzwfL3PIr+PcZmFTF1XVrPVlVKllqZN&#10;xwybvlw2OasW8CpNuZsbjlR6mqb27alJFGWU+WcnnHFR+I9NmksozFJsKtuz0/Krw+E9tJRWlzOn&#10;a+pe1O9MUU38W0ckdAPevNtYuo5bu+huGZVlj+U43Be+a3ZU1R9S8y3ma4jZMTkjAwe3vXPa3eR6&#10;RrG6Zl+c8Kpzj8K+zyzLfYK6dz6HB+7GyRLdavb6HorSTblhjTezBecAVT8GfFSz1K9/48GdJAUC&#10;yjt2b2NaV/Yr4n0Ty1SRlkBRwnXBFbXxB+A/w/8AhV8NYdW034g6ufE2oWML22hXNossqXQ2+YrO&#10;oH7thu2t2IweuR9HgsHOupSTSt3/AEPZpU4uLbLF/aRtoi6pY3kDDdtkiJKyQ8ccHqD6jp3rBa6T&#10;UPJRNscS/fHqak03U7u+0b/T5P31wo3hVAHHrUbQB02Jb7Fj+9gk7/etIyi00ck5S26HovwfjW31&#10;Rdu5kwRhq9aSTZLwv3hXinww1VNJ1ZDcT+XCRgA/w17FHq8LLujbzFIzuHSvyXjam/rMZHFUs1dB&#10;qUwxlR9eaoyShm3thfY96L6/SQkxr83Qj0rPkmaRm3N1r46nFPQ4ajY68usNuVse1eB/HTxR/wAJ&#10;J4gW0hkDQWfGPVu/Su9+MXxAPhjTlt7dgZpyec/dHrXi3mm4dpDlmYknJ5r+qvBXgiWHX9s4lay+&#10;FP8AM8+tJy0K8Nrsmzt7Va+zYX+7+nNSQpuH8PzelSNtkU8Dp19a/piEpbM5fZrqV5LTyiuWwMZN&#10;VZIl37R1/nV6Rf3LZwMiq8keI/X0I7V0amcd7GbcRNInfbntWVqVo9wP59sVv3bb17Bqy73atc9b&#10;masaRtc6z9m7TbVvG8U11IqTWv7xI2A/f4zlRnvjoK+hIfBba7qDS2du1rZ3DmVU/hjz7dvpXzb8&#10;HfDsHjHx3Z2NxctZxlsiTHcdvxr64XxbCTJp8K/a3tUEcnlsN2Olfyv4x5ZS/tBYmcntqui+Z61G&#10;lz0vI5fxh4GlEMX9nrHcTQ5LljjI9q8w0nxs6eI7rS9qySJkeXIMZPcV9K6JbRzRqqqFXA4f71ZP&#10;if8AZk0Xxk91d23mWmqSDKzxjofevynK8/w1KXsp6a6HfSw02rxPlXUbyxs9dubO6sbi0aM+YNgx&#10;yfT8q6zW/jXovhXw7btHcOskcXz+YhXae4B71m/G/wAN6p8OPEK2+pRNcXL8QNKu0yfQ1498RNPm&#10;+J/iXTLC3j8t2/1qI24Ad8/Xmv2bKMc8RyUqSu5bEN1NW+h6z4LvIfikFvRMzW0r5QgZyp74r0eT&#10;wyfBVjCq2wEZTfE6YIcf4V514Q0u38GaFDZxt5P2cAArwVOK0LvxJPHhftLTRsPUnZX7hkuU/Vaa&#10;6t7nj1qkZPm2KPiENdalJJKzb3boT0qvBb4C9cN0pz3fmPlvmGc808HcnB3V9VBtaHH1uCWq71bj&#10;J7Gp47YAL/DzUfmqoyCrNu/MU4T7/bsOOlbqTY+TqTfZ9ybQ3zdRxTltlQrj8cU0zfXGPwzQZ+OM&#10;8HB+tK7Q5SSQ4220N2/pTlTLH7xHQHHSm+ec9zT1l65XnvRzk6Mclqgcc/jQIUx3JamSTgxfy96I&#10;3zJ/9ehSZajpoPECoy+o4waUxhfzzUbScM237vc0Gf5V+9ubkE81pqQ5JaE6qsi5yP8AGkWERL/w&#10;HqajM6qNpxzUhKkgZDcVL8g0e48Rrj7wwe2aRkVH/wB3+VQrMVbC7do9RUgmyNoxzRqXdbIc0UfX&#10;u3UVLZ3Js5EuIm2shyPaqxlVQPrzRIykt/CO2DRrsQxt7c+ZKzfKzPnpxtqm3yj5fm3cc1OVViw2&#10;+3HakMO9vm/lW8LRVjF3buU/vS/dx/8AWqF7cM+1FZmzn6VpfY956cdj6VJHYhDu27acqkdyo+Z7&#10;P+wz4Ju9V8fR3UcbCOH75x1xX3vHFHDAp43DuK+EvgT+0tZ/B7w+0MemebfK3Eo7j6Vd8cftz+KP&#10;EkDR2ckdnGxJBQfNXyuJo4itWclGx7lGpThC3MfbOo+KtH0S1aS8vra329ncAn6V5l43/a+8F+FL&#10;jauoC8kTqkfc18O+JPiRrHiqVpL7UrifuAznaPwrn5bl2YsfzrallMn/ABJfcY1Mak/dR9VePP8A&#10;gonNdWk1tpOnKisCC8vPByP85r5u8f8AxAuPiBfedcKqruLbQeFPtWA8nyE8bvSq5nWR9o9eK9XC&#10;4GnRXuo5amJlLVjnG7aOOnT0qMYQ7tufxpskhy3G4+1MaQMNu7GDXUZSlfYfI/yj5W29feoZ/lG7&#10;aQ3vTXmXY2O3T3qKaX5Rzx6ZpCGSkxr/AA/N0zWbenbk8+2atXEqvI1UpziL5W68fSgvRlC8OxBu&#10;2lvSsnUOV+982Oa0tRmzkcexz1rJusj7zfWgcYpbIxtRICnbkZ9f1rAvWjCnaynArev7jAOTx0+n&#10;0rn76UP5ihenArGd2bXUdEznNZLGLJzu6Y9K5DVdwg4OA3Yius1Nj83ToeevFcrrTZbsB7nrXLUR&#10;vT5bnJ64q9Gx8vPuK4nXX67vvAHFdpqz5Z8t8p9s1yPiOJfKbDZK1w1Iq3vHpUmmcH4hDMZBwBjP&#10;1ri9WVhubn8K7jXkUFvm7ciui+Ec3g2x0XxAvizTZNSF/ps8FlJA+2bT7rAaGZecMuQVIPZjXz2L&#10;s9Werh7vQ8XiOyb2rRsh5yP+tUJ223cm0YAY4zVyxmKKwGBu4ryDq0e4Jgs397P50OGY/d/pQ3I5&#10;pqsR6CtOZk8z2Rc8E6DN4q1NbWF443YH55XCqoAySSawtZTyryRd27accHg1LaXEkDfKxQtxwe1V&#10;7n55m9+9ZKWptHfQispfnI4A7Vs6ehaTODnOaxbNNsh/iFbVgCVUBvrXTT30IqdmdLpQzt/iPvXU&#10;6T99fl64rltLjwVx6c10unNt25JXdwPSvQpVDhqWTujq9KDIn3eMYNbunfMy7e3IJ7VzekMyY+bp&#10;177q6LSpPNfkFVxnjpXdRkr6nLOLlqdRpbCRTHjLYzkHr9K6DStwkx8qLx9a5rTZ9u3YuTuHIPWu&#10;htLvZKf4to5bFdnMuhxVIpPU6CzvlgZY12sSeMdWNereBPhF9pjW61tNqEBkt89sfxf4VwHwc0U+&#10;IPEi3CKrQ2OJX3LuG7PAr329k8+2XzN2SfTg1+a8ZcRVaM/qmGlbu+p5uLqyXuxJtPgjgi8uGNY4&#10;o/lXA+VQO2KcY2dl+9uY9ulMsiJoiu7kcKOxqe41RbSBYYxmeRf+/Y9a/Iq1SUneTOF92STTJax+&#10;WoVphyf9n601b+Uosc0nyMei8Z9qi0yF0XYYy+cfM3f1q3eRx2lmrMqrtbOc849B71got6mEqibs&#10;an2KOy07zpcIg6D1NYssk2pXDeXIyRuQoHI/lVxNYOsyxq0beUv8OOfxqzDaRs67NwOcBPfvVcqb&#10;Moxa2K9t4dEce/G4dS2OtacNilrYb5MbcYDL2qxDE0ZHytwM4J4IrLv9SuNevFgUeXboMZA6mtJJ&#10;Q2RXTUzp5FgkkVD5jZwMetS6R4ca8lVppCFbBbIrWt9IhiiK/d2jjjlj6mmyoB8ysRgdO1ZbasuM&#10;VHWRfbTLO1iYR26+Xt2nH8R9a5jVtLEJ8xJfLjY4CA5JrUGtTWDndJ8uMlfesqKzkvZTeT/Kob5V&#10;PQ/Sl9ZUtEjeNWDXukbBWt1WG1aOUH7zHjFW5/DqiCRtQhgm3Lgh1DL0ps995P8AFy3QURC61NxG&#10;yv5RPGemfrXTh8RWg/3bYRrSb03OPv8A4X+H9SuGJ0mFmc5LxLsc/lXJ/Fb4d23g7RP7U0eW6haE&#10;r5sMj7lGfTPPevbtE8NLZSb2+YkYAzzXjf7SXj6z1LVf7A0/mO3k/wBJkU53SD+H6D+dff8AB9bN&#10;q2OgvatxWrTeljSjGo9ZHF+H/G1xcKN1dfYeJWnIJA3MOc1xWg6WsW3a3vgiussIvlXjjoMD8q/f&#10;Ixi1Y25jeh1cuq8CP+Kra6k4Gc896qaZbeaM/e9jWpHYxpFg7SKxnKK0NoyaRRm1GQFgVPX8xVGf&#10;VGQYH3cZOB0rYmtgi/dX61N4f8NWuqS+ddL/AKLE3QcGQ14+aZzh8DQdatsiZXXvMh8D+CJvGkhl&#10;uJvs1iv3W28yn0H+Nd7deE7XQIRawRRpGy4BA5Y47mpdQ1NbTRbL7PaxxQW/yjYOvuas6pr8WqaB&#10;CY9iMmMHHOfc+tfgufcTVswqNt2itkc9WpzKxyV7p0lvFJAWOxuVJ/hIq/pvhdhpsbffbHIFZeqP&#10;cak2fM2x+38RPfNP0DVLnQLlVMjSwyNghudtfMRrSbuziTjfU2IRDa2zLMMbBnpVGxfzWMjQqI2O&#10;Rt6j0zVnXv8AT9SVYwvlhQzEd/atSztrc6aDsYSNx7D2FRPmetxyktkiCysYp7lFRiseMtJjkZrN&#10;8SWsOm63bSFXaNQdgA5Y1sQWrKQfmHtWTrjPqGtqJFx5K7VA7etc8qqSsZRXdFWCHzZ5JJD87Nu2&#10;jnj0qxqT/abF4lB+bC7V6gZ5qc2i2Y3bQTjoB0qKyXyEmupvmhUfL2LNXLK9y4rXQLy9/sG1MFvh&#10;LmZQC3/PNay444o4c7z8nJ96sJbPdSyTyN5k0w+Y9vpVdLQybsgspPP+FMmdS+xVeaaN/lYKrdFA&#10;/XNLPDDDN590/lxbcHPOfoPX2q3G9vpxZrmaNcAnaOW/KsObU11C8MgYFQf3SZ+7VRjqTzS6mbru&#10;suzMtvbiGz3ZJcYaQe/pXE/ErxxHoVkJnjEjsuIYVbBk9z7V32vwwvAwmbYsSGaZz0RFGWJ/lXzj&#10;4y8QTeLfEFxdORHGWOxM8Ig6ACvt+Fcijiqvtqvwx/FnoYOnze89jndW1KbUr1ribc0khy3HFNRG&#10;XLFVGevvVprcHcCp46YHUVM1t8qr3x+lfs1Llikoo9aOu5QkikRfu7vTmnm3LsGb6dM4q4APKA3f&#10;XiiOEse/Bz0rup3bK9DNNizTKoDfe6itrTbB1kVj06j3xU2iwfZdRjm8sSBTnYw+U/Wt2G086V22&#10;j5m3HHQf59K7qcbGNSorCaPZF3+bIXgkAV9jeE1jstGsvLUDFvGAF52/KK+TtNh8sfdz6V9HfADx&#10;W2t+HGt5F3SWqgOR1IyMc1+b+JmDnVw0K0dovX5nBiE5K6O70zSDJeGdmLcYrSSA2/I+72NWrHTv&#10;NgjK5/ec8VoNorJZ+cymRYyPl6ZFfjFOnFHNGmzIl062WyMzfvLmQ8LjhRWdcWKyx7mj3Z6YFb+p&#10;y7doUIvmYGAMsK5nXPFEmnOmLOaePdtO07VU+prejRjUmlLRHRRo88rS0RnXejf6SzTfu4FII56V&#10;DfRRCdd0ixxs24KzY3YH/wBeuo0hl8RX9u0ln9qt7dlkeDO0zAc7M9gfWs3xhq1tqejtb2nh1tNu&#10;5piS+8vHGpP3QG/hUcZ9hX0rp8keVLQ+poYPD+xvJ6lQeLtD09jG11F5i4BSI7yD+HSpZPijobae&#10;Ps8UzTZK+Y64Un6YzXM2Xg+LTJ5G/d7pvmPy45pLnTYbNDtjVvZenvmvkcxtGbUT5jEezhNqKL9z&#10;f2/iF187VI5FUglPuovtioZNJhct5TRNtP3lI4qg1rDLE3yKOnHpWdd2/kBvL3fMO3evDlF31OCV&#10;RXsaF9dW+mn5cySKDuVeTWVca3eXbbY1WBe/8TfnUC60tt+5kjZ7hjwqjJauP+LXxgg8CW0lrazQ&#10;z6w3GyMhktOOd5HBb0FenleSV8dWVKjF+vY0p06lR2gZHx++LDeDrH+x9MujHqUuTdSJy0akfdB7&#10;Me/pXztqQkYM7MRzuYk9R71q6pfzahdSTzSNNcSEu7tyWz71lX0Emo3CQgkbyF56nJxX9A5Pk1HL&#10;cN7On0V2+57+GpxpRsewfsgfDxbv7Vrk/wA0s5MNqCeij7x/P+VeviGGzv5ID9+QEFscH2FRfCjw&#10;tB4a8BWNnCVMlvCN2O56n+tbkkdqLmPz4WlXliQPuHtX4pneZPFYydW+l/wPBrVJ1KrsN+GZ2a/M&#10;0yspQbVGO9dB4ltmnKnoWOBjkY96x/AFzHf391IxCrv2r78V0kuntNJKquWjQfL6LmuOjHTQ46sZ&#10;c9jNnuoVjCNGWC8DHr60sS29yQufLLcAt2outJYzMu49eOepqe20F5o8BWbsat3T1JjHUo69o7W8&#10;0flsJoycZ/hpselSzKnPy54UL0rbs/DE0lyseW8lm5Vu2K6G51/RfBEH+kNHLORxGo3OfwqXT5vi&#10;djsjSlLSxy9jpT6Ta+ZdRSyL28sc1WHxZs9Lhu49Pt1ubxDtaRj+7gY9j6kegrI+Lnxzu20iSG3s&#10;bq2s5/3bPEw3geuK898G6xp+o3sViGuIrGJixlZDmRj1AwD+de/lOGouHNufRZfgqLh79mz0i91f&#10;UtcsLVNUkjvLhyWJYbVVM8bR6jpUUmlpbpuWPJGSp9Kh1H4g6PZalaWdrZ6heXFuoVFSPEa/7TMa&#10;1H1TUr63+XToI19WY7iK8nPqcI1rQPJzRKE9DEutJjvEzJGx3fLjFUptOt1KxLFCVjwc7eg9K6O6&#10;vltbqPzLdtyj51B4FZC3NrLdYzIrMe68fnXh8ltDxZRe6KS6RFas8iLGHcdSOPypILFbRSMA87jk&#10;f54rVj08X9+yqcoo2jphjVXxHqVhoCeW8jPdEYEaj+dUqa3YRi2inJ4Xi1e2ZZI1U53bmHWo9Cso&#10;7m5mtTdJb2topeeUD5Y0HJJPtTYfEFz4gkjtrPbbrIdr7uX79K4n9ovx5L4UVPCenskK7Q+oSKPm&#10;lY8hCfQDkj1+le7kWTPH4mNKO3X0OrDYdznY4X40ePV8eeJGW3VotJ08eTZxei92P+0x5Jri5UWF&#10;P4d2cDIp0kjl8k7lY8e1Vrhio+h5B7V+/wCDwsMPRjRp6JH0MJKK5UR3OFX5tu1fes69eAD727nO&#10;c9KuXNwvlZ9e3Wuf1q/FvH8uGlPAH941rUqKMW2zWMXfQsab4XvvHVy8OnxxpFHw8rjv6V6r+zF8&#10;DJvDfiy41C8mjnl2+XEoXGAeprT+B3gZrTRoVbhnXc4x0Y17f4L8Dro9isp/1n971r8Uz/ijEV5T&#10;o037mx5+MxkknBPQ6Lwv4Z8p/u9Oeau6lZx3l/tVvMWPgD371VtL2ZplCs21B+dXPtfzHEe1/Udq&#10;+DlUdrHk2uripaB2A2twcDPHSte0v5NNEabN7A/LnkKKr2N3DPahZl+YHIY8VWEFxds0g3lVJCnp&#10;UundaBZI6uw8QtdTgPlTjp6VsWbZZCzfITnPpXF6deLaJudipbr3zXUeD9at7mdVkO6OM9DXN7P3&#10;rMqj7zsw8S282oGMJ90Hgr3ostEj0xFDuwkf+E9vxra1K+hsbZpVXdgZwi7gv1FcjJ8UNP1V/wB3&#10;Ex6h36YPToa9XBZUsQ9Gd1OjOWiOgvrC3muI1WTzV9R0HrWbrujQ27RrCcHIOfY1VjuIbedka6uP&#10;NkQGMnb5ak9qzdTs9Qh1hla5WTaw2leUr1KnC80r6G8sHdX6nUW93GhWFI92erEcmqt5LFZyZb5n&#10;Y/Kg7mszVPGsfhuxmudQaC3jt1wJS33m9h3+lYnhXX7zxluvFtxBZljsdvvvg4z7D2r5/GYZ0Fqj&#10;idHrI7Cyt7hbhphGrNghVHb61UfRmu5WNxkt1PtVZo5lfzPtMicYJHNEV7dJHnd5jMerV5LxHSwv&#10;dlotDQh09Y12jd8wxn1qaGy8htm8dMHjtWW3iC6hj+W3Hy5y27inW+rXV+G8to1kUYZj/SsalVtX&#10;H7NJG5Yq1vOCrfL3FEmowi6YKvmNnnBwBWXbWl5GF8+ZnUckD5a3NPhju7YeWqoyj5sfzrzMQ7oI&#10;potW1/J5qERrtU4wT0rbXxJa+EtLudU1GVUtbOIzSnHRQOmKyQVghG44bpjvXzZ+138eZNTvpfCu&#10;myMkMLL9rkDcSN12fQd/f6V7/B/DNXNsfGjH4VrJ9kdlOR5x8Z/iNdfF/wCIt/rExbbcSHy1J/1S&#10;DhV9sD9c1jWtvs2s3aqtkVBx39vatKAb0xuww5Ff2hluDhhqEaFJWjFJL5FupzEqRYOW/i4Ge9QX&#10;GYx6jPT0qY5bb93d1zV7wR4Ybxv4kS1bckCjfMR1KjsPcniqzLHU8JQlXqPSKuToj0b9lfwa8Qut&#10;dljb95mK3P8As/xGvZLi7Uup+bawyR2rE8PXMek6TFZ20a29rCoQKONtXftBlgZduRu4KnkV/JvE&#10;mOlmeNni59dvToeRiJOU7kd750owoXGcjj7wqnNCmG3nbtBOSOtXLee6luT5ahkT5QT6Yqa6tDeR&#10;fvAI5v7p7+4r5vlcSaaW5j21pHdbVVsH0IP866az0oQQqzHcG7gVkWOmNDPGZFUKx+9nG38MVfuf&#10;EsUChbdGlXO1WzgD8KzqbHVTd9i1qETJzH69auaE6XqbJ5FZox8qkdq5u+8TXEQyxEmeo29qk0fU&#10;1vp0aFtkkZBKscV5rlLmubJX0OwtdNjeZWxt8o5Bq0moJJKyArtxjC9/rVbUWk/sdfJYJIwywrzD&#10;xb8aI/ABZJPL+1K3yKT9/wCld2FweIxEvZ0Y3ZUYtOyR6hr5SVchlRoRnPTHeuT8N/EKPXdWuoZ5&#10;0jWBtseTtD89a8x1D46r42vF+0boYZMKViYjB75IqyII7YpcRKv90OGJXB9Sewr6qHCNSFO2J0bO&#10;qnhtLyPcbWWC4+dpEfjlgeK5/QtZk8ZeJdQRNogs5PJjy3BHUmvP7fxY/wBomsxJIVuAOnAz7elR&#10;fB3xKvh/xdq0kl55NjcScpnKsF4BBIzz149a8rFcP1KNKUk7/IFQeqR7TZ6Z9kTa7DdjginTXKoN&#10;m3DZ+9muRj+LGl30rCK6VZFbGHG3d9K27HWftEUcy7TvHygjpXzdTDu9pRsY+zdNXY2+MupOw+ZY&#10;o+GY9+aqXo81RGzYjx93ONxqbUUnCHEjY6legas+K5818SMCy/dNb0aPLrYwlUcloU9V8K+ZErxP&#10;tZeV2nBzVBIJIwFnHLfxr1FdLaTIq4ZkYHnJaqc9xb3mov5e5doJAP0r0pWsmjmlHS6OcjC2tyI2&#10;lC7uDu+WtOxn2sn7xWTHADZyaj1q2tZ5F8w/MvJIH865/VWhsAslvdNHJnCovO72xTjF7mftOjOi&#10;8Qa39jsmxtY4wEHPNcP4t1hdL0WW1P7zVtSAHkx/MyKfUD2qbx1rP9laSbqORWutwQK38LHr+IAN&#10;ReBNMt7W3e6kkM19PiR7hssfoD+PXrX1eV4HC0KCzPMPejzNQgvttWvd9Iq6v1ey6s2jaK9o/kaf&#10;gDwTD4X0pXk2vdTgeaSPu9wo+ldJp9lG2Wdm+U529Bis6GV7uNQgHrk9x7Vp2czBVDLy3BrysdjK&#10;uMxEsTWd2/wXRLyS0S6I53JzlzMknk3vw23YcfWtTwlcrBqPMi4AJA7VnShmZmRR1x9Kt+H7QySu&#10;sikHHUVxVlaLbKp35jYe62Stldyt7d6gv7+30y0ZpMRswzz14qW7CpGPL69Rz1OK43Wr+XxPffY4&#10;d0bbtrydQ319q2yvCvEVLLZHoYfDyqTJIddbWtSmijuzGrH5Vz6VB/Y/9ou//LVV6lhxmtO38KRa&#10;RDGvyxs3VyBuxWxoHh+RInS4kjt4H5zIAM1+g4XLaMYrRH0FDCfZsc9beGcxYhZXbphF+7SPpFrp&#10;9puvZBEkXO08ZP07123ig6P4U8P29xDqDTXDo7yQwRlXicHCgsw2kEnPy54FeW35uPEL+dceZIrs&#10;SN4xu+gruqRpUtI7m0sOo7o5/wAfed4teS302O4Fuzdj8z49Kp+DPhFfadq0Ml/aiTcQxbIYgehz&#10;Xo3w+0BbTUFZlYM+Thh9yuquoAG3Kp296+MzrMKkJciR8/jMTJS5VsU7PQ4ba3VUjXb2wOKtmwWd&#10;vmjHoKfGIrXJ3FuMYB6etOivfOHyxsq84J718LV5r6HDo9WQw6CqNx5Z3c7QfmqT7H9nddrL7kVY&#10;W2aMLIh2c9e9WJlUxq20MQMn3rklHTU0jEZEm47e/bIqX7Ktqm7jc3UelV3vpMjbD8w9+talqY76&#10;181vkK8HIxj1qZc1i7JkMJydx/i6k84qxbB2idFG3IxuJ96pzaxDE7LGDJ/wH5RTNzXBBaYkf3fS&#10;s4xi3oVFW2NFUNpbs0m6Tgn5RmvhP/hZl98TPi/4s8RXp22hvEsbNS2diqxUIB75BOO5r3H9rH9r&#10;Ww+Bnhu80TTJln8UXsJjjCNkWgbq7ehweBXzJ8NL37F4K0Oa8ZGW71fzVx1YfNnd77gTz7V+4+HO&#10;R1cNha+Y1Y/YfL32OmMWoOR9OaXI8sKSBdoxjA6irol2R/rx1rI0C7WWFZoWXBGGyehrTuJI1iDf&#10;MDnB5+8a+Ale7Pnua+5fiH9pQD5vnQde+KtMn2WzPnb5FJyoUfNWPYzyT3X7tWPOBtHStfV9R3vH&#10;EysrKOQg/Wp6GnKoq9yCMxzRKhQx9xg5yK3dG8P5t/Pjw3lgYI/rVCw05prhRHh1bGCBXbad4aj0&#10;fSfNumSGPblnY4U+w961o32sXTpub0Zztr4YvL29aRWJU/e71tvo8Oh2ob7I7SMMrgdT6/SszU/i&#10;IhDR2KlI1GA5H3voO1YMPiaZpm8y4lLKeuetDrRg7ROikqVJ6u7OR+Kt3rH2qNo5JfL3cR+n+NWv&#10;BXiLw3Z6XBH4s0S9vZIX8xjaak1m7r/d+438s8VvX+pXksfmKsNxKpOFmQMrD+dYE+oTPqgbUPDp&#10;Tss0MocAeuw4Ir6XLsdRcU5OzPfweZRitWZtkGheeaN7hUf/AFccrZYLnjPFd34UDxaLHJcKGZsl&#10;M81zH2/S7nVI2ZL+Qk7sCLauO2ea3U+Iem2REa299gYX5osgfkc1y5pi6Tjyxd2zgzDExnpE0muJ&#10;rub5h5fsoxVgWslxESxUEcD3qp/wkdlLAkmThu4Bz9KSfxlbxukcMczbVySyYxXy/LE8X2crFhNP&#10;y+18/Mc8VDPbqJN0i/LnuOtQv4naIiRraRgOeSFz9O9UdX1O6u/3sbYjbgqvJANXG+xny+ZoQ6tH&#10;pc0jWqMW+7uPb8Kp3+sXEsW6QR7O4HBqnbalJFHIJl8xcZODhqV7m1vl8uGZlkHLI4xj8elTKN3q&#10;bR7E8UUN44aJlZgOnvVu00uWFlaM7u+f6VnCK0011aaaNXU5VkOT9OK1NJ87VVXfcxrGeSB8qhfe&#10;sJRlKSjBXbJdNylodFqHjiHwT4ZkupYyzCM7PQt2H54r55ub59V1OS6mbdJI5ZifU1sfHT4nW+ua&#10;hb6Xpsgms7FWDyIfllfPb2HNcdYalkbsHHXp+Vf074Z8MvLsv9tVjapPV+nY9PlUYctjpLZ8fL13&#10;dMdq0oCMD5uF5PrWBZ6iAi8Lz6nvVyLVQRj3wa/Uo02ZXSNy3c+meDgE9Kmil7kfrWLHqOFx83Sn&#10;nVFSP0Hr6GrVOSY+ZM12bA9N3X3qvIGkHoF9KorqzMv4USXfHTjHQVpGLQnNvoPndVH93+tU7g+Y&#10;Gzn/ABp0t5jtjd14qqb1QN3zdOpqnG6CzaIo9sVypblR29a9W+A/j6x0/XJLGZfs8V0oUN/Cr9s+&#10;mea8iN0s0oXdt3NjntXT2E8enxwOsKtJzuKryRkc+9fMcSZLTzLCTwtX7RpSbvqfQ2s3UcglhV+2&#10;4fN1qj9ohltLeTy/lYlSG6g/SsPwB4V1nVdHe6utUj+zwsNkLMN2wDqc8jNdgkNhfxwtA0cl1vyY&#10;8btq/wB7IOPwr+f6mQf2dN0bqST3sfXYGmlSTOf8TRJJ4fuIy7I8qkIclcVD8C/AXh/4l+A7qTVf&#10;iJo3hXVLG5eGC0uGLOSFyJSADhDjGeoODzWh4vtI9VikMallX5VAbaTXHp8FLWRJpI7XbcSfP5TE&#10;xl2643A816mX4ilRfvRTNKjjsaVhqHm2qtPfC6ktSQZkIJlXPX05qu2tXmsaxG9rDmFW2+XIm4SD&#10;39Kj8M+BLzSJ/tLrCszJxA0w2LjsB/Wt7w5YXFldSXF5IquTkpnJJrixldRblDQ8+vUaR19nd/Y7&#10;W3bbGjtxsXqK5n4v/EyTwZpTJbuv2y6BSPjlBjk1ZF4tvJJd3D+Xbx/vGZj90V4P8TfHP/CTeKJp&#10;kk3wLxD7LXXwTwt9fzJYysr04fi+h4tes7e6UZL5p5WZ/mYnJY96iEueRu/GqP2ppRncPeka6Ynn&#10;pX9HU6aSsjz/AHi1c3HDZGO9UZ7oKy45OOlNnvXwcfe7Cs2+1FgmcYZe/rWnLZByy3Y7UbzcSMjr&#10;zk9Kx7qZnkbb823oar6lqTtx7Zyaz0vpDMo3c884rirM6I6LU67wVpZ1fxZp1uU3CaVQRj8efyr7&#10;Q8Ort06FGzuXA57AV8s/svQW998S4ftRVWETGPjq/H/16+rEtJLWQfNtUcAjoa/kzxsxs6mZU8Pb&#10;SK/MqKd7ksiGO6b5QzSA1mXj7oJCePar0lwt1ep/yzbG0EHg1U1iPyIDyNp5PFficJa2HJX2MXTY&#10;mj1CRgpPy7eKo6jqlxq/iCxs/srJZs22SUDk/h6V0Og3UGnqk0xVd0pGR/h6c1tWunJfXEl5Jt4y&#10;YwBjA9a+qwcaFOg6s37/AERrRo/ab1MXW7BZP3cKrHCFx8q15PrHhCa88Tt5UfmeY+GY9BXr1xum&#10;nkZfuYJzXI+PNWt/CyL5bb3k5bjoTX2mS0+WlzT6ntYfVXlsVkvbXwfpfkp5aOAA3v8AjWRpmraP&#10;Nd/a7yzk1C4UjKo2C6emetc39jm8QTuWE37xsjngVvaP4Mls5I5uY2X7oUZOf6V2Yj3ZXUrHpQqJ&#10;rQg1PW7W/TbZ6bdx/OWbLgYXsAPam6X4mvgHthaxxwqcAyxnzR9a218IXilpG2vvI+VevNanhv4f&#10;3V1qUjSxyb2GF3c8++a8utiaFGLm36mdautkReHfA174pvo7jGy3XG/b8ufevZYdP+z2ESxZYKoA&#10;x3rLsdMGkWEUWMbQM7TxViPV/sztGsjKzgHPavyPOMyljK9/srY82pWT+IlkOyQsy7V/iIrn/F/j&#10;O08LaTPcPINij5c9zVnWtaSyjlkuJG8pBlz6V80fFb4kSeMtZaO3ZlsoGIRQfvH1xX6B4Y8CVc9x&#10;qlUVqMHeT7+R5tbERS7knizxhL4t1eS6mKr/AHFPYVWguF2DP6Vz8Ls6n5s9BVqJ2O5dzAV/cmDy&#10;+lh6MaVJWjFWSPL9prob6yRgN0xjIHvT0kLN1Vfesm33qvzc8evWpEkbzO4ruVPsU3fc0pHyfl5Z&#10;hwT0qrJNtbGWbcO5qqGc92wRwPX6UjuzLyrcnH0rRR0MeW70HzbZD8vJXrms+bAY8ZX881aaJmH8&#10;PzcNgYIqGa0Y/RhtoKvbcqi8k0/EkEjRyZyCpwwr179mL4gmHxZPFfXDSfakGN5yWYdOa8lGn7mY&#10;MDzycirFhprWjLIrNG0bblZDgg+1fI8WcLUM5wNTCVNHJWTtqux0U8Ry2sfcGma9prX3y3casQCy&#10;k7SPwrsLPxVb2NuztKqrj7y+lfCJ8eavNfR3DXkjTQqFV2HzNj1ra074y6vbQ7WuJNrHLKD8re2K&#10;/mfEeAGaUH7TD1YyfndHuYfNIRWx0n7aPxE/tzx7pskjm6tbHmI+hPavLfCtlDYeJ59WmXdNN9wd&#10;kFdB488cnxjYJC1jaxKCCSBlsj3P+eK5mC1aJflbr05+76V+08B8BTy2lGpjbe0Wit0PPxWM55Nx&#10;Om1PXYZvM8tV+Y8kVVOqK0YRWPy8Z9ayFSSflmVdvHHel2Mo3duTX6xTo2PNk5PY3re+Gzkq3HBy&#10;eakS8VZBzjnkelYZLYY+1SQuzIo3Zz19635TO7Rti7RF+9kk8U9NQWTvjnP4Vgjf5fLY25okk/2j&#10;0/AU1FMdpPc311DIbLZyaempKoHzAk8nHvXPpukXd5nfGAetODMV5ZlXpwPrRyx6lKm7aG6dX84Y&#10;3e1O/tRV6cf0rn1fJ3evQetOWTLZZu+DxwRTjFMWiN0aou/HXGKcNTEbNg+mR+lc/Hl279e3apJJ&#10;WMjLu3Y457UcqWhUarNx9WRPm6buMGntqXyfxdenpWIrkD5vmPtTI5vn3ZYjpRFInmk9zbOqBQDn&#10;mnTaksbfezzyKw9zM3+z7Usbs79d3P5VpHlDU2zqG9RjJb3p0eoqz8MQR1rDAbGVb5qcvByeVbHP&#10;rQ2iJRaN1dRUbh1yecVGdRWQPuzweo71kI4znc1OifEW3j1FKyHubS34U5VuMDGT1qaO6Erdj9D3&#10;rDt5PLbGdwB71dsJ/m+Ucfyq2k1oGxrpJhv9mnPNtPQHr1qrBPvTLbV+lPnk2Iw2kjFZ8ppytitd&#10;4LNyKYdQZHb5l24qpNNzkn5gMAE9aqTz7fu7cetaxp6amZptqWercZyMGmjVxJnG0bqy92UVvl6d&#10;qj37ly3/ANc0eziF+5qG9DA/N83XA4qob9CSy7jtqs6ExDDZ+Xj3qGXdGOw3e9LlC6Ln9sbR+PQd&#10;qjl1BG+ZWX0wTyKpyH5m28cdD2ppi2ngct1o5VuPV6Fqe+XzsqcqOuKhl1HYx2n7vUY4qu8WG3Bg&#10;c9fWoJTxt79zmjToPYlmvNwzlQfQHpVOfUG3bflZegOc0jouOjH29KrXMTGMsONvA5qTSMZMhvLl&#10;XTuW9fSsq7uFiU/xbjV27jVScemCfesy8gxzxt+vSn7pThIyNRuFQfeG2M9Kwr+7/eP+JBHU1r6t&#10;Bk7VUtu7g9a53VF/un7uRWUmVExNRvRt28jqQD1rmNWuGY4APzetb2pxGRz8469Rxj/P9Kwbzaqn&#10;n7vH09a8+q+x00bpnNavZ5iI3feXdmuQ1lCQ33gOnNdzrLiWL7vyqNoPpXF+IIzJEzBt23rgV59T&#10;VanpwVtThPEPBZf4cVx2q3TwH5S34Guz8TnylPoOOe1cNrfGefwrwcVHQ9bDy5tDKeQNNu7lvwFa&#10;Gn5kQ9PxrOU5k4571o6Y+4Hj0NeOdkthVO/73b9aRTn3oIw2eMemetPVFxjbitUKL7la3sHz09/e&#10;obuxMTE7dua61NKVUXjbj8CazPENoI4z3PrXPyvoXzI5u3G1W+9kHtWvYR7Avv1rMx5LNn861dMb&#10;cozjGK6aJMj1H9m/4QXXx3+L+g+F7GRYp9WuBBvYfLGO7fgMmvtbxL/wRD8XaRbCTSfEdnqC9fLl&#10;gMZXHvk/pXmv/BEX4eL4p/as/taaMSRaDYySqMZw7/Ip/U1+yV5qljocUa3l5a26zHCtK4XefQZr&#10;1qdZUUla5wYi7laLPx+1b/gl18YPC25l0W31JI+ht5wDj1wwFcpdfsq/Ezw2zfaPB+usseQxhtzJ&#10;+Py5/Sv2yXxBptrpUlx9ohkhjQuSjhgABk/oM1rfC3xDY+OfBtnqNrDEttfr5sQdAWdT0J4rqo46&#10;i3rD7jklRqLW5+Ds+k6tokqx32k6lYSMxULcWzxfMOvUVas7kmWONTubI2gdTn0r92v2hbPw74G/&#10;Z58aa/qGlWE02l6RPNEzxKcSBDtx+JFfg34Su1f4jWhkXMccq/McBc8f1qMZjIKjOpSi1yp/ec8o&#10;yUb6XPp74b+F4fDOgIscmHdQ0pAxvbAyf6V2enTKkS7lLEKcDvWPo8Oy0RAxG4fga1dP06ZgwiVc&#10;dQM4zX8xY/G1a1aU5Xu2fMxcpy1NaAx2WntdOuWj4UD+JvSq+mJcSlmm+87HkDgCnW039t3UdrHI&#10;rR24wVXkbj1NdJpukeZGqhR8vGT1rGCctwrRa0TIUC20Sn5VCdSfeqktjJeXis3+rY5RRWjb2rXN&#10;yz7f3Y4HH3verEWmbEDRqevAzXQlpYyZWsLRrV9zovHGPWtSxdFn3CP7vJyMUsWkvdRMsi7ee55N&#10;W20ryVVdy4wCRnp9aqNNp3QLDza5kUtX1r7XKLdQ6rkbyvpUkSQ7h5caqq/rVC61G10mWT5mklY4&#10;wq/1rOn1u7vmHkw+XxgBjjHvSnq9SuV9TevBHbuZDtOSNwrH1XxPbwltuFxnA9MVTNveD/WM0isc&#10;sB6UkOj2sh8x0fdu5TPSsp03bcu8ErJFWPxFHdzI0kZaPPJHf6Vdudcg1bA5t44xgCklsYwPljXq&#10;ciqVxZrcuVfBVR0HGazhHUnmb0sXbdIFj8yMrIy8k5zitPSPEi20R85VaNRhQa46XT1t5D5bGJWH&#10;4iq0qx6bN5sl5+7Vctk8KOpJNelgqc5TUIbs1pwUZXRrfFDx1F4U0OXUIZfLmZTHEmf4yOv4V85a&#10;X5moXUkjN80jFtxPU5z1+tT/ABM+IrePtfEMLE6fZsVhA6yHPLH+g9Ki0l9qqNp3Z4wK/oThHJXg&#10;8KnU+OWrO+Gi1Oo0i1VeW6qvGa39MjVlRW2rjg5Nc5p91z95fQitSHUltn+vTJr67Uz6nVWQEMe4&#10;N+HrUr3qiL+83fnpXOr4iUNt+VV64zVW88VLDxvVewrkqaas6E0tjpHu2ubiOCFd0kx2j2rrtRnW&#10;2s44IwV8sdx1Ncv8O9KlWQahc/ekQ+Uv9zPetLX9XjeRVUt5i8ORzX4Zx1nEcXV9hRfux/FnPiKr&#10;ex1mmS79H2SEbCuAD6msIxSRXJsxllkfhfSpvD+opd2rMrAGPjHU1BaalLPqSyRKdkX3s+tfnTb7&#10;HnSfMaVppuJisvyx9SPeob5IYbZlH+szgA8VfN9C0u5t8WTkjHSqWvRK8fmQ/vM96uMrmUZa2Lnh&#10;ix8mHzLph83QE1sXqRK5MJ84BcYU8Vzz6HJLaCV3Ks3vxVvQ0ezcFiu39KKt0jaSe6Llk8k90mQq&#10;7T09KoyRyT+IZ26YOG4610VlapcSq0a8A5OKybI7tZupNvV8DnoB3rz5STQRhJklroP9p3nlq/Qg&#10;Gqvjqezs7u3s4WPlwjLY53N68VtahL/Yun5t9v2y+J2An7idCa5660wEhpj+84YnuaxqVZJWRpJq&#10;nGyWpVsbzYVVY2kZhnJ4FUL97q8ZoxN9n2jnywOR3rYLRyxtsRty+g71iqZpbh/L3DcQD/8AXpRk&#10;+5hdPZGfJo0CGRivzMu0sRWfHYRxrI7MNwJA4x0rculxJ95tzYGD0NZV4yiOZmZgu75gOlddGLbM&#10;5RuedfHzxlH4R8IJo9vI327WQJbl925lhHRf+BEZ+gFeIxz7izcn1wetXPjl4zj8SfE3UpLdmkhh&#10;KwRlj/cUL/Suag1NokzjtgnNfvvD2BWGwUIpatXZ7+HpctNJG4JFZz044DdqetysTj5eQRkjpWHH&#10;qTZ3f3uoqwuoMIRgbfXHavo4RfQ6DXlCg7127v8APFWbeP51DL82cHPasi3vZHPyjnPX29a1dMDT&#10;zD0UenWu/D0dSdTW0y3SKYY+YAY57Vt2KBQ3YN61lackixr8pwxrSjZ4BtwW9McYr040zmlqzc8J&#10;6QfEGrW9nDjdcMI1J7EnFfVXwy+Dej/CZ7hb7UGlknC7lR927Hb0HXNfINpqMum3Uc0bNG0Z3KQe&#10;hr6W+EGqXGveAbXUNSZhLMxAJ4YgHivybxKliIU4OE7Qe67sqM+SGmrPYp/FFhsaOxh8xY8DfjO3&#10;86x7jxGl3KVMrYz09Kq21xGFjTdtXjJHeofE2mWotlaKRWkbkkcEelfjdS7V7nJUxE6iuuhfTUsW&#10;rMhVmx8pIrIvFl1ZZVX/AFfr71mWGqT6eVVlaRCcHnkVsGeOG3Vi22Fcs3qaujKSaaMI1Zp3M7S5&#10;ptFumC7umGbPP4Vcutbmms/3kf2hk5UA4OOvWqwu0u4Wki5Vj0K+vSn2un+W6x58vjAyc4Fev/al&#10;RK1jp/tKS0sU4n/tOWWa4jEJY4VP4V9gf61Hc6bHND5e8A5xhepNWrmIBmVmV1U/LipoYoXsXnCq&#10;JIQcDueK8ipUVSTkzz6jVRuTOZ1KzhtJeJlQ9wTWHreoeXBi1McrtxuPKitW/wBLtdUiaWYL5gyc&#10;kniuG+KXxH0/4TaTHeTqJrpgWsrY/wDLVum9v9kfr0qcBgauLrKlRV2zOjRc58sTmvjF8QG+GWh/&#10;Y4pN+vakvzN/FaxHqfZm7egrwC5vzMGZ/mkY5yTzk+tHiXxNqHjPXbjU9QuGmurqTez/AHf07AdK&#10;zTBJn725mr+gOH8jhgqCpQWvV+Z9FRp+zXKizE53swbc+MAVr/DzTTq3jPTIm53zhiAOuOay7LR5&#10;Fb5vqMHr9a7D4R6f5XjmxeYqqq+PmHAPavUzin7PA1XHflf5BWk1BtH0nYwNZadtXhlGc46Vet4Y&#10;7i3ST5dzDd+FMsoo7+RYy3XAxnANOSCTS5ZlSPepJDAnpX8x+zbdz56NSSG/D7QpIIpGk2gvM7be&#10;nfiusTSJGtolXcvnMWI7ADiqXhTT2t9IjkbKs2TtPJrrbywkhtLPylaRpYd+EGSMmuujHS7Rr7Pn&#10;1t9xzsXhZZbjcWZccnJ6iuk023t9LsGeVljiTJDN2/xqbTNNsreVWvZG3c5iXrVTXrSPxDcqolK2&#10;8ZGyIjjFXJO1zanhlTXM38jndc8eXd5/o+lW6NuYA3BHKDvtHY+9Z/8AwjtpZRec4aSaYlnZvmYn&#10;6mulvtNjtAqIvl+4GDVOfTo0tVkMyt7Z6Vx6t6mNSpN+hyuu6Db6jH5Hl+YSvQjpWJpPgCHw1vjt&#10;oVUyHJZu1diGjilj8xlbk5OetV73beFgrKq5xlq6qOMq0Y8sWKniqkPhZg6PpEkN03mbXeU5J7fQ&#10;V1S6mtvaMq/K4HcdTWfFfWmiBW8yOSQHA5B5qO+1231qJhCNjD7pHrXPKtzy5pvUwlecuaW5jSTy&#10;atrUnzAg/KBV1dOgt7VhIf3i9SBVODfYSeXDGGZjzJu6U50k1RmQTRxYJDOrZYj69qnToTy2Klzq&#10;bwlrezyY5vvSE4Kj2FQaJ4RhuJGaeSSVpOQ7HLZz1qRfDADfuGYSfdILk1JFBNpZZGmJA+6Md6Wr&#10;ZpGUdkVPEf2H4Y2N5rk+wR6QpkVe9xMwISP355+ma+Vtf8WTeJtaur66kaW4vJWlkY9SSc/1r0P9&#10;q/x/NqmpWeixzMYbPM8w3YBkYcfkP5140is8nOW6E1+18G5T9WwirSXvT/I9rB0XGnfuasl4rn0/&#10;HpVS51GP5mZuhwOelUpj8rfMVBOM1QvmaKJ9zfLyBmvspHbGnd2JtY8QR26FxuK9gOufSr/wo+Hu&#10;pePvFMNxcW8lrY27hwZF4kbPAxV34B+EY/GfjCWSWHzo7NAygjcAxOAT+VfTnhX4ZG0MczR7Y04U&#10;DIA+tfmvFnFTw8pYOitbav1McVilSTgty54R8Nw6ZawRqu5+N/YZ6DFdoLxtL06ZX/ecELx1NZcG&#10;kLGyBZNzsQAB2rTv45lkWNVAYHCnGT9a/KZS5lc8CVVvcbpHiMW1u++3524AUf41t6an9qWe6BMN&#10;ySDyRWPb2Km42yNz1xjkfWuj0SUaNdq0bbt3DAdq5KkbayCAttDsP7yMquMZPanR69Zzr9mVmj2t&#10;yWHWr2tRSQpHGq7muDgH0osPCy+U0k1uGZuhC8/nTjfoaRjZFc6PJfy7oQ0qnjcOnFblhpFvYLGH&#10;BXaAX55Jq14X1BdNSQSQrHbkYCnkg1YutON1PvhZdrDg5qacbvzCEbu6IdUN5DoD3ENr5sk2QgD4&#10;x6GvL5/CWof27LNIWjtWbczg/KK9Zewu3t2h8zqOuetZGqWf2+I2YjjkZPmD5+Xjv9M19bktOEbu&#10;R7mWwlUdjKmWwsrGOOe8h87aGBXnIHfPStz+1rew8ObobqGZmAOxQGHsfrXm3iXxLofghZodestR&#10;uY534ubaRVBAXiNQwxy3JPPHFUdH13yrG8vtMgvrO3ulDWsd0oMin1OOPwr1XmFXns17p9ZiMvpU&#10;qCmn7xN4p8Lr42137RfFmhtwcRq+7J47dq9D8Nadb6ZoUf2VYxCBgRx9F+tebaH8TpLhcyW8bTZK&#10;uHUhnJ4Oe1dJ8PvF817e+UlmotIzh9jDAPoK+Z4ihGdH2kd0fJ46n9pHZNaefH5m3HY8VWlhMCNg&#10;YH8617XVbGWIIZhHI38JXpTrlbOFBvu4V/u5Yc1+ezrJM8q3YwprZngVtzbsYAqC1SS0uQyZRsYI&#10;A610Pk2dyqxx3Nu5XkkSA4qKS5021JRrhGfptQbiDSlWutzWMW3qP0wSXcY2ruGfmwOKspAyyNHH&#10;IqPnHB5PSqa6hJeLtsmaGIH5gPvNTZXtdEs5ry9nW1tLdTJLMTjaB1JNclOnUrVFTgrt7GumxD49&#10;1tvA3gvVtYbd/wAS+1knDseNwHy/+PYr4Ht/EUurXtxdXEjTXE7s7sT94k5r1L9o39pq8+K5n0XT&#10;Ve18PrIPvf625x0Zz6Z5C15hpmj7cDHboepr+rvDHhStlWDc8Ulz1Hf0XY6eWMVoaVnd7uP4v5Ct&#10;S1uSRz6feqhaaf5SdGBxjpU0Mfllck8V+tKKSOeWjLn24L8vG3oa9e+BeknRvDrXkg2y3rZzjnYO&#10;g/rXj9tayanPHbwfNLMwRAPWvofw5Zw6Jp0Nq6sqwwquevQYJr8j8UMy9lh4YOL+J3fojGpUaRu6&#10;f5P7xiCC3IXPStDS2aXyxldp6gVyctwVuBJGfmXoAa6jwnerfWxLLtmjOSAP1r8JlG+55rvKV0a0&#10;F2ls/lorKuT8xpt1b/bVbax3dmz8wNNb5bjy53XoGyp7elMa7ELsWzt/hrl06lLn3QvkXAu1juFV&#10;hwFK/wBa0JbK009B5ioDHzjGeaqy3kf2eWRJFdlTJHcVgt4oW4lPmHK+/Ws6ko046mkeZnQXFna3&#10;0QACxs3ByOGqrYaBGl2PlDOTgDGNtMt9Wh1AKy/KeOPatO206RzvjO0sMsGY5rz5VqcmdEKbWrZz&#10;PxR+KcngizmTYqzLHlN7E5r5n8ZfGW48VW0m+G185pcFiCWX3Fer/tZ6NJpWhNdMo/eHau0/zr50&#10;0/RxCPNuJgrMvmBShxivtuHYOjH2sT1cPG6Ou8L3twlgJ4p18qSTDKT8x6k/0r2rwVrAl8NQq0kM&#10;0Hl/MFcdh3r5x0DUzZxyXG7cm4r5Y6j354r0T4V69J4yum0+xQzXMcfmhFYY4IHPNfWV8VOskkj1&#10;6WH6nqujfZ9Q1TzArLJGASuMjHPemWngNbqGWRl8qFOeTtz7j1+ldRbeE7fw7ofnahJmfy/3mw8Z&#10;9sVi65rUl1HH5bfu+QBXPpa01cK1OMNzL0e2k/tm1t7WOMb3wHdOWP8ASvWjfSrbhdqtIBgjbtrg&#10;PBFhcNrMMnyrCvJxXpN2I5YFZUMZHOQa/P8AiKUZYjlj0PncZXbly2Whhay99EP9S7Kw4GaxJpbv&#10;SVaSWM7nPT+6PSt77dIzsv3wvc1Xl0/7crLIflX0rx6cb7nn3fQxf+Eyk+ytGsMn3uTtotbq4ME0&#10;yr90bRz/AEq1HpZjkKKuCvIAHBqSTTJLYb1G3PUetbRppsmVRnOaleXF2WWNSvZj1J9aZYaVHJFu&#10;VvMkXr6itmeCORg3C9iAO9ZtxayWc/mQ5DE8gd66aVNRepi3zM4H4p+IE+3R6Yu3zfKa4bHX5eBn&#10;/vqtrw3q7xLGfmeMIN0fTIIrz/4rxyaT8TFvJFbyZV++f4R0x+tdf4S1VbvT90bMZrZvs84x90kA&#10;qfxUj2yDX2GJwsq+SUatPanOaf8A28lJP8Gju9n+6TiegWVsHZZF43dAa2IboCBl27mwRu9RWD4O&#10;uGW5VZVZoG5Bzgg1013aiyT+9uJwB0HpXy8o8uhg4+7zMrSajLHbrzs3HHArV8PXE1zZtv69iOC1&#10;YVqkst8jcnbyVboa66wNs2lfaFeNljO0lDkZ7io9jUqaGuEoyqO6KGt6fN5e1n8sSAhSR94nsKqa&#10;NbW/gyymlkM01wwJIUdPc03XfFzWl2kltb/aGjOFLj5U7Z9vxrktX1VrzUzdahqR2qCwtkBWMH0x&#10;3/lX2GX4OnhqaTerPo8NRhS1kdVpfiaO+na43vNN1jB6LXGfFm/u9b1WxkuNSurPT/NH2siLcUXu&#10;cDqKpDxRc6hcLcCPyY84iHTd+FSarq8zWkbTAAqx4z96vSljFBWWp7OHxSi7pGpFq919iaGTU9N1&#10;LT2t1kiuLZi4Qn+Biyghh0IGQD3rLXxG8TwwyKFjUfJtPSsmXxoyySJIq+SqZwD94ntWbZeJ5bYN&#10;C0X7x3PlJjcz56VwVsQneVrGOJrX949T0l77WbWaGG8mtyuCrk5z9DW9oV3qFrB5V1NFfMq4DBdr&#10;fjVDwLFJP4Zhkmjkhk2/PGw+ZK00lZrhfLX8QOtfBZljJ1aru9EfJ4qtzzIJ/FscFyPtdrJDHnAc&#10;DeprW07VrGZVkW4hKHkHeO3aoZ7T+0EaOSPkeo6VVXw3HKrKyLIvUDFef7Zx0TOXlub/ANut5ApW&#10;SI7hj74q7azwqu3z4VkI+Ubg2a4uHw+qHaqKuf0q7aaKm7cq7WGB071yyjJu7NISV7G3c+Ire0vf&#10;Lh2zSd8DjP1qO6vZJXDFtqnooOQKquY0bBiYsvU4qaOzCx+Ysi7c85as5O+lxSqPZEi6nEVG/wCX&#10;HYDgmqHi3xNY+GPD19qU14tvDZxGRpGUqF44Hue2KzvHXjTT/Afhq61S+lVYLcZAH3pW7Kvua+P/&#10;AI1/G3XPjFcmOZjZ6WrZhs0b5fYt6n6199wZwXis3qqrblpxau318kb0aberPEfGeo3njPxXqGr3&#10;rvNPezGV2PXJP+fyrtAjWPwe0MqrBlvpGUj/AIHVJvDimM8ZwO/GaL22un0u3tZJpGgtSfKQ42x5&#10;POK/qSjgY06XsktLWsdnNzaHvPwW8fw+JrKGJZPL1SBCJ4m/5bj+8vrx1FetaVDBqVuSvEp+bbjg&#10;18e+GNUm0K/jnhkeG4gIKMODkV9F/AD4xQ+LfE9np91CLfULpggKn5ZX9h2z6V+K8WcHzw9R4nDK&#10;8N2ux59TL+Z3geo+FPD0kdwJGHyqcsR2rV0vww2t30vyndk4JHXmvQYfBbWqSM0Wx25Yk8BfU1y3&#10;i3xadGia30uMvLja8oX730r87lGKVjnqYf2a/ebEs0+n/D7TWBEclwwz5ZIJB964fX/HOo69eDdK&#10;FhjOViC/L+VQQWl1qcu+8DtuJJZsnBpj2SxN8ys3NZShOol0Rz/WG1aGiIZtc80pHNbqqseqDn8a&#10;maz2whtyrG2fnHem6lb/AGeMNGmWYenSoYHBs23AbVPc4waPY20M2ne7Zbt71YIFVJNw6kmlnnNx&#10;NuZwqkZJ71iTS7RtIwCeMGppvkj2ys3zdOe1ZezncXPfcsu9vOdsLFmzzkYzTVj2rtCt3HHf61Sg&#10;RjIZIwQyjP0rd0ZXvImUhd7fxdP0quR9SlrsNsdlsFSaNo1mPDN93NXr3TREuVbccZqjeQNZptcM&#10;3UgnGCKjg8UKJBFccLgbWUdKOVxHJlsQNcKqsykpwQecioRZm2nzt+XHQDgVeMARPM+Uqw6g9aiF&#10;wojVi27sFHcVnK9rmag7lZdKDS5C5Vx2pY9AaZwygYU88feFXluQI/3Xy+uR1FX9HguIn3S7WTuu&#10;Oa55VO5t7MzIfBNsWkUL8rZZhgALxzzXj3xO+IpvbqTS9JZo7CFtryDh5j0PP92vZ/jF49s/B/w7&#10;vLfiO81CMxQgfe54J+mM18z2Fvum/i9AfWv2zwv4YpTj/aeJjre0br8Tuo0+XV7kllY+cu45yvWt&#10;S0sdv3dyjoaLe2bb838R5rQtoc4/iWv3ynB2NKjbHWVsrfebLDirlvZ7R/tE5J6Zp1tBti5789ME&#10;VOsYAG3PT6mtY32Jil1GJa887cjp6CnC2Gzk/L1zinEYX7ud3YU5Q3RvpitPeH7onl4Zd3AHpQse&#10;04+73z6U8dNo+mMUpQoMc81Q2QzLuB9sfSopbP7R1yuO471Y2+Z7c9PWneX/AHulS5NExb6mW9qq&#10;yqxH8XJ7V2VvaW9/ZefHJumVQpHHJ7D6Vzdxal48n+HtRa3ktm2I9zfU1lUi3saqVjrNS13WNO0V&#10;bVFuII3+XzVbcrJ6bhx+tei/C+7W302GaOSNjIibnRNrDjHPvXjun+MTp6MJYWkTsAeAexx0roPA&#10;fxdXSHY3UYaDPzIhwTznj0r4jizJ62JwUo4ePvb+p00cU07nul1LHcSyeWq/u48ttXv1PFZ2uSNd&#10;af8AuR52F+Ur1rM0vx/o+tWyzWeowxSMM7Zm2MPYg1LLr1vaWfnXF3DGgYbSp4+ox1FfhHssdCp7&#10;OdGV/RnZ9ebKVvYySgXBSRvLxgSdcjqPpVttbjso2uLtYxHF97nFYviz4gWdrbOsEy3UmMDAKqcj&#10;Oa89vfGd14haZppI4isWMPkK+Owxnk19xlHB+KxijPER5Ydupz1qikryZa+KPxRuPEqyWdmxt9Pc&#10;4Mat9/HTPtXCQ2eUyw+nPWrc7meYkKqrnoKkWFchQPmznpX7JluX0cDQVDDxtFHn3VyvFZYAyDxx&#10;mia1ZEGTu7dauL8wxu5zkU2WLC/Mpw3FejG49OhkXcWR0IK8dayL5SwK7eSvTNdBfw7iQM9eorJv&#10;bVpHbnae1b6WIl5s5bVImC7mb5RxVKxUSTryWxznNbWq6eWJzlT+hrLMDwP5eBz09q460dBps7b4&#10;OtcRfECwkj/1iyZCqfmIx/hmvsSw1X+07Nd4eNWG4ZGDmvifwxqsnh7W7O/jO17WVJeeOAc4r7G8&#10;KeI7Hxx4bjvrMsYpVHGfuNjkfUV/MPjVl1b29LFxj7trNnTGzhqTXN/9kulaP70bA8/kam1ifec7&#10;flxn2NZE0zec8cy9Ojjj8627eJb7RY5tyv5fyEjjH1r8Ho2behjGzKdrpnmQBsZDvkDrj6V0mnxN&#10;LH5f3hT9D0V5tA/djCh+PapdS1iLRIPs8LK02MZI+7XrKnTglUmbUU07sw9cjktbtrWBdu5RzWWP&#10;gsmuXJububcuAFUtxj6V0mnbpo2llbDZ4PrW9p225RVz8i9eKMVxVWUeWGh6FOfMtTD0P4R6Ppe3&#10;/UzbehPykVrS+FdHt/mlWAFem3NaE0UNpbo7Y+ZsDPaob64iWFt0abl4+avBliswxs7xk/m7HTJ8&#10;iM2O10izmZodq/RSOadc6xZ2Y+68gI42cfrVd7yOVXXyFbvkGqkt59nZUVd6A5wRwprnqYfFt2qu&#10;/wA7mMsQmhl74lmuZAsaKqr3PJNRLEt6S+fLZfvf/Wq8ixzuvEfzc4ArhfjP8WLPwbYyWcLRtqMi&#10;4CKf9X7mvVyHhXHZpioYbDRu2/kl3OKck9znvj94+j0/STpttcbrmb5XAP3VrxK3gZmzx9R3NWLq&#10;5m1O/kmnZ5JpB8xY5zUtrblT2wR0xX9y8F8K0MiwEcJS1e7fdnDKPMxtuNwZwAGXjB7Vaihyi52l&#10;mIPFCW3J4wOtWYovufMACOc19rEzcUh4h2j5fTJ4pAojOe5PPvUu3d8v4cdxSywfMoH/AH1WuomI&#10;pzuXHvx3pAi88Dj0qVR8uR94HJJpQgYA8+5qeaw9kRMm5Qo3YPGcYFNk++AvG2ptuV4IwMnp1o6p&#10;2qkxbkZhJ+Yjt+OKFUyjp3IqZBn/AGvX1oEWWXH8POAKh2bK5bbEacPnGG6Y9aHiyqsBggnr1xTw&#10;c/w/p0pZNoRSzblrO4yNAuccehqSVFaPd+gNVTJulHvyMU6MkdQzdwD2rWMbE8yJcBjjJxj8/WnR&#10;wN5m1c+g+tMhbcPulOeua09IWNJgzNtY4wOnNRKbQ46ixeHpfLDY5boPeqdzCbYlWBVhx9K69LPb&#10;JHIzcMOPasDxJJGL5gnfrz0qYVr7jkopaGWBuG4nqc9Kd5m1fmG5ajVio9eOeKVZMJhm6fpWvtF0&#10;J0HqyrJznPt6URvmT/a55xiokky3P5YpTc5zt/h4+tTzl3XQmK5buqqPwNNZvl/XmmSM2V+b7w6Z&#10;qIyrI67u+QAKqMjLlbZYVs9m+tKR5g+Xrjk0xJR9nX5W45GTTVk2gYI9xmj2yK9ndFlJd23j5cdT&#10;RuYytxj19ag83kf5zTmm2rjbu9fWqUhcrRYLZLK2enHFRtMxXgMu3v60wTblZs/eOBntSLuEmM/j&#10;WifcmQ8XDbjk/p1qdSFPrx9ahaFg6t7Ywe1S7/3akDGf0o5rDXmTxjbD93nOSD3FPibDj5VJY547&#10;Cqwm3leW9Oe1TRjC5z36UcwXitgZSG/u+3pVqxYbxt+8O9VLltsf3enXB6VLYnHJ4zyRWsdUZSvf&#10;Q2bRwVH+1nA/nT5yzQ9Pw6cVDZttj6dsHipJ2PlMp3dMcml1LXNa5RuHVwfu5+vSqU8hY8r90nFW&#10;bjg/dHPYVTY5bqdvOK6IrTUwm9SR0LDd0yOmOKbv8xCvPoP9qmxqV5GfxqZvmRfZc4ArOUrAk2NQ&#10;+Wq5bHp6UhO9W6bu2e1PjgV+N20dR6ULHuB+Xdj36Vm2dMYq2pA6My7erdck9aYI924bcbevt+FS&#10;T/cyNxY9vShlwefTr60+grRuVXRgM+/A9BUM8f4Vcl/1ZK9/Sq7jcpUlc45z3qeYVkVWO1juwcHt&#10;Ve5TzEPTnp6GrlwVjI4xkdqq3e5CvDbeecdKjmNIt9TOu4lAbd0AHFZN/b5ibawCk5+7WvP84Lfq&#10;R1FZV2qmT5ht9M+tGu5ephaiFVW5PPAAFczrhYblXlQMZ9TXUawMlmyPl529MVzGqktA3zfdbODV&#10;adQRzmqsRKyrjryCeOa5zUQ7Fsc88qBXR62MBW2hWbqQa56+Gxty8MDnDDrXHXtc7KMlbUwtXz5e&#10;4HkEZrj/ABCCsvGNvrXXao3mqRjn7zYrk9eJWNtvUH9K8uo0mdsZx6HB+JIuG5zx0rhtd4YjnOee&#10;K7vxMu8/3mzxiuG1tNsjdc+9eFjdXoethb2ujEP+tPatDSVwdvPTGaohf9I9eM1teG7czSt82FHW&#10;vITZ3yi0tRixfvD7nrTMMp4+X2q3PbL55G7BHTNVp+X6n8KqNyUvI6ueTI3L6c8Vja5bM9ux+X14&#10;radcRdNxx0zis3WkzZn3FZBB6nIzJhufl9BV6yTKrVO6fMu1a0dMCsY/XPat6W9i5NdD9W/+CEPw&#10;5Gj/AAx8TeJJAFk1K6jtomI+ZlRcn8Mmvqv9o1bnUjaxz+G7nxFZrliIZhGYvcZ6muA/4Jg/Dxfh&#10;r+yH4VikjZbjUIWv5j7yMSP/AB3Fe/8AifxZo/hewhfUr2G1F4/lQ7zje2CcfkCfwr0p2U7s8/l1&#10;0PCtI8O+Cdbt/sEtv428Py3g8hlWR2jOeCODivr74WeGrPw94W0/TrIyLa6fbpDFu6hVGB+PFeQ/&#10;BXQ5rXS7zVNauLMxX+oSSWOWBVIMgRjPqQCfxr3bQPLjWMwr8rAHrndVc0VpFmdSTsro8X/4Kz+M&#10;18GfsKeILdZCsmuT29iOeqs4Zv0U1+J9lAw1MSIz7g+Rt+tfqB/wXV8etB4C8H+HVl2rdXE15JH/&#10;AHgihR+r1+aWiae0t2vb5sj2rTD04zhJS6mE1ouU9z8OfHdbHRraGa1aSaMDcQ3WvUPhzBrXxY8i&#10;4RJLHTSchQv+tPoD1I9TXkv7PaaHF47jbxCqSacVIKEcs3GPwr6Q1r9oTw/8MkgjtIVktbdQkUcQ&#10;yEH0HtX5dxNk2Go1vYYSg3J636HJ9UTX7vc6zQ/hpb6TYLGrZk/iwOWNXj4ah0iH95MsbMMEE1Hb&#10;eO217w5Z33l+Qt9CJQuzDIG5Gfeo5IbWayWRm82RhwCd2PrXwssO4tpqx49anGnK71E8zTo38tXi&#10;3Yxz296p3mq3Cny7G13qpwzkjAqG/wBNtxLt27FUdh1qpZahJpV20fzG36kntWFRNLcw9pd+6iTV&#10;21K6tysVxHG205cr8orEjk1CC12zXzTydGJTG4V0tzd22tJthkVWGMLjrWbepJal/LX2DY6is62I&#10;k4eziv8AM6K2YS9n7K2gzQ7y0vgVvMQsq7t38NaENnCxVo33KTkEVgNDtcvIo3N7cfjWf9hlt8ss&#10;8ytnKjccVmqkkrNHnc0N2dZexyQAsnIbjGcYrLuraS5yu3bnHvWNJreqRy/LP5g7g8kGor65vrpP&#10;3l55eQfud6zUmyPdlsbUmnxwQFt5UZzgnpWRca9aq+xZF3KcdKpwlkT988k0OMYqvqd3pdjpzXFx&#10;/ocMf3nfjP09a6sLh6laahCNyo07uyHyvcarO0jN5cCenpXj/wAYviS2pCbSdNbdarJieResp9M/&#10;3am8a/FO68RyGx04SW+nrnPPzTDtk9vpXLWeg7nDbRxySx5Jr9w4T4PjhrYnFL3ui7f8E76dNRd2&#10;U9K0dkKnHzsOmK7bSPD/AJUQYj8DS+GtDCyCTy8cdwa6aKEKNqgce3ev0OUuXRHTy8yMeLSBjK42&#10;5PWpJLRQR/E3rjNa32bymO9V+melV5lVBtH8PUj9aj2zHGPKZM6YiX5fbGMYrofBXw1EpW8v1xt5&#10;jg9fQmqeiWZ1fWoYtu4Kd5A9B/kV6DoUu69dWYeYORkdR3r8w464mrUX9Sou11q/U58RWcdEL/aS&#10;Wce2JdsmNuCM7aLHT4Zo2XA8xmyT3OaZq1ura8/Owtg8f0q9FpcsijH1zX41z80rs891JXszLeGT&#10;wtOWU/u2OGBFXtEuJViaTyVjVmJGDkketL4gspLW38uQ71bGe9aei6aJIVKv8oX5R7+9OWwSk3Ee&#10;th9ti8wyDcR0Y8k1k3iTac6D5m3MPl/hPNb8tm0KGR8Yj6ZP3jWOVllu7ZWKyRtIPlP8P0rKEtbM&#10;wjoTajdTXt2u6Rh6AcAfStKwxHY4ZtzYGTUupWFit2hkkHqVzyK0LFLKSJRAG3PwNw4pVYqS5Uzp&#10;ipvdE+jRbomwzD0A4pvg3SI0tJLi55jRiZCD1HXFWNPiVNRaEttCryfrVeWSWNfsFvtaNXzI+Prg&#10;VxSoqmueR1U4cq5mVyy6hq815JhVC7IE/uLVO7Idx69+K3Lm2t4RmVt24DgcVj3eoKhYoip6H1rz&#10;ZVG2ctRXerKKQyWwYlNvoTVFh5SMBhR1Y/3q0Lu8aaHc3XHB9qy7+VJbXZuHzDcR6Cim23Ynka2K&#10;F5MwlMuwMq5HB61zmri4tHVsfuc5I7kVvRJJPAxiG3Z/f6MawfElrfb2bdH5eOdvtXpU7pqwn7p8&#10;h+P4Vs/iVrUYVlAuWZQeepzVWIYY/wAJxyelbHxbh8j4m6jgFmfDe3IrFtzvlAIAZT0xkGv6NymT&#10;nhacn2X5H0NOV4pkyDjszfyqe3xkDO7noKSOINhWx6nA6VoWkO47dg3DkHHWvfoxb0HLmuXtPtVk&#10;VV2ncDmul0DTWlb7pxwfpVLQNLPlrJs3YO0YPXvXY+H9OZW+7gA8H2r1IU+VXI66iroDWkm2RGjK&#10;8sp/hqZrBXX5fmGMZ6VteUWBdtzdznnNRXFkWy2z6npV8z6mcrNaDPAPgiPxP4xs7OZf3Mj7nx/E&#10;o7V9MaZpVrEwtfL8i3jTCIOiY9BXzv4M1hvC3iO1vF/5YOCeOo719BaXrCa6lvfW8m4SAbu+K/Fv&#10;ErD4iWIhVl/DtbyuefioSvzdCO31b/hGb/yZv3kX8JPar81xGPMk/wCenPHSk1m1tb6L+FmUZbI6&#10;1XEElv8A8e8wlXaFMbY4+lflMo8pioxa3sMRRdOdoPHc8VLb3XmmSGT5mX7v1qxHdR6XD5nlr5jj&#10;B3LkYrPu5FW+Xbhg43fSiNRpompTcVe5HdPPZyIY/mVe3QDFMXWZpbvzGXt93NSK/m3rIzZ3cD2N&#10;VL/ajyLuG9eMrTnK+pjzN7oedQuFfAj3c5AqOXUpjLtZtrZ5NLBqKyQjP3vT1NY3jTxXZ+GNJkmv&#10;pobdo1zlmwT9B3q6GGnVmoU1dvoVGMm9Cp4x1238OaZJdXkywWluCZGPcdQPx6V8l/E7xpefEvxd&#10;cajPvaOQhIVJ4jQcKBXV/Fr4r3XxLultrZZI9Mt23KpH+ub1P+FcxpfhqSXtgYyDjmv3Dg3hOWCp&#10;e2r/ABy/BHr4PDqmm76syrTTyJgiryp5zWvp+gea/wDq8Zre03wlIG3LGPmxnIrotM8NxqF+Xpj8&#10;K/Q6dJQRrOLTuc3Z+Gf3fzKAvuOatRW/2K6WSP5TGc59cV1E1iiApj5Vxwe9ULzTN6/u+KVSEZxc&#10;Z7Mrlk0emeBPido+raTHHqB+zXEX3ifut716B4Q8XeGfEOtw2a6pb7phgcH5j9SMV8zQ2zF9ipu5&#10;6g9TX0d8BPg7p1z4DtvFVwkkcyTGNY2XAG3gtk1+R8UcM5dgKcsUm1fZeZNHBwk9T0yx+HyLcSYm&#10;j+zwNkuThSKseIvEkOoP5WljbDGgiefaN2B1A9Pwrm9Y8Z3Xiq9WwhuHj0+3b5lQ7VkP0psmp/Y4&#10;fJ2iNR0x1P1r8tdbm2Vkc1atTpXhSfzJUeMNgfdX7x6k1Ol2v7v5QqvxxWHLfqsa+Wp3E5LVTm1S&#10;SMt8zbc460qbaPKqTk3ubWp20dzdNIzFmbIOD09qqrp8ZhCbsc9+tUby/wBgBDHc2D16U231LzGZ&#10;ZG5zjrT5V2F7RrqPk8N+aMswVFOfu8mkj06xvG2y5UIMbR61Jc3zfZl/eD0AqjIWli8yNtsmeeet&#10;KSj2J5pk1j4Y0u2ZfNjVmVjgAZxVHXkjsbtpPs6SQA/dUYptzqslvIpk+Xb2zxTptdhuUYn73Sny&#10;Joz55N6kMus28rJIsaLxjavaq89hDdu8ifITySvBNUbqx8yMtDlmHVRVWa9vbFv3dvMV9xWcudaW&#10;Nbkt5c3GntIEUyLx8w+8KyNf12az02S4lC7FUtz14Herl7rC6XYSXF1IqsFL4PvXjfxk+LsGu6ZJ&#10;YadIzedlJWH8I7gV62R5LXxuIjGCfLfV9Dqo4eU3dHk/iPVpPEOv3N5cEs00jP16DtVdLbZjoMjP&#10;HepkChmyN3px0pzQbkGE5+mMV/QlHDuMVCPTQ96Ohn3a5J9OvSsXV3Mp8sYA966C4sGkG1Vbc3Gc&#10;ZzUEPhb96DsZu2PQ11RwrtqbQl1R6p+xJ4e8ldXvnby8OkQBAwx619G+fJbgruXyc8rnOK8V/ZW0&#10;9rax1CHy14kRwW+hyK98gsI7m2V1h2sTtdRX8y8bXhnNZT7qx4GObdVsqrp/lOrD7pw2R6VoQEXk&#10;q9WMWTyME1e0OxWLZa3cf7pmG1scgf4VqeIdCGlyGSzWORHAKHrxXz9Gpf4Tk6GTFockkckyqY1b&#10;nn1p+nL9nl8sge561mB5/tXmTPJuPUZrrvCFhbX8Ua3MW1skod2K0lK+jIp+87IlW+ksFjVLVbiQ&#10;jAZ87VFTv4he1dPtP3WGNuzaF+laNxa/ZJWVWViMDbjpWdrPh1mZbia4WOOMDKnvn0o5ZJaM3lzX&#10;sTs39qW6mIKoY9fSt7TtNW20fzJZMRg564J+lYuj7dNi85022/QAn5iKdqPjiG6gt4WR/Izkqp2n&#10;FXGUKes9zpoUEveqMyviD8SF8OpIkdu10zfLCFzkHuT2AHqa8Z179obVJblYreOO0gXhyvzF/wD6&#10;3vXvEFxperfu42t/3nG2Q9a5fXfgRpupX0slvEIpZQR5g+6O+QvSu/D5vR+HY9GjjPZO0VZHFSfE&#10;GLxT4agkvLGL7R96ONhuxjuM1y2reNLiOeNvOZoUyY0RuldJ4k+GOoaPeRLGpmiCYDD7zNz2o8J/&#10;Au61KZZNU/d2o5MYPzH8a76+YU4w53JHbLGLkvcyPC9zb688ruXRuAAOPm65r1n4baf9l0kSSeWG&#10;kJY47Vm3/wAM7A7Y7f8A0VlAPy/xf/rrctonsrSOJl+aMBDtORwK+XzbM416XJT7nkYqv7RWRtS2&#10;UR3OvzFunFUZdMhlX513FegPer2mSyTx4wu3HPHQVYOmCaUjP3hnI4xXy0nrqcsV2OVu7C3hTMcY&#10;jdfY1ftLX7VEjqu09Cema09QtLewH75tzN0A707Tnkkg/wCPeJIzyMdamUoGnLIhgiFgztHLHCdp&#10;Mjvjai9yT2r5n/as/aIj8ZT/APCP6JMzaXbsDLOrEfbJB/7IO3rXpv7ZHjW18GfD1tFhm8vV9UKv&#10;NAjZeKAc5f03cYHUjNfJVmv2ifdjfn7p28Yr9+8LeDYSis1xUdfsprbzOujTsryJdJ08lQWyzZ/O&#10;uh06y8wYxnHUmqunRkA7U+71AFdBp1plMDDbu3rX9AQpNK45SSdirPAIo+V3DGQB3qi7s0hYbV5/&#10;KtzUImX5VUdB1rElQs5XoyngbeK6LLlM5WOp+C9v9u8VSSfZ/Pa3QsGzwnOOnrXuQhjvYUdpBH/C&#10;QW24NeN/s/XL2fj1VXlbiJ1baM54zXuGr6D9qtVZNrdtuORX8z+J/tI5y3fRpaHDiGkzNvbRtKkU&#10;hRJu5BzlSPWrOkTSI5bd5YbJYBsVQOoTadD5aqJEzuKkdO1auhT2uuybV3wO3G1/X2NfD05aanHF&#10;uT90lWzuZLnzIZMLnpncTVppPPOJJF29Md80SRyT7obTcrqcMx6n6Ug8I3kNvJuVjgZ5PJFcdSnN&#10;u8FobQi1uWTpUk0XkqSvmdD2I98VQtvhbdPMStwm1eSTxXRaJZto1qxmaRYuoD54+lV9S8aWtkzb&#10;JVlZv4T2rzcVWUdJnTGnF7laDwK8qf61o9vcd63pkfw74eXdJlugZjz+dYej+KLzXpPLiVdu7riq&#10;nxQ1iG6t5rPdmS3GGKtz74H9a5cLh54idqaOyhSv8B5h8a/Hdp4hL6dI/wBomTORuOEPvXk9p4Uu&#10;NcuDY20Mk0jdNiFsflXokegaPZaw01zMWut3+qR1Zz9eeO1R6v8AE6TSdc+wx/Z7ezmHluy9ZPTJ&#10;r9Qy+jDD0lBu7PfoYdQV5Mq+BvgFo+kX7Jqd5LI8gDNAF3FT3GM/XrXWeGNG8K/DvUJH0v8A0KSY&#10;kGVjiUL6ZBwAa43xdDqlofM0u3eRcZ3Id7Z6nNcVc63eT3u5h8wzvRj1wO9el9aqJWWxtTxKjpE9&#10;81DUP7Qm3R30c1u33fmIH5VSl1Qsn2VgF2nOQa8x0TVI7yxVvtOzkYiycit7RtQnNz5alrjLbArc&#10;H25rnrV7qyOWtUjJntXw51O3vbMRR/M0K/NjqB711kV0Hh2mTd256V5f8KtO1SDU7qRYVjs8bHJP&#10;Jb2runvzboq7ScnPSvznNpxjim9z53FRiqjsOmRIL/0VuCR6U9mWBfL2tw33qY/+kQRvIjqpPUUa&#10;hEyp+7GeOM1wxqX+E49SWUHcWXaSw796Y93Hb2bP+7Zvu4z1rNeO8lRl89lDccD7tTR6epiRPtBW&#10;T+8P/r12U6c38KJ0M2XRZdR3iP68D7tVJPB1zZuN9w0sbZbk9Pxrbtri5smdQrbckF/7wrkfj/8A&#10;EFvh/wDCrUbyOTbey/ubbJwwYnGQO+BzXuZbl8sXWhh4r3pOxVOmpSSR4l+13420fRtJn0e3uJLv&#10;WmIUpG+6O1B67j03ew9eayNE+KE3gHxtpt5Mv2jSda0+IXHy8swJO/8A3l3CvJbhH1O9luLhnkkk&#10;Yu7PzknvnvWlNql94g0zT9Mjh+0SW7GO2SNC0jljwv8AhX9A5fwrhcJlk8DUektW/NdT6CNGCgoR&#10;Puf4a3Nr4hsLeazaO43fNGdw2yL9fUeldX/wiNzqEjJJhFBwSD0rzf8AYf8A2X/EXw0f/hJPEU1x&#10;HJPHhLBDuji95OxPTgdK9i8T6tNcXsxiiaCJnJPHPXsOgFfhWdYWhha8qdOfOk90Y18HGEE5lOKx&#10;07RreSFljn46EljJ7dePxxVW4kbVtL+yrbiC3QHaqfKR69Kq3N+sb4BYtJ8uT1zVX+0pLa7GyTLK&#10;cAEV4UsTOWi0RxyxiilGnoV7bwxbQSt88q7+qlvejX/h1Y38W2P5iegPAHrRcXjRSH5drE889Bml&#10;m1Zj5aod0nc1rRxdSm78xjHMJrd3Mb/hXkMFuY23LuI53Y21na74NaewaBZR9nUH5x1z6V2dvd7o&#10;GkuF3ZbC461n3tsrv8pZdz59B9K9mnm8OX94j0KeaJq0jzXw98Mr3UL2WNv30a5wRnPtXeeBfg/H&#10;oEv26/zLNgCMEfdHvWpbW91pMu6GSPaxzsZOh9c9a0rHXrpneOYqXVevIzXmY7OlUTpwjZGdXFOa&#10;5Ys0LYraW7BSC7njjpUahkYMX8xm9qoXHiFoH5tw2DnKnn8afa+KIV271ZXzzlflxXz7jB7nmyhL&#10;ds1ooHZWK/e9Kmso2kypUe/FUU8RtCf3MfmZXjB4NTWeuTeYflTcw5IHSuepGF9LlxlHuWEsTu+Z&#10;RyetSM0NqO+70HeoBqkoZR97vn3qW3Eb/wAOW7knv9K5276JlxsnoJFb/ao9ytt74xXAfGz42af8&#10;JrZYZIVvNSflLYNhQP7ze3tXsWkaAktvNMi7mWNmYEgZwM1+evi3Xrzxj4qvtQvpmkuLiZjk/wAI&#10;3cAfhgV+meHfCNDNsRKeJ1hC113bOqNJbyL/AI8+I2tfFTUPM1S4X7OhzFbxL5cMX0H9TWC1qtqm&#10;fvD1q2kQSNfm+bqeODUDIrE89cY9Otf05g8vpYamqVCKjFbJaGl4rZFOe3URFv4eucdazNSZUVV+&#10;8p46Vrai626bf4c+lc7cRTarqEdpaxyXFxPIEjVR8zEkYArStNRTb2NIRfQhV5L24hhjjeSSRwiR&#10;r8xkJ6ACvs79kH9mKPwHZReKPE0cf9rMBJbwt/y5+59WP6ZpP2Rv2MYvhrbx+JfFUcMurso8qAjc&#10;tn6jngv7jpXruvztcsu1XjjU/JGDwPevw3jTi/28ng8E/d2b7+XoVUxCoq73JPEfxEmnSSGFdsa9&#10;C3V659fEtwJlWRYwGOCu0Gs3V9Q+xq+4MzdAT9ay01CaOeOYNubPORkD8K/N40deY8XEYqdR3ka2&#10;oeJ5mZo5EhZVJwNgBrN1LxBJC0cn9m27RYwQGK5NR6iBtaTd97oAeue9QlftOnKu77p4JPJrSNOR&#10;w+2d9QuPE5niVjptvlTtyjkk0wa9b3ETM2msrL94KwO73xVezDAsrbRHjuOp9qsxQ4jdflLNwSp6&#10;USUkaqq2io93YQxLI+n3W1vmDJgjH04qtPqmj3ModpJo2fhRIm3pWvpttbRWU/mTMsnBjDH5W9RV&#10;a60qC6HKJj6VLjK17i5lFdBtsLVoZMblLD73UAVa0i6jS2c9MDG4iqxsPLVZIRtjXhgDgEVLFaLa&#10;s+1W2k4IPI/OnHm2ZSkmS/2hDczskiSFACNxGAKranaafGY/JaSbg5yn3fbmr/8AZ1vcIDhvMxgs&#10;Tx+VIlgjsR5i7gMjd3pS5lsQpJ6Fe1t28riRX2gADP3RQIRbo33fxPT3qa708wx+ZC3bpUkekQ3N&#10;nGwx5jHBGa55bFxveyEsIS6rt/i44rnvjJ441L4fWFitrjdebgZT/wAs8Y/nn9K6RdLaC4UrJhY+&#10;uTgAe9eX/HbxnF4l1e102Blkt7AEmVTncx6/lX2HAeTyx2aRdSnzQjq77HXh4u/vHF3+o3HiK686&#10;7mluZWP35DnbVm109Q38ORnHvTLax/dqoBG05yTya0rZCFXH0471/UOHoRpR5IKy7HTK3QIbPIGQ&#10;w/pV63twqfQU6KLCZLHOcc9qkCMUH5V1xTDmEaNTyN3zHIqeJf3eRn8aaifJk5+Xt7U9UZePXn1r&#10;RK+5VxCfLbj5VFL5O59w6A9xS8OOufSmxrzz0bpVXsZuKbHFfk2+nNOHzD+9SL8rfMOnQipE+Yn0&#10;x24xRzDYz7o6gFupp0RUg8ZZu2O1Jtxu5+XpnNKCEYbeRyT7USdx6rcJFEa7R1xwc1D5O5fpyc1M&#10;y+ZGPl+nNRquWH949qnlByRG9uHHyrlsYOKbFZLj5V/HFWHAIxyG7jHWjjaxxg+1TqZ+g1V8k7VG&#10;R0rQl1uS5RA+W8sbVHbiqqjac/w5yc0FMYy3OeKwlRi3extHVDZbxpidxbPWmsm1zyW/HvUqR4z0&#10;bafypPJ5PqTwKtRS2ERxpj5sBuMjIqTaHy24Dr09KcEyGJbnPHenxx71O3HA5z2rTlIciDy1JG35&#10;TjOPWluIcx+vrzyKsiP5O3Jzj0poT5uPXoRVBqUp7XfHn+GqE2mM59m4BzW0Y/kY8rxgU0xbl27f&#10;lB+ozVJ2I1OZutH3A8d8cdqzbvww2/eWPpyK7Zbbav3d39KjmtFKMpC4wcE96ltMq8ji4tGkeH+I&#10;nqc11Hw9+ImtfDO7Y2Mm61k5khkBMb+hx6019MXcBjGFGOKqXNszcLivJzLKMLjKToYiKlF9GVG+&#10;567ZfH7S72xFxfMsV11Me0/oa9C+B3imz+JdvdJY2t+sOBveRCI2OSPlPfFfJl3p0gm3MSFU9M19&#10;R+BP20fC/hD4RCz/ALJ+xazbRbBHBFmKTjqD2zznNfhPFHhPhcOvaZbSlKUn30XyOnD0YSd5s9M8&#10;ReMdM8A2Nvp9xfQQ3V0wSNHbBZunHvXH399p7alOzahGZoCBNGAWMeemcetfNvw+8Z33xY+ONtfa&#10;tMzM0jvGrZ2pwdqgdK+i9MTF00ix/vJIwjMRyfrX5rxdwzHKZQoVruVrhUqU5NKx0MOqRPAqqWYR&#10;kf7NWrbW/JGNrLk8gnpWZZXyvHtIVWxioLvUwN3Xk8V+c1FB7ImWI5VodBe61NKirt7g/QVTv9em&#10;3npjGMmsf+0JnCqCSAMetR6rdGGLMmY1xzngEf5FYQwUqs+SmncX1ybRYl1lkLYkUbuNvrWPq/xF&#10;tdBhZ7ibydh4z/FXB+N/ila2srR2YeabPBzhVOa8/wBa1i78S3bSXUrPySoz90V+2cH+DuKxnLXz&#10;G8KfbqzD2krnpmt/tLSRoy6XAokYH9646e4FeX6vfz+ItQe6upGmmkYsz+pohsiq/wB3d1NWLe28&#10;sZU/iRX9F8P8JZdk8OTBws+r6/eU6jKcVqyt8pPI61bt7XynOT83c+lTpbgEdhk1MIxHu+lfVRiH&#10;MQEZOcfMB1xUypuH3cf1pY4TsI+b5uT/AJ/OlVOOOe/NaWJkLtDjrhe5pZFZocKNwbnPpSpHmPp9&#10;SO1SRrtjCsWO4dPSr1M9yPyyYgB8244H0odPLHXK9AKkAJPy59jTQoJ+vt0P+RTSCWmyG7FIVdvQ&#10;UeSsn3uT3pz4kHy7ie9DHYg/h7cd6m9irXBPlPY+lGf4mPPX0pH+VOB36nsO9KGUnGcEHj3ob7hy&#10;voNUlGY4bOelJMwzgfxHGD1pWZxuyOvI9qaNzBd3rnHpWfNHoCTI0t8srKcL096klt/LZWU5AHrT&#10;t3lv83Q9R2qNp+Dnp2yal1Gx6AwG8Y5A9+lAm8oKTn1P9KhOFO4/p3qK41L5h2OOue1DkhrsbQ8R&#10;ySWqxbm2jkMD0rOvNQ81yW3buvNZ8t7v7sqryMGs+51Pyf7xHXnvQoroTdrc21vFMec53Dlvekkv&#10;VCnHVuSK53+2MfKCNrdQTVfUfEAtQRv3HpisKk+Uqye50k2qiJlC/vGdgpGe5rpD8Mdal8PjUlti&#10;YsFjHn5sdcgVT+BngOTXrpdRuYzLBAwZARw5r3q11uG2JheP92q4KZxX4hxr4o18vx0cJlyUuV+8&#10;3t6Fw9mviPmv+21XkSfdHp0qN9bi2/h+NZPxwkj8N+PNQhhbbEzeYo6Y3DJFcnba9JeusUW5pZCA&#10;qg8nNfsOCzOnXwcMV0lFP0uiObXU9AuvFMMYXLL2B5wfyq7o2nah4kO6zhkkU85x8prR+H3wm+y2&#10;MN9qUayTTfMAwyFr1bRo4LNY47eONQuOgxmvx7ivxaWEm6GWx5pLq9g9tFOzPO9Q+EGs2ekC6jCt&#10;Mo3Mh/iFc3FqO19rfu26HNe+avcyCD5m2xhSD6V8z+JfFFpB4hvI0kTaJmGfTmuzwx4yzPNqtaOY&#10;aqNmrLYHJSfunQpe7jwc57ipzdRf3vmUdPWuUtNXMo/dpJKGOBtGa1bbSNSuogRaTLnpla/Vq2eY&#10;KjpVqperQpWWrNpLyPOGbO3jntQt5vCrux1IxWadNvll2NE27HTv2o8u6gQtJbyBV64XrXLR4sym&#10;cuVYiN/VGXMmaaXbZ+7261NDM2OMFicVjRasuzam4N06dKmh1RVmxvwyjq1exSzLC1Pgmn80PlNW&#10;Z8Iu45IycDtUtm/zA9eefasn+1VPRtx649KtWN5G4X5sfTmvSjVVtyJJLc6K0+Xc3zDB4yamuNzK&#10;fm7Z5qnZz+cxw3Tpx1qxc/Oo5yoJ69zVKVyZW6FKVtnBGfXjpmqsvEm372BnPpVm4Tcvr9TnAqqQ&#10;VmIx2HSt4mcW0yVQZF9OeRmnoeO4B/8A11HEcBtxOGPNTRorsG8zG0fnUSNuZvYjt02l+G5Of/rU&#10;7ePMPYpTpEAlXDZHfnpTVgjjc7vmLdKnQ0tIjeUY+b5WHGDTR8/ykMMjJqYR7/4t3r7VG0SgB925&#10;uvXpRoTykMwUpu2//WqGVty5Xrj86tGPcvyn2OT0qu0G0HHLDg80naxSuVjHuRuSxz0xVW5kZgdw&#10;PH61cngUldzN69earzwbUPRvTmoUTS8tjOu8ZbptUZrJvvmLDbj5SxPXHpWtcxfvPULWbfxK67tx&#10;HrxR1sacrsc7q0flsTuz7etc3q8H7vJ4OMDPeuq1KHchYNjb3Nc3qqOQG/5Z5wAaG+5Nrao5PV0V&#10;ioY/KTjr2/z/ACrA1OMSRvnPynAJ49K6PVbc4zGwXBPQdK5/UU86MqCuck8D9K5MRvodFOKerOd1&#10;OPzYtpJDL14rk9b+Z9x54J/3a6jVnb5tzf0rl9cXzFLBtnByD/jXmVNdjvp26nDeIiIz0b0z61wm&#10;tr+846dM13Xidcs3zZGME9hXEaqqq53N78eteHjLI9nDy0sYQxFPg7a1tFn2yn0way5z+/z97b7V&#10;e0gF5Nyj5v5CvH6ndqy2eX/vDPJqMqAakZMq1RmMkDA3VV+xLOrkdirdgeuazdRffbtuWukGnB4N&#10;zK232FZep2PlWTfL9DWdiYytscDeKv2ium+GHhebxj420bTYQzSXt1FAqgdSzAf1rm9QCrO3rnji&#10;voz/AIJb+AF+Iv7YnhOGZN8FjcG8cEZGIxuB/wC+gK6cHC80xyk7O5+3nwv8GWvhv4daPo9uyxxW&#10;NpHbjHoqgf0rj/j58KrvxJ4i8P6lHpi69Z+H2mkGns+xJXdQofPqozjtzXrPhuzgaEbm+6M8fyrV&#10;fT/LiDBNxP6V1KWupx8rR8e+E38QWuotD4s0bWIbDSbK5awtLfMkT3ksmY1G37wRQq5PdjX3J8Dt&#10;DutI8BaSuoBmvUtI/P3HJEm3kfnWDptlFKd7Qx7lOQCORiu88M3IhXdIpWHIzjvWk3FR91GUpOTs&#10;z8tv+C33j1fEX7Sljo8bfJoelRR/LzteRjI35jbXyJ4WhmnuVk644616l/wUU+I7fEv9rnxxqELb&#10;4P7ReGIAcbY/3a/oufxrzvwpGY4lPHI6epr0cLG1NXOWo7Pc6C3SRG5wpHPFaVtPJO8e6RgGYDL8&#10;nGfWqkFr824buTgqR0q/Z2WIyzD5l45orUVOLXkY86ex9haJfR3Gn24hw1usMYRR6BRWel7M1xdJ&#10;CNpQ8KeprhfgL8QP7QsYbGeQLPbKEQHjfXbaq8mka+07crKOO1fz9nWBq4avKFXuzwcReEiSy8XY&#10;fbMFWX7vzinXd39sCkY2tWXcQw6hOzMfvcgdKjjuVsm8pZPmxlR3rwpcyOPfVFi4sWjZtpHmr/Ev&#10;YVVm1q805SWzMq8cnkVJ/aM0szExdainuFkidc/Ix9etZcqeqVjPmlezZZbXYrtFWRdjbeuOtR3F&#10;9p8bNtm3nGMehqrJFDOWjWRGOPXoMU19Ni0jT/MuGt7WNckySsFA/E1caM5e7FXNOTmXuoR9YtlX&#10;crY46dzVb+0laKRmVR8ueR0981xnjf4w+HdGXy7eRtSmIyFt/uj/AIER/KvO/EfxY13xzGbSNv7O&#10;sWwDHCMMwHYt1r6zJeB8fi2pTXLHuzang3J+9od94/8AjbaeGNtrZmO8usEkD7in/aP9K88uNU1L&#10;xtOt1fTSS8/KnRVz1AFV9L8GkHfIpcs3GfT3rrNG8Nqke1V+9yR2r9qyPhXC5dTXIry7tanZyqmu&#10;WJm6foPkj7ueB0rRh0hV7cZwDit+DRlEfK/ke1R6hYtEgx936819NGOtiIvoVNKYI6qvTdge1bRS&#10;RF3ZU8cYHWsrT1xMfetjzljX5vvYyOelY1lrY2jfuNCRtIvmk7cjPHQd6q6ikL3TmFfLhY5XJyQO&#10;3+fenNMZlzyG6+5qrOeGDfK3fFcdRuK5kdMYo2vh7p6pqHmyKqrN8qNnt3NdbPoMV4W8mXbIvQg9&#10;DWF8Ldas/EsskMreS1kBDHu4Unknn/PWu1/sSO2jd4pFG4jJz371/N/EGOnicZUqT3v+RwYqlKMr&#10;mNBcFLr/AExV8yMYDEda6KJ4buZRbuMsACPSufkhM0zFju+YgH1FPjt9kwyzp9BXzqlO+x5lSKZr&#10;6/pfkW/mM27HJGM1mpLcKmyP5IzyMDrU8ZmjT55GeNgchj0FTb2uCkcK9sE4qqmpny2W5LoaR3YE&#10;d1IGXsM85p+oaGY76NVUKpO7juKRvJsQdykyDH4GrtrrMltC0jIsjDOAefaufbc2oxSMa/sUE5dv&#10;3aL83XtRp2s/2fks25OParUIn1uVvLhV/X0xV8+FLDTYYpNSaQK7BmWIZYrnnA/xp4ON5qUtjuws&#10;VOoubYraT46sbG6nmuLWS42qw2o333xxx6VsaFqsd5pcZjXmQZI7g1yeqf8AE28TXF1a2Y0y0I2p&#10;Cx3OR2JPrXReG1NoFRVLKccYrqzCVOouSJ62ZVsIqapUNWWLvT5ric/3V688j6Vha351q2V27jwK&#10;7C6h+wRNNMyx7uBubFclr19a3yvtnUsvIIHFeRLCpaHz8ou+iMO91FoI90hYsOPrVc6W986XVx5y&#10;2qnkA/e78+1XpLGGaBWkbzAGyFA6irg1RVtvLKqFU/dP8q6qOHS1ZndrdGJda5bSr5KfKq8Bh1/K&#10;sTU77dbsofcuDjPWt7VtDtdWk3+T5TE/wcE1lXvguG0j3NPKYwNzDGOK2VJ7kylE+WPj7pD2XxH+&#10;0ZUx3sQwewK8EVyduhQ42qvpn0r2T9qHSbeWzs5rZV2pKcc8njmvJbSyYuvftya/fuFKntcupy7a&#10;fce9hanNSTJbG3MkvBPB5+ldNoemB8MFwpHPfNUNI06Qsq4+8etddo2kMWXavsT+VfcYejpc1lU6&#10;M0NB0fzFVcZ9BXaado8lrZJI0TbW6OQdpPfB74qn4Z0rypMt/Dx0610lxe3N3a29vNMzQ24IjQ/d&#10;QE5OB7mtpLojKMe5RS3Dr65OeT0qeSUjTmt1WPYzh2OwEnAOOeuOTT0h2D+9xjgcAUbVJ7rgdO1T&#10;ylcqRkmy3NkfdGCMdq3vCHj6+8HyCONlaFvvKTxzUC2oYfMv3j2oa1U7htxjpXLjMDRxdN0a0bxZ&#10;KasemaJ8SLPW41XckMuMlTW3ctHEqTRybc98/e+n614pHHtfG0hs/e6VZt9evUmhdp5pFt8FVLHG&#10;a/Lc08M4yk54Wdl2f+Zxzw8JO6PaLm8F3YqH5UDAI/rVK7/0e03DKthSfUD3rjrH4ts2nrFPbKsm&#10;SCUP+NOvfiNaRAsouJjgZVRjP/6q+NxHA+Ywly8l/Q5ZYepsdFdzXGTIG8wt8qt6VnvqIt4zJcSR&#10;xxgYd2bAX865HVvi9eLaNHZaeuedplY157rkWreKrp5r+eRllPEafKifRa9nKfDvE1XfEvkX3s0p&#10;Yd7SO78a/HTSfDLsLBhqF1j5RG37uNu2T3/CvGvE2tap8QtT+2ajcyTMeEQfdjHoBW/b+DfMK5/D&#10;Petex8KxwjoM9+OtfqeT8M4HLlelG8u73OyNPlXunJ6P4Pyq/u/vV0Fv4VWONW2/MevPSt6OwMPb&#10;GPapvsu4c5GDnPSvoNbmkOzM6z0sxsw5+Vs/SpY7ba+4/dOD9atJHw3Zs+lRq/loxKhf6elTKPUr&#10;msMmtEuB/d29wKxruLyjt/HHrWxc3/yY/iB4xWPqLBg2TtVTk5rnm+XVmntNNDHmkW0m85sKFJPX&#10;pzXvngf482uofDDRdFZpi0CN5vlrwPmJGfwxXj3g74ft4n1eNtQ3LYznAXOM+hr0Cz8GWfhi6aGO&#10;KZVXhcjtX4fx9n1HGyjhcO7qL1fmcNfGcicY633O50vxVpLbvJuGhkbjLpjP41qalqOn6bZw/aL+&#10;1jDDjdJzXGWq28kfyxHb0AIwc1r6DBHfO0dxGjY+7nqK/P4Tex5ftE+hcTVrW6izHcRujHAww5xQ&#10;I40j8yZvlyMY5xVG58Nwq5k8tVAY4JqSGLy7cx7ty9QTW3JJk80AupVuBIY5QwQ9Kr2+65nOw7s4&#10;yc9B9a0IrSKS32SbFUPxgcmpLvSITAgt2EBwTwOv1o5ZdSuRblS7lXzFkY8DAxnrS3HmIq+Xjpnp&#10;VS60O6L7Y5lY/eKkfeqtPZavbRt89tIuPuBjx9eKXK30CUbbItXAYxeXJySfSsfUnjtnVIbhfNY8&#10;rnqahudJ8TTQnyoLf5umJcED19ahsPDl14fRr7UAszdAsZLbKv2crXM1Bbs1Hjk0qw3jbJKwBO1t&#10;uD9awdf+IMGgWM011IsKRrltx4ps3ia1uPM2yMOfmB/hrI8T2OleMtKmtJE3+cPmHZq2w/s3Uiqm&#10;11c0jG7V0eKfFH4z3XjjUGhsz9msVI6H5pexJ/wFczZ2bXI+XO4j7x71Z8cfDq4+HGvfZ3+azn+e&#10;3l9Vz0+oq3oqHYrV/ROS4XDLDR+qr3WfSUuVQ9wdp/h9XC+YOTWgvhxQNqodp7kdK2dLtPnH3W47&#10;1v2ulr5O7y+emOor3404x6ESl3ORj8JINrY29cGrEOgJEd/lqvXkcEmuqNltXldoxxVK4sQS3y5C&#10;nj8aKkboSdtja+Csq6d4glgBKmdcoegBBz+te6+H9YWCdY5I1eKQYz7187aRPLoupQ3MbfNGQRz1&#10;HevXtG19JbWO6jUyQXCjjPKN3FfgniXw/NYhY2mtJKz9Tz8YpRfOj0O4s1QsFUt3JzwfpVvS7eSw&#10;WZZAZkC7kPXbmqHgzVl12xVFB86EdCOcVtWgksoJPlMzMANg6ivyenRlF6mbleJgQaDNqWpssayy&#10;bs9RnFeg+GfBIljU4zIvTjp61l6Payaey3E+6PzDhUHBatzVviJD4TBmm2LIQRHbjlnJH+etenSh&#10;TteZOGw/2+g3UrZftnA3SHAI6AVzvibWGgnPlrHdSLwN3+rX/Gub1/x1q2ptu3CzhZidsTdfqev9&#10;KTS/GsllGiXkf25Gz8xXDD8f8a5ala7skaTqU46R3JJrq81V2+0MF7rt4XHpUBuS+V8tm5wG6YFX&#10;Idcs7+Mrtks2/iSYjH5jtS21orLJLFIlwegEbhgK552asccpSerK7WFvGiswLN0+XqtW7HULzReY&#10;buWRd2fLb5lx+NU2tJTMPlZDjueKidriCc/M2Fx92uOpTT1NKc2tjppvFdwZ1ZrW2kAXptw1RDxq&#10;sDbZtPkLEdEYYFVbB/OtVb5twO3HrU0dvI6sNq7sYrhlJp2u7HRGoNuPFdvHtdrCby165I4OavLr&#10;638KtZQCRlxv3mqaWL3Fp5bp3qx4ctUspZlZdit3ArCpL+VjZYttZvlY7Vt493P3M4qwNXukVI5p&#10;IY1YfNJt5pYngDMGVlAOQaxvF/jHT/COjy32pSeRaQ8rn/WSnsFHcmlhcHWxVVUqKcpPZItSlska&#10;TWG6dZPMWZs8YPWuE+On7SVv8KtLbTdJ8u4190y0gw0dhnjJ7M/Xjtxn0ryP4gftRatrtxNDou3R&#10;bOT5dyANcOPd8fL/AMB/OvOPsEmoy75HZt5ySTnPvmv3bg/wqdOpHFZp68vn5nTTp8qvMp6xqN34&#10;o1Ka7vLiS5uLhzJNLK2XkY9yat6VpKlM/qO1adh4fVT91enBHU1sWeiLGu4dfT0r9+w2HhSgox0S&#10;6F/FojP03TfL9Nw4xjrWpaWnlKflLY6YHSr1vpyqdvr1PrUwtVU/r1rsj2JlExNRXamcn8OtY3l7&#10;2LN1xnB9a6PUoQw6N7Gsae22S9O3410RirGEua5v/Ba6Nl4/hYna21kVu4yB/hXvdpqEcThZPMVS&#10;dpb+9Xzt4Wn/ALO8TWU7thY5FJ+mea+hYnW9tVWIrIzYIwehPSv558Wcvax9PELqrfccWJi7plPW&#10;bdc7l+6erE8CqsVk25Xh2sY/mG05/GtZ9OmljZpV2tHwy9z+FZ1/b+QqyQt5IXgnOK/K6adjlWju&#10;jotAaSOXzSjYk5GepPeruoeIJ/tm1YWkZepxjNUvCurjT7CXewmaMblBO4896lg8RQxWzTTsNy/M&#10;Ae9FVu3Kac89jQ1BJb7R/wB5H5LSdST0rnNH8CW11d+XE32ibd8zH7q/jWnZahN44gCRs0cckgQl&#10;fvEeg+vrXbW+naV8P4FtVWG5v9u77PHllQ/7bev0rz54ZTXPLY7qNKU9fvK3h/wXF4ft/OuMIo6Y&#10;PX6VwHxT+HMd7qbzWOoyQC65njK/Ow9mHIrrdd8QySMzSsd3HCjIT6Vi3Eq3krtKSCoyBnnFY0cw&#10;nh5WoKyOtYz2fu00cU37NENrpK3lrZveyO4y0I3TfX1qvqX7MNrrluZbhpxIh3bCMbT/AI16P4d8&#10;V/2REFWQorHd1xWprXiK78hbi3uFkgZc7GUMrfjUyzzE9BSrzkrpnjOj/AaPUIJLdry6hhh+UqhO&#10;4+vP5Vzepfs22+nfavLuppHkOYgwHy/X1r2e88WzaJIt5/Z8c0E53v5ZwR7c06fxDoviE29wzNZr&#10;nJLx8D8q0p59iU7t6GanNLc8V+H/AMEbmymW81KS32K2EijJ+bB4yf6V6F4f8HWcmrPI1rEjryCq&#10;4Ga7DU/DsOp2nm2MsMkPH+rYEH8BWPBo1zp2rKzRyeXnDEdMVOIzStV965NTESvZHQacVt9JaNYw&#10;u08kdzToriO6iAkC7l7EUywtpJBt8tlXJzn+tMuZY7eTaWXeR0XtXn35tZHL717hDetF5i7dyrz/&#10;ALtQ3usqrY+Vj0GD1qF4vNkbbL/rOGHSqTWa20u0s/tg5xXbQpp2UTObdyzJqBgib5uozTbKaKWU&#10;ebhtwK5PXNUZtLDSK289cEZ6Vyfjr42+H/BFnJbZbUtQThYoGG1T/ttnj6DmvrcpyXGYuoqeHjdm&#10;1PDt6sk+N/7RUfwuX+zNPtVutUkjJDOcpACOCR3NfMvjXxbqvxBvRNq13Pd/3FZvlQHsB0H4Vq+K&#10;tbn8b6/PqVxhZJjkKM4UDsM1nmxYKN2FGcjBzX9FcO8L4fL6MW4L2nV+fkejS5YLlRgTaXhGX7vT&#10;ANd9+zD4y0X4QfF7TNe1uw/tKxtCw8tiQELDAf8ADNc2LRGk3H5mzwOua1PCFlCdetFlXzI/NGQf&#10;TNdmeU08FVUlpyv8jenNRfMfYP8Aw0HqXjC4kuIhHb2srb4UjTaoTPHHritGXxZNrNn5kdxIvPzL&#10;u3Y/CvO9MgWKG3Zdu1QOK3nL2VyrWu3LclD91xX8he2tN37ni1sVUqSu2a0mvyCPdcQrdBckBAEY&#10;fjRaXtnqrfuVkgm/uS/LgfWs9ZjqKbogy7Gw6gdD6Vas4BM5MnHGCc8iuuGuxy8zbLkXhiZkyWzu&#10;+bOc5NMksltJPmXPvnp2qsomsZZPsk0m3IwG5VqtWWss0eZVUFWwRjr9KzlGz94StsLa6Q0Q8xW3&#10;Nu6egp2o2MTxhg23y2HI9RVh9WWc7Yojtz83HSmTKs5I+bax+7Wcu0BykkrFaGKS5bczlkz1Wkub&#10;b9+GSXDZ6kcVoWMCQwyKysm7oCeKlFms6q2046dOKxqaLUIyb0RTaxw6sx3LjIxyKt3GnR3Fsvlv&#10;+7xlkKgZPrnrVhNOYQ44XnIBFWpLRbcL831ya8+VR3sjoULrU5+3k/s6do2b5G6H+7mrmGV08tm6&#10;9u9R6g1uwkZriGP+6D1Iqj9paJ/OtbrGw7W53D8RQ6jsDorc6bT0OxW6/wC0e1XLHTVvrvBbarcF&#10;s4x757Vztr4geY7ZkZQq5Lhdqj3PpXlvxV/acuNOuJNL8OTbGXiS9BDfN3CduPWvoeHeFcbm9dQw&#10;0dOreyNqMYt3Oq+Mnxt8QfBi8vNIS4gvbXUbYpbyMVM0OQQQwHPA5Br5hjslQHvuOcGtO6vbjV75&#10;7m5mmurqQ5kkdtzMfc0lxCVC/dBXg8dK/qvhbhSjlGGUKaXM/ia6s7pVVbliZbwNMeeO/BzUc8AR&#10;dw+ZV6VrNb+RHuxtyM1m3kexuFO0kcY/WvqpQaRi5GDqEc2oX0dvbwzXEspCQxqMs7HsB3r7C/ZE&#10;/Y2j+G9nD4k8TW8f9syR7o4JAG+yA/8As/8AKuc/4Jxab4cv/iffJq1hDeat5BawmlwRDg/NtB74&#10;PWvqf4n313KrTW9rstoRsUL90Af1r8L8ROJsRCq8topx7vuelGDjS9rv5GD4i8XNJL5arHHCv3cq&#10;M8fyrmta8a2tnCzM8S4HzHIxmvJvGvxl1WfxLJb2+l3C2UbFHumcbQ3bjrg+tcnY/GO0vPFK2N9Y&#10;3FvO/Q3D5TPUEdua/Go06t+aUXY8atKTfNM9Y174gXWpKFttPs5Ah2l5o9oI/wA96x11yK+V1vrR&#10;LfJ4kgYnH4Uun6nJqEEyhRsbv60qaKzRfLIgyOgOTXTTrJapnG6lwU6feKu3UoVKg5V/kx6Dmnap&#10;o81uiiMbo1GQV5B+hqjceHo7hxHNDnjoRkH3qTT1W2SSzSeSNVO7CnCj6Vp9YfUy9yXQFsJGP7wf&#10;KPutTjdrbwbVXL56k80zZqVuzTeZ9ohXglx9364pYNThnkkDwqskfPCnDCtFNS3IlHTQPO+1QsNu&#10;3b0FWLQN5f8ACFXj5hyKom/hRxtK5PzHOVz7Vehla5c7VK84INTKUeg4xtuWSu2La2PmGPlpmlwN&#10;GZEkkHlnlciq4vGlnwwIZeMAU7P2kcbtv3SG7mspVP5Sny9DRtoGVmWHDr0OKi1CwddrN/B39akt&#10;tHazjWeGR41A+baeD9ajuLmQJiU/aIySSpH+fWs/aX+IIpLcmt7qEQ7SJFPXmsPxLr1noFt509wY&#10;152hfvMfapvF/ie18PeHLi52FWVTtWQdSRwB614bd61da5eeddTNI7nI3E/L9K/SeDeCnmq+sVna&#10;mn23OunG+50nif4iah4n3QrI0Nrn7qnDOPc1iwWCq4Bywb8qLRN68oeRV61jaNsLn0r+gctynD4K&#10;l7HDwUV5G/NZWQ62tAV5+gwKuQwYXpnv9abCOTGctnpUqKUcr7c5r01TbKTVtSVo9xxznFOA+bv7&#10;cdKYkmwMSMlj1pHlbb8uef0rSNNk8yZJHHsDHPfrUikYx8pYdGqAyGP+99M09Zio6HrnnvV+zZPM&#10;kSAYI547ZFOUB2DH6DFQktt3YOM01Ji0Y6rj2oUGVzdiwMR8/wB0469KUDap3DIzkc9Kg3l/b+tB&#10;ZmyRux06dKfKJVEWCmxsc9eg6U50XaMnP1qqk7qdu3680hMkZHXPXntUctyuZlmQKowDuA/SkY7z&#10;nd061U80gjPemz3gTuqnBqJe6xJX3LwOyXdkNu4zimlic89+mKzP7WZYS2G29Nyj5fzp9nerOoPX&#10;Hy/SsqWIpTdoSTfqVKVtzRUYU5b5scY7Uu5htH3unXvVdHbk5x0wPSjaw45Utz1rpSRHtFcu7F3f&#10;N+VJhWPTB7+9VmVy+07umST0FPDHO5vu9aPZp9SufqWItoZu3r7URna+AdzZ6VGI3A+XPqc0CBiP&#10;4s+x6CiMBOqTDht3bHNDNx754OKYsUmOenQ09Y2EhPcjjnvVezJVQcF3r1O7gHB60saZx82QevFM&#10;CFG77s4NKLdiPusoHYelHsw9ohZdobr16j0prLuZfvc9R6UvkvHHwO/JA60n2RyGJ/hHX1pexB1O&#10;xHNbsw3bqpXVhlvunnqa0PJkKD5fbOO30pPsbD+H5Tz7in7OxPPfQwZ9PyeOe1ZtxorM7cEhSc11&#10;zabmNmb5sc4I61GNJYScDqM4odNMnmOQ0NLvQtahuYWaN4nEinuCK+g/h78ctP1m1SLUmNjeZwzF&#10;cRv6EHt9DXli6Hyz4HyjOCOop66ZjLEfL7V8bxTwTgc7go4lWktmt0ae1VtD6GTX7K6gLx3ELd8h&#10;hWbfeKtPjk/fXkScZxu6/hXikSTW6/u3kXscHg002slyQz9R/eFfmUfAvBc95V3b0RHNc9F174z2&#10;Wktts91w2evYCuL8S/EjUPEqCN5WhRj91SRWaunsz7lVV7cinHTmWTaV5PftX6JkPh7k+WWlRppy&#10;X2nqyoyuVRFh/mOWHt0qRY1bJVVGRt9KsLYMy/d69RT/AOzmRuMYzxz1r7qOHihymyJYhGw6twMH&#10;NSx8EBg3qSe9KLFg/PIbkY7GpFsmA6tjPWtPZon3geThlYL19OtIjKrrn5dwOKlFsyoPvHB5ojsG&#10;DMf736U400SpO+o0ODzu703epkOF+7znFTfYjjjqtEelMD8pyzdauNNdRyl2IYpQrc+ucdMVNHOz&#10;tnHGcUSWTR8YJboQRzR9haI7fm5OSQOlXyoXPYQsyZx39aRZ8EdeT1PapBYsR3z9ahFifLbdkDPf&#10;+dTyopVGH2vPCjp3qP7WAnIVvwpxtNp2gt17DrUUtkyPjJUtmp9nFaoOdvcR7vkj5W454zUZvvLj&#10;XP6HpTZLbb949Bk+1UZocN83y46e9RKMepPM09C4+r7flzx65zTJdZK87guTWVeyNj5WYdqqPIcd&#10;Wx0J71lLlWxp73U6GLWt8vqOvNK+pBY/9kng1hWzZQE7uuBnvVyRmaBt3boKyXKF+Uk1HUxCg+Y7&#10;c5571vfDH4V6h8VLpvLb7PZxg/vyOCfQVj+B/Bc/jfXlj+ZbVGzITwAOtfR2h6jZ+EdJt7OzhWNU&#10;xwv8R9a/IvEnj9ZRD6ngn++l17IqM1uzwHxl8I9d8F+Il01rdroXHEDxKfn6DGOx5FcPr91Jo93J&#10;BcboZoWKurDaVI6g/SvoD9pTxFd3/hSa8hZo5LIb0ZSQVHQ/zr5j0XQ9V+LvjAr50txJcOXmcnLc&#10;9SffrXocD8aPHZM8Xj2lKF1J7bE1ZJ7B/a91ftJ9itri628v5SbiPWu2+EvwmvvFWpR3WpRy29rG&#10;2SsgIZvwr2zwF4N0nwJ4Z+ywQwiRo/ndgNxIHrTrjWUlmTy9mOACBXwHEPinXxEZ0MFDlT0Uuo5S&#10;UF7rOo0Cwh0jT0ghWOGJPlAHFZviKf52K5BZiAV71HDfNNBgNhQO9U9S1SK4lWMfdUckDvX4vGLd&#10;b2ta7u7sxlLmPln4/azdeIvilc2tnuuJFKxlQMnIHNehfA/4Pnw7FHqGq7Guuqj+4O3WusT4V6Fp&#10;vii61eC2zdXj+Y7Hkbj147fhXSWmn+ZJt2lscAY9a/S8446qVsFTy7AXjFJJt7mkpKcbRJoT9qm2&#10;rn1A7CtKzb7BLhCZJGHf+GqkdsNNmxG26Vh0PbNT2bvbuZGXc2SMdMV+b1KWt5M53Fx2LlxcNdW8&#10;kMhbbIOecfWvHLP9lKzsddmvb6/uryGaUyxox7Eng/SvU9WvCYzGp27uSe1VZNakaJbdj8x6cdfp&#10;Xo5fnuLwMZ0sJNx5t7ApNFWy0ix8K2scNvZwKvrgE0fbUAY+3TGBVfW5xo0Mk17JjHKKOWri9e8W&#10;3esFobM+WvdR1auStiMRUfNVm2/Uy5pN+8dXqeuaXpt+paVWZhkbTyD6Gkg8SR6sjBUVF7DrmuA0&#10;7wtPNclnLbu4OTXa6Zoa6DbLLNHJuYYVMZrjnCUtSlLqi4NCt76IbljjbPBC4Jq9p/hGxvW8u4t9&#10;7dN1Q6dot1qBMz+ZG3YdgK6/TdAktrdZMsz4HUdazqVMVH+DOS9Gzqp1GtkZVj8D9Ku59yxyDfzg&#10;NwK0ofgfpcMassZ3YPJPQ10ek3S2+Pu+ZjjnrW3sedULBVXb/jUVOJc9grTxU7L+8zuj7OWskeN+&#10;KvhzceE3a6tyzQN8zI3OPpWO998vHrkgd69X+JN1HDo7KGVvlwAa8iIzhf7p9K/qfwZzzMMxy2Tx&#10;zcuV2Unu0ceIjCGwPNv+mO4qKQEL8q//AF6sx2DPIW2tgDketSppmD/s/pX7bGcdjls5FIbipG05&#10;zkZpMsir83zGtEabtAXdj2FPj0td2e/XgU+ZCUTLAkQ/KDjvSohlX5S3fmtGXTCyc7t1P/srd/db&#10;0+tS5xNVGW5klWEJH69CaikiZFXkNg8sK210vzI/w6mo30xUX5uinrUKcS3FmLJJJG24Kfm6Ec1D&#10;K0jM2d230x1rdGnD5lbGMdTUM2nB/lbtxS9ohcrRgSghMtu3N2PIqB1dz5n3CO38q6A6YN2eOvPH&#10;UVUu9NB3clcj8hRzxLUWznpyYi3J3k8Y6VlXsDyQlfmLDrXTXVioBYY69x0rJvrVjH8ueO+etV7t&#10;tA5mnqczf25EZVfmGKwNVtXcZ+92IBrsdRgEb/d7889aw9QgUBv9rktWUmbq25w+rWmzcB9MmuX1&#10;eFVLfKODxXeaxbr5W5QVx1wP8+1cnqsarKQN25j+BriqanVTfY43Uo90LK3OASPauV14eUjbercY&#10;Heuy1q2CFvm9TjHWuQ1pCOiqNjHOe9cNRaaHXTlc4HXU2+pyOQK4bXfmkY9veu/8TLsZ1yh5/KuC&#10;1sDLZ/CvCxkT2MLa2pgE7Z26n0rR0JMyeuRWc6DzRnrwK2PDyBp3UccccV4a3PRltcTUJhZv6q3H&#10;HrUEF6WX5ePap9WQBWZm/Tk1lxTGEHhuadjPTqerWerRnT5FLKVUYH1xXO6z4hjSBk3L0PHpWPHq&#10;Mn2FmjPGORmsG8ui+SzH3JPSodzSMY30G3M/mTMevzV9Qf8ABMv9prw1+yp8Ur7xFr1nNeSSWv2e&#10;2WNN23cQWOe3Ar5cQBoe/wBe1bOjv5ci4/H3rejKSdkDjG2p+13gn/gsH8K9bVcteaa8nH75cgfS&#10;vbPBP7fXww8TWC+T4o05WkPAeQKSa/BPR7njc27n9K6K11ry9gjLgcHg4wa6lRk/hkccnC+2h/Qt&#10;4c+KPhbxQsbWmv6XJIw3BVnXj611ninxtY+F/hZrmsSXlu0Om2E1yWWQH7qE1/PF4a+Jms6HKsln&#10;qWoQMv3THKwwPzr0K2/aa8c6l4euNLm1/UpbG6TZLEZztceh9q1jhqr91MzlKn0M3xdrMniHxVf3&#10;0jM01xO0rE5+8xJ/rXR+GrKVII22HacEHNcrp801yQSo3MwzXR6Xqc44G7KgZBr3oxlZJHmSkm/e&#10;Z2NjZzLLzH78/nWpHpUiIy+oznvk1zVpqty0K/vDkHr2rSg1O5T7zFhx36Vp7CbM5Sj1N3TorzR7&#10;hbiF2VkPysDyO9ek+HvixNd2sUOqZk8sYWQdSa8mt9QuGXuM9OatRzzIjMxb29q8vMsgw+Njy1op&#10;+ZjW5HGzPaLPxfa3dzt+0eWvfeP0FaA1fTRdLIb6AKnLP7e3+e1eGw3NwI8szE9OvWpEnmWXaS3T&#10;k+tfPPw9wcnpc4nRo9j2bWvi9oNpC32f7Q5UYHHzOa4u/wDjAs8q/ZbGQr6MwBJ/CuLWSSR8FWUZ&#10;wTip44JEkX6gjHauqnwDgI6yjf1D2NBrY09S8b+ItWuWa3aCxU8AJH8351z+peFtT8RXKyX2o3Fw&#10;2c/vJCyj6DpWzD+6lbcW25wefaraXDLDsK/iea9zB5DhsP8AwaaXyNIypxVo6HMQeBYbIqqgso9e&#10;oq7DoMKSrt4XODgd/p+FayLIDzu3NySakttOZzu9/TpXtQouJnKfmM021RQoYYKnHpmuj062hS0w&#10;M+fnAGOAPrVCzsC67m/hPT1rX06PLfN/EOMVo42Od1NdSY2+IT0+Xrx1rLuYdx/vN1x6VvIu+JvU&#10;9SOcdqzbuJidv5cVNNu9inZ6oxTFmVmz8xPatSBle2Abbu6E+1Z99uUj+HHIwMVVN2+xfmztPzA9&#10;QKqpTubU5W3L10Yox94L3qlfyLBDI7tgKN2OoqjLcytIy53L1UmsvxBFPqiQwxu0LNIokJ6Be/8A&#10;hXh5xNYfCTrTeiRtGpG+pu/Ce6lEM0f2WbZby+c0zKV3Mxz36gAdK9Z0TxLZ6xuLSLHIo5RuAfpW&#10;J4Hjiv8AQmt2P72LBb1btmgeG40nJdTuVs5I6iv5dxWIjVrSqLqzz8VUdWfN0Ow0LTPtMMyrHgCT&#10;Kk80tzEs15tiCnyxtO5fvGsfw1qf9n3vkeaUSRSRzWzZGaCeRmVWjP8AER3rONRM5b6DxHti8uaN&#10;SuOStJLeLFaxw2seOBukPerC6tJch41iRWxjdjrTp/LhsFaRdm0Y471NSV1oVZNWKSBXRg33ugJr&#10;V0bRpLpfL8s8g8+gqpo1r9vlVkhZue5rsraVPDIWVovm8sj8fQVFOmmuZmmHoNvXYg0vSYfDVn5s&#10;nlqR3Y8Vh6j4s0ua5abbJeMp4CLhe/rUWsvLr8nmTt5cbH5Ix36cmqxsE0+wVmjwcdF7/WspSnL3&#10;YaI0qYlR9yBU1PxbK7NJDpeyHHBdhk/hUFx4l1S+RWs2t7Xy/vbUDEfnV1rR57bbt+XnaKzoW/sm&#10;6+VuHHz5PHXpWf1aberOOWIlsVr6zuNceSS9uLidlPBd+n4CopdL8qyVOMN1PpWpfKqQ+ZCvEgzk&#10;Vmi7jV3EmW3HjPauuFFInmad2zPO7TZm3SblYZ45xUk14otcht3fJ/xqvrOpW8G4K3zY57gmodEm&#10;WS233g2p94JnjGauNPWxXM5KxcFxJcD9233R1HIrO8QeII/D+nyT38iwxxLh9xOK2f8AhK7UD9zC&#10;sfljgAV4P+1Lql7ceMoLITMLX7PHP5QP3ixPUfhxX0vD+RrMMUqPNZbv0Ko4eMpe9scr8T/EVx8T&#10;9SkuLWCePS7Rgivt+UE9Mn1OOlYujeFgy7pFOd2BW1okN0dKa0Mkq2jP5phzhWYcAmuk0rQdg+Zc&#10;rtAA9TX9C5blNPDU40qaskeo6qhpFFHRvCEbQL+7bfnqemK6jSfD8dqy7ip79O9SadY+UNqr8oPc&#10;da1ILR5OVXtzmvX9m0Qq99ixYhYG+6uzoKmMn75P7rHpnNNEUirt2Hjmg2UjyNhWVenFONEcqrJ5&#10;J08s7W+bvUYuY9oU56Yyec0w6ewbDfN2OKcLOTb8wP0x1p+xSCNWQ6zv1gl3LhtvYjoaJLlSc5Hz&#10;H7vqah/stscDjGfpUn2MkhcZ29CRS9ig9t0HPOk5bGfmOcn/AD9Kuato7aCtqlx5LPcwi4VUcMyq&#10;3QN6H2rPOmSEdBnp160NYzPgt8zEbeTkis5YdhGsvtIb5ysOflXNJvAdei7vXtSrp8pf5gSMfnQ+&#10;lSSjlf8A61T9XRXtexGZY+6glTmmmdW3ZXKrnbz0p39lOvLDK+vpTv7GcNnb27UOhBINdyNcbVXH&#10;bOAPxpYrlQrfMORgU8aXKH2rtHP50XXh+4tJ2jlQrIPX86n2KLdTlQz7cpAX7zL14pPtWS3H3TRJ&#10;pbR898c+tRzabLLt/h9fXFEqKsTGpfcSS/VS2O4+UnvUEV/DNeKlxL5ULMA0m3dtH0ps2kSSdSwG&#10;cjPaqF3pjox/nUezSH7TyIrzUlLttJZQTgnuKt+CvD0njPVGYo32S0AZzjgt2WqEmhybcc5YdB2r&#10;0/4baclv4TWOH5drHzQq/MW9a+F48x9XCZdJ0N5aX7GVWo+XQfp+mbHKttCrwqgYre0i6tdQWS3u&#10;ARNHxGcfeFWhZQta+YPlkj4cA9+1Y+oW6wt5ql43jP3gP0r+dFdO55coaFqS0a2l27CcH8qi1Mys&#10;f3TeXxnA7mrNv4ijnIjnTypW43t92o76BkLNvVlz8u3oa25bq8TKNOzDT/EUmossNxhLgDHorVbn&#10;vFii2lWG7kD0FZF5o63yK0inb0BB71mG4vtNm2ys00KtgA/eAraHNbU0dOO6Ojtbr9/t5ZZOBnop&#10;7VaRz8qu3OeBjpWTY3Hnr9oZykcY4Q8EnFXra+V3aRtx4/h7Gi/mTyyaLWoStcFZF3bouQc/pUP9&#10;rxSxs3WTuD1zTW1RXCruwrdao3tvDI/nRsY5B8p560Ko0zOTa2ZYjvChaRd3oB7mo3vmeNo5Azqv&#10;Y1RvdShtZVUK/scfeNNttRS4QsFZRyM+9bxqX0CNOSV2xt9oNhcOpkto28z7x6Z+tLbfDzTXKtbq&#10;VmkGBtbP+e1WY7lH09lkmjhhXmSeZtqoO/Nc/rHxesdGTy9HWS6vF4SZgY44j6+rV7mWcO4zHSSo&#10;w07vY7cPSnP0OP8A2qPCaaT4X02OV42vGnPlIRhtuOePyryvRNPa2gUbR8vGPU13GuWmp+MtVlv9&#10;SmmvLqRs7pW3bPYegq3p3hFIbQI8e6SQgkkn5OtfvvD2SvL8HHDzlzNHpx9xWRjaZbnIXjC98VtW&#10;kDIrdW3Dn2q7Z+FlD/Kv3jjOK0bfw8yw4C4NfQeziTKTZjSMHO35uvp3qBomldiwxzxx2rpx4fIG&#10;D7Z9qSTw2CuNvWjkiGqOOmgfd8u3oRV3w14suvDci7cyW+cyRtnGPat5/DIVM7eMZGKgPhxf+A4x&#10;yO9cWMy3D4mk6VaKcX3MXUbdmd58LviVDqmsQQ2sUjXsnCIg+Y9zXu3h62+16Y1xLbzWsz43ecnl&#10;qvPOc18jWOn3Gi6hDc2zPDPGQylTjaa9J179pjxVr2mQW9xJAzwgKZTH87gdPyr8fzrwyiqynl2k&#10;Xvd7fgdmHjh1F+03PS/iT8TtP8BCKGFmvb644Xew3KPUDsB0rn9H8R2/iVpGvIJIZWAIlkfKt9PS&#10;vD5UvtT1mW8aZpLyQ5Bdvvc9M9q7LwH42/tdza3H7q4jYKysMEf/AK6/NOKMlxOWVuSSvHSz6M58&#10;ROL0StHoeiXmmN9jk8srJH0Rs5/Gs+K8WGAxsjb15GTwKgubuSymZoZCsm7kZ4P4U9PEdrd7kuYD&#10;HIOA8Xf8K+R+trqef7LWyJo0GoyMriPG3ODxVRdO/s67VrOaSGQnp0BqKTWtLhvV8q6k3lgu2aLZ&#10;+oyKuXcF9qTPJGqyQ5GDFzx7VzyxHNsW6MkbDeMbhNO8sWtvcSpjcxyGI/Ci28WrcBjcaSFbHGJj&#10;+fSse3uYtGcTTSeVuGGV+cfhUyXMOp7zbyCbaMZB6fhWMpXV7msebdo14PE8LwyNb2UatHjIZy1S&#10;x+NW8jcunJvxggyHj9KxbF002cSN9GX1q0viDTb4uq+Zajdgu/zZPrxXDUg3saRva5rQeMXnHzWE&#10;aNuHzbyaWbxq8NwyzW8Xl5xlB92shNTtRKyxmW5XjmNOo9cnFUdd+LnhPw9GyXly17dYIENiPMbp&#10;0ZuFX8zXVl+SY7Gz9nhqbk/QqMXNnSeJvEV1pXhi+1CGGNvsdtJcAMMqdqk8+1fFfij4h6v4316a&#10;51S6uLqZn4MjZCj0UdAPpXs3xK/aIu/F/hebQdK0+PSNNuuLpjKZZ7leu0nACr6gdfWvL7HwkJJP&#10;Mccs3JxX9JeG/BtTLMPKpjYL2knp1aR0Ri4aIztPgzGvynOc/Wt20s2SNSn3c4rSsfDG0843cZrV&#10;s/Dyx8/Ljrx2r9gp04JGM5z6GZaRFlzt5bkfz/pVwOwYce2Oua1rbSF8vk7fwq4uix8evTdit+aC&#10;CMpbmGu5ZV27vz60pDBjkNux+Vb40RVz7/8A66G0ZdxOPxq04Ey5m9DmbmFpBhj9cVWNhht3l9hy&#10;a6x9F8yMcA4zntzUMmi4x1496rmiLma3OWawaWQFV+7yfc16n8JPHdqLdbO8ZllTCqzD74+vtXIL&#10;pWPu9Twdw7VVltmgmjZCw8s5GD0r5niTJKOZ4f2NVarVPzFGKkfQWvWlvcXn2yz8yNmUKgc57c9P&#10;Ws1raPVLdrWby4pJD3Hyk+1YPg74gLrVpCk8qRywqF59BxXQDVNNeVFmm81sjaVQkD3zX8u5rl2I&#10;wWJlSqwaafbRnJKlKUtjLuNEm8Gys8gPksAHP8LDtWXcar/a1x9lUFu42jjn3rc8e6pHq9vHprTR&#10;yW8hVkUt84IIOAO9XfCHgBY9bj2jdvI8tugbI/pXDKnUtdxOn6jN25S7P4it/gh8Pl1NofNvJHEV&#10;nET96Qg/N+Arzm3+KniLU7O5mgeO1vmkMjkSlhIp9Rjr7VoftUeLrOXVtN0bzvL+zyARseitg8n8&#10;/wBa5vRfBOoQr9shuFxuHX5sg/XiscVg6ygpONovY66/taNqcdjTsPjDqYKx362rKDhmRNsg/Hp+&#10;la6fE7Sk3b7PUEKnYZGdJDIfrkGsDXfhqsMjTCbzJWH/AAHtzT9M8PNNp/lSIrSQtlWx97/9VeYq&#10;Me5wVsQk7Pc2X1b+17eSS1mikij5ZD8rY9MGreia7/Z2mR2qQzqkf3VA4X865SCzj0m9EjQ5j6Mu&#10;eo71qma40oN9juJY43+bZ95SPxrlqYfUx9vfY6iz1Jb2ykjmXaqknHUgGsG1k+x3k1q+DDNnZkdD&#10;Vzw/4hh1aGT7VbbZk4Yx8bvfFMvbOC7YSW8wl8s9CNrKfp/hWHJZ2NIyvoJoN02la0Y0k8uOb5eD&#10;j6VrXqTb/MSa4SRTnAkOGNYqRfaLyJ14bcM5HBNdQ11CiFZF2Pn5WJ+U1aop6sHuNsbttag8q4uL&#10;hbpUyE81sP8AriobWzS0vFbDYZvmaoLwLYzrMszNt5G3rTP7QnumSaG6aSPPKtjg1pGl2IlZo3rO&#10;yhuFKnarK2VOar6jYssyxsw2Ku4vj7v1ri/E3xit/DZa3VlvrxOTFDyUP+03QfzrzTxJ8S/EXj1y&#10;t5J9is04EKZUf4tX6TwzwDjce41akeSHd9fkb0MK9JPYPjL8V9S1nxBcafpd3JDpcXyM0Xy/aCOG&#10;ORziuCt9KaUsx3MSOMjvXUxaPDtP8QI6CrcGkxsD8vB9B0r+jMpyuhgaKo0la34nZUlqcmPD7MM/&#10;3eRQND2pv25bPQV2TWKu33dp+nWm/wBlAR4fHXNexeNjJ36HAzaS0TcA9fT+tSWljJa3scq/L5Th&#10;gfoa7CbSsrjavcCqs1iqOF2nbnnHauWvFSTjJaPQXI31PWvAupR69oMM7fKzcPj+Fu9dXpdq99a7&#10;fmZoPXuK8a+HfiQeGb7y5P3lrMf3i+g9R717FDZrNbC4t5pGV1BQqeCK/lXjrherlmLlUpL93LVf&#10;5HLUp8rvbQkWSTTpTJHIybuMeorQ+1LLaq0e2WFhk7T8wPvVBXbU7Zwq/vozgg/z/GoNGuG0S/ZW&#10;Zlim+8pXp718ThpOOjZzznF6JG3axIw3Z7YA9KlbTvOTherc06fTkito2WRcvyAvXFWNNU/vGycD&#10;qD3rqlVT0JirOzKsVotqJP3jEMuDk9PpVSOG9gkLjfIo+4vWte/g8+Lcqt1546UWiNbj5ieRjrnF&#10;SpJIOXXUppq8jzL50PzeoHFbMF9tkUNGetVkiwuWbcuMYxnAqeCXGfUD/wDVXJWvLY2py5S9MRdL&#10;8pyDxg9ajm0iNQW/MYqzZQrPIe656Cugs/DBuwjKMx98/wAIrkjC0rWOynDnVzwX4l/FnSfCeuXG&#10;nLplxqN7CFZsyeXFFkA9cEnqK5Vfj9cOVa20KwgkAHzCaQjPqRn/AOtWf8adVh1/4s61dWh3WrTe&#10;XGR/EFAXJ/EVk21qAqn5fXIXpX9UcPcB5THCU51aKlJpN38ypUY2sWPFvjjxB8QIjHeahJHa52i2&#10;hHlwqB7DlvxJrn4/CG1vutk+orqY4xuXbj5RjpVoRkr2Pb61+jYDA0cLT9nQgox7JWDmWxzEPhhx&#10;gqp49Kkfw8zHjd05BHQ105tmAJ249/ake22c9upFejGehnyu5ytx4dMyldre3H+f8mqNz4UJG7Bb&#10;sMDFdpJBlvp+lV7i1IyPl6cZpczYuUzfhH4quvg58QrPX7SJJWs87o2x+8U8EVseMf2mvF3iDxZq&#10;l4mpXtnZ6k5C2aSkwxIeMKOxHqO9ZNxaY52/dGD71k3trls7funI56V87mWQ4TFTdarTTk1a7Oml&#10;iJRjy30PXvBE6XugKrMsjPGAd3fj1qn8T/hHpvxN8HHTYf8AQZoWV0u48q67e2R+NYvw68QeZYLF&#10;uVWjAzn+ddfb60lwzLJIV5+YdMV/KecUcVluY1KL0s9F0scEqrjIX4eeD9Q8LeHbe1uplvF3bYpQ&#10;2WcDpn/E1vXNssLMVHseelc3oPjaa01KZXWRYycRqRwAO4rorPV4r+5XzAqbu46L74rza2KjKfM1&#10;ZvsYz9nJ6Ash2sG78AjtWfqFpIxWSIYZPQf6z1zW3f2jG0byZI5VyMtjbgVmz215ZbmX7uAeD1qf&#10;bxsYyp8r0GOJDCeqnaN3FZdwslpIs8fzepPTHeuihg8yBpJoeFUYwelZ77XPlqqMu7LA9K0jWQrX&#10;K0QW8gGVDMxzkjJAqXYdwaFWj4+bng+9TaFo0kt3NGqgJguM9Fp1wyJHt3bmPBGOBWkqztqVyytq&#10;Psk852UjnHXvVvTbNhNsZTt6jd3rMtrlbGXdIwCxn5ieAPxpbj4v6NpT5ZXunHRIsfzPFd2DyfG4&#10;18uFpuXmiqdByZoeP/EMfg3Q1vHTzG+6kWcCQ/4V5tN8XdYvB+5hsbfnOShc/Tk1H438Z3HjfUQz&#10;Dy7aPIiiBzt+vvWdZ2vy9uvpX7xwtwHhcLhYvHU1Kpu7628jv9nGOxHrU2peKZhJfXUlww6Bz8qj&#10;2HSoYfDaqPujpwcdK14YPLbpkdQKspFzx8o6/Q1+m4anClDkpRSS6LQRlw6CsI6cZq8NGAPy7W5F&#10;XolD/wAPrjIqaGLJBrp9o+pUrWM9NIVZR8ud3IFTf2Lgjtt9qv4wxYgfX1o3eWN5PHUCq9o+hOxn&#10;nSMp2bnrjkVImkLKOdqnOBk4NWluCit/tdPpTPP/AF4B9aPaSCNrlV9MAbk9Kd/ZIVN3ysPSnNeY&#10;LZ2tg8Z7VG97tjBz+vWpdRo0jFdh1xaKBjHOeartbpjlhnGTx1PpUdzrhkcRxZaRuFAGSa9A8NfB&#10;OHXtNSa6uJ47iRcnB+UGvjuKOPcvyFQ+ut3lslv6+hUaaZwv2eOWMYxtHNRm3VF7sScY9KveN/Dd&#10;94D1FYbjdJaSn91MF+8e4NZDapvDDcGU+navfyjOsNmeGji8JLmhIh76FmW1VfmVl6HJBqJlyo2j&#10;p/d71UOpbz8uVPQelV77Wdq/xbiOAO5ruq1uSN2yoLQm1ErFH8pB9z1960PBHgGTxferPICbWM8g&#10;dX9qztN8Kaxr80StZTQwynJZxjivcvBXhSPw/ptvCwWNoxtP/wBevxHxK8QVh8G8JllVOpPRtPZd&#10;fmXzKErsh03wzZ6XZQp9lWGPgFMen1rifjR4QstMNtqlinlFmEcwQfK2ejH3H9a9furNYIY5Gj3M&#10;4OzPSub+JOnQweBtQkmi+Vk4IH3ff8K/BuDMfmGCzulXhVd5SV7t6p73KlVU/daPGYo/l+bOKtW0&#10;Ssdv8XTJqmlz5uOe3T2qSCdh34+vNf3LRrOSTZjKj2ND7Kr/AIcHjNSLbqxC88nsOtVYrwKvDHnr&#10;mnSan5Y+Zu2R7Vr7W27BU7bF4Wyk4JyueuOtSJpyxnhjz1rNtdcjaTaJFYjgDdzWnFdKWHOc54NK&#10;FdS+F3BR/mHrpqgfdbnrg077DH5gyMentSNOFO3na3WnpIqdePUVqqjZNojW01XX5lPA61ItiEGO&#10;etOjl3A1KrMinjK9etWqltyfZrdER09SuDtHH5VJ/ZyOyleBjGKV5/MYY+h5oVsn/ZXk+9VzN7By&#10;xWjIzpy7/wDa/Sl/s9EXH4kdam37sfw54pd3zdB0xnHSld9Q93oQf2dGeSvGPWnLpkcgKqvtjFWi&#10;wXufpSIcH1/CplcpFZ9ORR0zjrQLCNkH8Jz3HU1YbAVu3b60HK9ssevelZ9w0IUsF352/L39KUWS&#10;/wB3n2qchmAwx47CmmXnGfpRqiiP7EE/Hn2zThZJgt05znFPGQoXv2p5jyP6+tTzMza1IVs0Pp+X&#10;WnfZEUH0xjFP3LluTlfanF944HOcDirTY3sRLZjYuF75HFOSyUKMllxz9cVIG8tRj0wQaA2GZeMY&#10;59qq8hbCG1UtnrxSxwLG/TdkjtUgbP3egoZtq8Ecn1q9bBp1Gx2wy3X/AD6Upgwex2jHI5p6yfwj&#10;H4igDcQFyO4GaWvUV0tiMW6FsqDz701oVE/bb796k+4g+983WhnDRZ7fSmTo9xphUHcF7enWoXVW&#10;QYC9alkfbn5uvTFQvLgn5fm6800xW7FaVlT/AGWzzVG6PlEY4O7HXrVq6fJ/Dk1QuTlQ27PrzTsF&#10;n0K9xIGRfVTg7qpXTKzfeyWPftmpbmbyxwzfL/CfWsy4m5ZWXk8+1RU0RdOL6kN1cbiuFXOfWoWl&#10;2lfly3fHSqV9eqH+8dueAO1RRXq3DdDyOuK86d76nVbTQ07efPfockVbjm+1TxwqMtIduM8msdr/&#10;AMkfKOFPUf4103w30d7q6+23B2xof3Q/iY+v0rweIM6p5dg54qo9lp6nNU0V2d94esF8L2CwRhgy&#10;gM75+81bGjao1zI8jMx2fdz0Nc3JdsobcWLMen+NbWnu1pYKv+r/AI2YjHJr+Ocyxk8fip4ms7uT&#10;ucTqMy/i7qfneD7yEllknTYqnnJJxUPwg8Fw+AfCscm1ftlx80jHqvoKTU7V9b1aEy/PDC4Yj1x6&#10;/jWtf3DRWqqqj72489PavosLjp4fLvqVN6Sd2XCScSXV9ReYGBc7WO7IqnpcEk0ytIpVR0x0pzBp&#10;pflVm7/Sti0g+zW/zAEnnGK8iXuborToLLL9nt/LibczDn6VEu1kVmRty5HH86tQWW2FmXCFuT60&#10;sCRyOdx3bhjNctudmPK0V47L7Tbs277tTrd77ULHw2Nu8/55qvPfFZWRCNqjB96sQzK6KpVdq9ce&#10;tX8Ksio2Q2LSpAVk3BueWqxq0x0+DesYkB6gck1NDcRxtuX5l6Gqep3CXl1tBxGOo96xlsUpmPaX&#10;MlzcMx+Xdznr36VpXDR6NprXMzfvFOEU/wA6k0+yVYpNm0xr82QOKwNdv5dfvl+VjGcBQOwFaQpP&#10;l5kio+9uYGrLP4k1TfOzMsmflXjbWhongZllj2qzNnk5+n+FdF4c8JmVo5GX+LBJGK3n8nSyxf5W&#10;zgADNXGjL4pMrktqzM0Hwfm4G+NN3G0d2rVutPjiv/36/cwoyOlQadc3Myl4X8thnHqRUk1hdSXI&#10;mkmMu44OR0pTrwjG0dwk4paj2cEMIV46Z7URPc3UgQyMqp2FWngzDwu0gc88UW0DRJzXBWxkrWQR&#10;tfQ07K2jSJCv3sZyai1zxwmkWyo0n7yMEYB6iud8R+MF0JQm75m5AzyK4W+11tTvXmZiTIc9elfc&#10;+HnhvWz2o8VjLqivxOn2lo6Gx4u8YSa9c/uyyw9xWTHGSg/vZ4+lNhcbGcjpxzVi2kwFH3QvX8a/&#10;rrKcpw+XYaOFwseWMTCVRyd7Esb+UOSVz29anikJj25+8CQariRV+8d3JxmplbcPm2rzj6V6yViS&#10;YfN/DtbHrTozuLbvungH0qOFl7sx9Af604vk7s7eenrRubRiiTd8pY/XgUry7Txz6YHWo4nxKR+P&#10;tSBzHhSffPej2ZPMluSGVWIbcVB4xUZIz8zbue56U12VeVAyBnPSmlto5+h9DRyJFc3YfMQSvH3e&#10;enWq7lQmP4j396fLeHaqrljjkmq0jAFm+bd0IHSpUUHOhl0pdAemBk/L0qp9nLnhto6HPatRbhYI&#10;920c9+1Z94fMdt2fQYqg13ZmahbMjbV+bcMcVj34Vf4j3wAelbk8+3gfdAzWXd24kgLsvU5AzQCO&#10;fvYCyn+LnnArB1aPJ2qOOSPY10WovtVgvYZxnrXP6uGWPPzfL0pSRXOtjl9SDeU0e49ep6k1y+tx&#10;Lll98L2I4rrNSj2Buef51y+tbSuPUGuSpJJnRR0ZxetR71Y/NknGc5/z1rkdcXCt7V1+rrs3DqpO&#10;ee9cprY2ljtX1znOK4a3c7qOkrHD+IwvzbupOSfSuH1vyWs5dwbzD90+ldp4hJd27Nn8q4TXV2yM&#10;OPYA9a+fxb3uexR1tY55xtk27t1bXhwKXZujbeKxpEUT52n8q1tDcruKg9MV4q3PS5bi6sGZX3de&#10;uRWdDk5524OBWjqHMLden41RhCoDxQwt2LEVztsJl6ErgViTHdn5ufrWykYNnJuyDg81hzgK5rN3&#10;CJNbAeUq+/5VuaMm1AuPfmsKyX5v5V0OlxqTzu49O1dOHjrdkyTOh0xGd+uV46V0mm6eqMu5W9jX&#10;O6SCJF+grq9JXc6+n516tNdjll2RuaRpUb8KOMYNdPpWkiPbtjx269qxtFyXUrt69D3rq9M/dxbf&#10;p3r0qcbHHLQv6fo6pKrN24JNdRouhLKmMfKpz04rIsIWMfCbv4vw9q6XQXGF7MOBnvXZE8ypWTdj&#10;Ws/DCtGpC+5ras/CHmryqjdzgjqKNLaQLH91ff1rftJxOF9RjvxVSkyHG6uZ1t4PUgLhW285x/Kr&#10;kHgw7xu+bvzzWtbEIu7O7qMZq7HJsKn5Qq9iamMpGborqYyeDcFj8uMZ5qT/AIQ9RL90N0/wrcjm&#10;XJ4A7nnkfSkafPC56/jWkZTCUEY0fg+MrsyPqRyKVvCUanO7J9K24bhXB+bHOOKkEsaq27B/rVe0&#10;lcz5dTFPhZXGchscYHenweGlb5jtxxWwkqJIxP3enuaRnWJuM88g46e1UpyHLlW5mx+Glif5WBP+&#10;0c1JF4d45fawzx2Iq+Z42/1g5bvipDMuTge/B6Ue1mtDJwRVPh5SFbKFs7uDTo7RYw2V2r61ZWcO&#10;flztz37U2eRSPmz9T2qYyb3J5UNAAPyhvQe9Qz2vmcq3UZ5FSM2w9fcH1psk7A89MAYrTVIa2M+T&#10;Rt3LfN6c1Vk8PhWPp7d62N4VRtOdxP4Cq7MwbqvoPalzyGuTqZJ8PmSXlVXI/SquraDJaWLSW6q0&#10;q4PI4rdQs4+djwfzp9oVE67wSufmB9K8PiDCSxeAqUF1THyxtoYHhnxneabdo0kPyudrlV4x3+le&#10;ixXX9tRqlvIrRscLgd65PSLOPT9UmsLhUMchLwyk8EelamnLceFNZ3KpltZj0Hb6V/K2Iw7oVXTm&#10;mmjz5SqWtYvalaw2Sb8Ykj5PPJxXXaHrdre6NDcbS2OHUDnPvWZdeG/7bsVuIfmUj7oOMfWsbw8b&#10;zwtrf2eTm1vMk5PRu1Om+iQqd38R2NjdW80/yh45GPI7Cqkum32v3saxK0nOcDsP8ak0qylmuvu7&#10;fOBKse2K7/4faSNOsdzbfNGSZD/CK66VKNR2nsaSp3fKkRaJoMXhPS1muFJkAzwehNZ+tzXF8Vmn&#10;3L/dT+6DVvxR4wsZb5ZL6ZY4IB+7BbmUj+LFcrr3xYW6i8zT7GedegL/ACj6iisqf2djWpeK5Foi&#10;6yN9n+b5VVuOPWm3FrI1j5j/ACrnap9RXLX3ijXrm0DL5Nujfwqu7j3rE1j+2roRyDVJ2Xn92eFX&#10;29q5edLaJzxjHeTOwlvEspN29sDqKx9V1aGJvlX738XasPTY5NagaOaST7QvBIPBFFvdzeH7xftC&#10;tc24JwD1T6VpFt7mHLG+hcl1uRk8qNJGfbnkYGPSs6S6uFkZpFY8YPNbv2qDVU8+38tkxj5SDiqd&#10;7tljZeG28HHatPZrowlFrcy/7OF4oniG5fvFPQ1Pa2kN8myb923bJ60kSHTpxJG37sDLAd/asPx/&#10;8UbTQ7Xy7VY59QPGztF9ff2r2MqyevjKihRV2aU6cqi0N7xJqGjeBfD8lxdMJLhv9VED8zn0rxDX&#10;Jbjxt4km1C6X5pWGBjhB0A/AcVbc3niKY3F5K0zM24lhn8B/hW5pWiLjgbcckk1+6cOcM08uhzPW&#10;b3Z3UYqkrIzdM8Nqir8vyqMc10dlpK+WCF9MDHSp7PT1kZVXOFNbFvZYX+63c9q+wjoE5uWyK9tp&#10;EfH7vJ45rSttIjKg7NuO3bNWIIlA27Qdo6mrEGEwp9fyqZN9AjG+5XTRo3j6lec+lS/2Mm7d9DxV&#10;sJtZchl4/MdqVnyPlfI6kUuaRpZIqLpUSOCw3LnOMUPo0cbbudnsKubuPvce/elf51Xv2+tXzMz3&#10;ZFpHh2HUtShg+WJZnVC7DKrk9fXvWv4g8LyfDbxRqWmt9iuJ4Fa1eRMSKucZx2DYOPUc9xWaspgk&#10;3KzLjoQcYpGk8wlnxz79aiXO3q9DaPLFX6kLaRE2Aw/HFRHSYo1O1R8xzzVsSBvoB2NRrLvH8XGf&#10;wod7bhzIrvp0YPIGe2aadKTHIX8O9WGOc/7QH4U1pwq7sBgpz/8AWrNyktBRa6kf9nx7cbR9O1RN&#10;YRsV2qBU5d3Bb5QvoKa0ykBflPOaylfqPnXQrvYoHU4ywOM0klirMzMe5znqaZc6hHEG+Y8+lZx1&#10;xZJGbduUHqKiVRR0bJ52uhfls12AY3cd6bcWyrg7VzjHWq41ZVXlv1qvea/Ha7jlVVR1ZsDNRLEK&#10;O7NF7yHXMCMuW69eKqSRxvK3yjC+/Wui8CfCXxV8Xbny9D0e8uN3Wdl2QL9Xbj8s11XxH/Y48YfC&#10;zwi2tag1hcRQ/wCujtpWdoh+VfP4ji/KaeJjg54iPtJbK5pHD1LcyWh5c1ovlM23px0rQ8N6/J4f&#10;uty/NEw+ZT3FZ6XSkfe3AjqKrz6lDGecbeh5rvxmHp4im6dVXiyL3VmelWN3Z6xi5tZk3Ly0TNgm&#10;rXiK/ju1jVoGjz3HIJryGLxBEsu6OT7pwPrW9pXxLksVAZhPCwwyv1H0r8uzTw/3lg38mcVXB6e4&#10;zsNQ09VRQ6t8y/XFUbK5uLGVocebBjP0ptl47s7wFVm27+Nj+nsastcx5LKyvuH3vQV8HjMkxWGd&#10;qkGmefKnOO5FbeI4LmCSLGySM7iCeR2qE6lHP/Fu3enWjxBoglmjureP7h5wPvj3qslkZRuiXbtI&#10;OG4NcccNWtZJ/cact9kaeizqbSSNlVmZt23PKip3tVjk7ZxyM5ArGvgptVmjkEc2eAWx/wDWofxK&#10;qW+bqS3hY8ZDcE49K6qOV4mbtGDfyCMahcms44r3bJcMm7kAH5TWxp2lW7W01xcSfuI13cgbVx1J&#10;NclfeLtJvk3PMzBR0VCx/CsTxz44k17SE02xjmhsVxvZz80x+nYe1fT5TwXjMTWUakHGPVtG0cPd&#10;+8bWtfEjQ5bqQRmSQxn5SkeV/PpWTqnxNZ1/0OyJOeS/TH4VzNlogjH3cdBg961LXT9q4C7c8EYr&#10;9SwfAuXUbXjzPzOj2NJbFPULnUPEMSx3EzPCrF1jHCqT7U6z0ILHkLk4Ofata0sl25PysvvV+2t1&#10;RcHH1r6ujh6dCPs6cUkbJ9jOg0fYR8v1q9Bp+5c4CkDA461cQKCenHU1IkiOMYVdvStr21Qb7kMV&#10;i0KLxzn0qZIyP4Ru6j3qRZo9wy232zTVulV/l3MB79KIyvuGz0HiEGPhVy1IVwfurkcc0C5VWzk+&#10;/vThcK+5htzg4pryCTl1I7iAY4XvjNV5Lbau0qGX39auNcLKnA56/WmvIjP8vzccmnqydTNm01XV&#10;mOfl5qs2m4cYBKgVs/aUwPl27fWmebG5XPU/lWfKuprGSRifYsOQPvHn0qSKJZ3VriFZGj5WRQVc&#10;fj/jWqWU/wA+ajdVYHpyMjFebjsrw+Kh7OvBSXnqRKSZKdaa3shuub0uufmdVf8AXim209pNte61&#10;O8WTg4S2BX/0LP5CoZJFhi/h2gdKx9S1eNnxHy2MDFfE43w5yOacpU7fOwezT6G1qRWfj+0LG5TO&#10;VLMYZF9juGP1p2nardxboo9VhsVUgDa7uGB75UVnx/DDxNfacbyLw1rk1sF3eaLR9uP7wyBn8Kqa&#10;RdZ3LINsiZyp4Ix2r5yj4b5FWbVGfNbe0k7CdOzs0zq55NQaNWuptLvAcjzBcESfqKcltcBVKSaf&#10;C3OWF6gOB3PNc7Peqh+bpVeW9hJ53cHnNOXhPlz1UpWG6ce53DX9rFZN/aWtafGVAwFcyyH2AQHP&#10;4kCuL1b4p6lp88kWmLHbwA8TNAryt75YHH0FZ9zqtvlmLDjjBrCvvGEDXfkx7WdugHJPsBXpZbwB&#10;lOXP2k1zP+90LjFLVbmjrvxM8Ra5ZNa3Wr3kttjmIPtQ/XGM/jXOPcpC24HZtGeTya9A8Bfs/wDi&#10;T4geXNLGum2Ln/WSj94w/wBlP8a9r8D/ALOPhnwG0c02nxaldRjJnvEEpJ9QpG0fgK48244ybKE6&#10;WGipy7Rtb5stydtz5ZsHjdgzEqpPJPTP1rprWyBwV+7jjHevrrUPh5o3jjw1LbT21qqSIQm9Bwex&#10;/Cvjx5W0rU7i1Zm3W8hjz7g4r3OBeNlnsaicOSUOl76MmpTtqnubMFrtA+XI6cVbgt1Vvu9sYFZk&#10;GpEDdnn06Vaj1TlefU8Gv0iOqM9VuakSbhjoT0qZE2yD/Z4FZf8AavlnrnjipYtWVT2PYYPSny2H&#10;zLqaKjcec/L3oBw3P3fTPWqZ1LeuR8tOS+Gz9Sc1fMKVRbFho/3pJI59DTdm7OOc9jUC3Ydv06c0&#10;v2rbP6enNMnTdg9rtP3vlIz9Kr3Fsqtyo9cnvVh5gAW+bA44NQzyrsyKmSuKNRdCrNb+U2Y8rk8j&#10;0qOTXr6yG6G6mXnqr9qkuWzG38PNZ91ISOF7ZyK4q+DpVf4kU/VD59ShqWoXV9fJM1xK06NlWLkM&#10;n0NfWPw98Sab4F+B1ne6xqFi19Mv7llmDSbsdCe3BxXx9q2pLBGWHXkY9DWdaeJZJm8vd2yAK+Xz&#10;zhmjjlGC93l7JHZhcUqaZpfGnXJvG/ja6ulctGGO1gfeodN8Xas1ja2s99cy2UBGIg+04Hv/AI1H&#10;LFKozNHIhOc7kIx3x+uaiQsh/wB31rT+w8LGgsO4ppKyuOVaU9z234e+LU8SmaH97Nb26K6vIvzJ&#10;nqp9cetb17AscnmW7fd5XFfP+n+NbrwyzSWt1JDz820/e9iO4rtPAvxT1zXo5Wa2tWji+VZpVKKf&#10;qcgH+dfkPEXAMqVZ16E4xg/5nypd9XoeZWw7nK6O61oxzYkNnkN94h+p744rP/tfyUMcsXlRjhGB&#10;JrmZtRvNVuvLuLyWbdyiwttUH8u30rPfwpqk98FtfLvC/OxFPmH1wc/zr5GOWZQqio1MZeT/AJYN&#10;xX/bzcb/ACT+Zl9VSWrO80OVrOdZt0MilcFCcsR9Ksx+XfwtJbuy5yf9pDWJZ/DbxNpmkwztDBuY&#10;bjAZf3ie27gfrUNpBr5vjDHpsrXDDO0PXPW4XnOX+zV6VRd1UjH71Jpr8Rqi18LRvPdyeVG38Stt&#10;bGefesnTfjTeeJb6a3tNDuLiOKUxoCxMkgXguoCk4POK0LLwD4r1Ybf9Es45R87bjuQdffn6V1/w&#10;/wDhA3hLUY50YzZPzu3et6FHK8roTq42UMRUfwwhJtLu5SW3klqzopxSXv6swrHwN4y8Q/vodOs9&#10;LiY8m5myx+uMn9P0rU0z9nbxBqU6Lda/bW8Tf637PG2/3A4X+demNe7ZQoZiIx0HTNaem6isccmV&#10;CtkfM3SvF/14xEJXwmHpU7bWhzNfOXMy426I4/wn+zN4X8NBmuIZNWmkBBa6bCjPUhVwM98nJHrV&#10;nxt8CPCupeC7qz/sezt8IXSaJdrxkZP3up/E11T34n8tUdGZRg81wXx9+LcfgLwVLDuU3t6DHAhP&#10;PTlvoBSyrOs+zTNKdOOInKTktE2lp5LRfcdMKnc+YbVjYXUkI3MsbFQ394ZxWnBJuPQ7VHfvXP2C&#10;PNL825jnd161t2wZTj2zmv7Sw9FqCUnqcjk29S/DEvT73OM0/Zy2cfTFMtkYtt7E5+tXLGTyJGZo&#10;oZMqVAkXdtyOv1HY12cnYjmZS+x5c/4daqXOn7n+7x0wB0rWMDKvX36VFKjJtBrCUbuxSmYE9iYf&#10;mX5fT3ra8J/EK+8KSKqSb4WJ3RsMqfp6H3qGSHJbd6+nSqdzZt97B+bpkdBXlZhltDFU3SrxUovo&#10;yvaX0PUvD3jSDXmDWlxtuDgGFzhhn0PQiuit7mQpiaMLIvDZHNeASWk1q6yIzKqnPB6fSul8P/GG&#10;80aGK3vlfUIV4Vi371Po3f6HNfh/E3hXLWvlj/7df6Eyoxeq3Pd9I02O4sgO0fQ7ulSzqYIsCQr3&#10;rzG2+KNxeSD+xLG8mk8vMvmlVVPYjnd+YqbWtc8XQ6NJqEi6etvCNxWNSSQOvB9O/wBOK+Dw/BGN&#10;VRUcVOFKTeilNKT/AO3Vd/fYz+rtnpNvq37pVb5uu4j9KhkiaQtIrMrZ4GeoryS0/aAvoF3HTbGb&#10;j+F3UH8Of51atv2jTvYTaR5Xp5dyePwIr1p+GecQduVP5oPqzW56YmsNbLtZME9s8VNHqP2kblIX&#10;HQZ/nXm8/wC0LZtEzLptyJdoCq067SfcgZ/KuT8VfGzVNeiMFvHBpsDDa4hyzsf949B+FdWB8N8y&#10;nNKslGPVtgqKW57Fe/FnS/DUrLcahD5iZ/dxNvcn3A/rXK+Pv2nNa8S6Q2m6U0mnWTDEkgx50o6Y&#10;z/CPpzXkNgctt8zdu75zWtbAqf8Ae6iv1rIvDvKcJKNZ/vJLq9vuNo1HFWQkdlk7v4mzkVow24aP&#10;co27V55qO2hI4252+tWlt9sP+ye1fo0KcYqyC7epJHEsu307ketTRptHt2qOEbflxg4/KpInOP7v&#10;+NbLYxbtqyfbtX7368GkJVodxHTpUYz/ABCh2wBu3fLxjNUgcm/hEZMc56elRPGJHJ46elOdmx2H&#10;p34pqqVG4crjn60Fa2KtxbBl4/A1n3On/LjYpbvitVipJ43MahljVSM/Q+9ZysGtjIsJbjSbpZo+&#10;PUY4I9DXVaX490+7k8uaExTN1Zxlc/WsOeyy3XI61Rn09VPPLZ7Cvj+IOE8BmqvXj73Rrf8A4JnK&#10;mpbnosUkN0wV/mXHyuh5WtnTbcRMu64j2suQehJFeOW+o3Wijdb3Uif7PBA/A0sHxa1kTi3Q2tx1&#10;wXTBU/UHFfjeaeE+MjK+FqKS6X0/zOeOHfTU90s9fhgj8uaQJ1ypPWkn8W+W+22lh8tuC27pXlWj&#10;t4l8V2jXC6bcX0YbYWgjdkU+mcYzVjXtO8ReBNHS8vIBaQ3JMQDYZ1+o7V8evD3NfrKw86tOMm7J&#10;OcbvyS3v8jaOHmvitY1tS/aDh8M6zc6deW80hUj5lAYY/OnWHxLtfEVxJNazRwOp4RsKcevJ615V&#10;Mbe7uWnkaaWVupPc0/TLS6vpUt7SGSR2xhUQszH2HrX6xHw1yynhYqtO0rK7vpfrv/mdHsYbfkez&#10;D4uL4atluJJLNmf920QYFmz3wDn0qlrPxp0O+/eeclrLjox7+2M1U+GX7MN9r1zHNr7SWULYPkBv&#10;3zfphfxr6K8D/Czw74VsVjs9IsUjX7zvErs/1Ygk1+ZZ7jOGMsrxw8ZyrST15WrL5mkaCkuU+YfE&#10;vj6TxLZ+VHH5cMhG8nqaybZARyMAeldJ8VrGz0n4j6zBbxxx263LbUXhVz2A9ATj6Vz5uFiTCnAz&#10;gmv6R4dwuFpYGm8LHljJJ+eq6mLtFWL1nAhX5m+Zc4A5z9asQMPLHQH6VlQ6tHF0PtVmC8WRdytu&#10;5r6KPKLmbNSIrj5sZz61NFJhvVcHbg96oJMTjrjoRU0TKV6kbfWtoyXQXK2Xlutr429etP8AtIDB&#10;fbnFUS/IAOeOwp4O1dy/ebse9bcqYuXuW2vRt/h9vpUUt3n0PHGOhqB1wArYZj3x0qGSTZkfjiqS&#10;SKJ5LnjjqfU1WnvGQcnp04qtcXWwd8+lZ17cnccMeRx3ouhaPY0J9SBO5mK81QvtbCllDDd0HPSs&#10;y+vTyu77xz06VofDnwZL478V29qu7yd26VvRa8fNMwpYPDzxNV+7FXNOVrY774E/Dlteu01a6VvJ&#10;hf8AdL/z0PrXu1okdnA0cfysvPI4NUPD1pb+H9MFnbqIxboAFAxmmanqqRQNu3LJnGc8Y/xr+M+K&#10;s3q5zjpYqq9NorsjNtrW5l/FHw4/jPwpdW8SLuVd0f8AsuPSvmeW7exuZLaZTHNCSjg8YavrC21F&#10;G0/Y21t3cdR9a+Zv2jdIXQPHrPDt230fmcDpg4P9K/TvBnOJ0qtTLZ/C/eXr1KjJs5641lY164x0&#10;OeDW98HfDknjjxUszRlrO2YFvc154BJqt9DZwq0k1w4RFXnk+lfWPwm+G/8AwhHhaOGWOFZlH7za&#10;AST65r7rxP4n/s/L3h6T9+povJdzWOmx00Oj2sRhYR7doHHU8elWtSMMSxyRr1IBFQyL5BBk3fKO&#10;PcVTN99oxHtPLDAr+WaNO7uZVKgt1qm68jjblYxx7VH4rlW98PzRTJ5kLRtlW4zUUsUMt9IS2GU4&#10;H4cVk/EXxZZ6H4Zu5rqSSK3EZjYoAWIPHAJGTXuZLhp1sdShBauSsZ0tXZngFzrS20rKp+VCVHPY&#10;VEviPJ3b9q46E9a4/wAReI7W0upFt5nkjDtsZ8BmGe4z1pvhjSdY8e3awaTZ3V0TwWHEa/U1/ZFT&#10;GUcNRUq0lFJdfQ6nG251V142xtVT7bvWu6+Fnw5vvGx+2Xm6KzxgAt8zfh/Wtb4R/swDSFW+1oLd&#10;3SniNWyi59uleyaX4bjsogYoVjWM8YGNn0r8P438SqlWLwWUuy2cv8iXUilpc52z+Cmk/YFt0tUP&#10;mYLOw+ZSPevLfFNt/wAIn4gurEsXW3kIDeo7V7lPrbwXDBWZWU469q8B+OJ1G2+IF1JBZXE1vcAO&#10;kirlc4GQT7GuDwnzuphsZVWMqvkkr6vS/wAyJTc7K5JFqwdF3Nx9ani1bd1/TuK4vS7bUNSdvnjt&#10;z2RyctWv/Yt9ar99ZD22V+v1vEbIqU+SVdC5bHTRaiAOh64AJxUkeogBc/e7Vy88OrWqbvsskioP&#10;mZDnA9afDqlwqbntbleOnlkk/hXpYXjjI68bwxEfm7fmTqjqBdfKOu4HNOjnO75/unnFc1F4haVV&#10;bbIpx0Kmrlt4hhmY4mXzM4xnpX0WFzPCV1ejUUvRpj5b6m99swzbcfL7cCntcZHRv6VmWeoRP92R&#10;fcnvV2KVc9eT27CvQUotXMOVstrPzR9pbHH8PtUaKrLubggflTVO0f4mi6L5SQ3LMeeuakNyQcEb&#10;vSq5lUDnaA3oaN4aP730o0FyvoSiZh8vf0pguGX19MetRvJHjrnb1560yWZCy/w4PT0FSyoqXVlj&#10;7Rty3zN9aBeBj827Gaoy3qJHhmJY85xioX1aNzhd0jLyQBkgVjOvCPxaGkYmr9qUE9fmNOW58zLY&#10;OF4z6VivrkWD8wU9RzVe48UQxyH5hkjIFEsRFLmYSXY6L7WzN13H6U1L9ZJG7Z74qr4e8Nax4rj3&#10;Wtr5cOf9ZJx1/nXW6R8Eby2gZry+UP08tF618LnHidw/lrca9dOS6R1f4AsPN9DnhqokT2XvUzzg&#10;8jp9a6tfhTYwRhXkm3diW6muU1jTv+Eb1WS1kZm4yCeozU8J+KGU57i3g8IpcyV9VuipYeUY3kx8&#10;U2WGDtYUpmIUbmO7rUCTqx+98q9TnrT2ljbLM2F6V+kqV1c55K2w4y5KjBORyaBPtX19vWoyQo3b&#10;gN1QyzAdPTJ56U1qZ2JJLkZ6Afj0FVpbksNxJK4xTXuAF292FU7u92Ebj3pN2KV1oiWe4+QFvwGK&#10;zrm/RJDuPU4x2qpf6p5asTztPrWJe6uZG9lHAAqeY0iu7NG5vd27G725rN1O6/c/49jVY6yqrnrt&#10;6gmqGpXwY7gzYHUHkAVy1KhoomfqmqNG7BWx2x61Y0/QdUsdOi1Ka3kWzmO1JD0zUXhvS18W+LLe&#10;1YfJnzGOMfIOteueKhHrnhGSzjQwx28ZWFE9ulfmHGPHEcqxFLDQV3J+95K4pVIwPOvDekzeK9aF&#10;ujfu4yGfjt/9evWtOsE06zWFV8uOFdoDfw1y3wZ0ZrbRVkeM+dMSWyvzYzxXb6nbK9oNztu6n2Nf&#10;jvHnFEsxxHsYP93Hp3ZxVKrk9DP08Ca8XZ83PORwK09dumhi/wBZu2gDHas6GRdOikZdzPIcJgZr&#10;PttM1C81KSa7Yqv8C/rXwNOnFrmZP2bPc0NCvJIWkaddzO3HtW5BYC9lVjnDdeKq6dpX20bTlWQb&#10;ua2LJBDtG5tq/wAVdlJym7GlO1rMuPaw6Tb+Z95SMHNU0uxcSLnceeD/AEra0/w3ceJtWgtmhKiT&#10;7oI610lx8ErzRYJPMVN6jciH5SQfTPWvZeS4qtDmUXY6Y4eTV4o5mxG4bWX73SqN/Y+S5/h5xgGt&#10;nUNFm0VI5LiGSGNuFYjAP0P1rHkzeXG7d1OB715WIwssPpNamE4cq1M5bP5sA7t3c9qjhSSK42n1&#10;xgDpWxa2Tm3b720Hnj+VD6fslztXnHzHqPrWCpy+JmcU29B/9mfZEd+XVhkGsuNJFmUctu6YFdLZ&#10;2f2jTJleRfLXHWsnWtTh0YbYYWmmX+7zxWv1eDV5Oxq4D5WS20uRVby2b5W46ist9QtbCNVtR50m&#10;0jGMYNUvNn1i6JmDY/ugnAq1FbPZ3Rbau3p06CsKmM5Y8kR88VsWIb68uEVSxQSHolXraKYuomXz&#10;Pdqk0ixW42/L83Y4rSFspjO5T83AGK8SpiJ3vcrmb1G2kS7dqqEz0qxDbnDbj749aEs0XY3QZ6VY&#10;N19mMjMuflwMiolUsrsjlT3I2tpDFwvA5/Cub8X+LW0dBHCf3gOeO1Xtf8ZJpUR3DHGQoPWvPfEW&#10;u/21dmRf3eDkjHU19rwPwfi87xsfaQaorVy6P0NdErFO/vJtUvGkkO5icjPam29tI7q2Nq+metLF&#10;IwYcH3NT26tGfmx1Ff2ZleXUsHRjQoJKMVZIjliSi1YngY5zxVuG1wmCp+bqTUKTh0J+7+FWIpGY&#10;bdxDAY4r1LspJdx32bcflOPQ+lOVHiBwQ3bmhGZiufxIHWpI2zuXPzDnn0o5nsKXkCRsqLyV9QaV&#10;o2BX5VYf1pRKwGVGWb8h706Z/lH3+Bn8aXMxKSQeQ0eB83y9DTJoWWWnLM7P82e4+tKs7In3T9PS&#10;n7Rj0eiRC5yNu3r0zUdwG6KoVSc4FWmfnDY6ZGO9RzBmRQPuqcGq5kUo9yvl2AG3LnjpTULKfu52&#10;nnnrUuwK65Oe+aSWPOOMBh2FHMg0IJIgse45+bkewqC5gby2P8RJ5x0qw8ruFXb8qn8zVed35Hzc&#10;8k9u9BSZmyQecn8Xytj61n6y4KlfXrjtWsVZA3o1YeoL5tw24e2PWminU6Iw9QjVlY8jacfWsPVo&#10;2aTHbHSugu4Gcbd3fmsTUh+6Zs84wOKU5dhxp3Oa1WIuSw42cZNcjqi5zyMLxubiut1N/KZlfad1&#10;cxrbF4i21fQEj5gPSuGbOmnE4nW388uqtjJwAOmK5HXIWG/J+7xgGu01rbhsdj1rjtd4Bbnknvzm&#10;uOrY7qKjHc4XxJu2np06CuE8RbVdv6dq7vxIoKttUqc8nHWuB8QyZc98H8q8HFJanr0ZK9zAl+WQ&#10;D5vWtjwwSZZG/ujIBrHcnzNpHNa3hpd1wy4z8teHLyPRkTakPtNyzbdu7t2rP8kg49K0ng/fNnpn&#10;1qCSLbI23P4UWuTGTuQLOV02RVU8jGelYcgUitgMw0yQrtI6EnrWHKwDnr780nc29DQ0B4Y7qNpl&#10;3RqTgetbtiyzz/LlVz09q5ixdiw7dx7V0OkHdgnOa6sPqc9W17s6nSE8wj6AA+tdTpKrwG6AZrmN&#10;EciNc+uOK6bTCZCpZWGDjJr1KJx1JJvQ6rSYRhGVl45rqdNYEKGPuB3rmNDGdpXhTwBXT6SASpxn&#10;aMV6dOzOGq29jo9NXco67o25NdDo0u49QvPeuesJ/L/hIz6etbWmkMy7d3HP05rqpx1scNSPc66w&#10;uQueN/TqelbEF/5cS/w9M1z2l2rMqtzt6jmtuCxfgKp6AZPIrZcvUzlJctkbNvfgjGVyo4watJfb&#10;lVmPPv2FZlnYsFX5W+X0q4tk0hxhtx7HtVe4c92y4t/vXPBXp0/WpIb1S2enHy5OOKrxaezLzk7f&#10;TtUhspGmX73zdM/1qtLaBqTC7ZATuVRUn2tcbvyHpUKWLqnyrzyeRQLOVwo8sfKelToPWxKbglfv&#10;f570q3LEbvbqOc1GthIBtXdv7AcgZp0Vqy8D7vQepok4oz959CR7rci/Ngdeakiv0DfMvOOvvVc2&#10;rEBm9D1/hruPhZ+zL4u+Mk0c2nWf2fT8gNez5WPHqo6mvHzTPMBl1L22NqqEfNm1PDVajtCN2cem&#10;oFiM/LntTvt4Zx9OtdR8c/2fNY+Bd/bw38ouoLgZjmRNoyBkjvXCrNkD5lA7Y6itsuzbC46hHE4W&#10;SlCWzQp0akJcs1Zo0jqCzDp9D6003ah84Zfp3rN3+WW75qaBvNVgGG709q9BTizPlm9i355j759v&#10;SoJpvLXJ7nGSaUWzEMe/ak+ys2cD73GD61SlHcXLK2qIZJyj7sj0+nvThcLGh+bd6jNSRWLAfMo5&#10;J96Z9gZS3A+lPmi9hRv1Ras5YtSja3nIViw8uQ8eXWpFpy5EN5dSDbwHDfKRWI2lzbshe2RxVy1l&#10;kgURyL50PdTX5hxfwPHHyeJw2k+q7k1oc/kbltor6fKG03UjGz43AHIIrWKvIm24jjkbjDg4YYrn&#10;dOttPhvF2mSN5GGMseP6CjxfrjaZcTQaU32iNcqLhs/NnuB/KvzbC8D5lz8kocq8zONNvc9h8GaX&#10;HNZxeZtZOoI5Y+1Z/wAZPHcfh6yt9HsW23NwWkkbuqjoP1pP2YdJvrvwtdXWoTbpUJMe5uhPTk1w&#10;/i7QptY+Iup3RnW48tlSPac4A/8Ar14uY4GvQc6S15d2exLDqjQ9otyxo2qadJAzalCWm4AYNuY+&#10;/NW/7R0+ZAlrcI3Pyo3BX2xVDW/CU+kXFvcbN0IA8wDuK0m0mx1qGOaDbHu6Edc149OUrWkzwZS5&#10;3eQj3bEGNVyenPamSWccsHzfLnkjNY+rafeaQzTW08hTJO1hnmo7W/uLyP8AfN5bbcqmOprWMmjO&#10;UUnYtXWkPprLJCvzL82Ceop95HHqNmrOMK2cgjpUSG8dZGLDaq4yTwKk/tGO2sPLmjZto+8vStI3&#10;b1MeW2xhtojWVyJLVmhXrtz8pqrfy3WiuXu7qKKF+WZ+NvFYfxV+Ic3hnTIrWwyZLgli5HK444rz&#10;tr3UPETl7+4uJi4zln/D+lff5DwTUx1OOIqS5Yv72dlGg5WbOy8bfFVZLJrHQ5WkaTiS5YHIHov+&#10;NclpOjsRuk+aRzksxyTV3TfDqx7eMZ5HrXQWOlCMKu1ckYBxX7Pk+TYbAUvZUY/Pqdmm0SnpekFV&#10;w3rjBPWty1tlh/h3E9c9qmsNFzt3Hr1OOK0INNSLDbvmb17V7Xu9CXFle3iWD+ePWrwkaP72duQD&#10;6mpF075OSre+KlSyUgbm6DOM0cyM3BkZuGRcnjB/Snrdscfw++eKkW1y+Pm9805LRXyGZSM9M1fN&#10;EL9B8uoPcScuZCQB+A6UjXBZhjGD1AoFqFI6D6U6O1Udflb1pJw6Fa9SNJec/hx2p32naMjdge9P&#10;W02jbuXvj3pnlIF2rj3z3+lV7vUI3iN+1MAp/wBZx0xSG4LHdgj29KkcxxydVAzz/hVZ3RUUMy8c&#10;4Pep0WxfK2D3bQop/Co5b0luGB96vXFg+l6dG13aTRreR77dnBQMucbx6jjFZBRJD97r901PtF2F&#10;7OxJLqjFtvysB39KqXmt+RGpyVNJKiqrZO4Y79q9n/Zn/Y1X4taP/wAJB4inubXRJcizhiO2a7I/&#10;jJ7J+pr5ribijL8kwv1rHz5Vsl1fojowuHqVpcsDxFfFO6HPIbpgiqreIJru5WCCOWaZ+EjiUs7H&#10;2Uck19UXn/BNfStW10SWeu6jaaaPvxsiySE+zGvY/g7+yv4P+EPlyabpsc1/CoDX1wPMuGPqGPT8&#10;K/KM58c8koUFLB3qTa0W1vU9GlldVytPY8K/Zq/Ydm12OHWvG0brBIN8OmdGI7GU9v8AdH4177r3&#10;7OfgzXPDraY2hWMFv91fJjCMvvkV38lv9lQSLjvwRVOGfCeYfXHIr+b8+8Qc3zDG/Wp1XF9Em0l6&#10;I9mng6cY8ljwMf8ABOLwbJeSSNqWtNHI2fL84LgegIGa9J+H37JfgD4flZLXw9ZzTKP9bd5uJPzb&#10;Ndwsqu5Ktnb37Cp7iPd8+5icfSuXGca51jYezrYibXa7RtTwtKOqQx7G20iH9xDFCqjCog2isbxD&#10;Daazol1Z3CLJHOhjdG/iB60/ULkzXCxBmA60kVhHGMlSzdwa+cWKq06qqwb5lrfrc00asfHPxH/4&#10;Jva82vSSeHte09bGQllS5Dboh6ZHWs23/wCCX+vT2Ykv/GljEzdorMnb+Z5r7Rv5lkm2s21F5OO9&#10;ZDXQurhwW3LHwFzxX6PHxb4kVGNKNVaaXsrnlyy/DrofIMv/AAS61NIW8jxoskx5UNY4XjvkNmuJ&#10;8SfsF/E3QNUFtZ22n65EvJmjm8kD6hu/0r76XUQrJGuN2MdavC5jhtNv3pJBjA611YLxi4ioStUk&#10;p+qX6E/2bQZ+bOt/sr/E/wALR+bP4XuLpeoFrMsrflWHq66t4ESNdSs9W03bw63Vu0YDcZwehAzj&#10;Pev0/RYUxu645JOayfEPg/TfFlnJDeWcd5DJ2dAyGvp8D444tNLHYeMl1tozGplEH8DPze0/x5Nd&#10;QBUuG67evWpZdVmuF2maRs/3W7V2P7aXwg034L/FK1TRYltbfVIDMbdBhImDAZUduv6V5nZX+/A9&#10;8Gv6R4fxOCzTBU8dQgrTV9keLWwqpyae5rG3+0Z+820eucU5tKjO3937cCm2k6ltvzbs9e1X7Ofd&#10;novf2r6SOHhDZWOXUrDR1iTKrjP5CnrpuV+7z16Vp71aPdtG5Tkg03zcbvl/AVpqaRjbcovpzP3G&#10;R3xyakEW0H+9g8EdasSXCqvqtRy6gIuTtHrxRzWCUdRkduEb5t2MdB3p25grdFP6gUyw+3eIL0wa&#10;bp15fyd1t4GfH1IGB+JrtvCH7Lnjrxuymazt9Ft5DnzL2YBwP9xcmvAzTinLMvi5YuvGNu7V/uKj&#10;BvY4l7pVDFm6e/WptDtNQ8YaoLHSbG41K4Y7dkEe7Z7segH1r6e+Gn7D3hnQIlm1+eXxFdKMkSHy&#10;rdPogPI/3s16ZofhnS/CzLaaTp9lYW+SSlvEEX9K/GeIfHvA0Yyp5XTdSXeWi/zO+nl8nrJnzX4U&#10;/Yq8WeJYVm1DUNN0OMkZjINxMR34BAH512E//BPhotNkktfFU890qEqjWqqpOOnBzg17vPdx6fCR&#10;3zn8a2fDrsbYtlmZueew9BX5PU8ZuI6+JjJVVFXWiStv6Ho0sDS5dj849RuZNJ1O4s7j5Z7WVopB&#10;15UlTTY9RV1/i9zVX41i48LfGXxJZXRZpo9Ql5x/ebcP/Qqx7bU8Y3cdsCv7RyjGPE4SnX/min96&#10;PBqRtJo6ePUPK6deuKR73JbLN83t0rHF38oY56ciplvd6rj0716Rgrt6GosrFl4LD1FSK4YDA5/r&#10;VGK7AX6elWPtXyKw9KwlJ30NbWRY+aZf0z1pjjYOfz9KrXetrZDpy3PNV/7SmvJlit42mlmIVEXl&#10;iTWFasoRc56JEys9BbsSXFwtvHuZnbtXp/wp8AWfg26h1CbZdagMMrsBtiz0IB7j1Nc/4L0g6FPM&#10;80cMknCySMc4J6qv07nvXbxzrqEDPb7IwvBNfzT4hccV8xnLAZfJxprdreXp5B7dRVo7nrWifEua&#10;S3X7Rc+eyjYplbdx/nivnL9pbwxb6T8Rft1ksccOoRmSRIxtUSA84x6gj9a7wXi6cIw25tvc9881&#10;5z8dtb/tAWeG27S3XsMCvA8LYYrB55G0nyyTujb6460VCfyODu7zcAfugcYbisfVta+zxSN5gUZx&#10;jPWs/wARa7JAixq3mPnG0DOTWj4E+FVz4o1OKbWf+PckMLVDj/vo/wBK/orPOJMNl1H2laWvRLcm&#10;HLtIX4d/D3VvjHrSw2Ze30+NwJ7px8qr32+pr6a8E/CbQvBlrb29rY2/mQxk75Iw0mf7xY85NWPh&#10;p4ctfDGjxw28MUMajhVGBitKW5b+0JG/hPGR2r+cOKOM8Zm1bki3Gmnok/zsFWV9Ejc0+6isEX5g&#10;qjnBqncX6307He3l8nIPBqnI32ncv3VxnI7CqramlzFsjK7QdgBH518f7GSd3qczk9i9d+K4vC2j&#10;XE803lw28TTM2eAFBbj34/WvjW61tdV1u8uvl/0id5MemWr1D9q/4qf2XpcGhW8xE15iW4AONqDo&#10;v4nt7V89xeIjbSKu5nklbCp3YnsK/ozwtyf6ngJYyto6n5I6KMXy3kd+mp7HVmb3P0qSHXWmuo4r&#10;eOS6uJGGyOJdzN7YrV+Gn7NHijx9bx3WoE6HZSfN+8U+fIPZe3419B/Cf4IaH8J7ZpLe3aa8K4a6&#10;mO+WT2/2R9K9DiTxOy/L4Sp4V+0qLotl6sp2vuebeCP2cPEniiFZtTYaNHwfJK7piPfsP1r0I/sm&#10;aXDoM0kN1cPdLGW8ySTOSPQDiu+g1No4+R+8xwB2FTLrP7kxs+O421+DY/xC4gxeIVZ1nFJ35Y6L&#10;0NqdSmtz49vNcXStTuLWYsslrIY2z/CQe/pTo/EsMsmfMXpnr3r6O8X/AAZ8L+P7z7ZqGkwyGQ4e&#10;VXMW7tyQR+Zrhtb/AGNvC+oXci6dc31i2cZiujIqj6HrX7Jl/jNlvs4xxUZRlZX0ur/f+hhLyPLk&#10;8QxNJ/rB0q1Hqyz/AOr7DGQa6bWf2JLm3VzY+JJlXB8s3MSnP12ivJ/iB4K8W/B+dWvreO+tAc+f&#10;akkD6hgMfrX12V+JGRY6qqVKtyyfSWhPsebY7yK4WcsMkfWiYrtAY/lXnmgfEVdQT5iR9P61vweJ&#10;FkVizKo4719zGpzakctnaxt3brt6de/pWFrutw2iEKeSMD3NVdb8QtHAFX5nc4C+p6YFWvCvw8n1&#10;K8imuFjkkaThd26OP1JPcj0HfrXz/EXEuEyqh7TETSfRdWaqmt2WPAXwnn8Z3sVxqVw9np+4Eov+&#10;vlB9B2+p9e9bHxq+DWnfD+wtdT0lZoUjwsiO27IPAbPrzXeeFdPj0nbHGZG3Hl2OSx+tUfj7qU2o&#10;eD7qFVwu3oPav53wfiJmmMz2lUnK1Hmty9LeZn7ZLSGx5PrnjDUNdt4Yr7Ub28hgZniSaUusTPjc&#10;QD0J2rk98Cua1PxCkTHaxY56DrmqtnDfeI7r7Paxs8gGWOflQdyT2HvXY+CfBEOm3Akt4ft15Gcv&#10;eSL+6j/65g9/9o1+0Z9xdgssp3m7ye0U9Tok0lzTK+g+BjAIbvXGkLSr5kOnpxIRngyH+FT6dSK2&#10;5tVk1C5jg4jiXhIVXCIvsPSpb/w9I0rPJI253LklssxNdN4d8FQw6e1xOm0SLgbu4r+fc84ixWbV&#10;eeu/d6RWyOP23O9TP0S5We6FnZr5907BPLjXc2PXpgKPevTvDNnaeBULSvG15Ku1zx8o9BXJ+HtJ&#10;Ng0i6XbeXGxG+QNt3fTH9a6bTvCkVxOGmDkt8zFjnNfL4iMVtsTK7ejNCbW7rxI3k26KsIHMnrW5&#10;4L0KLTrhSy7ppPlLseR9KLHSoYvLWMFFU8NjAFaVuwiR2HPlglTnpXHzK+hn72w6/vY9O1ExxqJj&#10;GRkkfLU2nai0km1iPYVlx27Tt13MzdcVpWUMelxtNdO2WJ2og+ZqqNNy1CM5dS9bp5nmSSL5aqOT&#10;nrVafV1uWVV3LGB2PWs7UtYOozL8rxqRtUK3QVTi2pJ+7kYDacgng1nKnbSJpKry7HQWmpx2uP72&#10;eM+tfMvx/wDEx8U/FO8XzvMhsW8hAOikfe/WvXvF/i2bw94fvrzav7iIhP8AePA/HnP4V872cU17&#10;dSXEzq8khLFu5J9a/dvB3InGVTMai8l+prFtx5jQ061VVXDfMeK1oLVc7ao2sO4DBycdfSr6QqV+&#10;9g+vT9a/oaOxF2i3Ciwj5Tu7VKm3cFPK9yarpFsjPzf4UpmKR7T19q05rC94tLJGsWSOnQ1Uv7+G&#10;KPdlfl6ZOcVUu77yUZdyrx81WvBfgl/EhlvJ13WqkKg34Ln1x7V4OeZ1hsrwssXiXZL8X2HzNasq&#10;wJd6tDNPb2s0sEP35APl+nv+FZs2vwofmkG7uCf0r15NCW0sI7eMokaqTsA68V803un33jD4iTaT&#10;pqtJNNdOiqvRBu5J+gr4Dhvj55pKtOrFQhDVenmXRqKSd1sdRBq1z4n1M2mm28l1L32AbUHqT0Fd&#10;z4O+CDfao7jWrku33xBFkKp7ZPftXb/Dr4Y2XgDQ4beOHdN/HK33pG7k10UmnBr1VUd8565r4Dib&#10;xFxeInKhgvdhtfq/8jkqVtfdM/QvDUOmqFgt9qr2HRq1df01JYWg8tkSSIgqRwMin3M66RuWP55u&#10;nPQVFZajJGxldyyyDDZPDe1fmcsVUdb283eV73ZjKpK9jwCz+DPit9ZmT/Q7W3V2WOQybvMGeCAB&#10;+ma6jTv2f7udlbUtSdVU9I4hH+vJr1iZLeGTcf3jN8y/3Vpv2f7VKrZPPJB9a+ureImczpezhUUV&#10;a2iNXiZNWONsPglokaNuSSXacLucmuq8JfDTR9K/eQWEKov3t43HJ+ta1tpflFmk2rHnhqseeG+V&#10;AVXIzjktXzeM4izKvG1StJ/NjjN/aI9c+Ffh/V9Gm2afbrMqMwmCBWQ/WvnBdXWK5dd27Y2A3XOK&#10;91+M/jyTwT8Ory4RiGuMWy4GPv8Ay9e3Ga+cLHVIlYfNtGMdelfunhM8TLBTrYibab0u+3qdS1id&#10;Zb6r5kn8OCPSr8N/uAUjoOlc7ZXqlchc9jzWlaTps6/N6nvX7JGUSdTYt7pQ2NvC9acLkOD8oGeO&#10;aoW92i9W7461I1wqpjdz0AHetdOpPKty2L7B27f060SXYH3tuBVGW5UjLNzgnFQzXiIhJOfxp8yK&#10;Vy094oPbKnAqGbWNrcYwvfNZ7air/Nxnp1xmq73ivuGBjHrWdSasWuYvNq++Q/LyBjI7Uialu6nj&#10;2rNMq7fxz0pgvVX029Kw5kV7M0p9W2x7RgqD3rm9b8VFZvl4EYxkHrVXXtfWPKq3ztwApr1v4M/B&#10;/TbbQ/tWr28N1qN1HuCyDctsnXGDxuPv06V8nxRxdg8koKtidW3ZJbsSjFK8jxKbxBdazcx21qrT&#10;yStsVEG5mOenFe3fCT4BWuixR6j4kWO6u2AK2XWOLv8AOf4j7dB711XhX4X6B4S1CW40vT7WCZiS&#10;04G5lz2XP3fwrb1DUWii+7+76AgdRX4Pxd4qVsfD2GWp049W936W2M6tay9w2dFhRQqxpHHaxLhI&#10;kXaqDsABxXC/tSap9p8KW2k2qzXGoX0ymONVy2FPX2ArevfG6+G9M2pGWkb5mx1rjtO+1eKdVkvG&#10;idp5BtLsc7E7Aeg7+5r88yPFLB4pZlW95w1Sb3f+RlTqX1Zy3gf4BNM6yatdN5hxm3hPP4t/hXtn&#10;gbw1p3hGzWG2sYI8gZIX5m+rdfwzWbollHpsStzuB5JH510mmyL5S/d3MflX+8fanxFxhmmbSca1&#10;R8n8q0X9ept7Xmt0Nmyh8yTjai/wr3zXR6Wf3QjTG5vXpn3rAtdPaRhv3JzkEH8xXR2ccdioA+Zh&#10;/ePOK+I5HCal21OqjZ6Hheofsjax4l8QXlzqGv2cclzO0gaKFnxk98kfpQ37C2rGRtviWARA8k2h&#10;/wDisV7k15GHEg7HGSOamfxKsfyruY/3Sa++j4scQU4qEKiSSsvdX+Ru6MJLU8f0b9gq2mj/ANJ8&#10;RXhZsY8qFVz7jOa4P44fBaP4DarYW8OoSX0F9C0gaZAsilSAQdvHfivqy118RQxscDHQA18b/tS+&#10;NtZ8ZfFnUJP7K1KO3sWNtbDyXZXRc/MCBggnnPuK/RPC/jjOM0zNrHVv3aV2nZX7W2Jq0YxhdbmS&#10;urKNvzfLT4Na8t1VcfN7VwMnjJbdishZHU8qRtbNW4dWv2g8waffGNuVcQOVI/3gMV/SEcyoRV5T&#10;X3o4+VndQ6oBx8uc+tW49Q8xtq7W64BHSuG0nxLHMo3/ACNjJBrorTUVkjUnGfY8mvQp4iNRXizO&#10;UWjYlv8A5fvDdjpms+7vNgOPl55wabJdqR/dwMVh61fvPcLDHy7YUADk1pKtGEXKT0QK70Q3Vtfc&#10;3H+znqT1qEa0t5CyqxDDnrXrHw0+Amky6Gt14ija4kkGREsu3yh+HOa4f45/CKP4fCPVNBeW60qT&#10;5ZEc7ntue57r7nmvz3B+JuTYrMXl1OdpXsm/hb8maxpu17nJSXLQy/N83PUmvb/2VdKaCzv9RkVd&#10;srhIyevy9cfnXg9pcrcojD+LnNfSnw8tF8L+BLG3VfmZQ7MBzk8mvD8Us0dPLVh1vN/ghVVyHZrq&#10;0a325mVS44J702+k863Eny/exWBPerchf3m70U9aH1lI4oRuXCkjb3r+cY07p2OP2mljWurxrKMb&#10;F3eh6Yr50/an8SmbxhawL/y7W+WPrk//AFq9r8SeLILHS5rieRY1hUs3ooFeB/D3w1N8afifcape&#10;hpNLglyxI+VuflX+VfpHAPJgHVzWv8EFZebfRGmHlduXQ6z9kn4Xf2jrP/CQXqjy1OLdXX/x4V9B&#10;S+XBd7vMz2H+1WHok0OnW+y3RY7eEYXAxge1Wred7mcSA7kHbHIFfEcSZ1iM2x0sVV2ey7IuU0/I&#10;u3N7ujG5/mxgZGOKgtWQTLJn7nzZPb0pupM00gZQPu4J/rUMYS30+XzGbdNhVA7mvMpQsYOT5rEt&#10;ppwyZmO+Qk5J75r5+/bp8dXWmS6RoUEbM98PtACDlwDgAD64r3iDUJlZVVPl6HLU7xFoFj4olt3v&#10;NNtZ7i1GyCWSNS0X0OMjNfQ8N5nTy7GLFzjzNXt69zalK2rPlT4Lfs3XfisrqHiBZVizvjtyPvf7&#10;3+FfUPhjTbPwTp8NvZ28EMcYCkIoG761LZ6eui/uFjj4yDii/tmkdWjXcuMFTWufcSYvM6jdaTt0&#10;S2MaleTdjbsJyWc9N/PHQUPetA0rRsSyqSMVT0+4WKLa24L7VElyReTLJhVWNtzZ6DHWvn6dHa4c&#10;zktStLcSXGNq7sYPPUVm6o9pNKVnuI9oOGUfM3P0qnqfiKS4Pl2zCOJm5buRWhpGkW7Qs0iKz9c4&#10;5NXKSTtEzjBdzB8R6XpGhQ5jha4uZBn7u3aOxz/SsMQXV3A0cahYzz8g5x7966HxAUv799sYYJ8p&#10;b+8adYLHa2+1oxvU9K5a0JVNiJXvpsYun+GmQfvPn6EqT0NatrpNvCN8k32fHykE9anksJn/AHy/&#10;KzfdU8A+lRDw9llOpXtuqnBxG3mMB7AVy/UZPc3py7iWmiWdyrJDbednqX5zn0qldfAWx1G7WZbU&#10;QSSddpPzV2WhLpdkwNq91LjgBotgrrLcXl5GqR29vbow+9t3ZHsamnWxGElzUK0ovybOqLkeI6l8&#10;A9U0v95aTSFeytyM1ghrzTLrybqN0kTr6H6V9J3WlNHalbi6IjVfmDH5T/8Aqrw74majYPqUq2sg&#10;kZDtLA8Z781+5eFvF+d4nFrC1k6tN7trb5mk6cWuZmUuqM4+9nvUgumVN24BvasBL0oGPqe3WpBq&#10;OF5Pyt69q/pWJjobj3JZudyDPHPSmvebB8rr6daxJNVYqV3AYPUjrWdqHiHyRlmXnvUyehMbG/da&#10;xsj+YgNnJ5qh/bE+qXKw2ccs80jcIg3GoPh34Suvirri28O9baM7pZADgL3r6D8I/DvT/AVkv2OG&#10;JZsAFsZJ/GvyfjrxQwuQv6vSXtKvbovUpJNnB/Df4FX3iaaOfWlktbccmJW+c/XHSvbfCvww0bw5&#10;Y/urO3b+H5h8x/Gqo1I2EW/G09OvWtDRNUdm8yb5lzyPav5Y4k46zvOK/ta9Vxj0jFtJf5noYWpC&#10;m9D5W+LHhW+X4w6zouj27Psn3oi9EVgCB+Ga9J+FX7OS6RHFda2ftFy3zbW6R17FdJYpqEl19mtz&#10;NKoHmBBuOOmT1rM17xB9lXbxvcYAz0r6LNvFLNcdgYZdS9yKik3fWWnc56nLFuTI0Sz0BPLt13Ov&#10;YdB+FA1SLLNK2WHVsd6yU3XLqyM27uT0p0yrNJt35Xq31r8+jhOa8psxliJy+EmiT+3L0SfN5cJ+&#10;UdM15v8AFVo38VNt+ZlUD616dNf/ANj2e1VXbtJ56V4t4o1RtQ12eVmDKzkde3av3LwNytyzSeLt&#10;pFW+8pu8bSEjP7zGR8w7dBVhkxEf1PrVO1m/ehRkcd6swSDrgYYYPOa/rGMnYxcY9BZCwQDdn61V&#10;lbcVX+IDHtUsz4Jb14qB5VwW2tkcZHNbxkZvTZkE74izn5jnrWZOxPzE/dxj3q5cSFFb0xWdeTfN&#10;gZ9zRKQRXcz9Wk3RkNx/kVzt4++RuSu3071s6vP95d34+1c7qN+AGXqB271xVqljoUY2uCMblgvO&#10;Bz9ai1JQ0WQ1Jb3GAeOMflVfULrZB80mdo6ZNeXWrBzX0Oo+Deim41DVL52KraxIinHBLHp+Qr03&#10;SbSOeCNWx14wa4L4YuIfA7cOJL64DL7gDH869E8L27XP8O3yeSQOor+WPEDG/Wc5qNbRsvuOGtrO&#10;yNKx0v8As7MgX5vuqB3ouIAz7G/1jHoD1rUFwrW8m5V3Rrnr0qjpwUGS5k+ZsYjGMivjVScnqYyu&#10;nYgj0uO3Mfy73XqT2rRtbDenmH+HkD1qtZgSXG1m5kOeR92tBm+yo0Q/hOCfWrdJtaC33EtYfKuS&#10;oGd3+f612Hwx8KweI/EyW0ygQqSSc7Q7dhmuZ0yRXQyN96EY9c19Jfs5+B9P1L4fBb2e3t5rzc6t&#10;JFlmA5JDY4xX2fCuVxrVlz7LU9LAYfmmm9ir4l0s2uhWtvBaxWe5VO8nMjMMbHTuO+RWZ4i0i/ub&#10;SG4urlroRr83ltu2A+q9RV79om4tfhLplvdT3jSSx7TBEX3eZycMPwrz7wv+0NDqIbUrrT3WF1MX&#10;3htYH1r9AxlSjSn7Kb6H1EcPOUbxRf8AiBbzP4Ot7WQSCO4bfbEncjc4Yg9u2RXn2p6b/Y10qS/e&#10;GMqBzmuhuvizHp1tJGy290uS9vGcs0HqPTmvOvEPjXVNa1iSZVWFc/LgV8jn9LCSjzPc8fHYW3vM&#10;2LrXEtIpGmkMKjHB71jzeK2v5P8ARYmePpvbI/SsF7m8vL0teL9p3cnbwSPaui0j+z7uFYo2eM55&#10;DjBFfA4uurctM8iHxEdvbXepD95I3sFPAqRfDtwr7lZgR3zXRWGnwxovlvnd3FWk/dsVXEmOMjuK&#10;8GpKd7sqWrMOFprbHmQiaTpkcZq5FFHexb/Jb/aUnpWoYlV1Mg4x0xTLWBGl27hhjjFcsq0kTyot&#10;aRFbmz3J/COnpQ6+Qm0/dPIFSwwRWud24KR2Paub8QeM7W1bBuFIUEEA16GX5bisdLkwtNyfkjbW&#10;2hpX2uxqyxxLukGQay/EPiA2kLSSSbMLnbXKah8RIxIzQLiRhgZrAu9YuNTLNNIzdhu7c1+tcL+E&#10;eJr1Y181fLD+XqxK3UtanrEmq3O+RiVzxUUaBlwPmHWooV+dfuqwPWrUICFvm2+uB1r+kMBl9HCU&#10;I0MPFRjHZIe+xPbIvG4KamRFD7VU8nrVdpCn+0w568gVLFKGX5sDHOM8g969GN9kDuXFgSMY4x0+&#10;pqRCNu47ODz71T+1KvPOO3NOFxuXltwx0q3dLUI6F5JFUbvlGemaA6hlZv8A9ZqqLjGPTjHHSmyX&#10;C9DtPuDxUxKaL4dW9F29KaJNx9RnqapLc/wqy7j3zxQ17tVfvY6D2rRbkuxoGTy3JwMYximvcKo4&#10;xuY8iqL3pz1Cnvx1qMXQLfey3bNXyhzGk82D83pgg/w01bgZOdvsaptdZ7/ie9Rtcqox1U89OlAu&#10;YuPIpO5sZB4wKa9xlG/h4zz3qq0wLbd3y4wOeaaJAg69vWrLumTtN5cO0L3zVa6mV2yq5wOnvTZb&#10;vdjH3fqadYQ297LJHNP9n2oxRyOCwGQD9elD0Vw5ddClqNwyIFZccDPNYl6cu3X2rQ1WVZn49utZ&#10;N3KuN33sA5NBNjOv2Y7tq5JGScYrntSXY/DNjsMdK3r6VmJxn5hjntXO6tKMMzZ5OBx0ou2Vtsc/&#10;qRwjfL83+FctrOV3Rj5V3buexrqdQdVLNhiScVzGtttDL/D6ZrnnodEPe0Zx2tE+ZJu25zggdx1r&#10;kdb2s5K5xjn2rr9eCvubPPUZrlNbRWDMNqn+defWtud2Hl0ZwviXdLvXaQGOenSvP/EkYWVlH8IO&#10;a9C8TDIbluuM561574iQ+czfNz1rwccrKx7eH10OdnTZNnse5rY8LJi9Xn2471kyjawLc+1aXh35&#10;tTTmvD2Z6Hqad1EPtLkevftUD27O2V7+9XdRQCU9dvbAqk0Yc/LxirIXK9jFVS2msP8AIrKcblz3&#10;6ZNbG7dZsOny81kXAx0+7/OsjZE1py6g10OknPH/AOques+WXj2rotIUD6jiuqhvqYS1Z02iNkqp&#10;3BV6YrqNHdztzjj1rldJDKo788etdZop8tVBb72O3SvWoTucct7HWaIyqdzdwOnauo0llJXA2v0y&#10;O4rl9COFHyjrjJrqdJbht232zXoU2kcU7o39Mj3lfm/Cuh0qPp03N3Brn9ObIUn5dp4A710uiLnj&#10;puPHt+NdkJWR59SLsdBprTCNdq8DA49a39MnkikRo13Hrhl4H0rN0y4VYSOn9a17O5Ak6AnHUDGK&#10;vm6mcZW3JkuLiM52/KTzt96vW1xNG/zA+uMZzTI7uMlc4wOuO1X1u0Zew5xTVTyD3XqmQrNMCflb&#10;npipoXkBXO7kdCKmS+jUt8m5un4Gpv7TVY8D73v0qXU7InruVRJLnO1uPQUrXkoK7cqwzVmTU4wn&#10;C9eDVeTWoYxztGwdTxgVjLEO2ocvZlV7mRWbczhQOD606xh1DWL+GzsbWa6upm2pFENzMfTFdx8I&#10;fgd4g+NOoqun2rQ2GcyXkqERKPbPX8K+wPgV+zTofwbsPNjjW+1KbCtdOPm+gHYV+T8beLGX5NF0&#10;KDVSt2T0XqduHy2dR3ex5n+zn+wn9iit9a8aN51wwDJpi8xx9x5h7n26V9R6clvo+mRW8EaQxqAi&#10;RqoVV+mKfFFHHagbvxrN1O9WGSHdyu8fhX8m8RcW4/NsR9Yx0732XReiPp8PThRXLA88/bA+Bkvx&#10;z+Hf2GyZU1SGQNbuxwMj1Poefzr5gk/4Jz+NNA0pbjUNY0/c7BEit0LEk+5P9K+6EvvNctt98n1p&#10;0+kxanqFveXGWktTmNc/KD64r3OHfErNcrw/1XDT9xeVzOtg6NWXPPc+D7n/AIJyeP4oWmhvLF8D&#10;KoxYE15j44+EPjT4Y3jLqmkXXlp1lhXzI6/Ui/1jyomZeGyQcHqKz9Y07S9c0x47y3ikVhzuFfZZ&#10;R46ZtRq2xcYzj6WZx1cqw8v4baZ+U8PjNGZVLAODhge31FaGn69FLcR7v3keQSFOCa+9PHP7Enhb&#10;4g6FfN9jjt7i6B8t40CsvvmviP47/so+LPgJqjskNxf6byRLEmWRc8A+v4V+9cK+JmV5zL2afJPs&#10;+voeTisrrUlzbopm9MsxZF2qxJC9doqaJpHbd8p9PrXD6V4tZh8wKsvBB4P610FlrvmD+YH8Nfpi&#10;1V0eW7J2Z0GyRR95hk9vSm/Z51lGPlHfnqar2WrNJwWbn9KvJdgndnczLnmjUUoxexDLBIwLbTkn&#10;BJOTUE0U0jKPbAxV8ysyZz9cGhz82R6fnWbppkqNthtprOqW1p9njuJI4VOSgb5W/KpPD+tXXh/V&#10;vtCx71b5WU/xU0v5aLhcr+ntTWZvMVgOnWvNxGV0KsHTnBWe+h0yruS5ZM6Lxj8SZtV8PT29pH5c&#10;0kewbh9wn0rnPC3iC4tYI7VkaGZFwGBJX8T70jwqYBubczE5GPu/jRE3zjHy8dTXw+O8OcBUg1Tu&#10;n0dzBUqfLY3vtM0xHnsfm6ZP51n3t3HNdxmFuF4LE8H/ADiq9xdM6fNubtknoKpTwiU8fn614uH8&#10;NOX+JV/AylRg1a5t3N+yxKBJHtzzk9qxdQ8fw6fGUj3XDjqAPlqu9oH/AIfpk5qB9JjXjb3r3cD4&#10;f4KnJOs3Ly2QoUYrU5LxMs3i2/FxNH5KqfkVei+5qbSNHFtLulj84KMKPujPv9K6QaaoJUqG5qWO&#10;x8v+78vGK++w+HpUIKnTVktjeUrqyMyy0tmkXHXnP0rUtbAgZH8XYdqmhiUNlV2kZ9qkSbaW4xzj&#10;mt3UaM4xsSQWsgXb7cc1KlkzPySueOtRi8Cnaze4walbUFDbvvHpQqlmPmXUe0G09cduuaelq2Pv&#10;fN33GootQWUYbPXPTGKkjuN8mVJb196v2gcqb0Y7yWJ+8fTkVKkEhYrtVT3xTBd7hjGCD3NSC88z&#10;d0OPen7Ri9ml1EWJ1OCw69aVYGA6/n0pPtHz7m/i9T2pr3exsD5ua0jNPYLWH+Q7HGAopjQMHx0U&#10;e/WmtqK4+9u7mo558jlsN0yKHIWrI5oWlZuQe+T3qF4TtByOfbpUv2rym4y3GOKnvLO5trW3uZoZ&#10;oYboMYXdSqzAHDYPfB44qXU7lpaDtc1jUPEkNu1/dTXS2cK28Ab7sMa/dVQOg61hTv5TLtYjHX2r&#10;Ttrae+uobe3SSe4uJFjiiQbmdicAD6k19GRfsA2LeDrc3er3Q16SPfJtA8lWP8OPbpmvjeJuOssy&#10;Jwp46fK57JL8Tqw+BqV7yifP3wt8By/FLx9pegxbtuoS4nYH/Vwj77H8M49yK/ROLSbfQtGt7e1j&#10;WGG1jWGNF4CqoAAryr9nT9l2z+B8FzeSXC6hrF0Nj3GzYIY/7iD8OT3r0++1LKYbO7txX8ieK/HU&#10;M/x/LhX+5pqy831Z9FgcP9Xh5suG/Cwj7q7R+dQxagULbty7jnr1rPtWa4uSzr8ueKNbvgiL8uMc&#10;59BX5RGL3O1y0uWr/XmETKwGMckmqNpqL3EQXDqjcbqyTfrrd3sVvlHDEfxV0EMey12Y4Axu9Krl&#10;fMKEuY1rVFjhKrjbjI96r396Nu5SeBjFU4L9oYGjyWCjANZvifWV0zT/ADGbGB83NehQStcKlTQm&#10;t7jzrl2XLN0OO1TT3rSludvH41l2eoR2+mq2dpkG73NU7nxCqIOdxY9aiVFy0ijJVVYs6xqDQwMq&#10;jc33Vz3NUYbmHS7dmmkVZe4Pc1WjFxqd4vy+XH1BNa1l4diWVWkUTSN/E3aqio01ruYuMpSuZthe&#10;M9w0iRSTKw4OMAVpWdlcSs2ZCoxj5QCfzrWh03I/hVV+UVdNpDYW68578d65qlS70NYUStp2iRzx&#10;BtjMy9S1Y/xR+JOjfCPw1Nq2tXS29tCuQCfnkPZVHcn0FV/ip8ddF+B/hS41LVZFiYKRBAD+8uH7&#10;Ko/yK/Oz43/HXUPjv4wutQ1i8mVcn7JaJ80dsDjCDt05J61+peHvh3iM+qqvXvGhF6u2r8kY4rER&#10;oR8yv8dPizdfHP4nXWtXUbR27HyraJm3GKIcgE+p6n3rG023VYVbGfmzzVHSo9j5z+PvWtbxlBjA&#10;wOc+lf21leX0cHh4YagrRikkvI+aqVOZ3kXII/mA+XccVo28ag/dFUIW+Tpu759O9Wopfl4JG7qc&#10;elehLRHN1uacUalfu9eo9arS3EdupZm2DHPNRT3qse+5RnPrXr37K3wJh8a3DeJtctVuNLtzts7a&#10;QfJcMDy7eqqeAO5r5PinijDZJgZYzEvbZdW/I66dPnlyo8t0vwfr3i7y20vQdWvEmxskjgby2687&#10;jgfrXrfw8/Yzkt0h1DxbcK38R023fO32d/6Dj3r6OXXUkPlxxxwpH8qqi7Qo9MVRvnEybfvbhwK/&#10;lviHxtzbHxdDCxVKL001dvU7fqdNbasxPCOm2/h62+y6bbW9jDHhUWJNoH1rftYZb29VGYKq4Jbv&#10;k1X0XRrWCVmmmCNnJBfAFWh4s0m2u5reO8t/PhyGUt1+lfk2MxFevJt3k313OmjhWlzSZ0SNBYWb&#10;eZHncOvrWBLe+Vcuy4Xnn2rmvD3xntdQfUF1CaK3W3DEMx6gZwAPXFUdD8ZReMtemis2Y2i7Xdjx&#10;uPQD6d6545XiY3nVTSXVm9R3+E7KyVtSuF+bcoPGRXaaaYbS3GPvY+lcnpl0lkilm+6MEgVsQyzP&#10;CsjD5cbgtc1K6qKyOijex+dv7X16x/aN8TNIipm8IUD0Crj8/WuDsr7eOfTjmt79qPWv7U+OviO4&#10;3LJ5l/Kv/fJC4/DH6VxcF2wXPqP4u1f6KcLXjldCL35V+SPl8RH96zqY9SyoC4x9at21wu7p1wM1&#10;zthNuK8e3XpWrZXBT5du79c19Jd2Ofls72N+1kURZ9+PSrhlRIueQOcVhxX/AJar/dH61a08SeI9&#10;Vt7O3P724fGegQd2PsK8/F4iNCnKrUdkldm0Y3Nay0ePU7OZ2VnuJceSg42qDyx9fQCtfwvov9nx&#10;7reOSGab920rH5gp6hR29M1ds7cf2liNsQQgRIyj7yAY/Xr+Na+i6Q1xqqMV+WH529h2r+V884rz&#10;HH4ipaq1Tk3aK2scE8Rd6FtLJbW0jt9uFVumPmPvV/TLRrONY4ysiscnJ+YfhSRDyJZJNrfNwp70&#10;TR/ZLOSeRtv8PBwRmvm40VcwjJvVkN/gn5v3ajqCc814f8YPFEmoa2bOHMjx8AD+GvTfFfiaHw3Y&#10;XFxcSL5Ua5PzbvpXk/h6ym1S/nvplxdXzl8Ef6tDyB9ea+04arxwKnjpLW1o+p14WK1qMf4T8H/Y&#10;riOaQefcTgc5yq+oH+NeyfD/AMEyWaxyyj5WIwG6kVgeAPCrXNxBuj/d55Zl/lXrOnxCADgbdpC8&#10;Yx9BXzedZpWxdZzqu7ZUqsr8zLjTqkSxqFRVGBjtVIztGrbed3X/ABpGWZ3VVOce1RiMPdLH823P&#10;zMev4V4kacb3aM3KT1H3mrMsMcKrkKvzEcZrN1LUbbQ9DvNSmO6GyiaVwPvAAEmtVtLYxyKoUiHk&#10;kH16Cs22lWLU5I5lVoZ0xIrjcrcflXXTjGNSMqi0I95O8j4+0/T/ABN+1J8QrrULOFobGeTDXcoP&#10;k26DgAH+JsdhX0v8Hv2efDvwxiWaC3F9qK4V7+5G5vfaDwnPpXXaRHaabbNHp9iqYPyBUCQp9AOt&#10;RwWNxJOxmk+8dxHYewFfRZ9xlicVTWGovkpJWsv1Z1PETltojqHu0S2BWRW6DA7CntdtLIiRtuVu&#10;Dt7CsaK1aWL5SxC461W1bUJo1EFvIy8/M69T9K/P6lk7sxlFrVs3J76HTZvMmk2r0Vf4iB7Vnah4&#10;yWK1k8q3eOWThd+Dn3xWbaWTW8itKu95O7HOBVnylvdS2sCdo6gcVKlfYm6JfC5m1Jibjd+I4roX&#10;eOCH93xwOQOtZ3mw6RbkSBUWTp/fb6VVl1K41GBVhWO1j5CsDudvr6fhWkqVNayKhzJGtcXEa7Wu&#10;GbfxtUHk1zvxN8IP4x8Ozs1n5MKoSXPzF66DwxolukyteTtIy8sGOap/tF/HrQ/hP8GdQMc0b6rc&#10;IbeytweWkPBYjrtUZJ+lc2EwdbFY2nhsKvebW3TzPQwcZX5mfA/j5bfwv42uobVv3O5jtAxt56cU&#10;mm+LfNVtrfd9TXPQadqHxF8UQ2dkDdajqUwjTJxuYnqfQV2er/sh+NPCepWsMRtdSF2wVpbeX93F&#10;nud2OAD1r+x8Pm2FyvD08Li6y51FbvexVSSWrOl+EGgS+Lb+TUJsNFG3lwA8gNxuP4dB717bpejP&#10;Bc/KmFt1AUY4zVH4c/C2LwdplvaxlpPJUI3HU92x7nJrq7eJo3kA3fKOciv5t4rzipmuYzryd43t&#10;H0PFrVeZ3uNtLLyI2miVvl5KgdDWLf8Al6gzfanVX3YERAbJ961dZupIbA+S3lq5C5Nc9a6YXkXd&#10;ubLFtxr57l5X7u5VOWm5n6rocMEgH2dVViMiNAifkuAfxrQ1ZU0vQlKqseRk4GP/AK1dFb+GJb2Z&#10;NpyuAcdRVPxr4ZZLffIFWGEgKhPLn2FXy1Kkrzbb8yqilM46xVrqFZsq1xn90CP1rq7DQJL20j80&#10;/MoBdm+bd7Vl6bdWGiJcNeSKrMAsSggMW/wrb0LxNDc2G1SzKzhAPvHNep9RmoJo6IYOfLe2p1Oi&#10;6GsNpbqsa7m59M1Jbx/8TF1IDLnoB0rKk8XLFqMVn5gjcHB/+JrZtdSS2kZmVMABi2cYHWvPxGBm&#10;tOpFSm4O0tDSuDtl+X5VIA4PT8KVHVY2hz87deKxr3xhHJDmNGEnVMnAHvWF4W1vUNQvLyZ3b7PI&#10;2I3bgt9B2FZvJ6tOHtauiF7PlV5Hbw6pbaXJtZllm6hf7v1NZ95qK3tx8zMZF9D0rLu9kuNuQ/cm&#10;o7V2QfPt3Z44rnlFW5TGUm9Dak8uVlEcxXacE4qZ7GOGFZlbzGbpjoPWqNrILR9rK0jYyAOetWtl&#10;3fptREWLlT/s596yjKMZLm2uNU7ngPxv+I8fiPxL9hspQ1jZna23pI/dj/KsHTYcoMr94ce9euax&#10;+xDB4llkuND1Cawum3P5Ux3wsfqTkV43renah8PvENzpOrKqXVm21wrbgfQj2r+r+A88ynGYVYbA&#10;OzgtU1ZnoWtC1jctzsdgdox0xVlJsoPz6cVz6a6v3i3y4yMd6nfWFZcL8ufXvX6RGJzS1NgXAXd/&#10;+qqeoamLVNzEdyd3QVk3HiAQKcuOBwMVf8AaLJ4u1RbqbLWcLD5T9127g+wrweIM8w+VYWWLxD0W&#10;3m+xalaN2J4a06bx1qywwbvJ3YdycDHOcGvbNG0e00nTYrS1x+7GGYchj3rN03QbXRoX8to0ebkK&#10;Dhgp9q1tPQQQ7dvPVSDnFfy3xbxpXzyr7y5aa2j/AJnFKu3stB1vaFtQZZGHchMdBWX4N+FmieDd&#10;a1LUrC3k+0alIZJHlIZs55C8cL7VtaLprSTszfOzZ6mta3slt4Wkk+VFOCPWvncLjKtODpwdlLfz&#10;OeNToiNLZp3jHzbFGctwBRqOorDJiFeCMFh+tQ3uq/ax5MSlNvGB/EKjUEQdVYZ5UetZVJJ7FOKa&#10;ENtm4jdVzGxBO7nipZI1+8FwGb06U7T2cs0aj5WIAGOlTyWf2G38y4UnA+VDxuNczd9BqloQRRS3&#10;lztVV2r14wMVN59jby7TPJI2eQo4H41k3t1eX0jN8uzGRGvAqqBJHlmULjocfdqdFqLS9joLzX7e&#10;V2DTKIvuhcHiqsuv2kQXbJM7NxhV6D61hraKyszN/rB+Rq3Bp3nwrtChVALOeiisXKT2KUdbknic&#10;W/iTSZNPvIY7qzmwzI4yOOn41xyfBfRUl3W+nmNcHdtlZse/JNdY+rfY5P8AR7aI7eBK53E/hTje&#10;3WoOv+kPGG6ovyr+QrtwmdY/Cx5cPVlFdk7I0jUa0ucDP8FIV3eXJcQgnK4bJ/XNZuo/CPWNLTdD&#10;cRyK33VdSP1FemK9zGpTzWbbzgscVJZazcptSQG6jz0kXKrX02XeIWeYV6VXJeepPtbM8bfw34gt&#10;LZpH05pljGS0Tbjj2HU1jw+Nomudjt5ckZ2srDDA+4r6Elt41bdujhXggs4XbWD4r+Fek+OLPbcW&#10;dvNJtIWeJwso/EGv0LJfGScJKGZUtO8f8jop1FfVHkcviKOZflbco61Xl1hT8u45xxim+PvgF4m8&#10;BW8l5Y+ZqlhHywQbpEH4dfwrz+08cLJ96TDjqO4NftGU8QYHNKPtsHUUl+XqdUfe1R3S6hkAhu/U&#10;U57/AAPu53cmuQtPE6uvyyfeOetXU1tWOVb7vbsa9ULnSG7C98cZrO1bV/s0O5mxwTycVlPrnmj7&#10;7emKTQtNk8d+J7bT1dlhJ3SvjO1Qef8AJrzswxtPCYeWIrO0Yq7GpWV7aHb/AAV+Hn9sXq67qCbr&#10;WN820LLuE5H8R9gfzNe2aSq75BJ5ghj+/sON3tWFoFrFpekrZxRLtjUJGAfyrcsYfItlh3fvOrAD&#10;jPpX8dcWcRVs5xrxFX4dorsjy61RyldGmNUimXyYo9kaA7R1xVSwgkv73aq70Qbn5wKltVNzdCNF&#10;G9gMr6etTMI4IHhj2+XnLf7Rr5mMVuXq9ymvhNb+886aZfmYnyovmA9ia6CytY7G32KscUeOgHeu&#10;bHiSPSpZ40aN3VT0/h+tYOra3fao0djb3CrJIQWYdge/4V6FHLKuIko9Duo4Wc9lZHZXXjK1gLw2&#10;8f2iZgcBRwMetdH4D0ppLdrm4T/SGOcEY2D6V51oOn/2Da+Xhk8pt5uGbc0p9f8A61ekeEvGUOrR&#10;ERyIJlXBQnk/SvQzbIVhaCdJX7s6KmHcFt8zp7bdGFLLuwe9PvL1gw3bVPoBWauqMS7fwjk8+lVd&#10;I1WPxBcs+5ljViASOtfDyotsVO5upDLqDhYxhQMtkcVPHaCJ2U9V4yeppsWs22nD95J8vYDrVfVP&#10;EkSzwpbyRtJO38ZOVX1rOVNpaI6Iwvqaa6YfIztY7v4c9ap3enBlDPtG35cGtOPVbeFfL8wMygbu&#10;aryL5/8ACwDHrjk/SvNvVjK9O6f3G3ImrHJ614S0u8uw39nWV1P1DvbI7L9CRn8a1bLw5G1uA4Kc&#10;fMd2Mj0+lbNvpLKf3ds0Zbglzyfzok0ve48yQfLyAtdksfjGkqlWWnmyY03sfP37WXgHRZNMjuFi&#10;FvdsQPOjG13A7Z714Jaat9icxIzeX1HmHoelfS37WEMdtpMJVhGwPysx+7ivkLUPEnmaqzLJ5gTg&#10;t2av3rwdx2Y4jFxfO5Qje922vxLrcrp2tqd3DqxliPat34Y6Ut5dyX8yhhbtiLPPPHNeY6b4uW4G&#10;1XHXkHtXv/ws0COXwhbttZfMjDFm7Z5r9U8Vc6qYTKPZUnaVR2v5dTxZabmgmpzTo2XIUjG0HgU2&#10;8uP7QspLVlEiyIQy4yCDUg8OPYuwEu6Ns5yOV+g/CozYMsZ2eaqY+d8YzX8swpypyVWD1Tucqk7n&#10;iq6cuh+L2snT5IZxgEZ+UnNfRE2tKtkdmFhRRgAYA+leI+Ko45vjBp9ujKWeRctjr7mvWp2a5tZG&#10;74x1+nSv17ibHSxuCws6m/Lr+H/BN60nNIkk1LzD+7Jx05qR5GYQqOflzwKr2EUcu1Qct068+lX/&#10;ALOunXrSTN5aqBw3Q18X7CMY6sxWx5x+0frtxFp+n6TaLsutXcQkH+JRjOPzFd34D8Px+FfDVjpt&#10;oqqqDMjbfmJ9/WqXi74c6T4w+IGj6ydQaR7CDalsD+73E5yc12FtpLaUjcK0jfdwelehmGY05YKl&#10;hMO9FrL1KlJ8qhEkaZbS28lccEMzHvVixvHZ933N3YDANQ2WnmZpBJgnqPY1e0faDuK4Ugrn1FfO&#10;xw7buVyu12yvJI0h+Vss3VTRDKLi4C5bEeAcnjPtVq82adKZFjV2IIX3NFla7YdzD5i24jFFSi4L&#10;Uynyx6liRMxfw7lHT1qGdmiIZ14/rVlXZkZmVcqPzqgJmlvmBJ2Lzg9DUxi7GftL6FqGyLThj1YZ&#10;z/jVu+EarHtG1lyD70yAsEODknleaq3U7Rn+9/nmtaeHbdzTmSWiI7lnMu0YYDtWZrmoMIpLeFdx&#10;YDzCfT0rS1K5aHR/tSqPMRvLUep7CsSx06e9kZnxGzncS56CtalCS0iRyu9kVbHTTLMqso2rjJHf&#10;61pzPJYAsnyqFOBT7/V7PQwsjyCaMHawQbsn8K5XWfiLPrStFb2rRxD5RgfMRU+zhBXk9S9I7lzT&#10;dPjtIvP1C6WCOZmds/eP0qSy8X2Uf7mz0/7QzdZ5Dhc+wrD0zwfea7mS6lkkKHIDc59K7Twv4BWy&#10;gBl+Zl/SlLFKK91WNuX3bhY20mrRlbyNWTGVSNyv6Vat/DlnEhVbRNxA7cit6DQ1dGESnctbWk6G&#10;siB9pVm+XOOK5quKhy3JjT5mY+i6RGqx5Qc8ZI6Vc8TeJLHwtpLSSyeV5Y7HvWX498YWfg+zaa4m&#10;jjS3HyjqXPoK+c/iH8Xb3xjfszSEWqkmOIGvruCeA8TnuIVaouWjF6t9fJG3w6M6nx98Yr/xTP5c&#10;dxJHbqcBQ2Nw9/8ACuMm1Jp2YZxznce9YQ1My9Wf15GDQdYy+1dzsxwq1/VeX5ZhMtoKlh4qMYor&#10;Vmz9rwNoZW/HrUdxfAn2HU+ldOv7Peral4Xh1C3vIVunj3fZnXAz6bq8w1rVJ9D1K4tL5JLe5hYo&#10;8b/Lj6eo96jLOKMtx8pUsJVUpRdmluZ+zk37pt6hrSwJtI3Z6EVp/DH4e3XxM1dWk3waejYkcD5m&#10;HtWb8GPBVx8UfE6mTLafZsGlbs/TAFfT2j6Bb+H7RYreNIo1G1QoxivzDxI8Rv7PTy/A61WtX/L/&#10;AMEc5ONrbkng7whZ+FNPW30+ERoowWAGWPrW4yqsQ3Nx1NVE1WGwjVX+UsOKyNT8URfaV/ijUnJH&#10;ev5mlgcXjqrrTvJvds1jRnLU3muo72RU/hXkA9q29GAKgNwuMAkcVx2m64lyd8YYqvDZ4re0a9a8&#10;sjJ91AxAGfSssVk+Jox5pxOiNNx1kie/H2NJnd92w4XjgiudlgmvLppZDu9OMDFa+t6kjWfljao8&#10;wKc+uaq3Li5jEUa4VeHYfxVlHBzhFSqRsZ1acbXM67vpIz5MC7uMs2MCpfD53z/vFGc46VMunjcF&#10;VuenPQ1NFCYz8v384pVJxasjgTnfQq/ETUo9L8MXTnI2x4BIrwcXrPN8x6nOa9O+PmvLZeFFtNze&#10;ZdMAOew5NeOxSt5vVl57V/V/grlkqGTOvNWc5X+RpU13OhtLjBKsent1rQtnZvl+UDtWFp8pMYHL&#10;ZNb2kBZXj4I3MM+1ftDlYUYPoXLDSGvx/EoHX+VW9c+H9xptszKxdSNymuhtPDKWCrumVQw8xDkc&#10;+xpvifXp47VUPlqsa7C4JbcPX+lTGo2/dFy9zy6/nEafMfu9qx768x8277vWretOy3Ug3blz09K5&#10;zU7o8r0bn8q2fcfKiDW9RWMH8+DXNz3yk7m788VY1e5LArt+bsM1zN/qKorE/rXBXkbRikjeg1FP&#10;LZg3+7+VZ6M+q6lHBGT83BbPOKzkvwkRU9D3Br0P4M+AJNctftXl+Ysz7VJ9jXwnFmcrLsFKqtW9&#10;F8zOrVjBHbeFdK8y2hWNGWOLCKAeuO+PrXpml6T9gtAPmVl+Zye/tTfC/gdtBt42kX99tyRnhatX&#10;93JuWPrubBIFfy/KjVrVZVau8nc4eZr1KltE2oXDhl/dt9/Har95apGoVNy8YGfT2rYe0gsbZLeJ&#10;c/KN7n+In/Ci30VpozI3AX5cetepHLpKOhUabb0Ofg0+OOQAH5sdc9KLyRU+Z2LFjg9zWyNEW3lL&#10;ZTaynAznk1n3+lSQgLCIrp1wcg/41FPByXU1lRXUZFqlvp0MbM0ZaQ5xnt717H4j/ah0x/h7pGk2&#10;X7q6s4greSMfNja3PdWAB/GvAv8AhF7jWL7bLIYV6Nj+VbXhn4fWulaoknmN52cbzzn619HluYvD&#10;Lkj16nfg68KL5d7lP4seLvEXju1spI45Jf7Lc7HlbOVJ7fTNS+Gfi34k03w9qGhz+H7C6t9StzE7&#10;yJtMZJyHXHRhXsWm+EdDudIZLrzI78HdHDHGfLm9gex9q5bUfBsepXz28JkSNcMS0eAg47+39K9u&#10;tg3OSr812fTUMdUUOVpWPOdCsY3uJmvPNh/dAbmXKs4A/Kr1r4fYysp/erJyrKciu2vfCMMyx2Nr&#10;5d1LI+Pk9f8AIqrrvhxNA3W3yx3SnkoMY7YNefjMNT9k5VNjhxNSDi+c5OfTIRMyEBdvcdSavW2n&#10;wpCrfeVehxyCapvpsjXmGbd2yKtYbTiqq3y5z17V+cVoxbdj5jZ6FgWHlTKFdocAkYPBqeCWa2+Z&#10;W8z1zxiqk915sG5S27JyMelXLGRWtxj36968+tRSVkHK29GTC+mmiYMnfgA8/nUlgubgja21u57U&#10;sDLKFwp4GCasw25hPyN3zXnS5QUZJ3ka2mzQ2qfvYfPRlwMnpXlvxE+BUi3U13ocjssmX+zzdM/7&#10;J/xr0u3QW6E9DxzmtjTNPRwrEiQHv6V7OS8SYzJa3t8HLfdPVM6YpS0R8pNeyWVzJDNCYZ4W2ujD&#10;BWp49TyPm/nXov7Vvhaz0+/0+8iVY5nJikKnmQdQT79fzryWzl7YyvPev7D4Pz6Gc5XTx6jy8268&#10;wnBp2Z0CakpIbsBk4qeLVFMmN2V7nrisJeE6sOc//Wp6P5S8n3619SrExujbbV43fg/1zQdaUD5e&#10;ua5+bUViJ5+bvzWffeI0tlJLY47GujSxEk9ztF8QqMZKjk4B7VCviDzJVbcOvc9K8/PjeNCzb149&#10;Tnmsu4+IMlxII4T80jcbTzXPUqwgtSoxfU9YufE0cIALjj8etVz4qjPyqzM2cYB6Vg+BfhvrHi2V&#10;ZbtmtbWTuW+Zh9K9f8IfBHStGdJG3TSR/N83NfnWfeJ2U5a3T5uea6IUrxlyo4zT/t97GZIbSZ1A&#10;ycL2qqNfGcbgDn+I9DXun2e30234jVWI4xxiuI8YfAux8WXj6hbzzWckxyyo3yk+uK+SyjxqwlSt&#10;JY+HJHo1r95ThfY4I+JY343cjnjFRN4mWN8ZU7j25NdTa/s829tLvlvJpQRn2q/H8JrP7Zshto22&#10;rknbzXvYjxkyam7UuafpoTUunaxxQ8SLzuLexJpy695g25O7067q9AtvhpprptkhVmfG6prL4cab&#10;pVyZUt0Xqc4FcdTxrwMYOUaUr/ImV0eef2xh2LLJ833SUwKX+2Asn3vlX24r1640bTdR00xNbxs2&#10;Dg4rxi80/wDsvUp7fcWWOQgE9TzX03AviJQ4hqVKSpuLjZ77miTsWX1NvL/2VOBgVVbUDvxubb3x&#10;UcS5LYztB9c01o8jOR0zjHWv0y6JimNurtmj9G9fas27vlVPvfdq5cWq+WPm7f5FZ95b+YrLz3J5&#10;pK1zSUnaxm31/sDK3T0rn9UvcvgtnbzW1fW3mH6Dr3rn9Ttudu3dxk805SRnT8zF1a/CZ5+gPb3r&#10;mdUvC8eV6YwOf1rY1CLMxHJbB6e9YOpPvDL9zHA9q5ax3U7HP6jH5o59DkCuV16NgrLheT2rrLw7&#10;icNt/DqK5nxAqj+HdwefavPqHoU+XojhPEqllZvlPHYd64DxAu9m9PXNd/r6ZfaM9Oa4LxO3zt0x&#10;9K8PHRTWp6mHukc3d4V/fPGKsaNubUYVXO7cDVW8OXReOvar/h0bNUhY9VP5/hXgyWtkeorcup0W&#10;sBTOzDr9KzJnbzDjHvWxri7Lj5lZem761lSq0p+XafUk96NtDHm7GIZV+yNkGsdgCST69K6K60Zj&#10;Bu56+lYd5atBu7+tZuxpzdiSxP75cdK6HS41D529ufeue0s7ZFxzxXR6K2Tyf0rroJaCnddDf0qX&#10;YY+nXPviun0Z87fm/A19B/B//gk142+MPwX0XxfpepaZGNahMyWkwIkjXJCkkE9QM9O9aF3/AMEi&#10;PjJo0StHZ6bebgfljuCG/Va9unh2rJNfeedWmmeL6NfqpwWJzySO3vXS6Zfq6Kwbb6981093/wAE&#10;9PjJ4bRftHg69kPpBIr5/WuK17Q9U+HWvTaXrVnPp+oWrbZbeZcPGcZ5A+oruVGUPiOaTi1odhpF&#10;wJWA49s9ia6PRdQ8ltu77vDCvOdI19po15wysGArptL19WjVhuBHY8V0U0mcNaMmej6bfZhxx7Vr&#10;2t4wO773rXA6b4nYRj5WG31HJrWXxQxfoy7QAcVtymCem53EF2u8N7VoQ3IC7Q3y4JzXC23ibBb5&#10;j689akl8VsqtljjpjuKOUmT7HdDUfk3AgZ4z/U0waipTbu+YHsetcE/its/LvIXkgnrVjTtcm1q8&#10;jtbaKSS4lfbGoG4k1hiJxpQc5uyW7CHNN2itTsRetczhVy7swVQgyzHsK+o/2Z/2HHnEOueMI0kD&#10;4eDTT/yzHXMnqfbtSfsL/slR6fbw+LPE0fm6lIS1navzHbDoHx3Y+/Svrm0hSzhWNQPc1/Knih4r&#10;1KtSWWZTLlitJSW79OyPp8DlPLadbfsZOnaDZ+HLGOG1ijhjGFVI02gegAFaNlayKdzLyei+lT6Z&#10;AtxctI3+rU4jB7n1qxdYt1kzlc9Pev5xqSm5c83dnrKFjP1C8y23O3jNY6zHULpt5/dw9Pdqn1y6&#10;SOEsSNyjJ96ydKuC0AZjhD83PcmuWUnJ6mE5a2NuFmSMfNk9uaWW/aPOWxxzWNPq4gdQfm78U3VN&#10;XjlgU7tvy85NdFKDexi5pbFi81tSjKrcZ5+tSWUpuyGZsrH0U1y6XXnT7vm25yB/U1qWV40jL5Sl&#10;m7k9BWlVunojLn1PRNE1MQx4k27SO56VH4o8O6T4u0uSG+jjlt5QQS68AdzWDpUUkxV5nLbecZ4F&#10;cD+3H8ZY/hP+zbr13HdJb397D9is8H5jI/Bx9Fya+l4Vp18TjaWHpPWUkl3O36zyw97U/Nn4yXGl&#10;TfGHxBJoa7dJ/tGZbcDpsVioP0OM/jUek3RztLZ56DtXC2OpPLI3PGfTium0rUJHdcYboDjtX+h+&#10;W03RoQot3skr+iPiMRKMpt2Oy0u6ZiGALLnjP19a3rDW5Ikk2ou6RdmMdB3/ABrjU1uY2iwhT5KM&#10;Wx6k1aj1mWP7ufmwOtejypo5Hc6v7Th/vZVlI4pZJeF5xt55rmV1mRF/iHf1oTVZCyll684pezJc&#10;uh1H2wFRwuOvB/pSrdqV27xx3BrlG1aYyL91Rjn1qRdXm81fu8HHFHsrj5mjo/tKtg54/nSedtH3&#10;tvc1z1xrEzfdGFxUTapMS3PLdAazlh2VzPqdRLd5zjpjH1qM3SyspJz/AErnZNUkRd25lx7VC2oT&#10;SLuz8qnJ96n6uiObU6c3Cpxux8uDmmTXcYXcG25rmxq00nVuQOM1Vu9Ymj2/N9Rms3RS1Zsp6aHT&#10;fblUr8y98n1ofU40k+8p+vasXwF4b1r4peLLbRdIi8yebJdyPlhQdWb2H619JWv7C+hSaF9nl1TU&#10;pNUxlroNtUHHZOmPrXw/EnH2UZJVVHGz959Er29TSnSlPY8BbxBFGu7cvHOc103gb4X+J/inNGdI&#10;0uZ7Vjg3cuUhX3z3/CvfPhf+xJ4R8FIt1frca5ehgQ92/wC6XHog4r2u0igsdNjht4o4Yo+iINqq&#10;PQAV+TcR+OlFJ0snp8z/AJpaL7jso5e3rJnzdN+wheQ6Z51z4gX7WRny44cIT9TzivHPiR4K1r4V&#10;anPb6hZ3EkUJ4uIkLRsPXI/rX3rEwvIWkkbau7pUl1otrd24EtvDKrjq6g5r5DKfGzNMLNyx1qif&#10;Ta3odNXL6bXuH5sj4iWpfaW2+obrVy18awsD+8UL1AUV95a18AfCPiaQ/bPD+l3W7hj5Cg/mK858&#10;Xf8ABOvwH4gffb2t5o8uPle0uCoH4Hiv0LLfHjK6jtiaco+ejRyPLZp+6fL0PiON41bzQ2flHNSx&#10;auoON/1NepeMP+CZOp6bDNN4f8WTTbQTHDewqwPoNy7fz5rxvxv8BviV8KFaa+0Ka/tYwS09k3nK&#10;B7rjNfpWTeImQ5k1GhXjzPo9H+Jy1MLUjq0bA1ddud25SAevQ0Nq+V/1n0ry7T/HZkLRt5kLKfmS&#10;QbWU+4NaUXihpgv7zcvOCOtfcU5RkuaJzcsjuxqeRu3H8ulC6orKOdxAJAJxj61xseoPcJvVz16e&#10;tTR3cka5z82OB6GtuRMpKx3VhJZPot1PNdeXdRsi28CpuEpPLEn+EAfmTTLrxFcalHDHcTySJax+&#10;VCruSsa5JwB25JNcbHqEhznrj19av2F2xUMGb5ucHtWNSmormZEpW0PfP2M/ATeKfiR/bk4b7HoK&#10;iSJmHElw2Qq/gMn8q+wpbnFsjN97OAuK8h/ZS8IQ6d8EdDkjVVNwrXcrd5ZGYnP4DA/CvULd/LvV&#10;LNnHQE1/Avidn081zqpUvpF8qXZI+wwNNU6KSLzaoyxn5fz6VRNy1xc7h8238jT7+5XO5mG3HINV&#10;NNvlMLMzLgsSMV+d08POc0tzocr6Go032U9vmGee9cH8U/iWukXMFhbspmugR1+571B8ZfiG2k2a&#10;WNrM0dy33yDgxj/GvGtRnMv+lS3LyTSNgF25xX6RkvCXtaarV9E9kY1Kltj6A8DWsNtpVr8wyo3O&#10;2c7j3NVfiH8X7LwjA6xyLcSNkKiHPOO9eE3HjO+t9OW2hvp4YlyMI+3NcbrWp3URaTzJJWd9o5+Y&#10;k11UuCYwqOdWV12RH1hpaI+m7f45aTF4fhkuLhYZRHmQH174rzbxZ8df+E28Qw2NgsjWtu3mSE8e&#10;ZjnFeQy+FdQ8QT7ry6kt492Cqt0Hua9B+E/w0a+ulW1UpDA4ZpW53c8j3NdEuGcNhISxFTbzMqlW&#10;T0Z6rouq6t4uiWTyBp1tjA3nLEe1dVo/htWGHLSMP4jUOk6W1iB3wMfN2Fb+mFh823cp6gV+d1MV&#10;HmfLojajG/xDLfTFCLhmBWr9rbt5gXcfm4yB0qzp1sG+Zh9cirTpGkTbeo6V5tSTbudkY9iCDTRB&#10;jcrON3JY15j+1L+1Ho37OnhpmbybrWrtStlZluSem9h2Ufr2qT9qD9qLTP2bfh02pXKrdaldN5Nh&#10;aFsG4kx39FHUn/GvzH+Kfxc1b4teL73XNauzdX143I6LGB0RV7KOwr9Z8NfD15zVWNxitRi9v5mu&#10;noc2MxSorljuanxQ+OGrfEnxDNqOtX0l5eXDEgMT5cQz0Rf4V9hWHZ3pmkD7+h6jtWJb2TXD7357&#10;kegrY0zS2R143KT+df2blmW0MPSjTpxUUlokfMTlNu7Z0Wm3sY+XOT0yK1o7qMlcNwew71jWmnkE&#10;ttHJxitUWu3+LAA6GvYjyrYxTbLEOoqhLN6c/Wlk1kQykKe2SPQ1nz2mV+8Byc0/wz4WuvGPinT9&#10;MtSXm1K5S2Q/3NzAE/gMn8K4cwxVPD0JV6j0im38hRg3Kx1nwo+H2pfGbxXFY2dvM2npIPt12qny&#10;7dO43dN3oK+1NHtbXQtGtdJsY1tbOyiWKNEGMKOAP/r1DY+FbH4deFbbR9JghtLKwTYAihS5HVie&#10;7E8kn1pnh21a+lZ/mwOuR1r+F/ETjyvxBir25aULqKv+L9T1adP2fudS5NGtjNuB2rjcxPrXOeKv&#10;iNB4UBG5ZLiTnH90U/4peIW0LS2jXcGwcc15I13ceKJzkSSzM4BP90GvO4byGGKp/Wa+kUdlOOpr&#10;av48m8Qal53ntuC5C5worBt9UbzvN8x/M3Eg7v51rWfgaHTsyXdzsXcWCdGYelV9e0S2I863zbwq&#10;owudxJr7qhhsLH3YRRtKOpj/AGgzpI08ny7zuOcb++K0/h9qF9a+LYjaziD7Rw/mcIBWOJ4ZruOE&#10;H5CCenU1q6ZftBdLKq7VU/eXsRWuOw6q0ZU11QvYpu7PonSbOaKFWnmVlY7t2NozWjrfiWHSNKuL&#10;rciw2kTSyOT8qhVJP8q8f8E+Pr7xJq0Fr9ok8tWAkXHDjPT9Kb+3X8S/+Fdfs+3ttassd5rjrYxt&#10;j+E/NJj/AICMfjX5vl/D1apm9HBvVyktuxrJuEeY/P8A+InjMa74rurxnLSXVxJN7/MxNVbfX1kR&#10;fl+YDJxXMXNyb/V5JNu7nA561p6bBtZT36k1/emX0lToxprokj52s3udRp+sksmSRnIBxWxYau6y&#10;cfK3Ubj6elc3p8WDgAeorSjcRSYb5sdsV6myuzjlKR1Wk+Hr3xfJI1u6W9rbjEk0mQA552jHU13P&#10;ww0aPS7GVYzJM1ycTXDgKSg52KOoBPX1wKf4b0aLTtC0WzbKbbf7VJ/00kl+Yn8FKjHbFdLbQRW8&#10;Zj24449K/mXjbjLG47EVcFTdqSdrd7d2Y1Kv2UWbbSmv7vyLdcLGu536qg710Nube2TyLb5lVRmR&#10;vvOe+aqaPH9k0qNf4pzuc+uenFTLYfvCwZv3Zzgfxc1+d04yiYc3kF3LI0gwQVXg47Vi+Lo7420d&#10;vbt5jTEyEh9o9s1uzpJep+7jRdx+cgde9Ur1nu9WAxtjxjgdPSu6nR+0xykkjzPVfgZrHi3VYZLz&#10;UEaxVlka1jG7B6gM3pnJxXonhn4W2egR+ZIqzSdSW6E101laGz0wR/L13MfU4xSqjyWA3/ebKgdc&#10;Cu6riKkoKm9lsEdFZEFvaIgykYXZxn0zTraSSWdY13bVbJfuKZZu8t59nWNy0nOO/wBTWnDprW0T&#10;xxyfMOWavFqWCMXIhvbnyZmSP7pPJHUiq7TfZJPM8xVBOAGqS+jlNqyhd0jfdIHWseNZruDE2fMX&#10;kL6Hp1rvwGXyxD5uiOrD4edR6GzrF1HFPHIrtI8gBIH3Y8jt/KsZEae+Zyxwh5GPyqHVIr0WsS9C&#10;v/jwFZml+JX0+/ZrxldGAByfu+9eljMptT9zc9CtltRxutzsdOikyqqNo3Dn0FWJIMBmIYjPUd6z&#10;f+E70nT4pGFxCwjXcdp3Y4/rXnvi39oG6W7+z6fHtsVOZ3bqw9Aa8FZHiZ68p5v1Wb1PQJdQuLpv&#10;stiNsefnkPU+wq1p+kXSPwMt1ziuE8PfF2/vLfdZ6T5rPxGVPyk/UjP6V00PhnXNcYNqGsSR25Hz&#10;QWqeV+bZ3fliuDEYH2T/AH+gVKbW50UVt5dxiSTzH+6UjwzD8jxUFzBfSO0drbfZi+FDyYZmHsOg&#10;ptj4UbS4QtuGjXoSG6+9TReDWvGzJI37vqxNebKvFe7FGcLLRFC30/ym3XEqvJu2klua1dMngX/V&#10;vFIy9QBwKX/hFFsnzJH5gPAKd8963rDSbdkU+UFGOTjpis4+/NRj1NqMW5WZz3j27HhfwleaxcSR&#10;w21nEZWxxnA5r89fjH8WL74h+Lrq9kkk8tmxArH/AFadh+Ney/tm/tHt4m1S48L6VN/xLdPkKzuH&#10;3G5cfw8fwj+dfONlaNcStIwA3HIzX9HeG/CLwFJ43Epe0na3kj1uVJWPUP2NrtYPjtpckyqWkjnV&#10;Ae7GJgMe/pX1a999onw2crwp/pj2r5f/AGStHz8atH+VZHXziq5xg+S+D/WvpKUNOWfzBtyGBHAI&#10;r5PxVpcuZQa/lX5nkZha6Oh0iYRQqzfNJIpB/wBkf/XpPs/2QszMGjboQevt+tR2drsRZATyATk8&#10;Yq/Y2qm6hjkHylsdea/NadG55lncyddtlKxRojNtGTntmn+G/DqySfvMbWyASeBWprVv9q1aQcLk&#10;7OPQcVb0jTvKg3Ko3L8vJ6Vp7Np3L5dS3p2hsLKTDKqxqWG0da858Tw3Gq6yytJIOfkUZ5HoK9US&#10;drPQFR1A+1OQMeinn+dcj4g0TbNlWVWZgwIb5ute/llODnax7OX0uZ2R88/Ej7dN4hMf9lXDsHGx&#10;gflIHcnpW94SnlsLSSSRLiPzSB1PDex9q9eS30XT9PdtUjkeO2OI8EEKfU+tNTUvD0UQsjZGN2/e&#10;edjZgn0Hevp5YeEormZ9FToTa0R55o/ga+13VY7y3mmuFZwFTGc+9ehT6dbaJYxrqdxIsu7aIVGS&#10;x9x1FW7/AF2x8G2Bi0lF+3PhjPt4jH14H5DNcrcast5rAm1CVpEOZJJAenHYVFSlSgrx1ZlVwy3a&#10;I0tL19fKQlVt87hvO5iP6Drx7V1cGsG009Y1tbeRgeXAIx7daxtC8TWcoWGEXDQyN8pjhBbj1Oc1&#10;0FvZ299DlZpYtvRDF/M18VnFapKfLJnzmOlLnsyrd6xmNCtirsxB5k+UU19WuLgtiO1h3dAFzj8T&#10;Ul1DDbqf3jepJFSLZk/eVDGo++RxXi8yZ53M0Ot9Vuo7mP8AflmA4w3AFbWlzTXzCRpZFRTnG/5c&#10;/SseKytY5WVZN0jcggfpXm/xY/aCfwhI2m6Xsa+wd8ysGWIkdB6sP0r2Mj4bxOb4hUMPH1fRG1FS&#10;k9D1n4hftJaP8GtNkErR6hrDLmG1Vs4PYuegH618g+JvEd9408RXOrX8vm3F5KXbHABJ6Y9BVee7&#10;m1q5kurqR55JG3MzncST35qdIVaP5QvWv6e4N4LweR0n7JXnLeXf08jvlK0eUhXI/ib5TTru7aJd&#10;29j2IHapPKwc4+7x/wDXqGa0Csu5t3fkYr7iTSMY07sreZNdzhQ2fMbaN1fQvw18Ix6H4fs4sY8s&#10;cqe+ec/59q8P8KafHe+JrGP5isk6gD3z0r6Ws7BbIKuGVeMY5r+f/GTGTcqOGW2rZz4y8bRK2o2K&#10;3F3I6s6qDtUYq1Z2jwFircsMDFXdQUx3P7mPauBnj7x7064tk0W3SRs+dKNwU9F+tfg9Km+Y44X3&#10;NCy0j+xI1uJmU7hkRhslvc+lV5bo30rMq98BT6Vkpdtdzt8zMVPIz1rS0m2We625l8xlwuexrtpu&#10;/uo2jroWrTRree2Y5ZX/AIWPGKeml/2basWk+WT+IdD9Kpm5m0GJlbMkvOFzwpqhYeMrhtPklurX&#10;yyjEKGbcHNevh8HzrWJ62Hy3nXMzqLiS30/Tlkbf5jLkIMD6E+1ZttfXV3dbWb923OX6f5+lce3i&#10;i5e7kknHmliTgE4UdgK2PCfiSbUY2EiqEGRtYYYD2oxGD5lorGtbL7K8TTv5oLS8PlRb2b+In7tU&#10;7m+lnRlYbl3dP51p2Wh/aImZRM2MnBP3j9aiXRWEzNM0UKH1cDFeLVwtSG6PIqYedzKjg3xMzBVV&#10;STz2qnqOq/2qzLjZAoAVQPv+5rU1aOzaRrWW8gWNRuynzM35VJZxaKsW4zTNtGFJUgE/0rONJ2tc&#10;x9k1ozHjtmWBd2G7DB7VZihkeNiI2ZugI9K057i0s8YsZLiNvmB8zaG+nFU5tZjuVWJrNvs/dEn2&#10;sV9ziqWHje0mL2fmU7y/t9LAVX+0XH90NwPqaytQ1zUby3FvhY4WPKRnqfc1tzLp0UIktdNVo92C&#10;ryEMPxHX60g1+1hJJ02NWx8v7w4+hNXLDxWikRa2lzl002bC7sKuer8k1b061kgnXy1Y7vvNg4rY&#10;j8XWsS7X00SbvSbofyqxp/jDS4yY2s7i3kk7s4ZQPrUPD0mtZGmu6ZX0j7RbXLKqs27gjrXm/wAe&#10;v2PY/Grya54fki03UXy08G3bDMfUehr1yDxTHYMdmm3C8f6xJQ28flW7pGu6bPCq3VjqEQfq5IdV&#10;/CujL88xeT1lXwE7Pquj9UdWGlNSu2fnjqdrqngfWzp+rW72lwnHP3X+hrUsNTDjv8uO9fU37WHw&#10;K0Xx34Ju9SspooNQsYzMA8e0yADPXp2r480jVHsJInOzMbBsOoZeOxB6iv6g4D4xlnmB9rUjacdH&#10;Y9WMVNXOoa9Zo+oz1GOpr1r4A+GY9E0ltSubdZLi5OV3E/KvYcfnXjLeIxq+rS3TeRH50hkMcSeW&#10;i5OSFUcAe1e/eDNQXUPDEEtu+9Tg7UHT2r5zxczCvTy+FGl8M3q/Q4MdKUI8q2Z3WlN5pEyq2xed&#10;o7GryM13KqoG86ZgAMdT71V0OxudQhjjjjKvLziuwsNCj0SEGSSNrkjBJ4VT6A1/NPLd6nnRgQ28&#10;h0dfJ8lZJpDiRiNwHsKXXbuPTLFswRhnXqOoqK71+2sJCZCi++7Oa5vUPEFxrkkjC3uZoWPBERXb&#10;+dezluXzrO8Yu3oejg8NzT8jnby3GpXzqismOvPL8113huG20GTCNG9xMPnL4I6dBWPpGjK2pxte&#10;yzJ5kmFBBC454Poeld14jj8D6Xp3y2eqW+qyQhVHnh7dpOMnaF4Xr3J5r7WjhPq0b1HZn2mCwKnD&#10;Q5/UfECkPblk65xtHJrn9O1i40C6lmtZGa4VtqJsLeucAV1FvomkQTwSMsbu334z90Htmptdu1gi&#10;WOKG1t03BkMahWY/QV6tHDwlB+2ldM4cTGMXyyKMniXXddsF85fs8LjB+Ty9x9D3q5oU+rQNFtvo&#10;lVuNqJub+lbWg+D7vUrJzOzIkuCquvb1rrtD8A2FvEixqnmKOSR3r4zN8ZldC9OlG7PHnKKdonK2&#10;+jXWs7nku72ZGOGUhUwPwGa67wv4PstSgaMzsXjwSC5zxW/ZeGLfywy8FTnjiraaHHaN51vGqyBc&#10;t28w+9fBYzMo1I8tNKJtTsWtH8PadpsY8u2VnK/fcZY/jWoEjVB8oHXFQxPiBSV2lsdT0qrd3ZEj&#10;bpFVe3PSvm6lSot2dCG3qeYWZZM7ex7V578RPi9ZeCplhkkCt1bBzxXR+KvEcOkWVxLJcLHDGpZm&#10;LBQPxr4J/aU+Pc3jvxfcw6XLttFYoXXkyDpwfSvs+C+CcbxBieRRap9ZdDPms7nS/tR/tIw+P9RF&#10;hpbM0cfEkwPB9QPevJ9F8PSeIdUtrGPdvvpVhQj5iNxxnFY9jA+JGKlv4icV6d+zppTXXxRsbjYr&#10;CxVrgAnpgYB/AkV/WdPKsHwxkk44NfBG9+rfn8zGdXTmZ6ZZ/sPaboZtml1q+nbAaRfKVVf/AGR3&#10;xXrKeHYNE02OGNNsca7VX0UDirdvevqksYb5uM5I6mnXV4sq7ZFz6EHpX815lnuYZrJPG1HJLY8O&#10;tWc9TFktQpLZVTt4BGa5Hxn4vHhy2llnZYwFOeykYNd20WZl+8w6cVnX3hO1vLtjfWsVxtOPLkXK&#10;H6jvWdCjqnLY5VdHz38K4bzx/wCObjxJJHJb28TGOAMMBh3P/wBevY7O/kuVkaOMNHjHX+Vat3oc&#10;DX7LDbQ2sartVIlCKB6ACjTtCEN2I9vyrzXs4/HTxNVSStFJJLslsa/WH0QaZo/9nWQnPzFh8ueu&#10;aYLV7yRlKmRmyxJ+9+dad0fLCW8fzrGPmA7mrVppbMG2qd2eDXJVcZaMUeaWxz9npcjXSq0e0ZI3&#10;dwa6OLUVhijSVZGK4QMvzECrA0XEXmblXuwK9DXIa/rlzZ3vkwxlmOcOD0qaeFTsdmHp30Oyur5L&#10;CIuv3ieADz9cetSaFcf2rfta+WVPDRrzucHriuGtJJtbuY5l3RyZ+YucK3rzXX6bp1zbXsd9Azf6&#10;PjDqx5/z9a+uyzLqco3krnr08FdXuaE9tJPrv2WPLJD94N6962ILDzIfvDMfPB6isVrC48QXSTTJ&#10;9nmmfzQQ5UuB1J+tdI9hHHaMySCN1GD/ALf41tmeTU5601qc2MwiTWhkanE0ETN91eNyk/yqlpsL&#10;3HRVVemSKral4usbySWH7VCzo+3bvDMxHUDmoL/xWlsUEZZm28LGOFPvXylXBqk/3uh5EqLTub0c&#10;y2szR/M7RjnbzVV9Rihi3TKY/QYyTWPp+r3sJM3mKqsMBANrfUmifWzcSfvowrdAfWuSWKhFWiXH&#10;ksQ6v4nupJvLtrXbCpyGJ5z6kVRktrzWYh9rnkO7A+X5VrVuZmimTONuOuaaNQR9u7O3OCa5amIn&#10;JWIk2ZTeF5oJD5UgPHGR1NSaVZyW83l3FmFDE/vIxx7ZFdB5kX2L7q+uSaW0kZ42+Xd6gjpWNKSv&#10;qLm1I9OaK1VSrMDnLfL0rVe6kSINCrs2ep4FEGl5YGFl+7k5HSr17PBoenGa6kjSJRktmjllUmqd&#10;KN29ktzenzSLWizfZ4mlk+XHJwevrXI/E3482/hO2a3t8yTMeFUj5fc1wvxK+O32kyWmjMwjYbWl&#10;PHfsK8uvpJZ5tzN5kh5LZzuzX7Bwb4USrSjjM30W6h/n/kdMYtEvjPxjeeKr6Sa6maQuflXsma5m&#10;STD7f7rdT29a1bq2IH3tqn0HNULm2Kcht2TjrX9GYXDU8PSVKlFRiuiM5Ru9SvLdCMbVLZH8R7Vs&#10;fBOyHir4o2NrIvmKpaRt3+yDWDfKUX5jwOtekfsgaF9p8WahqBXcsMYjDY6E18jx5mH1TJa9VOzt&#10;ZfMdS0Yn0Zp1m2n23l7FOwcCuJ+Kv7P2i/GKWGa9efT7i3P+vt1BLrn7rA9Qa7RCynO/d2JFWBE4&#10;iXady5wfev4zwGZYrCVvb4WbjLujmjJ3ujJ8G+A9P+HulQ2tjGnlou0YGN31q1qN80p2/dqwyMh+&#10;YsBj8qyPE1+ouIlUbWb5TtPP1616OA9pjsTeu7t736nbhYyqVLFC/wBS89mbKrHGcAucKc8Ci30k&#10;JabZmK3DPjAXjB560alZR3VpBZ3lvuVJBJndtyw7Hit6DULFV/1kStgBRu5XjH51+j4WjToR5Io+&#10;lp0VayRj3MH9m6OyquGkOevpVzwjq8q27xgM0IXOPSobqKO8laOJt6ZGc9qmvdThR1tbGORUUDzH&#10;I+8fQUYqFNx5pmkqCStJaFWe+fXb77PEuIzJvZs9x2rah02UQr+9b5eMDvVXw/ZxxzbgpV1JOB3r&#10;ceQwv8uPmPJNfmvEWI5qqjF6I8DMnFS5YFFdLeWVdsrKPfua3NK0+PcVVtzDnB61mwyl5Cu3ha1N&#10;ETN78qsD3NfORlZ3OCKu9TwP4+eJF1nx7JZq2xbEBCCOh6n+dcOY9lyVVg23qR3FfRXxz+B+m+Kb&#10;W81a3/0PVoYzKzqfluAo5Vh7jv6ivnMP5fsCM/Wv7Z8NM6wePyinDCXXs1Zp9wqWWhradGzY7qvr&#10;3rWtrlok3D9TyKw7Wf5V29PvE1ahuiR94DPav0blb3M+ZLY65PHLWunski+ZJs2A56Vg6z4qmu12&#10;MxwB2PFZdxesBhdx4z96sO71FxnllDCnGNiuZNWLWo3anc8jDJGciuV1nXI4ZH3N949cZqe0eXW9&#10;aht2k2I0gXJOBg17fp3wu0C0aNWijkmWMZZRnBwK+I4s4zoZLKMKsXJyV9DajS5o36HzLe3F1qbg&#10;WdrcTsxwCiEgn69Kgg+E3i7xDdMtvol6p45kTao/OvsnRrnQdMi+ztHHEwPQgLzWw0v2K282KFZY&#10;WwcqN2PTNfnVbxUrVdKNBL1f+RUpUo9T5V8F/sXeKvEM6/bprfT0fkq43HHtivpr4a/AyHwH4Zhs&#10;bVWdYB98+p7/AM6kXxEyxjczK2cjAAxWnpXiaSBXXcz7hjrXyWacRYvMHy4prl7JHPUrUZ9C7L4e&#10;htnDXMwHY96c2j6fLbu1vGzSKOrYGKhPimWOM+cqSJnGSM4qOLULPzm2+dFJ/s/drx+ane9zDnUd&#10;kVlgdJWV4Y42LfeHzZNTazpcyWgZn2iTk4OBilupPKHnKrSLnbvU8fjRc3BvYY1L/dXaOelZVsQk&#10;rIiVSfXQxrZxaXHyru28EHtUF/ZtKqyRNtmUknHAx2ou1ksLtsr8uM5B680G82Fm25Dc/SvFlipN&#10;6kbizrNF5c2RLkcjoc/Wh9dgLozSqknYMf61LFeh4IBtyecZHFEvh6GbczRht3OO1X7RyWjNYx6n&#10;ZaB8ZJNG0pYpFaTj5JFPPrzUF98Sry5gZVulaGYjdGUHA9j1rzq6k/sYmOMYjb+EngVFFr8kchWS&#10;H5cj5kbPH0ropZ3iIx5FLRHZHMZwXKj0vUvHOn6ZBt0lZIZmCkl+obvg9a5G88QyXMjTSM0k0jFm&#10;J71jahrFl9j81mZSh/iU8n0zVDT/ABxbXV00CtH+75AI6CuXGZnVraSZz1q7qv3mbRL3NxuQsoyT&#10;9eKme0kumTLDcvBxVW01u1nYBZY154AP3quXeoQRS7gyxq55wcjNePKMt7kONkDWOW27gecjFW7C&#10;NvM8kKvGeT3qexWGWLcuxmUZxVd9Q8i5YKoyBnmudyd9SI72RJearDplt++mjj2+pxXO6v8AG2w0&#10;hWjt2eaTpkdq5v4lfDa+1/U5tRs7qTbJy0Bb5Rx2rz+S3uNKnEN1DJC/QblPTPrX7BwbwjkeOhGr&#10;Uqc8usdv+CdNOPc9Rj+P91IdrW6hW6knpWzp/wC0cum2gRrdmkx/D2rx+G4Ugc/XvkVHJeBWYn7p&#10;9DX6RU8NchrJKVFfezeMeU6P4l/EK48e6ks0wZFTomfpXOwyKq4DZX6VQudSMQyvOOcis251824b&#10;cdpycCvuMvy2hgsPHDYWPLCOyJk1e7Ny71lbP5W42jFZNx4pRRJ3XHXPFcb4p8YGL5Q/zHpzWHB4&#10;ka5b7+FxnPaumVeMPiKjFs77UfEvlQrtP3h1FJ4G8F33xK1ry0aRbOE7pJO2PSuU8NaFqHj3XIbO&#10;zaRtzDc46KtfT3grwda+D9Ct9OtTuWP/AFjH/lo3evzrj3jyGVYf2NBp1ZbeXmY1rQdup4r8afhA&#10;PAP9nmzaeZb4bCn3iG68fXiuy+A3wVj00LqWqR7pmH7qJ1yAeua9b1LRrfXXjNxCk32blCwzgirN&#10;lCs/yhUUcYGOlfiuM8SsxxOXrBt2l1l3RMuaSshtjCsku1VVV6ADtW7Zv9mHXcRyDUFvYxwfKMHt&#10;ux1p0qLBaMVbDZxnNfnFS7fM2Yxi0wkuZNTmKtjK9PStDTnIXbtDbfSs2wLQx+YDhm4Ax1rWtYXe&#10;Hz1bayjOB3rC3Na51RRX1NiW2j5WU4IqGwum066WWPKupyp9Kff3LXeoPLt+d+3SnxacZgXk2xqv&#10;Va66dBp3WhnfXQL27m8Q6lJctDHE7AZKjapPc4rPu9PuJp2j42rjIB61rLDMRtXg54HrUl0y6fav&#10;NIQrKCDk1204KtJU46tlRp9Uc7reuW+gaFMWUeYFOzHrXjk1617dyTuzbpGycnrzW1458UNrmqMq&#10;8RRMQB/erGii2qT155B7V/Vvhtwaslwjq1P4lTV+S6IsbHGzPuX6kA05v3ar8v05p4jweOmc5HGP&#10;WhgqnaQMdDx0r9RuT6FSfr938AOlUrqTerZ/L0q+7bQf4etZt62IyxXjHAHUnpRZMHNoyb35YQ34&#10;kVz2pr8zdAoP410OoHLNtA+bvjiud1YMAehPt2puNhx97VHNasMPwvv+Nc7qylpGVuc+1dHq8bNG&#10;zNnPVea53VUwrbmP+Fc9SV9DspJ9DFvkX/dwcEe1cr4i/dM2c5bnb6V02oHO4q2flzz1Irl9cmD7&#10;m9iBkV51WLZ2U5dGcT4jl68fd6V5/wCJfmLZX6Zr0HxHF5at/UVwHicMxKrivHxm1meth4u2rOVu&#10;48PnuDWj4cIGqQ59cZrOulxJV/wwDLrNuu5VHmDrXzz3PRd+Wx1OvD9990nPXPGTWaH2DHyj6itz&#10;xTF5cu3O7uMd6wZFG7DD5verFTpu2prT2am1bb0xn61x+u2yiRtvXv7128qKLLjK5HNcZr0X7xse&#10;tZSsXTkmZFmnlv8Aw9a6Hw6v2q9jjP8AEwGK5+1CtN3616B8DPDo8U/FHQdPKNIL6+hhIAySGcD+&#10;tdmEV5IzrXWx+5vwk8aeH/gB8CvBelX32yMrpMA8yO3aVUxGuc7QdtdLqH7ZHgzT/BWpXlrqUM19&#10;Z27vDE0bK0kgB2rgjucCvO7r44aZ8N/ixeaH4gnt7PR9P0q1EJmHEkhDbgD0OFUcV2n7NfiHwr8c&#10;PC1vrd9b6Ks2oSyGGH5N6RhyEOOuSoB/GtVq/ebOCMbR2PePhZdzeIfBulanqyp9quLWOaRdvEbF&#10;AT+Wa/Dj9rzxM3jv9pLxhqjMWjvNYuGTudgcqv6AV+2/xX8bxfDj4OeItWVdsem6ZcSq3QLiNq/B&#10;HXb+TV9bmmZmZppS7N6knJNd2Db520Zys0bnhHRVmIbI2+h7V2mk+HY8YOM55JPSuf8ACFubiJdw&#10;yBzwcY7V22m2gaRcjnGM16amzmqaLRFix8NxylcNjaeSea0m8MxA44JUYye9WrPTo4FTyd3+1nua&#10;tQRYyu3O7jJFNVGtjnSbM5tFjSNdg+6MHtzSr4fWX5lOWbitNIDI7cc89e9KLYgL7dgPSl7aVx8i&#10;XQor4VBG1ce9fYv7GP7E9nbeFrTxJqEiSXWpoJUG3JgTsB7nqfrXydHEY+ucjk496+z/ANhr9pOG&#10;60W38L3zKJrVCsJJ5fnpX5J4uVs2WVKeXt8qfv27HsZR7FVHKe/Q918KW02harNZMm23tVxE2fvD&#10;ium0jzNUcszMIc8e9Z87trmobI/lDL87D+EV0WmWX2eAIv8AD0NfxpjcRKvV52tep9E5KT0JLFza&#10;N5TDK9j6VHqj4Tex6etV9VujFcR7fXB96hv75ZbOQMwz0Ge9cLvaxjU20Od8Q3AnKqvV25+lQy3K&#10;28eR0qnrU/k36Edz+VUL3URGp3fgO5ojh5N3SPKqVLF17+MTvIzcAZwRVD7JLrUu5srCvb1qTSdK&#10;kvpFkm+63KrXT2GkqEO1e3AxXb7WnTXLDcxpwlLUz9P0sbQON3TJ71sadoHkLuRV9Sau6bpkabdy&#10;itGO2VmZYydmOT2Nc1ot3R2xoO2pTEflwGRiwCdV9a/Nv/gp98d/+FjfF+Hw7aXHmab4bUxsqt8r&#10;zscufwG0fnX31+0f4v1DwL8E/EmpafE0moWdjLJbKoyd4U7T+Br8br7Wptf1y4urwyS3Nw5dy/3i&#10;x5JP161/QfgZw/TrYqeZ1PsaJefc4cfJxjyGjotu0u1WDHiu28P6SsUSllxyeneub8Mxee8asVU5&#10;xj0rvNPjVY/mH3e44r+tqc7KyPmZcvNqNt7HywCeN2eB2NWG0/MikBVIOT71Mg89f4t2dwNTIjEf&#10;7WORW3tWTyroVGtlKc5+U9O9OFrv28/KRjr1q99kXIVm+QjGB1qMW4YjbxxxiqjUfQbp9SqtoGX2&#10;Xp/WnrbKCpZc44+lW1j8zH1xT9ue3zZ/CjmbH7LmKZtv4Rj8qaLDew+XuOnetBhyXxtZuvvTUGT9&#10;1jt4yaHKwexKLWuR8q7mXs1H2PzAVP3c5IParzrhtzY4HIzVab5E3c4NS6jS0H7GJnTRKqs27vio&#10;9O0G68T61b6fp8X2q6unCIgGTn+g9a9E+AnwcT4u+JJxeNLHpenoGnePguxPyoD/ADr33wr8L/Df&#10;wtupG0ixjgmk4acndIR9e34V+R8beKGFyhzwtO8qyXyTff0KpwsRfAP4QWXwV8Lsu9JtWvGD3dwB&#10;6fwL/sj+dei6JcrcXbNu3Z657VkaZp8l6rSSHC9VGOg9617KL7H+7C5ZumB09zX8f51nFfM8TPEV&#10;5c0pPVno06UlZ2Nm1vNhZFXzGc8KO1XJ1uIdMaR4xGqDOM5J9aNFt00zbJMVUHqTXP8AxT8V/wBp&#10;2rWOmzqvynzGTqfYVhl2X1q9VRgtO56EadoczN3w14rsZgs3lx3UEYIZGOFJx3qW01B9Wl8qErsX&#10;7zLyF9q8YuNXudB8PTRh+3zAHGc+9dD4N+OlnoOgRW80LeZGAo2D71e7mWQ4iNBKmub0CjU1tLQ9&#10;cgjNmpHysT1J71BLd+exya8+179o/SbKABZHkkYfcC9D9e1N8LfGex8TRssKyee3AjVCWY/57181&#10;UyjGwjzTi0joUot2R6FLqEcMK/Njjmoku4dQkMQVZFPykN93FY1tK93D5k2F4yEFXLG6S2TzPUjP&#10;tWWGhU9qoxve/QmU9LM+Kf8Agp78LtJ8E+LNA1jTLeG1udUEi3SxLtEhXbhiB9cV82aZcsso+br0&#10;PpXs37dHxrX4u/F+6t7Xa2n6EWsoG3Z8w5+dv++gB/wGvItPsiW/hXPqe/tX9/eH+FxOHyOhSxbv&#10;O19ez2PmcTKPO+XY19NvmcDG75uTWusYBXd25yelZ+i2DRPuZW+X34BNaRiZWC4Prn1r7a/Yx06C&#10;CVo2ZQR6nFX7OX593zZ7YrNyUcNz05x3rQtpsbQu4c1Na/s2l2ZjJ66n6Bfs7XDaV8INBt5PvW9o&#10;oI9D14rpjqbf2huHoQc+teSfs7eNP7U8AWKzTDdGiqQDkjjHNehpq2+ZeffPrX+b/E1GcMyrxqK0&#10;lN6fM+qjWjypI2ru7Nynf3rP1G7bTtFmZDtZYywb0qaO6/dNzjvXJ+NtZuRPJaxLujaPlgOnrXZw&#10;vg3UxKt87ilUs7nB+LLz7dLK1xI0k03O48sc1Xt/Diqn7xVKFdqZPQ1MukAX32m4k3bWwkYPPtS6&#10;158NnJJHGWKjzH5+6vt71+2NaWideGw/OrM5/bo9lfeReXCGZiVGT0q/L4FtRpguod0m0kKF7k96&#10;4vXfDmi311/bEVxeLJMuyO3EgdhICMu4PKqecY9K9C8I6rdX/ghIvL2rnEYJ5auGlWSqNN7HpY7L&#10;I0oRa6lGztI7K1jjZVaSM8K3TNezfCy0t18O2zRBF3LyVIwT3ryqLSIItJL3EzLMWwV9KTw/431D&#10;wnLutboLbqdohZc8fSvP4gwc8ww/s6UrWPDUvZu8j6IsgjJyN31rTtfL8v5VHTGK4rwV4l1DVNIi&#10;kmso41mAIZiQfyrpraa4S2b5vL3N8wUda/DcZTdGbpt7HbTkraGtGv2b5m53dKbPP5p6jn3qiJS0&#10;i7maUBcFWNWLZ4/LUbF9a5Yyd7XNlI5n4s/Bzw/8WtDOn69p1vqEDA7S65MZPdT1B+lfm1+2Z+yH&#10;ffs0eLYryxmkuvDuqSEQO/34H67D7YHBr9JviP8AErRfhvo0l9q19DYW8RJDO3LY7Adyfavz8/bP&#10;/bAuP2jZbfR7C1NpoGnymWNnA824fBG8+mAeBX714Kyz147/AGdP6t9q+3y8/Q87MI07XlueH6TM&#10;hZcjnAz/AIYrotPPlsjDcM9+xrB0rT22fKdwZuuOa6LTLRg23c2fQjgV/YFOOmp87KSbsjoLM+YO&#10;QvXjA5qzBPHA/wC8jEytkYPy5PP8qi0ZRabPMHmMpyQeM1LIiySdNoyeB2qr2M+XSyKlyq/MRnbn&#10;GK9E/ZB05bn9oDRjJtMdqss43eojYD8cmvPWT5m+ZiCfuntXbfs16v8A2D8Y9Jkyv71mhOTjG5SP&#10;54r5LjaMqmSYmMN+RlUYKM0z7L8TTJLCzqu7cOcVD4av1KAhSg65NZkurCY4Tc3Yj3ptreG2WRfm&#10;Xae/FfwZDBTq3gegqyU7nB/Hm/a78TKol/cwwkMuc5JI/wAKh+Hmmi00uSaMbmuDgMeqiq3xMhGo&#10;ajuj3b5H2n24rTs5/wCy/DsPl/vJANv49zX6pg8O6eBhQgvU9DDxvJtmF4y1SHQLv7VfSJHDnGT/&#10;AAiuJX416J4iv20+11KKR14HBwTjsfatX4yWrataFfLW6kkTBU/cHsfr0ryzQPDmsanqElqdC0/R&#10;9Pk1AagwhQZLbdoSM8sIwO2cZYmvao4ZqF0epRw9KVOU5OzR6fodvHql5E25ticMScL9a3ZPs80b&#10;RwoimP5sgdR7msKLQZrO+jW6dljHTb8qYx0rorVGOnfIiKq9WPVq48TL3rpnJHU2Ph9eSaPqaXEU&#10;SSMDlg3CrTv2uv2etW/aY+HVjb6bcQ22qaW7TwpI2I5Sy4Kk/h1qr4DEurawsMa7tzcZ4Br3zRtN&#10;aK1hRuGwB8o618tjsyq4HMKWLwrXtItGGIjfQ/G/xH4U1b4a+LLzSdctWtdQs5TFKh6KR3HqD61o&#10;aXdrOwx7dema7v8Abd8QweMP2jPFd9bMrQrqDQRN/eEeI859ypNeaaOkjSqvbqc9q/sXIcVVxGDp&#10;V6qtKSTa82eNKNrpncW2qW40mK2W1RZ1cs8+cu47D0AH9ataXYjUb2GHOPtEgQ46rk4zWDpytIC3&#10;fHT+tdZ8LdI/tr4g6LZBvLW81CGJiTjaGcDOfbk16WYVJQwtSa6J/kcktz2C4nWbxTcXEKMttGfJ&#10;gT+4q/KP0FdBp8Emq6b8sZWSM5Zj/drL06CFLi4WHDRrcyhT3K7uP0rc0mGSVtqOY1ZCCcdq/jmU&#10;uerJvq2eTKXvNmla3MNsocyqQv3FxyB9ad9rWZMqzKzYLKB2qrLpn2OzRv8AW9uetQzK0c4EbNuZ&#10;B8vYE0p07Fe0ezNzT9RNrZXGF/d7QoP94mm20Rk28Kzt+lSvp76dpsFpM2ZMmWQj1PQfUD+dFlFH&#10;Zyq+7nOACeRXS6corcTkr2L9xclI12rwFG71psSMbBm5LbsZNWnsvOEir0zwDzVrQbNItPvJpmH7&#10;koI4+7sev5daz53J6mqTbtEpW9u1uzOqlZpAPr+FJJazRHDbdrHJJPOKvJbtNu3ZbI3Y9KrbSkm5&#10;eVbjDc1lTpyqS0RUYtMpapqH2WL7K3mBZCGQhfu/j261S1KCTRLBmt2X7RnCNL93nua0YrON1a4k&#10;uIlkDBSkmCpAz90fz/Cs3xpLYaz4auLeSa3kupslPLmVTFz7ce3NfoOHy6NDDpXV2j6XKqai1zLQ&#10;ydT8GeL9CN1qE2uaSthGT80d3FIZT8pKIPvEjcBwOobnirFvpmn+KvDnmXkz2t4QSY1jDZUcEn0r&#10;l9I+ENrpciqzXDWygPHsfcAw5yPatrUEhsbLbMyhHO1iny4x6981hR/dSbf+f5nt5liMPKK5N0cV&#10;rtvax3UkMEUl1ZwsERpW2mRen3V/xqlLo84uWhtdEnMUiYDCMsv4V3vgnwjBq+sbmg3W4O8E5K5z&#10;9ea9Ris1JjWNVWNQegxtrwc54m+rz9lRR8nicUm7RPCfCU+veDJlxoN5tkbLYAYqB7DmvVPB3jBd&#10;fjZXtbi1cct5yFa6ZbPMZ+Vd3UHHU1Xlsfsjb/LVS3NfE47NViHzSjqcbmnqyQXsa5j5fPP3elNe&#10;V4W2qoZW71JF5ajMny8Z5PSlguEjL72XbjPPGK4KdOVR2itWZX7DViuJlH8K98CvKP2q/wBpO3+E&#10;3hC60XTZQ+u36FcoeLRTwWP+0ewqj8d/2xbPwZBc6X4akjvNUwUe4Qh4Yfp6sPbivkPX3vvFd/Nc&#10;3ks09xOxaRnO5nJ7mv2jgTw3q1pxxuYR5YrVLqztw/LH3pbnOzpJql3v+dhuyWJyT61qafpflr93&#10;Hqcd6vadoXkkLtP171r6fpO0ptT58kMCK/oejh1BJLY2lNNaHUfs3udM+MegybWPmzeWR67lK4/W&#10;vebD/R4ljbloz5Z9q8E8LGXQ9fsL+P5JLWZZEx/CQc8V7086/wBtT3ER3W8zbx3wG5/rX4Z4uYRr&#10;E0a62aseXjbu0jq/D8jSWS7sL5J2kkdjW7AsNxq0Xl527h168dTXNaDKXjmWFsqy7sHrwe34V0Hg&#10;6BZNWdjIu6OF5W9lxx/OvyWnocEZa2JRHvk3RrksSdx5JFacVm5aNVHl9CQe9MtNgAZVBK8fWtRU&#10;ZrKS627miGwZONpPAx9KqnFzlojWnTu7ooX8q3l28dum4Wqc56H1P51xmpaRda/rUjed5WxNqbR0&#10;966Xxb5fhXw2P9Kjl1aVzHJYYIkiXaMOx7dRgd/58zosNxr10sayQ2ssx2rJcv5aj+n519Zl+EdB&#10;3qrVn0mCp8q53oV7zSf7G0xORdTbxIIiu95iDnp0/OtPWviLa+LvFi6h4h8O3l5cKM3LS3bqlydu&#10;FB2KCnbgH+HrzVa00G6srppmRbi4U4LeZuHHTn0qfVLa8aGTcs00fDPkbgzY6Zr2ua8bR09D2sLj&#10;PZdDjPFsjeK9Ti+w6adFtYTzE0zSgjt8zc8fiazb/T4kglhZl2kfMR14rtkgmubWVJ9qrEm4Kw5r&#10;mY7eJri63tvC7cZG3b7Cs40XKPvmOIxSm7s0Pg5piyxtI0fyj5V3d67OS5hR2Me2PjnjvUHhDQxZ&#10;WkZhTJZeoHc9a2pPC3+mfN8v829q+CzCqqlaTSPlMR+8m5IxXtIZH3MN0Z4as3WdWWNhH5ISOM/L&#10;trpNbsFEHlou0HgmvBPjn4w8XeH7y4i0rR2fSwPmvIlMkgGOfl/hHuM1rkOTrH4lUlJRv3Zgqbb5&#10;Yln41fGn/hGrdtL012+2SJtmlH3oQR0B/vfyrxmzD3j+ZIWZmOSc5JrPsL8a3K80kgLMxLZPLN3/&#10;ABrfsbJQBtBwa/qTh3IcNluGjRo/N9z0Kfux5USwWuBn86mW2JJXC8enerUNsqrx91sAjrUscG1R&#10;u9OlfVx0IkrMpCEiMFvlx174qnqYzxu57ZHStSaQRxYxgZ5BrL1i/jhZizKOBispyuOEbsj0zU20&#10;u8jmXIaJwy4OORX0x4I8b2ni7w1b3Shm3YDgD/UN3B9vSvlGwg1DxhfG30ewvL6bIG2CItg/XpX0&#10;d+yv+zh4s8Oa7HqWuXQ0+z6tYAlmlGP4+wxX5R4jYLAYjDc9aoo1I7d35FYjCqcL3PRjZR2s0tw7&#10;FoYRn/fJ6Vz+oyNq0k0jNKzN94kfy9q9I12z0z7W0X2q2ihjIzGJAzn8Kx7zxd4f06NUsbOaeQEq&#10;Sw6n/PtX88VKNO9uayPLnTa00ON0zQ74f8esM0kbnBbHSuq0bwZqUMi3FzHJGCuEZuABUlr44u7i&#10;P5mWK33fLEvGB9aueI9SuNb0xUW6mRudu4/KlehhcPhKfvtuTPQweHpxknN/I5XxXHDouo/aLzU7&#10;eaQDakKnkj1NWNI0qTxDpH+gWraneRxtKI0ZQQoGSAGxk/rXD+M7W6tLyaOXc3yhkkC/K3rk1P4K&#10;1hby6ks3uJLeHbuLHpu9+nYHivpMLiqekWrI+ywc6UbKS0Oi8ZeHNQ8BeGptU1rSWtZWj3wRGZd8&#10;ikkA/KT6HjiuT8KfF37cgaaxtoZNp2qoJYj3OetZmsaolzFfbbqPbuGxAT8/Y5zVWMeVAht7dWbe&#10;ST3I9K58ZjbfwycfUhf93segaT4juddZds0sYAx5WdpqZNI3v5sm7djJBJ4rj7OO4t41kZisjEbR&#10;0xmt6z8b6lpJWG5gjvLfAZd4+Yj2NfI4qt7Sd5HxOMrc8/cZr22nQzwtGQAwHBI5zSm3ZIEQLGB9&#10;OTTbLxdpupzBpFmsWHGHO5TWhDawtukF3byZGQN4GfTg1ySPPs+pVlE1jCrRsQrDBXqKY95DIiq0&#10;KIznBZep/CtCLSZHtWO1ZmbBCqcnNVptIuFBRrWSMj0Unn8ateoXZWktpLK63QrujxkZHFMaCHUh&#10;+7hWOToRjhj7VashJbyPBdOqtwQucmm3EkahiiN5ik9fu4o16BymZJ4aa2kY+Wxb7x44qIaAbyTi&#10;Nst1+XOBWjcB5vmuGmCMoKMG27f8azfEXxO0vwPb/vLxrt9vEUcnzN6A88V7GByHG4yoqdGm3fyN&#10;qdFydjY0ayuLaY26yHycD5WX5frWv4j+LPhv4e6P52rX9kz4wsKDe7H2UV85+Ovj3rXiBGhs5DY2&#10;rE7hEfmYehbr/KvPZoJL+TfKzNn1Ga/Ucl8HPaWq5lU/7dX+Z3RoKK1dz0r41/tg3Xi2yutN0bTb&#10;eysbhTE0snzSSDvx0FeN/DP4fJ49+IGl6TMxij1K5SB2j4KhjzjPetKbSI1hBbdjpxVjwYb7S/HW&#10;lzaXH5moQXCPbp23A5H4cV+qxyPC5Tl9Snl8VDRu/nbc6I1+XY+idW/4JueFYJmjibVF2EkTrqe3&#10;zPTcpXj8K6/4SfszeH/hlbXMLaozq53rFJL53l+uOldbqE11qVha6gJPJuFjX7TGpPLdNwqOC4i1&#10;Vgt1bje3G9fvCv5pzTiPMMXF4fE1OZX67HLWxPM7bmpH4W0a3hZUvDFuGGdCAzj0z/hVJ/BejpdN&#10;J5VxcRt2nuCc+/GPyqneeFDpznbc+Yrj5cjv9aZAtxHuVzv28fK2QK+cnKpHWyOV1GuiL9v4K0d2&#10;3Pawqq/MoYZ5qSa2hCvDHBGoUZAVelRWF5lNoG4Ywdw5q3p7K12FU5BOTnrXfhc9xNH3W/dOvD45&#10;wdjJfSo7my8lrVXj3gnzBkhv8Kh1DwB/aGnB47hBJC4RY3HCcZ79BXQkQmfzY8b+u01Ffhp7FlUA&#10;fNuJ6e1fSUeIcPKP709enmSR5fr+nXXhnUP9Kt3kknUNHs+6cHrWl4NtY/Geqxbo2U2hGYuAR06g&#10;81158OLqpjEzGTyvu89KxtU+HWppNJcWN8zNIu3D8GP3U4znnvxXDjM+wsqbhSdm/uM62OjNWuei&#10;aXaiG3YL95eme1aVlbQgKNwDMc8HrXH+GdMmtdCjjuJrmaRRiRpXyS2Ov410OlM9oyfIv3c5Nfmt&#10;eouZrc5IyidMCsSFkVm2gfNjv6VNBGpVmZhtIyAB3rCvNbXTYWknkWNQclnYIoH1PFeffEH9rDQf&#10;A9pJDG/9p3WcCK3kG0fV+R/Otst4ZzHNavJgaTl6bHRFxR6fqNxvYndt2jkk42ivGfi1+1foPgJp&#10;LazlGsXiEhooG+VW9C3SuB8fftoapr/h+ax03S4dP+1IY5JHm85wp444FeBTwNMXYtnec5zya/cu&#10;CfBFXeIz1ddIp/m0FSvFaRdzb+N3x21z4xTmO6l+y2IO4WsTHafqe9eaCx2Ngr0HWulkh2KC/wB7&#10;JI+lU5YVc5UkqW/Cv6AwWVYXA0Vh8LBRiuiOf2pWsLdYYg29emGHc17H+yrYRz65qEzQtIUjjiDD&#10;pGDn+eK8t0vw9N4kv7awt2Hm3TqmSOmT/TrX1J8HfhdD8LPD/wBnMzyzTfvJZW43HtgfnX5r4o51&#10;h8Nlzwcn79Tp5HPiq1oW7naaVp5QblbAycVE1r5Z+9u56Cr2nyMUeONt3BIzVQ2/nuo3bSueB3r+&#10;caMWeVzOxJo0wTVoW2/dcDHrTpUWa9kDKD85IJHvVjQ4lbVo1mXjqCOCazZ742rsA3mNvLdOlexC&#10;8adhc19Cvr2lTWc0LQssbL8xzzn2qHcJpluNpVUXklsAH61evbpbuP55Mlx09DWTqmmSwafJAzbl&#10;uGyNp6Cp+scvQ1UWlfoV0lnMzSJsjZm3A9c1dMtwHWQu3mdTg4FZtg7WqNG20qvIOM4NWft7QsNx&#10;+XGRjp7Vz+1U2EbPc2I9bnjX7wYN97J6CuVH2e+1CTfuLRsTFz3PUVtXJjm0+eRZEVWXBJ6D6Vj+&#10;Efhbca3PJd291a2nlEu7TSkB+OwwTn0r6fJ8DOstD3MDHyNK3hkiuFgjijXpw3Qsep9q6600u+0e&#10;3k26nZwW8gB+zz3Cjf34XrmpLDwJMfD00eoRxxmSJX3OD54AO4Oijnp3PGDXLeIPhy0OpRzLJeSt&#10;N80MTAnGe+K+1jgatOCmrH1WHrUIU+Wpua/iHxvpugyLPNcN9o3bVRSSoA/xrH8U+NL7W9AlWyZY&#10;TjEZYcYNWvDXw5jshHcaiu6U5A83nOfStV/DEd5J/djXgKK8XNs2nRjyxtc8PGYiDl7h5V4L0RtK&#10;uZLm8aSS5kOCyjCjv0/Gu4srPz4izNxgEMO4re/4QNppNzbVVR0I61izaPc2l68dvIwVhkp2U1+c&#10;4vGVa03KpqfP17yleTNTTbSMRusihlxxmrw0a3Sz8zb0BIPpWfY2t3DD80qsuOQVGc/WrdveTIJI&#10;+N2OoHQV5soNu6JXJayMzG5GVlG4HjIzxU1jo8LzbiBtJ3cHvUZt2e8YeYzM3b0rY0fQSysq4GDk&#10;5PrXT7SW1jKKu7bmHNbR/am2thCcEMelXNFuYbGf5m3bjjJOaj8T+JfD+gyMl1fW8c0Z+dA2WJ+l&#10;cZrXxx0qymk+w2kl13+f5B9fWvp8r4VzbHW+r0nZ9WrL72Wqcj1eytomZWjkO1uSD0H0rxn9pfxI&#10;t14it7GzuN1vDF+8jU/LvyawdU+KOs6yrLFM1rGSeI+GH0Nc+8DXcnmSM0kjHLM3OTX7BwJ4bYnL&#10;cYsdj5RbSsktd/M7IxRnQxM53MO/OByanWPeMbduD1NX4dPzjd/DxjFPktU8slR94+vSv22MUnoE&#10;vJmPcqoBLZyKzL+FkU7dp56gVs3FtnPXauRj1rNvgYBjHGeg61rKSW5jyz3uYeqlVG0feyc89a+h&#10;P2SfDn9jeBZL77x1Ill56AccV856zcrvWP8Aidu/Wvrz4TaU2i/DvRLfy9vl2aMy9ME8n+dfhvjN&#10;mTjl0MNF/HLX0RVXY3ImBmWM5Xd0NWpWmtZl2ycKPWqpfZcruHGasM4eX5+AD0xya/mBL3TnjzJa&#10;CvqK3MUm7DPjnArHtdOj1PUme4ZcwjcNw4ArTjtEWbeJcfLwPWq1zbbY51bo2PmP1r3+Gp8mIuz0&#10;stk/aanIeIdUuItPmmTfsaT7rHG0Z6isGPw9Y+I9Rh/tDWV0u2uJB5sojMrQj+9tB+b8K9Lt9Cjl&#10;0+ZbiANGxUckNknpgVzPjP4P6beeLF/s+4kks4lHOdoc45wM9jkfhX6RLCvEJVb2t3PtstxUKSak&#10;vmUfCbyMTZwzrNGSypOo/wBYoJAbHUZx0rq0eSMqZlDSLwMDBGOmaTRNHt9IjSNUCTR8A1bu082b&#10;hgsy/e4+8Kxx1aCpcvY4cVWU5ORDbzTrdYQKrPzzWxD5hQb9v9M1HZ6cFcyHqOma0oo1vpFXjbnn&#10;2r8szfERnWvE+Xxk4yn7pFpVl9pnVWyCTk10Vvd2ehxtJcSBY4hyx6Vha94msvBdm1xNIqKo7968&#10;Q+IXxgvfGEjQwyGGz6fL1k+tfU8HeH+Pz6spaxpLd/5GUG0dn8Y/jtb6lazabpbM/mZWSYdNvoK8&#10;UuYWLDPfr71Yjt2LhiP61PLbgOoX6mv6+4X4dwmTYVYXCKy6vq35k1J3I7KBtmfunvU6RbR65PWp&#10;beEMuF+XufapvKCNtz06cda+q5jktqZ9xArL91uuc571k6haLs43ZzkE9q6C7hAj9cdMVlapHtkw&#10;Pu56Ubm2yOSu3NjMsiN+8jwc4/Wpp/ibrUup28sN9MsqyLtCHGSPUDrmptUtRvPy+2ay9P0+GLxF&#10;A80hSLcpZsdOf8mvnc8wlKdGcpwUmk7XXkXTqTSai9z6Ctruz8Z6Xai6xa6kVGJM/LIfSodO8U6l&#10;4WuWt977FONrE81z95HcXOjCOaNVktZBh14bHrWxpXii18RW8djcD/TQuIpT1Yjsa/kSpWmqkoy0&#10;1OS6bOpt/ENn4ni/0lfs8q9JE6GpPIuNMj3I/nRt911PQe9cd5smmXnlyhtynkY+UVv6DrDRFcNk&#10;MPuno1NyVtzPm1szZt9b/dHd/EOa0bTUEnTKDDYxz3rMubG21cs1uy28uOEBypNVpo7hI9vytJ93&#10;apxmsXzR1buBrxXsllM6+Zu3Y4U96bc6qEkLqxVm4PtWHPcTxkr80bL3PaoV11jE0eMsDuJPc+1c&#10;U8S07MNXudFPfFlVXAYMOD2rJl1NhIFx8vceop+k+LY57NoyqhsbdpHWsa9t5JZTJHI0aqc7GOQw&#10;9BUSqRlYTudFbXUUlrsjZtvUVMLxl2q0nzdua53T5brT13eXJ5Ug6kcfnW3DPBIis7Hbg5z2rGo5&#10;fZNY3tqUNY0+WVmkzu+bpjrWfcSyWsKrs+UjjPX86q/Eb4hx+ErNZnuoYVYkIJDzIfauF0v4xR6t&#10;ek2s1tMzcbBJjcfYGuujk+NqU/bU6bce6FKk5axOznRdUtyyuu0NhlPY0kfhi1mhV1YRzKMg5rO0&#10;3xDaz3n+kwm1dsZ3KVz/AI100N9pxtGZSQ3UEHqK86pGUZcs4u5mqbvqO02O3liVmWNZNvPHfvir&#10;cVvCFbd8/PQnOKyb6WG5ZWtlaM5+Y9s+uKggF9CSzKrI3Vlfj8q4amIs7RRXs5N2NmWNhkQu0asD&#10;0NQ6dHcQSn99mQ5yG7kVb0SGW6Q79rccitu10mO4h5XbIOQccVhHnqO9jblcNCjayzB1A2r6g9DR&#10;rfge28U2nk3ECsMHBH3lPqK1ordYwVaNeR25rY0C1d5N331xn6V3YetiMLNVqMnFrYN3vqfLfxF8&#10;MXnw11XyLjzPJkJaKTs6+/v7VyV1428jKj+HPB7V9X/tLeArXxZ8LLxmVFuLIefBIvVGUZP4EZFf&#10;DmtmTYTuOcYNf1b4ecT/ANsZfzVf4kNJfozpjqrM3bjx9JJnGxjVDUfFDSxfe6ckCudsZHfPscZq&#10;eVF2BflbcOOevWvuK2I5EEaavqXvBng+6+JXilLWJm8kHc7Hoo7mvoLWP2bNB1Twla2MMX2eW3QY&#10;mQfMW65Prn0rN+BPw7m8H+GVuZI/Lmv8My45UDkV7BZxgJGf4doHPrX8zcdcdYqpmHssDNxhB206&#10;vuRWxD5rQOJ+Gfwp0/4bWYjt/wB5cSD55WHJ/wA+ldtpdnDAxkkDDbnOB1ptyVSTdtyM5b61WvtW&#10;kSbZGpxtr8+lPFY+s69d8zfVjw+FlVlct6j4ggsvkVjjrkdxWn4bjkuEWTHyyHH0FcvJo63uoQM3&#10;O6QIQPQ9Ca7nS2XTpCy/dj42Zr2KeRxlG/U9SWX2WhGr7bmUDG2I4yO9LaQC9l3SD93nGB3qpMlx&#10;ql7tQeW8jhSDwoBPWr7wzWEklq23dbnYxFeXj8kqUVz/AGTgrYd09eg6eREkVey/dx2qe3dg27Ow&#10;E9PUVHFYI0XmlWkbvz0NTC2Eow24MOleXy06e71OZc3USaVB8y/eIwPaoUu/m3P827rmntbbJsMu&#10;d3P061QuYmExKt90+tcdSpKQSlobM+vRRw7iM7Rn6V5l8RfiRJqjyWkJ/dklXI9fStTxv4i/sLTW&#10;VmUyS8DB6ivMi29mZmZm6kE5ye5r958JeCfaNZti46L4U/zOqna12O8vOS25STx705Dgbdrbv504&#10;J5jgq2V44I6VMVj3Aqy7u9f0rTi0jOUrbCL+7OGIb29KiZdxPPAJ59amiTn5NuM556EUxiqjyxjj&#10;j6VdmTF9ypcxeZF749Ky7oMBtyCR1PpWvIm/cN3bpWXqIVQc/Lt9+tWtNzX2elzJvR8zNxj9K5zV&#10;UZGZV+YfSukuV+Q7iuPrWDrEe9c7iCvBIPJqncUU7nL6m+N3IYAd65nUnJfAGeOfeul1mDhWA+bv&#10;iue1JCkuOfm6Jx+dcszojLoc7f7drZUegA4zXK+IFwW3ZGeme1ddqMWDuxggY49a5zU12r82CfWv&#10;PqSsdtCLZwWvoDExzzk5BrgfEPyyNjqeK9B8ToNz7WPPH1NcB4l2q0g+brivHxj7nq4e1zkrqLac&#10;/wA/WtX4faY2reKrOFfvSyhOf8+9Z9zJksv5V2XwLsN/jayk6+XKpH5ivBXxanoVG+W51nxt8FTe&#10;BPFTWM+1nSNHyO+VzXn9wp3dP1r2z9rzVbfW/iAvlctDCI2OeAw/ya8amslyB1x74pyvfQwou8U2&#10;bZsle2b2AyM1yPiW1FuDwFxz9a6+O4DQ98e3rXLeKnJi9eozWMvI2prU5mxXfPx9cV9F/wDBNbwe&#10;vjX9svwPayr+5S/Ez49EBY/yr5506Ty5j69Ca+1f+CKHw7k8bftVtfLGrR6Lp0twT3BYhBj8zXfg&#10;0r69mOrKx+v198N9D1eFpdTsLG4LDG6ZAxP51zH7Pvw88L+L4Brx0GHTZIb2VbVVj2/Kjsqt+OM/&#10;jXKftMXOqL4v8M2/9rTaDodrBcy3t4gLF5MARp/6F2rnfAPx81j4h2ENna6xa6Rb+G9Hm1K6kICy&#10;XG2RhCmOMZVS3TuK2Uqm3Q4+W/wHpX/BTvxyvgL9jTxMqtsfVfK0+IA8ne67h/3zmvxt0+yWe9Zg&#10;y7i3IxX6Kf8ABW/4syXn7NngLTZsrcazML24Tv8ALFkZ/wCBOK/PPQIY7q42K2zJ5BHSuzB2UW33&#10;OScmuh3Xhu3WOGFfmXaoNdho7GSTPJ9MVh+FNIaVgo8vkAZAxmu8uPBt3olrbyNbXS285AScwssb&#10;tjOAxGDj2Nd7p3XMtjC7YWZKr6IuB06VpWzb494X+LuKhgg+Ybl2t29DV+KFQN38K8gYrLbQl3Ww&#10;iwq6M2Nu7pxUL2qyL8v3gPzq4sCn5vm24z9KaXaKNmZeOpo5kZ3nfUqTx+Vn+83Aye4roPhRq914&#10;X8b6ZfQSNG9vcoWwfvDd3/DNY1tZm5+ZhwW+XHUVteE1EOv2O7lTcRg7uM/MK8rOIwqYKrCe3K/y&#10;NqV+ZM/TPwRMz2EcxT95cAO2OnNdHvaBN2dpxXM+EdQSDSbdfl3FAB7VqajqgjC4xX+e+MShXqJd&#10;2fTU6iSKOvX5triNmb5c9T61z+oeJ1aOURtukQ8kHODTfFup+dbP83zZypFeaeKfFL+DdKzGVa4m&#10;3Fd7YU+5Ne9kGSwxS56hnGpOpPkgdW2pT3sxkmztU8FhwahsHhu7otLJ34U8bRXzR4o+MWsaf4jt&#10;ZG1OadbiTZNEn3YvTb/9evoXwtdf25oWnXG3a5iUyEjBJNfQ5jlNOFDlgrG2Kyp00m2egaVe29tb&#10;bgx44x3rZ07Vo4/mZWbcPSqHhTRVuYUkaLKnFdRa6OiHdtBr8yq03GbijOnTktzPXUJrr/UqI175&#10;61rWU7Wtp+8jPpkCnW2mxxTcnGfbg1auwsS7eOePpTo03e507LUrz6Vaa9ZPHcxiSOVcMrDgivyd&#10;/wCCjXwk0n4SftI3VroZhSG+gS6lgjXAt5GLZAx6jBx7mv0e/aU/ai0X9nTwZJfXjLNfSKVs7NSP&#10;MuG/oB3Jr8o/i948v/jN8R9Q8Q6tIst3qMxmkI6KDwqgdlVQAPpX9KeCOTY+OJljHeNG1vKTPGzW&#10;tBQt1Mvw1eyRmMsuW4PTkV6J4fkE9vlvrj+E1xPh/QWmbcuTg8KP6V6Bo2ntbWqqflYDuK/qflSX&#10;mfMxvqy9DDhd3zbW7Y/SrESLI3zLz14pqptC45KnirH339x0xSNI26kbIuBzge3UU1wsh3fTt1qT&#10;DA44VR1NOKkKv+1VxJcrPQrp02nueMCpPM3ccr9falaLjd8zD9RSeQQcNls8U9WJTYwnAU/TPenK&#10;u2UL+lP8rI4OMcHipLWDzptpYhc9u1KTtuD8yrNGwA+6u7pnvVO5O8bcZ29a1NRhELhVbcw7k8Vm&#10;ywFz827A464BrCpP3WxW7H0x+zFpEXh/4PW0i/8AHxqs7XEhHXHRR78D9a6q4kV749WwcfWuN+FO&#10;rBPhno8MPyrHCEPPK98fWuisJ/8ASl56nPvX8G8XVq1bNcRUm9eaQ/bK6ijudHizAu5flxk46Vme&#10;KPGg0A+TbhXupORnovuauadd/wCife+XHI9q8z8aa2JPEV1IMFido5+6K4+F8i+sVuetstT26NRt&#10;Kxu6z4y1LVLAR3F0sa5yFXgmn+ENRhWR4XlDTYwee1cbpsFx4v1TZNcR26xxku7t8qgCrmm+Hxpe&#10;pJK1z5YVM4/v5HH4Hiv1uGTRjRvTikjr5b6m5qmgNq08y+d5cbA8E8Z7f59q43WtHbTbiOCNmmcD&#10;5jjGK9At42lgXzGVV7j1rP8AEMkNhZySbo93RcDmvEeIcHyvUxlT6s85fS3vNUjgih8yaRwoPXk1&#10;9HfDP4eW/hLQYY9qtcMuZJMfeJ5Nec/Anwl9t8QtqFwq/Z4SShY9WNe1veQxW4Crk9hX5/xZmkpV&#10;FQp7LcdKLTbZFqGi7IRIrDHoT1rxH9tz4tz/AAn+DU8dhc/ZtW1d/sduQfnVDzI6+4XjPYsK9xur&#10;uS6Cr0CnJH+Nfnv+3X8Yrf4w/F0W2mTNLpOgx/ZYpFbKySZzIw/HA/CvpvCXhuWZ5tGrON4U/efb&#10;yRhjKnLG6PGLK0ad/Mbc5I6nnNdLplpnaq7fmx/DVHR7GQxqvzKOmTzXUaPprZXK/KBX9u0Y8kUj&#10;wJRuyxaaWqxf3mP60klpw21fmzjNaaQeVHgbcN7YwKgmjxuXk8YrWN7ku62MMn93jGDnrirVkrKU&#10;P8X50T2qhto/h65qaxtCZOPTNayWhjKLe56V8BfiU3gvxBHDO/8Aod0wVwRnB7GvqbS9QW5MciyG&#10;RH+dTnjHtXxp4Y8E6h4jx9hjaWQnAGeATX1Z8HfD994e8CWdjeSeZdW4+ct1HtX8peNGS5b9aji6&#10;Ekqr0kl+bPSwvNbU63VtUa00843M+3hQevpWDBot9fxMz3AXzOWbOAuf4Sf8K1NT1SOKJodnzN0x&#10;zz9axyl1LubzML1wOlflGUZthcvhyNc0j06VTl1ZzfirUZNBvdkca/KRukzwPpWhptxb6nCFjkVl&#10;kHIY8sfeqvjHwDJq9ms1pGWmjJMgB6j6VyNu97b6osMavG6HO1uPz/WvvsDjqeNpKpSlZ9jup4i+&#10;rO+Hw50/7Ss32dH3ZLbuma2LrRYbHRzJGERYoyQO5PsK5rQfH100EiSwRyeWMltvb09aZret3WoQ&#10;qr5UrjKr2HHBrshh6jfvbHbUxCnHV3OVuYGnvN3nM2SSVJ6mvRPhT8NrPXrIX90fMeN8IoP3SPWs&#10;fwn8N5vGetQmNWWHdudh0C5r1rwf8Px4KWaGGRpI5G3jd/DXynF2dU6NF4ehO0+tux5kcPd80jWs&#10;0XCr95QMcDtWgv7uMLnPP5VnRXRtW2ybVX1HavOPjT+1d4b+DNvItxdLfagB8trCw8z2z6V+bZbl&#10;OLx9VU8NTc5PsdsZQgryPVgAj/M20Y78V49+0B+2x4Y+DFnPa2sya1rKZAtYJOI29XboAPxNfKHx&#10;r/bv8V/EeGS1s5F0WwmJBFux80qexf8AwrxIiXVpHZnba5+Zm53f/rr944P8EnOccRm70/lX6v8A&#10;yOHEZhGOlM6P4xfHLxD8avFU15ql08iu+Y4lP7q3B6Ko/r1Nc/BpQmAULluNxJ6mrum6J5b7dvO7&#10;pW7aaN5yLt+XJ646V/TmW5ZQwdFUaEVGMdkjw61ScnzNmXpWl7QF4Ve5A6Gt6w0/yol+VW5/yauW&#10;WkLEqng7R0Pc+tWY7dQuBxk4xXo36HM7sijTaeeeOnWmsCTna3POM9KtmHa7denYUnkYhDNnNXbQ&#10;epmvFuG4qQ3oTRo2ozaJrFvdW7eXLbyiRT6Ed6uS2/HH8PUA81SuLcIMYLE9T0rlxVOFWm6U1dNW&#10;Zpra59Z+AfHlt4x8P2+oQtywxJGDyjd/8+9bhv42WU58zcpAbPSvk/4b+PLrwPrMTCSQ2sh2ypng&#10;g19MaDE+oWsdxHgwmMTKxP3h1FfyrxXwW8nzGMqesJu6/wAjOLk5qxzd0iw3bXE06uxlYjJ5BJ9P&#10;yqvfatIbQRx/dZvlK9Fz/hR/wjNxrHiGZmjaODzAGIP3+vaty78GciMBvLQYQD5cnFTiI06ekWfR&#10;U2o7Gb4b8Orf2khmbzdzZBJ6/Sp/+Eft7a8jf5RsG1Vxwo7/AJ0+30yTS1UmRIefljDglhVXUbVz&#10;y0kjSTdFBxXne9J/FodUZ6aj9StoLuHy8x/Nzk8hB61mpPs3WtuS7Nxu7AVUeO4nnFuokj2ttP8A&#10;tGvSvh78IFaWG4vDu4DBcYwa8/HY6lgqfNVfyFzxsO+C/gGYal9onZv3S7kKj5Tk9M/nXUftGfFG&#10;H4M/CLVtYabbeJbtBYqTy9w6lVwPblvwrprRY9NhCwqq7R24xXwj+3x8eh8V/H8ek6bceZpehlok&#10;dG+WWbo7/TsPofWuXgXJa/EmdxqTVqcNW/TZHJXrRhG582687atqrlizfMWdv7xJySfqTVrS7Dgf&#10;KvPT3q9F4f8AOkHv1INXrTR2Qr8vfH1r+0sPhlTgoxVkjw6lZtiWNjhfu4z+vtXR/D69/wCEe8d6&#10;Ner8xs72Kbkf3XB7/wCeKgsNLYpnbjB7c5qWO1zMPvLt7irxVH21CVF/aTRjKTWp7C6/2Z4pvrdW&#10;YJDdPjb0KknB/l+ddboysZVUHKeWenXpXl+n+IZNTtrW4LM0+0QykewAX8wP0r0b4d3klxep5jfJ&#10;GhPrkYr+QMxwFTB42phqis4tr/I8+pTvL3To57ONNPjZvvY+RRncB70zSNEb7c11MP8AR7UCT/eb&#10;PyrXUeHtAXUtC+3FVP2iQpCr/eYDqcVma3eW8qrZQyboYOp2/fY9T+HQU6mD9mlOpv2JlT5NZGfJ&#10;fvPcSSTLlpCWz6Zq15nlwQKrKf4sHHyinx6DJqcbSQuWWNctle1SaToAclpJl29TkhQAPrWaoVZb&#10;Exi5PRFy1vd7LGrfvh9w+tXHhXYtv5iho/mkfOFLVzut6xDpRZrGGS+mxhTH9wf8CNZOm6vql40j&#10;3KxpG7YEaN938e9XGMKceaozohHl3Z0Wq+JF0qTerGRfukA4zXH3vinXtWSRIY10+CViiykbnIxy&#10;QO3rXQxJG0fmY+Y8OrDdUN3bRzRqq/Mo6Ar0rllmCp/w0V7Rx+E5WTwj9vhjjk1C6vJEX94GcgN+&#10;AqKL4TTHb++EcOOAv3mrqINKVbiF13BicZXsK07e9VJtrLnsCp5FY1M4xElrIuOIqvqcAnw78TaU&#10;Wk0vUowirgRXOWU/j2pNSfXLjTo4dSsIJJJGIY2jcE+u084r0u12Euiy4XPT1oS0j87cUXzF/jx+&#10;lOjxBXgrPVGscVVW7Ob8JeL30nS0trqxuotq4WRYuOPX3rrND8Rx39q3ksTyMhhg/lVoWikDj5cd&#10;PSg2qQD5VX1Jx1rxMTiKVWbnbVkcrk+YspdAr83OPSni5jMDB/4RwT/DWbLJyzcDjgZqxCFntGZi&#10;D0xjrXF7FX5kLyRHcOtxt2cqTgt2r5k/a7+MfiLSfFM2hQw3ljpPC/a1yFvDj+8O3t7V9R2lorRn&#10;C846Gp7v4OaP8SdEn07U7aO6ikBUkjJU46ivpOFc6w+WY6NfFU1OP5eZVFPm2PzqsrIXr5yrDk9e&#10;1aS6Uu7aF6jrjpXSfFn4O3PwN+JOoaBcSbkt2EkEh/5axMMqf5j8Kq6dbZRWAz3Ir+y8txFPE0I1&#10;6OsZK6+Z0TjK92zOi0PzF3LwO4q9HaLahf3e3d6jpWpFaM6HaB7ZqzFpW5fUN6mvQ9kyeexlrHx+&#10;gFelfDfxUlxbw29yWBt12Nn+Idj/AJ9K4g6INxO786SJXsJgytjaRnFfL8VcM083wboS0ktU+zMq&#10;1pxse3QXTWCwTQvvj3A7h2r0jRrBYfCd1qH/AD/NHHE2OoOWP/oNfOegfFK4s7q1tY4fOkmYRqg7&#10;nNfVKaZay+GtJtmkSG3tiZp5Se+ANoXv3r+cs04ZrZXV9li7XltYwp4W7bRU8MeGZtXwysqwxn95&#10;vHJ+lQ+KtaXSrRrO1VpJCclzwF+vrXKfE39rHR/AunSabosEd7dKCvzN8ie7Efyrgvhz+0FfePjd&#10;RXgtGnt/mZY1JDL7A+la1+G8ww2CeOjBxivv9bHTKh7GN47noEfy3ySOys5+8x6sauXNnDqDLGVU&#10;fxbiOT7Vj2HiS3ugC0QSQjGUHA7jitqxjSbdcGTzPLGW9Ur495hXvuYKtNdTP1Lw3CBIjNuaXoQc&#10;EVFfeHLrSLKG3hvrxWVjK6lzs54GQavWeoQz6gskkkcixncwzyAO1WddvvtmpvKpV49in5TxyAcf&#10;geK76OcVIwudNPHThG9zKZNSumJkmjlhxtbEShsYx1xRp/w+hlkb7RubuHAC7vSpbp5Gjh2rhS3r&#10;1raeb7TBGwG1jneAeRjpWVbNsRVVpSMKmMqVOoaWsemhYY8rt6HvUz3zM+NzBs9Sc4rPuYWWbcz5&#10;Dc7s1YW8Ult7LtXPOO1eHUlNu6ucrlLqya6niuYQkgyM/MR1qGHw55+7yysseOFPWob/AFO2tYWk&#10;lngt4gNxeWQIoH41xur/ALUPhTwzPiC4m1KaPjy7UcE/7x4x7jNd+AyPNMbK2EpSfmv8zop0pSOM&#10;/av/AGebLStBk8UaTbfZbiBx9siX5Y5FbADY6bs9+9eH6ZfMiD726vTvjP8AtMap8Xrf7B9nh0/S&#10;QeYV+Z3x03Nj9BxXm0kkMQ2r9etf1TwLgcxweWxo5pK8/W9l2bOzl5FypluLUmRNq/K3vU6X7IpZ&#10;mJ9qx7vW7e0iyzKd3qagtfGVubtI1ia7bP8AqY87m9OlfYVa0I6t2JSvuaspm1KaO3iXdJMwRADy&#10;WPSvbPgr+wmNRvE1DxvdQxwgB0tlk3Ajr82Ov0rz/wCHfgXUvEmqWl1Dos2mSQyCaKS4lwu4HIyO&#10;vboRXYfHH4meOb9Gs7q4htJY0xIIAU86MD+Eg9/wr874hzDF4yssFlOIgr/Fr73yXX5M2pqn8z6I&#10;sda8DeGI/wCy/DNrbp9hTLpAE/dD3A6VW1a9v9etxJDIs0L8bV+XP1FeXfs26LY6d4A0+S2QfaL7&#10;dJcv/FIzMRz9BivSNDl/s24ZVYeW/wArAHpX4DmkZU8XOE6jnZ2uzz8RipNuGyuYep6PItxumjMY&#10;zyqjGaQW0UsOZI1hPDM46nHrXS3OpxTMyyDzSvAyen41n3Ulm6bcFGUZwvpXk1OU4fMyZJI5IlZf&#10;mVRxim6n4gkhgjTCopBPIzgVcTRLeVGktZhu67X4zWbeaHNHJ++YLgAq3+eKyXMtblRrTi7pFG+v&#10;Y9W0/bIpZgdoBWuO1Lw88F0rx7oWZuCoznFdaftFureYI5Fz3FNvLRltGvJreQwwjc2Pur757Cuy&#10;nWqJWR6mHzOa0Z55b+ErjVdZ8mKQIWx/rGxnPXGa6aH4d3Hh5FEnmSHdv37eDmsPWNeOoyyNGjMs&#10;nAUjgj2I61d8La7qXkNBDeOj8lVD8D29O1clTE1L2kjoqZlOSs1Y6ieOCzt9kwHmMM/dGUNQwWq3&#10;VpJuXdtI2n3pun+JLqZNtxHbXDR8MJIcH9DWlBrEL2p22fl8/MU/i/OuOVSHU8GpJuRgtp8Yb7zH&#10;tyAK0otDjmhVnjYrjBx2q5LpWm3ypJIb6HBwoQD+eauNbtbhfs7O1uSNuV+b8aFyy2FTTTsZ9poy&#10;J+73SeSx4GcMpqxHcXVtER502xTtxnqKr6/8WfDfgu6a21TUIY7raH8oKzMAemcDFZr/ABy8I3Uh&#10;Y6rG27uIn/wr2KPDeYYiCqUqUmn5Oxv9Xm9UdHBp/wBuyw+WTrj+I1y3xi+Jb/Dq3tY4bFmuLpGx&#10;M2PKUjHbqTz3ra0n4r+F7gxsurRx+nmZBH6Vz/7QPifw7rnw7kSG8tbzURMnkrAdzDnJJPTpxX0n&#10;CvD+Jp5pSjjMO3Bvtp8zopYdxd5I8T1TxbqWu3zy3FxcTSE5wzkgfQdBUawPdyMzt17epqmolDZK&#10;9BgjHUVctXkdfutt/hFf1FhsHCmlGEUkdUpJIkawj+UL0UdRUJ08sOPl7dKtRK3mD5flYZ4PU047&#10;ginrz0x/OvUjT0MPaIz7rS1MIGePTPWu+/Zb8LQ3HxCkvpo0f7BA7xjGdrN8uf1ribg5k4575ziu&#10;w/Z88SQ6D488mYhYb9DDluArdR+tfK8YUa88prRo/FYqpOLg0j6QaffcfO42cAgDtUcsfkXEe3ox&#10;yDQGDGPau7cByKsTuxhCxqNycA/zr+OZX+1ueN0syWFTPbssm7k4Q/3T61Q1FGspV8zbuUYO3q3b&#10;NWo7tnwzdQeAabq6pqI8tj5bKco2OlXGbasadPdM6W/uNNjbyZl4H3ZBuGKgtvHMVmd11G0MzZ+e&#10;MZUe/rUYceYY55FXHcc15VqPxw0e+8QXemTXDWN5ZzNEsN3GYvMCkjcrHgg/hXXh8rxGKUnh4OXL&#10;q7ajjGaV0rns8GtJqaeZbzIy+oPP5dammuHgtwGzyeleP2+rstxHIzCKNhncH+UjsQe9dDpfjC+h&#10;Mapds1ueVLfOD+deXWw84PlkmmXGp3PR9P1BEYkMxZfm+tXrXVlMu5W2+oxya4vTfGc12rK9vDJM&#10;eQ6AjNa2kayJNqvasGA+ZhJmvMrU+ptTqJ7s6xdV8sLhV2454zWhaapHPHtQKsmOQR/Kse2mtYoF&#10;LTMu4coFyaEuoJ3C7mCjueMV5VSUo9LnoR0IfiN8O9O+LegPp987mRcvEyn7jYxkDv8ASvkL4i/D&#10;PWPhN4h+walGZLc8wXKqdki/0PtX27Z2SeWu4jbjAYdazvH3wks/iN4VutNu2WRZ1/duTzE/Zh3G&#10;K/RPD3xEr5JiVQrLmoyeq7eZUqfMfDrBZQDjj37UkkccecfjV7xf4OvfA/iO80u6z51nIVJHAYdm&#10;/EYNU05j/vEDiv7YwdSFalGtSd4yV0/U5OaMdEVZ7FZAfl+XPFZ8tt5ZIPY8cVsSQZlHytnGfpVS&#10;5gZ1Y4+6eQV61rUw7eo41ruxqfDgx2XiaznXapWYDJ/hzxX1PpN5Hc6dFHKu7aMBj3r5C0u4aC8X&#10;Hy88V7v4I8cSaj4bt2eT5o12uc5wa/n7xgyucfZY1bbMzxklZHqEE0cETDbtfB5HanWjxx224t94&#10;Y6/rWR4X1sXhaEs0uUJPtxVay1SS6ljQtnIzgDgYr8Xw8b6xPPS7nSW8XmNMyNnyozise9s2hjK7&#10;9zHPJ7VeE/k6I0ilt10+36DqawPEWqJZRnL/ADNxwa68VW9lFIpRWxNPcK0sIZdy4xlTyKS+uo47&#10;narZEa5AzzzVPwvaXWq3/wDo6sYs53j7tdNb/D2G3VrzUHjsoG+fdcyCMPz/AAgkFvoK5sPCrWV7&#10;aGlOnJ7GbZWUd/bSZ+VjjC98VYTwNBNZCS4uPJCjOV5GPc9BUmu+L9H06FYdPKPcD5Q8kJMbnHYd&#10;q4vxFYar4kk+03UslwuPlWNv3aj6CujloUdfiZ0OnFLXUtahcx310+n2iLcRwgHIO5Sc9M+tXtG1&#10;7U4ba4s4dtmsKYMcS4JH16n86wdN0f8As6IsMjvnbjn0rWs9XkMokbO7oWIHIFdEc/qQXKly+h1U&#10;8w5I8sVYt3HxG1fR7BRazSbl4Jd8SEYxt/EcYNUbr4gazdXkLRqrSKFcP5pRkx2B/pxV/UvDlvq0&#10;ENw8IdQ2Tt7ZquNNtXj8tue23oeKqHEWIi0+YP7Qn9o2NC8ezrdqdStLrP31P3s+vTiumg1SPUG8&#10;633KzjOxjjFcrYX0NjZxxoNqKDt45ArU0m9jnjLMy/N3B6H2rlxmYfWZc00Z1MTCRtLq0kKjzpNu&#10;R1z0NU7i/RyzKMlRjOOtAZH3DPyYPWo0khuiYnTOwce1cUMMpbM5HLm2ZTOtbJ9sQO7POe1NXWdk&#10;7K3pxnvRe2xSUbdm0jgsOoqDbHG6sY1Zs855xW8Yxg7Mi9h8Fxm5yrYHoOK17O4ZY22SNvZOCDWf&#10;HHBs3RwgseTjtVuJ18ry1j+9xkVMlC90zSKS1R5j4q/ZqXxDqE99pd9JbzzOZHik+eNieT7jmvOd&#10;T0u+8LavNp+pQ+VdQjnI+8OxHqPevrbwj4YEbRfMZFPJzWL+1V8G7fxL4DOq28YXUtLHmKVHzTR/&#10;xL+XP4V+mcCeJFaljqeWY980JWSfVPodijU5eZI+bobpHiVQw3YzVuB1bb1wRjpzWLZoynFaVtDI&#10;vzf3a/p+nTutDF1JbNF8yLkH2yfaq127bWwBubpgdKVwxTdydxHaoZImfJ/hPb0rdUTN1J9EUL25&#10;IBbcuVGOOlY+pM04U/N8x5I9K2ruyxt78Vl39nIFwufl6VjVppxaRpGo+p9EfDL4T+GYNBs5v7Nt&#10;bi4ZEYyzIHLN1zz05rtrnARlVAvlgoMDjFeT/s1eLn1OxbTbqRmms13Rc/MyZ/pXrRYPlV6ZypJ6&#10;V/DvHOFxuGzerQxc3J3bV29n2Jl3bM+GAxSr8/Xkg1dwnmru2n2JqC5l8mVuA3r6imXcn2hI5F/i&#10;GB7Yr5WnGTVjn1J7iNt/yr8qdOOlZet30K+XbzPtWQhsn2qYeaJOPmb1z2qHW9G/tqdQojDR8M+M&#10;9fT3r3MnpqjU9vVdoo7sG0p3lsOvvEfmqumw5mjkYMHA4zjkZqxaaBHaMrNJI2fmIxkU6BINLgiV&#10;nRRHjaQOTQ3iiG4maOGORuMb2FexW4jp3306HsrMoJWNK1a3nZWK7ivAyOTTpNOt5rrfIFXbyBmq&#10;dlbs/Q++auTaXvXL7mVhgntXzGYZ3Os7U9jkrYxzT5WTJEkYAGG68ZqzZWojVWXj6VQMUMEJ2uvy&#10;9cnkVXk8ZWegxMZrhVXuC3H5VwYTL8Zi58tCm5PyTPPjZ7Hkf7ROo3tt4zFvOT9kaJXh/ut2P5Gu&#10;FtJ1J6L69Ofyruvjb45s/H93ax2sX/HkSfN/vZ7fyrjZLRri43gKu4AEKP8AOK/uLgfBVaWT0KeJ&#10;p8k0tV/XUJb3JreTHp7ZqRhvO4L932602HTm3egHarVvakOcZx719pGmlsTKo9mSQWvzbvlHGOO9&#10;TCFvJ/zxT7O3xj6fQVZeEyMee35VblYmLv0M6+h+ToRxwAKyLqEzMeBnGa6CZN6Z3DB45rLvbZmd&#10;vb361VOVwlE5nVLbYf8AZHPI6Vz2rpk/NjGR3rsb+z37u1YN9pW8MNo3KPTOTWVekpqzClLldz0T&#10;4c+JI/E2ixwyOJJ2Xynz1BUcH8ajMKweMFUt5bRK2Meorzjw5qlx4R1RbiMEAcYzXRt46F5rUd5M&#10;pUqP3hYdB3r+aONuDsRhMTUxlCN6b106fIzlTfM2tj0Cz1H+1Yo45Com3Eq3erFtGbeb53yyjr6C&#10;vP8ATPEB1LxILWyVriMDcjDpt69a9GbR3urYcfvEChueor8y9tJvlehjOKW5etbjK5Vh8pwNp61r&#10;X9q91DHdx/L0V8dAax9PtvIttmPu/MTitzQw11b3EG7cZELKi+oGaj3noEEkea/FH4hr4TtZ7y7a&#10;ZobfAPltjeTwK4nwv+0na6xqiwyf6MzH5TN/qz+Pau2+L3gqPxRoFxZTfduF+Vscow5U/ga+Wbzw&#10;/caReTWtwpjuIWww9fcexr9F4Q4fy/M8JONb+In36HXh+Vpp7n1ZpPji3ttQDSRkBjnavzKwPcYr&#10;cuPFcd7LG1vhocc4r5t+HXxAuvDLxQXXmTaeRgoW+aP3U17d4f1u3bT4Z44/NiuASkyD5T6hh2YV&#10;8vxJwnicrqc0dYPZmFanKLuzsND12a3+VYdwJ5U9K3ZFgliMkcZVG/hJ+5XI6HqKtcPGrnbkYPtX&#10;T6XcKXZm+ZD8pHoK+XhWu+SRj7Rs4D45/DdPiJ4ZijhwlzYuXiPrxyD9fWvAG8DzaPc/Z7iFoZVx&#10;uDDBP0PpX11qWm/ZGI/vYdCf4ga5Hxb4PsvENvtuoPmI+VgPmU+oNfpXBnG6y5LBYtXp30fVG1Kt&#10;ZWZ434dv9Q02JUjuZGVOQjnco9ODXWWPjzVIpFBgtW5yfkxUeqeBLjw3cd5oJPuSBePofei10ps7&#10;lz+dfulLK8nzKkq6hGSl1sjaLk0dRpfxSMkPlXOnqARhmjO05rU03xrpts4a4abbI2dpHSuWtNKB&#10;Pzc84xUz6YeN2Gye1eTiPDTIq0ub2dvRsUk272L/AIv+LF55vl6KEhjXkSY5NV9G+N+v2qKtysMx&#10;U4zjbmq7aaq7i25dvQYpslguPu85yD6V61PgfJoUVQVCLS+/7xq7d2dNa/tB3cDKsljGy/xYaujs&#10;f2lbLT428y0kXcAQOMfhXmFxaKWx6Lk5rNv7IzDgY57dq8/FeGeR11aVK3o2Gt7o9I+J37S9rrnh&#10;O4toLZ/MnQx49O2a+WNet5A5YLt68elejX1gUiP3eeK5jVNLaW5K89ABkV6uR8L5fklOVPAxspO7&#10;u7mkZyZylrYn7Pnb78D+ldn8EPha3j7xT50sZFhYkNLkffP93HvWe+kFQVTbk8YPT/PNfQXwP8Mp&#10;4a8G26rxLd/vXYfxV8j4jcRSyzLn7P456ImtUcYnRJAsMsaKu5VAUD+7ir8gkuJI41+8w5Pp9asx&#10;af54Z/uvngetbGnac0MeQg6YJPev5UjKdSevU5aMeZ6s5/UtPkESwwqZOOW/+vSaXoEiMFmDbpOS&#10;cdBXfzaHHBpBdisYcfNgYrDaRdJO6NvOwQvvgn0r9IyfKVGMZPc+qwGHUUostaf4Ns4t1xLI3nwY&#10;VUP3ZB1Bq8+nwwxr5MYkkkHfkfSqusahpmp6LCW1Fra6jkIKAfNtAz39entVjR4odP8AEuqR2t9/&#10;a2iqQba72bTICAeR2Yd/fNfXU6MFpZaHtvCxjHmTLNp4Iv8AXVb7L8sioSwXuO4/KqdzbXFpdtHc&#10;W7K6ABsr973r0XwhpN1qlqvkeXCGZSsrHG31H41l/ES38i4G7b5kchRiO/avF4owvNgW1pY8LHxv&#10;Dc5OCVYvur8vrmrC+XPHu/X0qFGUJtXaeScVEkq7CAfvcfLX4rUpyT1PB5lewt/B+5ZlP45rndau&#10;F06KSaThUG410kkiW8SlmHTnJry74uatNJNHaxLILZhukbrn2r6rg/I4ZnmVPC1pqEd3fsEuXqcZ&#10;4t16bxJq0kjbtkeVjUdhVJIWKrn5vY1dtLZZH7dPzrQh04LH0ySepHWv7iy2jQw1CNChblirKxPv&#10;MyfmC/L8o7jHWpEBJ+nXitlNLV4/l44yfelbTfL7c9jjpXpqcGL3tjHYOpKhvLC9iOtNl3Y+782c&#10;57VrrpmB93lTnB/ipk1nlfu7Vb0p88SuR9Tn5lfLZ3bv0xVK9RsFjn5T0PpXSXVh8nClT065rNls&#10;llbcflx0o5o7jV1oc1dI0SbscAc96xdURtp/oOldXeWiuzFvmyMHHNYV9aqm7+VHMmPVHE6tbyEH&#10;3PBYVzuppuZjnhRjI6n6V3Gr2OwrtGPY965nWLby2Zl2/Rh/WuWp5G9KSWrOL1KRoZMKuMnvXNa4&#10;VkJ54z+VdfrSqgx3OefSuS1qP922OWGePSvPqSO6nLQ4vxLEqwNj5T0H+NcB4kUMrN3Pr3r0DX/v&#10;t0546cGvP/EqNtYcbh3zXj4qN9j1MNUaehyMy7Zjt6emOK9I/ZvvltfGkSzKphALtxnGBXnM8g3N&#10;2zWl4X1mbQdUjngfY33SfUHg14eqldHscvPTseofFydbvxDJKpaQFshieT9a4i4UF+n45rrfEC/b&#10;NLhkG3Mic1y8kew42596Pi1Oen7qsbmlaf59sWz8uK5Xxtb+Tbt6Lmu+8NrHJ4buLghT5Sc15z4s&#10;1hLuGRV/SsJIunrLQ5/RYRc3qrydzYwK/Un/AIIP+A20+88d65HC0aRtBp6l/vA/M5Gfyr8tNGuW&#10;s71WXkq2fpX6cf8ABMn9ub4efAX4V3Vlr+oNZ6vrGoveXHyfu1G1UX8cL+tdeFqKEXfqXiIt2SP0&#10;+fRNP8Q2Hl31rHMoPAZc1g6x8CvC9/db5NHtWywZiq4MuOgPqPavMdB/4KBfCvxN5aW/iuzhXAP7&#10;xgGJ/OvVvAP7Q3g3xbFD9l8Q6XMzcgmUD+db+3UVdPQ5ZUpfaVj88/8Ags54tfUPjF4f0FFWGHR9&#10;KDbQMYaVy3/oKqK+RfCNswul/qete4f8FMPiBD8UP2svFF1Y3C3FnazLaROjbkYRKEOD6bt1eH6P&#10;BcR7WOUydor1sLH92rHJWqRWh6h4SvGtJ0MnK7hnHHFfVn7QH/BRLWP2jvhT4X8ISaDovh/R/DI+&#10;VLIFjdMFCKzkjjC9h3NfF+ltPNInLcYNdFptrcONo3fj71vLB81m+hzOuoK0Tv8AUdRmijjaFouW&#10;5Faenaol1Zq8jbX7g9RXAxtcmPbu+5jGeMmr0bTld2XXbweCRW6wbkrHG613qd2uoRsrfvl+XHGe&#10;OagF2kzybpF68jPSuXVLgKCGY7gB/wDXpJDdPHnbjt6g1X1F7FRrK9jr2voYlBEoUNz8ta/gS6hv&#10;vFenrIwwbiMDcBz8wrzTyriJFO5lbjgV0Pwvt5G+IWhq+/Yb6BnXqW/eLXjZ1h1TwNaXaL/I0Vb3&#10;kfqD4fuWktoW/i2CrGt67ttjGBhl7+tYOmajss1ZW27R0FUrm9a8PfHb3r+AZ4FzqynLa53LFytY&#10;g1i7a84Rd7MRgZrB1zw7D4kt/s+oQLJk9D0roIE8o/7Xc1oQxWsrBZNvYc16+BzeOGfKtEbYWs1K&#10;55np/wAHtJsbzzrfT4/OLZZn5xXoXhrRZJWjjVdqp3A4rSSyt5TJ8yg+3atrTbq3sbUBNo2jH1rH&#10;MuIFUjaJ7EcQ5fE7nUeG7SOxskT+HFaV3dpbRja3UcAd65ddZuGRVjQqqjBatLTJAHV3ZmfGcs3W&#10;viJVHKTfc3VS6LyGbazO20/wrXP/ABQ+K+nfCfwDeaxq00cNvZxl2Pc+gHuelaGv+JrLw1o015qF&#10;3Da29upkkeQ7VUdTX5p/tr/tW3/x/wDFM2m6fM6eHbOU/Zo1GPtGP+Wjfrgdq/TPDzgfFZ9jYqzV&#10;KNuZnDjMZGhDmkeb/tBfGnVfjn8TL7WrqWTbM5WCNm4giB4Qfpn3rA0bTiX3Mv3QM8daZoujM46H&#10;cw5yK6PS9GKhgysoxwfUV/c2V5VRwdCOHoq0YqyPj6mIc25NmnoUMVlF8qjcRnJ7VsRamVT7q7c4&#10;5NZsFkyW4I3Z7n2q1/Z7O+G3DA6gV63sUYKcty4t+rj7vb1xipRqOPm9CCMDvVAWUinozLjggdKl&#10;Wzkc7cE59egrSNBMn27RbGobvmbd05HrTo78tCByG61UGmsP9nt061IthK68ruX+IjtV/V1Yn2zZ&#10;NNdnORxz09KVtQJKl1b5uR6YqvJYyGXb8y0iWsjL6Mo4z6U/q6W5Xtn0LJvfk+7jnpRHellzuYMO&#10;3tVdrKVlX6+lH2Js98+w60pYdWKlVuh13d5O7sD61VuL/Dlc/KKmk01pH5/AAdKq3GnurfN/CP8A&#10;P+feueVFWsyfbSjseyfATxbFceHHs93763kJVT6GvRtM1AS3K7WVdzdTXzR8P9en8La6JlLbZDsc&#10;HpjOa+ifhfoF54nIvkj3WvO1s9cV/J3iZww8Jmsq8I+5U1T8+oo805cyO21mK6bwzMLMN52zapHU&#10;k968rvvB9x4RuI7i/kb9/wAncete42WmS2duo/i7A9BWRrnw5s/FEqtqEYuJF+7notfEZPjaWBle&#10;rsezRrOKs9jxmbUJfs08cMUm24XGQccfWt3RE1XX7mO6uog8cYByCRtCgBRj8BXaeJ/AFvp+jkWl&#10;rJuhUkFeR9Ki+HnhXXNTvkaS3WK1VcAOdoOelfR4jirDzoOUXZeZ3UarlotjlPFuo6lp86b2VUYF&#10;kUVL4L8Hal46cN83kg/M7nj8K9m1H4M6f4hNvJqC7vJHKxtgNW9p/h+x8PWqw2UMcccY4Uc18Hm3&#10;F1JUbYZe937G3sJXvJ6FHwn4Gh8P2MccUYHHLH+I1fnYQ/cGWHrVm5v1WA4bp6etcX8UPiZD8OPA&#10;Ora7MVCWFs8kY/vyYwg+pYgV8bluHxGZYqNKOsptL7xVOWGx4z+2/wDtU/8ACA6JceEdHuB/bepx&#10;FbyeNvmsY24wCP42GfoK+M9JtfNbdwd3Wn6rdX3i3WbrUr64ee8v5muJpHOWZ2OT/gPatXS9I8o/&#10;L94cketf35wTwjh8kwEMPRXvWTk+7PAxGKdRlnS7faUUYHPPGa6OyfyUC/eZTnOao2li77jnO4fd&#10;9K0raxbJ+Xbu/SvuOU47tEzTB15C/QVDIAD8uegBGanTTnDHHToTjpUjaaxXbj+daRik9SeZmRNb&#10;+bJ6HrU0ULRH7vHvV5tJI5GWbv6VILJg/wCHPFXO1jOMnc9I+BfxLsfCataXW2NZGGHA7mvbgtxN&#10;Ek1lcFoZRuyp5Oa+UorRolVuynP4D0r6n8EwSReHtPkhJVliUOB0PA5/nX8reOOTYahOnioXTm3f&#10;U7FXlojoNNt7i5ttsyRybcHnqa1YfD8LQBSkkan7205qlFuIWVOGzkr610Wj3ayxBX+9jpmv5rxN&#10;NwfNHY9TDSUtGQ2mhxxRbYjuPfPemXHgWy1Df9otI3LdGA5JrpdNsI5D9373NXoNHVLpR29SKxw+&#10;aVaMlKDt6HqUqTueS6z8FpvOk+w3UkPm53Kyk9e2aj8K/Ca6kZob9tkStnJU/NXs11pB2hlY7h6G&#10;p7SwkMO1sbTycivoFx1io0vZ3u+/U2+r63ZieGfD9n4btFt7NflPGT1Oa1p9NUw/6z5/UdKmWw3R&#10;429+oFNmsXtU3RyblJ5DdQPavj62MlWlzzd29/U6NNj4+/b98R/E3wZqavoZuP8AhF/IzK9kuZVf&#10;nd5nBO3GOlfEh8YtrN27PI800zHfI53Mx9Sa/YvWba31ONo2RWTaQysM7vrX5/ft8fsyab4N1MeK&#10;9Dt1sY7icJdQqu1dzHgqOg/+vX9JeEfG2DlVhlFeioTeiklv6+Z4+MoSinNO6PA7BN7jf83Oc1tW&#10;UK5Xcu0Zx061j6FpsjFd3K4x7109ppWAvy/LkgZ7e1f1ZhqcUtD5+crO5bsYFRwxX2NaEEqxj+6v&#10;TAFR2mnhUDHduwOB2q9a6fu+bbjPIOO9dXKjP2sr6EbXjHavX0x0p6TAxjsw4OP4qnbR2KlW+8B3&#10;p8WlEDGCueelEYxC8nqVjckhgobpnJHpThdb0LbvlIxn1q4dG2vnmhdFZf4OM9fetVyhzMzfP2kd&#10;16nNU7q55JXJ55zW1NoZRl+9zzVd9DbPTt07g/WlyRYvaFHwp4euPGfiW10u3kVZ7p8B2PSvsyO1&#10;s/CPg6z0/eFuIYUhYEbioAAH8q+QdIjufDmpw6hZyNb3drIGicdj611j/E7VvFfjDT7vVLhlWF1D&#10;GMbQw7kjufrX5bx7wvjsxkq1Ga5IRenW5vGouR23PdDbNww3Mueq8fpWzpdoL8KW/iHfqKxtNRZr&#10;RZo23ccEHg+9alleyQ2y7VG/kEiv5XxmIrwm4N2kujChiZrctN8Lba6VWRQjHIJB6irWk/Bq1il8&#10;yWR5fL+7/hU2j6u5ZUkkbHUg1tR+IWjiI2/e6e1eJiM0x6XJzHsU8UmrsoQeCbGzu/8Aj3XdnJJW&#10;tyHSUjjZgxRV55OAoxnk15l8bPj5D8GLC3ma3lvr2+3LaxBtqkrjJc+gz25NfOXxI/aP8X/FeCS0&#10;uL5dO02T79taL5at7FvvH6Zr7vhLwyzbP4RxNaVqT6t6/JGdTExR6j+1b+1tbaFpdz4Y8L3S3V5d&#10;IYru9if5YB0KIw6seckdK+TYNK+0XAZl+Y9T611EHhNHkGVIIxyTnNaEPhlUbptCjrX9XcK8IYLI&#10;sIsNhlr1fVs8yriHUdmcpForSn5U+8Kuw6LtOe3XpXU2nh9Y26DJ7+lTromxOinnpj9a+uUVY5bs&#10;52zjm0qfzIh8wyuSA3BBHeqsljIitj73b3rrf7GOcbV9MGoptF+UbV74NO0SG31MHSZprJvlHBHI&#10;z+tev/s4SDXL6+t5i3mxxFkxzjHXivNv7Ccz+WkbSM2MADrXqn7PXhpvBy3GoaozWf2gGIb+GVR1&#10;496/LvEDB5ZGg69SK9s7Wa3Z04enKWy0PoDxtZ29l4Z0/T9Pkt2xEsYmiB3tkBnOSAep29O1chc6&#10;HaaHag3Ksq9Du6k1S8X/ABqsPAskNyq+S0iFocgNPIo4BUfwg+v1ryvVf2ntU8QeIfKmjjjs5W24&#10;LF5FGeue5/xr81XD+NxFF4mNPRK+vkXiMOpPmmj09vGMNrFJHbJtj6NnvWZLfQXUqtIZTwcL2X8K&#10;50eILW8OIsbjzuA2kehx61NbzN5T/M0mW25xyDXwNbFVL8rZw887cvQ3JZoxbqy7VGDgcDNQW9qN&#10;/mLlm9QMgVmXscjxqjZZcbskd6z1uZ7fG24kixyMEgGvPq1L/EYuKerOys12S7GXzAwz9KjaJVkZ&#10;lHyt2Paudi8YXMNl/q4ZGzh2wdxqex8WrPEvn280bdjwVrklTT2NIyS0NizfymaTCqyg49KguURn&#10;3BdrcE5brTZb6EohWQKsgwDipLi7t5brYGQrGoGQepxVfVXsyZNhCzMNyqflrSt9YSYRqwGQQD71&#10;jl4lkXbOigkEEmi/1WG1nkVF8wq2C4+61L6qktRRlJnSSXnksV/ibnB9KFu1YNhtzE4AzmsGbVvt&#10;Kr5bljjAz1rJ8S+NdL8AwRNq19HZtJgxRnl5Poo5/Gijls8RVVKhFyk+iHzNuyOvys7bd3XjIHX1&#10;p1rc+XiI8bRxmvNdQ/aQ0O0tR9mivr6XkjYgRMfVuf0rlta+PeuazKq2McOmxsMBlHmSAfU8D8q+&#10;0yvwxzfFNOUORd5aGqpS66H0RYTwwN5k00cSouCZG2r9cmqN9+1L4J+Gsku6+GsXkedsNipkBI7F&#10;/uj86+XdW/tDxFemXUL68vCTn95KWX8ulOh0C3O3dHhl74yTX6Llvgzg42ljajl5LT8Tqo1HTty6&#10;sq/Hz4jXnx7+JNzr01itisiLFHEp3bI1HygnueTk1z9joky8Y46ZI5NdpbaDGeduMdfer0eiRkjK&#10;/dHGRX7Vl2EoYOhHDUVaMVZIirKc3zS6nHxaU6D5Rn1q5HppCr2711A0WMg/L93271ImkR5C7MDt&#10;ntXo+0gc8qbucnJaOU2+pxnGKin06SQBdvTrx1rsW0ePczbe/pTU0qP7wXg9M1MnFrQm0tje+DHh&#10;/wAO22ivfSTMuqQnc8UzBVcjptPYVD8WPjrfXGkNY2BV5JBtMgBAgH91OeSRwWPrwKw2sEVGKjnv&#10;VO+0uOQ54bdg49Pevif9SsFLMJZhXbnK+ieyOz61JKyVjym9sby8kbdlQxJx71d8EXd54Q1uO8i6&#10;qdsgH8S967O40eNmHygcmohpEKvt2KPU4619DisJRq0nRqK8WrNAqknuz0XS/E1vPHb3MLP5Nwvz&#10;DPP4j2rrtD1iOym8xW3M3GzP3xXjnh25GiTqrZaFjyM4I9xXe6JqcaMu77uP3TA53ex96/l3jjgu&#10;rllf21BN03s+3kceIi0+aKOq1SGGRGlt1xvOT7+1ULOXdHJGqsrsSTir+iXplyrhSsvt0o8XeEz4&#10;l8PXNm25fOUgtH8p/MfSvgsFKnOrGlUdru1zDWTK8ErKke5sccnPStBdVWzRZPMVf+ehLYA9ya+d&#10;b3xdqXhWeS1+2XKeSdijf2HSsjxB49utSsz9tuprhMHhnJ69a/YcP4W+0tOVZcr7I7I4Vn0Prvx9&#10;8L6KJIZtWjlnj4ZLdDKc+g7frXkvxE/afvtTDW+hI1nEWwZ5FBlYew5A/WvEdW8RgXH7tVVcnn+8&#10;KrnxBNNGML8x44HUV9rlPh/lGBkqslztfzbfcbRopdDotW8UXesXLSX19cXMjHP7xyw/wrPk8Sw2&#10;Kt8vzDv61c0n4NeKPEcMU6abPFHcA7GlPljb64PP6V6N4X/ZHtNMW2m1y+kvZpsYtrcFET6v1P4Y&#10;r3sRxJlmBjy8y06I0nUgl755GPFs15L5NvHJJI2dqKCS/wBK7jwZ+zj4t8d2i3N1Pa6NDIMjzyzS&#10;47fKP6kV7x4a+HGkeFbVV0/SbG1lc48xIwXY+7Hn9a6K6by/Ljk+WTACn1r4nMvEKpP3cJG3m9/u&#10;OR4hN+4jynwz+x54dsIYpNUu9Q1i6b+AMIYT9Ryf1rvNB+Gmj+Frdv7L0nTtPdfl3RL8xz/tHJzX&#10;RaWm1Vj+8FyW4wSabJIjXMa4X5XG75v1r4jGZ9jsU/3tRv8AIxlWlLdhYW8dhDyu2Tqp65NcB+0z&#10;qDQ6daX0C7hb7fPI9Ac16HLIscMxYeYvPlseq1558bNQhs/h1qEzIpa5xAqY6k9WrDKMLKpmFJw3&#10;Uk/uLoytNJFv4D+MYILby22nbiSHJx8rf/X/AJ16pdvmIzRlds3II9a+RvD/AIqk8NaVpl3G/wA0&#10;bmKRAeoyf8B+dfSfww+IEHjDw3HCkkavtBTJ6H0rr8R+H6mExksdTX7upr6N7k4qi+fm6G1M0Zm+&#10;bO7IywHFVLtmimVlmBVuwq29v9mkXeN27O49sVXuIFt5/miDIV+RsYwK/Mnqjh5GZl1qc2g3Cyxy&#10;NJC5ww/umt238QQ6xGN7BlbhlPGDWHfWijcVXerde9ZJnl0YqY1xGTnltzD3rG7jsyoycWdhHZ28&#10;iukaMXb7uT8oxWbqsDato95pd1Hut7qN4JUJ4dDkEflmq+n6/wDaovOikXzD1Ldx7Vqxarb6spVy&#10;se7HzjtW9HFcslKL1LjJ810fJPi3R/GX7KOqeXapHq3g9bgzHMAYxhsDDuPmGAMAg4/OvSfh34r0&#10;/wCKGnx32iSKLpl3TWjN+8h6547/AFFe1axo1ndWckN8gmt5VKnMe5JAeMMD2NfPPxS/Z0X4ZXY8&#10;QeE5po4FlBltkba0BJ4ZO+3PUds1+gYWpgs+5cNXXJX2TW0j0Kko1lafxd0enabJ5yxcPvQYIxjd&#10;XSWAEKtJt3gjaeOBXg837S994FeOHWbazupmQOCTskAJ7leM/WnWGoeLvj7q7XWjaTcR2Q4jMkpj&#10;t419mP3j74pU/DutSrNYyooRXUz+otK8nY9/i1C1RGVmCrwFVuoNadleRRSL5bRtuXG0MGLCvnHx&#10;H8KfH3hPCyaLNqKN902dwsvX24P51p+EvgN4x1pPNvJrfQY+u15vMl9vlXj9a75cD5bCHP8AWUH1&#10;eCV2y7+1v4Rs7DU9O1KGZGnulMUkYxkKuCD+uK8cWZvXb3x6V75F+ytpWoEf2hrmpXM5XClEC7fX&#10;rmp3/Y50cQhV1a+UqQuSit+fAz+lff5LxDl2AwscJKo5cvWxsqkOWyZ4lpF1+8HzbvU5rYLvdYDb&#10;eOhr0S9/ZBmsoGbT/EEJUHIS4t2XP4qT/KsKb4A+IbFdrX2iv/tLO+T+BWvpqPFmVNXVVfMUWnrc&#10;xI7OPb0yR78mrKWK/d2/XjrXSWXwD8QTD5b/AEd8c/u3f6jqtWrr4KeJlhjWOys5JlzvcXgw3pwe&#10;lehR4ryyW1aP3ilyvRHKf2aojGP5dKY2jrICRt46D1rrrH4EeMry58v7Daxq3R2uQV/TJ4rS8S/s&#10;6eKvBehtqcv2G8toRukW3cs6D15HI+lbS4wyqNSNF1480thexvsee3Gibx938u1UZdFkinV49ytG&#10;chh1FdB9qjmHahgrIP6GvoJe/Gz2ZEaaR658B/iSfEGlGzvZF+32/Az/AMt19fqP6V36R5lwCAqn&#10;JIr5i06/m0nU0ubdvLeJwyEV758PvH8HjPSFk3pHe7dkkffp1r+bPEbgmphK7x2DjeEt0ujMqtFX&#10;5ka9xbY3SwqSAc7QOajlk80t8waRRnHvU9qpgjO7cDnBpstliLdjqTg4xxX5FNSgveRwybWyMfWN&#10;IkvIWuEZVwdsvv6EV5D8dPgavxH0w3Vq3k6xZrmBz92VR/A317H1r24WXlptX5lLdPWnTaIJF3rG&#10;GVhgZ5xXp5Tn9bLa6r0Xqt/NG9KTTvE+M/AviDWfCk5tRKxSNtsttKN6A9+D0z1yOfevV/DvxOAj&#10;WOXRlXLfM8c549cAg12Hxa+AiavbHUNNhEd9CpZlQYW4Uc7fr6H8K8usl8tvmG3nBBH3fWv6IySO&#10;ScTYf6w6ScvtLZpnc3Ga5pI9G0jxFYXG3bcXFrJ1YPHlfzU/0rpovGdnpNoHeaKXaM7YiWZz+IFe&#10;V2M+zHPcZx3rRYF1G4Z4rWp4T5LOqp8rS7XCKilsdPrPxt1XcV0+xtbdc5E0o85j+HA/nWTp3xi8&#10;WW9wzC+S5Vjg+bbJtYfgOPwqGOJXUKp7ZYHsalSBPL2svy57GvocPwPktKHJHDxt6X/M09rZaHoH&#10;g74/zKYxqGl/KP8An1kPP/AWz+hr0HQPjNoF43mSXMlnxgrcLjJ98cV4LHFscFQVZTn5eop08zM2&#10;dzNkevJNfPZh4Q5Bipc6puD/ALrBVmncP2gI7Hxn46uNSsG3LMAhJGA2B97+lcEvhVkbBwuD1rt3&#10;t8EB9vTkd6qz2q4bDDg8fSv07LMHDBYaGFpfDFJK/kYy958zOQbwz8xO7c3c4rpPBvwotfGMltaj&#10;WNA02a9vIrQNqEzw+X5gb98zBCBGpADEnI3Dginz2y5YAYx0IqtcrsRflHTA967qkptWiyoRgtWc&#10;peeEUtLlkZ1EkbFWKncpI44PfpVjw/q8nhu6UH54cncvtWldpuLfu+e+B0rGvxuPC/8A1q8fNsvo&#10;YyhKhiY80X3NeVSR6v4Iv4v7WsJIC0SXHVS2VOfWty8vptKuzGuz5pAoCr05x1rmfgpb2OqrHiRW&#10;u7cA+Uz4zjuM13p05rnxoyoq+XbyCRwRyAeRj161/J+YZW8Fi6lGonFJu3p0OKrSknZIZ4s1GdJb&#10;fS7eFmuI41JUc7mPJ4rQ0L4Tvfqt5rDLsVNzQrx+bf4V2Hh3QrW1knvJFge4kVpm3sASoBY5YnjA&#10;B49q4mP48aT8Q72e0sbK5nazYBmV9se3157Vx1sBzU3iXFuK620Or6mox55GxqmvLBp66fodrDbR&#10;xnBllU4T/dB7+5rl5vCq6vfPJeXjXk0Z3MZcnHtW1fwMtj9otY8r/Gm75j6Vx6fEi1dJo9lxHIp2&#10;lRt4Poea8+piNOWKOepJvd6F+50dFf5VVc/w56fSlskk0uVpLWXy2wec5FZC+J4b1FkN4qbeNrRk&#10;YHucVbEpuAPInt7lG67GG4++Oorw51GndEy0V0aNrrTTShb2GOZc4yo2n68cfpV+Dwtp+rxlo7gQ&#10;uuCqOcF/asm0gkm+Vo2Vu3FWi3kkDa25TnjtWccXraSuYxV99Ta8m30nTpvOk2RxIdxk+VRgep4r&#10;g9J8f6T4mvZo9LurfUZImwUt5lZwP90kMfwBrvBdQ+ItLaGSNTKq7WDfxL06V81/Fj9jjUvD2pya&#10;x4TuWkj3GQ2anZLDkk/uz/SvrOH8ty/HydLE1PZyfwvp6M6oOnJ8s9z3y2NvJCommVZB/C8ZVl9v&#10;/wBdXFt4Y0ULLtB4IHavlXwP+0P4m8H3bafqjS6gsGFMV4CJosH+8fmz+le3eC/jpofiSBfNuFtZ&#10;8E+XccA+mG6V6OccB5lg/fpLnh3WoVcK7XR6BMskPzRksv3etSxBdqsGPI5U96oaf4gjmt2aOaKW&#10;Fjxgg/rVizkN1c8srRsMcdq+WeExNP4oP7mc6ptdC0sguAFxnn5SecVA8QVSsmBznK9K1YNFYWbt&#10;F/HjB9Kn0nQZp9rTRgqDgZHWsqtScY+8io023sU9Gs/MCsOSTgqO4ro00+1tETzmWPjOW4rY0Dwt&#10;CSG8tVZRyD2rwD42a/qC/EbUrKaRlt7ZwkcatgBcAgn619HwXw3LP8VLD8/Ioq77/I6vZuCuz1y8&#10;+MWi+FJEh87zindBnNcV8Tf2jJvGGjTafY27RxyfLvbrtPB4ry+EcLjdluTVqCFE4bgkZ+lfvmR+&#10;FOT4KpHETTnOOt29L+hp7aS0M2DQOc/KrdeauW2mADJ+8vFXxGpI/Ug9qekayMv93GPrX6tTi0jP&#10;mTM2SyVCMLjnNRvZLj7pzjgGtZod7bcBenU9Kie3AbbgsVydw7itudoiXMYktl8o+vNUZ7AEt8u7&#10;8K6a4tV2rwvrzVOSxBGe2KzlK4436mL4R12TwX4mttQhH+qf5hn7ydx+Ir6T8M69Y+KNMS8s5FkU&#10;qM/7B9COxr54vdKV+GVTuPeptD1S/wDCN8s2n3EsDYycH5W+o6V+X8feHlPPlGtSlyVY9ejXZifL&#10;sz6MuhHMpG5d/c+uKolfLt2Zg25W+6K8pj+PWqRWix3FrbXDZ5kwUJ/KvSfBni//AISXwhHqU0cc&#10;LRg7gG3DrjFfh+J8O8xy6zxSTTdk073Lp4V1JXWg3XPF1r4atVWaSNZrj5FjJG7PaqVtrU0vzds5&#10;wCQa8P8Aiz4ouPFnjGR1kZYrVisYH3QQetegfDP4mW2s2sMF5IILyNdpLD93JjvnsfrXTxL4f5hh&#10;sHDFYa8tPeS6BWi17sDuLN4Jfvb1kb7wf/GtO0tVMRZduPUc1DFaJdRK+5CsnUjpRPp0lgS1vJ8r&#10;AY2nivySpRrRfvRa+Ry+TNNZTHGFjDemcVwfiP48rayTW9ojSyROUYZwCQeea7OO/Uw4b5ZDxn1r&#10;zb4s+C4Y9RbUrZQmR+/Cj7x9frX3Hh5h8sr5msPmlNyUvh7X8zanqVdX+Jeo6wjbSIFI52cmsd3a&#10;9CtNJ5nOeTzzVfSNRk0a9SeJvmXqPUEYIP1BIqYT7o9yhV5+6OT/AJ5r+vMtyfB4SHJhqaivJGnT&#10;VGprmm6bE1u2ntcFXhXzlmUZSTncFI6r0PrVUWsYX5o/vdccVFBchSu44ZutTxzqox154r2oRaVm&#10;RLyJFtVUsdowMAj0qSC2VABtCr39qbuYt19KmjYFz8vTr6GtOfoJSJIbUCQ5xgj06US7VG78MGh5&#10;fKb+LawpCy71yQR6571W+rNue60K1witt4+9049Ko3ceTtwPWr1y247Wz/KqswHT06960ic89TJv&#10;IS3+8p9OtZN5bMQAeODmty5jWSX5VyeT6Vn3cDSD5ex6YpTTsVCLRzOqQ7CAV2jpxRZIJFbdt2vx&#10;g1oalZeYMkZ/DiqdlGyXGGC47epNeTjKCqQaeqN4u253Xwd0S3iluXgiVWVN0hz09MV6RpmnQz2U&#10;z4J4GT7mvJ/A2vt4Y1MTEbreQeXMv95D1x/PPqK9Sj1+307wu1xHdQTRsC4KjnA9a/nDjXhmrQx6&#10;qYen7s9rdzmq0Vzc0diV7RpIgFG3npnrS6fdzWEvmx4DLwM8VT8IeJf7f0mS5AX7+1l6kH/69al7&#10;Al1DHt+XjPTvXxOMwtTD1HSqq0kcsk0zN1i1eG6bd+8WT5sNyNp9K8l+Mnwqj1izuNRs41M1opkZ&#10;h1eMfeGPYc/hXtlxCl3YRsVkLxnYT6isu/0lfIIt/mMbbmXH3/WurI82qZfjIV4PS+voUpNPQ+RV&#10;hFvIvy5Xqc9hXc/CjxvH4c1WOG6LNY3J8uVQfuZGA4HqOPrT/iF4ITw/r0yKrLb3GZYQeyk9PwOR&#10;+Fc/9gNivy/MAcA96/pGtgqGZ4LvGa/M7+nK9j3uzuI5rpUjZd2MKwPD+h9wa6PSroxHbI3yqcGv&#10;E/h948awj+x337y1/hfq0BznI/wNeteHNRTUYt3mLOjLkSJ0b61/OHFHCOKyus52vC+5wVKLhLyO&#10;nl3T5Vmbb/AfSqcbMsmJfuqcYNXrCEPCpX5mxU5smc7mXDL1wOtfJ+0SVw577mTfeFI9SsZrdFXb&#10;dD5c/wDLN+1eatbtbXJjf5WVtpA7Y4xXvnh6zV3G7byckkcV5H8SdP8A7E+IOqQOqpicyKc8YYbu&#10;Pzr9w8Hs3nVdXAy2WqO2l8Jl2w3sOn+NWQmf4cbueKpRIAw+b73SrySrvUDnbX79ThZFaAYc/wC1&#10;kZqrNb7u59etXgVPr64qO4iEikrhSOOK6KcddTCVzLltx5fB+Y9cdfSqdzbbfm/1m7ge/vWy1sEZ&#10;jgbe59apXO3y8fkPWteVMUZNHN6lbqQxb5VA6Vz2p2eMNjvxXY3qKQflXisXUreMw7sj0A96wqU4&#10;vRmse7ObdVNxll9/avfPhfq63fhiz8vLKqhCR6968LbSbrW7/wAqzheaReyivZPgT4D1LSdNmN9+&#10;784h1jH8J/8Ar1+JeLGDo4jCRip2nF3S8h+xlUVrHp2jxlx5jNuAOBithtTS12rjeWOAFGT6VS0y&#10;yKqN3yrjjArZ0W0XTtRjuI8s6NvCsNw4+tfgWEw9KlXi6z0uXRpxhLUuz6Rq3xBtYEtLfy4Vk8kq&#10;UKtwAcn611Phv4Lx6LYSz6hC0kkbYO1vmUY6kH19a0k+PEj3iyTafZQFSrlYU2q+OOcd66C2+Iuj&#10;+MrnekbWczDaUd/lB9vav1rL82yuyjSlr5nuwrResTx/xf4H02aa0aW3Q73IZv0P44NbS6fp+nQ/&#10;2em37PayCK4KdTwcNVj4g+GZYrOdoTE0O8SEFslW56D8a8p1vzJUmVbiVZiQpYMRkVhjs2hRleyN&#10;vrKtqz6B8J+OdB8M6M2nXWrW6QPEzo7qMlh/D+NeceLNcGvalK8LRtErfLj+LtmvOdO0JZWT7UzS&#10;Y4YMeta8K/YEVY923pye1fE8QcUVMVS9hBWXU8fGYiL92Jry2+VMiuq84Kk1TuZpLElVCu2PXgVH&#10;t3jHmDyyPyqm0WxsibcV6DNfDSqNbo8yUoroSTzzMqtMyrg8jPFZ2oRpqQwzxYY/lT7yIzkbGDKV&#10;wy56VTlsrfTyHkZVXGck9KMJh8Viayp4SLcntbc0pyV9UNf4UWeqW7fZ5hFNjdkA7RXGyRvYStG7&#10;KxjYqefSuj1r4jeUn2Wy+VCpVnXvmuUMgd/mJbrk+tf114Z5HnGBwj/tSo3zWtF7o0daL0bLX2rf&#10;HxtXb2zxUhuNw42+4ziqcQAzt6DpxxUqjAw2dy8AetfqsaZnzdidpdsn97Bx68U2clU4b736VCJV&#10;Xlsn39KYrc45BHrWqgieZoSeT+H7zdOO3vWXdtlvx6dM1cuJiSq5Ix+tZs8jPlvvY+UD29aOUftD&#10;PvWL7sLtU8HmsW9iwpZeeccVs3h4Gfm471jXxZwwPyqPbg0W0L5tNTnNXjYSNxt3cVy2rrJGG3em&#10;Mda67VcrzuA6cYrndbkDhwQPlGQQK5qi10NqMeZnF6q6rFtO7bnjIrkdYRUmkbd8rdhXY61Esjfd&#10;9+RiuO1zlX+TcrEgDHSuKpsdkYtPU4nxOCwZR8y9celcH4lj+98uAP1rv/ELLuYDj19K4LxQu0Ny&#10;G9K8fEHrYVpSOKvM7m4+7U9kN7J35Apl+ux2/wA4p+lttZW9+K+dqpqR7D20PWNVh2eGbIqvOwde&#10;9cvdx+S437uRxg13Wtov/CF6XIuPmj+b61x9wqmT5lXj1FVGDsc0ZDvDd+3/AAiGpLuwvknPv6V5&#10;pe3LNuw3fqa9E0BB/wAIZqh6fJ9K8yuDtH8XWsHdM6YSs9CbTmVm9Peup0Nm+X5t2PQ9K5S03I6/&#10;qK6bQiQM+vvXVh2tiaqja52miSmRv9YQw6e9dl4c8S3mnOvk3VxDt4Oxyv8AI1w+hjcqn5vYV1mh&#10;rnlRvxx9K9anFNWPPlLTc7LTI0v5TJIzMzctnnJNdBp2lQhF2svzeo6Cub0raZxwN2MGuosJCJNo&#10;IXsBzXowi0tDz5XWtjobLTlwmAOOp9h3ro9DsFdV+XvjmuZ0O5Yy/dbHTJ6Gu00q78xFX5exyK6o&#10;3SuYzalotDQsvDkNwdzbt2cnjg1p2PhNJEb5Rt7Dil0uVDH823aePetqxeNQQxPr160uaZl1KMPh&#10;BFB2gKxPTHFPj8JRoW/vE9DWzbyqwXPX1zUxeMFsfexke9L2tRD5L6nPjwejFjgHA6Ada6D4XeCG&#10;ufHelNbxtI0c6zHav3QvPP5U7MZOeFbG3ivWPghPa6b4fkuGkjjaWULIT1J7D6V8Tx1m9XB5ZNwg&#10;5OS5dPM6adOLPcLLUPMt1HHy/LtB61etbjz9y/eOeT61zfhvWbHW4pFt7hJZIyN+w9DXSWka2W08&#10;nP6V/FOZ08RRvTasyYxs7IvC1Lj7vJI4q9aaKJcblyQOlR2m/Zls47VuaQVbd5i/KvOR3r5WpOf2&#10;merh6N2V7bw1GRnbtIq1HoAt1V41+7yc1rWSxtGzZ4A5GOtWktvtHyqu2Nhy2Oa5+ZvqenHDvoUN&#10;Ot2l+g5qXV7x9D0m4uI4mkaOJnCDqxAJA/Gr39lrbyghtq57Gm3rxwo7TSL5Kg5JPGK6MDTiqsfd&#10;5tdu/kacllqfmP8AtCftNeL/AIueI7mx1hptNt4JCosVJRVHQBv734153p+ixyMCNmQORnmvev29&#10;tS0HXfitCugtatEkZadoQMmTPOT9MV43p8Spt8tWPOTu61/ofwVh6Ecpozw9H2Skk+Wx8djruTUn&#10;ctadoyuo+UL2J7113gXwD/wl+uR2a3FvbKY3dppziONVBY5x64x9TWHYx5HIrb0jKHbhsE4JBxX2&#10;Mou2h50YRvdk8WgxoWC/Nzx7irkfh2N13cdeRjoKktX/AL23gcD1q4l0rIPmwT2HPNZ80+pq+Uz1&#10;8Pxk9OM81LHoUW4459/Q1dR1X+JWLdQO1EUikfKTwc9armkwUIsof2PHtO716+tSHRI43478irsk&#10;/K/Kfbmklfy5Pm78jNVzS6BKMUVl0KNQznvwPam/8I+uxjhePyq1HcZHXnAAPpQ8jY+bn6cZo559&#10;yVylM+H43z8u3jHPemrpEYIz8y4xj1q4koGdzbQRwD6UGQNHz9PpT5pvdicVuQXlvAIPLt4VjOCW&#10;YHJNZk2kLJwfx4xWi5GeuO+TUQ5PGNzA4yetRKLI5bmXbaRE9ztbCrnr6V7h8FvGOneF9PW1jmMc&#10;LMPmdySzH0FeMTyYVhgbvXPekh1Nrd1YNhlbcMetfG8VcM084oqnUbXLqrdzqoT5E7H1pqfisxv+&#10;7beuB06iox4v2vjG7I6461594A8cw+J9IikDKZlUJKo659cV0Yh3T/L93Hr92v4/4hwE8FiZ4esr&#10;NO2pn7SVzsrTW45LNSVHPY+tXrHWIoJF/edOelcbBP8AZ9rdlGQD3rQjvgduRjcOPavjatHmfkd1&#10;HF6WR0l34yQSttkqv/wlgMX+sLMeDXP3camJWUfOvP0qSzdSV5+o9DWMsHB62NpYuotTYj1Ga+cq&#10;u7bjOa4D9rfwFfeO/gFfWtnJ++hnjuSmf9YEPT9a9EivbPQNON5dzQ20GCGllbamPqa8B/ah/a+0&#10;rVfCt54Z8LsbyW8Gy4vQNqIueQn97PqOK+68OuHszr5zRrYSk+WLTb6W9TSUo+zvNny5ptj5E7LI&#10;vzL8pyO9dFp0SyngDPUnFZNhZZIzkc9SeK3LCz2J7kYNf3dQi7WZ4snE0rezVCD68Zx0rQ023GCG&#10;5x7VTswyc9PbGRWjarlgR+YNbPsZXi2W47RUHzJ7e+Kk+yxL/DjjqOtNyFi4yT0wTUiOSTnawxj6&#10;1nG4/Uj8iOKLO1dzdCR0okgiTJ6jvinpMucnCsOxpi3XmH/ZB5oaY4ys9SsYVG37rc/kK+m/hHcw&#10;654OtZIS21ECksOpGM18yXUhx93p3XvXpf7OHxNXQNeXTLmZvstz9wHs/wD9evyvxY4ZqZtk7dFX&#10;nT95efc6ISi3Y9+jszbBjz1AGKuW1kZFypKtnFWrKFL1dysG46VPDbCBhH93nhq/hrEVKlNunJar&#10;oz0aeHad0WtE1CS3+VvmX+8DzW5o+pi4n3Svt7DPasaC3aA4XLKe471ehtC23bwv0ryqjXRHrUHJ&#10;HSxX8W3axXGM0lvdxF2Zvmx6DrVHT9O82ZQeeeprI+Nfj+H4J/DjVvElxG0ttpcBlaNernoAPqSK&#10;2wOBrYutGjSV5SdkehKraPMzavNcW3JbbtUnvXIeNfirpfhayae+1GztYxnc0swXH05r4P8AjH+3&#10;N40+Ll4ywXSaHp3IWG0OHx/tP1P4Yry681C61fm8urqeQnfmWQtz681+/ZH4B4qtGNTMayh5JXf3&#10;3sePVzSKdo6n234u/b+8IaC0kOny3WqTrx+6ixH+DHrXzn+0F+0rrHx+MdlPb29no8Mgkjgj5Z2G&#10;QCx79eleY2gSN1Dbfl4rStzHxtbcp7+9ftnCvhbkmS1liaEXKotpSd7eiPMrZhOSt0I7LSVhO4Lh&#10;ug4/pWtZWmAqnmm2sihtv97pjqKui8RdrFsc7SBX6jGoonnc19SWCAqm5CN3UcVoWab/AJs8Ke/a&#10;quil9d1S3s7RGkuLmRY41yPmYnA57D3NTSzGwupLeR18yJir7WDAkehHB/CtPac2iYjQAy3H3u/v&#10;RxEeykGqY1JZBgHp784p0d58uS2OauI+bsXFmWVsHtxTt2/0qn9qy3PYZp8d1uRuma0J5r6M0bi4&#10;+02cEPlwx+Tu+cD5pCTnk+3QDpVOeAjbs+ZfpTVug5+bGMcegoklVyeflI6A9a0S7ESUQi3QXSSr&#10;1hOR7EdKj1KaXUr2SZvnlkYu5PUk1IzjaB79fWmhlJ53cHBIrOUbsakkjsfhr8WH0BVstQ3SWrHK&#10;t/Eh/wAK9V0PxJb6jF5kcsc0LEDK187iDDk5+lWtN1m40eXdbyyRnvg/LX5Hxd4V4TM5yxOFfJUe&#10;/Zl+0jJan0tYXCzuWQrtB5xWjKG8hVi78Fm9K8E0v4zalpvBWGToOmCa3J/2ltSTTWij03ThNu3e&#10;e+5mHGNuMgY7/hX5BLwazuNVpcrXe5vSqQS1ZuftMeC4db+Fc91M6G4smE8JxlhzyAffNfNen/6N&#10;BInlqSwAJbnH0r0T4jeMNc8ZLDJql8JIZYw0cETKqqM8ZVTwfY81yUmnKgGF+YdQK/oXgLhvEZPl&#10;qwmIkpO99Nl5EVqiveJWtUb+Ede5q7CGjLcZ3etNjtgig4+gzVlV3Hjn6jpX3lrHM5XGwxc9Ofb0&#10;qwLdpFyP4Tk4PFELKrfebOak+0YjC7cY54o5hcrGlcRf3mDdcdD9aY9sVHv/ABVN56kdCdx6elRS&#10;3aqGO49cdKWrFzWWpHDG1ndLIv3lYEfh0rrJvi03nRXE9rDLdW6ny94zGWIwCw74646GuRmuNwyP&#10;XiqdxJmPnHtzivKx2S4XFTjUxEFJx2NaeIcPhI/EWoXXiHU7i8up5Jprht0ju24n/PoKzINP+yXa&#10;y8OVIbDDg4q6bnY3GPwOaZJKHb7vfH1raVGCjyJaDVdvVs19D1RdX1tknZbZ3y6BBtQewFdNomqT&#10;Q+cPMZtp4968/hZhPFOm3Nu+/B7joR611/hZsyK0rHy5s7dp7npX8mcc5TLL82qQStGTuvmcUqj5&#10;jqLe9XUs/N5E3fe33jRLYytbnzMurDIB7Ed6wLstJJt+bcp71oaZrtx5f2e4LSQ9FIHzr/jXykal&#10;9GReTYyxM1jeNn5oW6it2G2R7GQ/Ljd8nHJqvNZx2qNM0hkT+6BVG9umNtLcMyx28a5Zi2FVR3Pp&#10;WkafNpHVmaunqXZJ47UFJGIIIOMdPpU58yGQHauGUY7n61y9t4ltdUDNFdRXSx/KGiYOP0pz+MFs&#10;Cqv++XOMj+lFSlVou1SLXqVKT6nTLHHCitjaynOOuaknXyW8zbuVx90jIGe9ZljqC6hbjlsdV5xj&#10;61p2F5HcRqiklj0z1NYus7FRiSWtm8y7lO7HYHkGsb4n/CKy+KGkqZllTVLVCtvOD93PY+oro7G3&#10;mju/MjZVKLj6+1dHoQ+1OPMjKZGAw6E0sLm2JwVeOJw75ZR6nRTXQ+QH0y68I63caZeJturduePv&#10;DsR9a3bGdGbOF6c//qr0v9sXwLHpP9m61HGVd2+zOwHEmeRz+FeR6dcL8uPvDgiv694Ozr+1stp4&#10;x6N6P1R0Si1udNbyqAeef51ctjt68/0rFtZWbAz09DWhb3fyfKe/pzX2HKZ8/Q04mw3zdc1ZCAOv&#10;PTn8aoxTqsnzbj7VYWZQM44xn6UBFrdlo/cOe/pRIu7dz93sBUKTZ7+gzR5gDsvTHAqokym2Ssu/&#10;r8oXj60xo9i9McY+tRGbzCVLHa3NK9yoP97sK0M/UHXZ2/8A1VXnh3MG7jvTmuwB1+6Qc9qjnvFk&#10;UleM+9S42Kv2K09qsh29N3Wqc9ooB9elWbu6wPmJ9OBzWbeaiQMc9cA9KylFPUFJ9SO7VodpXdxV&#10;mw12TTmyu2Rc/MCMg4rKurxmP3ioHXNU7m6aJv8Aaxk4Nedi8HSrRdOsk0+jNIybPQYPistjZxmP&#10;ctxHyVJytdNp37Qlmukt9qMcbMCAARXz34h114W+XlwMH2qLTfBviLxLbedZ2NzLB18w8Aj2z/Sv&#10;yfOvDjI51FUcnT16Oy/E0UUXPiX4jTXPE93eR/Ks7lh7Vx7fadeuobG1QyXF04iRV/iLcCrz+Fta&#10;a4aL+ztQeUHBUQMf6V6J8G/hndeBNXfX9et/sMlqmLO1mYLM8rcBinUAA5ye+K+ox+aYXL8C3Cab&#10;irJXvfsbe0UdjotH+DfhvwlpcFjdabbXl4qD7ZPIN7O55IXP3QOnFdR4K+CfhLQ5v7Uj0eP7Upym&#10;+RmRfopOKxbZv7UvZpNsjySOPm9e9d5Ejw6Oq9VwFr8Ylm2NleUqjs/M8+pWmOlk+33zNt+VV6no&#10;DQIxc3WcrujXA3cdPar+mW8dvCyvk7Y8AgdT61mW8hGrLIuGO3Lg/pXlOo2c+r1RatoWDLndlj1B&#10;xtqpfS41WFWxjJbH4VrTBHhO0FXbJB96xm/fX7M+3dGuVB9az5uZ2QRkjYgv44IFZlyrDqKydPgk&#10;uLtpm3LGeAO/1qrBqP2u7EKtuVZMPxxn0rcYrBHu+9xw2elaOPLowlZalXVG8qNVbuDjPGa8j/aG&#10;1GRdLs7d2CjzSQB3GK9PujJdplt25CSec8dq8o/aQfbDo8ONu7zHL46n5etfZcEU1LM4X13NsNbm&#10;ueZ/ZQ0a8bm6ZzXReAvGl14M1GORGzGD8wBNY9tCzLnbgY6+lXIrHc3fiv3DGZdQxVF0a6vF7o63&#10;K+jPqDwj48s/GukxzQzKWkTEgB5U1u+UZbCFo2+7lee4r5g8DeJrvwVq6zQNujVv3iH7rCvfPA3x&#10;i0HxQqQ3F4tnMyklZhtGfr0r+c+KvD3F4Cs5YOLnSe1t15HJ7FX0NjV2s9OsBLdT29mgPVnCqfzr&#10;lr7xfo2pMFt76xZkzyZl+b6c15R+0l8RbfXfFaWtrIZbexUxZU8SOTziuf8Ahx8Otb8W6n8uit9l&#10;kA23N2CiR89cEZb8K9DB+HeC+pxr5hX9nJq7Wmhp9Xh1PbJ9TsYrhFW8ht8ruALjy3Gag/4TnTbW&#10;SRTcRgo2MoCy++MCr1p+zhYPaw/aNUvBLkFxEFVW9QMgkDp71sXXhPSNERbWOxtfLB2glQzN7ljz&#10;Xj1uH+H8PqqlSp6JR/FqX4W9SHTpR3dzEi+LyTbLfT7W81ORVP3E24yeM8E45rD8Q6VqfiS+a91S&#10;x+zgQ7YbeMnk5+8R+J9O1eieH9Pt9NjdoI449zcgLjNWL0+bNuwBtHGRnbWuFx2EwV3llH2c2rc8&#10;pOU7PezXKlfulfzI9qov3F8zxjwd+zBpiePH1q+sRJgh1huWMilv72G/lXt0bizhRbeMRoqYCIuF&#10;H4VWvLoG3Ij29OhGDUMd7JNMPLVwqrtZiOPeuXEYytXlerJv1YnUnP4joDeJ9lj3TDdj5gD1NU7u&#10;MRyOytlsZCno1N07SAYlbqzZO7Oahv18iby2+bzB8vbHrWcay2QrdR2m2hRvM3YZjyT2qzc3bPF8&#10;u1pM4+tUHmkniaOIntk+laVha+VFtb7wHUd6ylUsTFFW4t7qaBs+X5Z5PqKoPaeWQ0ixsp6CtvVD&#10;HaWv3j8y/wA6zbOzM8C7uvX5j93FY9dC+UdbQMjsqrtXAGfStK3tcnd6cbvaqouVskYFlP8AWopb&#10;ua9dlj3LGD1AyCK0jfdkcsm9Do9JuWR1jUbgpyTV/wASeNrPRfCWofayvliJiMnjB/xrnYr5rCIt&#10;u2g8YHSvL/2jfGL+Ta6bG2fOHmy+wB4H417PD+Tf2lmFOitk7t+h2UeZbHmMT7ppDj7zEgelXYoM&#10;Rrz1OcZ61T0+ARqjdeORjpWlbxB13AY71/UdG0YqK6BLcRbRVG7leeRVnTpptMnWeF3hdT8rIcMK&#10;kW2Y4PHrUhtMScLnjtTq0oVI8s1dGfM+xo2nj3WbW8Ey6jcyMvZ23K3sQa7zwl8dbedBb6pD5LEA&#10;eav3fy6ivNBY+aeB7nApwsSC3y7uwPpXx+d8E5VmMOWtTSfRrRoqVpfEj6Es7211SzjmhZTD1Vhz&#10;uFaVnZYDYJZW9a+d9E1q/wBBh22lxLDk7ioOVP4dK7vwt8dL3Tn231qlwvTdEdpx6471+EcReDuZ&#10;UW55dJTXbZ2FTppansNhaRonlzqzRk/Ljoa+bfj54ch8M/FC/jhG23uAlwgH8G4c/rk/jXtSfH/Q&#10;l09d63UjMvKbNuw/jXh3xH1F/Gniy61DDJFLgIrdVUete94R8M5xluPqzx1Nwg116s6akY8uhgae&#10;dzYU/LnJyO9aSuCuc/Sq8Vi0BG3kdqsRJg42+4r+ioxXU5nJ7ItRTBZMfNyOuetTRPj5un0qqsLM&#10;2OnOfpUxRivHHSr0WxDT6lxJtobn8c0Ry5HzdMZHNV4ydw+X7vJ96kdhLFt2qfmzuHftRoVHUc0/&#10;7rJO7Hc00/vkYr+vahl+VgR/9em4wxP3dw6U+ZFWkivKcDHy8cnaelVZSc/dxjpmrjQsW3L909z1&#10;qCaLd1zVe71J5m9LGddQ+ccZ7ZrLv0Cxn5c44rbe0+YlVqtLZKYjlc5PX0NTKKaLipXI/hjY/a/G&#10;drGtwbeTeCjH+9xgV7P4j1tvAE011eTR7tu52PfA7d68QlsWtJVlVisqHKspwRVfX9QvdW2wzXMs&#10;0Q6Fm6V+ccTcD081x0MTUn7sVZrud1GtBRtbUm+JHxnv/HV4YVkkhstwbyQ33iO5rsP2aZFt5r5Q&#10;U8yTaWDdcHPSvMjpnzdi2cema6PwTrU3hTV4rmI+iuo/iHpS4g4Zp1cqngcIraaI5q05TdmfSWmN&#10;5bMjR/Lggg9xXK+KfhXZa5M8zRsk7D5Z04kX2zW94f8AEtvr1lHNbtuXAzxz6/pW9bNENsbJvVvm&#10;yfSv5ZxEcRg6rpVLxlHQ4YxkpWZ4Xrfww1bQ2eS3kbUBGC+04SQj0B6Nn3x9a5/w7r9prd9i3vIY&#10;biJipinPkyow7HdX0sdEWZmEa7l9MdBXz7+1x8KbfwxqFrr9sqxDUGNvcKg27mAyrn6gEe+BX0HD&#10;dPBZviFgsWuWctpLS77NHRCnGW53Xh/Vb6FUgvVkmXbjf/EPpWhJpruomtW8xf41P3vfivnbwP8A&#10;FbVvCKLHFcNcWu7BgmclQP8AZ/un6V7X4U8TL4o0u31LT2dmjIE65+aE+h9veseKOCcVlX72PvQv&#10;uv1NqlJQjobyzvBcRsmRt/ix09q3UuYby03lsj7rAfwmqmnrHqsDOwVZh99e+fWnW2bSVlVN8UnB&#10;5xj3FfJUsQouzOZpXuzkfix8FNK+Jdrny44b2IborgIPMz6E9x9a+f7rwbP4c1SWxuoGintXw2eQ&#10;cdCPY19bJbmX5oTuUcgkdD6GvKv2jfCGJrfVsbWb9zNgYGOx/P8AnX7L4b8XVVilluKleMvhv0fb&#10;5m9OSS5TzTTpJom+SWdf4fkcgVvabr+pWa/ur65HY/vDWLZssMY+btgk9jVpdRjjKnPPfniv3yWD&#10;w8/4kE/VIbdjstF+JevaY6/6fJIowAHAbI9K7LSP2gtUtAqT29q69M4INeTx6ojD73T9KtQ6nGE+&#10;ZgSPfvXm4rhfJsQv31GP3EczuewTftIas1uFtVghyNpJGfxrm/FGjQ6+uo6peeILObUhBDcxRCJ2&#10;N2Wba8e7Hyug554I6GuLttQBCqokZ8cKq81sWnh/Ub1l228ibhlfM+XP0zWWBy3Icmk6uH5Kbe7/&#10;AODc6FUk1ytXK0UG3aFb9elTwq27t7tTZrK40mZVu4WjeQcErwfx6VPEU52kZbk19hhcbQxEPaUJ&#10;KS7rVHLOnJbj4z6cZ61JuKKAw25647UCNVPbd3NSKoyu77ueCTXWmTy6ke75Tgc+tDXCl8BfmxTj&#10;Hlidx+boDQqKvRs5H5U3JDt2ImIcnaCajlXaccrzU/l7JBnj05prsqqu4/N1+lLnHyy7lGaDKbj9&#10;7pgUyW2UKSRVuVlY9cUErtxv4zzxUSkyVBoz/sShDzjv64qa31O6062kt4LiWKKT7yqeD+FSEr97&#10;v7UyR4uDkZPGMdc1zVKcJq01c0UmtbmVLo6yyEMOeSWHOaWHRxC6mNvm6YrRMirj2HbjFQXF9Hjp&#10;t/Hms5xjLRopTiti9pmo3elHbHcTRqxGcMdtb9h8TdQtbdV85G9AV5H1rjpdXhj+UH6c5zioH8TW&#10;8CHLr6da8fFZLl1X+NSi/kieW+p6AvxNuXUNIsTMvsRisrxB4yutdiaNmRVY8he+a44+J/MR/LR5&#10;ecDaCea2NK0K+1S2VhH5KknBY9cc15P9n5BgairckIyXXQSkl1Imh2n8cHJoQ+X/ABe3SrT+EtQM&#10;+FeH5c5+brViHwTM0SNJOoZuoXsa7pcYZZSX8RMXNDa5SM7FVORnPp2qX+0lWXhugxzWn/wgcc8q&#10;qtzKynByuKux+AbEc7rhvm+YF+grkqeIGWwWjb+RLlC25ifbwv8AFu7cVOl8VbaNw6HJrobHw5p6&#10;zqI7ZGUn7zV1cPh/T5G8ua3hLbcbQBXgYjxUw0JWjSbRnTipM89huOOX4Jzk05pN3y4754FJ4x09&#10;PDnie6tlb92pDAA/dyOlU4b/AGxdD06V+oZfjI4rDwxEFpJJ2NPZ8rs2Wmk3HudueuahdCD04oS7&#10;Vwdo2/4U5Z8Jxg/jya7eZoPZruVJxk+u04zVKaPJb1/lWn5qqWDbRu61TOJML6t2PBp+0Ycr6GdL&#10;DulbOOnIqjLaJE6/LWtc4CyKvYde5qheTKy9P1rKTT6FK/UqT3rKGVew5NZ8N9NbJ5LM3lvyB2Fa&#10;E5jRQW/h561m3WwoW4DLzketeZisPF6tGsb7HdfCDXVs9VktZZNkd4nG49GHT/CvUEuPLsULbQyZ&#10;DCvnWy8QeQVO1Q0eQOa9W+HPxMg8QOttdsq3QXapbjzP/r1+N8d8L1areOoK9t1+pliqLa5oHeWG&#10;14p42b5pkzGD2PWs9bbeBIhZZFOT7ir1nZ/ZsSl84OeD0rL8W+JV0KOX5lYfeXaOgPavxWpyppde&#10;3U4pRstTz/4328ebPbtaRWc+6gkH8utebT2GR/F9QK6LxV4gbW9SaWTgtxg9qyvtCyHbtxk4GK/q&#10;3hPD1KGVUadXex3xptRujNGnuD8mDnr3rpPAfi++8HXayR/PCSBJERw4qGOzRvvKMqOuetWIoli/&#10;hyGx1+te3i8DRxVN0q8eZPuZSk9me2+CPiHpPiNogk62s7YxHLxk+ma7m28PPdz8FSrncCOlfMdt&#10;+7ckfJt54r0D4ffGnVvB3loQt1bqcbH5IHtX4nxN4U+7Ktler/lf6GvsoSse76P4QaSfbu+6OfSv&#10;D/j3Y+T8UL5cfNsjDc99or1/R/j7ot3pwuGYw3ABLKw/SvEfG3iJvF/iq71D/nu/B9h0/SsvCPh/&#10;H4PMKtbFU3BJW16u/Q2q04wiomLHHtA+XpVqGFsd+B9KI3CbRx69Ktb9qg7cKevHNf0XGTOXmZHb&#10;RmQYYEc9fWpblMFVUZK96eJNqN9fXpTXlJP+PetdWwil1KUqfIw9RVCZWO7cQvOASa0rlwyfL+va&#10;qc8agct2HbOa1iZtNvQybq3bYVfjqRWFewCQY9CetdHPBu+624Y6GsnUIWcttC5UVFRaFRVtzU+A&#10;mrW2m+NmjuRGy3CFAxHOeor3+3jjtIS0YXbn5SBXy1olhLJ4os44wyySTKoI46mvqKxs2tbBUdj5&#10;kfXP4V/NXi5R+r46FWD1mtV6G31hpWuXI7nIZsHOMdamt9YCfK24f1rLklZ3+Uj73TPBqX7QLiXb&#10;/d56d6/C61afNdnPKo072NeLUYZ25bnG3mnSXWwr5ZB3enast7KSQ5/vVGGewB3cjHX0p08RJO7K&#10;jXbfYvaxqNz9jbdcTHcoXGa56efejllDIeuT3q3e6w07IyhSO+elR3F1uOxo42V+Qw6g16ixrkrS&#10;dxyrTWzM6e/8sp82Bmro1LcqjzFKkbgc1j6hLtJD2xEY4ODXO32sKLwqxkiXtzxXJU97VGUpO10d&#10;pc63HCjbm3bR91TWedXXzd0a7V77hisWxnW4ddrLIqnJxWb481WaCaJoWbyeFcLxg+tenw7luGx2&#10;PhhsTPljJ7hTi5PVmxqHi0W3+rbczHkDtXP319Pq7FnZtvQqT0qik8jqrbGKt6mrETmRtuMBhk1/&#10;XvDfB+WZTT/2WCv/ADbsuUbaIItN2uq7gT1471YFnn/dx0xmnQhlIUdOgx/OpUVif4uvGa+yRKjY&#10;iSHeVxj5R3p32fIxjBJ7dqmELIWI3MO9SeSViJ245znNXzNGii7XKRs2DcN97B+tRSxjzeenAzWk&#10;8LNhum3g+9VL5N4G1R8vHuacZamcrmc1r5CN3z19qpXcWyTIC5I7ir91AzBQy/LjGB1rPu4mD+vT&#10;gGqHTiZd4WJbptAOeKxrxWkbbu6HBB9K2r1PMLY+Vj2yaytSgwPu5567sVM9joSZz2ppvRiF9jk1&#10;zOrQ+ZGzBdvA69q6nVrbzExg7+fzrmdXPkqq+inPua5ZHZTirXRyWswbFfdhjjFcbriL+ea6/wAQ&#10;AJLHz04wOfrXH68Mu2NwK8DI+971y1Is2jL3tTidcUgNkc8jjtXB+KEy7Nnj0r0DxENsbtu9hXn/&#10;AIiA2Nx82Oc142Lu2evh0kcfqO0FuRyKZprqcenrS6mdrkH+L9Kj05zGePu185Pc9XZHusg+0/DL&#10;T2Vt2wc4NcRfTeW6j5icc8V13hyZrv4WxlfmWNumOlctfRHzcsu7Ptmr3SMox1KejTeR4S1EN8w2&#10;4HHSvOLl92/0Neh2dqr+C76Q5AVc9e9ee3jbFbv6fSsJ3bN4xsx1pwVPNdLoowuOnNczatvZT7et&#10;dNorke+Dnn3rqw1NX1M6yudfo0OFXLEY6mup0ZSXzGikjn6Vy+iv8mO7V1WkbQFVlO7/AB7V7FNH&#10;lzTW51+gpkK2Bubuf4a6m03LIo29uuK5PQyzbVxt2nIBPWuu0t/MX5lDYAxjtXdTic8qit7xtaOG&#10;ibDA4UnPvXUabcqqqV5BHPtXM6fHvPzfKvXIroNKi3hSoDA9zXoxirHHK3Q6C0vTCibVbpita21B&#10;wFJbbuwelZOn2IVdw/Emta203zFHK9cE+9ae6YyvfQ0IdSyv3fr7VJFqnzlf7y8n0qG3sdpB3D5z&#10;gkVej0lSDh+3OBUuMRc8kLHe8qo+Yt296uDXptJCwwybV3hmAPG6ltNMSxh8x2VmYfKCOhqFtMEm&#10;47l5OayqUaVRcs1dDjUqNnQ/DD4s3ngXxMtwW8yCRv3y54I7n619beA/Eth4wsIrq1mjkVhkqDyv&#10;1r4mbRlLAqw465HSuk8A+O9U8Aaqk1ldMFU8xk/K1fjviN4Y0M7p/WMG1CqvkmbYetyy94+7rGxY&#10;Kr7dy9SBW1p9vv42ge2K8I+Gf7Yel3lrHHqgMEij5nH3TXQ/ED9snw3oHhyY6RJ9tvnQiJQPlQ9i&#10;a/lmXhfxEsX9VlQle9r9PW59RRxVBR50z16XU7PREeW4mhjSMbnLEYQdOfxryz4qfts+Dfh+8scV&#10;5/ad1H/yytfmH518ZeMfiB4q8YtefbtavJItQdZJY1kKo2M4GB2Ga5eDw8Qwzlv6+tfunD/0f8FC&#10;1TM6rk+qjovvOKtnklpTR7/4v/4KR69q0jro+l29nD2M53MfwxXmXjH9pzx149t5be81q6itZhjy&#10;4jtGPSuYh0JV+baFDHgnuauWmjjDHOW9z2r9gynw9yDLmnhsPFNdWrv8TxqmOxFR2cjn10c3MnmS&#10;bmbOeTzWjY6L+7+WP5V6nHStiLShAeWRjjGBWppV1No8c8cciNDMuHRkDKfz6V9vGUYq0Tj5HfU5&#10;+C1Ea8bs1cs/3S/XkDPerP2ONuuAzH16Zp6WShRzncMjHeteaJnLuJFesqkFRzjbTzdfPgNioRbx&#10;leXb5e5FWDaR/L8/oDkVXuEXb2HfbiCP4SuM805LxiFY8e47Uhtoz1YN0oWFVXJK89gaPdFqKt8z&#10;P/MdqZJeu4LAj5fUdKmWONf4scck+npUUsUYOeMZzgUaF3YG7cBcHbz3708XjHPzfKvfPU1buPD0&#10;mnaXa3ky4ivNxi/2gpwT+dU2ijTOJOgyBRdC5W9iO4uWZm2+nXNNa6+VQTzzn3qQwIScsPmAyB3o&#10;aKMBtx+gzVc0Q9nK5G0xz16g8VEbjZjjHqcVMscZH908YNM2rk89qnmiZypvuVpshe5wc4NVCHI3&#10;c+5rSKKR/s9vemzLCw/iXjt3rPTsaRoytow8K+LrrwhqK3EHK5BZD/EK9y8DfF7RvE9vGk8wtLng&#10;bX/iNeE+UjcluhB5pGhRdpB55PSvz/i7gPLs89+unGa2ki1db6n1vZxW+o2/7uSOT0KsG2/hUNzp&#10;25Mg7WX8mr5d07xLcaWf3N5cR7ccByMVuaf8XtX06N/9MmkUj5Nx4BwOf51+Q4rwQqx/gV7+qN48&#10;rPf9Q1C30e0aa+uobWFVyzyPtArzrxH+1z4b8PQNHYxzapcKduEGyM+nP+FeU+JvFV14qiaO+vJL&#10;hZOoJzXN/wBg20eGK++c19BkPg1gaPvZhJzl2WiLlUSWgvxW+M2vfGXU/wDTJmt7G3XENpESIo+e&#10;vufc1zGn6QRzt79DxmukOl253bV79CKl+xxxn7vy559q/aMvy/DYOkqOHioxXRHL70tWZkNmuFXb&#10;yMZrQiiYVYht4kLcYHaptkca5Xjvz3r0lJGTixIItgz0z1FWUcxqcbcKMccUxpYxt3bvrSiaMFjz&#10;/n1qlMOTsPR23HCjHapA8jD7o5GaIrhML/Cv0pwmjZz144/Cr511RMaQiy+a233PNRtJsDD7vPB9&#10;alaZQ/y9M02V41Cg/NjtS5iuRkur6rDfW9nFHax27W8PlyMhO6dsk7m/MD6Cs1ZHtZlZWaNo2yCD&#10;gqR71cmkjj+dQpzwQB3xUMl2pOSi7T171jKKcbW0Kt3PY/gn+04+g+XZ6sCy7s+ex4C17/4e+KHh&#10;zxNphuo9Rs1WMZbc4XbivheSXERHytz3qKfWPkCszKvQjdxX4rxZ4PZXmuI+s026cm9bWs/vPTw+&#10;OnFWep9Y+Jf20/BnhrVXt4pLq+EJ2tJDF8mfYnrWOv8AwUQ8L2Uu0aXqzjIwdqivk7UNVXyyyo0m&#10;DglRT/BvhW48eXm6FTDZxn99KP4fYe9eFV8JOFMHQdTFOTUVq+b9DWWZVFrofY+h/wDBR3waW3XF&#10;rqsPJwGg3fyryv8Aai/ao1D9p3wrceG/DekX1tohYPdSnHmT45A7hRkHvk4rndI+HWj6XCpSxjuG&#10;Ug75hvyfxrr9AaDTbR1aNFiiXcERcKD/APqr4yhT4ayjEfWssw0qk1s6kvdXnyrf5sxqZ5KpH2dr&#10;I+SbiBvDmsLpdvpN5NqXZZFy5P4cfjxXofgT9ne/8RKLzxDdfZVbGIYAC2B0ye1em6jd2+oa9Jdx&#10;2sMcmBErBRvIz6/nWla3DRDDMy7R0x1r6bNPErH4miqeFj7Pu1+nY8ipim9Io5uX9nXw01k0cMc0&#10;ch/5aGUllP1rkbv9madZJmtdb8uNBkJJFkj8civWJL7EK4+QMcfjUKXsm8t5e8N3Jxn6ivnsHxhn&#10;GFvas3fvqHtnbQ8Vm+D+t2V7Hbw3VrMOvmNlB+VdV4P+DK3haTVpt3TbHDlB9Sc5OfSu4niD3LMy&#10;KrE5yvSrlpFHajhtwOOc104vj7OMRS9kqnL5pWZl9Yl1OZ1f4C6bdWzfYXms7j+FlfK+3FcSn7Pv&#10;jMXkgjbT5o1JCs7FGI+nevaoZ1eRQGXbuyMNzWpbFoY94bjoc1tlPHGbYSLjz83+LU09s76nz7qf&#10;wg8XaBC0klgtyiDJ8h9xA698GuNuvHJ0uX7PdLNazBsFJUKMfz619gW7fazzt2nr71R8TfDHQ/F9&#10;tJHqen2t2rD596bsk+9fYZd4qVoP/a6afmioyjLc+YbHxPDcbdsg46kHrWhFq8Z/jzu9K7jxp+xL&#10;pl7H53h/ULjTJmyRETvhHtg8ivM9c+AHxD8Elf8AQotWhXID2soY4HfBwa/QMr48yrGLSoovtLQ2&#10;dOP2dTeivFc9fl9RU63HmMvO0n1rl9Ltdbh066+2aTrdvdwlPJiWyaQS5J3ZYcKAB15zmtHWPEqx&#10;auyrp2oaXayNmGO8U78cdSQMk9fxr6fD5thqslGnUTfk0Dp2V7G4gZVweSTRsZSSTnvjNZ9trIlA&#10;wy9eeetXIdTVhu3bc9fevSuzG3UtKvy4xQ6dQR83B+tQC8Oeu5f5VL9r3LydzZ4p+ppGae5IoY44&#10;2jqOOaaUbzHGeBx1p9xqMZtIVjjaOYEl5GbO/PQAdsD+dVJNSctn259qzuFoMsBOFZvutzkUxl3B&#10;hxx1yetRf2iwG3cOMCoZNV2Pz9DmldoXulrydy/7vOP5U1lZJBx6ZqidbUJnevzYIFS6l4mXVpov&#10;s9vFb+WgUrGPvYHU57nrWdTEKCvNpItcjWpZ37Zc7mzmlyxH3m+lZVxNdQsv7iRtxyBjp71XPify&#10;W8uTMbgZG8EEfnWVLMKFX+FNP0aJt2ZuAFEbv6c9abJ8yqp/i5PNZNt4hWT5fMXoP4utTx6p5mF3&#10;fN9etd0KqIl2LMkR27fuk+gqG7s9y7VPbqaBceYG+bPpk9P84pzycfdXJ7DvWnNcjlRTNuQMbunB&#10;4603ytxVlLfNndVvazI3b1AFQm3Y/N83t7VnJXLjFWG2c7WUyyIuWUjAbofrXQ20cbRmaxVtqnzH&#10;hzzEc5+XuR+ornSjL+HOT3qW2lktdrqzLnoR1r4vizhHC51Q5aitNbMJRg9GdydRstTjSaN1aTGG&#10;4PJH9amS2eX5tvl9wfauVttfFx/x8W8fu0f7tj78d61NMnjkkVYb6eFcZ2SpuVvYkV/Pmb+GmdYT&#10;mlTjzxXbsR7NdDeS5W1uApzIrDDKeh96b4i8Jw+K9CutLuFK291HsdQeGXOR/IH8Kks7NpnDqqSr&#10;jqhyK6PSLP7SFhk2/wCwQOntXwntMTgq372LjKLutCfZOXvHyTrngnVPht4quLS1vJo1h5jdT98Y&#10;yD+uK3dH+LOtwlY9Qjtb+MfxyxjeOPUYNeqfH3wUYLuCbdulkRlKgYwvtXkd3pDQH3Xpxmv6lyLD&#10;YTOsspYjFUk3JK9117nRG7XvaHc6d8S9Pu9rSabcRMhyuy54H5it22+KlrGwdILhZV6HzBz6dhXl&#10;tmjRlm/Cr0N15Zw2Q1b/APEPckk7uivvD3f6R6PB8aL5btiLWJo+h+fkj/Gt/S/2ntQ0qJvs+i6f&#10;I5xgTuzAfgMZP1ryW2uBhvmVfT3pJ9XjtfvPt7/jWn/EP8h05qCdifaKKudT8XfiVrnxoubf+0mh&#10;jtbTP2e2gXbHET1OOpP1rlYNB+xlf4qsaY1/4iONOs7q+ZucQxltv1PQVft/Bfie9vltYNEvDJIS&#10;ASuAv1PQCvYoYrK8spfVqU4U4x6XWhXtJy1KkVvsJGQvHT3pwvEhH3lX3J616R4U/ZWutTiWTXNW&#10;ktWf70FooyPYsf6Cu98Nfs3eDbCTbNp8l8473Vw0g/75BAr5nMPFTKcM3GDc2uy0I9m72ueCW2om&#10;7uPLt0knl4G2NNxyfpXX2PwX8Yalp63EeiXCqx+68iq7D125zX0Lp/hax0CFI9Ks7ewgQfchQLn8&#10;utdFoOpeUvlZPl5wxr84zjxqxyl/sNFJf3rts66NOEnyyZ8cu0mn3c1rdI0FxCxSSNxhg1OeZW5D&#10;YPSu1/bUewtfixby2f2eJYbOL7QA2GmckkAe4XGT715Auv5DY+6xPGc1+88M5rUzDLqOMqrlc0m0&#10;Z1IxhJxR1JnVSW4z0HNVnuhvK5DcetYD6yzDGdvpzTG1GR89N5Havoeboc0rM2pdQTyvvLxzjPP+&#10;earG6DH69DWZHdGRPL+XdjvRKzdWxuzxUSFGNi499vTj8hVOaXhtzDPfnpUBkYnrtIGOlZWraq0L&#10;MuV4GfrWMpWNFEsajqa2cZMjbmycfSsO+8RLOG4256e9O0Dw1rHxC1cWemWst1M3JC/dUepPYfWv&#10;RrT9ju6DW323WIkEjDzkSInHqAc/rXzeacRYHBO2InZ9i+aMXZlL9n/4N/8ACwdTTVdTjzpcb/Ij&#10;9Llh1H+7XuetrEJGht7eO3VVG1UXbtHTp6VZ0mytvC1lb2NnGsdvYwhI19hwT9e9ZeqX6jWNzKuW&#10;QgH8v/r/AJ1+D8QZ5UzHEupJ+70XkctSfNLQpeQ2p2MtuWKFRlSOMn1rlbr4THSb37VcSedJjdEp&#10;PTPGSfauysUWXVVUKFaQcjtt603Xbv7VcMVRmhUnaOuccV5ceXlvLUxlJ9znvC+npaam0bfKpTgk&#10;/wAQwK37VDeXh6iOLHJ6Mao2Fv8AatZhUfKuSx7YGOa6K1h+wWysy7VYY+lZVJe7YizerHX5+yaO&#10;snRm+XA54rH8PMLyW4mZeJZcJz0UcVZ1+822bKxAbb61H4fjaLT4/NULhc4HvzXJFO5or2si7q1x&#10;5Hy/wqOOeaxYbVtTvJUQ/wDLElmz9361Nrmpk3ECRKrSbuAf4qk0dTZW0sf3nkOZH759B7CuiN0+&#10;Zk04pasLKwh09YsqCuAR6n3qW4u2EjL8oj9u9TuFuY0ZusYx05x2qO5uYbaNs7W28qCOKmpU5mTz&#10;divNd+bKFfaqEfwgc15H+0lcD7Xpa7sqsb4Htkf4V6VLK1zcmRgFKn5V9fevGv2oNS8rxTYxtlYx&#10;bHZ9c85r7bgWP/ClFvszqwru7HOWs0e5tqnGMYHcVYXUY0PQbiOlcjL4jjshhpApA/i4rLk8fxzT&#10;bY/MmbPRF3Zr9zlWhFas7JU3ud5e+IoY1Pr3PHNXvB3gbWfig8z2MkdlYxOFa4lBwx9FA6nFY/hP&#10;4KeJfGEdvqF9C2kaS/zebcDEkq/7CdfxNe3+Fhb6Fa2+nW8flW8Iwhz19z7mvh+JOK1hoeywrTl9&#10;9jnqyUFdbj/A3wc0TwVIkjJJqV7t+ee4+YZ/2VxxXc2+smPMOxeRwFHTvXPpK63nyb/mx0rSggZp&#10;1dWUbgcDdz+Vfj2OxlfFz9pWk2/M4faSk7tnS6VPn70hO7hQao6qq3MpXspznsadb/ubfJwrAYGO&#10;eaqvPuLBv4ug964Y3Sswvd2Zdht/9Gj2/wCsJ5wematrGton97cOc9TUOj2uFYspO3B3D1puos3n&#10;NtZTj5R71yykuYHZaFcBbqfy4+vVueRWtaWqwW0cePvchf8AGqWm6e1vtdsbieuK3bJQ0nmBPxNT&#10;ObewDvLRUCZKM3fPWs+9WO4vmVcnacAEVJrLfvVbBVt3GOwp2nR7t0nC7vWinde8aapXRLp+nx2k&#10;DBdrdiQOlOaZrf72N3TI6VYjZY4m6DjJArC1i9k2Q7W2hifmo9nKT1DluibVLyRpPl+6o3MwHbtV&#10;BNWYI0cY5ycZ71JYx3UodXY7W468kUsdiIrh/lHIxwK7FKEY2YrdmVYYZLmbfIfvnhQf51oLB5RI&#10;Vm4xlRUUsXlqPl6Y5FW0kWWBuu5jnJ7iuaUnJ6C1vqU9T1OLQ9HnvLyTFvbKZCT1PoPqa+e/EviS&#10;48W65cX04+aRhhQfuKOgH4V6J+0Zrr6fo9npiyc3L+dIoPIA4XPtnNeZ6UgyQw4x8xr9z8PMpWHw&#10;f1ua9+f5HdTjyq6L1m4aP+HoM+9aFt+7/hHYjBqjahYocYbrxjvV6GSMDqoz+lfpsZaFc1y4kvzr&#10;8v1OKlikUy+p7Y6GqguVjXsM9femtrUKJztHb60+buFn1NSGRVP4c5oeUKenJ7VizeKLeNO3yjnm&#10;qL+PIPP+8uep56/SsZSSDQ6pZ1QdPmHUetNg1QQSbsbuuAe1cjP46V9wXHI4q1b2uqXtj9sW1k+z&#10;9nJ27u3AP864a2OoUV+8kl6uwv8ACbV1raqjL36Z9aqHXgP4jjpz2rX8LfDu41SBbjUVaGBsELu/&#10;eGugl+E+lyurI00ce0EqGyc189iuNMuw8/Z3b9NTCVSz944ldcD7uPoas2+prMMbgT0JPauzb4Y6&#10;Tb2CyCNmywXlzurlPF/w7vdLvM6av2iFhnazbWFLAcc4DEVfZax82VGpB7EX21Qcq3y9M9OaG1Jd&#10;3XgehrFm8IeKvKZv7LbbkAZkVce5yaenh++tlVbyYW1xnBiQh8D1J6V62K4nwFCPPOa+WpXL1bNc&#10;aupVvm/CpF1ZWHy/e7mr3hXS9Jt3ZJf9Ilzy0hzuz29KueIPh5aiRZLNpYfM5Klsivn/APiI2Xe0&#10;5JJpd7GMp22Mj+01z977wxj3obUF34PzDGME1ZT4eyOv7y8YDdx8uTircHw4hMZb7bMJDwMgbQPp&#10;XX/r5lP87+40Uk+plm6Kt7Z4wKDOPL+bcT3qtf6NqlhcsFt2uE7SRn+lU7jVJLNl+0RyRg92GBmv&#10;o8PnOErxTp1E/mgjq9DRMmGyvOPfrUchO78arJrMTKq5/Gpk1KGRT1ru9snsdHQZNamXcWPPcmkt&#10;9HjmDFxuZRwOxqwtyinJ4U9M9Kltrna5x+eetDqGfs9TG1Tw4DDuRWHPbtVeDTp7WdWVcHrxXSXt&#10;0sjfNwBwB61DJLHGwLcemTWNSUZLUrld9Bvh7W9Q0Ccy2tw6MzZKnlW+orutG+N9zZH/AEy2Eo27&#10;SUbB/CvP7m8WIHIXC8kg9BWJd+MIYjtaXPy5ABr5nNuGcrzDXFU0/PZ/eT7Nrc91j/aW0+wLf6Hd&#10;Njk4K5ryv4//ABeuPi/aWtnBZizs7Vy+N+WkbkAnsMD0rF0LQtW8fvjT4GMa/elkO1R+NWPFPwx1&#10;rwfY/arhIbiBOWMJ3bPcjrXy+X8O8M5djU6VlVW13cIS96yPPl0KaMsDnaew7V1vw+8ZS/DXUluo&#10;ZHXI2TxvzHOvv6c457VzuqeLba2+YyKW/hHoaPCGmXnxNvdkW6Ozg/1sx+6B6Z9a+ozSOD+ry+tJ&#10;Sg1qmdEnZXZ7VD+0ZD/bFvNFpTSWcyYn2zjfG3qh6HHuBmvSPDPxP8P+NNqWd0sN0TgQXCiOR/8A&#10;dHQ/ga810zwrpNnoEdnHaoot+sg4Zie5NVde+HMN3ZrNbyMsvHbtX4TmGT8O4qfsqdKdHtJO9vWL&#10;V2vmcsq1N6NHvCeG5LKcTRrujmIEiZ4+tUPjd4PhPwk1iS6aMRSWxaKRxny5BynHrux+Ned+E/G/&#10;jfwtbQxwy2utW8YKrFc/fTpj5uCfxJ6mp/id8T/EXxU8OWug3Ghw6TbtcpLNKtx5nmBQflx2GSD3&#10;OQK8vKuCcXhsyo4iNeEqMZJuSkk1FO7912ld7WSZtTjT3ueZ6B8GLjxJYWlxLfSWtuynbGqZZh2J&#10;J6frXbaH8G9E8PhPOWa/mA5M0m5W/AYFa4ufs1oYYwVVSAo7YxUX9rO90uwc4574r7rMuIsfiJyk&#10;puMb6JaWXT8DlqYht6DR4R0VF3R6PZdeVWP9akGhaTp0waOxtLdvVY+vvzUkd7nb8zKyjvxn2qlc&#10;XTXG6R1JZuBz0rxXmGJa5XUf3maqO25bk1CN52xtBzkPgfNQ+ttazq4cSSLgbc9BXPajq62pMMbL&#10;JNgZwOE/+vT9OureziZ7hmaZgeAOteNjYzmtXcqNSzNzxXrCah4Rumu1BkOFifA4f2/CuDgn2yD5&#10;t3GK2PG+pK0FnbquzaDIR656Guft5Ard8Hkc4r958O8q+pZVG97z1sdd+ZWZrW8zMF+bJJzVgjn7&#10;2O/TpWbBcbh8uOvAPWrS3nmFTu+bGMe9foSkzJ09S3GSXH8Qz1qQrg98sOAKqR3Koq54I5JHrQ14&#10;AMlseh9KUqgezt1JpGZmOePeoZW2xbW6HnPrVefVPJHciqN1rgJ+9t9j6VHNcJU763NCZgJPp1Pt&#10;Vea+2nG7HpjvWDqfitIlb9583SsG+8YyZZgsjY43AHArGVaEfiaCMUtDspdZS3/i6DofWqN14st1&#10;/wCWg49PWvN9S8cXF3MsduryOzbQFG45qnf/ANtaTD9ovdPvre3P8bxMF/PFcssbTi7OS+8coHom&#10;p+N4YI12t+Iqv4bt7v4hS3X2WVYhZoGLkZHJ4FcHokd94qvFtrWB5ZpCAMDO33Ne2+ENBh8B6Cum&#10;xyI08jb7iRePMbGdv4V8jxVxJ9SoctB/vGZ1OSMb7mFoHwl1LWZZf7S1FrWONvlMI3Fvz6V0Vp8M&#10;9M8LqJD/AKcVBYPN83X2/KrkV4329FyVTbnirUxN3HtbsMr2zX5jjOJMyxatUqNLy0MPrD2QWyxX&#10;H+rt1jYegwMVrRzR2qfxbSMDjpVKIm3swkfO4ZJI6Vb06HECb1yOmTzgV87WlJ6ybbM5R1uSCRDH&#10;vX5vQHjPrTZrqKF+BuZ1x16GrjWQQsu1doGRVO300Tuz9Q3TNZxuTsTWLtBKqE/LuLZA71o3QDRL&#10;tYRrjndzis65lSzt925tynoeajj8zVX/AHhKxZ6A9arRK8io23LUWpebF5MK7eeZQOv0qW319NE8&#10;yQ7pAoySWx0piLGi7dyqFOBzWH44vPsGnrGP9ZcOWZh2Udv8+lenw/lkMwx9Oi1pfX0RtTtJ2Rja&#10;pqEmu6rNdSvuaZtxzTbaJskMytt5GDxVK2m2DOMkevercF0Eb07Gv6boRVOChBaLRHTyrqWFiGM9&#10;m+YY9aXy8N/PFVRfrll+76ZqvJq23o2dtb+0lYhxXQ0JsKyndx3z2qrLMpH3sk89Kzb/AMQRxP8A&#10;M/P1rNW4v9ZlY2NtNcKpwdi1zV8ZSpR5qskl5gat3qCxjaW2spz161mXWsRuwVWV2Y8Ad6ov4V8Q&#10;apN5YspoY2O3e+Aua774ffDuz8LILi+Iurp8EZxtWvmM04uwmFg3CXNLokwlyqN2zjWsLzy2keGV&#10;UxwSvX2q5oHgW48SHzJFNnb4G4MvzNXpSs2q3y2qxhvmATA/Kk1ELFcyQqu2ReGA6A9xXwGYce4y&#10;pScaUeV9zFV1b3dzFsfh1othAouIluMctuPJrz/4jJaeGdVzpbMwU5aI/wAB/wBk16HNK13O21iq&#10;p39a5nWvD8OqauWK/My8H1NfIYPiDMaVf23tG79wp1pRd2S+D/Gnia60JXj8y8hPGHkDOn49cfWm&#10;atda5qkq2rWksJK5Jbnj69K6rwTpa6T4fVPlVVJLeuauO32htzbgpOcetZf2xh54r61WwlN1FtKz&#10;WvdxT5W/kN19ebkRh+D/AIaWcUqzag/2xsBiv8A/xrp9b8GaTrmlyKttHBMiHa6qBtPaq8T/AGML&#10;tVWDenUiteO4aa34UbW5Nc+M4kzGWIWJlVd1sui9Ftb5EfWZuWp51Y/DDVplO7y/3fRgxwa17L4V&#10;SMn764Xc3BwOma7W0dFjVd2GHX2poJtp2+bzFzkDHUV6VTxCzWe0kvkHtJXOOufhnd2/Mc8bN02s&#10;Mc/WqL+HtSsf9ZZtt7lPmFemRWktydyqsantWlbQLp4/ebWzweK6ML4kZlTdp2kvuNY1H1PJEtrx&#10;F3C2mAB5G0jNSw3axNiaN45OwIxXrmxJVbbGvIHGOtLd+FINYVftEMcm31UZH4172G8VVF2r0vuZ&#10;rGpc8oiniYnkfl39KuRIsihlAHsa9Z8OfCjQ2uN01rGy9dp44rmPjf4EsvBVxa3mmho7e5Oxo927&#10;acdRX1GR+JGBzHGRwUYyjKW19jpVG8Oc5lbVfJ7bup71WmiTfhjk0yHUcwruLNg9qb9qyNw3fMe/&#10;b61+lQb3MJONtEQ3UWTuVcDpx3qncRb1HUbuOlWpyQq5+6xxnviq00eY2Y9PeuiLbOdyV9SjLuVe&#10;mcD86ytQhYqzDqta1wu6I9vfNUmhKBQcc8cGql5hGMV8JlWF42k6za3W35oZVkHpkEHmvpldVh1e&#10;JbiFv3dyolGB8vPPFfNuqafumG3Hy11/w3+JkmjpHp90zNCpxE7fwH0+lfjfinwviMyoRxOEV5Qv&#10;dd0TUUmrHrBKXP3VbOe1SxsVKqQTJ145zVK0vI74RtC21mAyM5De9aEUu4btuNo5HrX8vVKcqc3G&#10;qrPzOVc1wGsSRbd0fyj2/nVPWNehhgDM20OckscCrlwFuoC2NrHk8cmuN+KvhSbXNHikt2ZTbZZo&#10;v+egrtyfC4bEYyGHry5Yydrmsd/eLGoeMIEXbGsTRk9VerFjrDyYYKAv1zivI7TdFt+mMHqK2tO1&#10;aa3Rdsjfd/A1+3rwfoSSlCs/wN4xU3qeia7dhbEZZRuYZ9vwrm7v7HfbkVvmycNjtWOL6S6VizMT&#10;05Oacr7NuNuenHrXrYXwhwMVatOUjT2aStcb/wAIzeW87Pb3sS85GTjNXI4i8G28mNxsGMAdahEh&#10;Zvm3YHbNBcb1w3y9h616+B8Kcow9VVJJtrUmFNIjMCj/AFa7VB4GKk2iJhjHzDr/ADp/mL/Fxt9O&#10;wpRKoP8Aez0r9Po01Tiox6GkiW3PlorEgZOB61Kg3YY8YPHNV2kKD7x4zxnrUkM5ddzFVz+ldUdR&#10;cztoWlmEa9cs3FSM6eQu35cdRVVZsuOh2ng1HcSs8jHdyx4p8qHGUluWJbraR8w29evWqc8vmfMv&#10;48UHlm4Y++elDFU5ZiobsK0Vr6ErXdFed8D8OmKz78fOGUjFaF1bqsfmRzbmzyCMYFYt1N5hbk/L&#10;+lUmFl0KeonPOFO30rB1JvKdmPzL161rX0mdwXdxzz2rGv38zcORxzV620AxtYmCxkt0/wA81zeu&#10;MjvwB83zDjrW/qc3mRfMdqnjnvXNa5cIYjuzwMjntXNUib02+5yuvFZNzfKNw9OnsK4/WEEaNlS2&#10;BgbuVrrNZm+TcrDnO3iuU1ocN8p2lumegrkqbHbTUb2OK15GB6/hXA+IIME9ee2a9C8QnIYL2Gcd&#10;/rXB+Jhnd/EzdfpXkYzSJ62FSvY4jU/3jfd6darac370qF5H61a1PdHKfl/Tiq2nfO7Nj5s4r5mt&#10;7sj2Keisz2/4cQNe/DCb5gqq3I71zd9uW5b6+ldp8ErVb34XX21d3l8k9ga5HUVWC5ZQu7k9s4rS&#10;MrROaXLfQy/LSP4eX0m7d2C/WvNLzChvc9DXpckqj4aXf97I49vWvM7zaY/4evBrn2Z0U+tx1g+H&#10;xjmuo0Vvu5U4rmdObbOv90iun0v5WXPzV04eSTCd7HW6MuyMHsTgAdq6zRWVpPmzjOQPWuT0iUHb&#10;jHqM10+kNhcuwbae3avbpau55VTfU7XSBkK30x/9eun03CkfN97k/WuW8OMphz/dGee9dRo7/uQF&#10;XDMc8iu6MtTlrJPY6DSlZ5VVTyBgj2rqNNtJCq/LyTx7VzPh6Qmdstyp6122lTqVRsduOO1dcZNI&#10;w5YvfQvW1pM8WFJ+XjJFaVnBNkbd3Wm2VwrDtkc9etatreKrKcDaxwcfwmr9r5GUqavdF/wtpEF1&#10;PtupPL9we9a2peVpoW3t41kZeXkzx+FZsMy/w4+b3q156rt+XB9DWUpu5LpX1KN0lxdHLLt54AHF&#10;H2WU/KMj1PatLz42iyv3h1571NDcKwIVQewBHSr9u+xj7PXcyRYS5xtZt3IwOtSf2fIr8AnjrngV&#10;rw3KBcEZ5JOTT1ukblVXbjOD/Os5VG+hXs49zHispM/xK1H2CRx/F8vpWx5sTbWXge/FSRuqjpuG&#10;exqXPyF7N9GYstjPsH3s/SiPTpG4Ldq3jNGGXHLY5pBMpTd93ng46Ue0bFya7mLDYyFFG3vx9KsR&#10;aJM8DSfd28HB61po5VsKh+uakgumwVPKt1/+vVe2tuOUboxo7F1f8c0JaSED73HOa3ZLXzFVo+dv&#10;JAHUVVEuG2tgcdhVe2XQy5WZ66fcM42/MOeQOR+FA0+URYy27HGa0JLryo88EnjApy3Imbd0Y9yO&#10;nNaRquxXs0Zh051+8fQVL9kaL7o+nFXPMDN86/N9ae1x5QG5foB0FDrE+xt1M9rORyD/ABfzpfsL&#10;FuvJHPFaCT5j+6rMDgMT/SmyylpGbbwO9L2zJVJMprYyuQmC27pij+zZg3zMG564q2tyqJj8Bnt9&#10;Ketx8vJHsT60/byNvZRKd1DcXCRrIzFYV8tBnO1c54/Go1s33cfNV5p1eTt8vqetNWZkZtzfQZp+&#10;1fUlxSZVe1Ytuw2M4zTV09wdv3s96tfbt6rhuM5+lBuCp5289/SlKtYqUUyrJYMox/dHWo2s2c/x&#10;Zzxx/n2q493u+UYXrnnrULXnyfL+fpWbxD3ZHs10K40+TcFGd3J49qjNmY1+b+I469adJrptlZlf&#10;azcH2FQNrKKudw6/nWbxGgoxQ/7Iec9iMZqF4GVmYZ455qu+u77pY15ZvuqCMvTo7y4upNkcMxLc&#10;Eba45ZnRj8c0vmg9miX7JjB4Ht60kkb7fm+7256059H1FkJ8r7ozgtUkfh7UbkbsIrKMcng15dbi&#10;bLoK8qy+8RUMDGRRlfb2pjwN5vJ29+abq+k3WnI/+kRjbnPPSq9r4xtbDRriKSzkuL6Rh5cu/Cxr&#10;jsOpNccuMcsjr7VFR5OrLARUDfvOhzn0qrc3ipJ97vwO9dH8PPhneeMFS6u5BDYscBEP7x/X6V6t&#10;ZeC9G0O1Fva2Fvuxgl13E/ia8rMPELA0GlSvN+RHtIdNjwY32VDE/NntU0c27OWX3zXqWpfCrRL6&#10;WRjbmFv4hG2wZ+lc3r/wMjYSf2feSwFegc7808L4iZdVspXj6ojmi3ozl1KygfNw3UZp0Sqr46/j&#10;Rqvww8U6YvmW4hvlU9A2xiPxrltS8UX3ha48vUrK6tm67mjO386+owefYTEr9zUT+ZfLDuddAuHB&#10;xgdOe9TxxMQfm9vrXG2HxItLubPnL/wI4rUtvF0Vwflf5eo5r16eIctg5UjoGtsOvzct2pyxRifE&#10;hIXvxzWl8KbHQfFniRrfxDr3/CP6XHbTTvdCHz3LpGTHEqd2dsD8TWDPqEbN94HONxPrV+1vLl6l&#10;uFo8xYdFGdp7jI96qzJtcqTnb1ok1ML97j3qjeaupPy8NnH1NZyrOOrHGmnqPvJVi5LduOelaHhr&#10;w7Y+LdBkhV/Jv4bkGSVnJVoiAAiqOMg5JJPoB3qbSPh1JqNkLjUGmhWX544gccH19K6Cw0WLSIBb&#10;2u5VXsDk/UmvzDijjqlSpyoYN3ntfov8zGpilDSBq6ZoWn6TZpbwwRzbf4WXO761NpS2/h/RJIbe&#10;BYvMkLEKMDn2qvbw+U+5pNpVemasT3KzIcZ6Y+lfh1XFV6jftJt33OXnk9WSC/UQMrSFQvOTRp0s&#10;13aPGu5fMHXoSKq29sb6ULuxGnIzzk1sW9l5cYOd6gdQea5JzitETpuinFoMMK73XLDuT3qJpmV/&#10;JXLE/dyetX9Vk8q1Vd3y9Q2elZ+j2guZY2ZizA4DHIq4xUVzMIyWzLtrpEm9ZpG6D7p9farcjKjp&#10;8oPGDkYxUk4/dH5n8xTwfWs2W7a5HCnKnDGueFJzd5BGyeolwu28X1HQf3qs2ukzXn+sdfLY42qM&#10;AfWpNNtVKs8mDJwQe9WopliLjbkdVPvVclnaI+ZdhsGhR26E7WXaeAKsaZI2SrM3y54J4NJ9umj2&#10;7WX5s5GO1QJdmRJAFyxOFwOK6qVFy3FzdDauNTjs2jxwduRTo9WkuLduflPI4rJEgtlHmL8wxuJN&#10;Nu/EkMUZCn5lGVAFbSwisGp0NvqKu4ZjkkAdcAU+61uNpxHHtwDya5NdTmmWPYV2N1JHNW9Ni2y7&#10;jzu6k1w1sHbdm0JHZ+F72OS8VvLZlxkuf5VmftYadocnwRvpNU+z+cVzbuI8tHL/AA4PWkfXYPDG&#10;ktqF3KsVnbgs7sdqoPf/AAr5e/aD/abvPjfdrp9rutdBsZMxxkDdOw/jb+g7V73BPDOOx+b069Fu&#10;NOm05P8ATzPQoVVGDucpod9Ise4sRtHT1rct9QwdrFvXiuTsJfLRfm3Dtz0rTtdUjWJvm/8Ar1/W&#10;8ZKxzSVzqYr8IvXIA5NTR6ioKq2PrmuVh1C61OVobKKa5cAtiNc4+p6Vp6D4cvNQuQ96WtYFYbgG&#10;+avIzPPsFgYOVeaWm19fuJ0XxGrLrit8sStKR12jJFX4fC+p30CTSLHbRy/dEnDGp7KxgtH226rs&#10;bBPA9a2pLvcFVwSO7E8Yr8hzTxOrybjg48q7vcznWWyOXbwzdSTcthhnIA4x9aLTw39pn+Zi3Tv3&#10;roJLVru7UqSsK9P9v61NdQRoduTHxgkDoK+PxXGucVv+XzXoZe2fQx7rQ7OMGFY4V3cHHUH61e03&#10;RbWzO2OLaeMkdWp89pDPP5ce0bRkH3q3oWnyz3qswMcZHXccn39q8SrmeOqRftara9WZ+0k/iN7Q&#10;7FMKVjXgfNuA4Hc1panoml6niO5s4bmHG3JjHNQ20UNsm7buJ9T9+prm6ZLLhQqjnA9K5sPmNek/&#10;3MmvmEdHocV4o+C+iO7fZbU2pZTjyXK5rnv+FFXVxKv2HV/L54jlTd+teg/bPty4XcFAzuJxgd6s&#10;6Be6fbzFgyO6nIxnB+pr6ClxhnOFjzU6rfrqaRqtaHletfC/xR4Tha4khgvrdR8zQMQwHrg1l6b4&#10;kS5iyF5XqGHQ19IS61bnSZPtMscNrGhZyOgHc5r5O1LWIbnxRqBsvltfPZocn+EkkV+reG/GGYZw&#10;qkcbD4NpJWT/AOCdXKmrpnbW+oq8asCM9hU+4SJlQGZTkc1y2m35IHzHao4561qWt75at13V+q7i&#10;TsrG2saEEsvzfSgW6sx4z9T0qlFe8k7sehzU8F+mWyQ3uD1qJCSi3qWGs0YED7w68dKfEvluuGwV&#10;6n1qs+qoynDY9TnpUEutxQxt8y7s4FcsvMr3Uben+IZtKn3QybCOCR0rqtI+OMmmWarNZWN0w/jc&#10;FTnseCK8n1LxZHbRtll29yKd4d8LeIfiBCbjT7N/s/KrJI4jVvpnr+FfMZ7l2TVY8+Ywj6spSfxL&#10;Y7Hxx8QH8V3zXF0Y9yjCKvCoPSuC1LUbeadvmXca2tI+CPifWb8x3yR6bZx/6y4dwwIH90Dqa67/&#10;AIZx8PXujN5M16s6jAuHkzvPrt6CvIqcVZPl6jhqcvd6cuyRXtdLtnlt5qENtGW3KuBk811MPwSk&#10;m0SO5vNQktb6aPzEtQowgPK7j6kdqv23wN0/wLfR3V5eXGuSw4kjhVPLhBGMFz1bHBx3rS0q7u/F&#10;V3JLJkSSPj8q+X4i46m5xhlctFq3bfyByilzHn9r8KvFOsOfs9mI41ODNLIFjx7dz+VegeAfgVpt&#10;gFm1dxq1wuGG4FIY8dgufm+prvtGmW20lYMfMg2n3qOeHyH8uSN4zK2Mg/KDXzeaca5hi6Xs1LkX&#10;93R/eck6zbOl0i5tdO09YI44bdF4VY1CgflWnpt19nO1V3b+c46Vg6PpjKu77237pzW5ZpsG5t2c&#10;c5r89qVG5e87sSkH9qlrh44w27PQjtWpaOkI68gZPNYcLlbp2DYGMCoLrWZpT5Vqu+TGGbHC/wD1&#10;6569PS7HGVmdEfE6bmto42kbOWPTH0pLvVmhjEcZ8mGNTI5B6KBkk1R0aGHT4VbO18ZcnnJrI+KH&#10;iRfD/wALPE2qMOYbCRIzjHzsNi498sK8/B4d4nF06CWkml+J20pHyV8YPidJ4/8AH15qDNtWZz5Q&#10;3dEHC/oKw4NX+7tOG9DXJ6jrK+e3zcZx15qxY6mJHTaxMbHv2r+3stoQw+HhQgrKKSQSg37zOwg1&#10;d34Yj0/Ct3wxqem2urQTatb3V/YpuMttb3H2eSb5TgeZhio3EZIGcCuNsrkNtJyVU9hWhazDAZgu&#10;Oor0OZNWM+Vp3NuCZNnT5sfxHOPx70XF+sSbvf8AKskasiKCdv59Ky9Q1xryf7PAjO7EBQnzbifa&#10;onUjFXkSrvY0tW1/Ym3zNzcg47Va8A/Du9+JWtbdzQ2kIBnnI4Ueg9T7V13wv/Z9a8tf7Q8RxyKu&#10;AYbLOGf3c9h7CvVtMtIbSOO2t7W3to4+I4o02Bfw/wAa/LuJOOqdG+HwXvS79F6GNaty6Lc3Ph94&#10;e0r4e+GVstJt/JzgvJnMkxGeWPrz+FSajqZnkjQDc24cAdK519X1LTtXYNCrwMcZRCdi9iT0rc0v&#10;zGRpPljbrj61+R4zEVKsnUru7fUxqqVk5kmoTNZztI48seUPqxrlNUvA97AyozTM3yqemDxxW/qj&#10;Ndb2b7w44rJsbXzL9plZd8PCfU9686n70iZRTWhc0wC3ikRM+dwryA/p9Kjv4oX/AItu3jirEKIi&#10;7WO5hn8azdURjbSf3Y8nJNdMpWdkZkWlvvuLhWJPKonuDyf5VvS7Us0UnKk8fSsLw6yvpdvIUVWZ&#10;nctuzuGcD+VaDyrdRtu4EY6r09cVnUu0S5a6FHW7r7ZAgUbWkYR/jRruqLpliVYsSvyY9e1V9WvY&#10;7SH922NoyAvWrlpoElzO1/dYj8vm2jY8uf7/AOFbUKSkrpnRCN46FbRLKW1zcXC7rqZflBHMKf4m&#10;tUosFtu+8/XAWqcjSNN97II3O+csc0W8MsvLPlemD6e1FSOpHLPYmF4omUswJxlhniqFxJJdMq/6&#10;uFeTuH3qlSyVJGOGODhix6j2qveXzLc7XyE/h/pUxSI5bbjrsLA/mTMojxg4HSvAfjF4m0/x94r/&#10;ALVvbqG30HQ2FrGFUlryXOSuO46DABJ5HHWuu+LfxLuBff2Bpspa8u12SyHnyQRz+IGT+FdB8Pfg&#10;XptrYaTcX8AkFsRNaWkqgojAHErZGSxyTk+uec191wzKll9Cea4jp7sV3b/yOzD2pR9rL5HG/Cz9&#10;l5vixr//AAk3izfa6fMoe20sHEjIB8vmH8M4969k0zwpofhu4it7HS7CzhhwEWOBf54zW9DcMwf5&#10;QH9QMVRmZhKu5V6kliOprxMyz7FY6t7SpN27LRHNUxEpO5S8ZTx3kHlrsZYxubgVykln5wV4l2bT&#10;yc9K6W9izdsJBncpA/pVI2A8xcZXdwADwK8ydVsxd5Mkt1km8llYDzAOR2q8mnrZRBlZvMyCCT3q&#10;1p1nCsbbuew4xViaBY7df9roc9BXC6t3YVmgi1D7bbqVO0KSGGOhqbSrP7TIH3biOOeaq6Lpyym4&#10;b5vL4XPYk1uWmnfYYiqsu4e1VU1Xu7mnK5bEksy6fGPR+oqOKQ3kvyr8iHhiKknDspj8vzJQflbP&#10;3R3P41PAcI0bR7fl6VyyotIvltuPN2Pl3429B7ipo7nZFhfr171m3P7pOq8jjvipIgzWayZbaTjO&#10;cYqqeGlJ6i9m29ELNcrID5h3c4HPT1p8msxxJtiCyEnnaelU9evLe7ht1sz9oaPIkAOFJ+tVtOtJ&#10;7iWNXRfLdvmVRgYrd04RWrLt0kadzqrJaM+3y1kG3aDnNV7dVYmSRkb0B7VqQRx7DHtXbjp6VRuN&#10;FtZz8qnPpuI/lWMq0HoRLsO+2wxwtueNecADvVO71mCCMndlmGAPWppNKhhCIFOVHr3qp/Z2FPmQ&#10;8ds9BWb9mx+gkWrNNKu7oowD61pWU6yxg7RgZzk8AVlXNhHBcRFQ3JzivPP2jfjVH8OPDX2G2m26&#10;hqAKqqnlE6E/zAr08ny6eMxUcPS6s1o05Sdjhfih41/4SjxxqEiyboo5DHGR0Crx/Sqtjf2T6dK0&#10;lxIt1uXy0WMFXHOctnjHHY9a8xtvFzSeYzMyswznNT/8JXsUjdhgOueTX9MYPDqhSjShtFWPQlFR&#10;Wx6OuvqN2CvHT/69MfxSsMW9T2NeZDxmqH95IzZ6iqz+NS68bjxxmuz2yWjIVNs9Hu/HIjib5ird&#10;gDXP6p42e4G4NtzwMGuR/tubUpNq5ZmGFUDJJr2z4UfAKG3s01LXlEkxAdLFv4B/t/4V4+cZ5h8B&#10;T9pVfourCUlBe8ebprVxdbV8wvu42ryxrsNI+CPibVLX7Q0VtY+YNyLczbJHHsuM/nXtEFpp2nPD&#10;NHZ2KNEoMZWBQU4z6Vm31/JGJLiTezyZYtknjtj0HWvzXHeIVR2WHhb11Oatir6QRyvhv4c2Pg8L&#10;calNHqOoKARGv+qiPvnqf0rrNNvJ/EGoRttXy1YD5uij8KxodHn8Q3UbRttXlnZjhfw9zXc+FdCS&#10;3tlZVZSOOfSvgswzTEY2p7XESb/Ix9o2tS8WxaIoZl5x7VMJQbLcG/eenpUd0PLXYCGYn06VLZWn&#10;nBj93dkMD39a5oVL7mN31INRljZI1VsSRnJP9400TFsMytnjbk9atanp2/S2RfmYDgkVXh/0izjG&#10;dysvH1rRX5tAu+hj+MbiZdkcCt5kgAx3ya89aCb7XNJMzfe8sJ6Ed69Qv7WO7n3jzGZFBYEc5rk9&#10;R0jbq8rLGWhXkZHBPXmtKlTmHztFXRtOkCRtt3MSBwc811UCzIFVwzHO3B/hqv4XjisnaaZdkcYD&#10;AEZz9K0NR19vElyI1jjt48Ergcv9TXn1rX94XN1kJeXMNsuXXcemF7UlkZLph/zzHY9x2qummKFc&#10;tn04Oea1DsiiVlIboOOvFZxqX2K1lshLlYYfLYsI2B5B7etVZIrbUEaLy/Oi5+90PNILWTUrzey/&#10;KDj/AOvU01qNPgUlvm54ziumnXlB3g2vQjZ6mPcfDvRXkJa1VRzkq5Xn86q33wfs7k7rG5uIXxwC&#10;25fyratoJtWnDNxHgAZGK6KytYbAAbg7KMHaeTXr0+Isypawqs19rO5xeifs8ahq74/taJD23Qnr&#10;+dc/8RvAmtfCS4h/tFFmtbo7Ip488sOxHbv+Vewnxla+HY1eaTZjkKD8xrxH9rv9pa117RY9BswI&#10;3hnE0khOWUr0H45r6rhrijOMVj4UJPmg99NkduH5pbs5rUfHi2Q/eDax7HqKw774rqjcSKOOua8p&#10;8R/EJpn/ANbJM7ccjnNeqfB/9k3UvHeirqmuXc2kwzLvgjC5lkyMhvQD271+nZjmmHwkefESsjdp&#10;J6uxXu/Gclyi/vgvnHyxuOASe31r1vwH8LNM0ywgbUrdLu+mVZHEn3Uz0XFcv8KfhZ4m8A+MdY0W&#10;4uo5PC2pW6LfM0CSJdxrIsiKA4JjkDoPmUhgM84Nej2d4b/XbmRuG3ZC56jtXwfFOeOrGNPCT03b&#10;RniKtlZM6/Q7qG3j8mNY4YlGAqj7o9hUV9qB+xyQzbJI8HBbuOeKowN5E/mKwD9ME1Zkg8+FvMXg&#10;nn2Ffmvs2587eu9zz473PJG/Z/0XUPEMuoSQzyQyNu+zu+Ej+mOcV20fh3FrHb2MMdnYxEB1iXap&#10;+vv71tLpTGNmXhc+lasdpt0+Xb91hhh2avcqYytXSVWTdjapKUl7zMCTRmsF24+Y/jU0IXyvLkkY&#10;Z9e1Si7k1C5QbW+UbWYdqlhtfJk/eHdJjCnkn8a8+pCFzGNkrkmlOgnBX5lC9Kh1AtPdqkalAOWb&#10;09hQ0At7tWYnLZ3cdamit/LttyjbzkE9/wDOKqNRKNkEuXoUriDyW3Bvm6sT/FSaeQYmbywu48n2&#10;qa5Tzgqr95uW9uaEQCT5ztjx8x/hBra7aJlJMbOjKqgbWWTnjrisbWNbgjBt7SSRnk4ZlH3R3wad&#10;q2of226WtrmO3Rvnkx8zeuPan6ZoUaXbCNd2wcH0rhrVFFe6VExbKy+zjMcZVT1YnLZ9aki064e7&#10;WOP5pMeZJIx+6g5JrphbMBnauBknIrJ8d3y+GvAN1dsu251VxaRH+6n3n/Tj8a6Mnwc8bi4Yf+Zm&#10;lNJy1Ryeua5/auqvMuNgO2PJ6KOBVP7eGK4PzZ7VzZ1Jgnygt1Oc9qWDUin8TAnrX9N4XDRo0404&#10;7JWOhyVzrY75cY3c47mlOsCKMHdx/WuRk10o/wAzfdPAqtP4lAB+YK3XFdW24pS7HaHxCsa/fXGc&#10;9etZupePIbRGBkUD69K4G98XyTv5ce5nkwoC9zXoXgT4R/ZtL/tLWlWeadN6QNyIx2z6mvAz7iDD&#10;ZdR9pUevRLdhzWXNIq+Hk1b4g3TRaXBmOPmSZ/lRB9a1tR+CPiBmG3UrMowx33Ka9C8PW1rpmlJ9&#10;mVYt3UKNo/KoV1DztVOxsYbp6V+S4vj7MKlW9G0Y9tzKVaPRHN+F/hXaaQjSXzfbbzHJI+VT7Cuk&#10;07XIraaGDyIWjVCGVkGPSmahc+TqTEfLgD33fjVG6tvtswkjB+UEsQetfN4vM8Zip+0rTbfqYqo3&#10;K7LPh620lbyWa302xhuI3ydkIB+v9a3pvFEV5bzQXEUc0EyFGjlXcjD0I6VzekusTLITgr8rHswq&#10;7PaQ3MJk3ybc8qOh96OarKzcn94/aSWqZiWXh+10GGS30mxgsYbhtzSRj5j+Oc1mx7jqqqWDGPPJ&#10;9a1tQk/0po0O1TwOKq6Rp8d14ikkbayopXgcA9qyq1HJ803f1IlJt3ZraFZ+e7SOu5m9ewrUuLBV&#10;0uRujquEB7Z7iptMgWOMKq/d+bP0qTWnaZBGq/K2Fyf4q4qmIs9AjHmd+hDpWmC5hjkLFmkUb/b2&#10;rYNmV27VUbQMDHWotCsDbWpXJ3dMduKtsfLl5GcEVnzOWrJk9dCG8ZZ4G5/ebuT2oSBbKwZ2Xa2C&#10;FB/wqS8vLeNGVY9ztwB/dqjJZy3cyNKzSKAMc9KJYiENOpUrJamXJvut0kkkcYB4XPar1ndqSqor&#10;PtGW4wBUp0Zdo3f7uKeYI7VcH5umcdcVx1MRzMiNmVlkFxOrSKynPCiuM+JOvx3fiDy4yVjtwI8E&#10;d+9dzdTx6dZ3F47fLaozgZ645rwK81573UJrh2Z2kZny3uetfqvhngOarPFy6aI6qMdLo6hdV3bc&#10;kKoH5Ukusquctye3rXIS+IFii+8W+p6Vh6t46+yIytJ82MD2r9pUklqa8rPQLjxEojb58BfSsHUP&#10;FZj3tljjoQOK5vwVo+s/EvVFitd8VqW/eztwFHfFe/aN4J0rwxZJZrBHNtTDvINxc+pzXx+fcXYf&#10;ASVOK5pdl0Jn7m55L4M0y7+ImsRqu6O1iO6Rz3+lezaUtv4ctYLe3xFDF1bPU98nvVewW1sflt44&#10;o16gIMCqt1cZ8zcit0HA61+UcQ8RVsynr7sFsjnqVHLbYui/+0zySOzKrH/Jqb7UqxsyjdgkYPtW&#10;R5+2Mxt/EPXp6VKkm+OOJVbc3327AV4EHpdku9tTQtr+4Dq9qvlucgtnrUsZkgnZpG3GTJbPqak0&#10;vT2RFZcKu3A9M1P/AKw/vV43de5/Cuf23M9DOM7mULZ5Lbbt5OeaLHQlmvQyht/c+netb7GskpW3&#10;b5VOcj+Va2maeLCDcR8w5yK58RVUNtwqNRdyuNOjtbfGN3m8sTUF4EihZFxuYYXb61p3TjyGGO3S&#10;oLC2W7/h+ZDjJFc8anVsrmbWhmWGnSBgzDKrzgGtq3byoTv2nPPNXBp+WAXbx196q3k3lyspUkj5&#10;QcVzTfM9Qj5lPCpLuBOWOABzk1p2unySus0gyMYOOwqWws44FjZ1G5ueRjFXo7lVt9oZVTr1rJvm&#10;0SNIxiMvZ/sBXYedvT2qKzLXG6Rt2c8A1UutTjeY7uNo7iki1UzsPL+UEkH0NdH1XS7I0ua0F5md&#10;d3CqDwK1bfUldPLXlyMZbtXMWFlcMw3Z+brx1ratraaE/L9G461xVoQjtqzSNTl2N6zjkgKv5nzA&#10;DHpXk/x3+ITa14iWx3fu7Phsc/Ma6zxt41PhTRmklb95jai9ya8NuL2XU9QmuJXLSTEknvX6v4Tc&#10;NSqV3mmIWkdI+p0xk2rGrZaqp+Td15NTxaqqk/Nz2rK0+0aZzsGSRgD1qVoCoC/ebPIPWv6GjTiT&#10;LRGg+peaPlOOe9RvfLgr3+nWoUh4Jw23+VNPT0xznPNVypE8jY6W53HDDO3Hy471Wkk+QgDbk56Z&#10;wanVMgcc4PPY1DInzr827jn61m5IORrcpzzb9zdxwDnk1RuZQgZTjg8YNXprJs/L1HByaoy2ALbm&#10;z8uPpWM+WQc5oeGviNfeFHjMUrSqDna5zXrXgj4tWnii18uTbHcMOQx6/SvEW0/zB91fl56UWtnN&#10;byrJG7Iy8rj2r8/4n4Cy7NabfKoT/mWn39ypRuj6cj3bFyPl659qgv8Ai1kJztxwRXlHg74xXmkW&#10;32e8b7RGW6nhwMev4Vval8adPewZfm+fnHTBr+fsd4Y5xhcRy0480b6NGPstTmPH+nLpPi24ijO5&#10;JUSZfQbhk/rmqFpPuTb+A4rL8R+LW1/WprhyFMhAC5+6oHGKktdRQRFg27I656Cv6dydOhg6VGrK&#10;8oxSfrY6uW60NSS9ZSfur6470iamqjJ49BWBfeIY1XCEuetNstQm1a4VLeNmycHAzivUqY6hSV6k&#10;kvmc7u9zpkvZUj8/y5GjXAZgp2jPTJpBq7MP4cZJJHYVo2y68dAlsd0K280QjZCPmZVO4fkcGuVk&#10;nmiLQtDJuj4YYNc+Bz7B4m/s5rTzC8ehtf2qR/tbxgHPWkbWWCDn7vGfQViR3UgIby5MKew4qSO4&#10;JGWVlz2YdPSvWp4ug9pL7ynd6o2hrOV29GzjOeRU0OrNuwzfLnHHO2sOK5zIrAnn26VbidVY459w&#10;e9dEakHsC5kdFBdQy6e0mf3gbg+1VBqvmn5VIbPbqaooPKThjtbqM9Kktv3Tllb5gOoFVzRHq9iW&#10;bVGx124PPSq02olm/iY9RU09utzljj5sc565psumBGYNt+UcY7+lXGpGxEadRFV9RA27t3XP1FZ9&#10;3esR8q9T69TWhcWabWbJ68cVny2+3d97pwCOv0q4yi9SpX6mbqF20atuLN34rF1SZmTBG0e/f/P9&#10;a3r2LjHTj1rD1WLzEbH8OSG9PWnzLoOMdLowdTvGTaG55wP8/SuY1K584v8AwruI3EV0eqB2Vi27&#10;pj2FcxqgyzfvDuXgnPU9qwqao1pxlIwNVctKu1mPJ69653XY28raw+YjnHaui1CP5dpbdzk8Vg63&#10;Err1/KvPqyV7HoUY23OH8QjcW28MD1xXC+JPn3blFega4/lqy/N19OtcL4kXO7/Z6V5eKlpsenh4&#10;py0OHvyFkw3Y1RshtlY/d5yOavakuLht3c/lVKxKi62nGM8/Svma0m5XPbjGy0PoX9nced8MtXXc&#10;c7Twv55rkNTjH26Tp94nriu6/ZisftXw91qRR/q1OAfTGOn+elcRrs0aapMu4qwYg960g24HC5Wk&#10;/UxdRsY4PhRdPvy0j8AdgPWvLJWGOntgV6neMx+ElxuwVdwRx3ryqcjt8vOKxk+x1U1a5c04KX68&#10;KO1dHpXG35iRxzXN6ecSLxuz0xXS6P8AJ/exnmujDXuFZ6WOl0lye44rpNCvwsmB/FXP6babo8jv&#10;+taFpC6H5WbaD0r1qcrHmyp33O/0G/WKP5vmGfWup0fWVOV3YbGVwe1eZaXdzbSvPXPXGK6PSbyZ&#10;UXjkc5x29K9Kja2pz1otLQ9M0u63PlW2lcED1rqNL1LEfzEY4B/xrzPSdRmwqn659K6PTNWYop5O&#10;7jAH5V209jgeuh6VY6ipQZk4X071r2N/vXdu4XnHc153Y6tJGi5+7uHJ9a0oPEE1ucDcGxxjn9Ks&#10;yd0z0SzvkKDL5OeMd6sLqmw5LfieTiuCj1aaJFP3g3YH07mrKa9NtDAd8Z9KmNNMmVRneR6mrn5d&#10;q44wR1qaPUVTB3AKo7964FNemkYf3jg9eBUw1ubaMZbr17+9U6aTsifaNneRagqjqPY5zipI72Nl&#10;wzfLj8a4Ndfmlb5S3HPAxinjX5ueSuecUezCVmd216gVTu9AD1zTpNWWNtvCrgcVwv8AbUm/uF+n&#10;Wpv7akYDb09qj2InOS0R2v8AbCKM/dbp9Kc+sxnPzKe4yeK4r+2ZgpGd30HNEWqyJjcSPXjpVezR&#10;HtH1O8g1PEvbb9etW45leJeNvfrya4qy1DzJQys230I5rf06+2xhuqr+tc1SKibU5ORqx622n3Od&#10;ysy/MB607Ub+zvLTzoysc0fLITy+fT6V0HwF+HFj8UfEs0d4t1deXLFBDaW+TNdSSb8KoHP8Pas7&#10;9pr4MS/BK706TdcRQ6sJHjjuFIkiVDgg59Dxz6VMZ0ublvqFTmSvbQ5xtbjMZO/GKdHrCqO7KpBJ&#10;NcTFqM1/cLDb+ZcNLj5YxnNfWvw5+D/hNPhFLrniTXtP0yz02OOI2cyfvbnKZcjvwf1IFZYjHYSl&#10;7tWaT7X1CnzSXuq54G+tKPmx8pPBHaoJNfUS4Zg3v71ysusy6jql1HplvPcW7SMqbUOCM8fpioYd&#10;J8QzSHy9JvDtPOUwKipmGDp/HUS9WjKVRpnYLrkZbhsgnHXGOlSPraxSFXb7p5X3rkV8HeKpn+XS&#10;bpVUbiGx2/Gi88NeJYTuk028y2Cx25P6VjHOstento/+BIj28uh1SazEFbLZ545obWhhgpAwvXFc&#10;TcaXrltPsbTdQ3N38o9KuSeG/EEllbtDp9/JJIG8xPJIKYPH5gZq5ZxlsFeVeNv8SLhKT6HUHXl2&#10;MCdwHGe9Rprit82VWs/wR8KfGXxD8XWOh6fo182oai5WFGiKhyASRn6A1zPiiW68Ja7caddN5dza&#10;yGKVO6Edq7cNisNiIc9GakvJp/kW+ZdDtn8QxJ/dXmoZPFsKjbuGfr0rze48WZh3FuxHHPIpNMOo&#10;eJGzaxsyr/GThSKzxmKw+Hh7StJJIFzW1O9bxggJLdB057Va0CHUvGUm3T4vkU7WlbhAP61meGvh&#10;zCNs19cSSdPlB4z6V6n4QkhsFjjjVVj2gYGPw/pX5fnniJRinSy9c0u72MZYpbRYuhfCuzsTGl9/&#10;pUzDLn+EfhWV4g+ENjBeyXSvO0IGVhDYU/j1rumu8Q+bt+Y/KKp3+oKLf94OJAR9K/OlxRmTqObq&#10;vUx9o73bPm29t7+9+Iash8iG1baiJ91FFen6Xqk0FonOP7wqhregQ2+qNdom7zZMZx1xVmwtFWF2&#10;aM7Qd6qOv4VwYrEVavvOX4mdSq5PluacOoTysTlWVsg+1RXd49vK21mLMRhe2PemRLNcBo2hVIyM&#10;jH3m+tSHT3+z4ijy3QdzXj1Ja2Rmr9Gc7qqSaxMy3Co25iDtXg1c0zwLC6xrHH5krjAHpW7o/gWS&#10;5uVmPznqy5+UV32keFLfSYtxYecwDbs/dqJSS0vqVHzE8JWieE/DkMMwWNo+fQsT1pJtaC3nmSOA&#10;sp+RV7CqWtagJmaSQ75Q22Mf3h7VHZWeI90y/N1FdUfdirhe+xpNcmUDYB97cdw/Ko5L6Y+ZuIjH&#10;I4HamR8x7m4+bgVDfzq8TKW3Mc89gKUZXY73Q99VUW/mH7uOAPWsnUYrfWNomhimVvvBkB/nTpE8&#10;yDb8oVQcljgVHb3FsI2DN8ynAI5FdEasoO8XYUYsyIvhho+vXLQ3Gl221jhSsYUr+VUvHH7Klumh&#10;SXWjyXFvcqNwTeWViOnH+FdhZXrQzKW+RVGFwetWPiB8YrH4Z+ALnULtlYopSOPd80jkHCj611YH&#10;Os3jiqccHUk3daX0+Z1YfV8tz5Zj8dXGl3clpKu2W1/dyY6kg4NbFn41WdPmOPrXkc/iGXWNbubx&#10;8brqVpHAP3Sxya07bUD3k27vfrX9TYeo3Si6nxWV/U6pU7M9Rg8RPeny4wWZjgIBuLH2rptA8D3U&#10;/k3d7K1uAwYQbfmH1rj/AIH6JqV54ks9ct5Ps9tpc6TRy4+86nIwD6ECvX7nUpL55Jmk3SOxZsck&#10;k9TX5VxxxbKjL6ngpa/af6HPXrOCtHc6HUNY/tXT1jj27oVHzY61RiZYQrZO7HI9apwmSe2Zfurw&#10;TtPT2NWgE+zr/F2LDtX4tXvPU89uT2BpP9KLcrk9PWpkkBkGwfMfmx6D3+tQRlZY2aTdgcAnqKu6&#10;VZYO7zGZSMnjk1LSjC7NfhiaunxxrDu2qrMeVHYVLdstsAyErt6+4qN5o7MKyx/Kwwcjn8Kp3O65&#10;dlclolGT71xxoyk7syIdUZRehWMjDcOnQCtCERrt2hmXjD4qnYRq5LM27PABFaFxJ9mQELmPGD6V&#10;0Si9kaXTG6pdFECqx2Y4IqGB5o13HDL1wRiq9u4kWThpFLZwOwq0bVjDHtDrubOTXTDDu2iJ5pF5&#10;ryA2mCFRm7hutRsz7iNqeWCD7ms24jFoY2eRViyQd5649BT5vEMTweXCQXcZG/5QK2hhV1NPZuWp&#10;px6htLj5eBjLH+dNnu47Q7Y5IS23ccH161z81rK8i+fMdzHlU4U1etbBQVH3lBrp5Y0tgTSC4+1a&#10;i7MzbFbGAKsJYrEm7BYnsT1p0VmUuN3mHb97GafeRNbysFbzEx2FctStfYicyWEL8qqdw6A1pWDG&#10;KzI2/NvwpbvWXZswtwVXlO45qj4v8Zx+EdB86WSOKSZvLieQgKrHufYVnh8LUxVaNGlq3oOMZN2P&#10;KP2y/jO0llH4V09j5cbiTUHX7u/qqZ/X8q8IsNVVI9ynHfOetO+Kazad4wure8vJLi8ErtdMfuly&#10;c8c88Yqj4V0i58Sa1b6fZqsk052nIwq+pPsOtf0pkeAw+UZeobJK7f6nreyah7xsDxR5JVY1LHIA&#10;VRuZj9K77RvhHf3titzqE5s2k2uIV+aRR1+b0+ldJ8N/hPpfhe8EywrdXceN1xLzg/7PYV1VzA00&#10;8hZjyS3JzgdTX5/xB4iVKj9ll3ur+Z7v0PNqYiy9wj8J2Nv4e0NbeEJbwqPnYD5pT7nvVa/EMl42&#10;5pVXt6fjVmBpJ1XftWPhVBxkUFVd3RVVdvAJ/ir8rxGKrVpuVWTk33OP2l9ys8H2aZB8sm4YQgdB&#10;7VP9oW6C2+6MsDyF/lmp1tVJWJXYSZHmN3Uegq+1jDaQhWiVVJ6qMMx+tc8rIrnSI7QRQqFkVpNv&#10;dMDJ9c0PFtfcGyzZ+UHOBRJhdwU8DgDFNnkUyrCWZcj95gbTj+7URj1L5uxGtq13J8sShVPLk/eP&#10;4VqW7NDApzt29hwc8VXku4bbT/MbbDAo+ZpDgCsu68ZvcsF020aVQcPPKdq4/wBgd/xq3FvcWslc&#10;6e5kaArJIywxbchpGwT9BVa+8TK9oY42dznJJTtWJDF9vZZZppGlB6S1cWBU+bnbjnjGaTmo/Cio&#10;ysrJEEb+adzSSMv90jAH4VYsfnn/AHfmMX4xjAqWOHz928HaeFJ7VyHxq+Kk3wp8NRpZtH/aGoho&#10;4nJBaBR1Ye/OB+delleBq4/Exw9Pd/guoU4SnI539on42NZbvD9nN+6jIW8dD95/7gPoO/vXlui6&#10;8zybvvDHSuZ1DWVup38xixZixY85PJ61dsbtYf4vlXBr+msgyqhl2Gjh6KtbfzZ6bhZWR6hoWoWm&#10;jNb3F1GuoxywuTCjNF5LnIUFsYJHDYGewNLFrZ6qfoCe1ceviu4vdOgtGkkkt7fPlIW+WPJySPr3&#10;qxY6g0qrndxnPpXv+1sRKnbU7D/hIPLYL3Azj1qF/FLCdVVm25ycVhrIzKp/i6KKjvbgW8W52VR1&#10;yazqVo2uw9jdGhe+NDau25scYIzjIOap2F9rHjK68vS7W4vGzk+WvC9uT0FbXhT4B33iGK31HWpD&#10;pthcYkSEjM8iEZBC/wAOfevULZrTwvoEdjpdqttboQSFHzSH1ZupNfnfEHHeHwqdLC+/P8F8yalo&#10;qxy/wo+BepajrX2rxGqw6faEN5HmKzXDD+E46L6n8K9j/thJNRW3jjjhjRAUSMYVQOMYrF8MxNba&#10;IykMzMdzDPJP1q34btftl9NcMNu0hBxxjrX4vnmeYvNKvtK70XRbHPKpzaG2b3fpk0Ktt5JyR1+l&#10;RQ3Pl6GsQ2+ZMQMdqjv7iPzVhgO5n4VR61Ja6G1g8PmgsQOCegNeRGOmpnyN6lXxXbx/YNqZlaQg&#10;Mc9KxfC9o2l3M21dzM4ZBXSahp/mtubI2+g61DpWm7ta8xRuWOPacjuauFWysV5Gto1h5haY/KzH&#10;lQOBVqSzSW+VZPmPLcmrFtb7LdeO+Ril0qNZ9SkkfbkLxjtXDOpfqHKXIIfs0YCtnuFqaTUlEG37&#10;zMcc9qZP+9fzF+VsHj/PSqd/fpvEce7zO+0dK540rvmYe7cikuJjIbe3ZcsPmbH+rz/WrOl6Yulw&#10;9d20/Mc53VXslFtDtihkZn53OeP0qb+z7p23SSbCecKMAVlXlzuxfPFF1n8xDJNhI0+YAg8f/Xry&#10;z9sjxa2m/s63yxvs+3XtvCE6GTDbzx6DbXor/abhmhZvlUDGepr5c/4KIeNZLbWtH8LwzMY9Pg+3&#10;3IHeWThR+CAH/gVfU8EZXKvmtO20dX8jfC+/O0T5wm1ktNyxbc2MGtnRLvcNpzxzgHrXM2iGe4B2&#10;/dPpW9pUYVxnBK9q/qrDyVjurR5dGdZYXQ2qd3fnnpWjd6m1raN/tdDmsKzO/p93PNdd8I9CTxn4&#10;9sbeWLzbOzJubj0KjoPxOKnMMZDC4eeIntFXOWU0kZ+jfDvxP4ms47qz0nU5raZtqzeSVjOfc8V7&#10;p8HvgjY+BLKO4u0W51WaMb2Ybltz/dU/1rtf7ebyY4Y9iwL/AADgAdquiR2ix/dOeD2r8Kz3jbFY&#10;6m6MVyR8t36nnzrXdojobNvLWM5bHC+poWy8i+2yKA68gnqak05PKKbX/wBYcEk8irV5Zm5CtnEg&#10;BKY618BOo0yelzLntzNdLtHys3K561pRRmJgWzgjPFR29tLdPvaNvlGGwODU2GjDDazL3B71nKpJ&#10;omRm6td4jkj2/e5ZvTHaqug2mLBmC/NcEsS3Ydv0pdSkVXdvlJBwB6+1WTMZgxcrGgwAifpRTT3R&#10;MXcr3my2lVkb94Bg+9YeuzFgyhtsbDkda2JZY4w2PTJZvSub8QzboW2nmQEDjpWlOXvahqaltp/2&#10;bTrSNZJPI8lQQoxgHJ4pur61Fpdrt42rzjd3pJbprK0AkZf3cSoGH8OBjp+dYfh7S/8AhMZZJGdV&#10;02zlCSSE8uf7q13Sp8xfK29DU8OxnUb1NQurdlsYR+6RhzO/b8B1rorC5+1Fml53Zycfc9h6VBOi&#10;3k0Ij+S3iASJCflRR2qxYRBvl3BSDzU1qkYe7AuUbaJkklpHBH5ir95ehHUVCsXmTfeb5hyB/DWg&#10;9knnqvztuxgt3plxGumSSPuX15OM1wOs2zDlkjLv9Q+yx8Rbtw2jPrXHeMte/sLRrjULjgRoQqZ5&#10;Ldq6LUp2uNjPlVBLKM4x9a8L/aL+Iza3qVhoNq0YkjkwQoGSzYHJ6nt9K9HA4f2lRR6m9GDcrDPh&#10;JpUvi3xpJf3CiRbiXDsf7uQW57ADj8a96uL1d7yH0wAv8NcT8JPCcGgaKJPmbcu1OOcZOSfqf5V2&#10;cSpMePvNyVHJr6TiCpCnKGAhtSVn/ifxfc9F6FYmWvItkXhesfLC7gGGOvTilcLLkNncOMnvUFgz&#10;SOsJXduBZc+1XrO1LIpZW7j5e9fNSit0cvMZl1FJ5nmbQVj7nuKX7MssvmDiJeVq5fhbaM/eXIwT&#10;jpTdMsWFgrctGzZz7VEqlkVzJli2tVwxhYnpwR0q5FGGh8mTpnIbH3fUVJpli6wtJGu4DqB1FTz6&#10;W12vlx7lLH7pHJ715dHEc9XkW5cYsZpultHZKFU4klJz9BWkI42iaNnXzNvDscDNQQ6rJpskdv8A&#10;8s412Zx1PcVo6T4Yt9esbiS8ulstgxGxB596+wy3LPav95oj0cHgnWdoozLScWl1uk+cMMAqOg9K&#10;yPE3iCe2uJmjX+MKoXkketad5rWgaHujGpfbrmA5MYHp71ymq/EZdYFxb21qtrvP3jjd+favQeW4&#10;Zv3Xc9CrlNSOs9CPV/E1xKI/M3W/lfwh8M/19KseFYL7xIGMk22CM8RDlR+NcfqWhLexlmaSG5Vv&#10;vBj8x9/Wum8F+F9QsYVkGoXCbxyrCvJzSMaEbJnm4ikoLRnY2GgLac7enHsa0P8Aj08vaAGbqMYw&#10;KqWz3FrDmSRWPQcd6jvbm8C+Z+7YYx0wRXzcp82xw25dS6GeNu21ucfWiR1iG5vvdMds1jXOsXkD&#10;bRbxsMDB3nn8KjuNbnuQ20qisPm46URpplaPqaF3OsAy7Lt6j2rJv/FcI2x+YG5HQ1y/i3xE9nAz&#10;NO820dAcZrh7zxE13+8t3KHPGO1bRoXewU6d2eiah4pjit/MEnQk4J5FfHXxk8YTeMviXqN5NI7K&#10;spij5yAF44/z3r1f4h/FZPCXhpllkVryQFYkDfMSe5r57kut7STTNlpGLc9c5r9Z4By2VFSxM42v&#10;oj1MLR5btmlFfLENzMR681Tutf8APf5PxrN0uw1PxtrH2PTrS4vJmPCQoWOPX2r3T4N/spiwvIr7&#10;xNtaSMhlskfcM9t5/oK+3zLPMNgYOVaWvbqzatUhTV5Hn/g34P8Aibx1Gs1jpN5Nbvx5zjZH9dzY&#10;/SvTPD37GmoX6n+0NdsdPdeqiJpsfiMA17pYH7Aixp5caLgIo4UAdhRqVvJLIJIfmGMMufX09a/N&#10;MZx1jqsv3CUV9/5nlyzCe8VoedeGPgd4e+GV4t1DNc6zfwjMcko2Rxt7L1/Ou9s42h08tIzb5M7i&#10;e570J4ckZhNcJEPJOSitlmPam6pcb4Yl8wKzHnn3r5DMMyxOJn7TEyuzjqYmU9xupzAW4HUcACqs&#10;1r9vuFt13bcAOcfdXGOtPnsZL6/jtVY7pGy2eAB3robS2htoSsafdPGRy5ryJSQc/cgt9LENjH5f&#10;AhwABxkCt23Ia3Rj/Ceo/Wq7wZhDMfmYYKelQ2ImubeSFT+7jOGb260U5ub1JfMy7Zot227d3PWr&#10;l0v2Q/KchsY/2aZbRbTnpxjdjpQTth5Kt6c1opW0JdOTFv8ADW7MsihVXJXPLHpxUVraMbdGA3CP&#10;J/E021thdTkk7xuwB71tQ2ogtSv8WM4B61rGTZp8KOfezdWZ1B5xu46Z7VkXn72ef+BVABHr/kVu&#10;+IJJreHy9o8yQDAz09CfwqrZ6cvlHdGfl5djwWNF5IIvS5lw2izW4+by1AwNx+9VyDSfs9vG21Rz&#10;kH15q5PpUMkIwV67sf3RUdv5jw+WAwRW+UZ61jKjKb1JUhk2nxu+7cVVmHQYFMFjmdYfVuW68VoS&#10;2kl1ZqmFUc7s/wANTWa2tpHl5l8wj7oPINbRw1lqaKLfwkFtYLbKfLYrjnLVWvZobmIxx/vZFOcA&#10;dPxqa61iK9mZGliVeu0OMmqN1rVlpJZo2XzIxuIHc1PLGOxm7p3JZZZ57aNWdIeOccFqpXesW3h6&#10;zkk81WZR0Dc1538Rvi7JDfrHbuscP8RzyK4//hIL7xU8m2R1i3cnJCkema78Hl1bF1FTpxu30Oqj&#10;QnK0mZ37RPxza1BjhkkW4dT5QDe+M/pXz5YX2seMdW8myhub24yWKxqXY5PPFdL8efDTWHiOza0m&#10;vr66vHaKVfIZYozkbFjOPm6noT0r6f8AgZ8MbX4E+ALXT47eGXxFfKJ9RnwC8ZPSJT/sjjjqc1+k&#10;0q2HyLCqKSlUl2f6o9SclRijzn9lL9m65m1uTXvFVhLDb2uBBbXKFTLJ1ztPYV9P61fiKS3Ea+XG&#10;u1Qo4CjpWFY30zO7Sbmdht5PINVbu5ku5reH5pGVwXOeMV8lmWY1cbW9pU+S7HmVKs6krs0Ibh73&#10;Utzf6tTggN1xUFlbxvfSzL134OKtq0Nk3yriPJOM9fWqVtKYdSk3L+5kXjvg1xNpe6ZaN6luO6N3&#10;rPl8/uyCTjrW48agKy53KcHcfvcVl+G9MaPdLKuJXyc+o7fpW1cKzEHC9OgrmqWvZFXtoiN18i2b&#10;cOnHFVpppEt1RGG6Qcc/hUct8USReu04H49KddL50kW3KbQMknv61vTlaIJ3RcsbLybf7qqzYP40&#10;8W/73O5d3pjmk835WIHzdx60iBghP3WZfxrmknfUytbdlG+jaRGJXPPBNTxSNBpqxjL/ADY5FDjC&#10;smPvAEHvSytFbQhpJFVcgk+tbwhb3mOMblMypav5kjBFjjDc/rWHq+uzayPLtYT5UhySTjdWlrW7&#10;xNqSu3yWsIARR3A7n3qzp+irHn7u1epA7VnWxa2iVLTSJmW9i9tEvlwqNxwST09q0LOxmgf/AFgU&#10;+imtJbKMvtC/KTwTVWa8SASLwGB6Ac159SUpBeTGLaLaozybmbG0bj3rhvj3cNb6Po1pIfmxJPtP&#10;QA7R/Su809GvblfMz/shuRXjvx68Zw+IPGc0cWTHYqLaNweG28H9c19z4f4GdXMPataRR2Ye+7OT&#10;nvljPy9e3pVVtb+Vh+ue9Zt7qGzcFfjtisXU9XW3U/Mfwr93i2kdXus2dT8TMqMv8XQKByTXefCn&#10;4JyeKLb7drrSRRvjyoD1I9/SsT4E/CqbxRfJrmoL/okbZt0b/lofX6CvdUljtdqx4CjG30r8w4v4&#10;unFvB4OWvVr8kceIqLaJhw/CDw9oesQ3dpp8cdxHj7xLAH1wa09TkWS1LbuxFR3d3Jc3jt82yM88&#10;9TVed97suPuoTg96/LMTiK+IlzVpOXqcOvcuWZaDTY1CnzFXGT3FV9IVhq8meOScEUWWoBtP2twV&#10;6mnaMPKnkkDfLu/iPSinT7FRi2TanApuVbcwzxg/xE1Lp2mPbfLnKuMj3p8z/wBoRxMsW1VOQ+Ot&#10;WAsm3bj7vc9q2U4x0J5rOxmXFvsO1lCK7YPoDVpogLXa25cEc44xT3tFYLvx9/GPeneI51s4PLJb&#10;I9B1olNW0JtdmPLb79QVEVmZlOMdc9sVteG/DjaSoRl3Mpy7HnJP+FWNB0n7KEvJ/lldfkHt0zV2&#10;BjCzsd3Pv2rgqVnsVKNhhiWO5/dn7oKnHfNOubaSXyIyrFs5z6CprG3ZVX5cMxzjrWlpNjJfaisc&#10;fzSKDkCueClJ2YRTloiu6eRDnb74qtd3rTsoj+aQgE8fdq7qenXE11wq+YwwR/d/+vRb2VvpQ3TS&#10;LwORnmt8RUUFZFcrRThs/JZpGUM2OasRbsf6vjqCO1VdQ8QMW221uGXu8nT8BVG4ubm8GJJVXB6K&#10;MV5E2pO4Skm7GhcyR25/eH5zzgdSazbiX7ROvHlqvXtmo3MiSH/lp7elSmdHj285Yfe9KcWxKK6H&#10;G/Hbxwnhvwn9nj+aTUj5ZOeijrXi/h34k3HhDUo7yBbd3jIO2WISKRnPIP0rZ/aj8VK/i+OwDKVs&#10;YRkj1bDf4V47fa3Ih+8FVs8n0r+juEMPDDZZBJay1Z69OLjFM6LWvGLXd9J5KpH5zlto6Lk54H8h&#10;XrHwu/Z0sdV8PQ6prm64uJMSLAThVX/PavPv2cfhPdfEjxit3JCf7N08iSZjxvYdFr6auIVth5a/&#10;djGCB/DXz/GHEdSMvqmFnZ9WvyOXEVox9xbmRFa23h6FY7OFbdEGFVRxilvNVeS5XblgcHJ9RTLq&#10;MMmFY7skDvjjiqyQNbRRsv75mJyOmPevzlSnJ809WcFne7JbabzxIzgjJz0okZXi27iq4zye9Q/b&#10;fKb5H9mB4INWrSZZpo/MXcq88jtxU8t2Xo3qJZRR+QrFG3c85+9Wno6fvGkkjKlgMZqOxto9RuZJ&#10;FclFPyKRgitewtRcR7GVV2giuWtWS9xEyiuhYgVvL2/d78dKZcxSeSeNzdMD1qTSrSSS8aE7tzZA&#10;H9KL15FlWONf3kZw7ehrnjpG6FGOlyx4dtktrbEi5J5FaE7eRFtOTgYBP9apQ+ZGfMJ3KoxipJWa&#10;4iDZYYHIricXKbbHyqSGSTCYAfe3cZrUsLeGBcBucDnHWsnSNNN5cyGThFOBg9a1LGP7LqTR5Jj4&#10;IPoafsXfQrkktCxG4SYqv1ANVIbWSa7aVslVOB6GtKIwrcI8jrH5bZJ9R7VmR6uq3MqxqZ48khsY&#10;rZYdRXvMOW25Y1C9SCMLu+Ve+elZF5qy30gjgVmOeSDTJLeK+vM3EjKp6IeMVqaetrZDYjITgfjW&#10;UqkYfCNuy0LEGhNfWau33uhX0qSOwWFdojHy8AitC0vbebT5pFmUSQqNqf3/AFH5VXS7aaRdq5Vu&#10;TziuapiJt6g/MksJVGAVYSda0JLhIIPOmby44xl2PpUVnZFrpWPzcfkK5T4zeMRpmnNp0bbpLhTu&#10;x/AK7MjyurmOOhhord6+S6mtKCb2OE+JPiv/AISvxEzRn/R4/ljGeCPWsS2sWD7uq9Rz1ojiEjkN&#10;7c/0q1BB5n3ePxr+s8uwdLB4eOHoKyikjqWmyJrWDDKfulTwc9KkdAZP4d3fHeiOIr8uOmaUjyzu&#10;XknnAruu0Er22EAVTjGGPWkeBSAy7lGDnB60k1wqrtVj83QdCKq3mrLGpUn5scCovJvQOW2pYZVU&#10;tn5v61Uurld+NuMmsrU/FEdvF8rFcD8a5XX/AIgLZr97K4IGD1rOUpR3KUU1c7Z76NX+90FZ91rU&#10;StsBDHpgGuL0uPXPG08bR5t7ZupPHHtXZaZ4Xt9Ht90jfaJ1H32HT3r4zOuNMJl75E+aXZGc6lOK&#10;1ZG+oyOMQwsx9qiku76D5VtmbcOPc1rNcYKxrt5HJApizMYyqSKxXnPf8K+KqeIuJnK8KaOX6zrs&#10;VYtG1C9RWbbGrHnPY1e0zwcqljdzFscgCm/2m8EDBmV5Dz83aiLWmmddqsrYAYZzXl4rjDMcQuWL&#10;5fQI1HLY6KN9LsLLiBScYBx1NYereEIdTA+zyNat1Iz8rUy6nBZY1kG7qcHpVqW9W2smYN8w+UDp&#10;k15NHMMXSn7VTd/UXtZRdzO/4R+30zIX97JjliOlbfg2GG0lkkCqPMOcn2rK+a5Xdu29c5NW9Ku1&#10;jgZY1ZpFPBxxRVx1eu+arJshtv4jpZ9Tma/Zo8bYx1NQq8d2Wb+Jjz3qjA0jZ3NxIvp3olikWRY4&#10;8dMk4xiueLlF+7JgmW4Il8ltqqPYj0ovZITEBIEVj/s1BaFgQCG3biMmo9WYTMsfTJ4OOlbU8RiI&#10;u8Zv7wjUcQj0S2vB8pZM5yQajk8IXVlbeZDIZVHVehFFtMbV1+UtjjCjrWhZ61NcXLBcp9fyr2su&#10;4tzHCStzc3rqbKtdamDPcXNvK263kjReu4U+y1fzwdoLMfTiultpNru0/wA3YofWrHh6XTrDXI71&#10;rKG5jjzmNuEb8B3FfcYHxAoz0xEeX0NoTi15mTp+i3epxu8cLOsKb2OOg9avad4Uur5dzLLbxZ2m&#10;SRTtB7Zr6s/ZctPAPxDkWzeSOxvJokja3uCP3xHJAPA5PbrX03qf7OegXhVP7OtVi2BGAQbWr7DC&#10;8RYSsv3budVOhK12fmQ3wi1q6D+TazTLH/EqEqfSm+HfgjrXjOQQ2VjJLKjEElcY7Y9ulfqNpXwJ&#10;0XRrVYYreMRqMAbegqHwd8DtJ8M6ndyQwwqkkxkUKo4zyf1ro/tmmk+ValOi27H5t+NP2OvFHhHw&#10;rJf3lrtkhZd8SHcVVlJB/SvF/Fvha/0Ybbq3kh3DqwwMGv2Q13wVB4k1/XrGaNXimtLZlyvTAkU4&#10;/SvG/j7+xfp/jrwqqw26pNHt2kLg8HpW+FzanUVqqsyatDl2Pye1eJkZm+97A/KK5fVlAP3sHrX2&#10;7+0R/wAE+dQ8KeE31DT4900C7pI1/iHevjvx74SuvDeo/Z7qIxyKuSCOgIr0Zcs4c9N3RnTUr2OG&#10;1dF38r8r8AZ71haxyMjb1x06VvXsYUthmOeme1c/rhxA3u2TiuGaO+i5Jq5xniDgyYzuz+FcB4oZ&#10;lVuvvXoWuFki245yTk+lcD4oXzAzL94tivMxD1PRo6as4e/G6T5v5VR05c3fBr0j4PfAvVfj14ou&#10;tH0Vrb+0rewutQSGZ9rXS28DzukfHzSFI22r3IxXnNoFTUZP7oY/jXzlaFpNnsU5abn05+yXbySf&#10;D3WtgZgqHJHavN/E1oItanLAsWYnk4r139i145fhb4gjY7W2Eg9yDmvL/GsW7XZfvYycDHSqp6xs&#10;ccrOozE19l/4Uw4U/K0o5x1715HdHBH3a9i8VW/2X4Or8q8y8V43crhl5/CuWV76nbTtYuaaoDDr&#10;x6d66TSZMj+L8q5vSztfrtrotIO6Vc884zmuqj0FU2O00YhLQf3jWlYozJu9+AT1rN0T/j3X0yBW&#10;7ptjJqMwVfwzXoxl1OPlTNPR4M5UqN2RXYaFZRNEM4XHb/CvRP2Tv2H/ABN+0XfySW6iw0u24nvJ&#10;R8oIzwPyrjk05LDWbi3VmkW3laJX6B9pIyB74zXdrH3epytpt2NjRdEiVgzd8dDXU6doMUqqVXvj&#10;6Vi6BDtVfmVdxFeufAr4M6r8afED6Xo8fmXzRmQA8AgVpGUmjjrUknzI5S08ORgcKo9if1rRg8NR&#10;SDdlevQV7ZJ+wd480++t7dtNZ5prkWy7WyGO3Jb2UdM+tS6F+xX461HxPPpkGjStJbsE80n922Tg&#10;YNbxlJq9/wATHS2h45H4bhUr/Fx6fzqZPDUWWBXjjOOa+oNe/wCCavi7StZsdPs3huJpow91My7Y&#10;4m74PoBmuP1D9jXxjFqCxWtr9qWaRxEyjGUU43n0UngetEKzlqpImKjf3jxEeG4xwv8AEeKG0Fdn&#10;Tdt7mvoLSv2DPHV1D5zWcamRtkYY8sB3+leweDP+CY1xaaPaw6pcL/aF0RNdyA/JaRddq+rHHU9B&#10;Q8RGOs5IJRitUfEtn4SkmiXZDI3O3IUksalHhJpbkQrE7TD5dgXLEn2r9D/Ev7IkfhXw35XhWGMa&#10;pcr9njmkTcbZOh2k9GPUnr2pvhL9hqH4U+F2ksY11HxfqIP/ABMJ13JY56soP8Xp+dZ/2lTS3I5O&#10;p8B6x8L5vDUY/tKSOC4kUbLbdmQA/wB5f4foayf7IiiYNIsm3OG2jJr9AvCP/BNjRNKvWvfEuoXG&#10;p3krGRw8p+YnqSAcmqvxY0f4efCJfsWk6dZ3GswqQI/LDRxf7/8AhXDmHEWEwVL2mIn9wuWK1e3m&#10;fFngz4K3PxPtrhfDd1b6jfWq75LCRvKuNvqoP3vwrlfEHhLWPC+qfZNSsby2uFbYUlj24/xr6y8O&#10;+K7HT/Fdvq1xpOjwXULiRZ7O1EEiEH1XGR9a9k+Mvi34aeJvA1jqeprazX11EHjgiTMjOAP++ee9&#10;efhOOsuq03VUvdXfcxlTU7uLR+bjaoLW+8tZNyxtjpjOPavSPh18PtS8VQ7pvMsrXqSw+bHsPeu0&#10;8X6HoeveMJtUt9JtbULjCqvQdvx962LO7+ywL821WGf/AK1fBcSeIzqv2WXqy/mf6GCrci3Nb4b3&#10;UXwY16z1TRZPsuo2MgliuCA7eYBgNz6ZNcz8YPCd58efFltqWu65qV19mj8lVL8BckkD0ySSfWrU&#10;0v2hw27OW9eBT5dQFuuwSFWbsByRX5xDiDNKc3UjVd+5lHESkuVvQh0TwTo3guLytPt4eOrkZY++&#10;a07todYs/JnjVounPOazHuQMfe3d+KfcXKo0Qbc2QQAo615NbE4mtU9rUk2+92TKo0rQNLT9LsbD&#10;Kwwwx7eTtWnS3sEcxG1C3XgVn28fmwNt3KueQep71JOUgiwuMryCeprhrKc5Xbv82EZN/ESJrDRL&#10;t6552qOOfWppb99m5tg+g5Wstb6O1X/V/vGNUdR1QWrHzGbcRlUXk59/SuCrh5tbsq7R0EesQrKM&#10;bXlxksRzW/4c1yFG3PH5jdBk8CvOYblrgrJK6qvRY1PJ49a5T47/ALSVv8E/BbHMMmpXQK20APP1&#10;PtXmU8nxOOrrCYe8pS0OzC1ppqx6H+09+1bb/Arwa19pt6NP8TYK6cLY7ZI2YYLg9sAnmvgbw9rv&#10;ib4p+JZ/s7XOoXk0jTXE8km7knJZjWYLrxH+0b8R1RpJbu8vmy0p5S3jHJPsFFfVPwj+Eem/Cvw6&#10;tvZxrJIx/fTsP3kjY6/Sv3zI6MeE8u+qU5OdaWr6peh143GWik9zifh1+zleNqEM+uagXt1G5oo8&#10;ruPpn0r0STw5a6KqiEMsa9B/CB7V0TOLmH+INGOnrVXVtNb7BKPmzwQV5x7V83m2dY3HyX1iV/LZ&#10;HhVK857srLbeU4ZcsT93PAFa3h+CSPc7EMg+6Bwc1U0+1ju7RJFZWZRh/UGug0rTG3pu2ttX/Oa8&#10;KUeXVijG25oWpeWMMrbcjOD2NVr2Fg+HYtuGQPSrEdp5XmBW+Xdyc9OKragNwVVy27uO1YRldj5b&#10;mDb2TEzRsu5t+VYjpTxoawqj/M7ZxyK2LeylVmbau0Dv3qy58l/+emeT6A1OKxUm+VEyilqzFtrN&#10;knbdHhckAYrY0TSA14vm7vL/AIiBUlhaNeXRaMAjnI9DW8tsttb7Qu09c+teXWxDirPc0jqiT7BD&#10;DGvlLt2nAAFVNbm8nTsf3uc5xgVM1xsiwu7LDJP8NZWrLJqMyx/N5UYyxHVvas8FzTqIUorpuZmm&#10;3rTXKtJDuUfdJPP1rQuLpmkG1mA6lccVBLd2mmRNuJk54ROWNZt14lm1JvJjj+yxtwWblsV7kpW3&#10;JjFtXbNeO2WVZJbi8VQoyATwv0qhe6zGCy2qZBH+sYYz61knQWLlWkkbbn5i1SLBc2kJWOQMp5wa&#10;XtlayM3LXsSSWi3O5i7N3wT8tDpHBaqflXoeabbzTbnR449xHBUcCpHsZiirNh2YZ46EVhyuRab3&#10;Ob8R+Ko9J0S4vvO2WtqC8kj8DjsP8K+Vfi58ZNQ+KGvedM2yzt/lt4lPC57kf3jXbfthfFHzNYXw&#10;zYzfubE+ZeqjceaRwvvgfrXgr3zRuqjce9ftHBPD0MLRWLqq85bX6I93C4VqKb3OpsbhYiuRnPQD&#10;kmu/0n4P+JtT0i3vo7MJDcfcR22uoP8AFg1J+yj8OYfGepXWq3Ufm2un7Y0Q8hpG5/QD9a+jZIP7&#10;Os/s6qxRBwM0cUccVcFX+q4RK63bMMViPZz5UVPDGmx6F4dtLCOMJHaxANx949zVpplRf3e0lvl+&#10;pptujxZ8wjy2yCo7VJbeTZbVbMm88Ko+76E1+Q1Kkq03Vnu3dnlSvJ3uaek2Ucdnhskt0yOTSMjI&#10;3llFCZJUA9KtB9sa+WJPLUZLMPmqKQKJV4O1Txg5J9a5qfvSsiFG+g+3t5I41WTHz8n2x0rU0+MC&#10;Mtu+8QvJ4rHaKa+uRIxY84CjsPStBJI7O13fwtj5e4rStTuuUJabmjfrmHACsMnoaoLJ9ktlj2g+&#10;Y2ee1OfUMDdCPujA9TV63sZp5V4jCqBkFcgd85rWhQaQU483QpGdUDbo2XGMBemKmsmmvJVTymaE&#10;85P8NTnUNL0m7ZZZPNkxtxH8wWqOs6xcahIIbWRI7UcMqHLEY5rphQp7yNPZK3NexNeaxY+Go2j3&#10;faJsHiM5x/8AXqnceMprgeXHasgZMK33mX+lQ2OkqZW3Rq+eTuHIP+TVqCCEqR0VTxkVhUrOPwjU&#10;muhki1ju2Ekkpkm3dGPK/QVorpSXCMrc7eAT2pt3YwzThtq7sZAqOO8XT9yyMSmeCOxrCVaTM+az&#10;1HpYSWKsPOG2MfKDU1vetFtUqW8xev8AdprXqAjo0ZGAf72aI7swyqrbcdeT+VZe1fUtSvsTDVjK&#10;VhxtKjO/GeKvQXK3Nx+7OQoyc8VnzRiPdIV3Nn86tWMSrGr4ZVPBH96p9omyXFbs1YU+0Q+Wm1dx&#10;yTnrXx5+2J8ZF8Y/EddL0+YNpuhqYAyv8ksucuw9ug/CvSf2uf2mG+HVuvhnRW26tcQ77ucH/j2R&#10;hwo/2iOfYEV88fBn4P3Xxa1rdcM8OlQvm4m7ydyi+pPr2zX6hwflMMBB5rjrJW9256mHpqnHnmO8&#10;DeAte+Kt1LJZhjDGf311Ox8sH0B6sfYfpXuXwr+E8Pw/t3k3tcahMmXlcjp6D0rtdI0e08P6NHa2&#10;cMNpZWqYjRExgDj8SfWneSGt2kjXEgwNjHt7V5PEXF+Jx16EHy0+y6+py4jGSl7sdh4ZoljZlIBG&#10;FH/1qsQWjozO27LAqPaobWKSaLdu5ReW9KsqpknWTLY/hUelfESOF+RElrI/Df6xSSue9EIWCLdc&#10;dYyO2dxqaZme43RsdwOPrUmolWuBGIvmjHLEcFu/FXCKtdkruxulj7YT+7YzP83TODTr24YSruYL&#10;tP41SuLiSAeSGxkcnOM+nNRavc2unBZL+RoVbBSNDumm9wo6D60nRctTSMed2ia1hbNqU3mR/eTl&#10;s8L+dZupeLtL0OdmxJql0u4skJxGp7fN3/Cqdx4z0/UoFVTeWtrji3VOeO7HPU1nzahpkLNHGzwj&#10;OAzQkKD/AFpc3LpEucIxVkNudet9RZbi9tdQdhyiKgaKHPTjPWrtp4p0+zjJjW++Y4x5WCP1xVaL&#10;WbaO1b98mWyPmUjn6GqreLNP0V28+5gk8w8bOVDVW+5koXZrnxRKv/Hvp95cMw4LsqAfWrFlrV3e&#10;O6yW/wBhZuNxPmZArIt/HlnNmOGZH6NhK2NI8Q2d+33iGz8xIx+dKNGUnaKL5Hsi3YnzQ/lzszcn&#10;LHGT79q+Zfjl45/4TDx5dMsytb2RFvEQflZVzkge5r0H4+ftCwWsNxovh942baUur1BkD1RP6mvn&#10;fUL/AHZbIVm49/rX7FwPw7Uwa+t11aUlouyPRwuGcFe2pesvETadqUd1Ft8y3kEiblDKCDkZB4PT&#10;oavS+IZtY1CS5uGaSa4cs5Axkn26VyCXbTzbfmVc4xWhDqgtJV3Hvz7V+n06lmehZJanbWM5m46b&#10;hz6Vv6bJtT+8o9+cV5/D4ixHlW3MPuitPTPEM0bfMzda1lVVjP2dz0FJ1ZQq/wAXGc1Y8NaKviTx&#10;vYxXG5dNgmWW6fb8pReSucdTjFcLbeJ5DKQzDaTwBXs/g+Lf8FNGuP3e6+1K6bao+cxoFGSfqDj8&#10;a+S4szaeDwTlBay0Xz6k1PcjdHX6v4pk8T+Kbi9kVYYZHBjTpsXGAB9BUmnLNdXEkIX3yegBrjYb&#10;+SGcFmJ3dAeTmur8KaqyzDfwzHPXtX4XVircx5Mov4mzt7NRDZYQYyvJJqxpNwLG0kkYrjzC2PQc&#10;VXsmWaEuDuVh1PvTtHtY7jVpI25Crv2jpkcV5svMmKW5t+FNNzKLqZfnYkj/AGB/9etnVXWRRn04&#10;+tN07FrGq7vl6n3qO/uvN1KHrt2n5fpXDUvJ6FaWuSXViskG4Z2qPwzVTQbQnzOBjzDg4wcU28v5&#10;FWUY2rtxnPXPar+nF7NfmHy4Az71ahKMdhcz6FuKAqCVz83T61XtNsLzsxy2SMCrM9yYkWRMgHjO&#10;OtVZLjyo2jO3zmOfXZ/9elGLWs1oOK6sLm5aGdljZZJGXG3P3e/SptPsPs53SA+Y3zEk96gstJQb&#10;JNrDzDkn+8avvbead29j9D2rjrTT0SEixBa7JezbeMeppuo3X2GE7iu5hgDPJPbioZbtbVQVf3Bz&#10;941QnlLlri4ZWZeeORWcaLexOu9iaDKONy7pG5PPAr4L/a/12bXfj54keST5obr7OBnOxUUACvvW&#10;0l+0hZMMq5wB1OK+BvjL4Z02Dx98SZNe1S6s9Ws74nSbOO1Mh1CWSfLeYxICRpDk55JZkwOtfq/h&#10;nTjHFVG97HqZfHmbueeabCGIVt3X1re08gKvqemetYWkn5u3HTHaty3n+b36c1+8UZWWpvWl2Nb7&#10;W0FserNnCqo5J9K+i/gr8NW+HvhFWuv+Q1qQE1wD/wAsF6rH+A5Pv9K8b/Z70UeL/itaxyRNNbaX&#10;FJey/LlQUGVz7F9tfSSz/b52k3MzONzH3Nfm3HmbSk1gaW27/RHm1pNIqwM0UbmSRvlORjjFdDp8&#10;pS23Nub5eBms42q3Q3Mu1u3+1UmigqzR7vLxn5j+lfktanY4bJvQ3NHBmfavDdia3hbGONUdQzYy&#10;SO1ZPhi6WUfOqsy5AJraldijLt3gc7vUV49bSRtGPKUlvFtJWQsxyeB2qK+l88Mq7iqjtxtp8MrO&#10;PuDjP3h0qjqupMiMm7aGH5U7q25m2YtzcLNq0ajaq7t35U+5vja8su1+v1rOvruKHV03bV3IxbPp&#10;Udtqsms3BkjiaS3jP3sY8w9gCa6Y05cuhHK+hZ1Bwke2dSsjjcfm6e1c3qUylwvmmOPzBnPerWra&#10;vI0rNMV3ZChAfesnwvpo8fePl02GZhBa/v764UfLbRg9P949APWt8Lg6lWajFGlKnKpLlSLf/CPa&#10;t498R3Eccn2TS7XiSYnAQegHdjXT/wBmixtrexsY1jsbUBVVTy57u3qSeTV/XNThiZ7O0URwq2eD&#10;lj7n61nWmoI0rv5m5lGNp9e9duISprkjv1LqJR91GqLU28EfC/dA56Zqd5Ft4h5jIp6HJxms9NTm&#10;uJVVAwXqcj5QcUNpr3N2vmSb36+w/CvJVJt3ZnyrdFiLXDd7ljz8oIDk8CljgZlbcxZ2Axk1JbWL&#10;W+2RU3FuGwKfqGm74/k3bupA6Vp+7gV6HHfFXVl8P+G55pGXMKlsnrmvm/4aeHm8d/EaXU5NzXVq&#10;3GG+VmfIH4AZNet/tPyXVt4fjjXpM5JYA8gYrmf2bNB+z6GtywUGR3lY45U/cGf++TX1nC8OWpLG&#10;S2ppy+a0j+LR3UE6dFyZ6tZmOyjjhymyFAAg71qQyK5jkVTGzHHFYsKmC7kxyrdPzrc06aN4RuVt&#10;3U7R0rxcRGU5Ob3bPKle92X9Gk+1Xsg3BWjQk+4q8jhOUyM9OapaDax3M9w2WG2MfXqOta3lKpI4&#10;ATofaseXS4tGivcRR3dsytIu4DoR96rem6Y0Pk5k2rtDbD3zWddQfaJkYce2ea3p4WjljCrumaNQ&#10;MHoMVj7PmTuaUonU+HfD0KaXJcL88ysAFA4+tM8Zapb6X4QW9aw8u6XPksvVz2/DI61mWfxAj8Bw&#10;rDcSb5m6xIN7t6ZHb8a5bxz4rh8ef6JqVvKli3ygI3Y9cj/CuXA0KFHE88u59Bh62HjStUVmczY/&#10;F3Q/D00zaleR32okkrBbyeYqseTucfKDnsM1kj443mueLYZNSGNKxtFpattCj1/2m781g+IvhXoe&#10;gahixkW1hlP7tJUKLk+/+JqGPwIujIpWdHTcASv3c9+a/QY1oVoqVNo9DA4uCfubHYaxrvgK7nX7&#10;B4J1hdXkYKbv+15xC/yPulaIcbtxQ4yF/d4wdxqnrHh3ypvtkiyKl026IFCuRUFl4k1LTLH5Y55Y&#10;3bCgHOOBzg1fa6ur9Ymkt5I42TDMz7iuM9B0H4elONOS1sepjMdGrFIjtr9UkVvm3W+1Rxww+ntX&#10;eeH9ahvU3ICEU/xDk1yfh3wbJq1yJjuMLNxXbw2aRRwoq7PL68dfwr5TPLTlZbo+Ox1SMp2RdWIz&#10;RsWHyt+YqC4JjwrLu49atQv5EZ+bdg88c1WvLuJJCzYUN3NfPUqMmzgbIZo1YL8qk4wCay9SC21u&#10;/QOw498Va/tLYD83+yuBxXN6/rcUsUm5yvB6mu6FNxRXKmeffF3R9ae0aaySOSGQ7goQ7uOuTn+l&#10;eOav8Tr/AMJ20i3UPlyc+WhOGJ6V6j8X/iDrHhHwHcXmnlfPUgZPPloTjI9TzXzBdSz6/qDXNxNL&#10;NNI2Wdmzk9a/QuF+Ho4z9/V+FdO562Fo3jdsk1jxBP4q1R766kMkkh5z2Ht9Ko6fpl34v16HS9Oh&#10;aa4mYKqqM7vX9Oa1NfNkNCtIbe1ljvsss0m/eJyxG0BcfLjp1Oc19GfAD4HW/wALPDMOpXMfma9q&#10;EQaVmGDaxsM7F9D0yevav0DOs0o5ZhvdWuySKr4iNKOppfCP4TWfwu0CKzt1Vr10Bu7ocNIT2Hfa&#10;Dxiuos0XzcF8vyMHnB9KkK5k3MpDL/dPUVHYW+ZGk2bdrEEnv1r8VxmKqV5urVd2zwqlRyd2aEcS&#10;CdWLcSLtGf4TV9CsZb5my3RSMY+lVLRdtuytGJNx6eorVsoCbbbIqsvYt1X6Vy6LYyurGdqcwtJ1&#10;2Hc3U81k3aSXl3HHHCd8jAZGOua3LyONGzt3burEcgelL4Y0yW4unvCvy252Rr/eb/61cNWp7zJi&#10;rMdY+HvsbypI3mTORucdh6CteOzS029OOmP8+tEELRN8qMpbgjBpuposSeZubC5JH96vPlLmkVe7&#10;2IdRnFvGMP8APJ909z7VpW9lDDaqvzbMZbPG4+tZPh6ybULhby42pHg+Ujc5960Bfh58blVQMYxX&#10;XCnKnuitV0LUBiCKFbd/tN1qlfXLfafKjXBkPPsPWm3JkbMkYXByFOeM0/TdNlgPm3jKZJFGQOwr&#10;pjCTRXQ0NHgjGz7qr95RmtC8ZI487g20Et7VjG7WI/wqv8PbIrOjub7WZZLe1jZlcfeA+UeuTRGM&#10;+a1tCd1axNpl4t3K25dzTN1bjCjp+ZrUvJorWBXk2ruO38KzTFb6JeeXNdx7oVCrtG4kAY7UTahC&#10;8J8lpHm42mZPl98f/Xr0JUUmaQp/zscbnz1cLtjWQZLyfKKzbnVo0ufLjSafb0fGF+tWrPTluMG6&#10;ZpnJ6uOn0q79ktV/1Y29ulY1JcqtArmV/dMiGO6uSGkmPktwEQlRUy6Ikqn51Vvrk5q9ciOFQqn5&#10;V6DFDPDvVl+UHBPOSK4ZOUnqVKTMXWvDIe8UmND8vOzgmsue0jubR1WPEigjkbTmt7XfHOm6G6x3&#10;Uy+Z2UAs2PfFc94j+INnfxiDS7c3V1MuBhPlXr+J/lXs4HIcdiLOnTfK/tNWjbvd6WQRoylrY8a8&#10;S+A73U/F8kMbFYGwGIBZjn+77+/avQ9J+Hy6PpytMu4ouEReVT6+prf8LeHl8PxPNcL519MMOxOV&#10;Qeg/xqa7vBIkyqe2QO59K9zEYynhYfUsA/8AHNby8l2ivx3fY6qmItaMdjg/F1kstlHNHDBPeWcw&#10;mgMkYIR16ED1HX8KufDjU7zU71mupJHkyc7gflYdf1rQuNOE1k+V3fOfujoc1e8NwrFcjcPlkUh2&#10;I6NXnRp3S5jlqScjcaTy4CWbe3sOnrVDRZTeX8zKq7chAfXvVnUWhtNODJIzFjjAHWrGk2MaQx+W&#10;pXjL+5PWtpWM3ckkHl/eyQB25qnFKZtVt4+RtO5wB2q9cRJBI+WVS/PXoP8AGqfhmwa81S4lXLci&#10;P6Dqa4pS1JjLudlpkiuNwGd2ecetQC4WGVQdvzEjOeBSwD7OFjXcc846mq9/G10jfwkjg49KyjK7&#10;sw1ZHJIv2mTZH91fmJ6Zq5apmP5lPlkDrWfHLHZWsAfO+T5jn+LsDWpa3BvGyy/u8YwK6vZ9ik2Q&#10;20qruGMqp4LHjFTz2zOmdvG3BGelJcK1teDy9rRt2PbBH+FXF1SMx7WaNVX7z9h2xQqN9y+Xm6FW&#10;3FrHatcXEkqIqke5PpWS0f8AbkyyuvlwpnYpFXNcNveaggwzW6/dUDAJ9TThqCrJsSFtnTOK569R&#10;W5UyXK2iC1s0WMEr/nNEx2RbuI1xjjvVd5bpUJWPg89OaakE12f3m5towBmvP5VfVj5kXmvY2iUR&#10;/MzDrmqDWHkfvpFbnINW1s1EG0IseDisPXr2ZbNlt9zSgYC461pGmpOyC93ZFXxt4uHgzwhfXsrB&#10;ZpkNvaqBglm6t/wEV826rqLSSmQljuOTW58VfHt5rviCW3ujJEbAeSsR+XZjrx7nnNcXeahvR2+b&#10;BHX3r974SymOAwS/mlqz0qdPlRHqeocZ6c8c1sfBjwN/wtDxd+/GNPsf3kxxxIR0X8a5bTdPm8W6&#10;3b2EUm3zGy7Y+4K+jfA+mab4F8OQ2tjsVtv7x8fM7Y5Jrk4u4j+pUHh6T/eS/BEYivGCstzqheQW&#10;NtHDAvkwx/KkaLgBQPSq63+xpPLXcsakkMetZdrr4mumhZlxIPlJ/hP1qwZXNtKrI3KjkHvmvxaM&#10;nJuUtzzFd9S1Df8AmQDdHt3dcHqKhkk2yL5h/d44PqOamtkZw2NqsBj6inC3/cBW/hBIGKlyd7Ge&#10;qe5UDSKncsrEem4duK17KyM8Zh2/LGw39iW9P8+tVdPtfKLTFQyw9M9q3NGQRjdsxuyWOOpNayko&#10;o2Wmxb8lFgKRj93t4GelJFFJMTtXMTAYzU00ShMIwbvycZPvRETDcKjfIHxuKmuOU3zEcmuoSaMJ&#10;kVW3Bj3HY+1WNO8MK120t86yeSfvYxxWxp9gsIZSxkaQjYc/MOtZfjbW7fSFk3bljjGM9zXpU6d0&#10;bcjSKkl752qyeXzBEmOeg5qDVNYt7KeFZm5mcKB61j+HtXuZbBrlY9sVwxMO/qw6Zqj4W8A6v8R/&#10;EE10d8NraqXeZh8kR9BWn9k1Z6vY3jgqjO0/tRZrny7ZfMY8cfw+9a+mR/YCWhY+cx+ZsdD7Vx2j&#10;XVj4c1G6hS4X7wUyt96Sux0u6hnQCORX7Eg14+Ki6TcSZxjDTqWwv7vzCzeZk896y5hHK+/b9/se&#10;9a0o8yLhsc8D1qo9ugiz3z/3zXjyk5OzZjqZU9so44x2PeoZLRUTb8rrnls9/arV6VjbCqC1V7i8&#10;hjj6k7cdO5ranRb3M3GTHQQLFL8wAGD1q1Z6THdvuESiNgMcVn2rNqDFGG2NmBz3p/jjxXH4A8Da&#10;hqkv+rsYHbaf4jjC/rXbh8H7WpGnHdtIqMG2kz42/ac8U22pfFfVmtirRq4jBXuVGD/n2rzzSILj&#10;XtVhtLWNpri5YJEgGSxqprOpSajqE0jSM00shY+vJJNfTv7HXwMXQtJi8T6lb7ru7J+x71/1KY+9&#10;yOCa/eMbjoZZgYpbpWSPcq1FTpo9M+EfgxfhP4J0/Tm2/bPLzcMv8Tk5P+H4Ve1u/jWdSrKu7IY5&#10;59Oau62d0o3bmUce4rn70CV9rbW4zxX5PyynUdab1Z8/KTlLmKzwMnST7v8ATjNPM2yfylXJ2fNk&#10;8ZqPTp3u7uOFlG3p/vemavWtk3mvI23G4n6VUovoUlpcyZIWWXzDCzxsuHGff+laVvY+VYKsJkxP&#10;wMnoOtW4X82Ux+XyflxjqTURtpNRvm2lo7eH5QB1rKceVXQLVGlo2hBJlZ159BxWwluti4MgJ3cD&#10;6e9N8PhfJwx3YORzz9KtXki3du0ftzjvXlxpTnImnHUq30jWu6VeWGAhB7k4FQ21m1lK0kkhPndQ&#10;TyDV2z0hprW1hnLdWfd2IHArVv8AwZeahJGq2smMZEucKAO/4V6Ectk17x3LCzmvdRki4kU/7PbH&#10;WtLT9Mku43fHyiIsfrjiqL6pp+j6m1vJcLcNGcME71Lf+KZLom3sW8m1b5sN981z1KdOjoyJUHTf&#10;vktpZSuGAMcEagcE5ZvoKrR3U0TGO3Xc2fmklqB9OZvmWSTcRyc9DUO6+hXcgEvHU/xCvPqY2MdE&#10;ZSqW2L32B7tt0k27PXn86uaZYLbuyM3bAxxms3TfE8cUQWeGRWbr8vSt2wvLWa3EpkXg9PevLrYi&#10;UnoTGz3G3GjRkszru44x3p1v4chYhgeAPxFX/tMbRrkLgDOamS7jX72PUEVzxrTZo6VjNuNPOmld&#10;i/IT6dzWhAioem1eOhpBN9sB9M5AIqlqF41sGfdtWMZJP3fzrWNOrVahFXb6IUabuXPEPiOHw5o8&#10;lzM3CqFQDqT2rw/W9Ul1/V5ryTLPK+eTnFaXjnxjN4iuFt937mE469axbdcpuHrgg96/o/gHhd5b&#10;hfbVl+9nv5Lsd9NKKtLcsQJlz/E2OpFWEj3JxxgYwKihKHkn5utIJ2CZ3KvP41+jRgxydy0h8pAM&#10;7u9Q3F4o/wB3PI9BVWfUvJRh/EOM+1Zl1q4LfN+frVxotmTqW0bLN5qAJxuzjkelczrmtMgdt3O3&#10;Jz61Hrutm3LMx2nOQK4fxR4uklLxw/Kren+NKrJQWgKKepY8V+LCu5Ukw38PfFTfDfwbN4rvPt15&#10;k2ceD838dY3gHwpN478TIGjlNnD80z4wAB2r23SNMj0Z1t7bHkhBtGPpX5pxhxJKlB4bDv3mtX2J&#10;rVVBWRLDax2YYRBVjHH3cEUsUfnKeQMDsOpNXvsW5mkwpT7pFNit/sqFlO0t0JWvxqVCUpc0zy4x&#10;u7sx9Sj2RrHt2sGwXHSs97Rghw3LEkc8ZraljIdnkQd8/Woxp/nwpsXMmTwOmD0oirOyKvroZqWN&#10;xM8YCdsMSeDTr25Ns7LCvQY3HqTWpqlpK9t5Ksu2IAtjvVG0spJGVW+71yTyK6HKytE2v0KtvaF3&#10;LHcuBkZrp/Cnh6PxBJcQ3U32ZY4WlSRujMBkKfr0qDT7BoImZ18vaeTmlkvZroeXGpWJR17kVSlZ&#10;XkRT0ld6la4lWSOSNY9yg4JK1oaTaboBuARQPm7EVatdMjiiUAbgw546GrcdiNhVdvJz69azjV59&#10;xtyehHBbhI2POMHaD3qKKHZIzdsdatf8eqsu7nHbtioxGLixURR4ZTyT/EDzXRzpLQThYpXcpdh5&#10;eV46CmvbNK0e/wCZsZxjkVpR2oRVXaN2ScHvT0KrNtZfmk+63TFRKo3sTyq+5nrAVn+XKqx59qp6&#10;hrC2kzfOq7jnI6H/ADzU+p3MkEgjRsse4rMk0nb+8nUszNnBPQ/4VHMy1qhz6zcXNz8rKscgGW7Y&#10;qW0u5Vj3LMq8jj19qqSnyvmxhW6Adqp3uqKibT+79H9aUklsHObTeKLjQNRjmt7yS3dvnDK2NpFe&#10;+/AD/gq34i+GLQaV4kt28Q6XHhVl3YuIx7ev518nObrU38keY0anltucY/8A1VY03QGt73zmRmbp&#10;g8YrfC4qvQfNSbTOihipw227H6ueEP2+fA/xI8PtcWN89pdeWWNvcjY2QO1dx8LPH954lnulu7eS&#10;AwyAZPRgVVgR+DCvyi8N2s1vOrjLZHyhf8K+u/8Agnt8VPFXiX4oNp99JPcaOtt5MglTGzYoWM59&#10;QBiv0bh/M8TjIS9pD4ep6mFxCrb6M+0BEYvF7Sbf9dZhc+pVyf8A2ars+yVNrDPrmoDcRs+dw3xg&#10;j6iq8t/kct7GvpoxaOhy0K3iPwxZeINNlt5o1ZZFK4IzX5/f8FMP2RRaeHLbxFplr81nGYZwndQT&#10;gn6D9K/QFr/5uGFc/wDEzwZbfErwXqGl3Kq63MTIMjPUV6eX4yVGqr/C9GZyjzarofz/AGsxMkjL&#10;khgen41z+smNAc5aQc5PQCvUPj78M7j4X/EvWNEvoykmm3TxbiOSoPB/EYrzHX48O25h8p4PtXv4&#10;i6lY0pNbnF68PvD5emSB/npXBeI4eG9cmu98QR7mYq2GxwcdR9a4XxENis39eleTXjod1HWV2bH7&#10;Mfxl0/4K/FiHVNUWb7BNaXlnM8JxLD51tLEsi+6u6t+FeOxzfa9UnZfus5bjirmvL+869+KzbEeX&#10;dMFHevm8Rfmdj2KcdLn1N+xPqG7wv4gtsKS0RIyeRXE+M7d116bau35jx+Ndd+wIiz6rrULLlZLZ&#10;uB64rG+IVmsHii5jXjY5HT3qaCumkcVV2qsw/iXp62fwEtWCqzNL98Z5+teCXB3SKF5z719A/FWG&#10;Rf2fdPBz5Sy8ZH3if/rV8/SqvmKOlYSeup6NH3ldFzT1O7H4mui0lQWWsLTY8Een8q39Ff8AfKMd&#10;67aNraE1InbaC2y1XH3upFdz8M9M/tDxBbr833hu9APXFcNoYJhX73TPPWvZ/wBlbwfceL/ivoNl&#10;D832++gtyM9d0irz+delh9HzSOGtUSj7p+kviq11L9mz9l3wf4N8PxLD4i8SaadRvGAw6qw3HP0D&#10;4/CvzrktpLLV7iGUfvIpWVyOm7JGK/Z34mfDCL4gftPSacsO/wDszRo7aNAP9WpJHH4Livyw/al+&#10;FE3wq+P3iTSZo2ga3ui7Rnqhbn8KMLNP3pbvU44ybuuhy+ghXh27eBgeuTX3d/wRwsI0+Lt9NIq7&#10;ls3VQRnHTv8Ah+tfCXh6UQuqqu5VP1zX2r/wSk8SfYPjG1tGcTX8ZjUL2A5J/KuitL91JLsZSnGS&#10;cT9RodItDLHIIY/MGdpx0z1p1tpFlpc5MMMayM2SQvNVbO6x/wABGKdHcMZGf5vavF5naxgki9PY&#10;wTCTK485SjMByR3qsPDenwOzLbxgsAvToo4AH0pUuz5KMxwzKDj+77VDd37RJnnd2qea3UOVEk0d&#10;tDKNscY2jHCj5RXB/Gf9oLRfhHYFr/8AfXVwuYrVD+8kHqfQe9Ufjp8eNN+CvhSa7vJVkvpFPk22&#10;75pW7dOcV+f/AIv+K2rfEHxXfa5q07NcXch+Q/djX+FV9AK+T4i4j+qx9lh3ef5GVatGmvM+tfCn&#10;7b8et6vDBeWNrZ6fuxvRsuo9zUut/wDBRTwRPqGo2OkTz3dzpikyt5ZCKRxwe9fH9hqzyQrGp+Zh&#10;uJz0zVD+yYP7Rlfy1VmOXI/i+tfI0+LsZGk4VNZdGcyzBpax1PZ/jF/wUA1Kz8OzR6La+drGohki&#10;mkOBFnuABxj+leJ6PrF5PatLfzSXF1cN5skpOWcnOSajm01WmaRcdcA45A71NI4it/l5HTB/lXh4&#10;7McRjNcQ7nHWxUqmjNJ79mVmWTcAoK5PWjR7Y38CtMdzMTgntVWPT3ktg3JwMYHSp7aE25RA3zHr&#10;/siuGEWtFsZXSLb2i2lzw3DEdf4qhvRIhUldy9/rVm7vY1i2NjcD9496zpZJi+3cPmOBk9qr2PUh&#10;K7ux0F5wIVO1mPLY4X2rWsdNRDvx+8boWNR2mjrBGv7v5vXNaUMMjQk+ZtKjAHrXDVfO7FSt0Rn6&#10;xBHAfM27Sp/Pmk0uw86MTO37yQ8cdulMuxJ9sVG5+bJ9qnuHkit8D5sjj0WicbRshRTsOnUxRsy9&#10;Rn6VQv7pvJj8xlXb8xbOM03Uh9lhDzT7Y1Gc5+8fQCsa7K+JnUyO0NrEeEP8R7E1j7NQV5bmkU9x&#10;LvVW1KTy7NXC/daYDk/SrFl4eNvK3mfxHqfm61btYVtFC28TMWOMj0rYsdIe7Mfm5Zj0WvLxU22X&#10;KWtzhPi7420/4L/Dm+8QXfztEPKs4c4NzOQdo+g6n2FfAXj/AOIWpfETXp9Q1KZriaQnII4Qdgo7&#10;CvYf+Cg/xQn8SfFmbw7Fcf8AEt8OYhVFPymYgF29zk7fwrwnw3okniTxDY6ZGSsmoXMduCPVmC5/&#10;DIr9s4HyOlgcKsVWtzy1b7I9zD0lGnzH1j+zr8ENf+DPwx03xReWqwWfi62E0Ujj5/KB4HtuHP5V&#10;7PosFpfaOn2eQTMVLEg9a0P2o/izZ+Mbux0XRlWPw/4b0+HTbRVG1XMaBWfHuQBXGfCArLBIrSMs&#10;m0snHf0rwc1zSjisfKVHbY8XFVISqNo3dJjeVnU7VLOefboKt3lrttNjcHtz1FWbSywGKBVZfX9a&#10;dew+fCSFG4DgDtXi1lrc4JRMnQrSSHUZIwqlWjLN/T+db2g2TQFg33c/dz1rN8NQFhdeYWHRBzye&#10;/wDhXSW9uLeNvmUbVz1rhxNpR5TWmly3W5VuP9FkK84ZeOe9ZtxNJPcbIF+Zv4vT1p13cSXN/Gqv&#10;t+fB47d6uWF1Dp80jblbnCgcnGa5fZuMbjSuRJpnlhfMkkaRck5zjFRzXIhRvvYJ/Op7jWWndvlE&#10;YYYGOo96oysok8sjzBJzmuGNGUnzClyvQ6HwqBbsx8zrz0rVe5W5kKr1PBzXN+auhaQbq8mhtYVA&#10;+ZmAaT2ArmdR8d3mtfubRPskPQkH94/uTXLUwrnU5pGmkPiO08SeIYfDYWEq11cPkLFH2+prl9R1&#10;a81mVdzeTHzkLxXN2F1daHd7lmWS4Ykr5vzc1abxZrT3Je40+0mVRt/d5Umu6jSUFoTKpF6RLiac&#10;2nyeYsjAn7vP3hWjHczA7XjjO77pA54rGPjKB4Q02m3Uci9lbIFNTxzbzFStncBuhDPWvKyOWXc6&#10;KJlkc7Vzxjk9CKkmHmDG0ooHDHuaw9P8SSXjCO3gSB927c3zHFWneS4h+djI3T3/ACpRhroOMVa7&#10;LpjIZTGu7f69ayvH3jCH4eeEdQ1y7K7bGFnSNukknRB+LECtSMCC0aWa4MMMILu56IAOc18j/tU/&#10;tND4lXA0PSFMei277mlOd1244DH/AGRzgV9Nw7ktTGYmLt7id2dGEpyqT20PIPEniO41/Wri+uJG&#10;kuLuZpJWPUsSST+Zrd+CvwsvvjF4wa1ty0NlD893Ov8AAnoPc9q5ew06fWL+2tbdWkuLqQRxog5L&#10;k4Ar7a+CXwvg+Dfw/t9PhRXvJB5l5KR/rZSOefQdAPav0riTPP7Pw3s6Pxy0XketiK/sYWi9Tb8L&#10;eFdN8AaQtlptutvbxgbQo69sk9z71fWUzT7pGbp1HQelMmJkfeuJT3A7CkjlVoWEf3iT+Ar8Zm6l&#10;STnUd2z52V37zdxz/wCtK5LL93A6mrGmaSr3DyHcecDcemKi0aGW7v1RgG8rkn6Vf3GGbzHdc7v9&#10;WpxinKmuQIvQuG0H2fa0ynvnPT2qa20i4uNy26puTALjmsi6uZLt9ilVX0Jrt/C7zQeD/ska75pi&#10;xJ6lBnGcD25ruy3Cxm2pHqZbhfbzsVT4NkitftH2gXHHzKD8y/hVWLSXkuFtmYBZgVDsDtRvc1Y8&#10;Y2fhXwvdt/Z/ivUo5JizJYT2oBIXbt+Yf3jvPI4AHrXH+LPiVqx1pbPSYIY7dkDF3+Yk169bC0Ka&#10;vJHsYzKaVOPM5aHUXv8AZfg2WEXt4slxIeIUUln/APrVm3mr3msy7Gxb2TcbVO1iPc1h2PiHZvbU&#10;NPb7Q2DJOOSx6cZ7VtNeae1srR3kbMwztJIrxsRKH2D52tU5fdhsVLvSFiLKgK9hj09aeNIaS3je&#10;PcjAcMDzWgwU2okjMcinjIfNOk+RY/mIUnoK8vllF3OXXdFG0lvdKbyy4maQ9XFRJrV5DdLHNbxt&#10;u4BQlcnn/wCtWpGfMaNXCtg9GPSoLuDzG+VtpX7rUcz3NIza+Iw73xVLbTyCTT5dyn+B85H5VTuf&#10;GsVum66t7iNZMDdwdvvXVS2CvFukXduGTxnmq9xoUctn5ckKMnPBHat4yXVA5X3MNvFkKQwxxq0k&#10;eOH6datR63DdMF+ZW+6Cx4rF8QWUukQxmG3mmjXJIjAylUbbxJIzrM2n6gsRGVeWHap/+tWns7v3&#10;UaQjzaJHfw3Mh8v7rKeOvU4pPEvxD0zwFo73utXUdvbxLn1LEDoB3NeR/EH9oyy+HemvBDNDeapG&#10;u4Qq3yx5/vH+lfNfxE+KWtfFbWGutWvWm2Z2Io2xxj0A6V9VkfBdfFyVWv7sPPdnbRwLk71DcuIb&#10;j9pf4+3Rtt1vBqlw0jtt/wBRAgH67QPxr6k8K+GdP+Hvh6LS7C28mG3XbH3Yk9Wb3NcD+zl8J4Ph&#10;f4cXWJbi3vL7XLWKVWiDZtYmAfyjn+LPXHHAFd4sv2mbO7czHDH8arijMva1lhaEv3cNEjDMKzcu&#10;SOyEvIbiQGPcyxn5vl/iq6kZmXcu7ldrIe30qb7Jja2F3bAqc9u5pxtYxdBWlyygD2Jr4+cX1PNb&#10;10I9KhktbORB/wAtGAx/s9TV61Eg3Bfm3ArwMYqW4gLRWsasFGN7AdWyf8Kdd2EqWbsjNEYSMYHe&#10;tKeHdSaikbxhzNKJh6nrEfhazmuJmMgiUMF6Eueg/OsW/wDi5Y+Tb7i1xf3B2Ja2y75C3pj/ABrP&#10;+Kuu6bFBYzapO1qZ53QRr0JXA3HPpknHTmvMPiX8RdF+HVrLb+DdQ+2atrXz3etdfJB/5Ywj+EDu&#10;3BJr6B5TRStJ6roe3HK3yKc17p7ZfeN7ayvE0u3hik8RSwhpI3cGKyOMfOc4L/7I6d6zl8PSie4k&#10;1C4t5rsjc8jShnPso/oK4L4IfDSPS9Gj1q+8y4uL4GRpHYsc56fU9c+9ejQ38drKfICptHHHNfN4&#10;ytHn5ILQ8TERgqlqewaVpsQO/DBW/jeMnP4VNdW9uRuba7LwARjB+lY+reOWtiRDG0rL6dPfmsKH&#10;Wtf16SSSxtJ5tvDeTCXxXLTpyk7JBCN+h1dwLeaVWkZLfcnG8AZ/Os+X4etrd2sduwZZCA5VTtUe&#10;uTxn6Vn6Rql9YRBdWs41lkJyLo+TJjp1NQ/FP9oLR/Angy403T7pbrVruFo1W2kEkdqGGNzN646A&#10;c17WW5RicRWjCEHZvX0Omng3KS0OM8V/GXS/D2uXNjpOj2UlnZSGNbl3bzZiOCwIOApI6Y6Vyni3&#10;43alrtu9rZqmm20xzIsJZml+rHnHsOK4FrtpIgWZsk/lUbXLQfMG+8Bg56V+5YHh/A0eWUaa5l1P&#10;YVOK2Ravbpl3N/dB6nqaxXna6kbPrU0kjDduPvj1qGCLc/y8dzntXvKKRpGKJLcrbxSFu2cZrqvh&#10;7+zv44+LGg3GsaNodxdaZCxXzi6xiUjqEDEFyP8AZzWZ4A+EWseNvG2mWctneW9lqEoJuGjO0R92&#10;BPHSvvnw3Jb+HdHs9OsVa1stPQRRRocbQB/XqT618dxJxYsucaeHSlJ/cjixeKjT0jqz5d+DP7GX&#10;iDxXcibxEreGtNhPJnT/AEmb1Cp/VuPrXsGpfsaeBbDTlmXVvECbOfvxnf8A+O8fQV6JrmteZb/d&#10;Zse1c74s1Rpo1VGIkxgBsnPtX5zjONc1xFbmhPlXZbHnyxk3qmeQ+MP2fNBSFV0bWJYbggkLqLoq&#10;uc/3gPlH1rpb3+ztH0vQdH066hvF0mwWK5libdFJOSWkKHuOcZ9qxPiR4YutT1KFmuo43ICuCD8q&#10;/wD6qteENCjt7ZsN+7XIOetRis2xmMoRWKnzJbFSxEpRtItSMsfl+WTvkYAcdc102kWvy+Zysig4&#10;wOtZnhfRFvNbaNvmEMW4cZxngf1r0bRvCSRwLjdJ3BNeHiqiSsZ8ytsV/D17J9l2ydAcBR0/KtXw&#10;qxjnvLr+BnEYwOpxk4/Os6WL+yxNlV2tnDDtmuh0PTDZaUsakrtGWOepPNcDty6CU420NOC5eUJJ&#10;KuFUbRz19Kr3NzJ5ytK6xLzUMurKjor7VWMZIz1PauU+IOtXFzEq20m2NBlj6/Q1WHw8pz5UiYR5&#10;pWR09/q1u9xGPMXarAnnrWifFFlHZxnzG/eYIDDkmuB0rQpNTu4WwzfZ4mYl22Kxxxz71DqkK2Gu&#10;W8cd2bqZWUSSBcQxk9k9cepr2pZaqdPnmdUsJJR5nsenWurRiP8AeGRmY/ulVflUeppts1tbqWYS&#10;NJI3LEZ+tO0HTAlmrNgqw+8e9aDWSTQdByP1zXyuJxTbsuhxyl0IW15RAsccM21RgMV4P0qrd3d5&#10;dn92ogj6Z6nFbEVrGAu0Zxx1olaKBPLk29ePauRSb1K5nbRGGfDUrAbneTuAT1zTh4e2Mqx8YPAJ&#10;zzWhc65DEqqu5pMcY7U62IUNNM4jjUGR3Y8IAMkmuyhGUpJR6kuLuQ+IfFGm/Cfw1PrHiC+WG3tu&#10;Qqj5pG/uKPU9K/O344+PpPix8TdY8QSRi3OqXJmWPOfLXAVV9/lAr079rP42N8VPGk0drcMdEsMx&#10;Wyk/LIR96THv2z2rxn7EWct97jOTX79wXwy8FR+sVf4k19y7HuYemoQK9hbFhu2bSOa2NJ8Nal4o&#10;vY7PT4xJcTdAflUAdST0p9vZKIwdu3jGK9H/AGfrDOq3020bY49hz2yc/wBBX1ec42WX4KeIjujO&#10;pWUNWb3wgsLr4W2EliIwtxcMDdSKPmmI6KT/AHR6fjXr+g63H4hkjbyWSRRhuPufWqui6VDf26uB&#10;G0i/eGPm/lXR6fataWrYiVBxggYLfX6V+F1sTPETlXqO7ep49WopakghjKhY8sEHDDpViy0lbhiW&#10;yNoO0e+OajV/Lh+Vt27ggVPAjyBjg7VQk88rXkVql3ZEwszR0SDy41VY/vHpjp/+uthwxtwCyqvX&#10;HvVHS7YyIu1mHTH1rUu7ORLNmOEjTqWrx50ZOTkjaMW1oYsUknSNGMeCOOec85rN1e3yW3yKzZyU&#10;U4Kj3p+sX91Y6bJJbxLIzMVUbsZNeda/431C8Z7dDDDM33jB1498/wAjXoYXLalTW2hpHCub1L4v&#10;7WfxHK8pPk2hKMG5UE9qu3+rxBMwyRrAo/hb5aydA0i90bwsZ2iDSM7zMVHboPx61z6Xb63fpaw2&#10;t1c3ly5SONAcysTwMdMepxX0Tym6jFaHpSy26SRI2n6x478QwwaQyLNM5iQArtVR96ViegHQdya9&#10;O8L+DLPwJ4butNSQzTXGJZ58DNw49/TrgU7wx8NV+FmmOryiTVrwESyp8yoB/APQDPWrNtHJcyeW&#10;251Vc5PavRrKlgaXubhW5cLHlj8TKFnpVrKGUwyLIxyzFuhFSQaYLO52xOpVucquOe4rStdNkEbM&#10;i7lbvUwsSwVRGVY9T6V8jXxl3oePKUpFW3gWaTcy5kT8jUwt4xJ/uipZk8h/LUbfeonk2qGYq3VT&#10;gc+1cUqknsZ2voWEhSG0VlU7s9aqTXImfcv8+1OnnO1drZDD8qXTrFWZQGVlx0FZ8j+0Pl6HkP7S&#10;8/8AZ9hauf3yqrEJ1wRXK/s4XH2rwGrSt80m9iB3/fSfpyKu/tk+MbLQGghjkX7XJGV8oNll9yOw&#10;rj/gf4pt9D0bw7DeNsh1NbiDeT8qOZCVJ9s1+ncNZXXeT4iUo25lp5pNM9WNO2Hsz2WGaZE4P3eq&#10;kYIroNFCXkKvCu4n5WQHoa5OS8azlaGdmbbgZ7j8fStvwjr9vZanHumXy5Th1Ix+NfP+xXNZnl6y&#10;0R1+kWDRTXjbRsig3cdG5HFXLPRZJ1L7Wbd0B7Vq+E9DF0NUZfmhkjUYxxwc8VruLfT2jUkdPuj+&#10;KuWvGETZUNPe0MdfC1tp0qXFw22OMZLbsYqjrXiKWa7b+zsIWAUzOMsR7elb2raja3bt5sLmNSAE&#10;TnHvVFIdPvZf3L+S3dZEI4ry61S/w6BJKOkTnINGhtmdgA0zNvkbruNOl05dRHyr93uO1bbaSodl&#10;jmjcqedp5xTbjSfslv0Yq/t1rz5RdznlFvUw7zw9a63YmO4jVlb+Fh3rk9T+EC2Fy39n3Elmrcth&#10;ty/keK9AWNkmwyjyzx9KpzCN1yx+Y9qqnUqU9Uyo15Q2OLbw3rFhAqW91a3AgyAZbf735EUtlYa1&#10;dDMj2bRs2SgQ4B7966yayUg+XuXcc1VjEtkh2x/xE7c7c13RzTEW3OqWMqSVrk+ia3dWFrta3h3K&#10;AEAJAFSjVp5GZsRqy/eAJ6+1UFZ7udWVTnJ3e1WFAY/L97HT1NcrxE5vU45VGPXXZWiKuEjLcAgY&#10;pkkTTbjIzPnj2FQ3zM0WGX5l+bk9cU21uWukyflXP3etbx20JlLmJp4Vt7TcP4RnNcb4jlW6m2ZU&#10;c5+orpNf1SLRNMkub24jtbeIZeWU4VR9O9fMPxC+Plz4h1a5h0dXhtOVWZh8zD2HbNfQ5Lw/jMxl&#10;amvd79Dow9BvVnQftE+M7W08LzaPBKslxdLg7eWX614jp+mNDF93nGRWtHFLcOzTbpJGOSzHJJq4&#10;unlFbb27DuK/bMjyKOXYf2UXd7s9Wm+SPKjW/Z2+HB8ffFGGS4XfY6SBczArlSQflBHuf5V9S3K+&#10;e7FsMzDLcdfpXIfs6+CV8JfCu3n+X7XrLNdSkdSudqLn6An8a7SVWWeJWXCrg8cV+U8V5k8VjZKP&#10;wx0R5mKqe0qGZBavLv2r8qdc1WhTyLnazBopm45/MVsRQSR3TkEMisQQT19qjTSlmulj4Cb+QO3c&#10;Yr5Wze5x7bkMUhtb7yV3HaO3etd0DW38XzDOc9Kl02DzF80L97pxwadqU28bQqlcZ4wMGuKtdbES&#10;sYr2k93cJbQ7nlk+UY/U/hXS6ZY/2V+5G7yoxnr1Pc5+tZ+gW32BZblnDFsxR4PI/vH8qttdqrMo&#10;3OMctj9K5JQaLjGyuy1eajvQbt0bY6k5rOEg1hvscas0kn3eOhHUn2FQ6ldnY0hbC443DtVbwdqX&#10;9j2Vzqkk5VdQkFtBIh+ZQvJ+mW9K9LKcv9rUvLY78Hhfay12N7WrPTtJtIl+0bhGnlqiPgnHfGa5&#10;yXxFHK3MEZtoyAWA+bPr71L4k1JpP3ree0WPkkQgeYf510Hhr4YSTWizapcwFJCMQwrmQ9+tfWSy&#10;2lV0Wh69bKbRTasZul3sfibUIbK0uIs9ZADygHX6VrXej6ldyNJbw9DgyyHANE2lWeg65s0WzFtb&#10;qP3k8gHmOf8APqTV23tmuuJpGkXPTOcH6V5dbBRovkWp49ajTpaPUxpdHjhuF+2N9suFPKL8qD0p&#10;0kl9PF5albNVO0pH8uR9a0tQieAqvDKvAJHzCqt28kLrI0gO45A9a4ZNLRHPzu3ule10uG3DNtXz&#10;XOWIAyamj06OYbWVcDsKh89GlaTK47DOeakiv45W+8ys3Q1hOs0Y+8yOXR5IC3kzMmRna4ziq1zD&#10;cQ2gZcc8n3NaclxhfmYHd3xUd3cpqFmqBvL2noT1rL2i6iMkF4YSQx3f7R6Vn+JNZXQ9Fa5kmUNj&#10;IAP3uw4+tV/G2vW/hrTJry+mS3hhQsw7nA4/GvJLnxddfEvxNarD5kdlboHWIfxM33c/qfwrvynB&#10;/W8TCklo3r5Jat/JanTh6MpPmex6X4K0sXemSapdItxcXkrAlxuwnTgH3HbtV6SOOycvBHHEcbcb&#10;du41Y0aKOHSY4Qx2xRqgAO0cDk/jULt5ly0TK0jL8yBR0xz/ACr0cwxs8TiZzTfK3ZK+iitEregV&#10;JSbdnoQR3Ul1gvn5eSvTNVZYPMMo5+bhQOpNX2jZbfcrNj2HP41DbDOqRjDfdyQR0rnjT6maWm5p&#10;6Ro8Vvpm0KxYcnPeqcUEdld8x7lkY7c8YNbbjyYV2/ePzMM+9VdRZZMDapVTWkJy6lRqW0ZWk0a4&#10;vbu3LhVtV+Ycj5j6VsjTVhjUsqru561Hb2rm5SLOUUbs445q3c7Yk+Zi3OMVniJsKl2c9qsZ3Fvv&#10;KF6+lbHgmyP9m25XarMWZh3POB+lZPicn7M0asy7sAY9+K6Lw3btp1lEPvNEoXArljZxu9xRdlqa&#10;Udp9nmZMbnKgn2rG14GG127tpY44962rq4ZtrhSWYYYZ7VzlzbXOuaza2XlyBJJx5j9gg5PPbgV0&#10;YOg6k1FGlGDnNRRp6LpRuizuFZIMIpI6Y9KsWiebqkm3cEQ9ulULO9vNNgk/dny2ckd881HqGh/8&#10;JTpL3l5NPp9rGQFELmNpeetfRRy+SWp3wy6pNl5LqGW9ZgyGOHl8ngnuBWfcXP2288tVVLcElUH3&#10;Vqnpq2r3sywuv2ONR5WD1HfPqa0raCGC4GdwOOhrxcc3FuBy4inye4WorYN8vyr6Zq1BarmPcfL7&#10;AjvVd7mPzOGx9abJqiWkSlnVi3TnpXgyjJvU4bNFye2RkCgMu08n1FIIo4JflA3Y5B6VmXWviG4Y&#10;7t3bCjNR3etyTWzKsbbuzH0rP2D6suMe5pSSqZGXATtn1qO3tLeFy0mGJHBxVHTLcySfvW3Z7njF&#10;XvOht5v3zKqDJznpQoybtHceieiPK/21PBOmQ/D238Qxwpa6lFMkJkUbTcIex9cdc18oPqclzKfL&#10;Ztv1r2X9sL402/xE1q30PS5DLp2kk72HSaX256DpXjum6a6T/N93pjFf0DwrhcTRy6EcQ9d9ex7V&#10;GLUDuPgXpP2nUNSunj8wQxBEJ6Ficnn1wK9J0fV40k/efLuUAEnpWR8FtP8AJ8AXTRK3nNeZbIyC&#10;No/WrWsQSWV1HcRRlVfqNvQ9xX5NxXip1s0qX2Tt9x5uI1qNss6lqKpdn/VqOhIzXT6BrMl9o5ZW&#10;O5V5JHYVyV2f7Z09Z402yRjEilR83oc9ag8NeJBpV8qt+7WT5Cf7ma+ejFwkc7p2funo2l3au29t&#10;+7oWA61pMypLjaGZgQCfeuBg1ObTbjy/tEjybs5/hNdnpkrXcSsXTzNo/wDrUo/EY8rua8ULLYRK&#10;hH+kS/MccDFbVhabfk3D5T371iXUpa6hjy37lRwOnP8AkVd0uV0/1mWOePpW1SotinZOxqPaCN08&#10;v5tzDqeta0Gm/apvmjwzcj2NZNneFZG3bjHjrn7tXdY1z7RpAa1VoZJsCLd1PYmqo0ZTehtGnKWq&#10;JJPFdvo19L8pdlG1AOxFYXiBLrxZeRp9nwjMGww5cdxirFgkMky71LXQ4Ib5i3/16d4xXUvBr295&#10;cJLYR43xORy31/XivoKOGWHpurPU9/KcuniJJHW6T8N47aG1l1KNIdPhiGA/ylz3A/SsD4hap5On&#10;Nb6dGLXTxwscXG73PrWJoXjK/wDEj24k1mXUkaJ3ubXyyBYSBiAoPO7cuGyPXFaPiK0u7rRIxDBJ&#10;v53n0FetRxCq0XNI9HMcPKhJwX4HC+HvDi6trADYYyHL852ivSdA0ePRLQxx4Pl+vvXBaFfS6Fr2&#10;8Jv3ZBX+IHvXd2es/aoVkWFtsnHPY18LmcW567Hytbn5tTTE2W6c8c+grP1PUTCSsa7t3XB61NJO&#10;0gjboMYYD+tUdSZQVZGCnB5PavNVJHPJdyrLLJLuEn7s9CTUf2OH7u47WJY89Ki1DVZjg8MM4PH6&#10;1HptzJqFwyrlccjNaKNiXJ7F6wAgDFmI6E+4rwj9sv41Q3WkL4XsZN0kzB7oqfujqFzXqnxU8bR+&#10;BvBGoXjsq3EMTCEHne5GFwP1r4ruIbjXdQuLy6kkluLiTc7scljX6LwTkSrT+u1do7ep6WEo6c7N&#10;z4D/AAif4j/EGPzI1axs8S3GT1x0FfYdtfDSdKjt4lVYYUwqY6Y6Yrxn9lSyj0zw1rcysvnLLFuw&#10;Pm2kHOPxrv7nUtzM24nkdskdeaOJMRUq42UZbR0QsVNSnZnUWGqRavCyjb5yg5Vjgt9Kx5o/tQ2t&#10;G0XTDev1qhDfg3kcmV+Xpx1q6POZgqjAU8mvG6HJKS2TLGn6U1vfRtnK98etaC6YwghVPmaRj8oP&#10;Ofem+H7KSPVYf3jBtwJxwpGfyqaCPdfTKpYyb2OR257VPM3oZ8qtcmsY/s0c8kkePIXI46t2p2na&#10;YLDSlZ42X5cjPet7QNBW90O4lk3feQE/Sozp9xrk77F2Qw8FmGFK+tRy23KcXYydFV3cTD/VsM4H&#10;c1saN4Zu/EGpRrCPLUn5mY7VA781GNU0XwtEELS6hMgxtixtBrD8R61dasF+yyvbwN0RTjH1NOFa&#10;ETajh6MZKVVncavpUNvr1vYrqNjBHFCY4ppZNsW4knBP/wBbvWT8Z/EuoeF7PT9Dj1601ax1OzZg&#10;LVj5umOhA2lu4YEEH6jtXK6Z4vitrZbHXrUahaxq3luR80WehFSi68OTwLb2c0aSgYUy/Ju+n/16&#10;3+sQabW59lTzCh7BqmjK8L6Xa6ccB2kuG+Z9/Jz9a3odNWeRnztx93modO0dbWHz3Ksx+bg9q1bW&#10;ZViTav3ya+Ux3O5NxPjcTKMpNodYSGKPy5D8qjJOa07PbKm5cFVG3iqTtiQsRjd6DrSxS+Wcq2B3&#10;bPSvDlRm2ccZeRa+wxvyFA5pw0qGZ/mX7x6CoxqENtH+8mGDzxzUsOrW8XKybi3IBzk0fV5M05i/&#10;HpKqi/3cU+bT40gDLz65PSq0Wt7mby8sMfkamti17cxxszRqR8x9abpSRUZNmX4j1i40TRXuoU8x&#10;Yxux1JAry3WfH994hjaNpfLhb+BfWvZPGqrY6BdKVVl8o4BHWvDrXSlDYXjjGK/dfCnAYetQnXq0&#10;05RekjePNFaEEUeXDYyRweasbiBnHzZP0qaLTti/MO/anGywf4up696/boU4paC5pdSITbF9SvbN&#10;RTXRU89M/lVia0EaL/Wqd0M/dGfX2rS3YpSbRRv5iGPy/eyc+tc/qGpbXYPu4OB2wa2NR+XdgfhX&#10;L+IH2QP8wLY4z61nUqcq1KjZO5g+Ldd8+HYrN8pIyad4P+F974qkWSQGODg7SOXHrVzwh4OHi/xK&#10;tu53RxqXk544r1+DT4dLjiWNdojGBgY4HGB+dfl/GfFUsG/q+G+J7+RNbENK0dCDw34Yj8N+Hvs8&#10;ESpgfMc/fqxpunZRuPmVgBx2rSju9xHyjGanjs3W5Kt65G3pzX5D9ZlWlzTd2zzknJ3bKwhzu474&#10;OKnNusyLGysFVC2fr/8AWqWaHydqrtXcccnvU+9bK42su3aApB7mtYF8rjuZUumRoJNq7nH96ixg&#10;FtaSbo1Vm5RvU1oHUITcf6v5WOOaXxFbGxlSMqske0ONvA5qXGKJUepzUSN9sbO7a2ckDr+NXtO0&#10;ZZ/mO5ela+jaSszNIV2xx88in3flzsFjXbEpwOOv1rmnFLVFe8UZrT7afLj/ANWgHHrVi00PCfOv&#10;cnPHH41p6TpiY3KvOOvrV97BZ1+dgOnFcftZSkS7oxItJ55+VWwflOc0l5bG2f5WYKx/IV01rpca&#10;W2VVWx+lURpRu7gq33V6t1x7V2U49w5ZMwY9NkuJvl5Hp3atGGx8pAFXpnj0FaZSLSJBtXcc4O2q&#10;N1f5QMAq7ckZPWtrRRtGLsVbp12EADcrdRVHUty/NH82fQdKvXZW9VWhzJJ0yBtFTRo1naqyxoNw&#10;wCfvCtoRjYlRT1ZzM5W3+VQ8jkYPFUZxcTlVWEksecnpXTiCPbn+IHr6GoZf3c6tsXPUgHr71pKE&#10;EEUr6HMP4Zu76NmbbGsfQetQWnhONJFLsWbPRq7Hf5ZA25D/ADYqGWzQsrKvt+NVHksb6MzZLeOF&#10;VjijWPu3FUZrKS61Jc/dk4+lamq2cyuZbdR93BHtVz4caWuueJrZbhWWFZlLkjGF7/1rbD4edeqq&#10;cFuyI0ZSlZH1p+wZ+yVZ/wBn2/ifXIlmjlBaCCQZ+jV9XaR4Q0XwtfmewsYbWRl2kooHFeJeCf2k&#10;dH0HQbWyt2VIrZAiAHgAe1aetftRabb2kM/nRhRKoclugNfrWBwbw9JUoqx7EVGCtE9iubsJPkH7&#10;2RVK61HZu3N83XrXGX/xas1gt7xZoXs5Cp8wPynqD/jT77xhDeukaTqvnZQMD0Pau5dLlSvujTvf&#10;EyWpO6Qfe9avaH4lW5k+V89q+efHPxIm026nikPlzxkbga6L4M+OptdmX5mdd2G/z+FXWouMeYzj&#10;KTdj5H/4LT/CCHw58SdK8T28O2HX7ZldwOPNjI/XB/SvgDWV8w/KCqsMc9q/WX/gtBpkd9+zF4Xv&#10;/l8611wwg/7LwOT/AOg1+TutwbpWO4gd1z0r3aNR1MPCct7W+42hpscTr4HX7u0457Vw/iZMq38O&#10;3IrutcTaWLMfl9utcP4njV93zcYP41xV46HpYfuefa0MydOlZ1uhS59vWtrVYvMkVVVi2cdKzZbX&#10;ZfOrcYHT0r5mtJtns072PpX/AIJ2wte/EK8gXjdbn/Crvxe0dbbx3fIUXIlbOV96j/4JqED4uyIf&#10;l3Wxz710n7Qlqq/E7UNo/wCWrdOO9OhfVI5MRFqdzgvj5pP2L9mPQZOAzTEnH8XB/livly8bMu6v&#10;rX9pi22fsn+F5s/K8uSMfWvkudv3i/L154rllqzso+7G0S7p8m8DcD0roNFB83d6Gtqx+CmqXfwg&#10;n8YR28n9mWl9Dp0jhTgSSRvIuT7hDWVokJWXb6cZruhTlDRkylrZnc6JGxgXP4V9Vf8ABM3w8db/&#10;AGrfAFnt/wBdrVszD2Vwx4/AV8o6FdLBGgPODnrX2h/wRyj/ALX/AG3PAq7FZUvw/wBMKx/pXoUm&#10;+V+jOPEKKi2j9xvgd4Ci1v8Aaz1rUJI93l2cbNxwArNgfma/Mf8A4Le+G7W0/bb8UXUarG0v2fcF&#10;HVhGOf1r9ef2atLjX4h+Jrv/AJaeRBH9ASx/pX4+/wDBcwzR/toeKlZsrviII7AxL/8AWrkoy58Q&#10;orokV7NRwab6nyNYXEcdwuWC4+XI4z+FfY3/AASglhi+Nj3u9dywCztxnkyyNlj+Eav9K+BzezRv&#10;I24Ns9TjAr7Q/wCCNFlca9+0rBuZjDpWnXV3g9N7BY1P5Nj8a9WpQfs5NvoeV7SKWqP1vtH22i85&#10;LUmo6lb6Jp0lxdSrDBCpeSRjgKBSW8e0KP4VHWvmT9uT9oaGHUU8FabcbpVAm1Eo2Nv92I/zP4V8&#10;jm+YRwWHdV79DKU0o8zOq1f9uzRbTxE0FvYyzafE20zs2Gcf3gPSofjh+2lonhTwhb3GjzR6hqV8&#10;p8uIDd5H+01fIN9rkkkzfIrbhtPuRWNH5kjSbjuwdo/HtX5zHivGTi433POljpPRIv8AjLx5q3xK&#10;8RTalq11PczzE7VY8D2UdsCsOZFgkdZPmUgYx61qW9sGmZhk7GAX3qvf2y3jRhQVkVssT3rw5wc3&#10;zyepyyk5e9J6jbaSPSo1X7zMBtNWraMylkU/Mepx+lENrmX5gWXP502JDb3vmf3jjFcdWPYy9q2B&#10;j/eNHsC85z6mqiW/n6my8bePoKl1MyRxELndnjFWLYs/zRwhlQD5sdT3qbPluZ83VolWG4jDxxti&#10;PoM9qSaKSCFZG+8uOh61YtJWkRn/AIskEHpRPC0qshPzrzz0xUxu2HtL6Ed3crPbLtADPyxq1oVj&#10;9sRpm/hIADdqp2NuZoFjLHbIxf6dq3o7RbSx+X6+hrbES93lW5XLrdjoYm3+V1HU+tFwxtn2tnGM&#10;A+9SWkmEZvm+YU25RriL938zZyOelcdGm+bUagm7soWlsz3EjSN90YFVtb1CLSIlZnMjucKi9Wpu&#10;p642kXL26x+dMz/dHb61TFjJc3X2ieP55j8q54T6VrVUIlylFbMr2WkPrE3nXjBjnKR9Qg/xrYt9&#10;GRVyQoXNWLa2ZYlKx7RjnsTUltpTOzM7ZUN0HrXmYiSe7Mktb3HWoWGcuibucAVpX3iKDwP4d1TW&#10;L4qsem2sl25z0CLkAUyK3MSbhuyBwK8q/bi8SzeH/wBmrXzE21r3yrUn/ZaQbgPwFcuX4RV8ZTpd&#10;2jtw8eaSTPgPxx4ok8V+JtQ1O78xri/neeQsckszFjn6ZrvP2X/hjNr3iJfEF0uLWx+aIHq7eo+l&#10;crpfwg1jVfHVvpVzGyyTKspCuGG09OR+NfWHgjwlD4R0WHT7VAscQC9Pve9frPE2bSw9P6hR0drP&#10;yR2Y7GKEfZQ3ZYu41NsqANg45+prU+HH7vUFRVb942PTr0qvfQAzzKvzbTgZ46Vc8FRzR69bbcfL&#10;MCB6Ac5/z6V8NhocskeG1dncabZtJfXDK3y+YRsPQY4qS+h8x9q/LJGPpmjwfGxSS5YbjJksvoTV&#10;u+tFvJVVW2yscYzg54612Si29R9SKG1S20e3Zl3TT75Tjr1wP5U5bWS8l2xLI7sM9OlTXcu/UfJh&#10;hLRw/ug443Y4OPxzXU6Lp8eh6E1yjedcMOAOcE9q0wuA9tP3tjeFOUpJLY5CTw5dSttj2rIxwrZx&#10;iqsmkJpsTGXiRBjaTyxrv9Lm0nw9r6/2tcRiMqv7vOG3Hk9fc1c8XfDZNWvZ7yzeO6s4VDLLu2qM&#10;+ufSvYqZHTlT5qb2OypgXZKJwFn4emv0+6u6QZGfX0xVXxFrEHgGEW6Rrfasw37CPlgX1b/Csy/+&#10;LN5Yavd2+kxw3SQt5PnZO0kdSvr6ZrGtLrV7m9kmmht2kunyzNwWr5uooU5cqRxypQouzepj6hpV&#10;14pvGudQka4mzhV/gT6DoPwre03TfsVguducYAHU+9a0uqzJEka6dA0wO1gG2j8Kqy6m9lZtGtkj&#10;3OSWJf7oP/6655RhIx0vqU209QN23cx/iPUVMlw6H+6MVRfxTMH3NZLHu4zuPvWXq3jFbdZN0McZ&#10;Udnz/nNT7GIci+wbuoRoF+Y4yeSKpadFHNM3Ctt7t6Vydv8AEVpppfNj/wBH6s6qWVB7n1FXNL1/&#10;7UfLF3G8LDI2dh2oeH5dRqDvaR0yWyxMsiMVZcknPWrtrdTM3ysvzfL06VjPOulabJfXF1EtnCPn&#10;kc8L6fjXk3xG/aqZIZrPw7CVLZU3ki8gf7K+/qa9bKchxePnajHTu9jpo0Zy22O//aH+Ktr8O/Ad&#10;1ZSXUM19fxtFHbK2XGRjc3oK+J7qbzJy3fNdB4h1G88Q3jXN5NJczSMSzyHJb8ay30qS4mVVGexA&#10;HSv2TIsihl1D2d7t6tnsUYKmrRPUv2JPBDeIviq2uXFr5ljoce9GZfkM7cL+IGTX1ZqcjXRfb8pB&#10;+Ue1cV+zX4XHhL4M6Ta+Tsa6U3MnGGYuSVz+GK6ycyGVdv8Aq1JyQetfkPEmOnisfN9I6L5Hh42q&#10;6lT0IrSNp7iSNflwCeT19atpFDaW6/OowMZPenWdgtzBIwba5wGzTL6zMzxxxkSKD09TXlujoc7i&#10;7WsXLaJrnSZGh5kZtqtjHA61Db2Mr3Cwqv748BV5Oa7Dw94FutStbW2hU7dvmSlRx07nsBW99t0/&#10;wzZ40uBbq+HDXLrmOHHp6kflXR7GEVqXHD9ZaI5qPwxY+FNJa91KOS7vnXENtFy2c9SPTtzXHTar&#10;40ubx57CK10q03kKv3pHHue34cV21t4i1JNSaaZ1uVk6q44c+n0ok8RRWwkW+tVjZucwsWXp71vT&#10;xFK1tjtpYp048tF2/M4VfCWra3cRPqzQsygr5q/ePetSLQY43XbH8q/Lv+la2oeK9EtGRpLxtpPA&#10;ZDtHfrUR8U6Lcruj1SGOQniNjjH41zVqnMtGZ18RVqfE7kDaZvTaPnUDGDVW80C3kjDLjrjBHWr1&#10;2A4Xy5o28wfeDDkVGkM0cojeNuO+OnvXnSpM4nTmURoEctxuQMu1eQGxmq/kXmnovlyyLEp3YbkC&#10;thmVVIdjtxwR1HpRJeLFaMrNktxgDtWWqLhdbsp22q3Rhb9zHI8X8ZGKsQ6qZZVWa3jVv4QrU1vK&#10;jTJGxeuc1BqMitEfL+8Mcn0o9s9hr3nY1bbXYyzK8Tjaewzmr1rYrqzbVk2xr2xXL296qygytkhc&#10;lQeuTW94c1WDznBkC7Vxtz37UfWGXy30sdFZ+C7IAncysw+cHuK+Nf219K8Q+BvjPfTSapdS6fqq&#10;ie0QSYSFBhfLAHAC4GPXNfZeq+LbHwlpg1DUbuG0s1TczyN/LufpXxl+1p8WLP42+O4ZtN407T4z&#10;FETx5nOSSPqK+44Go4mpjeZwvCzu2j0MHBxlc8Lvp2Eh+Zm3nJJPU1vfB/w2njXx9o+mOp8u4uA0&#10;px/yzXlz/wB8g1R1DR1a4XbuOOpAr1b9kbwS0fjW9vvLDLZ6e4UgfcaRlXn8A1fq2c1fq+BqVY9F&#10;oejVquMGe+XCLbwKI8YRQAB91R2A/SobS3+3lvmIbGSoGAauCKO5iZEVvMQHnPBOKr2lrvk3sx+X&#10;nAOCT6V+B/FK7PmKkk37xNHaSSXm5pN0cWIwo47ZP861rKz86Pf8rbeGI7VVe387VWdlVVAXaCMc&#10;lRzWlBbxwmKNZAspOdq9M1z1oe9oZrlvuWibW11Jo2k8yRFVcZ4UY71tabaSas5ihZWWFSzFVyIz&#10;7+wGTV7wF4Ms5dVtbq5BuZZ5Q80aJuZjn7oHr2qn+098R9P0mVfC/h+JdKmk2f2ikIEsu4r86krx&#10;1wOTwFAr6bLcPTo0niK0kuyPYwFPeo7WPmP9q/xDZfGLx/p1j4ft/OsdDgkNzcBPluZGwXfHZQQA&#10;PasDwF8GNW+M/ildVvNNh0+xwoMUMAhiwoAyABgZx+PWvddL8P22mQsljYwwtcRiOdmXiQZBOQPU&#10;jkdK6iKGRtMht3VY4UH3IxsQn6Vw5jnVFxtRu33OjF5pOdP2SehzFxoVvpCRwGKaQQjASL7qjoOe&#10;lV7fw7Jc3DZX7MqjcoT5tw9zXZQ6VstpV+VkcjnuBVgGFol27I90eMY6V8jUxEm9EeL7TscRqHhr&#10;7bKnmKvlgcjGM14L+1j8SvE3h/xHp+n6TNd6T4dt4QsAtmMf2mXAMjOV6nPY9ABX1Ne2S3Py/KrD&#10;qfSub+JHh/Sj8N9ZXULeG4t47SV/njGQ4Q4YHtg4PHpX0nC2Ojh8bGVaHMpaW7X6nVhK3LO7Piu9&#10;1zUNWt1a7uri4kA4MkjO3PbmsueN2O7czEV1KaMrwjv8oABHtUNxpi26N8qsy8Y7rX9E0aMErRVj&#10;1ud31RzW91DDcyr6+lNZm46/T1rUfR2kds4bbyefvUyPTt8vyjg85xXSqdjaPkULeJjKflb5unvW&#10;1axm9gt4/s8S+SSu5F+eQk9/WjTtLWST5fm7Zx0rofDth5Wo2o2qw3r97vyKzxUbUJPyf5EuTSPq&#10;PwFdwjSrOMKv+jxrtXHTAwa7GMpNatJGqxyYzkngH0rzjSLs2VmrfxZBGR0HQ/0NeiaV5d1po5ZW&#10;ccAjqK/mXFtqrLXqfO1Jq+hFPK0cPLLuz06g8Vj3scoKzKsaqrYy3O41qXc8cVqwTqOGJOOagmtL&#10;o6TEY0Vkb5txO3qccZ69Kxpx6mfNLqjzzxPYzPdyKzLndyTzxUr2n9mWkhPKH5iSPpXRaloKpb+Z&#10;Pt3s3Qn8q5/Wi9/ps8aq3mI21EA+9ngf4V2U/e0KjJ21N74QRNdRyXTLnzpvKVf9lev6n9K9LiRb&#10;KzYtuG4cY7Vzvw60xdJ0uDcuI4IQmAMDd1OPxzW7qUzXVh+79cj6Vy4iN5WQcyuYutQtqN5Y2f8A&#10;z8TDdjjKjk5/Kty91SPS9LZpFPU9s49Kz9Iga/1aS4k2qLGAqq56u+F/kWrC+Jni7ypY7KFf4dzH&#10;09PxrTD0XUkoI6aVPnkool0CWfxdPcTIrxrJJiNT0wODWt/wilxe3C28NuJpJM7s/wAOfT8q5/w3&#10;qmow+DAbGP8A0pR8km07IyT8xI9B1rSvviJrHgzxTcrb6r4X1qzs0hjnubK9BWdmVCUjDAMWXeVb&#10;AxlW54r6ylTw2FinVWrPrcvyNzjzRSNrWtulyppscsckkMQjlkHbOeP51n+E9Jha8Zb2NflGAMcV&#10;rXfjG28RxQsNNXMh48vg59CT2rJXRrjVdXEakQKv3gCSDXl8QYim7KMuh5OaR5Jct/kd1bXEUVus&#10;W75VHyewqb7asW07h9B0rHsPDbWi7nmd9w9/0q4vhgTDDEtEvIBPIr4x04M8XQuXXiaG2iKqd5JO&#10;dtZ0t1JeSAt+7jkHpg1dXQ44lChRjHBI5NSJpayx/L25Oe1RGKvaJMrBDbQxzAhFK4xk965H9pLR&#10;9Q/4Ub4gksZ/I8uANK2cZiyN4z9OK6htOSHdNJP5MKDLs7bVUDuSa8j/AGjf2j9Kv/Btx4Y0GYXX&#10;2zi7u1H7vaDnYv8AeyRyelfUcK5TisRj6c6UbpNNvojoox5ndHyPd27M53A884PFOtbAumMfpW1L&#10;ZxyyHrydxzT47RIjtx82AK/qGnTSWh26ozhFtj9umfWvWPgnph0/QftEq7TfS/KT/dHA/XNcR4V8&#10;FN4x1pYAzJbWxDzso5x/dHuf8a9ZiRdNtY4YVxDCnC4+7jgV+aeIGeU/ZrAUnre8jkxVX3eVnTeE&#10;Lv7LrCRq5WOXjJH4iu5tNTS2vXiyjNCWBLYZTnivLNKupJtds1jV/mGQOxFei6XoMbxeYzKXUBmx&#10;2r8ppyko2TPPWqNVbRYk3N93jAFPMqCO4PVfL4AHqRUdvN5UYVizDOeOtT2mns0N1IJNysq/h82c&#10;fpXFKTuEI2NDRpGito9u5ecsxrbvi1zp/wA7KY4zu4431kad/qxuyNvUHvVu8mWZW6rt6DPBrhqY&#10;iz1NlKS06HNeIoY10FrrzVVo7toxGjZcAKpyR2zmsXS/C9vqDx3jeTGzHCRHqOfWrN/YXV1qeqww&#10;rJIrtG+1RygA5b6dOaybCwmuZZGgkBuyw8tCcZYHAr7/AAElOlFwWlj6fBRp2R0U3hzxPpl3M15o&#10;OoQ6TBG/mzyQrFbbQiuSHJ+YhXRuP7wrN0OytfhxctqFr++1S+iVo8jIhiYkZB9SP0rZvPhh4m1y&#10;3jfVLi1a3hBdohK3mMSB2PHOB+Qrlb/TtSj1h5JLO4VIwIl+X92qjsOevFetTaScrWXme1jHShC8&#10;dzqre9a5fzDMzrKcY7Bh1p018y3Q2r9wHf71l2FrezaYrDy4QZCdpOXGeeBWhB/oUCq65kkJLSE8&#10;H8K+Sx85VJts+GxEnKbbZctL1ICoLdP4fQUXesI10qw7lLDjLcVCYYpCG/j4wRRHaIkuWG7bwM9j&#10;XjSgovU5ZSS0GXRmuJVB3fKecHg1UjfcnBZTvzitkx7pwCVVSMnB5/KqGr6O8UX2iLHmKucf41lU&#10;qpK0TO/YbsEkLD+NuBj1rmviX4xfwF4MvLxS4njTYhHZjwK0bSVjN5jn51+bGa8x/aj8SSeVa6fG&#10;D5dx+9Y/3sdB/OvX4Vy147MoUZ6xvd+i1OjD2clc+a9dt9Q8U61NdXc01xNNIWZ5Wyx/GusTSmm+&#10;Ftqv3ZdLuSFbHIDf47v0p0EKg7Wx296Xy5JFZVb931xnqfpX9LwoQpw5UtD0+e+iOo8J/HC40vTV&#10;tNWtTqQRQkTK22T2XOOa9x+GXwq1b4k6Ks5s5NBViAwun3yKnrgDAPoDXnX7OPwOl1nWY9b1OHbb&#10;27BoI2HBPZvwxxX1O/iOHStF8m3kCfOBsUYzj1r8j4ox2CpV3TwsVzdX0FKNOm+aW5GWTwjo66fZ&#10;ySN5aBHnf774rLGrxtH/AKstJnq3cVNqOvwHy2wu7A357msue/SC3kkaMOxbhUPNfAVq6b1PPxNZ&#10;1Jc1y7Ldqu7PHPGKWOTzivRseg5rmh4kt1lzN5sGOm9SQD+FT6Zri6icx3EDc/dVvmHcEjrXnVZv&#10;ocqaZevoY5pdzZDZxkcE/lVGS+utPnkEN1KoYfJ5h38+2elSm/8AkwynAOWY1nahKJpFKjZg5Dde&#10;lcUYvmvII3RC3jnVIQI2jtLj+8SpU/mD/Sq2neL7eV5Vuo5Fl64Q7gBVmWKNbbd/E/BwOprJuNOM&#10;VwJF+U9PqK6i72Niy8T6fcuscdwd8h2kMCuPzq5PNGwb9/EfL6YYHOK5XULKG4yMlSvQr60afZxz&#10;oVlVWboc9z71vG1tSZST0SOqRo4bfzDKi8Hdz0NVYr6GTBMyhV5ye9YqJJp8ysOVYZK5zx7Vct9U&#10;hlZ/LQ7hweOmatRgkKOu5oPcF5dqt5m/nGOBVzT0yArQ4DNjI7Vn20fmrtDru/hwfmPrWH46+Ntj&#10;4BtfIiaPUNRUY8tG+VD/ALR/pXfl+U4rHVFSw8LmtOk27I4b9t26jOmaNYwzOJHkaWWIHjbjCkj8&#10;68FsdEbHH6d/rXY+NdbvvHOtzalqU3nTzdsfKo7KB2AqjZ2bQgf3u9f0Nw/k7y/BQw8tWtz0IxjF&#10;WKNvouAvy7dw5q9Y6H5kwypUHCnI/lV63t9/zN+lXoE8u4X5jz19K9etflaRppY+jdJsIdN8Kaei&#10;qNsdrHHEB0Hygn9c/jWdcytNKW6qrAHnP4UWPiVH8B6O6qWY2/luc4yRxTbBPPxHGw+b7u4YzX86&#10;5pTaxM4vozy6kYqVluaEaRvdFVVj5gDAAdM9qtW2hONSjLL5a89Op4pun2Mmlusw25jPzBhwRXQ6&#10;veR2P2Pa6SGZC5I/h46VxyppRuyfZ6XZzlmkkkf7tl8teDzxWfqjXUr/AGVbcM8x2q0Y6Z7k+1bE&#10;O1Ym2kZbBU4xg1NbJcaTbzXUo+6vlgg8ktx0+leX7BzZj7O7K9usenRJHH+8SFNvH8R7t9Saoah4&#10;ogtdztII415I9DUtt4b8QeIpDDpVi1nZtwbq5XaAO5C9T+VbVp8MdL8OhGv1a8uunmSj92T7Cto4&#10;VzZvGhKXTQ42Sw1b4hWxTTrGT7LOdsly3Cgd8V7J4S/Z806PwjawX1/b20ttGf8ARpiVZm6nCgcD&#10;pyax9P8AFC6BcRw/6yzjcM8ML7Mj6itTx944sdbtY7+zkvVRVVJmMe0hscg4JJA6bq+qyqOFop21&#10;Z7eBxFOn7sdznbjxhcfC6f8As618MabqPlXou4RdWHnRs44xljypByRyKqxx31lbq9zbvbzFml3L&#10;/qwGOcKPQZIH0rct9efXNI2faJoVRePMBKyjPY//AKulVZpjp8DsQrLgqqPzj0rujUhTbnzadj1s&#10;VmXtYKMlZIzbnxNZ6laLHb2/+kRyN5su774wMDH1BOc1NaXW8/e28cnPWslovMka4kaFdx+5GhHH&#10;uakWzb5miYiMkABnGTmvlcbVdSq2mfKV588/dN5rwS/KfujAJ9KbdxxGEKVDZ4Lelc6VukZvLdWb&#10;P3ScZqVtVuWkSOReh3EjpXmSjURzyuiW/wBFjkXywvzDuO5qnL4cuHSNo7iZWAxtIyDV6HxDBLPt&#10;ycs2Srd8datDVo48fNuVjwKwlJ7MyipS2OdvJr7TkdTCs237pBwcfSsH/hK7qOTdJYmONcbhvrvb&#10;lYL2L5QVbr9T71xnxquLXwX4SmvZLi2mZ4CypGx3KTn5SCBz9MitKcZN6GvLNLY+c/jt8Sm8U+L5&#10;NK3MbO1kBwD8sh71237P2i7bWO6fqN0uT0HJCj8ua8Bhjk1C9urh3ZW8wuCXztHWvor4USNaeDrO&#10;RUZN1vEJFPbKg/1r6zK708PiKsd4wsvLmaTf3XR6lZKFJtHodnc+Y25Qu1mzj0p96N7rImYyMnA6&#10;4rMsJNifMv8AFkNnitWArcH+HcBuwfumvHjFxdjyS3AnnQb1XaAcEjtU2kWyvqch8tV2/Lnucc0z&#10;Q544bllf7rA5GOp/zirGnbooiyqMk5B711borSxPO3+lFSqqFU5aqfkNPdQqD8rttPHvU99d/Zpo&#10;/MRiCpG4Dp9ak0945NRjl/5ZKrOBjPIBqtUrihLW47y5TfyRphl3EZJ4IFXHsvJ3FmD8AewptjIb&#10;G2+fDMPzNTPHJNGQwCsxBGPSuCtJuRUtXoZltpQ1DWYVlXdGGBINbKwOEbcoCqM4z1HaneG9NaWW&#10;4uNv7uEbAxOPmY/5/OtGcKse1V3fKFyeadOm5IV11GWlqZx8p+bbk56Vm3M7WN9HND80yKSFHR8e&#10;tb1ikFrB51wSI87eBli3YD1rQ0j7F4Pumur5Y2uLgl4Yj/yzHbNfT5bhKcIe0lue/k2Hi5e0fQ5H&#10;wpo9zf6P9pTxV4UgutQSSX7Nqc7xNbMiu3lfdwN4TCnuXHvVa7F/qlhA2pQrD5fISP7hHsB7VW8d&#10;fCLRviRfSTXU1xtEhuSsDhF3ZyOn8qvHUY59OgtWmXy7VfKXnnpiu6o1Fe+0e7jcVTlCyViX+x7T&#10;7BDFDtHBLHGM89KpDSliY/vG34yp9Pary3Frp9vGrPyx5OaabiFHZ93mcYHvXxWMUnJtM+IqRk5N&#10;pmfB4fjVmZnO7HSh9GjSMOfcAGri3izvkjlRyfaieVZIl/eblU5wfSvNlCRnGLRSNvtkztXAwOOB&#10;ip4rNZerfL0GKbPqMeGjX5X657Gs+91+NGVV3bVJBwDU8supfLqaUpt4jt8xvkG5yP4QOa+ffjV+&#10;0Z/bEU+k6CWhtW+SW7IPmS/7voK+jNDsbXU5VXcjNKvK56j3r49+NngaDwN8VNa0u3bdb205ZPYM&#10;AwH4Zx+Fff8AAODw2IxMvaxvKKuux1YaKvc5O20vzJNzMGLfNzzWvbaVGqL1554qpYDjGeB0966D&#10;TItg+6rZxgHpX7XyWR11JO3vHpnwJhVfDl1CV+RpwfxI/wDrV10uk2tvFt8tWWVsHK5wf6VyPwF1&#10;ONNbutPmfy11CMeX7SLyv55IrvL+Mwl1aPKtnJU46d6/BuLsFKjmU5NaS1R5VeThLQx5PCEMEj/K&#10;yjPbsO/FZ+p/DC2muPPt/miYDAP611WlXVvqAMBnV2UcBhgkVo+H7T7NevZSFSs+WjJ6A968CnFN&#10;GUZLocNqfhBpRbzWrs3l/KyheUI7n9K6Dwd4cbzBL5gZc4fjGD/hW5qWgXFpcXVqikhsSZxww6f4&#10;VNo+jPbaa0ijazDYc9DWM4JO7IlJt3KMt/bw6jIfLkm3EgEGpnlBhaRFk+Uj5OuR7Glh0hpr1Ird&#10;Q7Y5YDgV1fg/wPJanfcxyfMThT/HXlyhVnKy2FG83ZHnviTU/Ei2sP8AZWmG6tWk23CbtrBOm4H1&#10;rstf0fUGmsNL0uCNjb2aq8szYWElc/iRXe22hx2E2+fZGiAiK3Hr6muJ8fSXF1e+ZCWVd3JT+E4x&#10;zX0WW11TSjPoerRqKnBKoa/hlNJ+EsP2iRv7a1gAF5pfmijz/dFS+MtW/wCExdpdUkW6jmQOgblS&#10;cccfpXHaV4XutQjZriR1jYZUDjcR1Fa8fhnG4O0gGBgbsYNenUzmCduh2f2k18OnoVLSaHwFbSCF&#10;YrVmYFkAALGue134o32pRTQR3DL5zBfMQYJzS+I/BepTnfHcyTCMnasrFuPr+NN0LwzFFC0d1Btb&#10;1PPNcVbNtPc2Ma2ZOXco6F4bvLHVI7lp5Cy5LqTu80Gu2GuwSBV3iD/eGAKqxBfsnyuB5XBPciqk&#10;0Sztg/Kv8JxXzmIqVJy5meX7SUviNuK8jJkdZkG0ZAJ4IrLv7sTTMzHdu6+mK53UNPJkZUdtvQgG&#10;uc1CyurB2/0iYQ88byCPSoi+jM+a53jXcYbJ9MAn+E1leMPiBY+B9H+0TNmRyVTbwWNcnpr6nc2n&#10;2iR1trZif3k0gGcd8da5L4reJYPENta28LGb7GTvkI+8T6flX13DPDtXH4uPtab9n1Z2U8O73kcd&#10;8WviBqXj++VrhmS1jH7uIH5Rz19zXM21gvlY2/NkNjvW1fWLeWWOPYHt0qrDF5DKvytu71+70Mvp&#10;0KSpUlZLod12lZHf/s4332PX76xbA/tC3JU/7SHcAPfGa9E1MBLjzIOe5HZ/UV4Z4e1ubw3rVrfW&#10;7Ms1u4dfcg17Xo2vQeM7RbzT2jjcjdNbnqh6nj096/PuLMqqQrfWYr3Xuc9am5e8izYwLeq0iqVO&#10;eY2/h5rbtka6uFb5lXaMj0I4rl77XptLv0kS13N04PX2Nej+EbGHxPpqzQ2rRyf8tI2HzDPPftXx&#10;3Ktjl9jKSujT8AWDajrFvGys0bOACRyBmtez8CTXDssUREgclmI+6M1veEfDtv4Ti+1XsiwbRlVB&#10;ySe1XD49FxEfs8Rghz8+377j61ze2d7Q+8qNNJfvDH1jVNP8B6Q1rHH9rvJBh1UZ5rk79NS8Vx/6&#10;fuit487YkXao/wAa6K5u4rxt09v5zKxIdeJAP61W/tZbmTbDJ6grIu39azbTWu4SldWWxgnwxDDE&#10;qptZlxzVaTRWsi0iYYsfmU1tXsUwO5laNV+9gZB+hrKu9SVYWw33Wwc+tefWlJaI5ZMzmtrSaRg3&#10;Dr1DCsrUfD9swGIYwWHDAd6v6gcynnLdKS2Rd5Xd8vbPavNqVKq3CFVpWMH+w5o9sYuJPLXgAMfl&#10;/wDrVPbaPfaaxEN5cbNwOS5OK3WjSaPMe1nHHTpT1T90v3Tt+971xzqTb1BX6Gf5mrXMgkS6k3KM&#10;AZ4xUzXt9LEsd4zsucMwGM1pQHyWXhVHXOe1WpBHJH/e75FYyqSvZoObuQ6VYwrEqjlemS1bEGix&#10;yhQxUsKxY7aSNt0Y2q2fcVNBfzLcKsny7sfMp61XTQmMYt3Nq3ZbKXlQrdCPUe1aUuqw2tp5jOqK&#10;o69M1lLP5nEykkEgMOwrhPFWozvrksLybljbaoFfWcG8OrOMTKlVlZRV/U6IKNtTT8b+MpNdjW3j&#10;bEcZ+YnjcKwYrcRrjactwCRmlgbDr/FHu5NTLcK779vLcV/SeS5LQy/Dxw+GjaKOh1KaQ1lMZX5e&#10;M1XmiJKk9OnFWJCGA9cnBPoarTyNHtXPX0PSvfhF2OfmUirc/L/F2yazrk4GegwavTjcu4D7oxnv&#10;WZfTFUOF/Kq5SuaxjavcbecsSeAK5PWXLzOflbuMdBXQau58t/m2jtx0rm54/tEig/dY/n6V52Mq&#10;KMWzSMrK56F8IfDK2Hh6W/kj2yXByvODgf410c75gDg7vLJPJ7GksrdbLQ4YVO3yoVyMfnUfnrNI&#10;uI22svzD1r+ZM7xcsVjJ1ZdWcdSopu7Llq4nmjVfmLDkVe+25vWDfeA44/CodKtvLuNyhSu3jHUV&#10;ehsRcQoxT5t2Tgda4acZJGcdBbZPtAVW7sDnPp/+uodVga5uptvysXzu9BgD+lbWh6Yb5Qu395GO&#10;h7gf4US2/mTsdo3E5AArqjTaQ5SZlaVpf2+VQRz1+tST6FNqWqN99kTj2ArqvDmhM8iv5bbFYZwK&#10;2m0q2hjm3NFAWbqSF4NVGMerOinRc46I4mOH7W32SGKRo4zhpCPlb6VZutBnmH7qE+5Aru9CtLNb&#10;ENHtkWM4IXndWZqPiG+lml/smxXEOMkn3x/UD8a3ng4cvM9fQ9HD5NWqq6djIj8K3X9n+Y8bIv8A&#10;ECOlZp1rTdJl/wBMvY1EYOQXySfpXfXviTUBaQ2erWtvDNNFu2xkHGc/ka858c+BtFt9Ujm+UzTL&#10;lt3zYb61lisLGnT56a18zLFYB0fi1J4PinpVijLbwzTu3yj5OKqn4lwQK3+gsQzcAnFYT2EAKqpX&#10;5TnINU9TTz/MGDlOeBnNeLKtNbM854px0ikdBf8Ajm2v5lj2ta+h7Nn3qxbxW4i8zcsi46hsg1yN&#10;vGL6wMbf6xQQCRyR7VXjnm0qbEMjR8c9/wBKqNaXUp1OZXZ2SSKknC7Vb8qbNdlYz8uMDGewrlG8&#10;U6hZyhWCTKf1qUeOFuVZJYXXvwOK6I10gVmb0lupuWZWY7k4BqM4VRt+99aoaf4iguFkWGTc68hf&#10;WpVnkmh3FdrDJOO1dUKtyZRHtdsr53MW24VSelRzyNHNlW+TGabYyrcbmxtNadlpS3c+5V+WMZIx&#10;0Faw9+SitwUb6FO01FZX2Ou1GXoONpp0erm0jxD+6xzlfvGl1eGAO0dr6ncV71QEGR8w2Zznmv2z&#10;hHh1Yaj7asvfffoddP3FY1rLxddWk4YSSAKOhNNm8YXE8uyWST7PI/QHpWTKx2A/eXOOtDncuFUr&#10;j3zX3CorsOVdrRHXW3xM1iHS5IxeTCONdoTdxx0/GtLSv2p9Y094VmkZjGyt94j61wtrFMYd3lsy&#10;9MqCazbzSZGKyKjbXfYTjgHrik8JSl8UUEazZ7x4d+IH/C7PFtuqyiK4uV2EMeNwOR+ea+rfgP8A&#10;Cibwno2y5hjWcnlo33BgOh/GvhL4X+C9U8K+KtN1OJo22uJNiElvYD9K+w/D3xv8WRaNAo08x7/l&#10;Qtjdn3r57MYyg+SHwnbQV9WeRf8ABbrUbqD4ceCNBgWY2rXU+oXJVMqCqBEye33mr8tfE0CwSybt&#10;3Jzx2r9frD442/xr+NUfw58ZaLb6gt/CRvIDADBPfp0Nfmn+3L8KLf4HftI+MfDOn7WsdHvzHBnr&#10;sKhgD9AwFduBnF0fZNWlFXfmmb+8nfofO+uwru+ZsVw/iOIorYOeefpXea4gbcd20e/rXEeIoyY2&#10;Zg3v71z4q9tD0sPa1zM+E2gWvin4teH7G8kEVrdajbwzMeio0qqx/Imof2nPA0fwy/aP8Z6DAVaH&#10;SdYurOPHdY5WVf0Aq18MvFMHgT4h6Zqlxax30en3cNy0Dj5ZgkitsP1xj8a1v25vEHhnxh+1z421&#10;jwjLNL4b1bU5LzTzKCsixy/vNjA85UsV/wCA187iN2etRu2j0L/gm4mfjCflyptmJ56fWtz46X27&#10;4jahuX/lq3Ld+aq/8EvLVbr43srYCG3Ix65HpW7+0n4Sjj+KN+csqtIxH51OHe7OPFKbq8sexyX7&#10;SM3279i3wbJu+7OyYA78k5/OvkW5OydV/vGvYvF/xevPFvwgsPC7Q/udPk8xWz19a8j1bS5LVtzK&#10;3X1rlWr5melTjaJ98fDf9tL4f/D3/gjtrHwr+zrefEDxd4tjvrhPL4trSCEeXMzepY7QBz9418b2&#10;cu+4Zl+VWJ4FUrTwFq0fguHxI9tJ/ZM10bJJieGlCB9v/fJzXtv7Gf7Evij9sK61ZfDclnCujrGb&#10;hrhiAS5OAMfSu7DxnOTvuyMRKNrnnujyGaVccYFfdn/BDKfd+394Ft/vQyPcORnutvIR+tc/cf8A&#10;BFH4laEkLy6x4cjaZxGgMjAsfQcda+tv+CWH/BODxF+yB+0ZbeO/FV5Zalb6fZTxWsNmGDCeRdmS&#10;TxgKTXfy+yjKTa2ezPOqVouNj9bv2btRjPxF8W2YxuWO2m/D5xX5Hf8ABd3w++k/theIGfcq3UUM&#10;8ee4aNcn81r9L/gL8TbXw18Ydc1bVS1lY6hYRwxAZcs6uT29ia/OX/g4H+IGleJf2gNLvNORgJNN&#10;WN5HOPOK9wOoxux715tCTjiFLujsfL9UUb6o/PFLMSSFFZcueffNfo5/wRH8ECLUvFniArlYbeGw&#10;jbphmYufyCL+dfnT4R8L614waSXT9NuZ4YzgyAHaCfev1A/4JY+LtF+DfwNvIdcuodOnDPql4Zjt&#10;KfdjRPc4RiPrXbjsypU6DXMjxfdk9D6x+Mn7SXhf4JeF9Qn1DVrP+1LeImGxEmZpZCPlXH1r82pP&#10;GF74m8c6hq+oSGS41SVp33MWOSc15p8a/idcfFn4/a5rFvJPJa3F88kbEkgpk46/0rrfCha5hVmJ&#10;Z4x97NfjWfZlUxbs/hR5+KxFlyR2OtutQVrmNQzFXwenelkX5GZC25CD161l6bd+RqMMcoVtx2o3&#10;XaSK0GTaWAyq57dTXzlOFjyJStsWEvFEbNvPAwVz0pLa5MxaZV3blKAEdPU1mT5tJvlZQsjgHnrm&#10;t/T7YQsqfLtQfma6JJW1FGcrD7Jm+zqsnU9HHFLdJ5o2kbdvOcVPep5SwvuXaG5Gaj1GVGtGKt8y&#10;88GuZU+aWhPO3oUbaP7USshO5OAB3Jrf0mBWjjTZtXZg56msrw9b+cnmbcNgnmtkQkFf4sYPWlWl&#10;b3S4aboqtGlnI3y/ePX3qlqZMl18rfO5CjPv/hWpqf8Ax6/L9R9ay7Bmnvtz43QDdj1PSpoLUag9&#10;zR0yy+bzGXvtX6CrOsFcRpHnfnGPWpbR/LgGfwNR7XupJTEhYxjsPXirlRTldlRV37o2e78tUxjL&#10;fLisLVvEktq8lvb/ALy6kyme0fvVrXfN0+FYIVVppDl5B1j9QKr6do8dqyyNuLA5OT1+tVJxgtCb&#10;crskTaB4eNu3mSM8kkg3M5PJOK2orIB42zkg8ZFVotShLYX7+OPalfWckRxrvOOPavLqxctRRp3N&#10;FtoTHGfT2qPzkiTG5dw7A1WtrGa6wWYjjkU/+ytsZ9c/eryqlOMdWxJK+hdsy0zK24c9q4H9rDwB&#10;D8QfgrdWtx+7+x3MF2A33ZNsi5U/UHFehafbLbOv/LVeleY/tOfEKOBbHw7C0ZuL7NxMp6hEIwB/&#10;wIr+VehwrhamIzihCG3Mm35LV/gd2HVpJnkXw88NLJqN9rDxKzM/2eEqMbY0GOPxzXax3EJG6Fv3&#10;ijv14FXLfTYtK04RRoqRwruA9az5bfdLuUbdwz0717WYYyWLxtWu/tSb/E8+tUTndkLwtKzeYzbm&#10;OTntntW94F0pkv5JSo3QwvwP93iqcMC3MkbAD93ycjqe5rp/Bliwe6kYfMYmH6cVjSpy59Qijb8K&#10;Qxwaai/dbG5vXJq+9sEvmmbbiGNn46l+i/qRVPwdbwraRmRm3Nz17V0a6PG9kvmKwjuJs7sdQvOB&#10;+NejTpNq7KST0Kuh6XttFWYffGC3XB/ya19Ht4z4osYV2nYcsASQQATjHvimXhihG7lcdExyTVvw&#10;jHZ2Ny2oXlwttI5aONGBLfdxux+PFetl9lP3j1Mvprn16Hj3jvw54f8AGnjYf2pqPiBtVS7dp4LY&#10;BUgUKdgBPp3P4VY8T+Mtc8b+G4vC2lySWuk25IurpT+8uDjG0egx3967zxrptnqGoSTWSl7jBzJJ&#10;FsaQds1zemWV34Ts2U2u9ZmLuUwSM+lLEVHTTinoz2MyzKnKnyUt+5R8G+A/sliVSFIYY8IB6Y4r&#10;UlsI9M+WYq0nQDGMDtUVz8RJhbPHb6bKu05LYAz9axtW8Zf24rSYhVoRmQNKAx/OvmMVbdHy9r69&#10;TUWxW5lWUYXJweKzNU0dv7T3RyY9ap6V8U7FJVt2t5FIYgknNa1jqGZZJJI38tuVJGcCuKMb6oyl&#10;Tuc54iR2PlpAX2jB+bkn6VyGs+DZdTSNZ1khWZsH19TXo7SJFqHmeW0zMxIqlqB82/EjptjQ4wBw&#10;o71TvsEL3PJvj/qN58JZfDcGk3z28clo0ktqMBT85ALDvn+lcGnxO0++ulvLjT3t71MlzaSeWJT/&#10;ALS9P0qL45+K5PHHxL1C4aRmjjb7PArHO1E4A/rXJR2hiO7jryO1ftuVcO4aWCpwxEbu257FOnDl&#10;SkbnxG+Kd947SC2LNDY25JSFe59W9TXLC1ZoA3l7lz8x9Ks4wclW/wBoCmyna6qpYbR05r6vC4Kn&#10;SgqVGNkjojJLSJntatcJtVc+mfSrmiaCS20jczNgN6c1atLdpp8sv3TjgV0Gg2Ci7h3bR8wJHfGa&#10;6q1Bqk/QqpVstD6khY2+kQKqRqqwomQMDoBxUN6XEOVxukIB47d6mj2y6Nbqu0bo1YsT044punrI&#10;1yY2UsmQoJ6n3r+b6lNuvLm7v8z5y0pN3NbTtLUaDPJ8rNuUbe9aXgvwI3ii/wDM+aC1iP7wj09q&#10;2tI8LPd6CsUaKrSOm/txzmtLxDONI0yOxsd2wf61l438Y210VZxg+VbnVytLma0RNqGrLqEA03Ss&#10;2ulpkTSqf3k/bGePl4rM1GRLdGhjVVSMbQq0umGS1sF3R+Vu5APGBjpVGYM/mHdHvbkDdSqK8dNz&#10;OpJzexVaVjLuX7q56/SsnUZfPTK7mYHDcVau7aR5GVW3LGPm2nOTVNbmS3baV6/dB7V5kqcomGzs&#10;ynJoyXp2yQrI2O4qreeEraJBujXPTjtWxNft5gVnHy8ZB5pst8oiRSqtuOMZ6+9Zy5h2ic3H4Yju&#10;T5cse7b9xhwfxqSPQPsKlUaZVx03H1rckCzPuyo2cjHQ0eb5h2yD5W7jrWfPZEym11OdhbULOVW+&#10;2TSrHkLG/wAwH51cvdTvkTz1WArJgqm37taUsS4ZnKqOR15qNo4WgYSN8ynC+nNEZXCFRswYfEF0&#10;8Eita7mB2thu3Y1Kmti+nZZLeaFT3HzAUa5byWUTXEfzbT09agi1qCeVY1kjZtoJHTr1A+lV7r6G&#10;l9dUST3cRkUeY4VsjOKk0mSQOv7zB6Fh1FOmtW2SSRorHjg8Zpsc1qsW6eQQKO7DaQPftRGMm7Rj&#10;c2ir/Cjwb9qSfWP+FnyLeXlxcWLRpJapuzHEMAEAdOoJ/GvNT885VMbSe9el/tDeLrfxH4uhjtZY&#10;5o7RPKLL0Yk5Nedjabjcv4V/RvDtFrAUlOPK7K6PYpu0UmXLbTlW32kfvOvSvYf2aRDp1prXyqrS&#10;iI5HXaN3X868ssF8xQx+82a774Fan9g8YfZWYeXfRmM7unqPyNVxNg5VstqRhva/3HPXk3FxR61F&#10;Jsl2r8qnDc9s1pW0CyzZi4GOc8YrLt2IjkQ/6w/KpPStbRfMiG5T8xYDnvX4FCnZ2seHefU1JrCN&#10;GkmYKf3caoPU4xn881o+GPDkk+pxssO5iQFA5545q9HptvNaQyn5hIgRQB0IJzWlf3snhS2XTbHc&#10;Nc1aMEsnLWULd89nb9BWlSjy+8zenTTd2tCprmsp4XP9k6RPuvEybu7Q8Qkn7ierep7VwEvh2C3v&#10;TIsKRtIxLPjkknn9a7+DwpHo1v5bRqqx/MWbqx+tZFxooebzPlXzDkKTnjtXm4r21TcipKT9DO0z&#10;S91xu3bl3c8VvT2ccca7x+7HI470y3a306QLKypnliO1VNSnkv42ktmO1cfeO3iuH6q3oONN20C8&#10;n2BtmF+XgetZr6o88Eg2sFz16celMu7j7HF5lzMu4n7qnO2sybV1ucN5kbqfu7TXRTw6itTLktuW&#10;G1CR3VVjYbfXqaz/AInrHfeANQt5tqrJAxZic446cVIl2plLFyfTiud+MyPL4GvmWX7P5Ue4nuRn&#10;mvQymmp42lHb3ka07XsfOk1rtU4XOOme1VJ7Pe+e+eeeTWm/Csv3sA9+lQSou3+9uHU9a/pilTaW&#10;p60ddDDubbazMBjnH/16rRwkHH5jNaV3ECD97AHbvTI9PZ3Dc4PPFdHszpUrLcbpcDCVQ3friuu8&#10;I+HjfeLrG1TYR5oJYnggfMcflWPpdoVXdt4/nXonwMthdeK4UMKNEA0kjkfMmFYDH1J/SvMzuoqO&#10;Bq1OyZjKV0zvrPzI5mVgu3axwBnr2ru/CuofaNGi8v5lwBt/u1wiL5eqYz8rDAAHBrq/h3Is8Dx7&#10;mVkOMD1r+aMVLm948Zx1Na+0l53+WRVSQ4YNwR9Kl112W2jRdqrCMDnk1NPIWvI1f5WjPzZGR7VR&#10;12OS/u0ggP7xjjJ6CiL93QcrxWhkyhpJGRsPuAOSM4NR6DHDa+MIWeNG+R3y3RSB/jiros4dJDq0&#10;kk0qjk46n1xSeDdJj1TUNRvGXKxBYYh6E8t+OB+ta04takxk2zqLK1LQr5sm2Nh90fxGrl6VigDe&#10;Ztj4wO5//VTY7SYW8atHt6bfYGqWuTtHGyqyr2x1rmlN32NOZX1K2n3f2bRtSvGJ8lbhUVj1O1ST&#10;+przmHVp/iD8QRpunxtcXEpDSSBMrAnTntz2rrNb03VNX8DLZ2KhHvJZG80nCRqOCcd+9T/DPwR/&#10;wieg3Vvamb7VcNk3MgAd/cj09B2FfRZbTjTXtqm3Q9TC04p+1qPTsegw3Nr4X0OHTY1hlXJW4cYI&#10;LH1FciPgZ4bPiqO9aBlaRvNKK+FJ9cDpVuLw/qNlos6RyQSSTOPllQ8Huc0lp4O1QKxNwqyH/nmD&#10;kfjXVi84p9UmelHOJw0WheGmRvqAW3VfLK5JUfKtdFY6cIYVbZyBt3d6xdK8N6hppPmXO4ngjaOR&#10;WstrOBu8x8enbNfG5liVXquUmeJiqyq1OZlwBFO5mH09KkbUVtyv3fl96ptZM6cnJ71DcQGCf5lY&#10;r2NcK5UtDkkl0LR158bTubdwMjGKpzX109z5i7vL44z3qY3EMecc8jg9qgi1GMTKm7b83Lt0A96q&#10;nFydoLUryIfHnhr/AITP4Za1aTyPa7rN3WQcZZRuAz6HFfDdxKyykK3z5xivdf2gv2m5dRFz4f0U&#10;7bMHy550PzTY4Kj/AGa8RsLSO4vI2uGdLdmxIYxlwPYdK/orw9yPF4PBuWK057NLql5nXT5UtRsc&#10;pdV+X2z61JIm2MkL8zAbR3zmpoLLzG+X7uflGOce/vXUfDrw3JrHiqz/AHPmRQt5kuT2HT9a+0zL&#10;FRwmGnXl9lfiOTS1R0Xw98Nf2Hoezym+0XB3SOB0J7Z+lbF1Ytb3sqbvM3dl6KK2DaLGJlj3DcOm&#10;cChdL+1Mo6uozn1FfzXjsTPFVZVpu7bPOrTutCn4XtJo9TjTycvywDD7pwea77QLVo4m8yQsrDoO&#10;9c/4M06b+1VdvM2MSAcdc8V2ml28cDeW3zbARn0NYwork94iD93cS3sJHLBfm74HYVuaRp32Tw5c&#10;cFneZAxzwRg8frSaXcSfZpISq9PvY5xzxV+1iddLK5ULJMOCfQelc8oKPwmkYpapiW9usqYbg+3e&#10;pP7E+2ny0WTcoyWPQ1e0eBb28EcYzsJ310GuywfDnS4768WP5ziND/GfwrwMVGSdmdeGwsqzsmeR&#10;+ILmTwzfaw0ckaXEdjlBn5nJOAPf6Vv/AAY8Jf8ACNXEfiLxBbr9sjTNpZlAVWQ9HdepIznb+dLb&#10;6fNrPi6TXLyDy/tKokEa/dRVzzzzknn8KueIDM1zHLJN80fJQcBeeM+pr7/KZrD4dc256kakMKtX&#10;dk2tanNf6zNJcyTeZISUGdue/SsSa7+0q0cykp12g9T6/WnyaiLu8lnLsx24y3b1qldSrLeLtdW9&#10;cHrXPjcxnJ2gebiswnUd7i/6uOMR4DMMkE44qBEUsyzDjOcen0qC91CNZf8AWLuUkYzVF9f8+Mtk&#10;ttJxgdcV4spVJu553O5PU1Fmii6hvl6fXtTWk3ov3jt5PNZH9qSQJwrcjdtNLBcSXC5aRVUgYUd6&#10;JRtuVpfU6KBthTbgsCDU2rzXF7cM2Gk8zq3XOay7G6EcS7fmwfmBPX3rQ1HxBHodtJLt8xY1LeWr&#10;DIHWuTl9pNU4K7bsaLleljB1m3h01XuLiQQRxjLEnatfPvxq8aQ+MtcXyWzb2o2RkjBb1Nanxr+J&#10;8/i2/jjguvMs9gYRBCoic9Q2epHTNed3EjzlVxyvfPWv3ngzgr+z19br61JL7j0KajHcbAPKB+Xi&#10;rGgRQPr9nHcSCO3eZFkcjhVJ/pUMdrIxP0rW8I+E49b1RUu/MNnCpklA+84H8IPueK+4zOcKOFqV&#10;KmiSewe1s7pH1Voes297qb6XpzxtpNudscyHhuOuPSr1/pDG1PlvwpPTq1eb+F/EZ0TSGS1jjhjj&#10;AVUXgAVu3Hiq+e0ivI3GzgOobBB9a/nWtGDkzLFYuNV3a1L89wskwiWRlaP+Fxhqmt5A0mxnCsBg&#10;5/xrGvvFketMVvIVm8sZDfdZfxFUptWt0eOSxkzIv3o5pNwb6GvJrUuqZ5kpJ6nTXOkics3ynvn1&#10;rB1fQlMhkgG2Y8h1PzA1oaX4uj1SLyZI2hZePmU9akuLEhHMbFl9+4rz50G2Scnf6jqGlfdvpm8w&#10;8rI25AfpUdr8RkaPyLqFlkX7rxtkP+BrX1zT2nVsxq21ccrXC65pPkSBlVfMHK5+6KmMXF2NOay1&#10;Or0z4j2OozGNpvs7rwEnXZuPb2rTv9VhmmWPMQyARtkBPSvEda16S9uJPNVknibGF5U471LoniK3&#10;u5Ps915Y+bcj45T/AOtWmti+WMloj2V4dkG5Uby/WoI7ZYpN7M6emBnf7VyNmsNvaKI7li6cAeZn&#10;I9q0FSQJ5lvNJ+85Kli3P0oU7aCSUXodFDfR3R2rGzNyBk9T2+lV9Q0q106RZLnU7ezc5yvmkv8A&#10;iBmq2jxyXzfvFk39to4PvXnHiXSpLXWrqMl5F8zO48191wbw9RzarKFVtcqNIU09ZHZeLvHFnpWj&#10;XVvYXrXl5MpRZERlEYxycnv+FeXxWUkrs0mTzz6n3rYtrVhHhv51YSyUrtK7u5zX7pkvD+Gy2l7P&#10;Dr1fU0jo7LQwV0/aW2xlhnP0qMWZHplunvXRDTTIjLt9efSqtxpnl9s46V7UoGjMpbQoPlX8qbez&#10;C2Vc8GrxtOob5eDgAV2/wb+Glv42/tLzSvmRRAR57Zz614edYyOBw0sTNXSNMPB1JcqIvhB4zj1C&#10;ybR7iVPMUl4C5791/H+ldrou77eu75FU8E/LtPtVWx+ANvbagkkax+crZUrHyD6jFdpB8NJorf8A&#10;fywrNjkscZr8NzjMMJicQ69H3b73NMVg5xakkCampuNsirJtGMg80RwrqOvRxRtHJmJtibvmBIx0&#10;9KsweDLizGY2t2kLdN2Og9653TfG1r4S1m6OpSLY3SfKrTD5se3qK8adak4tp3M1FW/fI62w+Ft1&#10;dyQteX62EDLjYjZmJHoOldK2oab4PslhtrdmWMhlklG6RyO5NeVXvxlhW6Zrec3TYzvXoKoweKb3&#10;XUYySFlY7lDHpmvGqYyEHpqcvtqcLqmj0mb4q7b9mWSSNtpUZG7rUMHxC+2Rtb3EMNxGxwDjp/hX&#10;GaZZSMVI3GTuWHArQgC24csq+Z0z0C1l9enujFYidzak0TT7/wDeafI1tJkhlm+ZfwPUVm3ratos&#10;25dscIHzSqdykdKZbxPLGzLlRnqPU0w3U9kWxJndwcnIP1rWnmF9JFe1H2XiWXTbkeXNGwwTjaOM&#10;9eKX+3H1JmV2Dd9wqjqejWequskytby7d26F9q/iOlZ9/pV9p+3+z5I7mJvl8onbKc/oa2qYiclo&#10;9Cp1JNaM3JCshYbl+7ke1RFI3CYkbzMZOc8n2rml8R3VsPLvLK4t5ckkFM5A6nPSpm8VQTxrJu5U&#10;ADnB4rjdSfU5+Y24PMV2+8c9c9aJbxkhfY20r27msqPxSs+G8wbl5wD1HvVe78SJK+Y9oXOCQeOK&#10;uMp2GrnQabMwUNLtkJbkMucCtKKO3ZyBAkZx97OcVy+m6vJeyK0KszYyxPyrirtvqOw/NuX2+9xU&#10;OU0OMmjT1VobOyaRpJF4LDHTivmP45eN5vGGqSWqtIIoSVVN3De9etfGjxXLp3h9mhZvMxjaufwr&#10;5xvtQW6+adv3qtk+wr1stweJr60439D0KEXLUw9CuW07xDGtzAGjkkVWB6OM8ivpDSLhrGwXdHiO&#10;6ZmAC4HHHH5V4Lomm/8ACR+KbFQhCiVd2W6hfmP5gGvoxLaMeCdFureTzobhJCSR0dJWVl/Dr9DX&#10;2uMymeBytuqrSqSjf0Sb/M0xUGqdiLT52DmEM2yTkAnuOldDpEig+ZjleDz61ys8zWc6lV3Lu3D1&#10;BrptFZZZ/RJF3A/XpXyjXY82UJfI3LS2WPbKql93Q46Ve0dVeMbdzNnBGOgqulu0E0fzbVLquPXN&#10;XNHXyrp+uVdv8K0jsTpawX+nG4Z155OcEetTWWkf2R4auJPmkkkkWFOc7R1OKfJO0FxuVc5+93zW&#10;ne2LW8Wn24bJ8rz3Udmc8foBU1JcquEU0m0UtH0i41R0VlwijcFI6n610j+CZJUDMpVQMjB6VqeB&#10;PDMl7Mvmfcznn+VdTqviqw06F7WFQ1xGoYhlyCM183Uxk3W5KSuehhcBUrK8TgLOxa20YrGoKXF0&#10;cjv8qgZ/WmarD/Z8W3hmbhQRya1szWumx+XGqz3BeQZOVGWJz+WKx72/s9OmDTXizX23DELuWP8A&#10;pX1GHlBQV9yHhXGXvla88QQ+HoIWkj866zuijxlUPZj9Kyp7lb6dnuWkuGk6s3Y02+1PTYbz5rku&#10;7jJfYeSfSoLnU9NhKlTNJz8w2EEZ9q2njuSNoM1eLmlyU9jC8Z6A1ujfYfMkhkXDoD09f1rP+H+m&#10;3EVtILuEpDuwn4d67KC4sbpdscjIyjPzLjPtRAsMasFkj5BAHvmuCtjZ1IcrOerWqSjZkdvpwQrt&#10;VemATVhrDfNhiAoAx7GnGXfEo3bVU4OKcL5QyKCcN6muCXtDm16kc1lzgKFXGOKFtEyoOck4qSXU&#10;AIF7jpVG41dpOI1Xd1JzXP7ObZUdSHXJLfTLWRpPlEZzyaybO8j1GHzFRFtVzmV3VVX9a2NU0r+2&#10;AY5VWRZAPxrifjV8OLS28MQ30EclrcWziPg/LIpHGfcYr2cjy+hjMXDC1pW5tDWFOLZsat8c9A+H&#10;kTS2bR6tfQ/MsSg+VkHozdx9K+cfi34i/wCFjfEHWNei06PSo9Yu3uVsoXaSO1VjkRqzclR2zW6m&#10;hM4XPzd8VHdeHtzH27AdK/f8j4XwmWRfsdZPds6qcnFWRw9jp2CFx8zHI9vwrZsbNnTaPl57dq1D&#10;4e8obyMHIwKmjsPJ28ADGK990uwpPm3GaZNJpl3HLG7JJGwdWXqCK9btfFZ8UaTDeW6+ZcKD9rhH&#10;3h/tgehrzBbJc/3v6Vd0e8m0e4jmt5Xgkj+6Vbr/AJ9K+Y4i4bp5nSs9JLZkSipKzO0s9fs72cxy&#10;boZVPCMdrZ9q2NC8T/Zbj7PfN5iHmOYffQD1/wAa5mfWNL8VRFtQVrW7zu+0QpuU/Vc/yoh8HeIb&#10;cLc6bLDq1ruO1+jY9ArYr8WzTIMZgZNVI6dzD6vKMvd1PfvC/wBj8VadbyRsknBhMin9PbpWgnw/&#10;F/JHbtn7PH8xXJ+b0rz34L+JYPBtreS60ZNNaRuIX4wByD+Ndde/tR+F7Czea3a4muFwoAThe2cV&#10;5UpJxtLc7/qLcOaWh1dj4ZtdKsWMNmE2nHnTcL/wEVLPqsdnZNJE3nzY2mRudvoAO1cYvxB/4Tiy&#10;hubW+SVJScxE7Sp7jFVpbmJo2MhkVl6gNiuKVR30RwyqxpvlSNma9m8tpJt3mE5wQaypF82GST7u&#10;4/MD/hVePX544ZI1upWXOFDHdkURarLI7KzRhlGfu9u4qXO5g7PW5ailVAqqwG7Oc9qtDUFgYhjv&#10;TFZD6rJK+W8vavTCAcU7TdS8+NkZVbfyOOaUacd7hGUb6F8vHdq5j2rzyD1qndRRylmYngcBf61X&#10;vZlsZmeNdq//AFvSo7O+jkZm7t2I9aOVXFKRFqFlB5nys3yncQvaqlzLCV+WKTaOvzVavHVZ90LB&#10;ezCoBJ5WflBDHGcVUopohVNSlPdo9uyrbtG2fvFs02DwrHepJPeEeTEpkY9goresbNZo1yuexyOc&#10;Vzvxo1j+wNBW0jkCtdMNyg/MqDP869LIcplj8ZChHZvX0OmELu7PLfGus/8ACQatM0eY7eIlIkzg&#10;BR0/Gud/svd3+9ydwrUuCrOny8nv6VHexm0T5lYKeQSpwfXFf05g8HTw9JUoKyWh1XujJutGWQKp&#10;2jb196yb3ToYTuz5e3Oa1L7VVLbf4cfrXa/Ar9my++OtxeXUizw6bYkCV04BY8hfyBNc2aZhh8FQ&#10;lXru0UVShOpJRieR3N8mzy445J5WGUCLursPhv8AB3xR4kIvLfztKhXb87ttkIJ7L3x1xX0v4S/Z&#10;U0TwHqEckcce/A2yH5m/+tXWX+nWfhOAsQrOvPmEE5r80zPjqlWj7PBxvfujslh40tZs5P4Z/C+e&#10;w0Nv7SuPtVwxx58yjcF9MYx+NdlbaLYeGYm+xMklww5BbJP41inxXDqLeW83yrnCKTzUN54gkumX&#10;yYVTaACe9fCzjVqyc6j36I5auMhtAdrWpTG63XXmKzfKN56D2pq3+0bd3zbcU5PFDXYaKaNZ4+CQ&#10;/T8Ko6pLa2szNGZEGAV43L/jRUjZHBOXNsWHuWWY5PbnNU7q6L28nfbxgD9ajv4rif8AeRsGgYDM&#10;i+tVbofZxuXd835e9crjK10YODM/Vb26c+WtxKBjHD9Pw6VTbxFeWULRzpDcM2Blhgr78d6vPBlW&#10;4yW5yO1UZlWI/wB58AcVxuVgcrFYa41ldM1zbsysmVMbdD6GqFz4yES/8eN1nBBYNn/P/wBatHUL&#10;ZbiNVZeoycc1QEZV/JVcDtxnNYSae4vaPsEnje2s7NmjaYSLx5bLVG1+LUNuwjdZxLnjKVHrOgqI&#10;zIrbmxn6Vz+p3Xz+W0O4gYMijkdaj2MJamnNGSOptvial580azSdto6r+FX7bx1GxO3zI2bCjf0P&#10;5V5Dqk91p+owtY+ZJJNIERVGSx46/mK9R8P/AA+1G8it1murP+1JV3NZtwc4zjPQN7VpTy+pUi5U&#10;o81jWNFyV0dnYalJNbLubK/xADpVi8lSS1Z1mh/2VLYNcroWr/Y18qZGVl4KuOlO8Q3Mc19GY/4k&#10;O7616XCuT0cxx31TE3jf9DOnDWzOki8XLZ6eyu6zSKPl2muRvjLf6hJLIrbpDuOOlXtMhVdvHzdT&#10;71PNcLO5LYyTxxiv6B4e4VweU3+rLWW7e5vypGdFayFlYAhfc9KsCL5f4Sy96m35X7vzL17U5VKk&#10;fdVT3zwa+uimZShHdFXYxbKfKMdqikgyWJ//AF1ZkDF923APYdKguGZhjHC/zrTUqnFPoUru3MO7&#10;7zLjnFYurcwjbuDA9BW3PdNEjKfnyME4rGu23tu6jGPwp+oSS2ucnrh8l22tww/KsvyPLvEf6EjP&#10;Jra1a1MsjKf0rDuFMLtu3dOM9RXkYynzRa7mkbtWPWprj7QiTxk/MoZR/eBGabp7G4kVQCrKcFT3&#10;+lc98PPGtte6bDYXEiwz2uBExHDqf4SfWuhljmgZcN5bK27OOnt9K/nTOMprYXEyhJaX0OepTs7H&#10;SeGbMpdkshy2UAz1JrW8O6edWDN5jLjsOMVjeFNTXWjDasGWfz1BkVTtYZB4Neg6V4HTQLeWe6n8&#10;uLklvUVx2hCOptTw82rtadyPTdNCzNJDHtWJCucZLk8VV1a+03wnZrcX0yw/3lJyzfhWX4u+Kri0&#10;+w6JCxP3TOybcH2rl9L+HUmr3X2rWLh55mOfmPC1y1MVN+7BBLki7JXNDUvjFfeIj9n0S0aG25An&#10;cctWPcaNq2qDF9fTsG55Y8flXS2q21kjQRKoCfxCoLu6Ofl+6o9a4JyktZamcsRUfUh8Ea5e+BLj&#10;/XNMvHyv8w/Wt+78a6dfWLbpbrT5ZNxby2+Vs9QfauWuryO4Qh87uimszUrMywhfvMOpHNa0sxqQ&#10;jZHoYfNqtGNou52Nj4201pAyXiTXAH/LVgpJ/Gquva1DrKL8mGUdQMg/QivPb7w0txEY5CEkbJVh&#10;1ArIiN5pTtsvJPKBwFB6n6Uq2OnONnsceKzCdV6o797dXlUdD6+tQ3FvHG+4btxz+NYVl41mV1Wa&#10;JHcDh/u54rQtPE9pd7oZlnhmALAjkMfQe9eb8Tsjjjd7Es0LBcbdpUZJBquJB5i+Z8zBvvf41JLr&#10;1v5a7o51ZTyTzTvtlpMshMjfMMbduMV0QjZ2bK9nOxDNFFM5TZweM+9NS1hMm0r82MYzyRUkN7DL&#10;C375di5wfcUsdxbXNwvzN5i89OtbKm+guVkJ0l4rpZrf92VznPHHpVm31Bg5DsvX5vf6VH9vNvIw&#10;aN2jY8Anpj0qTTrUao7NCmXU/dI6V0whO9kXZo2vDnhltXuQ1urMMjPXC+prsNR8Hx6To+LeXznI&#10;+cr0ArJGpzeH9It0tcxeYmZAOOT24rOu9RuZz80k21vvKp2iv23hjhOlSpQxNVJyep1RjBLbUrTW&#10;ENmXaNmaYnqW4I9Pbml0zT01Cfy7iTyl2n58cKe1EOnSM21V4PHrzXV+BtIsxdyJfW7XEdxC0Sgc&#10;eWxHyt+Br9Fd4xuiqe+xyem6DJqly0cfCt3qbTvCj3115KkNMx2hR/D9a9q8Afst6/r9+s1rC8dv&#10;gAsy4H+ea9e8J/sU2Hh+9tZ7uTdMzBpBXPWzKlT3epUaMpPVHifwi+EFxPLcWSabfaotvKGNxaxk&#10;Kh7Et0xn866rwx+x5qOs6pdvqi/Z4JLnzTHgfMCfvD0619OaN4w074e2moaPo9ubSHenmoBgSDGV&#10;bPsc1lax4ie0xcPcmbzznaD/AKs//X6V4dTNK02+RWud0cPCOpz/AIY+Dfhv4Z20byLDlRkMwBNc&#10;/wDFL4l2eleH7zUNohs9Pjd0yu3cwB5/z61L438Qm73My5ODg5rxn9qLXJIPhVdRxf8ALaIqR2bI&#10;rGlSc6idR3YOVnoYX/BPq5vPjr+2jP4pmiaO20+HJAbIXd+7Rfyya+Nv2/PEEviz9q/4hXkzNuk1&#10;q5UHnGFcqP0UV95f8EcrSM6r4mm8vbKHtgMdxljX5z/tG3k2o/FjxVcXBLTT6xduwPUEzOSK9LC6&#10;16zS0VkbczaSR434gb5G2q2Oa4fxAWRev5Gu+1sbkZSoPX5q4TxKcx9dq9anEyurI9DD07O7OIu7&#10;sWuoLI27CsDnGa0Pj7rum+Jfi9qeoaPj+z7x1li2rtxlFzx/vZrJ11GEj9hWLKNk8e7rgYr5nFbn&#10;t00krn1L/wAEw7z7L8eYc/MTCfz7V6H+0f8AvPidfbvlIkb5SM45ryH/AIJ46l/Z3x8035j+9Uiv&#10;Yf2kF2fFC+k+b965bHNLC6Sa9DjxEbVV6HxdBNgj0HGKxfGYaQDCnkjpWpBJuZgy5H161leLLsHa&#10;FxzxnNcW2rO9K7sj6J8faxpumf8ABNv4eaXHPbtq+qeLdSvpoVYeYsUVrbRISOoBZ2xnrg+lfan/&#10;AAbxeH44/h9481IgeZNf20Ck9gEY/wBR+dflPp+mXdxpnnSLMbdW2xkg7c45APTuPzr9ZP8AghBD&#10;LoH7O/iS6LBY7zWgQT/sRKMfrXdh5NQlfcxrRSVtz6c/bV8Sap4b1HwOdDj+06lJrymNGz5ZxDIf&#10;mx27/lW14Y+IHxUmsVWWx0Tc3OFZ/wCdJ8Y9P1rxmthJoN1b2d7ayeYJpYfN2jBBwO3XrWFo+ifE&#10;rwxdCafVtOvIoEMroIfL345IHPpWiinv+Zyyk7e7+R9GfDPUr680+GTVI4/t23MixnKKfavhv/gq&#10;v4Ni+MH7Xng7w/HHMxksWlvGH3Ut1CscH1PP5ivuT4B+KLbx/wCCdP1iFFX7XCHI9+9fL37bOrWd&#10;t+0pfX1uq/aooIrRT/zzQKpI/E/yryc7xywmGdRaPZHHXq+zpylc800Tw3a6FbLp9jb29nbW8YWO&#10;JVA2qOPxPuaydSsodWl+yyfNHnBXdgH0+tNvPEkkWpRs27958vB9fWlZSZ920bycg+9fjftqlSTb&#10;b1Z8vKq31MLX/Acel3cc0aeWvUqo4961PDehmASKrKyt82ScYJ6Vr+IpP7R0hUQAyYwam0m1CFlV&#10;cdAM9sCuuV4xM5RvtsQappEcNkrCR/NVtwwMYq1bTfadPVhtzjBBHfpRqCrJJu+bapx+PrWbDdf2&#10;TeNnmOQ/MB79OK5Yu8tAiklqSEJNqEaj5fLbc2R0xXRaZNvh/dxbiOWJPWsvSdH8y581sLEzd+4H&#10;/wCuuisLcW0TbRkD7tPERfLYzkrEc1otzYt8vQfLz0zXP3CTRXMcLPmKQ7eT2roppCI/vbeOaxYo&#10;mn1mNcbl+ZwfTAJrGhFlU4pvVG5oVnGoYLhlHG4VoTRrHA+372OuelUNHulW0MIXc2OfQVbaHbEq&#10;nkN6VNT3ncenQrzv+4WRcCqWmQNcaldun8MQBHvkc1POjC6aP7wLYWtrw9pq6FplzcXUbebeAJGh&#10;Gc4Oa6cLTt7z2KhTlJ+Rm+dIYWyRDHH99mHT6Virr9zqE7RWzNDajhmPDSn/AArY1fS5NUuFa4k/&#10;dLz5an5U/wAajttPFoPlx1yPaliJdhSai7RMufRpLdtyls9etWLfw88u3dI2Tyea0HvVtjuf5m9A&#10;M81ZsFaLa27cX9f1rxa0mmZe83qUrfQlj+4MM2QTntTtOt/stz5eMZOA3pWoCrbfl47kGor0qq7Q&#10;uGY5BrGNV7NF6lw3EKgruwy4A7A1Ve5ku/lwG28k9jVYQeawkbBCjuavWyLCpbduXpj0rhq8rlYr&#10;QW61a28P6bNeXckdva28ZmlkduFAHU18eeE/Gl38afj/AKpr7CQ2ZeO0tgy/Kq7gyrn1wuSP9qvQ&#10;vidPr37Vn7VGi/BvQ7r+zbHUbyO1u7jpuGzzJHP+yqg4HQkD1r9FLn9j/wAB/Av9nCfwPoeh6e02&#10;kszfbbqBJLqW4dMfaN5GVY8jIIODjpX7BwfkMcvw7xtVXqTWi7K2562HopU2+rR8Ny2Il56L0JNV&#10;zoTFvMjy3HAPc/8A6q2NVgfTtRkhkXb5bEbT2xTI7popUf7p6hRxXw8aajLll0Pn5Q1MjSLSa31F&#10;rO4jVTJ86Me49K9E8OeHjCIo93+u3AsD22nj9Kw9QurPWLKNZsx3MLb4pR95T6V0PhK9mk8ncykx&#10;pIeD/EVIBr0F7OELm1Gm3tqM+H2j5umLZZkyAnYeldZq14tjqoijVrh4QI4UAzg/xH8/5Uz4f6PI&#10;tg02zy2UEkt+hqzf38NlG0ULbGJ/fTMfmP0rm+uc75KZ1RounHmmVLe4j0y4Et1tvNS6rDn93D7n&#10;3rJ1G7e9uWkZV8xzk4GFQe1MutUs4LtzFIHbv6ms+81KGGXdJNGrH5lUNWsZcnvX1HKrdW2LFzft&#10;NIzD/VqMVk6hNK0XyyHvj2pt3rSySt5cqkEZxms+61jzX6/d5Y5rkq4qTe5zuzdjF8VQzXMMnPk7&#10;eAQx5Nef694DuNZRpIp2juOpOcKw969Cv7pZ5vvRtuBXn+GqLuo3/d+RQM564rm5k9yLST0PLj4E&#10;1PRb2N2YqvADBuue+P611Om+NNS8P3CQzNJcREcu/pWtqt40jK0cLXG35gFHpXO6nZahqUYZ1WLn&#10;5UXnI9zWns046GkVde8eh+FNYg8SxDyWXzI/m57ipfirqEXh74Xatq2VWW0gPlA9Gc8DiuH8GeHN&#10;Q0RvMQDPJAY7c1wn7SXjDWtYW1sLyWOG2z5kVrCflOONzn+I/pXpcN4GWLzCFJ6q938jbD0oc1zy&#10;ppZL+VpmDbmfcSe5JpYoin1Pr0Fa2n+F5Gt45kIbd1APII9aunw46clSoxgV/Q1HD2WiOyduhzsk&#10;K7fUN05pthpjyOJNu5Qfzroh4cnuJ2Zk/wB3HatTTPD/AJcbLggMME+mRXpU6JUZLZmDY6HIMtt6&#10;n8q2rLTfLdTgE+pPf0rcg0URxrhOfT1qwukqjH5R8owDitZRVrMm+p33w/8AFK6ro0drPJtmjBRc&#10;nqB0xW1/ao0C2+1vIqR5+UM2XkPsvWvM7eM27Dy2wOxHY11Xwi8PN4r8Zwx3BkkgtD50m4/LtHQV&#10;+ZZzwjg6EqmPlK0Vq15kRw8ZTTR7RB4kvvD/AIRkvrqZWNxgQIq7d2Rhc/jms2LVJFRpGk8yZgCx&#10;J+UHr0rP8aeIU1zUpLZWXZbMqwqOme/5dKo307WIWNtoLfNjP41+R8ynN1baHNjKznK0dkaniG/e&#10;YrKfm85eOc4Iqjc2BmglKYLMoDEHrWU2sgq2WC4ztzSaf4gj84Dd838Qz/Ss51G3qcjV9yH/AIR+&#10;4sk/0W4lhWQ5YCRlxTrjVNUij8uG5kUomGO0Mc/U1uNexyMnOQ3JzxT5bSFVaTbuXrgHr7VjKTM9&#10;ehy3/CQ64jR/NbyKvG54+v1qO58U3t6ivCls1xDw6kHDD2FdJc232mDbHDjjkjtXK6x4bbSL9LxJ&#10;GWGP/Wlj2qYyTdpFxk7WQ628WX6FjLb28uRwEJXFXrDxZCIy80FxHtGR/FXNL440qKVl87yxxg7D&#10;Wvpmu2l3GzRSRSISFyrZz7USjYn3tpG9Z6ot5/q9kob14K/hVyzv4Q6xtD5mTg/Lzms2y0xSm6ND&#10;HIgBBJ5HtWhZaY0oX/Vhs4PYn3FcnNC+gRi90jhfiR8cvB/h/VJ9N866vbmMlZILddnlnupc8Z+m&#10;a8+n+MuiTMfs+h3FqseTFIt0Xcn/AGsjnvVb9pjwHF4Y8fR3EKqq6nD5rAY+8Dgn8a892bQPrxxz&#10;X7Hk/DOWVsLCqoX5kmezSpRcdjuNR+P+sCLy9Nma1j/iLAM7fj2rmtZ8b6v4lI+1X11Muehb5azr&#10;yf7Oi7cMzLyTTra8Zz25x0Pavs8Dk+EoK1Kml8jf2dtiKWyadujNk5JzVuw8Pee3Me32Per9hF8m&#10;3YPqa2reAIvv1619BSgktAlUstTOtdGZRGAvzdOavaVbT2Gow3EeVkhcMD6Y5rUtbTeRnJK8jFTG&#10;28txw6luhPerqRjOLhLZnP7RPc9QstSi8S6RDfW+I3YBXUnADd/zrpPCd632hY7gjdwwYfNtAryT&#10;QtZuPD5kcbvKyA8R/irdtPi1Ct1Baw2alryVYpAzkM4YgbQRyM5xkc1+R5jwbVpYh1KXwb+hgsHK&#10;UtNj6M8LR2reGWvvMS4jsXaSNfu+Yx6CuX0bVF0bULzUNRvI/wC0L5zIxP7wj2AXOAOn4VT8eo3h&#10;GysdBsHVrPT1IuWSQNyABz39TzUXh3UFlt/NhgMa52hjxX5xWdR13Z6IxxXLGfs4GzJ4tj1Kbaq3&#10;VxHz82zZx+NUniudWuGkXyreGMZ+ZtzHHbFW0uvs0WWKc9T+PSqgkjE25WaMMCc9vaiSXU5Hcsox&#10;gtZIm8tmbPITAXtmse5vJrZPL28NgZHari3qwqR9oaT0VhjHrVO91xZoWztUe1czkk7IpXezMu8j&#10;89WRsf8AAj0qiLSGFiqrG20YPHWrjyRtGWXcxzgY449abbRxu4wrBm4O6pd27In3trkK6WfOVo1S&#10;MZ6jt+NeX/HXxkt9/wASmzkWSMf8fDA/eI/h/Otv4yfFRNMhk0nTZiZQP38yH7vbAPrXkDcyM3JZ&#10;stljX6lwfwk4NY3ErXov1OzD4dxd5FJbRlBA+XPU1BdWJJ28egPpWgzNcBUj2qG5PtU9tpTXEe4p&#10;82cV+sU6bsd0TEi0t5R93r+Rq1aaFjb8vuMnFdRpXhxZ5Dv4jRST7kdAKlXRdrgMpORn6H611Rp2&#10;RMpNOxgW2neQOu7tn3r1L4D3E+j+HtWjPlraX00TMSg3O0auFw3UAbycDqcelcabLym+7kMOmMZr&#10;0XwlYRWXh+3Xy2iGzcxzu3EjJ/z7V8D4gYxUsv8AYx3m7fIyqSkoXiWnjRrkbF9QCf51reEmay1C&#10;aPbtaFs5A655z+tRWNnH50OxlmjkPbtn/wDVWxFp62etLJtZVMSg4HXkjP6V+FyhdWPP5e50EAku&#10;2+ztj5hlmUcimy20ekRuEiZ3IO5ieTn3q1pumM0ZkhmjY5CAMcEio2gVrnazKwj5OD3rF3Ssh3MP&#10;Uo4LSTdJgqvLMTXTeDLKZ/DNtttwPMVrhtq/3j8pP/AQKpxafbandxxrH80jhCG+6cnrWrreuapq&#10;HnWPh+yjlwNjzkFY4wOOvt7VpRnbc0hTvsQa34itdCtma6uEikYE7QfT0qjonh648Uh7q7Z9Ptl+&#10;bZIu2SUfTqAam0b4aW3h2VdS1KZdU1bOfmH7uI/7Kn09TzWtNfLJMzyNu3LnG7OK25YJ80/uKUYw&#10;1luPn0uFIFWJ/LiVdqgLkAdv8aZpth9nKhpFdlIBK9SKkivBJaiMD5jxnFO+z/v1lVRtzhv5VnXx&#10;TlpfQzqVm3ZGgl9biBVkUKxb5e5GOOasnUIlRVVl+UZLDrWRJZIh38fNxz2qm1x9juTF94SDHPGD&#10;Xm1uap1C6N03SyKWHr65zT4r+MQ4x/Fz7ViSxSYXbnrnCmoWkmjfy921ucn0rjdFPS5UpJG7dXql&#10;G2yck9qhGpRyE/Nux0rISGSQuszMWbkMKRbWa0hbbtI6kZ6D3PataWHd1GJKu3obkJhmt1PltHJu&#10;+833cetfPHxn/aAvPEU11pOmsLOzDtE7Jw8uOOvofauh+Lv7QkwSTRdDkQFl2z3KjOPUKf6147Do&#10;jMN7BmZjndX7rwHwRKlH65j4K7typ9PM6YU7aszYtFLuWJ3HPpViDSFEo3Lt9cVrJpbQRhv4RViP&#10;TgzH5huzmv15U1E19Cjb6YoVW+brjOOTXdfCPS4o0vZX3hdyIMd+vFc/HYdPQcfersPh0n2a1uIc&#10;LuDq+f0r5HjiLeU1OXyMa11FtHSRxNdJtjRI1HX1NTy6NJfL5kUke5R/D/Ce9T2No0hXy8lieRnp&#10;71vadYx2cvCswYYPtX8+xhbc4Ve/vFHw5O0MkUcqfNEQN4H9K6qz0UQapLHj+LO89h1qK20e3+zM&#10;w2fKMsC2K5b4yfFa30DRljt5PLl2bZecZYE4/TFdEpQhC8maWsrnReIPFun+Hp2Vpg+7gtu4AqvD&#10;4sOt6dbrazRwpMTJ5jnLFc9h+FeD6b44k8T3u2Vmmjz93Pyt9a9Dh8N6prc8FpplpNJJ5apGiDCx&#10;jHOT2FeK3WqyfIioSuvdR6Vo3xHsPBlzHDHI9xIxw2QNzt9OpzXb+KPDlvrF5o+pXFxPcLJb+dJb&#10;yLtWGQ4wAPb3rkfh98ILP4aOt5qBXUNcZfMEm7Mdvnj5R/WtbxL403S+XGMqoxlmyTRRynkq+1ru&#10;77dj1qVSeGp3l1J/EepsgcK21yAEIXoMccVxM1it9cN9ouryZpGJGMRqfbFLfeIpJnZix+YnqelU&#10;xqLRTDaNzHpzkCvUliHsjzK1fnd2a11YW9tCy+SnycbQ5O4j3qm0EUEQ8uNVaTlgOwqe3RZ7bdJn&#10;pzUUlxGsASPqpwAazk+siLRSuzJ1U/2dc+ZtjCux7c/SqcV/kbVK46YHG3NXL9WkbdIVkVecZ6/h&#10;WPs23ilSVWQ8gdjUay1iZO28S9dQ5j3L8y/dzmmyaaZnPlsybcfSo4fMnfaGCqprVtNL3W7STTLG&#10;pOc5xxXLOFSUuVLVmTi2yKziS0dt7bgpwST1rk/jJ8RdPsdDksbPZNeTfLJIhz5Y9M+vauf8ceJL&#10;rUvEFxHY3ci2UbbVAb73vWDHou8ndlmzySM1+y8K+HdOjOGNxkrvRqPZ+Z6FGjy7nLnShNNll3ZO&#10;TiprfRI3LAx7WWuuGhx7gdo+bkgVMNFGM88c49a/YY00kayk09jjX0RVk3fLg8YNbHhCJbGefefn&#10;ZMZA6VsSaCj1Gmj/AGaXzI+x9OteVnGX/WsJOgt5LQWvQ3tNWPUbKZmVfLXADHgs3Xj2rV0iRbeN&#10;1bJjkGzHb61n6S0c0cflvtZc5U/0q7HYiNtql+CCMjk1/OmYYOrhKzpVo2aOCopXsV9XspdG/eKs&#10;jWuPlkHI/Gsi5mjISSL5cnJH1rrbgXEFuq5ZI5RgjPUCuZ8RWodmmbZCQeUQfK3bNedPlZLtsWtB&#10;157W+hRvnhJPyt0B9q7LS7uOO2Lxq24DITdxXmOm3PnS7ZGKtGPvg5Bx0Ndd4d1xlUK3+sbJGemK&#10;46jcXoXZpG8t7HNE0jKWZhuO0Vh65Y2QXzP9IbuFRRkH3zWlbyCCTbxsccgdFq0+lQ3NsJs7dh5G&#10;aI809EtWJSbPL9b8NyeIGa1stNaOZiRvLZY+3HFZMnwl0Dw/L5er32q3F4y/NHZFQsJ9CxHJ9q9I&#10;8Q+Nk0uLy9NbdcEEPOBjZ/u+/vXEuGNxuy7M+SWr9Q4V4F54e3zBb7L/ADO6jBxjdlGL4d6YJG/s&#10;3X76wUcqL+288/TKEY/Kug0mWHw8B9o1BtRaMYHkRmJH9yWOfwxWWQxf5Scng4pyWiy5X+LvntX1&#10;sfD7KnUVSUW/K+gadDdvvipftA0VmsNlHjHyKCxH+8cn8q5llknlaRuWJ5JPer9vpakfN1zjmr0e&#10;mgdt2BwK+xwOU4XCx5aEFFeSIad7tmRb6aAnzL8x55qVbNXP3c8dcVtLYqF3dvak+xhFLbSB2r1Y&#10;wigMj7KIzt+T6dqhkgUOTtzx/wB81sNaLyNuexqvPaZBGB8wweackrAc/eFQNh/76Aq54H8QX3h7&#10;UJJIZFggmIjaRgTz9OM/nRfWSqTkfeHPFdDbaar6HbQtCPJUbsYG4k1+fccZh9WwXKlfmdtTSNd0&#10;veRs+FviNeXHiK3WHULa7jVhlTC0LfhknP416J401E/EDSWFlceTqUK7SkbYaUY6g9MivEvJuDqC&#10;tGq2sKndx1GO1aOk3V5o6NdLI7P5gbJ6c1+IYjFQrLWK+4qpmTnDlmVbhdc068y93eqytj95L74r&#10;ctfH1vqSLZ+IbG21S3XCxvLHuZR7HqDx2roLdbX4k2Ks3l2moKmORxL/APXrL/4RG1tHdZy0jRnl&#10;WGMGvElheXWmcLk4/Cy9Y/DXQ9eiY6XeLpZK7lt2GQ3pz1/OrFv4DvvCcX2m4j+3KPuPACUSqkVv&#10;GJN0Q8po8bSOM1t6Vrt5bRNtmkxj7vrXLKz0qL5ozfLbUpr4ijvG++Y27o3WrNnd/bDtjj8xlGSS&#10;PlrobCW1viy6jawzcDGVGTUb6Db4eSzm8raP9URxSWFVrwYRit7maqNYxbZfmPX5D09KoTQKzNld&#10;wzxWjcW9xDDvZSwXnd61VtYmudzP8q84J4rGVGaepMrlQ27XVv8Ae2rGOF74qoxYXCbSyspyCOa1&#10;VijDtCOjY5FVpolt1HzkcnIbvXRCLtdCv0Ior+4it5RC+5l4IY/yB+tUx9nuNztp9q5j+ZiYlBJq&#10;3HteZmZ/l28gGmyRRuGVM5J49zW0akloyubTQo2q27zMRZ2y7uwQY/CrDWMUqE/ZoQWP9zFOawWE&#10;/IrZUc/WtLZ5lsM8Nj06/wCc10U5SsNa7lI2BOfLby1xnb1BFLKWSFchVcg7SehHarE0q2CbpWWE&#10;RgkuTgY9683+Jnxe0/SdPltbG5F5cSKR8hyqn616eX5PisbUUaEG/PoXTots8n+LvxA1TUvFd/ps&#10;cw+yxyfKcdeOa5G30aS4Ks3Lt1zW0LNtT1BribcZJiSSe5rUsbKON0LL904wK/oPK8sp4WhGlypN&#10;JXPX9yK5UZvh7S3tG3Luhkj+ZWAxz0r3TwlbNL8GtIZXLSNd3W7dztbKk/mMV5laWKyI/wAvUcGv&#10;Tfhsqr8MLlXP+ov14x0Dpj9SpFfO8b0b4LmXRmNezhoNtYjexRtt3bvl47MOK6DwXY/bmkgZGVoe&#10;in+761hWKjS71k5EbEZB7e9dLp5bTtShuhzGflc+x71+T07S3PPlUbVjoYbeOO5htfnWbzkAYj5W&#10;AI4zWrp+jrb3Uy/35GP05Oafe6d5R01l/eGSdOT3O4VfZvsN1dx8D9456dPmrsVNbmdktyimntNr&#10;EFrGrfvm2n06/wBK0Jk+1+J7plVWTcEjboNqjA/QCpvDtuYre8vyxPkp5afN0Zsj9OTWPPf3F2i2&#10;enwyccPLjj864cXTTTVzanTdrJHXeJdeHhjwxbj7VF51zIFVInG/n2zmq+kreiwimvLx7aGNXMiq&#10;oy4J4yep4rH0Tw7Y+Ft091m7v1OVLnIQ+wqxrviefUYNreT5ePugHofSvHweWuLvLQ+go5oqFH2U&#10;VZlHxT41n1ydrfT45ra1jHl7zwXA9PQVknQ3uINz/KrHqe1Nl1dYFKrHMinq2d36VDJ4i3fu/Odg&#10;3cxnivZ92MeVHh1qrqO8nqSR6FHGnlsq/e6+9SR2MIeY46A9RiobN1d5HNwo2HALA9KJbvzJWaNg&#10;w4Bx3NcUqbeqOPlaGvZ4V9v3eOSO9Tm2jaDGxdxA4HamPKyKxDe2DUZvsyq27CrxxWbpyKimiKSN&#10;rUfuS3PY89DUtuFuv4jv69akuLpVj+ZsO34fWsyO+VX+TdtzgkLk5rP3rWYa7M0REXmZW27c5zVe&#10;5XyrhmTHlse46U2aaSf/AFe1c1zd541ltJ5omt42kztzIM4/CvWyfJMTmVR0qFtN/QI0ednb2erR&#10;2Vm01xtihjO7cW6+wrzj4j+OZvHMywiPybSEkopH3z6motRu7rWfmuJfMVei4+X8MUxNMwAMccYr&#10;9j4Y4Jw+XSWIrWlU79juhaCsYLaRtZdo68/Sg6KrFvl4x0HUmugFnj7v3c80PZYX+H2Ar9Cp2tZh&#10;KSObl0BZI8n73YYqrJ4fEW7KqRjg9a6iSy+bg7tvX61UuofLQkfdxjFW4kxku5zE+meSozkbeuOl&#10;QeSJgqlcHH5Vt3dru7j14rLu8qcd8/eArnqRZoox3GwwKqM0fzeo9K9k+HvxX0nWPAf9lX1rHZXd&#10;uhVJwP8AXemfQj9a8XRTF09MGrUc2IlK9zk+1fN55ktLMKPsa1/VHVRxHsneCOuunHirxKlpJJ57&#10;Mx2qpyo2qTmuXl09YLpZflVt5ib0AzjNTeGtafQfEdreKN3kyAsPVe4/EcV0vjbw/DcXr/ZlH2eY&#10;+bGfUGvyPi7II4Bw9l8PfzOTFVpTnztkvgu3W1vhayuwWZsgrxtYdDn8K6Ztamsbox3DvcIORL3x&#10;71zOlyLPpPluQs0PAOOhFbNnrCXsWJI0E2MP6H8PevjYxtocnP3NW4nIi/c/6pjkMKampup3KTu3&#10;Y59Kw7aWSyikaBvM3MMqT8pq7Dd/ao2MY2tgKynnbWnsIsyk+bRGn9uZH/vZ4NWLWbzVVV/1m71x&#10;WRDaSxybl+bb1OaX+0JLBlba2ARk+lTLCpLRC9nbc6CON5oNm7zJMnIz3qpPbcjy22FTwc/nVYai&#10;zf3lbPGeCM063MkzM3f7o56Vyyg1qElcjljmjnJ2tJ9D606DUDJMI2XvjkcVZtlba7SFVVOWJPWq&#10;N94xtLNSEX7Qw7AcZr0cvyXF418uHpt+fQKdOb2LfiPxb/wh2ixSLGrTTZEYJ6e9eV+JdWuvEWqS&#10;XFw29n7novpitrXtQm1+5WRtq7eAo6L9Ky2sVJPX/Cv3zhPhmGW4dOaTqPd/odsfdVjIWNi+5T3y&#10;OOhFXfGvj/VvGek2dnezRta6dNNNbxJEqCNpQnmdAOCUBwe+fU1JJa7AB17k5qqNLm1a8jghUmaY&#10;7VXPU+lfYSpp6tGinZWOPuLD513xrjg8d6+gv2TPjxpvwt8Ha/Y6ndRW8M1wlxGrH5pDs24Hr0H6&#10;14fr1jcWNxJBIG8yNijjHRgcEf59KveBvDKof7TkjWUxtsQMMhT3NfE8Z0MPUy+UcV8N+nVnTh8U&#10;qL57Hs3h3476l48+JTILOS10Q52zOdrZHTj0NdhHr9rqDXFrcN58YY7C56g+h9q8WtLi4E7TeYyg&#10;cDHBzXU2965tLe4j+aaAbZf9sHpx7V+QVHSnNSpwUUjPEYz2jOwl8N26vI9tIFUchHP8jVFoZkky&#10;2enXOPeli1HNmrYznGQR0NPvdcVrNYvJ3NISFbOMe1ZVI9UcLjFq+wiXaFvmk2tgkAiqkl8SjZ/I&#10;enrUaSRTLw22XoVc4aqN3IDIV+8fauSpzmfLpcmv9RmeD7PDPJD0IZemfcVSbxJqFkpNwYblOm0r&#10;hj+NMuHZ3O0bQ36VXuh5q7lZWZRzg1zykyeaRox+MrPUYljaOW3Yt3GVx7Gku9UtLS48tJoGYDht&#10;1YIti5Jyo74JpsX2dpNj8s3OT0rn5k3qLmTWp0DK0MgIaORWUHIOaabcs5aMKzNyayhB9miZY2O3&#10;HAB6VoaYkccW7PzsuKJQgOPLbUkGjtPaZ9fzFUB4Wjdyzcg5GPetaydEj3H7y9yaq2kDRyMzMzKz&#10;kgHsDWNScVsUuToN0L4fx3WqwzYVJI2BXA6f54/KodZ0VtA8RXAM3mSI+4MvU55z+tdVompW+nRy&#10;SXGMqpK88n6VzGq3v9oajNcNkySH0r9Q8OMHXcqlWrH3GrfM6qO1yVNaMseJI0lf++VwRVJ4VklM&#10;jdT7dKWJcbvlK4HOakjcEfMvzLxx3r9Ww+VYSnV9tTppS72NJbalzT2W3ZST/q+nvTnCySccdqqQ&#10;/u1Jfp9atQouVb16+lerysmKVtR8Vv8ALz/Dz9akEO8KuOnHNPR8oOd3GKUHHzMfrk1rHm3DliV3&#10;t9qn5cf3eKpyRbY+uD0PPNXLicPx2HIqncMGJ9cda2V7GMtNineQ7AWyOuKy7q0HlNtbburSuJsP&#10;8zN37Vm3MuxP72ecE0a9SOQxb22VHb5s+vvWDe6V/aFysKj94zbcenYV02sa/GuheR5MKsrBt6j5&#10;u9YnhjW4dO1y3vpIfMWGdJCh/iAYEj8a87MKjhSlKC1Seh00YK6TNqD9mS9kt1luJmj8xgduMcex&#10;r0/wr4O03wtpUMV5cfaGwBl23fhUvjbxpqHi+5Js/Kt7Feiw4JbrgA1gQ+GJb2fc8kibuX3HJ/Gv&#10;52zLiPGY2TpV1azelj0vaYajpud1/aul6BKkNjbq0igMcDjOPWpp9dk1yNkvo5PK4CmM9PwrjtO8&#10;P3Wi+XcLJJcQOvQ9Uz3FdZoBY25kk5CjIFeNTw95XkzzcRjZPbRDLfwVbQ3Mc0dxhZGI2uO4Gape&#10;INP23cq/aFXaQNnSsrxZ41awnWRRlVlViPbpx+dQan4iXWUae3b/AElVBCnpJx09M1rJQWhz+41c&#10;s+VDJ8qyQ59m5JqjqKsh+XDSegb0qnb+KLPVh9nnt2t7lBzxtOaJdNhu5JG3FZEycg/NXPOkpdDG&#10;WxXZZFkyy7OOCVpqS+X8qlWYnk+o+lZF4dStixW43rnJVuaxNa17ULMyTLFGVcdBkMMfjXnzwyv7&#10;pnTir2Osm23VwP4dpPvn0qrqNjA/XCyE5II4rgn+IssAaRIZ45BwUz196oS/G2G3xHIk8Z6HeP0/&#10;WpSa0ZtLCtvQ9AOmRtDllXdn5SM9ao3lrIzK3deCQa5nS/jFaTTKs0wCEDgDIrobHxlZ6lAJI54n&#10;XOMg0eygT7CUdi7Z6twq3XbPzhfvema0AsJXdlSzDOB3FZUN7BqLMrOrLnjnNPudPu9NZfJJaH7w&#10;jbjH40Rik7BLnW5cm07lZI13Mp5THBqa4kgaZVZP3h4xn+tWtAka4C7VZZO4Pavpz9mP9jHR/jN4&#10;QbWtWmmjj+0GJUibbuIAJ5/GveyvLpYufJHQ0o0Z1HofPnhnwXfeKL+O3tbOa7kk+VQi7if8K9t8&#10;Ofsd69oGlR6leW6iPIE0e35oh6k9PWvr/wCEXwM8K/B3SJLTSbFfMYgmaX5nOK2dfcXqvGUEkcw8&#10;uRcZBH/1q/QssyGhh2pVFzP8D0aeAgtZPU+Y5v2Uo7rRMllJI3oR+dcfqP7N0kjrHbxsZFPO3nIr&#10;6m8M+G7jT7qawnLSJGS0RPdD0/KvRPhp8EY9R1P7dD5Cyx/N5chxur7anmTox5Xt0N1hVJ2ifMPw&#10;h/4JoeIvibb/AGmOaGyg7yyDI/Lr+VfSHwo/4J06P8M7DztfksJvJXLzKvLY+vSvarz4i33hzTvs&#10;8ekxWjqNu9cbOPQVxfif4jXniSPybi63BOfL27QT71xVs4xNX3Voj1FhsHTh1k/wM3W49K0CdYdJ&#10;t1jtbdPLQkcv7mvNvHOuCS5lX7QIJFTaDnGCa6vU9YMcTtcKVWFgWYc5HrXHeI/gnq3iGebUI5kl&#10;tUuEkZev7vdx/SsqOus2csn0ijnU86+1p0n2RyR42nr56kZxT9f021tbSWP7LJDcTAE5JKj3H1ru&#10;rT4fi3JaSMOo+5xzH+NQ3ugveStHKnnbflRiOQPStI1Nbszt5Hh+u2Uk8u7afmyB7V5f+0T4bfUv&#10;hvc7VY7U7d8V9Sat8OftG3EeMDsK89+IXw5e8sby0Nu7RKnLbeFznH9a7aNdKaaMeVRd2eV/8EgI&#10;ltPEWvxu21pPLU8/3Sef1r89f2q9JbQ/jv4ztWj8to9au05P/TZz/UV93/sE6w/wm/atv/D0+6Nb&#10;4yiND/CQNw/MV8v/APBVfwG3w+/bL8ZRiNRDqU6ajBx1WZQx/wDHg1d+DusRWj3szZyvytHx3rnO&#10;5T8u0+vf1riPEq+WWUYfrnmvQPEEWJGKxjjqScVwninDq3y/TjrRXd1sdlG555rwAZu5+tYt9JmS&#10;PjoMVu6+Bhiq9zkEVhXC8xnb3r5rEbnuUUuRXPbv2E71rf8AaA0SRc/eIAH3jxX0V+0kF/4WNNu3&#10;LxnFfNv7Ekuz4++HlVgrNcKoLcV9aftW+HDpvxMcEYEibhuHXpTwdue3kefirxqe6fne77G6hax9&#10;dn8y4jDKOtaSne3zcelY+v8AzTqM857dq82Orstz2IrU+ivhr8evD/jD9nXwp8M9Ys9N0PS9D1q8&#10;1K81dl3XV9LdeRGoBAyEijjPBJB3HpX6Gf8ABKDSLPQv2b72PTppLnT7jXLxraZ0CtLGjBEYgcZI&#10;AJr89fEv7GPh/wACfsB+Bfi4/iZ7jxL4012/0+PRUjUpbW9qFHmls53F2HGMYIr9G/8Agk3pK2f7&#10;G3h+Rl8vzJLmQZGNwMrfz9a9KK5YtPXU58RFWuj3Px54f1rxJZWsWj6x/Y0kUm6R9m8uvpj696yb&#10;LwT4s1zU49FvPHsiPdQtI8MUIEkkWdrYP8PXGa6vWNWt/Ddpd3025ktYml49FBPNedfDb476L4i1&#10;+38ZXmn32nTLossts0y4jnhAErbR1JOBilzRWrRzrma0PorRL+z+APwtmEDLFZaRZkQI59AcCvgr&#10;VPiNefEbxjcahfzM93dTF3LcCvU/2mPjhq3jnw9Y6TNbtpqykTTxq3zPGQCob04NeMXFlHHqdksK&#10;53yA59fWvzDijMniMR7GO0T5vNMRLn9nDobmru+xXVR8pzx2q/ZXP9oCGcn5W4Yjt600w+dCo2hc&#10;kgCqlr/xK5drHaJpMp2Ar5+jTSdzyVFvVm/MkceqxIu7ywTn6/8A662orP7Pab2+Vjycjqaw/C4b&#10;UvGcNu3zoIWYgnqc12HiOBY7fEfMigciuupTbgVL4TmbpmSVkfjdjJrJ1QeU7Lhvm9a2tUgV4228&#10;7uh9Ko6fatdazbwyDo278AMn+VcEKMr6mfLHua0SyTC3t48KLVQOOpPU1pWFs11bNmRiyknjsRVf&#10;w2kYEkjbfMkYsSO2a0UPkjafl3Ng/SqqQVyW2ZEl7Jbhlddy4OSaboMC6nqVwy8NHHtC+7ECrF3E&#10;nLcCPPIzTvClj5muzNENxaLJz254zWmHpyvoFO7kaF1GukW6qm3HQ8VDd+IIRnrJIy4jjUZZvpU1&#10;3PBcxzzszfZLUYkfsWz0zVrwn8SfDVprEdtY2cyao20edPFgRjtgn1ru+owvrufQUcrnKHtWvdKN&#10;sn9hSrd3Tbrr70cH9w+9Wp/Ed1qEO5v3jdCMcKKk8VeGW0e98yYySSTHeJG5znk1TcfZlKr/ABYx&#10;715mKi6MrM8urUknyR0RVllnLsyhtrcnB60RyzAfvF7ZJz0rWtdq2bAcE+tVbhPMLK38I4ry6mIO&#10;eUnYoR3RiYgKJGJznFWU1HyowzRt049vpUlvZ+UuWP0x39KmFutwg3L8y881z+3XUz5mQy6myLvj&#10;jZfl7+tSWNpJdQq8kpZzz16Va+zoY8NhuMADnNR6fiOXy/7p4PpWVSV9YmjbY5bC5ORj5e/vViyt&#10;5APmjKrjk9qkutft9JtJJrqRUhiBZ3PQAc5rjfCXiTx1+174nk8G/Cnw/dXjsQt1qe0iG2jbjc79&#10;E459TXoZHwzjs3r+yw8dFvJ6JLuzswuFdR2R5fpGuywf8FFvCsvhONW1Br+3s329JHbIkP4If/Ha&#10;/VP4u3kmrwR3g+aS+sdtwo/56oM/mcGs79ij/gjD4T/ZL1Kx8YeKNVm8TeNEz/pBXbb2TOpBMYPJ&#10;bk/Mea9U+L3wki0i7ZreQtCJFkX/AHSef51+8UsJQwsIUKc+flVr9z26mGqUY8sz83/jzY2KeKo7&#10;i2KxyXlus7xDqeoOPxFcNazq/O1y3IAzXpv7ePwuvPhzrum30bFFtvPiQgZVsOGAP4MaZ+zf8JrX&#10;49eDtSuppDbX2n2LXaCPH71ldlIP4Yr53NuEZVp/WcO0kzwq+Fk3eH3HA2scdzMsapmSQcZ5xXNa&#10;D4suV+JNzHarM2mWP7qebH7tpB1APfHTivp7UP2ANY8U/Ciw8QeG9Ztt1xZC9uo5l+cLjcVQj06d&#10;K+Z2iW0RbVI/Jht8gr6+v4mvlc2yeeCglVs79i6E5Yf4lqev2HxVt5bBhatHu2hFyvyqRTG1OPVY&#10;dkmPOYZJVRg15pp93HDKV+XymAyMfdrTGsNpF7GqzFo8cEDO32rwaNOnTd2RiMV7Wd5I3NYuVtEy&#10;u3zM7cheorndVgt7qEMygPu645NWtR13axEq5LKHVh3zWd5yzzdGZvc1VWcNonOR/wBlWqoGH4Y+&#10;XP1pbnT7O2tJljhy0mAWJOTU9zcIoUDaeMn2qpdjeF77Gzt9a5ZVIdURKr0M2XTbdpAWj2qo5+Y8&#10;mgCGFeI1Y4wePvVLPbAxn5slTuIxVdYpHi3MufmwBnmsebsibyWxWn8yV41T92OjADHenR2TBym5&#10;evWpILWaXO1QqqcZ9amFs6yksu1R3NZyk7GUlN7k1rYM4VfM3fQV5H8VNB/4Sjx/qbW8kbR6PYia&#10;UHIGd4XA465YcV7R8P8Axv4H0T4radY+Orm+j8PRWk9zeCyJEty6xkxQAjkb2wM8cdxXzyz/AG/U&#10;r64gWS3hupmYRl9xRCxYKT3xxX6x4fcO1YS+vVOq0Xkeph6c4QU+jKfh6yaBmHXvjFb9vpi3O0sv&#10;tj0pdKsFjReN3vW3awQ/Zvu/MH79xj/Gv2SnGy1RV2ipHoUeQdq+nNWLbRlclVAGfyNaVjbqdv8A&#10;Dxg5HWrkUHkDH4mipO2wRjJmdDo6oPuhuwpH0ZUGTx1xxWup2ryFb6jpTJXym7aM57VyymzRQaMZ&#10;tNIA27Q3HHpXtfwh+Hb+HfBu51C3eoDewI+YDHyivP8A4d21jd+P9Jh1D93ZyXCiRiM4HNek/FrX&#10;NWvY2j0aRY41kCbgOOODX5fx9mdZ044Cmvi1b8jaUVGm5nCXHgO9t/EszSXluirwAG5/Ktr/AIR6&#10;3vtKZLq+aR1UAeWuCp9cmrum6LJZ7ZLqQSXTL+8c9GJFV9Rluo5f+PdWhzwU5x9RX5zRwahHVHiL&#10;lT0Mq68L6HbKwlur2ZivBDAbT+VcD4u0yxtQGt5tV3KSdxcFv5V2t/dxzbtn3s+mMnvWNqFrG+4u&#10;oJJwQDWdSmuw9b6nGzeL5oUi2314qLnBKbiPrXWaH8RTqFrHFNcW6TRY25yBL/hWXcaPDI/yxqqs&#10;clhjOKYvhyESr5a7Xx17GvPqQt0G+V9D0Gx12SSzJWMfKu4lGGG7VjeIdKvPFW1XkeJVXPlg/Kx9&#10;/WqPhW3fR75UaRWh+6wz613Gl6R9oZopGEdu2f3hPSpioyai1uL2d3oeFfEb+wfB06tJPbXuoI43&#10;WcL7lUjqGYcD6Cs7S/ipoMzbpNJk0qUHI+xOdrH3Vv6V5rqMrS6xcs3y7pnPzf71PaTftb5vl5Br&#10;9gwfCeChh1Ca5r9T16dCny2SPoDwz8f/AA/p8KtcXF5I0f3SYcsR789a2Jv2mPCfkiTdfboeiiPB&#10;Y+xr5mZ/l3d85p4lVYvMztUHIGOpxWcuB8tlLms/vH9VgzsfjD8UG+KfiWO5VNlvbp5cKMeceprk&#10;lUFQw/hOSPWqcN8omQuu1N4BxWlrNsdB1Ga3mjaJhyA/B2nkH8RX1uFwlPDUo0qeiRtFKCsiC7ti&#10;9qr7flc/iKgghZG6YKnGT3FXIkmvE/cwyyDIAIU4ya0B4V1Ihd1pIrdcsfujrzV1M0wdBfvKiXzM&#10;pVo/aY3THxE2duRWtaX6xR/MRuzjOelUYPDN/tYsUjVugA4YVLD4QmdguWY4ySW+UV5OI45yygmo&#10;ycn5HHUxFO+5dbxDHC21f4T0HerniD4m3WuTxXF9LJN5MYRHccRqBhQPpV/wl8NzqMfzR7SzDb71&#10;u6p4K0jRdOe2jgW6upAAW35WI+nvXyOK8TKqnenR9311Mo4un2MXwlf2/iyBoYriGOR2wzs3yr9c&#10;Z/ya9e0H4MWfgm5trvatxqUSiTzHO5Y368Dpwf5V8/6Dow8EeOnt5Nq2+qIQgY/xBuPpnn9K+o11&#10;2PXNMtrhW8xriNCSeP4Rn9a14izzEYrLaGKp3jGd0/U0xlaUYKUGYOh6Iq61JJKJJZJWLO7nczk9&#10;c11s5mlLrG1uVUjERj25HrmshYzBqEDxKQ2fmY9BWvqI8mWNudw4GO1fndFRs7nnxlKXxEdxZSeQ&#10;qyQ7MHJbduGPpWfeSySHy1Me1SCMAjNTX2qzO7NIu0DpzVJrreSq4LJ8xA5zmlKUQkkmQahb3Hl7&#10;2ZY1U54OTVVJIbiRstIxXkZ6GrwhedPmbHOAD3FVxpf75io9hjkcVzSs9iea2xHGGmZsjaP4jXPf&#10;FrxJL4a8GyPCdpuGEKMD+f5Vr+LfFVr4I0s3F1lmxgIOrn2rw3x98Q7zx3fq1wvl28GRFCD8qf8A&#10;1/U19lwjw7WxOIjiai9yL69Tow9JylzSMdv3kjO5Ztxzk80xP3m3aMr0Iz2phmLw7Vbp2qS0jaRt&#10;3zdMEA1+306J6kUluXLOyVlDN97GMD9K1rSzVYl/ixyCRVe2jX5dvzc88Va+0rbnH3e2K7qcUkZy&#10;bbvEspbKo56Ke3WllcYH1xUM0lzBpq3ggk+zM/lrMVOwsOSAemenHvVG0nuvEOqR2tqhaRzz6J7m&#10;scTiKdCm6tR2SI13kWJNWj0+7j3NuXPQnqK9U8IahFq2hRx7ceWAkhUfeXt+lcbo3gPT7C7VpDNc&#10;TsNpeTlQ3Tgegq1bXc/g7UZ4WC+W3yqzH5W/+uD+lfkub51SzxywUI8ttYSbtdrp5XW3mc3tY1r0&#10;18jqxayaTqUW3cVZgVPQda7zXNJ/sy2sLxFO26i2j0JB5/nXl2g/FZtEvmbUY2uYM/uY8BRntzzx&#10;XqttqOr/ABE8L29xHYx/YWYGKeP50ibuvHTtnivj8Vw/jcPTvVg0dNPL5uDdytqVy1hb26qG8ybJ&#10;3dAvtVjTb5pp/Js7Wa8vG52BfkX3LdB+NaSW1jpGmr/bHmMIVzsRtqnHVmJ6CvP/AIj/ALXul+Fd&#10;ONn4dtVmm+78g/dLzjlupNceW8O43FzShF/cXTy1vWpoeo2Fxpvw7Daj4guLL7RtIKKfkhyMYGep&#10;+lRaJ8UrXWrSWW3XyYY5tkeVwpXHB+vevl3wBrmpfGn4lTXHiC7aS1021mvvIB2xgqMIMf7zL+Vd&#10;54c1yRNPkWMsVknL/lgD+VetmmTxwLVFv3rXZpWqU6MOSCPXPEGsC9I4yp53L94VWiZYN0SfNIv9&#10;7gk+lYtjrgMMLH5mkAYj3q3cREzdctJz16GvnKkIS3PJlKLdzQWWS3aNXVtzHJPYVJ/bsUDtGrbg&#10;zZJHc1ni9kUbVGPmw/POOaIESRVdflUnjHeuSphY20MJS10RpR+J4zIqyKzKrHJC9KhuNTivxtUN&#10;5u4EcdqjFvHKScqXzk96kghW3znAb29K45U0jSOu5oRaikbKu4O3ZscGrD2yagN3Kyexrnri3xJ5&#10;kDfxYx6/hWvpg+zWUt5fSNaWtqheWVjtUAcnn+lTRwcqk1GmrtjirysXZrFobeRV/wBWMlnPQYHO&#10;TXg3xQ+Kd94g1G502xm8vTYXMeU+9NjuTWf4n+J2peLtTutt5MunzOwjhR8KUzxmsmG0jDqVXkjn&#10;2r+g+DuBYYF/WcXaUmtF2OqMVB8yKtlpDHaTyvX61oQ2G1PmyOOtWLS2CRgfxD8qsCHj5j69K/UF&#10;TaD2iepntYYXb/D29qkitVaM4GHbvjrVqSPJ+XO0cUFAifMcZ6N3FJxY+fsENvsXd+GMVveCZVh1&#10;2FG5S4OwnsM9KyWkDYH8Oec1Lbu0TqyNtKYx7V52ZYFYnDToS+0hqS2kes2EC2zyZ+9069BWlJCt&#10;4ihf3eB8x9a4/RvGdvqcEa3BVJsAMc8PWpd+JvIt38uPPow6Yr+eMyybEYGo6daL8mck9Ja7GX46&#10;8dPpEEkcayM5GMKpJNeb654UuPF/h6ZGBiuJH82LzmJaQjtXYCK713VBGu4tM+EyfmPsB+FWNW0O&#10;z8Kais2qXhWSPBWHPKjvx1yaMtyGpjH8LO3B4dVL8xnfAf4SSBo7rUGW1tYWy+CAzY/lXpfjf9o3&#10;SfhXZvbafF51ww2rGhy8h6DJ614/4m+NCW9rJb6d5kKSMfnP3ufQdB9TXn+nX/2zxLazTMzb7hHd&#10;mOSee5r7PLuB3Si61fZa2O6Ps6UeWnv3Pofwv431q5u7q61u4jW4uhhbeMfLB32lu5AIz6Vpf8Js&#10;t7IC21ZF4YZyD71wg1hkuJlX5m8wg5OQc8tipLSY6Ves2VIZcZIzkGvgsbV5qjsrHl1K85tqTOyv&#10;JbXWAskbNG3JPl9HP0xT49KuLWASSSJ5fYd/WsGG8mH+rXbA3OejKfpV+DWZJAq7mZcYUHnNccnB&#10;K7OdxUXeReudXl+zsfuxoPl5+9VOa6uLh1BwFxjPoKtSwfayql/l6A44qu8PlPtZsqhJGK4ZVOZ6&#10;EylfWxnzyyR5Xazdt2KId0KhlwysMZParWozAIqqp85ep/vVn6z4lg8LaTJLKVZyf3SEfM1d2BwV&#10;TFVVRpK7ZMYqTsi5NeppdlNNNIqQrj5sY59K4bxV8S7rxKPs9rmC1QY68v8AWuf8R+N7zxZdr50j&#10;CNWJCjhR7UunKka7fl6dq/b+GuCKOCSrV0pVPwR2U6cYrUt2tjgdO1aEFmFA3YwRxioLeTngd6vw&#10;Od67tvy9q/QYUXEqUkh8NpuPy1MLPH+elCSrtG37xP5VNGVDcjHfOa0szN1CN7FVIwMjoaa9gpjO&#10;35ew5q0bhSVXdncOlOuFW0nMZbcw9OnapafYOdmels1syvHuVgckjnFbC6u00amaIM6jGVPJ9zVX&#10;zYyeSOOSpNKZ12bvl/A15OYZHhsarV4J+f8AwSua61NcX0U1oqrtDdCPTFZ3irSlu9MVk2s3ccUw&#10;XEYT264z0qKa5Ut8ze457V8fW8N8HKV4yaRn7One5zUegy7A21lOMcfyrS0e4litnVlLYYYLDp9K&#10;0lnSKPj8CKGljlG4xruJ5wOa8fGeGKk/3FTTzRElfY0LDVFtQs0m3aBjDd6dqPiWzvdKvoVvGs5F&#10;iDRIIS/2l9wGzOfl+XJzz0A75qHw8mkXuu2UesG8j0zz0+1PaY88R5G7YDxux0zUfjnS9Ai8Wal/&#10;wj/9ojRftLmwF+ytciHPyh9vGcda9rI/D/C4KoqlZuc1rtoa06ajHnZysi+bnhitAtNqc5PtWn9i&#10;jUtt9STSmBAv1wPev0KOHS2H7VGcLRuy8DrVmCw3MOuTg9OcVeh8uFMZ+bP5mhJV3LjGPT/69aRp&#10;2I9oRxaeoG4/w9vXNWI7fI+bj2FMEqBzx8uanW8ULkY21XKHtE9gFsBj0pr22Tj+H6UPe7CvP3uT&#10;nvTUuwWx1/HNHKylJdRjR7R0yvvVaaH5SzbQOmBUkl3uJG7jpgnrVaa6yPbrjFHK2S5LuUNSTOP4&#10;cdj3Fdh4ehj1Pw3E21T5YC9OeDXH3l2pJ3ZPp3rV+HfiuOzvGsZtuJjmMdgfSvheOsrlicvbhvHU&#10;qceaBrrpCjzmC7tq/wDfX0qO0tVj02aJl3eh6HrmtiSMW+51VV9FJ5PNNnt2SfdH8wfrg8iv59lp&#10;pI5VbZEXh1YWlWSNiNpyOK3pbWLWg4k/0e5j4MoGQ31rC0S5Gn3IVgS8bemAw/8Ar1vqmFkZW+Zw&#10;DzWaqW0M9mY82mNpl55c8zOGOQyj5WrVtHgjP7vB3cnPWiwi+1gW80aScnHPSq8+myaY8vknzI15&#10;6/N+VTKgpK6B6nQOkco3Y+cL61JFMvldf3m3mufg1lykbL95SAc1ds9TWaRsgjiuX2EkPQ0Wu/KX&#10;yxu8sjByODVeYrIuA3QnCHpTTL9pTaWCtnAOe1V7wuZ1Xd97gGhxkjTmsR3qGW3XbHtZTk7T1HrW&#10;XLEy/M0o2+45rUlnztCsfl4I7Gqsm1oXA+WRTnkdRV07icl1ILeGIxlVZm3YBY8H8Ks22niOP91k&#10;kdd3X3qhbI1sdrE+Xu4YDv1rbsVV5FZW+VTxWq1dmieW+xXNnK7r8oVFydw71D4j8XaX4X0bbeXG&#10;2RWJCAZP5U7xr8S9J8EwSQTTNNcjLLFFg8+9eGeKPEFx4t1ma/m/5bH5U7IvYV+gcK8F1cdL2uIT&#10;jT/M6KdHl+In+I3ju78c3vlxs8VmmcR5x5nucfyrkZdC81s9yMHnpW75Pln7pywz9KZJDI33V3c4&#10;xX7fg8po4WmqVGNkjqjJbGLbWq22+PYsmCOR0/CrESZfaR8ucirFxa7E6FD0UkcVHE7B923dx1HQ&#10;V2+wBu7LllHtX5B9BXbfDO9a5sdV03ap+1KkoXvmMk/1rg4pWjIXGCvPFamga1caDqkF3bhvlbPP&#10;f1B9q8HPsq+uYSdBLV7Ey1VrndiZCMTfOrjBYdvatXQLqMW/2WQ7oWPyNu5H1rNu7yDWrZZrWNgs&#10;g3vGBlozzkYrD1DVobPgNMrdQNpX8DX4HUwNejVdKUXc5XGz2PatK1mO9tLG1Zl8yO5iQH1+YYIr&#10;du9O83Vrr5dzNMwAz97k8/jXnP7O3jLR9Y1hk1HUrWwuLfY9qJ4yfOkB4VWGcEH14r1r4g+M9P8A&#10;h34bn1KRod3zOQTkg+n1rprYfE0qkaM4PmlsepSwDklLoM1dIdJ0WO3kkSEf6ybPUnFc74e8bWOo&#10;xTR20pha3Yqfk4bHXH59q8n0vx5ffGW/vNVvp5rfR7KQQwwjj7TIeefYDt3yK6yxu1ttMhEaqgUl&#10;sY554pVsv9jLlqv3jWtiKUFyQWp0GqXE11M80JWSOPkjPzZ+lZc+oyEjzmKNnBBqqbzzWIWT94v8&#10;X0p13qHnHLr52cE8cg+1cMqC6HkTs9WaiX8LRFSQxPTFVZbfy0Zl5Vm+WqV2I0zJb7tjf3zyKt2s&#10;zLbbmPO3lT61y1Kc1qY8vMC23m8/NtAztNNFioUuvAf5vYGpjPHbyq+/f0Jyeg9KZc3Su+3+Fugz&#10;1FEZNLVE8rRVOY2K7pD3Y9iKc8C7jtJC5z1qWW7VC0e0emR1xQDt+ZevbPSs5cxpzNFSfT5EUM7e&#10;Yv17VLaNCZTyBtHrirMuoRizVpmjjVfvOxwK4rWvietrdMunW6Tbf+Wkg/kP8a9LKeHMZmc7UI6d&#10;W9hKPM7pnXvf2uk7rmaQQxg9+Q/0rhtb1Zdd16a6jj8uOQ8KPQcVTg0zWvF1tfapItxPaaeFa5kV&#10;cpbqzBVJHYbiB9TV7xB4LPhfxK+mxatp2rxqImW6sixhcPGr4ywBypYqfdTX7XwrwjSytczleo1r&#10;2R2U4uC0GxSZfccgfyq0N3yncCD2NaupfD298M6df3TX+kx3Wm3yadcWC3Ikun3oWEqBcq0Y24LA&#10;8Fh61gI7Kx/i2j1r7WnTUtYsmpzL4kXgFQfL17e9Ru6kL7nt3qrEzBR6E5PtSoWC7R2PFaKm0yOa&#10;6sSXAUHOcetUpgDuG3qKnmG9uq7u3txVSdmkK7lOcY59av2bYRsinPbrnK96yLyHAb7p5+mK2LiF&#10;1X69PpVC5tmeP0HoR2pSpIp1OxiyzKrcrub09ael2WJ7+hNJd6a2GxtxzuHWqMsMts58s5HBGRXN&#10;UolXNEy+W24D6AV2fgHVodesDp80nl3kOXgY9x3T9K88iuHZcHG7PHvSwXEkLKyM0bKQQw6ivAzr&#10;JaePwzoVPk+wNp6M9Iu4GtLozD5WX7wPy5WnXznZHcQ7M/x8/eFZOgfEiLULcWurR7mxhbgDBH+9&#10;61uxaerJi3kWe2cEhhzsr8Hzfh3GZfO1SLt3WxyyptPUdZ6lvVFVl/ec8D9asxyNGYxnmRu3tWTD&#10;GbU9zEpwpx93mtCGdRJvLbvLOePxrxYRk3YNEbtpLvi2E8t3Pf3p91bDerDoecVj2d67xmbcu1Rw&#10;DxxU7a/attPnuvHTGdte9hcmxWKhzUYtoOVy2NWykjvpejHbx0qG71i10SaQyPvbtGOpNYGo+JZI&#10;yYrLfGR1m7n2rEeOQt5kjMzE4OTkmvt8j8O3K1bHbdupXs7I2NW8U3GsDDZjjzwq+lVYP3h6546H&#10;jFVQGAxtA9amWApISw7c1+r4PLaGHgqdGKil2NFKWxIYvp6g1C8fz+/TOOtTeXtTjJ+lMkQgY7Ht&#10;3rsiktC9bFS5jAj+771nTq0O5lbaVrRuo2O7uOQOetUbu33bj6ckGtLaERuncxdUj8xG3fMWOck9&#10;feuu+G9uupeFJIcbms5SXHfB6fyrk7+FpBnceB2FSeCPFknhHXWaTc1tcLslHqM/0r5XirKZY3Ay&#10;hT+JarzNfemtDs7mzYQyLGP9teOeKsmaWKJmLMYmwrdsCprq4ha4hkjbcsnIx0YMOtR3d/DHZ7FO&#10;5lOMba/n32zpzcJqzOSVOaN3StZeKxjjm+Ykbg3Zh2pt1qXlpuH/ACzIfHcetc1F4hXzdh2gQfKB&#10;9ecVDN4lkkn3KuFzyDVSn1L1SOi1DUPtbbo13M3AYdu/Ws0eIJbBMzN5yqMgdGH41j3GrSY2xbgm&#10;RgCo/tSz5VivTB9jzXHUqS3I1WhsjxlbTRyBd1rgfMH5/Kqy6zbsu2OVXBOM5rlbiEf2jncxz94Z&#10;4q49nHcTKysNp5255rj9s3uTKR07spY4YcgYP1pHhV0+8qtj72OhrnYNLkZpFUuvoQ1OsNRuLaVo&#10;5GV1jOTnvWMqsbgu50VtcSGJUkVflAzID1+tXLOKZ3X5laPgHHNUbC7m1hfKWFWboFXvVqx0u8hf&#10;dDHK27goK3hRq1FeEW0F+Y3bKJQE2urM5574qXxLjQ9Ga42/xeWvHBY0W2mrCVa5b7G23AVmxzWT&#10;8RfF39q6fHptu3mRxMHd8d/avpuFOHa+Jx9P21N8id3fY2hQl8XQw5tce7O3djb05pFv8jcx+br1&#10;rLjt/wB7nb359qlELKc7mbn8hX9I4fCUqcVCmkkuxT5jSXUGK7WbO4jJzU0VzuOemBz71nw2zTjc&#10;Txng1YityH/vMgwTXQqcRKT2NC3vNuN3HB4NWIb4IM56jp6VRSDgbvTqKsfZ2OMtu9OarlSLlJot&#10;Q6kFBXJ9OlMe8+b7wzn86iFi/nfwrupr2bNziqXKZe0b1Jnu1zjPzfSq09x129+cUstmSMDLEHO4&#10;96huIy4Y4xx096asO7KdzPlS3bPQVi31zvTjj6mta85l9yM49aw9QjMobgDnpuq9wje+ph61e7oG&#10;3YQmseSfzZlVWwuMkjvWnqtrI0bfLu5PPcViTQMsin7u35cj9K8zGUm00jojax794WX+yPC2mx/9&#10;O6MO5YkZz9ea1lmzZtn7z9TXN/DPV08U+ELNv+WlmvkyJ/u9PzFdEbTZbsv8OeBnp3r+Ws1hUo4y&#10;pCpvdnHJvmaL2ha59gsvLlDbemDzgVqeKdJvtB+HVvrW2MaZfTNHC2fm6n/CuPvbrZC0QbmQZANG&#10;p+Mry+8HWehyzGSwsWLQwnpHk5rzKs6rlHkfqT7NNPm36GLqN1HqaSRyfdl+XP8AWsPT7ifTpGh8&#10;7MluSME4J961LOIF2k4VY/1NU9XsTe3QljULNjDNjhh/k1106j6mcW0rMy9W1mOe/LT7g23KyL14&#10;659ar2Pi6602ZhPhkwD5qdCPf0pZ7eOTcknH8LZ6isq/0l7axdlk9lPZvatLX3No/wB46qPxDDcx&#10;xOsi7WGOT3qSVodRt84VjnB44xXn9vqEdrahZIWUhwGKeh9s1saTqHk3C7LjzEkY8EdqXKVJRK/i&#10;DTN8rNEg2/d47VhX3hmO5tZVnjUyYBWTaCc/SujvpWiT/SMr5hOwgfKcVJaaXcatN9njjw0jAFs8&#10;ntSdK7stwjc8zm8Jr57eVIz7SMZGMit/wz8ML69/eR744QwBfacV9KfBj9lez8Q6pDHqmUVcEhBy&#10;T6V9V+FfgL4f0nTks4dPtvs6/wB5ASemTX1GU8I16slPFPlj26nZGjN7H536f8Ir/TrlXt51mBPD&#10;KTz+HpXuHwN/Zh8VfEmKRmjW1WIZV5hhZc/3fpX1td/CPw9NqMbR6ZZxRwjgJGBuru/AuiLp7/Z4&#10;Ldfs+PkA6gV9VHg/AUnzxvL1NPqt3eofMFp+wfr1pJHNJNaw7cFmDc9fSvpT4GeEZPAvha20W33M&#10;kbGRm/vseprvtO+Hs19IrNLJJHngMfu12/h34e29nj5V3DjOOlejh8vwmFfNSjZnRQwqjrDY5m00&#10;Oa5G18ru/WtjTvC/24BIo/Mmxjao5NdKvhlpGCjhuxq5YeF7gXCtCrCaP5vl6nHcV0yq9jup0ddT&#10;idS8JS2N8nmxmOa3+8rDkA+v6Vvafc+REPKk8tgOh6GvQ9M8At4kL3NxJuabh2PU/hUFz8AIgrC3&#10;vpo89mG6plKE9JM7I4GrvGJwd3dz3bYadm9gP61HJ4Za6RfOhdkb7rjP867vT/gVc2t6rPqG6NTn&#10;hcGu5tPDNrb2iRNErbQMkjqfWs3KENL39DSnltWW+nqeCXXgSaeLyfLZo5DtUkfe9q7P4deF/s3h&#10;6+ikhkaSTbboAO/U/livTV0G2QLiJflbcOOhqSw02Ow8zy1C+Y5cj0JoniI2tE68PlcoyvJnDeKf&#10;BMc2mfZrHTkj2uF80j5nPtXLN8Hru0EjTIvXI2817SI+c0jQK+Ny5qY4p2s0a1MrjLVM8N1H4cND&#10;IqrH/CCRjPUVyPjHwK1pZXkRhA+1IoY45+U5FfTpsYmKny1+X2rN1/wXY+IIds0QzgjI4NaU8VFS&#10;1OOpksrXTPx9+MOit8Lf2xvB2vovlrcX8cMzdP4gvP8AwFq4f/gud4MEfxL8Ea7HGR/amiywSSDH&#10;zNBMAM/hKK+tP+Cl/wCz1ceFJE1iOFnhsXW9gmRe6EEg+/ArxL/gr3oUXxH/AGS/h74xtXVvsV7J&#10;CxzjMc8StkfRkH519TRqfv6dTpKLVzx40XSvGXRn5NeI4gS6sMc43Zrg/EiZhkZTlu2T0r0jxXF5&#10;khGOo7V574jX7x2jrjOausvdN6eux51rNu09xsHUnH1NL8U/hlf/AAzudNh1AY/tKwg1GAr0aKZA&#10;6H8j+db2jWKXHiq3STa2+UdfrX0d/wAFgPhpZ+EtB+AuoW8H2d9Y+G2mmXauAzxPNHn6kAZ+leDW&#10;p3k15XPWoS2TPn79lK/ks/jX4dkUspW8QAj6199/tnaH53xAsZZOfMtFIJ4ycLn/AD7V+fP7NDKn&#10;xP0FmUkLex8g8n5hX6iftk+FVj1XwzcNgrdacCCO+AoOfeufBy/ffIwx0pL3kj8g5LlXto0WNQYh&#10;jPdvrWLqTKbtfTNaL6hGg5O3visbWpxLPHtboc1xU5JSTPXvI/RP9u7XfA/hj/glh+yv4c0N7F9c&#10;utG1HVr5YyDMJJbkI7N9ZIyOf7tfW/8AwTd8J3Fl+yJ4K+9Hby6cJ+ejbmZq/JH4/eJkvvBXwv02&#10;G6jm/snw0BMFOfLeS7uZip98OOPev1h/ZU/ag8E+EP2cPBvh+88R6bDcWOkW8LJ5oyh8tcjH4mum&#10;M1bmk+phWjKS91Huup6LB4m0u8tTv8u5jaFuf4SMGvOdQ/ZWaXw1LLdeItQg0/SbGSCCIkbLeFgA&#10;yjjuABk9K6TRv2i/AOzEfijSdmM8y/NXV+LPGeleNfgR4kvNHmXVLeK28uaeBd0cTfK3zHoOPWs8&#10;ViEqE3HsedWjOEebY+UdenOtalcXFxPJOxbbljzgDAH6Vl+YmlXNv8u2MtgHrj8aesyzPO3mLsZj&#10;8vvVX7UZmZdoyBuBbsa/E1KcpuUj5OpdyvJnRQ3LBtpZdqcnbTbzThfJHJ0Cn5ec1V0eXEK89PvH&#10;1NblrD51uqgoV5OR3z0rqpq70MGpJ6Fn4XA/2hd3AP7+NfKG4fw4/wAa6l45Etvn+bsGz0rnfCZX&#10;T7i6O3DfLyB1zmuquL4XLKseJFVck9ADXfFXhqXK7RzFxP8AZb51kyY5On+yafpitB/aF5twIo/J&#10;jJHJZ+OPwzU2tWqzjO3lecjvVpoWtPCtjbopaa5uGlYgenA/rUbaJEU7q/MHh/w8YrUEN98Atu9f&#10;atG2sJB5u7L+W3HPY/4VuaF4cm+zxrtLBhjJHep20ldN1zoGk8tsoBxnHBP41p9Xio81TQLNu0Tl&#10;10aS6kaMdVGRV7QJNP8AC4muryQRkKVIPcdOKj8QeMLHw3HJtZLvUOyRn7hrmbLTrnXLtrrUG/1n&#10;IjJ4Xqa5+bW8NjopShTd3qzc1PxJpXj3Rb3Q7dTp0SkTRqV2kt1DZqv4S+F+qa1eWv8AbEto0dti&#10;QvD/AKyZFOQCevTise8s1Gp7lG3ywD9KbPrGoafdxSQzyqGUqcHoDRHMoQd5as9annklR9k+p2vx&#10;O8V/brpLW3kzDa8Ln1PWuc0/VPN3SSybeTtB9BWAbq8iuhMzeZhsnIyaku9PmnkWVpt3mE4GPu15&#10;+IxEaz5meNVqJ6o6UaplS2/7gp1rqguI9zfdzj3rn9OspWk2NJ904J9avS2baeo6tubrnjFcNSjB&#10;oyUYvqbEN6HUbvl284z1obVFWLcUb5vSq9lpfmFGZt3GDWitgqoq43duB0rjlTgtw5lHRMrxX0t2&#10;f3asI89ew6Vpw6U3lqYzznJPp61JbaaJowirtZeRmtGx0yZ7jybeOSaWUhIo1Xc0rk4CgdyTW2Dy&#10;+tiq0aOHjdyZUYzm0olXxFoVmfBmoNfbVt/s0gbf/unHv7V9r/8ABDT4GXvwk/ZGmvtS0f8Asu88&#10;Sak94nmR7ZpIAqqhbvjrgV0v7KP/AATj0vwrptnr3j6KHXdcZRLHYSrm0sM8gFTw7j1PHtX1bbWy&#10;WkKxxoscaABVUYCgdgK/ZMlyuGV4SWG5uac2nJr4Vbou/q/kfdZTl06C56m7MvxVYyahoN5Ht3FB&#10;uQ+uOa8l8V7tV0aSEtl1QhTnpXuDjK/zrzrXfB/keJWgUYimy6H2P+FehGN3Y2zOm7KaPi/9vfwA&#10;nj74QXsnl7rq0RbxCRyDtKuPzFfO37BPi9fCl1aR4UpeXF1pkqls7lkg81Pr8yEfjX6AfGz4T3F9&#10;oGrQiFpI40eE4HQONwOPz/Ovg74OfCqbwd8LLfxHGrFrPxxb2s4xxGE+QH8Q5r6DCy/2dwmz5edO&#10;SnzJH0z+xX8ULXXvhVa2LyKJrOe50142PcM21fxUivi79pH4WTeAPGtxdIrf2bqzPdWsgHy7Sxyv&#10;1U5Fdbouv6l8F/HfxGs7N2RtF1CPWrcD+JBJ83/jpP5V7x4e8Caf+0h8IvEHhi+IXUNLvDe6dOeq&#10;RXH71P8AgPzY/CvB4iyVYqi4p+a+4zrU1UhZbnwzbSm4eNcbFjOWz/FVmK8aWfaxU4xjHXFa/wAS&#10;vhpqfwv8T3ulatbvb3Fu2DuBwwz1B7isAQK6t821lHykfxe1fiuKp1KFR0qqs0eE3K3LIs20+wfv&#10;VZlHGSavQxK9qqqQGYks2egrNEjOgRjuGOfanLK1uuNzMvUD0z2rDnuhRqW0JJt7FhkbYxyQM5FV&#10;2v8AKMqF/fNOt5zuUZOGNNlMhnZkj+Vecn8qiUU9yt3dkc13GH2gHOOfc/SobgzRwIFG5m7A9KtK&#10;itEflVW6swHNI0DIq7ZPl2k5JxipjGTlyxVzRXewyIrp9j5tzMsXG7LNgD15rivFfx30vSWa2sXN&#10;9cDBBX7mfTNRftbeD7vQvDPg/UV1W3ltfEcE1xDawS7mjiRwgd8cDcc4B7CvI9M0faV2qD3HFfsP&#10;DXh/QlTjisa+ZvW3Q7o4VwV5/cb2s6zD4sMc80BW+2kzSb/lkbeSMDsAu0fgT3q/oUSvbhey9vb6&#10;1V0jSG8z7o6c+9bNnpzW54Xhju+uetfrWHw8KUFTgtFsEpPoXFsktz8pO1QDn0OOlWFkURKC3fr2&#10;pq2cklu3VV702PT2MjN071rBK+opSNC11BYn9s8kVuarqejy+D9LXT4r1taQTSanI+PJQb8RBB14&#10;Tlie5ArkzYyEN833jyPWr2ja9qHhuzvoLWZoo9Sh+z3AGPnQ87T7VNWnezRdGpJaEMviPyH25DZP&#10;BqOTW/N2qrNuc4xjNUF0mS6uUVY/N3HGMdafqdjNpduuxGDHI34+77D3rPkjsU6kup6N8KNOt3Fz&#10;cTLHJcRFUiydwj6kn69PzrvHmjtrdlxnkHnuTXk/wN1URfa7Ni0ckriVCf4iOo/lXoU11MUZvvHB&#10;3HsK/C+Ma1WnmU4z26enkcdeo9xt/qqwzKu7MTHgf3TVcauyBRG6lWBHHNZdzc+eCPmLZyazZ7pr&#10;ORWhUx5AwpHfuTXyscU3scunU1dRmhvFHm28TqDjcq4IrK1TT7WaJtsLL5jZ+9yAOMCrUGpiRMMu&#10;3Oc87uantoGnOFRirDv2olV5viKjJvRGCNAhnO7bIG4AG77tPk0tdy+RFII1U5DEkg5rcuNHxLuj&#10;kIwAApH51X1HVbTw1ZSXF4yW8cQ+ZieOtYxUpS5IK7ZT5mVdN8LNIZCN2SQQM8flXnvxP/aa/wCE&#10;ftr/AEG1SRriNGg81Tjaeh/KofH37SNxdz/2R4Nt7i9vrxvKV0hLSMx7Io5Jrw1LSTVb6aS4kbzA&#10;GkcsvJPU/nX33DnCHM/rGMj5pf5ndh6LS5pEkc8t8qtGrbhzjrzWvZaBfXWoR2ckc0M0uECyJtYk&#10;9Bj3pU8E3dndW42uqzMuxgMqVOP5Zr0r4d+F9U8XXLXUkc0rWdyFW4k+Uh1IPHr0xX6Biq1HC0+e&#10;s0kdXtElqeYzaTNbDbJu3AHcCPugGs28jmuo2kjErKp2kAcKK9m8T/CnXls7Vbe2sPME0huJTJzI&#10;HbKjB9BkcetdX4D+DFj4U0+aS4VbubUnEskO391GMnaAD2GT+leLieJMFSp80HzPsjH65GOtz528&#10;OeAdU8U3x8m3lWF0LCRyUQN+P9K9ag+DMlxqA1DVrhtUuvLigi8x9yoFjCgD6Yr0rUdIjnsQI44/&#10;LXgHGNo9BTbXQkWzjZWDNj8jXxOZZ/icUuWL5Y+W5y1sdVkrLY5rTdGaxZdu2EoPmGAAvrUE08Wo&#10;3JigVTGuQ0jHhz7e2K1/FYle1aCNfujDup+8fQ1kafpSpahtzAL3r4mrRlKVk7nDKUpLUx75I7u9&#10;kRom2g7I0Hb/ABq5baSXlWNf3a2/zMT0Hc5P6Vp2kMMt6zBlCxgs0j8beOprFuddF4Wt7b/j1Zvm&#10;JPzSEd/p7VccPyq8iqcdDXi8RN5DWlj80LHEkpGC5749Bz+lUda1+x8OaFcXa/ubexQvMxbO89lH&#10;uTgVU/4ShNPkaGFI2l4GByF/D1ry79oHxbJqdxHpELKI7dg8uP45PT8Bx9c17WR5R9fxSpfZWr9D&#10;ahRnKVjD1T4n3Xinx3a3szrCPtEWwA8RqGHf6da+lPh7rus6Mt1calZlfDMd5FbW9958e2OaVWKx&#10;ld2/5vLc9Mce9fJOhaPZz6kUvZZoIUiZl8pdzO+PlH0J6+1dPp+o3l1LuuLiebbt27nPGOn5D+Zr&#10;9jxWS4fFYL6nay6abHsVIxcOWfyPt4XQnZSo+XA6HpVq3la7G2RhuRc89SK8C+F3x0vdGsYbfUop&#10;LyCPCqy8SIO3PevWtM+K+h6sEbzbiOTOCHTGK/I8dwhmWGm1GDku6PFnhpp+7qa16GMZkxuU9c1T&#10;jsUG4/NjB6HrVuXxJo5sWEl9DtzkYBzmue1/4labpFqxtVkvJVGcD5QRXn0+H8xrS5YU39wU6Lej&#10;OitbXzWQYK8YznpmuF+Lvxwsvh9PJZ6ftvNS4DAf6uL6nufauQ8cfGTXdctHt7eNbC2k4Pl53/nX&#10;mV5o888zZVmY8k55NfeZDwHySVXH6+X+Z1U8JFPVljxV8QdQ8VXzXeozPLLyFAOFX2ArH+3teg4Z&#10;grDjtViHw5I8qiQE5GOTV2LQvLKnbx09q/TqOFhSioxVkux1Oy0RDZx7Rv8A4mHNaMNzsHIx6YqJ&#10;bXy4/wCJscA082xUA+vNdD5YmcryZYi1TyUA6N15Peq9/r7RjcxH+0ar3hkmuEt7eNp7iRsIiLuL&#10;E9gK9K8Dfs+eTCmpeJI9vzKY7UH9W/wrx8zzqhg43qPXsU48kbyZxvgvSdY8fSrbRedDpcT7jI5+&#10;QE+g6EnFeo6D4Is/DFnJHbyeZNJjzHPDe/8An2rbEywrDb2kcdvaxkBgi4HHYUk1vumZlb/XHO3+&#10;6K/JM6z7EY+bV7Q7f5nn1ajnp0Kmo6eLKyjnbYqbsAYzlu1YXxBhTUtIuJGO7jZt7AVt3915pjjH&#10;3YuPbdzmsvWIw0Ui/KV2ng/xGvnqsbqxzcso7Hn+o6++hzWayJ5lnPEFKYBAKjGfr7VteAvjL4g8&#10;G66tp4b12bTbe6kGDJL5cSkjkkngdOuKzfiFp+3wTb3ACri4GeOcHPSuTs4PPC7Q3X86/auFbYnL&#10;aare9bTXXY9ejWlyI7Tx58XtS8ZQrbajM15NFIwln+0PILg564PGPoBwBXLram6C7V2+y0+y0tlH&#10;TlTgd81o2GlMinYpz04PSvq6eFpwVopIJVJSd2bXwdtY9P168hACtfWjQIc4ySVYc/hXceErF/s2&#10;xhhombIY/dzzXn8Fm1lIrR7lkUg7h2rttH8a28u37UkkFxt+aaMfK+fUetfnXF/DeIxFT6zhVdvR&#10;o561Pmeh2FrMsdvHjduQYz6H/wCtVn/hIF8xYJn/AHjD7wrnLTUIJJN0GrWqq2cxzIy/ngGifTL6&#10;+l8y3udKuFUg4F0FYj/gWK/LcRk+Ppy9+k/uOP2Mk7HawXQkB5BLAYJ/rT7XEbTMp2ozdCc898Vy&#10;OmeHdU8xpoY1s+hJeddpPtzg1oWVzLp8wa61Cyj2nccyhh+Nc39n4mTtGnK/ow9lPojqLByxAbeo&#10;XocU7Wr57bTZJmkW3t4lLyyN1AFczq3x50vw3D5drE+q3S8ZT5Ywfrjn8K838Y/E7XPiKht7iRYL&#10;QnPkRLtU+mT1NfTZLwBj8ZOM8RHkh1vvY3p03b3iXVP2itS/tVho8UNvbxuQskieY789Tnj8AKzN&#10;e+JfiDx1D5OpajNcQB93krhIh/wEAA/jVG08K+Wi/wCzgnvWnbaGoP3e+QMdK/bsBw7l+FivY0ld&#10;dbam97KyKVtYNIgxn7pIArQsrNgQuPvDIzV+00ryD+o7VdhshGmNuFr342M3FsoJEwyOefXvUqWk&#10;jLt/hxnpzV4QKN23BOT+FSRRfL827jvW1xchlyQsRn7oz1IpVtmJPy/KwwTWn5AY/wB7696c9uwU&#10;YwecHFS2h8tjMW0b+Lp1+tSrp7E/erQMe1B3PpTkHl+nHX3ouCjd6lRYmwNvXA71OmqXEKbfObnt&#10;nNTG3VwePwqNohkKF+YHnFZ1MPSqq1SKYpR6Ir3WoXDR8SyLjkEHGKxdaE1+T5jMzMPvZyTXRPGr&#10;Idyn6VXNjkN/C2MAVNPDUqekIpFq6OE1DwwxdmOQD+tVF0d4cMAeDkY/SvQJNN3DlV3dvU1Wl0Dz&#10;BtPDZ7elVKmmtQ5mT+DvECXlrHbzttugcAn+Ku0/s2SSALu3NGPlIHyn1rz2Xw7KgXawwDketbWj&#10;63qWmwKvneYqngN0FfmfEHAMa03WwTSb3RHup7HWxZMRX5o2Xrz1xU6xRs8bbWQt/Fnr71hnxXM2&#10;MxouO+4nNWI/FascyJuOT+FfF1OAczS0SfzM5wk9jo3uGsoV6MpPUHqKfe5ZDt+VWALM3Qe1cjq/&#10;jO6kULbRrHtHBIya5fXrrVtek/f3UzqvRCx2j8Olehl/hpipu+Ikor72OFH+Y6zxX8VLPSQyqwvL&#10;iPjEeNo/Eda8t8Q67e+Jr/7RcvI7N0C8BR7DtWtF4c8zmTcGbvjrU9v4d8qTC8/Sv1DI+F8Jlq/d&#10;K8u73KcUtjE06ycqCysPWtiytXV1z8wx0rSg0cK6sedvtVuGw24+Xb6j1r6VabE6vQp2sDZIGc4z&#10;z2q5GhA6+lTxwCNvu9OCCKkiiX/Per5u5pyKxXKMTj7p7e9WI7OVoT95vLHO0H9atWywof3itJIS&#10;NpzgCppmZYPLj3Ir8EA9anmuRKJmopQ8HnuCKsT/AOlOzbueMk96c0Zx3ZulAQoNzfL255zRuLla&#10;KzqY1+9k5xxSxx+WeD9M1JtXPv6DvTtqA/eAPvVPYpRuRFjvK5z8tNMTON23gDkHrU6w5P8Ae5qx&#10;DdtaRPtVcyKVYsoPHtUoOWK3KKws6blH1FJ5TI2F+vWpwPmZv4W796UIC4O35fX0o5SeVvoQLDsH&#10;P8VSSRMU4PsWHNPeLcoGeg+9604Jn5epGMYoJ5LFUQuxbrtz1pI7YensfarQTj2PXHejylB/Dk+g&#10;q+ZFaEAiUAhRlvWkaFhL82PYdMVZP7sMFxSovPGCo9agWpTEbKP55HFSPAUH3ecZzmrDtukUYyR1&#10;yKG6YOORkCmmFimkTbfvbqcLcgHAzjt0zViOJQeny9yO1SJg9twXoad2OMb7mfJbMgbK/MBVNoGQ&#10;d8NW3eXLXzK0h3bVAB9h0qo1rvO4+vpVKS6g/Iwbu03Iy8DA71QljaGdJFbaykHp0NdFNaqV6Z9a&#10;pyWIaMk/ePSsakIzTT2KVSysdf4c8Sw+KLJflxMnEq/4VqTSeSdq/eYfe9PY15faXFxoV+t1bs0b&#10;J1weCK7jw348g1grHcKsEwxnn5Xr8L4s4LrYepLE4Rc0HrbqjnqRtrAuywyPIs24eYvysuO3tW7p&#10;1yJLZV2/L6ev41TaBSzSNu45BHcVHZK9vIvDGOQ9c9K/MalNp6mfLIvPM2n3fmK3GcEEVceRZNsi&#10;/wAR3YqO5hF3HG53YHBA6H0qEQSQnjayscg5+7Vwk47FepYuLSO6V1fbllOOxBrPOnXUAEilZlx/&#10;D1q8lysyt03Lx9atW0sUUG1eM9CT09q354vRiTT2MAalJasqPHJuznOKvR3El180kLKkZzuJ6/hS&#10;6wvln7rGMtksBnmm6QGlts7vlzjnpWXsXKVo6gokkiL5ytGzfvOgNZmoNIbvaCDx+tSapr2n6fu8&#10;y7j3KcsFYHJrHbx/puGZZATggLtzXo4bIcdWfuUpP5Fezb0Zo6jrdvoOnLJeMqqp7HknpXL678YJ&#10;JrZrfSoWhLDHmvzj6CsHxNrtx4tulV18u3jPyKR0+vvVa105jj+H2r9f4d4DoUKca2NjzT3t0R0x&#10;pxj0KT6a9/L5kzNJIx+Zm53Vbi0fai8Z2jpWnbW23jBx/OrENtgfd+hr9JhTUY2S0BuO1zJj0UM3&#10;Iyw6ZoGirtx+J4reeA8cexPpTvK3LjjbVi0Odk8OrOOme9Nj8IxqQyjHPr0rplijjhf92zNgbWBx&#10;t5ojhUAdcZwfakI53/hEY19ctzVoaAqA7Rnj862lgBds+v5ikeIOCoU//WpSiVG1zKhEmnS+ZDJ5&#10;br0IPNVdc1i5vrdo5CkmejGMbh+Na1zb5Abjb/Ks69tVU4VPeueeBoTfNOCb9C3E5C4tZIrjzI/l&#10;kzncO9R63r+pX8Is7y8mmhXkI7kqprcvbDCn5WxWHe2ANwdoOe2TSq4OEtXFfcXFtbM9A+FEPk/D&#10;ryo9277c7MD7quPftXUW9wyRYY5yOlcR8JPEkNtDcWNy3lrMN8ZI6P0/UV3q2ErEqV2rt54xX4Xx&#10;Rh6mGx0+daN3TMasXzcxXh1B4p/lTd1AFXrFvNX5ZFRlHI71XbTGRPlX7q/nTVLQ7to528e9fOcz&#10;ZzSTZfQtAyruDcY9hVqBmgHmddo2g5rKtnkEqvJt2nnaBkYrWs3Ma4kX5CehFYSk0w5ktCONFMjf&#10;KTxnHapJLHO04b5TlTn9K0EslnVmh6dRx0+lQ6tdweG7PzryTy416HGWY+g96mlCpVmqdFXbLjzN&#10;2RFaWIkTcQxfOa0IbG3mt900sNui8N5jbRXGXXxehs0aPT4Gkkb/AJaSnj8BXK6he3muzNJcTSMz&#10;HPJ+VfpX2mU+H+LxD58W+RdupoqKfxbmx8Utbs7+aOz0+ZpoYSTI6n5XbjA/nXM2em72DMG3D9a0&#10;Lax+fdjcfUVYhtmjXLD6V+xZTltPA4eOHo7I09myG1WS0t5IVYhZgA4DcN6Zqxa26ll49wfephbA&#10;Nxj5vap1jEcI9+pr1b9A5WtiWxnk027jnjkdJYzuUr1U+1QyQ+c+5jz1JPY+9SZIKjDflTjmLjb9&#10;73qorsS5c25CLcD3xThBgbWz9RUiKd+SB7U5gHw2TjOM0+ZlcttyqLeM8/nRLa+cOqjtzVpUbafb&#10;p700QsDvBxxgj1ouzPm8ijLYBn28/Wq8mlLsPXj2rUkjZjtVuMc1G0YSMnJbcc8UXKUTFl0ZRH93&#10;G7rgdaqzeG1+b5V3dgR0rppECyeqnr7VHJGqk7hn8KmUg9mtzlbjwkvmZC/N6Cmf8Ijg/M3y9MH2&#10;rsY7JZUbc2OfxpogBLe3I461lKVyoxe6ORHg3+Jkxjjr1rS0vRpLEfu5pY/cHrW59mJHzcgc4pvl&#10;YO7H3un0rKpRhUjyzV0Vyt/EOguZHUI4DkcDIxmiCVoiyqqhQeQR0pyIPQj+dOKCL73zKxry/wCw&#10;cAm37JfcTKK6kNwXm+XhVPXAqFbTYct/F0q00fmN04z0BzQMAtxwvr2r0sPhKNKPLTikvIIq2xCb&#10;UKmduR+oNKtplCdv3uBzVhBuHOQM9SOtS4VjtHGPSuj4dDTlTKscC45UH3qQopx8u5emacsQDKff&#10;pUi42/w7TnmqTZnsQmLaB020PDgbtq56AgY4qZUGzco/CkeNn7ZX+VV5sOYoTwq8HP1PFZ9zEu0/&#10;L94YAreeDAJJ+7VC7sdy/Kwz16VUWikupz1/Am35QG7A1z+pQNlvl4BxXY3Wlhi2F+527c1nXeje&#10;Yx24UHjGKcrNWFzO5m+F/HUumNHbXSmS2TOzjlB2+tb+tauZ5NtrsuNyZDJzz/8AWrEm8Kbm6HbS&#10;Q6DcWz/uXkj2/wAQODXwHEPA2Gx9T29L3JdbbMU4xluE081vOJN37xRuYHuadba5cakvlsgj2jBk&#10;HAP1rTsormL721y3GWTdWpb6ZHcR7JLePaeu0bd1fBYjw/x9O/JJMPYvoZNsJoI+G3blOGzTtNjm&#10;nlWSVRtxXSJpWnvCFWBkZc87v5VZ0+Kxs0/1Mrc4+Y/0rxKnBOcN2jH8TGWHqNnKXmk3F8StrCZC&#10;549vrTtH+H+pTuN32XzE5OJwDjrj1rpp9TC2rQW0PlBuGbufbNZTQOCxVXDH9K+gyvw1lUp82Nly&#10;y7IqNFLdl+10G806HF01rEu7klstj8KSa60u3mk3Wa3bMQCz8A1Sa2kkiyS3bk9wKabZlydre9fU&#10;Zb4c5fQfNV9/1KVJIuTa4sTn7HbLZowxhDn9TUY1W5aML5rjjoG7VGLds7sbenXvViOzC/7TE9DX&#10;2eFyfCYaCp0oJI0i1sis08l2NrySNuPGTSm356ZHX3q79h2svPy9MDqKngsth+793vXfCnGHwoNS&#10;lDaKH27T19OtTLZqoJ27STV37Ouz5Tu56ipo4FRWH93qK2iTyyZVbT135VQB6etSJYqMtjbu7Grg&#10;j2qufqadOVk+6u3/ABp+0D2Vlcrw2gQlcZqcR/uvlXbj0PWhFKFlXr6VJGzMRx9afMHLcicKQv8A&#10;D360TR4YY4znv1qQRK0q9l6mrmnJbNL/AKU8iqB8u31B6GjmRUVbRmaIlCZVfmb1PQ02W2DHay7f&#10;Wr04XzG2k4zxzTXTziQQA2c896XM0XGK6HM6jZ4OfxyO4rJvrXa5HPsSK625sVkQrznvWRe6btf8&#10;c4rphVRlKnY5HULLc7EDqOcD6Vg6xpXkMr5+82CPWu4utNEsh+U8n16Vk3ekbiyfN7HFE4xeiFF2&#10;Kfwu8bN4P1pi43WcwAlXPIx0P1r3BAtzZw3ELLJHKm9ZF5DDFeA3OiGOVuu0e9dF4E+IF54URbOT&#10;zJLHnEbH7me4r8t4z4Lljf8AasMvfW67iqxU9VuejapZCWdJdxPPQdfSsuW0aJWkPyjIHT371Zs/&#10;GFhrFvlJlRyM7X4IpXzqKMI5FfcvzEV+N4rKsVh9KsGreRySjNGbc2zXBbysMp5K9PyrNlmkjZVA&#10;Mf8AFz7V0kOjMz/uwewOahvLBvtDR9U5BUjrXDGT7GMVrqcnrMImR32sxAzuArD1AN5C4bdHnJGe&#10;ld7N4dSWFt27bIdpH90Gsj/hCmc+W0ecDIcH73pVRlUk7KL+41969kcHeIsjodv7s9fl/nWfcQNp&#10;d23lndH96PByBz0r0SH4Uaxq99HHY6dd3PmAA7IWZTnvwK6jRP2L9WsLGS+1q7WxUtuFtJGQx+tf&#10;QZbkeNxkuWMGvN6HRGDe557oRm8SadHbtGz878YztPTNemfCL4eSx6xC1zE0nIXaT1p3hTTIfC0s&#10;1rBFH8waMHb1/GvVvhVpt49xAI41AVgdxGfwr9Ey3gunhrVcR70kdVOMFqz3b4feG9O8OWUfl26w&#10;3EibgDyTXW20DLb/AGiT5d5wq+xrC8OaW3lLK+5pMcc/drr/AAn4RvPF18sIjfy4/vEDOBXvJJan&#10;oa7ITRrS3u7z5Vk7KqqC2T3NezfDH4aNfpH8phVuQXQ1V+HfhGz068VPJSRozg5GSa+hPBulW0Gn&#10;q0UPlsV+YEED8jXLWrJLQ7sDg5VZcpxekfDeSC6MbQlmXkMDhWrobbwBh98fy/3o36j8a67yQRjG&#10;B7U5RtrglWbeh9BTyunHfU5z/hX8ZO7zCp64wDitKy8M29k6yBf3i981pUVEqkmdEMHSi7pDY4lj&#10;ztUDd14606iiszqCiiigAooooAKKKKACjOKKx/Fek6hrOnvBZ3v2EyDBkVdzD6VUYpuzdiKknGN0&#10;rnm/7VPinQ9Y8IXXhWb7LfahqyGEQkhjAp4Ln0r8hf8AgqR8QvEGh2emeBZNPex8N6WPOs2PSb+H&#10;I+lfWH7YvhXWvgJ49/tKHUrqe4uLhWmkkO4zLuz/ACzXm/8AwWI8KJ4p/Zg8J+IjEv2mx1MQM5H8&#10;EsLNg/VlFfWYGjGhUjSl7ykm0+zZ8hjMTKpV57WtpY/I/wAVS+YxYeuBk8CvPvEqMAxaNeucDkGv&#10;Q/FKeXu3Z+UnGO9cF4hyI5PxwQK760dCaMlN3ZymlnyfEcPBH7wdPr619Vf8FlNRN58Dv2ZclmYe&#10;Ajyec4vZx19q+TzOtvrUcmGfa4OPWvfv+ClXxJs/iT+zd+zjLauv2jT/AAtfWF3ED88LR6lMACO2&#10;QcivnsRG1RS8merh1ePzPBP2fHx8QtBHzD/TIiceu4V+sP7R2oJHa+FY7wJJt04GPcegO3P8q/Jf&#10;4BStD4/0MhSw+2xYP/AhzX6iftTePreO78NKu1QumquCOnSuXCx5qy9BYqSlpsfi/PeM3zBu2ORV&#10;UTeZMv1q1eWL2g+YdRkVFZw/aLyNR0ZgPrXJZN2PUjUOj1Tw/faRaWM10rKl7CJ7ck/fjyVB/NT+&#10;VXdG1S5RlHnSewyeK9R/ad8Dr4U8G/CuRdx/tLwotzz2/wBMuk/9kryqwiIlXCiuuFPS5zybXU7r&#10;wtqVw0O3zpMNkn5q/br/AIIffCyPxJ/wTD8aR37N5PirVryMSN/AscCLkH0BFfh94RkaPtxt5r+i&#10;7/gi18NE1X/gml4D0ht0MfiR755WThgks7qSP+AirqU74dpdThxNp2j1Pz/1fRjp11NArrIquwDA&#10;8EAkVRSxaYeW2M/xAGvqn9u39hO9/Zl8TqbSSa+0O+Zns7pl5Qd42I/iH618zLpkq/ebdyeVHWvx&#10;nMMHPD13GZ8riqU6dRxmrMfp+n+TZPBFlZOWBJ6g102gWh8mEYPy4GO/41iWsUcm1Sv7xcZx0rc0&#10;lPstx5u792fvD+61a0Ic2vQ5eZPS5sadpkbX8ySOVbyslR9a2tOtlnby4htCgAZqjp0LXF1cTBNu&#10;2BgW/Ktjwbai0/fSEMm7OW65rq5NbdDTpZFXUfCNxbXHzK21gGCkYyD0NdBB4ah0zUrYXRA+yQIB&#10;8udzHk4/OofG/wAS7XSrqFZEad9oBA52gdBXI+JP2qbDSdQlj+wzNtIBcLkk+30xWNSoqb9zU2pQ&#10;jJO7PVJL64ZQIo47S3Xne/32/CuN8Y3c+oFoLe48hW+V5Qcu1eW+Ov2hptQitWDXENvNhQzjAP4i&#10;oD42lvoYWt5mO7qwPavPqYipOfNU+4zqysuVLTudjb+FrHw8ZJUjmkm2/M8rZLnrms+58RS/bWHl&#10;yfNwCB8tc3Z6pf3c5jM0kiyHpzkCrVwbiMbYpG3DGAeSaVTEKStsccqkdtjWivmldtzbQ3cGro2k&#10;g7sr1BPXrXOSR3Uc/nebHIq4wrL+lXLTVpSV85VjXGMLXmVKSeqZEdXodALRZd21fl61JBYqdrFW&#10;/d8Y9qoQamGPLbXBxVu11eMwMWfaRgYPc1xypTRcovqaFrZbW3Kn3vWpm05ZgFYZ3D8vWq9vrvnR&#10;/LJu28AAYxU9vdM/zdFY4HtUpzW5UIMLCBra4bHzdhWvpkbXB2sN3OeahsLX5fMI3DP4V6J8HPgj&#10;4g+Lespb6DpN1fP/AMtHQfu4v95jwK7sDl2Ixs/Z4eN3+C9WbU8PKpK0FdmZ8PfhtqnxI8Yaboej&#10;232jVNTl8qFScIg6s7f7KgZNfo3+zZ+xB4Y+Bmm2d5dW8eteJI1DSX065WN+/lKeFA7Hr71l/shf&#10;sXL8CdRk8QavcRXXiC4g+zokXMVohwWAPdjgZPtX0EBiv2LK8FHL8NGhTtzfakurfRPsvxPu8qyu&#10;FCmpTXvCKMCloorqPZCqt9pcd7LHIw+eM8VaopptbEyipKzKI0aPdMXRZBMAGBHXH/66+Ebb4dr4&#10;X1L4w+A2t22W+owa/YDHAxKp4+oIr78PIrz/AMRfCSxu/Hmsax5KfaNU0r7M7Y67Sf6EflXTh6qT&#10;fPscWMw96doI/NvUvC8fjj9rjxJaLGWh1DSJ4Zht4LYP9cV7J8D/AAfN4S8TeH2Aby9R8Oizm/66&#10;QN8v/jpr0Tw38ArDSdNvvFS2sa6nJqs8UkuOTGyDA/MfrXQeBvC0F5bM2z95p0Tyxe3zpn9Ca9Wp&#10;WjJabLQ+WqUZRe2rOQ+MvwB0H46aCw1K0X7cI8R3QGJIj069a+ZPHP8AwTE8RWExk8PahZ6rBjeE&#10;lHlSfQdq+3ILb7PcMv8ADvK49jWlY24RV/2TjpXjYzKsLif48E/M5amHhP4j8q/Gn7Nvi7wFqTRa&#10;h4f1aPYPmeOEyRn3yueK51/DkyRMA235gCrLg5r9hJrZbuBo5FWRXGDuGazLfwJorvuk0jTGkXqT&#10;bLn+VfPVOB8DOV4ycV20OVZfE/IV7OCwk3SMu7kcHJz9BW74P+EPijx5Kq6J4b1vUA3IdLV1Q/8A&#10;AmwK/WA/DrQYpd66LpKtnIItE/wrViso7WEJCscSf3UUKP0roo8F5ZD4uaX4foXHBpLc/Fz9oe18&#10;Rfs5+IE0nW9BuLbVJrZblUkYMuxunI4zxyK8Pu/GHiDxlqCmdpDbbg0ltEdvyDqDjnBH9K/X/wD4&#10;KWfs32fxZ+C+oa/FapJq3h+38wPj5miDAsM+wycV8XfsnfCLT2+Dfxa8RX1j58en6dDZQSbMrHI7&#10;l2GceiivrcryTK8LD21OnqtO/wCZrHDW+E8z/aH/AGT7PwZ4a8P+MPC89xqHhDxJEDbM7eY1jIB8&#10;8DHttOcCvM9L8INvzJhcnHpxX2F+zXq2m6n+x38WfDetSwi10+SDUNHWTki4YkFY/c7QcfWvnG6g&#10;2PjgfN2HSvosPiG7w/ldjSVP7b6mPbaMlucKoJHStQeHc2UlwNqrGwTb3OfQU0xZ28d+Kt2482Db&#10;uO3PQ10cz6Eqz6FT7GqQszD5mGBx19ajNqrMRt9s1p6gzzLHv2+XEoRcH05/rVN1b269KqMiZRVy&#10;BrdY1+72/WpLTRftzt8rADkk9KdCPNkVW43NjPtV661HyUNvb7liPBPQv70OT6AtNLFfTxa6VqUC&#10;/NsRgXkA6/Stjx7okd/aloR5MO1rr5zgndjp9a59NpdfrnBHFWtd8S3Otys0pUYXaB/Cqj0rKpGV&#10;7xK0tqcrYXLaLdxzwqVkjORz1r0/wr4sg1+x+8qzsuHjbjP0rz57RZP4V6Z+tMjtGguFkRmRuMFD&#10;XznEHD1LMqdpaSWzMp0FUVmek6vZqr7Y/mXuQOprFudNlnB427eBkVi2Xi3ULA7WmWVQcYcZp114&#10;8vCV+WMNjAAHevzirwFjVK0JJo4ngZp7m1pmkFZspnzM4PbNbk8X2KNZp5Ej6LycAV5nr3iHVdRj&#10;LC4kiRTtBVdq7h7+tcnrianqcGy41K5kjIyUL5Fb4fgGvb97US9DaGDa1Z6n4s/aA8J+FosNdNcX&#10;Ef3kgTfn8a8C+Nnxnufi1eQw2du1np8A+VCctKf7xx/Kuq+FnhTwvp/j61m8WWN3qugiK48+0tJD&#10;HNK7QSLFg5HSUo34d+lc43wg1q3s/tP9nTL5YyeMc+1fRYLJMry2qnOa5/NpHSqcadn1Oe+Hmpap&#10;4G8T2up6bdPY6hEXjS6jH7yEOpViPQ7WYZ681uaZ4JtvtMzLM80YtpCG2YKuB8u70BOBmoBbx2KS&#10;ec/lvG4BRh83Pf8ASt3wiG1CJoZF/wBGumVpJTnIAJ+Ue5x39K+kr4+jh6Tqt6Grty8z2Ou8N+D7&#10;ey1DSoo/Mltr61+0zSyElI0bcuB/tBlOPavRIbaPS4Y7e3kXy1PIHU//AF65nwz5NpoP2aJfLt4w&#10;I4gTyoySea04YZIog3zKoPUnOa/Ic8ziePra6RWx5OIxTm/d2CW98/UvmVuvT3rorKUW9sv91htB&#10;PNUJdOW4dZmlWNWA2gHlm9Mf1p7pLPLufaqr91RyFry6dPlM1Tb1kN1K8t1ieMq6opxx3NYniaW4&#10;SCOKzZV3Dd5vcD6eta+pW6WsB3LuLkFR6VkS263902JGUINgI6YFE7vQKkdLIx9OspIbZ1eZ5C5y&#10;ed3SpmKrbhYUlVQdxJHX61raVo/nz+XF8xYdB1ri/H/iT7QJNLstwgVv382f9b/sj0UfrWNlBczJ&#10;jFpamZ448ZQsq2sSt5bHdKydZT/9auQ1PVpp4dsf+jwggMSRucntn/CtptAku7rau758AkdhWhY+&#10;HotX1eO3VY/JtR83GVyOpNccpSqS5erNE+bRHMQa3H4J0sahKo+0uT9kjb7zsP4j/sg+vWvMLqZ7&#10;u8kmmJkkd2Zy3OSa1PGniFvEniy6ul4h3eXAoGAqDhcD3wD9azpQyEtjknBr9s4byangqCS+KW56&#10;1KjyKwtnb7plO0Ybv611Wj2ibCu0HdyK5/S2ZbpVdc7emR0rqNH5mUrux0Ir7CjG2hVRrqdFo+1I&#10;Fyo47HvXUaZ86fL/ACrm9HbcVVV68NzjNdPYR7Y+vzDHXtW8orocul7mjDL8v+0PU00Azj5mUcY/&#10;ChHUPux2wfejzAgx8q55qeVGlr7EJtYn5b+LjHvVS702Fm/gDfdzjvV2R8PuBDcfSqcspc7tv1pc&#10;q3FysoTaeqNjau4dzWfcwq7bV42nsKu39yjyNyp24yPWsbUtREAyxY5HIx1rGpUsVYjvJVhPHG49&#10;D2qLSLK+8X6tHYaXbyXE8pAUJ0X1YnsB611Xw/8AglqHj+VbrUWm0zS1wV3jEk4/2B/U17D4b06z&#10;8JSR6bpNnFZRsmPMUZkkP+03Wvhs84yoYa9Kj70/wRlUxChotyp8N/gzYfDWyRmEd3rDLvuLl+in&#10;+6noPfqa0/GE8lxpwXe3nEhUHqTWjq0uLLcr7mztcZ6n1Fc/PdSa5qq722rajcQTnc3Qf41+a1sb&#10;WxU3Uqu7ZwynzS1F/stUt1UNiSNQD6dOtYl9cNHOkccm6TdtVf7x61u63L9mjmk78FSO9c81x5Le&#10;cVDMq4Q46Mc1VOPcz6jQ32O22MQ0q5LkH+KsnUpnvwyn5eM8/StzSbEyvIzfeA3Ybofb8aq3MId+&#10;WHytgnG3aBSmlYHJ9Dmfi7As/wAPI9sUitazREnGBzx+pNcLopUleWHrkdBXpPxIEl78O9YjDfdi&#10;E5AGM7GBFeXaDJ8o+brjca/WuBaieA5ezZ3UJJxOmsLVXG7Pfmt7TLRdn3e/51h6VGHKndnPZa6T&#10;TipC7c5AyRkV91uaR0JYNPBbdt2g9c09bBSAvTJznHSrAUNs2jd7E08RNgY42jPNBMoroQiyUMTj&#10;Hcn2p8Nusb5HB9u1TA7k25XcRz2p8UW5Sx7jFHKjNRd7jDG0iLubKjpnqKZLbIww3zMxweO1WY4s&#10;AY+Y4o8sdudwP4etTGjFO9ipNrYoy6TEh3Ko79qI9LjSMfL+laH2YvF9e/rTli2j0AHpwa2jYNSo&#10;LMKfm+XsBmp7eBY15/h7CpB87Djc2M4pxjyrZXaW6CtLdEHJcbGvP1FPU7Tj8etKV3L/ALQ4p3l5&#10;Gdx4444qlG24ndAqbU7ZPpUisGRVP0wajl+Yhuvb6GpGUMg9Penyi5mhvIb7vQ9aMl9vBUd8VIMq&#10;+31HQ0BMp/ED69quxPM+omzzBu49TxSxR4bb1HX6UA4XHQmnGMs365FURICv71cfd/pQ0YY7k4OO&#10;eMUP8rD2FBDHcM5461Lv0COg1kZh1zz+dNCbVU/nU23jHPT1pB8wXHY85qhkTR7n25y3X603yfMX&#10;v164qwEVnb0qMpsbluSeCO9K2g9ehGIEThhzinLCERjwePSpPIVvm6Fex7011Y/8C4xS5RXdxrQK&#10;uMdx39aAdxY/e4p68udq9BxkVKowOSMN+lT7MOVvUrhSOMfUmgQhjzt9PrU3JCseh4+tL5OxufWh&#10;RHtuQeSV+Y7cDp7042+V2jaP51Iq5fjg05wT05NUkO8WV1VQepzngipguSvHt16077Pxnd1/nTlX&#10;5dvZfWqJ5SNQx7ZHfNORwjcL244pyR5j5+YZ49aCMt09hQGwgBePc2NuPyqUTttVfbgjtUZGCP7g&#10;xzTizRr/AHt36CnyhdjkPlPz97qaCSw/vBuR7U3bubbjj+dPSPdFyOegBpBK8tCONMA7lz3xnqaV&#10;o1cfMNzNUgVV+ZTjng0F8EgDLNwOa0It0GtFhV6rt5604Iw59+npSMQo7YpYyHGSy9anlFZIHCgj&#10;+Ed6FKhvu59PSguevzc9OKap3KuO/wClLVApSQ5jlcfd56Chgy+3rSoMoffpjtQVzg5yO1FmUpeQ&#10;wDD9OlNztbCndkc5FSqcD0/pTOBt43fTvR6mfNd6oBkR8nrxwKeudwz9M0z7n9Pan/MBkHP0p8rN&#10;JbWFCjn+969Ka0g6beMcZoX52DYbvn2oBEny/LwD1o0RPKR5G3Hvkn0p8h2Hbx68GkJUnj0xxTkJ&#10;Cnk/TPSquHKxEjy7evbvSSplss3A5xU0aSSPiMMyhc5C9KtSQ2KaF5iyXn9qef8A6vYv2fydvXOd&#10;2/dgYxjHvUSkkacuhjyx9f8Ae4AHWoJIGB3flmr+AeON3X6miONCQrbt7H5fQfWndkRjqYc1l5h4&#10;z071QudLbZvTKnOc11t/pjWVy8Mnl+ZG20kEMv5jipNW8LLp+m2c32qym+1KW8uGUs8PbDjAwTjO&#10;OeMVjU5XozXldrmDofi7UdFdY5m+0w56PyQK6TSfH1neBY5DJAzDad4/rWL9gUHhRnqc9qBpyFzg&#10;fL7dq+Qzbg3LcbL2kocsu6JlCMkdpaeMLGCHyxcRjnAB6VZOu2N5brtuotqnBG4da4EWeQp+7g85&#10;70+a2YLnHI9a+el4Z4N/DNmf1ePVnWar400/Sl/1nmN1wvNUIfidZqMskzNkkKBiueaxVwCFz82D&#10;R9hXycbdxziu6j4dZbBLmu2XClBamhq3xh1aW4ZLOG3hjI43R7mBrn7/AF7WNZRluLyfax+6p2qf&#10;wFaRslZm2r3o+yLhV2/N9a+nwuQ4DD29nSSfobcy6GCNMbbncd386tJpHlj7uT1Oe1bCWg2HH3h3&#10;x0p6W+0fhyfWvWjGK0RnK97mb/Z2Qq9+4PtU8Nn5e3hg2cZrSeBDGrKSZDwwIximiHYoyM5H1rXz&#10;QoyexBDZ7ZAMZ7U8x7F+X6dOanCBR69uvWjyg0Yyu7J60o3uHKrkDIwz8u4t19qckf7vA69B71Mq&#10;Ydjz1/Om7Ojfd7nnpWvKEkuo1UwCOW9Qe1N8rBLH+LsPyqbbwfu8EHrzQY8hvU9qCeXsRumUUDav&#10;QZzTZYtq8n15FSMmW+7gY5xSn94NowR9KCeXuQzQ+ZtwvU+lVpbLc3Tjvx0rQ9wB16mmvHu6dz37&#10;VNmaKVjFutLUt047Y6YqjNoKlh1G7rgdK6Ly8c9l79qHtcqfccfXvS5mnZlLU4258P8A7wsoIbsc&#10;Yrc8P+MNW0FBCWW4hxjbIM4/HrWg9mrou7GM9DSHTlVfmVTngVxYzA4bEx5K0VL1DU2dK+KVreRb&#10;bq1lt3wRvUblH8q0bXVtP1HAjmVG/wBv5c1yzWS8bcFSM4pptti528549q+TxHA+AqO8Lx9AUVbV&#10;HV3utWWlK+6RZm7Kozis6+8fI67be3kJXvIeM1jmFR7+nHU06O3VSc88ZwaeG4Jy+lrNOT8wjCHY&#10;0LX4malBJ8sMKqO2OBWT4k1a88Uz7rp2ZFPyoBhVPHapvsg/yepqRYcjtu67vWvbweRYHDT9rRpp&#10;S7hyroZcGl/Nt64NWhaNn6r27VcEK/eO0N64xxUnkeWm3lc45r2EFu5XitwFUHg54qykIZP4fw70&#10;nlMoHzbt3XA9qmAUng9BzgVtyhzNaIbtzt+XDDsOtBTK85Ht15p33C38/Wj/AFr/AN1RUj0ABm6s&#10;v40RR8nPXtmnOMM2D78nrQg6cZ3dapEezV73BV3R7uBzwfWkkRdi545zx3p4TaO+31z2poVe/TvW&#10;iRTB5FbOM4PqKaI+3J55x2pxTacfwn/PFNcc4H5+tDJAnjd7Dt0oK/IVVcr04OMigqFbmnKuXPXg&#10;9KmSAjVSDuPBB+XFK0Kyf56VKqhF4HSmTMC3TljUDsrDI/kAxt+vrQTj29TinednA6c9MUF965+V&#10;e/Tj9aUo3EnbYUKpT5s/TsTTWCq/b/Cjzm+bjkHvTHLY3Dbt9qz5WmVzXWo6M7Nzc/L09KQKJSPm&#10;HPc0ebuGVXHHXHelTDfKapxDTYN/lhcfe6e1NGGY5HNOBweelNRt8n+H+fap1TFJ9EOYAEkntjnt&#10;UkZyqrxnsKjEil/97p9aWNlDYbn+lVzMcR2FAHzFQ3ehgBF074GO9NLYUc/h60qyLjufwqnawbbj&#10;o4/mPU89M1JJtHIz6Go4/l2t8uccAd6VZMOu09+npRHUGKq7R9TULwZONv444NWGba3QetKBtkU7&#10;vvDI4oaDTYpeTuAX36YxTZNPXO7+L0q6FVpPZTTRAWOckY4570eRPIVDpykAkdO1J9g2hmZWK9+K&#10;uhGQ/wB7d7dKFGC27G3+VEtrFRj3K4tQCuMsvXgelOjjUY67eauTWLwQq3KrIPk77hUMfzhsttrH&#10;kvuXfsR+V8x+bcF5+tCRsG24J4645NTLHz8vr6daJMlgGxuXp70cttiG2QFNm3Lbe9SFAFB/n3NT&#10;Ar5PzKSeTS5wD83bOCKnlJ66ELQ7l+bBZRxjoaSKLOPlXryPWpwqN9frQQqttyF29cDrRGw+WxGt&#10;sFccfeByKdJAsbFcDrnIqRmVMN8p3DHPanbAozjjNaBZ9BsYwmeN30pSgxjq3fmlWIEq2cZ6CkIB&#10;6hVIHOBQrCs2PU7WHU+vHWnRgyjPTvgmm7go/vgDLUoHAx/EcjntVaFRutCUAp8g5Yt19adKfLT8&#10;O9H3lH3QaYdpQL/d4qrIrXqLGwZh8v1INPSTr8ue446UkY2g4OD+lNQeYP4WK9cdqmyJ22JHbLbV&#10;wuRSs3C87lHJbHSmMyp268dakRMnhuM421crJCUW2GzJP58+tGN7YI4NKVw2QePSmDnHVc8/hUbm&#10;vK0JcKspK9zUDQrn5lA2nn3FWpF3fNhvQGmqpYHb1xySOtSDM2XS45Hb5flYemKqyaEpcDaWOOMj&#10;vW00axvuKkKT2oMYkB/Tip55Jk+zT3Oafwqspc7Qu0ZJIzn2qrd+DlYjCr15rrViwFG0L6jNN8hU&#10;kO4D1OKr2smrB7NI5F/BwKDYFj6ZAPJqa20G5spV8uSVWXGMHrXUw2ikrhd2O9Ktsqgnb35NctSn&#10;CaamkwUV1IrHWLyG2VWZWC8Ekc1dhupL2bcVjY9gBioGh3MF+8oOTnvXQeBNJt7jW4FuNyxu4BYD&#10;7orxpZDgFeXsl9wRhHojtPAfw7tfHukabb29o39qR3Ehuy3MckRC7MDsR8wPtivsL4YfsleD9L8O&#10;29xd6FZzXLKGyyA4OPpWJ8CvgPaW8VvqVmqiQAFXA+WZP8fevoRbRYdPVU+6o715dWhQjL9zFJeh&#10;6EaMeq1OIl8L6f4atmjs9Oso41+6FhXcPocV84ftRWWn+IJZI47j7LeKpPlv8pb6V9Ta5aeYjV8s&#10;/tgeGJJrZbloD+7bIkUf59K7cFrUtsTKMbHy82ktp+rsr/eDYJ9RXs/waRZJEJ+VeNv0rxxGxqfz&#10;MzDcMZOcdK9h+Fd9HHJH+72jHJFepjL8pyxinse8eHbbz1RFKhR1Oa9U+HetPp9s1rpwzcSKVklx&#10;woNeSeHsXlsu0lF46HrXrPwgjXznjjXdnqcV87iL2uzvpnqnwg0JLDUNx/eSSNuYn1r2iNdq4rz/&#10;AOGehqs3mN95QWHua763k82JWxt3DOD2rya0rs+pyum40+Z9SSiiisT1AooooAKKKKACiiigAooo&#10;oAKKKKACiiigD4d/4K5RxxWunkKoeSEndjoQTzXiP/BSK0Gqf8E44Zmbm31HTpCQM5yGX+te2f8A&#10;BYweVoug7fle4ymfoa8s/bs0d5v+Cbd9GqlvsradIw9g6rn9a+qw++F+f5s+NzBNVanqfi54tAV2&#10;/hGSRz17V574hXY/yt3r0jx3H/pLqvGGzjFedeJy0Ybg7V5O4V6FeN1czoxtsc1o1rHfeKbZZOVa&#10;QDGOvOK+sP8Agsd8KNK8H/s9/sz6tpdtDbrqPg2WCUxjAlkjvJSWI7t8/Jr5FW8a01iORf4SGU9x&#10;X01/wUh+JLfET9iD9mzdKzNp+n61ZyqR91kvyQD/AMBYGvFqS5ai5trM9mhy8mu581/s3Wq3fxR8&#10;Oxt9030R/wDHhX6a/tl+BIbXxJoOPljfTwy4/wCA1+Zf7N6yQ/ETQZI2+aO9jI4/2hX68/tWaFJ5&#10;vhUyKpb+yk549FPf61w4Sq4V9OxlioLRs/Gf4t+Aksvh74f1a3hZI7mEpK/8LOCf6dq810Vsarb8&#10;fdkHX619kftGeA10b9gnwTetEqNJesFcjBbO4n/CvkLS4PM12EbfmMgxxxWEG3Vs+534eadJtn1l&#10;+3d4Wltfgp8AdUZVWK+8Gzwrg94tVvB/J1r530uy3feyueORmv0H/wCCq/g7TvCf7CX7KsVvGnmN&#10;4Nnmdv4maW7Z2/8AHq+BNFTd0rqpp9F3/MzlF9TpfC1tgqUQbsjGehr+nL/gjvov9n/sP/BeEryu&#10;hiY++5pGz+tfzQeErFljVm2gMCR/s1/UP/wS1sVsv2SPhNCFx5PheAjjqNvWt60WqBhTs60b73Mv&#10;/gsv4st/Cv7NWmvPt8ubV0QnuB5b1+We+O7iMsLI0MnKkdDX3V/wcB/ECOL9nrwfY5+bUdRuZduc&#10;ZCLj+tfk78M/jBeeGZvs8zG6tW6KxyUr4/NsiljKaq0/iic+dYf2k+aG575ZW8ZdQw9jg8iuku9H&#10;ji0fduWNWwWZjjGcV2n7Av7Oi/txeKdQs7PUDotvpNp9puZPL8wkk4VAMjr/ACri/wBoD9nnxY/j&#10;RtHuEuLHTNOuCuwKY3n2nq2ex/lXg1cmxGEher/wTw6eWVJWnNWRZ8NjUkluVfH2Qw7I3A+/yMZr&#10;VCnSYlW4kXkj5ew+tVlt18MaJ5k0+XiXLk8KmOn5V5ag+JX7UHiiXw/8KfD93qCZMVxrd1G0drB/&#10;eKsRg/UZrzcvyfH5hWfsV7q3fQ6ZYGnHW51viaSaWeR1XfJJ0wOnpVHQvDVifPju4I2kkUjcRk5I&#10;617V4t/Yn8cfBn4e6fda5Ja6xdC2UXctkpKwsBzx1I968rltGguGBXDFgB+FZ1sJXwdV06y+fRni&#10;TpuEnFs53T/B9rqGlXOkzx+ZD/AW5KnmvP4rC9+FXiGaCSCS4sCxdRjIXtxXtkNvHJGxP3uv0NZv&#10;ia3ttbtisir5m3oemPWlUpxqK/UylLSyOc8N+NrHV7c+T+5ZWwQfvZret7iOSTeTtKcGvPtX8OHR&#10;b6f5dsV0FYOOoNdH4dmkijX5/MUDHzV5WIw/VGnIpLQ25YPtNxuZVEbDGBkc5oXSm2Nx93JA9PSp&#10;IJmUBduSwxz/AI1ctYZpgUb+IADJ6CuL3o6M53Rs7hZrFNaqrKPM6ZqxaaTGD0X5ufbIpsVi1orL&#10;yxJ3A4rQ06ykkKiQfeH4CspxnPSKNY3ktR8Gk+Uqqq9e1bWk6FLqjxwxRySSSnbGka7mY+gA5Nez&#10;/sofsaX/AMedOl1bUL7+xtDhl8pJTHue6YddoPYZxn1r7S+GX7MHgv4QPptzoukw3F9ZqEkupl3y&#10;TnOd59/pX0mX8LSlaWKnZPotz1MLlU6nvN2R8m/s4fsJeJfiHrFnNrtjcaLoKSb7h5/3c0ygZ2IO&#10;oJ45PTmv0E+F/gfQ/hf4bt9F0Wxh0+1hGAsY+8fUnuTW09r/AGpAuMYBIJFT6dpotIvmwzE5J9K+&#10;6wWBjhV7OgrR/P1PsMDgY4f4F8y0OKY1wiHlqkqjLb+ZGz9MPXoSvb3T02XQ2aUHNY1/qi2M20yA&#10;Y96l0vxDDdttMi7sZznrUQqqT5eplGvFy5TUooBzRWpsFQXkYO1z/Dwfof8AIqemXCebEy/3higH&#10;seVJp8aeB/Emn4+a1vfOUd8Ejn9KxfhZpofU76Fl/wBdazL+gI/lWtqeoHTNd1KORc/a42hl92HR&#10;v8+tQ+A5FsPFUHO1ZsoT9RivSV1F+Z8zKqpVop9NDLurXLufo1WLaL5T+dT39t5N+8foxU/hxS26&#10;YcL2IxWl9LnmyjqSQR8d6csG2Zv9qpEjwazPGmoappVrZtpOnrf3E90kUgZ9qwxH7zn6UKLexPka&#10;jx8f/WpqxcVZVM/0rmfiZqmuWFjb2vh2Ox/tK881lkvGKwxLEhc59z0FPYIxcnZGtquiQ+IdKu9O&#10;ul3W9/C9vKD3V1Kn+dfFPwI+FkifAD47fC2P91rmm37XkI6PNEqrsx7Yjx/wKvpz9l79oS3/AGj/&#10;AAHcapFataXWm3RsryPO5PMAzlT3BryX9omyu/2fP2vvC/xCtY3OheJsaVrSKvyckLub8MHPtW9O&#10;9nT+f3Gmq91n5xSavfaTYXljHIy28j7pUyRkjIGffrVO2sTeQzN91YQWJPQ+g/GvoP8Aar+ANn4S&#10;1bxHJY4Way1q4UoO8D4kjYe2H/SvnWRTDmMcc85717tGpGUeaJzyunys6iz+Ecl98Jp/Fx1bR444&#10;9QTTo9PeY/brhmGS6pjG0DkmuTnjktZfKIYMrY69K1NHuDpaLNbzR/a5o2yWX/Uj2J7ms62jN5qU&#10;aNIqtI43N1+prWnfW5MpP7IX4ktZGWT7ycnnNafiA6S/h3SZrGOZdQfzvtxd8xt8wEewdsKCTnqT&#10;7Vtf8IppdrqzK4kmt412NvbG9iOufqam+KnwI1j4U+G/DutX8dvHY+KrZryxRJd8gjDFfmHrx+op&#10;SnDmSvr+ZUVKSbscrJoRHh0agrfL5nlMD3PXissvuI3H73FWjqMq2TW4JWFn8zB9cGqZbhW7deK3&#10;jcl6BnyvViowOOhprhfLBb0J9akJ4/lUcxO9tvVhjB7CiRG43YGCjKnio3TbkdsZX8KXLD/aHfjm&#10;kmkVEVdpyvWsZOwoxK8r85qrLcbApCk7uCD3FSXNwVViF+97Vm3Vw7bRyeMAj1rHcrlfQ1Nc+Jup&#10;ap4K0zw3JJH/AGTpNzPdwxLGAxkmK72Zup+4oHpXMz3GI23Ege9O1Cb7Km7nK+nOaXwjY/25qvnX&#10;HyWlqwcKRgTEdvf3rycyx1HCUnUqdPxLlNpczPTfhP4Rh0LT/wC0ruFZL64G9FIB8he30OK1tU1X&#10;7bYSQqx3Kxz7g81m6TrEi2G+TneWIGeo4qJZQdQWRvlSZSD7GvwvHVZ4zEvEVN2eNWk5yuzntb+G&#10;2leLYoze25y3GY22M34+lT+Jfh/bw6Fbafpsawxaf8ykfxN3yevrW5Pam4nWTawVeMYrTjt/Lj8p&#10;ly2fvdcA11PEVHTVObdi4zly8rehxen2M0dgi/NluDx1xxxW5aDYscMjfNjnnJWtFppLKCRtsbxq&#10;QSCOc+1JpFkmr30lxH8rRDDbj3YVz8sWyeVPYin02Z087BZl+4B2HatGxgmmWOUKyhxgjrWhZ252&#10;Msm37mRihI2t87c8jGc9K0jGz0HF8pg6+5gYd+dqg0mn+HESLayk+Yeo/CtuSwTU503p8yfdz/Oq&#10;fiPWz4c01pEP+kNmOFQP4vUj0FacqiueREpSvdmB4+1A6BY/2ZpzFbu6UJM6jmND2Huf5VyEOkLp&#10;1ptMbM3Qhhjmti1iumuGuLiRpJJGzkgAmrF8RawNM+1o7dck+p9PxNeXUqOcrtaEcya1ORup5NFt&#10;WhTH2u7GEVf4Bnk0ag0nhjwJrN1vRfs1m/mPjHzPhFH1Jam232zVb8zyRxpu+X7vQdgKyP2krh9D&#10;+FGlRRybV1rUJfP7bliUEfq36Cu7JsOsRjYQ8zTDRdSokuh4bZnMuFP3eg/wqWcbB6ZyeOaijGGG&#10;08MevrUsq7exU4z0r90oKyPejJrcu6a21/x6+v1rqdIfCKfu7sYNcpYRjco+7+ua6rR0Csud2U53&#10;V6tEmr7250ekx4bA/h9DXU6e6uP4vXFc1pY3MrEZ5Bz0rpLJMopP3l4PPNby2OVRS2LiDA+Y7c01&#10;5lRG7H8zR91c8kY5z3qO6k2ptH3gQM1nsTKzJtPNnLfKuoTSxW7KSXij3PnBxgEjvisXVplR2WNm&#10;ZFJAJ4OPWpLyRgjNubnnk9aktrvQ4vDWoC9hvJdYlljFo6ShYIIhkvuHVmbgDsBk1jOryoqjHU5+&#10;5nGw/KzOwAAHJJrv/hh8KU0ny9U1i0F1qLENFbvzHbAjIJGfmbocdqyPhD4T/tzWW1OZVaG1JFuj&#10;fxP/AHj9O3vXp9iZLScrJvy3fqWPrX5TxhxPOU3gsK7Lq/0ObGVuV8sdyeK6a8P7zdmMgdx09qva&#10;XqS2dxJJtCk/LgjORWfPD+98xWMUi/KQxxmrkar9kDj5nA+YnkivzqnGzuzzIxnuyw8rPBJIAvzH&#10;P+6M1i2d8s2o3W0cqyqDj72MnmtpT51m21jlhg/7X/6q5/TYmhmuCzGQbwOnJr16HK0aRv0JNY1V&#10;XMajbjkN/tH0qqmixwQKjOu9fmI65Yn/ACKmt9Pa/vPMbasVqS2AOWY8Afh1qa002bUNS8u3j82Q&#10;IW2j7xwCSfwAJrqUbFSl0ZlPefYvMZY1+XIH+zRaWzXNvvyrlRgBhyR/kmp72GO5EPlD/WZLDpuP&#10;eqNzNvnkZQQWPauerUtuLl0ujP8AEliy+GtS87bt8iXIJ7bMYrxvw4MqCyn1617J45ZrXwPqTcNI&#10;9rJzjqSO/wDKvE/Dk7Nj5uOwr9O8P6l8PNef6HbhdIM7TSozKrbRgKPm9q39MbY/y/MoHTPSsDwz&#10;ql1aW1xDDKyR3gCyqD98A5APtnmtzTE+wO0b/M3f0FfpEb2NHE14HBGckn9MVZij+0AlVbb/ACqt&#10;a5ZR8uTnGK1/D3iG48Ox6hHDHbN/aVm1lIZU3bFZkYlfRsoOfr609tgUezKs8CqU27c9DQvRuv4V&#10;cka3isZF5muGK7ZM4VepPHfPTn0qvu+TbsbIp8oeo0ZA9B16UIoR88j+tSRSqm4svTjB6mj+Isu3&#10;3BJ4FVZjSTQ1pGC7v0pwiZ1BY8rQyZYqx+8M/WneoUe4qlEykySGKS5njjhiklkkOFRF3M57ACmz&#10;W8ls5WSN43XnDDBp1vdSWsqyRsY5o2DIy8Mp9qlvr+41W5ElxJJNIqKm5zk4UYA/Kq5dQjIhz8/9&#10;3jrSxqWGFwcnp6U3crH5iW+opyj5v881aK0HFcN3+hFKsfIyGOB1NIjMu7bznjmnHds+ZuOuBTui&#10;ST/Wgt6cCmk8YB29jSSH5OoHpilAAUE96CZWYcFiPbBHWhVzIq/pSM+5s9Oexp8QIY/XNUCt1Bkb&#10;I3DjsB3oYiNPlyN3bFOjbPXB54yaDKHjG7se1TrcJJPYbGgbG7GMcc9qesYCBl+X8etNK7fmz+Rp&#10;QpK9W9hiq5epNn2BCRu5X0+gpGj3j/Z6A460ka+x6VMF3oBnlSMgDpRsEXIhLscY57EYoMmDt4+b&#10;07VK6nI2/wA+lRJFgAldre1BfL1EVWjPXcue3anx4Y/eyCOuKFHzdOnOc01wykY4X2FHkJXQ6UbM&#10;ehPFOwMctzjBoZckZPt9aCQEYMce1AOz3G7wgyud2OKkHPT+IY+lRxDai7vwAPJqRlUptAPSgz5W&#10;vhI9vmHHv0qRmEa/3h2NMCfP8vG3pToxuZuvI/Kg033HgqD0+U+9D7gfl4B6H1psb5XaQfeml8ks&#10;TnPTHagHoOZdw29wetOJZl+UDnqTTVHzfN1zkfWlX55Dj07igT2FQbSSvU8c06M7ML1PrTohGSd+&#10;7bg4I9e1NXhqBRvYGbJ6LTTwOPu9/anJIvqB60wfIT71aJlfcU/w/wAs0F8HGAvoaGj2FR+GaFQM&#10;ev6UXQKTAcp2+ppxTC8H35oUcAfrQp3OPvdMVLFpYZsOW69fWnINsZX7xAyKeTu3dMj0HSoyfLYd&#10;s09SPeQ5Rt/H9aFO5hx7UBl24PzfhQhBY7s4IpXNNeoA7S394+nenI2W/wBrPPpQSof733exppZt&#10;y8nnrQVdDpfkJzt59+lM2bNrf3h+NIY8MG5O7nBPSnRtuPf06VVtCVEbsyN3zbvSpM4/2cjLYNN8&#10;rhjkbs8c06MZ3VBVzQ0XxZqHheO9Wzl8kahbta3Hyht8bYyOemcDkc1nD98w9OuTSuRgjFAUbhn8&#10;vSqUUDu9BGQEDnPJGB2oxhto+9jH0pVUM/P6U4neflP507AiMDy12/e/Cggkr6VIqhkPPPYYoT94&#10;2Cq57io9StSFRw33emDx2pEi3FmX8cd6lhi2dFGB+gokTGOOlS463JUl1ITFkd+nQ9vWh4toC7fl&#10;J9ae4Hl96QgyIAGzxzT5SrpjNnJOMFeT2pI48Pnv157VP5SrwFDe/rShME8feHU9vajlJIQu1T7+&#10;lPRVwfvbsflT9vHYetCcevJ79DUSj2KiN2fL8v48daaHIAHQ+4qQqRJjcflFAk8xunOMHNEY9yvU&#10;buJO3b0GCaVD8m05/DtTv7wXbjt7Gl27o9uPmPU+tVyk83RCBVXhTgr1GKQP8/ylh+FBLAfdx269&#10;TSn5ByMnANVFInrcaSMHdlaVCsJDBcsO1IYyCPTPXFKnylTt+bGee9Vyorm6Ap6no3oaUofvd8dD&#10;Sj5m5z8o7DrQDtj2/NtzxxyaNBWE27V68nijHJ+XC9R2pzKGA7Megx1pApfO76c9BS0ZHLqAG5dv&#10;TPc0whsAKOnWpPL2Lx8xNM8to8tRYpcu5H5RYe31pSP9njvgdDTwm/8AmcVJGiq53c5qGEZLYqmD&#10;5wfUdqcItzdx6rUo43L/AA9j3pGQyv8AL271PK2aXIRHt/3c0u0NIo28U8w7Q3HDUIrMM9Pr2o9m&#10;wctCNoc/w/KCOgoMeT93A9+9SfMz/N93rj0oUKj9+v5UchndvqRhBIG45DfnQY8sOOlTKu1W3Y60&#10;NtUN9eMVFiuW3UbgKi5/AmnODtPHHUUp427ufWl3qx2sSOacVYr3RBFkbiSKVTtOT69fWjqMbuKH&#10;GBz069avUzloOjj+XPXnODTYyu7qR34ohTe33stmnmIp8vpVhGI11YNz6Y6daDk/KF46n2NG7ys9&#10;wOcGnhCy7um7pRFFMG4GOCfvYHekc/MB39jSleOoyeMmkICAZ7HAx1q1Zak6oR0yOPx70K+Qdp46&#10;c9KUD5vwPNJs3xgbfqTUDWu4InmjoPrQTzt5z9e1DneFz09MdKazAK2c89qQmmI0w3sPmGKQMPMY&#10;88GgAOOm09evWguoQgsfWkylF2FlfjjuO9MRlHH8QpYnzDx64pjvhzu+YZ4HpWblYnUCf3mGxt/n&#10;RJLtGfu54AHao5ZFJ2jdgdKhN2CF+btg5FTKRRaRzkYIxjuaGlUYz8vvVSG6wzc9fenvcbjzhtwz&#10;WfMGliYyYk2856ilXCn7pHfPrVY3QDfNwV45NRf2ouCPvMvQil7RgrF5CBwfl7/hSxS89Pz9Kz/7&#10;RCnr9eaa+rLKSc/e4z6mr9sPlRoC48o7f7vcetSj5g2OuOKyhqayR/Kc/WrS3ylfmVhu4HGKz9vC&#10;9m0VFpF4MQF9e9Ea7vusv4ioxMQQP4eOTzinI3P1GfSuqLIlvoTrGW/2fbPShm8wqp6dsUilQWAb&#10;8am2tjb/AHRz2wKbsV7NWuNWPI27h9MUixGP5d+e2MUu7Pdeo6d6dgbyW4HQn1pGfM77COdkeF//&#10;AFUHKn5h04Oe9IJMN264HH604OSfvZbOTmps73NObTUEbewX+EHg+lBG6UBvu45IxxSN87Ljr15p&#10;VTb/AAkD+VDuTGXYAFQY7L601trFWIIJ/SnA7j8rfu/pzmk2KEJK/N/KhabhuK7bM7c7qMNN/Fju&#10;MinIu1VXC8jrTdhcFs+9RKSuVFWHs+Dt/XrSDhy2V7U3Lbhtyyt1GehprFkyPl7DOOpo0JlqTNGA&#10;euB6460J869e9RsGHUf/AFqcTt+YEnd19KTYcrZJIN6fdA5prPhjz2/Omxthv9lulBCg7v17URlr&#10;qVay1HqVKnhlOM9adtIQlcYznjvUWVZgQW4PPFOWUfNydo5xjpV3ErbomaRmP+8cHjgU2R8EDbnn&#10;pSM+WP8AEOMUbTuO7jn0pLyHa+5L5gWQbetDDa3PG7sKjQYbbnH+91FEkm8c9j271VmidBwDFyBu&#10;H90VJHIoJ3NjPQehqLoD82frSlPMjzjOTgiqTutQ0JlcA5yOvX0oJKY6Nn3qPkH/AGQM5HXNPB3B&#10;Tu56mkrFEsYZyGyuPSnAZBzt45x602FggIPzc/hUkkf7pZOiscflSk7ij5kUqfNlQWX6YzTMAP8A&#10;xZPQdqmHTv8AgOlBj+Vflzz6VJZGI9rbtrc8YAxS7MLtbp22jmrMMCs3775VH3SO9TXcsfmDy0Cg&#10;DGcd6kq6KccflDAVu3I5zT2iCp9RSCXO7hfl44rU0e2jvoXVlbdj5WB6VnJajurGWlrucsPu+g6m&#10;uu+GFow1aPzkM1vvCuMdBWG0Umm3i7l78Hs1fSn7Jfg3R/iIzxzKi3EPLFRwQfX8e9c2KqqnC8hU&#10;YuUz6X/Zz0ZtF8IQ20cn2jT5EE9pJ3AP3kPuDXfznb0yDWb8PvCK+EtC+yopjCuWx6dOlbVyizL8&#10;3DZ4NfLdTvMXUoFuM9m/nXmvxg8Brr+gXEZXJIOOM816lfWrDn7y+oFYeqJm1ZSA688Gtac3F3RE&#10;rbn5u/Fnwu3g7xncQNHtVSCCBgHP/wCqrXgfxwumMqtnGPzr3L9q/wCEsfilFvdO8tLyM/NFIQhc&#10;exPWvmXVdFv/AAvqHk3dvNBJ1G5en07V9BFxrU0znlHllofTnwz8ex6rFGgYdO9fTnwFt1vrhSq/&#10;NtAJ9TX57/DHxo2karHvbdhh71+i37E86+IYI5mU7duQD7Cvn8wp+z3OzBxdSfKfQHg7S2s4AxUj&#10;I71vdKag2inV4EpczufbUKKpwUEFFFJuxUmwtFcn8Rvjl4V+E+nfate1qysI2O0BpAzE4z90c9qy&#10;/hn+0/4J+Lt21voeuW9xcDpG/wC7Z/oD1rN1IJ8repPPG9r6noFFAOaK0KCiiigAoopC2DQAtFGa&#10;KACiiigD4j/4LJWjPofgtx/Fduh9+nH61g/tP6Aus/sFeMrdvuw6KtxyOhjKv/7LXa/8FfbLzvAv&#10;gyTGT/arRjj1UVQ+Mumf2h+yT4ytQN3meHrkAev7omvpqFT3MM/X/wBKZ8nm91WlZdj8AvHUnmXM&#10;jBdvzHOM815t4iuDIzL7EHIr0jxtOJ5ZGbd83OF7V5t4jRcMe7Z69a9fFSV2onJR97yOTtYs69Ej&#10;LuUuAMdq+v8A/got8KodI/4Jq/s965BEqyi51qxmIH3szpKCff5jXx+Jhaa3FJ3jYHGa+1P25viP&#10;D4t/4I7fBmHZturXxfq9seOwgt3/APZ1rwKkv3sfn+R7eGivZu258Zfs6z/ZvHmkMx+7exEAnAb5&#10;hxX7T/tRWS6lYeDZlyqyaWCrAE54Tg/SvxF+CsmzxVp3Vv8ASoz7j5hX7rfEfSDrnw/8DzAqMaWB&#10;90nPyof615+Hko1032ZOOjeOp+af7aFj9i/4J0/DVTndJdSEKeyjOP1J/KvhXSIseIrXb/z1UfrX&#10;39+2/H/xrj+GDOv+suZQrY5OC36dxXwX4Zh8/wAT2u7/AJ7KQO/WppvmqJLv+p0UWuTQ+zP+ClXj&#10;rVNe+Cn7OtjOZDZWPgJRCT905vrkcfQKoP4V8r6D8gVffnNfoZ/wWD8AW/hv9kz9ltorXy9vgBSW&#10;K4ILzs5z+JJr8+dERS25vXFdVNJN27sK0Xsj0DwnC00Khd27BwcdPpX9SX/BPPSfsf7N3w1jXKi3&#10;8K2mMdPmiXr+dfy4+CV3KnLbmHHtX9WH7Edgth8D/BcSr8sPhmwUf9+UrbFXWHt6nPRjetBdT83/&#10;APg4R8Zyf8JF8OdBjditrpt5eSKOdrPcbBn6hT+VfmxoUYgvvM+WQ88YyOe9fd//AAXtaW5/av8A&#10;IkLCPTtLihhz0w0sj/8As1fCujAxzKrLt68gd60wcf3SM8VK9Rn6Wf8ABAPx/b+GPjrqmkzTIq69&#10;YFIgeMyIQ3496/Tj9oj4OeF/iL4MvpdZ0y2mu1gZLefbiVHIwuCPc1+FP7EHxRm+GXxw8N6pDMyt&#10;a38LNjj5d6hh+RNfu94/1xNctbLyW3QzRpOvuGGR/SubMafNUjPutfkdca0Y4S71sfFs/wDwTB8O&#10;+LtVhfWta1S60mN/MbT0ISOY9wxHJHtX0n4I+Hmj/Dzw9b6Voem2mm2NqgSOO3iCAAfStuK22npU&#10;yRYP0FTzOMeSOi7I+enJtmdcaTFexNHNGskbDBVhkGvm/wDaI/YEj8a6p/aXhOGC3vJm/eWpO2N2&#10;Pcehr6jEGa2vB2lM+s28jL8oJYZ74rmxOHp1YWqq6CGFVeShI/Nm+/YM+Jmm3dzAvg/UZ/KYoZIS&#10;siuR1wQea4Txd+zB4w0mXyr7wvrlq6k5VrRun4Cv2ijj2pilaJXH3RXhyynBy05Wvn/wD1JcNUHt&#10;Jn4IeN/gpq1rpkn+j3sJVvlMkLKD7ciud8HWtxbM0N9tjeFtpOeCK/oDvvCmmapCY7nT7GeNuSsk&#10;CsD+Yrk9T/Zi+Hus3RmuvBvh2aRjks1imf5VnHIcvfxc34f5Ey4dXLZTPxr0nwfcajHH9ntp7jzT&#10;hdkLMHPscdfpWh4p+Ffinwdp8ssnhfXZL4p/o9uLN90rkfKOnAPHWv2avfhRosun2ttb6dY2cNk4&#10;eJIoFVUx2AApvjL4c2/iR1kCwrIg7p96inw3lnOnJS+bX+Ryy4dlG7Tufm7+zp+wnfaz8O7XVPHr&#10;SW+uX4802Ns21LNM/KhI6tjr9a9O0/8AYu8H6ROkjWt3NtPKPMxU/hmvq7VPhbLayN5Me5e2Kz5v&#10;hVfzJk2+0N7819JTwmEivchFL5HPLBzUtY/gcVpH/Eu8Ow2Nin2WO1QJDGowqqO2K1/BXiS9ur6K&#10;1YSGVnAxjOOa24fhLeR2V1NNuXyQCilc7vX+ldr8N/AUPh20+1SLuurhRncOUHpWcqNKF5PU9TCY&#10;arKor6HUwxeWuMDpT6QDFLXGfSDZZVhQs3CqMk+lZ+vXSzeHLiSFvl8ourD6Zo8WTBfD112VkK59&#10;M8Vyel69NefD24DN+8t28k/7uBWsKd1c48RiFBuHk2cD4k8UX2q3WWkKuAFO0fex3qnA94yBvPk9&#10;vWujg06C306S5kjDzzExxA9h3atTwp8PTr2jyXBJWWNsKD0bv/Wu/lpxV2j5mEatSXuXbOp+Gnia&#10;bV9JW3ugxuLdQN//AD0H+NdRWX4X8ProVns4LE5zWpXn1OXmfLsfWYfnVNc+4UhGaWjNZmx5/wDE&#10;3QlW98xF+ab5iQPoP6VylrbtbzK6k7oyCD9K9H8f7J7OMg/NyK4wW4FehRleFmfJ5glHENoXxFah&#10;9YeRR8spEg9twB/rVeOz56d6uKvBGOOMZqRUy9aRtscc5XfMiFIaeYsmrCwZ/hNK9uyD7pHqSKrm&#10;WxBXxisvxd4P0/xzo0ljqULTW79lcqwyCDgjnkHFaxGHqE3cJuTb+ZH9o2bzHuG8L6464p8wtehh&#10;/DH4V6B8HfDa6P4d0+PTbDzGmZE5LuerE+vApfix8N7P4reBb7Rr2NXWZC0RP/LOQfdYfjXQbCSK&#10;W5uI7CHzJ2EcYOCx7Zpzm78z3Ljroflz8fdd1Cy8R6tZ67Iy63aRLpskWP8AWqgwkrep24FfNeox&#10;NBdyK2Vbd0xzX2J/wVN8GSaf8Y21y1VvLvoExMh+V8DBB96+Or6dpJGkb7xr6DB2dJPuZSTc3chK&#10;4fjODxlqSGRraVWX1znuKezK3GTnbnPrUA+YcfU12Kwc3c2rXxFJcQ/Z5pG2Bt+cc5+taninxdfe&#10;KPDmn2N1cXF1b6SjJaq53CFTjIH41yY+6ev8uKms9VktW3BuFNZyppu5nr0ZNPo00enC6HzW+QpY&#10;fwk1RJ2J/e28Vst4ikn0CSwXb5EkomPHLHp/U1jTr93+6eDg96qMu5XqIx3quQuMdT2qEHccfpno&#10;KUsGl/h+Y5olkRLRgu3dnBPqKHsTZELSCOM85wcZqjc6hsbayn0zUl9dKAdpxzzgVkzzMzcsDxWc&#10;u44iS3xRjvfv+VSXGo2o0eO3FnGLjzS5ut7bmQgALjOOOT0zzWfPcBVzIflUEism71VreQExyKpP&#10;VgRXFVrQWly7vqdCmmLHoMmrTKskSzGCKP8AvvjJ/IEfnVyORbeEb/l3DcgA6DFN1+YDwB4RtW3R&#10;/bVur44/iDSiMf8Aoo1sWVjFLodrM67vkMWCPvEdK/FOIMXKtjJ8z0T0PMxTk5tLY0NP1FZdJstz&#10;f8syCV+pqae88t8bVZRjb/jVG3sfs+kLGow4OVHfpU+gyPNfLDOm9eSp9APWvLitDLmVvM6O7vIY&#10;rlD91ti5UDgEinWkLyvyS3mMMj0qpOmYWb5dxwfqc1dtpM6dG0efMAGM9setO6ZhrcbqwEETqoyw&#10;OFxUfhWw8i2kkLMGmcNgDjA4H9ahvpXZGZlAZjxnrj1rc0baltDvLNiMZAqoxVzWEbaonheNZGUl&#10;jzgCtGTSWWyWRvlHXB71ntEp1MvH90cnirl3q+Yfvt8uPlzwa3px7mnvWG20MdnBPNO22OGMyEjq&#10;cdvxrhjNL4i1CS8uIWRG4SNj93nj/PtW7rt1Pf3yaeh2bv30xH8I7Kf5/jVe/wDI0VRvbLqPujq5&#10;+lY1lffYHfoUrnS47a1+7tXOMtwBXLa/K2t3Ednbkm3iJeQgfLI3bB9BWlqN1eeI/LjlHlwff2AZ&#10;Oc06K3t9Lt5ZMH92uEX1OQOa4asltEiV2Zl1AtkkK4VmbICivLf2v9SFtbeCNPLbmisriaZT1V3k&#10;XH5gfpXrVjpn2rVFYEM0h5Y9MV5p+2l4EkuNMsPEEJaRbGX7PPwNqq+NuPxH616nC0uTMIuewYGH&#10;LVuzxWE7CMH5cZIxnFPmVkmb39BUduP3Ib+7xx60gl3T/KxOeT9a/aKMj24+ZoaY7FlDDPPHNdbp&#10;DssaDrtwcnvXKaYnmyndxt56V1ejOGQgdK9qjJWMpyadjo9MZpJFXdjd69K6O3QLt/iZh1Nc9pSC&#10;Mq3fGAc9q3ot0ar+JFaSM/UuNKIouM/N1xUOoxyW9hDdSwXEdvdB/IlaMrHNsOH2k8Ntbg4zg9aq&#10;3dxtThsdvrWxpGo6t8Vrrw94VkvGfTdJjmjtlx8tlFJKZpSB6s7Zyfb0rhxmIjQpOrLZatmkYqzl&#10;Id4I+FOqfEi3e8WRLHTI38sTyocynvtHcD19a0PEv7L0mkQi5/t63mhXBZPKKyMD6dq9I1KeXw1a&#10;Wum2ahbHT18mBV6bPp/P3qK4uf7St8NyvTp0r8ZxXGGOrVJOnK0eiPPqYp6qJy3hvS102yjS3+5D&#10;8hAHJrZt5muo9rgK0TjoPmqSy0zyDM6/dXnn8KSCMw+Y5UNn5QR2Pavj5Rk5OUnuedzFW/mMjfvM&#10;4Vh2/LNbEKNJahVwzHjHrWbqp/dWyN0aTcSO3HetpIxHbo33crjjritqcVcpyditGrRySxsxVYgT&#10;tHb/APXWZYK0mrSKjMBIuF927fnW3cI0Bc71BkGGJGaztLlA12aYFdunx78gfxHhf6mu6kmtghJr&#10;csxQpYKlsq/dJZ3x1bv/AIfhVK7tmtr1njZlZhgkehqwNTCSLtYZb5sH1pk+67H+1kbT365rolLQ&#10;v2ib1KFhpLzRn72xiUUY6e9V7uCOwkyx+faVxjpXRWpaEbAvzdgB1NUdR0T7S8kkgC8Z4Hf0rgry&#10;7ESt0OR8dzRv4I1GPqPscjHPbINeCeHJgNigHr+fvXufxQsWs/AesMrOzSW/cdsgfqM14LoSrv8A&#10;lO75s1+peHd1hZt9/wBD0MHFuDcTudKcCNVVh82c47V0mlHft3fNkDpXKaO4BX5eV54710Wltho2&#10;3csOmffrX6hB6GktdGdFbhkAK9COfYVYBzj5vmx6YxVOBiD83rx9KsxkS8fz9KsWxbViF9DkdT0r&#10;Q1PX7zWYbaO5kWSO0Ty0YKAQuAMHA56DrWXu4x83NTIRHG3pjnBo63BS0saHh2SCO7ZZdPXUmnjK&#10;JGWYFWOORt7jHSqax4LLx64xzRDP5LLIu5WXkMDgijduON3zYy1WKzF+VznPpQ7YGNvSgtx8vA9K&#10;Vn2csuKaZLXcEiLoGyaaUw275uR17UqNuTrt3cn0p4Bbb069xVXYcqsMQEjHf+HPFPb7ow2O3401&#10;en14yVp5VT6egH860J1FiJ9aBuRsZ3Hrkd6I12Bvm57fSl8vaFK9/WhBcGjZtpI2jg5p5XKt+tNY&#10;8bfX9KVFy3tnrTF1F25X5sL2x0pykCPp93vQQufmb8SetNzlT24oLeosY+ZiecHA7Uu1YwN3XPAx&#10;Sptz838VDPtXqA3oRTI5Xe4+CDzg670QBSct3+nvTV+XG5vvdKFyflL8YzyKCmB87bfTFVEJFq5t&#10;beGwt5ornzJ5c+ZEYyNnoc981UEzN/vZwPWrN9o8unafZ3DSWsi3yGREjk3SRAMV+cfwk4yB6YNV&#10;8YO3I69vapTdtCZXTDy2kK8sp7inJhB+HC+lRq7Pu+bbninEbR8x2lfTvRZ9S+ZAxYk/KCvUigdB&#10;1Ueg7UjzYbrj6Um/95wzf4UBuOR2bPYCiJtofJwWHGaYpx/wLp6UuMN+vTpSvqRy9xcEDI6seeKf&#10;H8w/hz1x3NMLMPl4Ct+dIGX3X+lFxpdEO87Ddxj2pytubgcKMdKjLYKlvu9ee9KHYyeo6cU+ZEy5&#10;kAO5O+O9PCbQMN0OBxUYOT3K+gqQyZk44x1pcxSjfceq7g2AdtIvz8Zz60qyeYcAfSnyRLEzBW3c&#10;dV4xTKtYI1Gz+LdjpQX4ZTjH9aasgiJ+btxQXUNyGAYdfWqjuTKwbc846frRICw9AQDzR1OM7V7G&#10;lIOf7x9DT9AEG1dq5+6MgU8lW4BOF55FIIWaLzAPlU7WbHAoDARgnAHSlvuTyjjIHUMCc5pu7ac+&#10;9NQ7028YzxxTTyhH8+9JisyRjlsfdPf60FWLEZ5Wo0f5SG7nrTi3y4VuvXmk7lbDiQ56bc5xTWbl&#10;QP8A9dDN34/CkLqEUfxZz9KLjHyEKyt945xmiTawVv4iMccVCC6Mx/i746mguxXn5WHUVHMTy9iV&#10;GWNcUhk27WHy5PXHT2pjNvVf4cd6RpVVPbtSUrl2ZMrbVbjngnFOiXcRlj681D5m/aP4sUolYDpt&#10;FaKQnG5LHuLcnuQM0kZG7nk+opd6pCOCzZ+YDpikC7umc+9FxKLW48OFfHPJ5psZBkz/AHh0pdxK&#10;dO/rV2/8PzadpdjdM9uy3e/YFlVnXbj7yjlc54z1quZD6XKqDMv97PpSMWQcevT0oRXAXP8AKnhG&#10;A7e/tUyEpdBsasqnA6dOetIy46cc80qjcO+5R09adhmH93b1oKjFMixh+FHH8qWOM7srjjru71Kg&#10;Vh8350xRtzn+769aNB8okiBx6+o9KaV3AKR78GpUViN2Oe470KqqOevT6VNieRJ3HWxjW5/eqzIP&#10;7h5FLdxwl/3LSMF/v8fypki9OW5GDgZpCOM7juXjFHLqNjEY9Pu7qFAB3dx2IzmnbS5JU9RzThwe&#10;3qCKYuVsjKYU/KPfrQFLH7pWpzbI1s0jS/vlbAjwfmH16VGDgZ+Yn0phypMYcbeDz3IPSnPym3oF&#10;7sOtA6fKp25/IU3eHPOQueOOlEVqDv0BThBj07D+lJwx/iPtiguVH5Uq/MmP5VWiDkvqwhKncpHH&#10;UY7UqSKpxgg5ytCFtvZse9NKn724n0GKrQhytoiV34x/d/SoSzE88fh1pyDD568cUqnPUduuO9AX&#10;uCgr8vzcnnB6U1oshTz3OBxTzGNjc/NTDFke6+/Wp9QWgu3JHHzdR701VOxh3z26GpCuQOv1pApD&#10;N83Xk4HSjlLURGbB+63HB9qav3Pvd+cd6XO77vXFIImKjj3zUcrAc5ZE5b5elNdQyEngY4GOtSL8&#10;yndggcHPam7FJ3H8PelexW42QfL749KcnX29+9Rnh/4hnGPenbtow3Qd/WmJRGgbt3f09qThucZU&#10;jnIpyx4J5xu7Y611s3wtVAwh1rRGtxC0one48tS4hEpjwRndnKDjBYYz3rOVSMXaQ+RvY5NG3Bhg&#10;/wBKTbv56t2NKxJdue2ODQEK4wSR161poybMNoVunzZ5pyASK33tzcDjpUY5J5+me9TW0RmYjKrt&#10;UnnuaVietmOCfN/s0SOqJ67ume1Mikyfm5XrTmQea24N0GQarlkVcQ4j67mPQY5FErMSP4d3rTVO&#10;W+boDgYNSJEoc9NvJHFS9B6sjl43demTxS7gF7fX0p2Np3Ju60x2Jl5+U56etXpbUY5GWRtu44oD&#10;5Tav1wwpqD5zt+8D1pN3GO+M1OnQr1Q5lKj/AGc4pBGGPLY464qa0ufsh3bVdWUqdy9M1FcNFJI3&#10;k5VD90E81F7OwmyMyBF2j7uOnrUW7YOjbj+tEz4fOO3UVTuL/wAteWz6e1JybJja+pO9yID83A65&#10;qpLqqpIc4X2qnfagNm07t3pWDqXiCO1jOWGPVqzloi9HsdFdeII4VbPH1rR8LeGLjxXZ/aJJPJib&#10;mPH3mNcZ4LsrnxdqYkCtJZxN83/TT6V61aysk8Kop8qNQNqLjbgdK/MuL+Lp4d/VcG/e6vsZTqRt&#10;yle++EcdnYmW31KWe62bvLZAFB9M15zq3jMaHcy291mKWA7WVj92vWbzUJHkkY/u9qgD3FeefFH4&#10;a6f441azuWklt5MbZdh4m/3q8HIuOK9Kbhj3eP43Ip1Ir4jl7PxxN4h8xbWGSRVOC2MLXTaD4L1D&#10;V13TO0KcYA6mtzQPCll4ds1tYY1HAwR0FdJbJ5UG5FwVwOOhrmzTjrF1ZtYZ8sfxG6+lkjk2+HcN&#10;rIjTT3DADlcjk/X861tK8Kadbpv+ytJuyfnc7a1L2MTlVfGfvDH9alR8hFZfl28DFfLVuIsxqv3q&#10;0vvOb2tRspXei6SiR/Z7J1n3FpGD/L7ACsnVdJhLAzTtGx+6oHJPatfXtVXQLUyfKZWJCJjv61zU&#10;N4LydmmbdzvG5sgV5GIzbEqop+0fMvNmbqPmuVkuXsbgwt83l/xEYzV63vmIB6jPGe1ZWp6vDf3a&#10;su3cvy8H0qazuM/L3U5Br+leFcyeOy2nXlq7a+qPUjNNI2IbhnCkqNuOnTFTLIMjnaeMj1FZ8Th4&#10;/wCP2x3q0JMS/LnpnmvpF2FKXYsL/quP4OM+tATBIxk9iT/nFRpcbgvbnPSpA3XgsD0z61VidR0Y&#10;3D9CadKm5/QimhcfNkYXkinNgjrgfSp06D16g4UNgkmhgxHU+1R7jjheR3NPeX5fXFTIqKQhdnAy&#10;3HHSlCZ9CV6Got4AK9O3NIZvIXKg5znGc4qXLQOXXQlLhjkt26UOT0+XcPaq7zBjuP8AF29aa02A&#10;BuClfU9qycrD5SwrnfhhtI6E0fatpK7Qfcdqpm7wGLH5TwPrR9sUxhmOPUA1HtI9SeVrVF43GFUZ&#10;Hy8n3oE5Xjqc8+9Z66hGVwxXrn1psuq7Dy/07UnVit2XGTe5pG4+TgMM9cdqGbfLlvlzzx0JrMg1&#10;tLmbZw2Rxg9atmX9zu3L8xx170o1kw9mmTCfLEswyDwacJMHPy/N2H9azmvlL++O1PW/Utn8K19o&#10;Qoq+hrW53/3QwBPPQ0ryfPhvm/Cs4Xy7eD2qT7VuOcngY+hpxua+7bUnRy7cbmPYnrUlq2Bkn3HP&#10;SqkDMw3dfT0p8d1sA6ZPoOlacr6EpxLZfbL9enFOEnPOOT0Aqu0/IJ7fmKaJvl3Yw2acbhoWlK+m&#10;7J6Z61NGcPgrtwOtU1feis27IOPrViJxuPLLkZoloVGzJHwJNvTcODVgBnRQ25kHHsfwqs84+8fw&#10;qVb1kLBW69+tGrJ5UixAFjBZvmb0PFSNKpUkAf7Iqn55Kfe+v1pVk2q3zbmHc96S12J5WTq67v3m&#10;dvX6etRlyrFV5VjkjFN85pkx+ZFPuY/KmEfmb12gkL2yKA5ewrKr7T7nGPWtbwVe/YNahZtuwMPx&#10;rIjKo6n7w9qs2E/lXiSbdqbu9Z1NU0ioRd9T7C8D/sk2Xjzwxb6lcRs+lalHvPlj95bZ4EifQ5BF&#10;YWn/AAu1/wDZR+JNrqFsy3WnyHbHN1huoz1Rv7pr6F/Yc8QjxH+zrpe5lZrOSS3J9cHcP51e+Knh&#10;vzw7WsS3Ec5xLZSj93N7j+61fN08XKpenU1R6KpqMrxOq+H/AIth8X6PHd2rt5LKC0Un+st2/un1&#10;Hoa2rlDg1yfwV0O20vSz9jaQ2rrgxTcS2z90PqPSu0kTYv3cr/KvP06B5syRPsfay5XP5Vm6tbRX&#10;bSL91l7/AMq2dRsBcRbo+vbFYrSsJXjmXnGAfWp1uLQ8a+PPhVn0C4WZVjXjEhUsvXrxXiOsW0mm&#10;aWsN0LWe2IGyO9Akgk/3JOq9uDX1p4+1ux8MeHLi61Tyv7NhXdLv6Ac1+fvx4+PDfErxhqGl+Cw0&#10;fhuT5ZQy53sD1U9qqtmNPD0nVq6JGc5cquyyt7pMviRYY9Jhs5PM+YJMzKPpziv0d/YOubeTw1BH&#10;CVfbCS3H3elfljpnh640qwWaOST7bGN5LNu6HNfoN/wSp8d/8JGk8Ak3f6MSynrGQR1r53D8UUcx&#10;5qcU1ba/U7MmqKddI+1wag1HU7fSbKS4upUgghG53c4VR71mfEXxtZ/DjwVqWuX00UFrp1u87tI2&#10;1TgZx+PSvze/bC/4KgXfxx8KN4Z8OWM2j2MjZu53ky9yB0VcdFrPF4yjhaftKzsvz9D6jHY+lhoc&#10;03r2Pvv4iftR+A/hjpX2rVvEmmxq0e+OOOYPJKO21RzXxZ+0d/wVS1jxaLrS/B8f9j2LZU3R+a4l&#10;X2/u5FfFfn3F2/mXMxkZRgFmJPt1qrG0kReRmY7m6k9BXxGN4qrVFy4dcvmfG4ziatVXLSXKjtLn&#10;W7vxpqRvL66uLiXPHnTM+PzNd58OvGNx4f1u1nt5Xje3kUqyHBz2ryvSdSFlbBmY7e5zVqy8Zmwn&#10;Mkbd+4rxaGMnGqqs27nm0cZNSVSUnc/aj4ReMP8AhO/hvo+qlt0l3bK0hH97GD+orow2a/LL4Pf8&#10;FZdV+AHgtdBTQ4NcRZN0Mkk5j8jPUY7jvVzxX/wWO+IniBZDplho+jKxwqiMzsPxNffwz/B8nM5f&#10;I+6p51hXBScj9QGkC/e4oWdW/iX86/H3xn/wUl+K3i/TWtpvEckMb8nyIVQmuMuv2wfiRqE8aP4q&#10;1z92BtH2jaq/lXDU4swsX7qbMZcQ4ZOyuftbfXEixFoPnZeq+tZDa2xuD5wb5f4f7tfkF4b/AG7/&#10;AIpeEJH+y+Lb7bL8sgnIlH61u+Hv+CnHxC0LWVa4v01CNT83mLt3c+o9a5sRxRSmk6d0/MX9vYWT&#10;3a+R+uulaquoR8LtOelWmkwcd6/PLw3/AMFk47bU4Zrrw55ELKqzRxzByD3I6GvoP4bf8FLfhp8R&#10;Ft1/tNrC4kjUyJOm3Y+eVz3x14r2cDnVCtH3panp0cdQqaRkj6MU7lorO8L+KLHxbodvf6fcxXVr&#10;cLlJI23AitEHIr2IyUldHYfJ/wDwVZ0/+0PA3gpSpb/ifIOPcCjxDpv9qfBnXLU9LjS54seuYmFb&#10;X/BSfTv7Q8G+D/8Apnr0TfpVeMeb4Guww25tZARnttOa93Dz9yj5X/8ASj5XNNMQ36H85fjqPyNT&#10;kjGAFJUn6GvOfFA2s23aNuQAPSvRviczQ+Jb5VYfLPIOnHBIrzPxAv3t7bj1r6DGRtNnNRalGxyc&#10;rj+1F3YHPJNfZn7WmjWeof8ABF74aX9vt87T/HWpQyDv89nbnP5ItfFd0Wa//ujPrX2f8WrOHVf+&#10;CI+n3EUrGXSfiGQ6McD97YKP/ZK8KpFe0jfz/I9PDydmj4t+Cpz4jtBu2/v0z+Yr98ZtEk1D4OeA&#10;ZAwUNpatg+6R5/UV+APwjvca9C24LtlX+Yr+hb4dRyeJ/wBm34b3SZdm0kZIGf7v+Brx6dRKsubz&#10;LxUW4WTtqfl7+3dCYf8Agmv8J92Cv2qbB/A//Xr4N8IpjxFbyMfuyDH5197ft1SG4/4JrfCsZY5u&#10;pWAyDhfm7+uQa+B/CvGvw7hx5gz9K6MOkq1pd/1Oinbl0P1i/wCC50kafsx/s3xx7Tt8CwADHQZ4&#10;r8w9LjQThV3HnOK/RL/guX4ys7n4Z/s+6bDcI8lv8O9PlZA33d+4jP1wa/OvQlH2j+LGc8Vth/hs&#10;u7HiJWdken+BFYmENt+U8DGOM1/Vn+x/afZfg74Xj6eX4fsE/KFK/lT+HkXnz2/J+Z1GO557V/V5&#10;+zDB9l+G2ix/3NHsl/8AIS10Yt3wyfmZYaSdZH5U/wDBwHZRw/tOiTBDyadb5wOpCnr+lfnjA5jP&#10;z924wa/QX/gvdqZn/ajvI9y7YbO2UD32Z/rX5+Wsi7/m55rbB/wUcmPj+9dj0D4WaxJp2tW0i/L5&#10;bjB9MEGv3Z/Zn8UTeM/2ePBl/cSedNcaam5zz0YqP0Ffgn4LkJuI9j9H4OeBX7Y/8E1ddm8Qfsd+&#10;F2m+b7K89qreqq+R/OqxUU4J9jjlN+z5D3YRYNSKqkU8J3xS+Vge1eec9gWHP07V12jafJbNYSBf&#10;3flYJ9CxzXKQrg+1dvHfxx3trCzKFjh3tz3wMVjXukevlcIu8peRsAYopokVhweoz+FOzXCfQhRR&#10;RQAUEZoooAQrmjbSk1XvtSh0+PdK4UfqaBNpasn28UvQVWsdVh1FN0LbvUdx+FeNftvftWWv7NXw&#10;xmkhmj/4SDUEZLGM8+X6yEeg7epqak1Ti5S6ESqRjHnb0PXJ/GGl22qLYyajYx3jdIGnUSf985zW&#10;Tq/xT0fQfGUek3mo2dvcXCZjjeVVYt6Y9xX4i+NP2hNavfiHHqs2p3ct9JKZmn8w+YWPIOe3NcB8&#10;Zvip4m8Z+IF1Zde1a41BnO+SS6YyR46MGzkCvDw/EOHnPlloeC+IKV7WP3zvvFsWo6KFUxzQ3Qki&#10;8xDuUHtyKwvDWgXk161qVb7NM484EfKQK/MX9gr/AIKL6z+zT8O9W0vxgt34u0+6IlsF3jzbWTgY&#10;LE/dP516L41/4LK+Ltc3LoemadoULLgM6+bITjk+1d1TiTBUo8qdzGtjsPKSq1J/Kx+j2o/Duzvb&#10;hW+aNVIIVeAK1YI7fRbZstHDGOSWbaBxj+lfkNrn/BUH4pauvkSeKp4FJB/0dFjb88GvK/iF+1j4&#10;x8cXMn9reLNZv1kPzLJePt9vlBx+lebU4qpSVkmzRZ1g6d5Uou7P1w+Mv/BQP4V/A+WS31TxNa3V&#10;+n/LrZf6RJn0O3gfia8L8Tf8FodAdXXw/wCF9QuuTtkvJRCpH0HNfluNYk1PV2vJ2kaONeMn77Ho&#10;PerjeK5IIW/eMXLFQqjLV5dTiCvN+4rI463EVVv3Ekfdni3/AILO+NJLhl0/RdCsY84+YPKR+J4q&#10;1o//AAWN8a6ZBi80XRNRbbuBAaEn24OK+E9Ojmmt2kuXLSSfMqf3TVxtRmjt1DH5lPr27VEc2xXW&#10;RwvPcVvzH19N/wAFWfHGrX0kzWumxwyMZBEVJC56jNXZv+CrPiTTIPn8P6TM2cbw5HX2FfHVq7xW&#10;u1mYeaT+PoKo381xa3EaruPOeRwfatY5ji1tI4JZnWm7vc+wLj/gsB4kt2G3wppjFuMmUrt9/wDI&#10;rndX/wCCvfj668xLXT9FsRjbu2s5+vavlPVp5b67CMDsHJA7kf5/Wsm/uYrefqWU9UU1lWzTFLeV&#10;gWYVEj6L1f8A4KW/GDxrePbaf4gt7OBuGlS3ChOOxzXUfCn/AIKDePvhn4qtNR1/WrnxLo1vIJLu&#10;3dQoljH3gp9cV8veFJZpZlRoVht2OQo4P1NWPi1rk2uW+j+DNBjafxF4tuE02yiiGXXzGCF8e2f5&#10;+lc2XyzDFY6nGjN76+nUvD46tKe5+1Xw6+Idn8V/AukeJNPXZYa9ape249EfkD6inWvgTT4/iBN4&#10;kCy/2lNaCzY7z5ewEH7vTPFUfgz8OovhB8IvDHhaFt8Xh3S7fTw+fvFEAY/i2a6pFwPl9efev1qO&#10;miPQk9bk0ICsKo+L7NdZ8P3dq3SSMg1oQjca5n4reKk8FeGLrUpCq/ZV8xlP8SfxflWcm0win0Pj&#10;34m39vrOpax8P/FEiyXW159Fu5P+WvH+qJ/vAivg7xlZNpms3ELLtaKVkI9MHFfTH7cvjW11zxYu&#10;oafcCZZgJoZEPMbexr5d1bUZtVvHmmZpZWcs7Hv6172DvFX6E1EVlcpnIz9O9NadSNy425ppZS5+&#10;Vdw4ApsY5wo79O9ejHUnSw54SzkMT65p0Uiq2MfdHStzxB8P9c8G6DZ3uoabeWdprkReymnhKpcK&#10;pG7YT6HGcVzrv5eW2kswwR6mhtLRk8r6jlnk8s5+XnjHpTvOVwM/N9DVaeQrI2NvI6Y/lTDceZIe&#10;Ohxio3DRbkiKJZNyjd7mo7mEwjLevWnRt5Z7/dJPvVa6lEozuO4/pUyk7kct9UVLiTYxz68nHWob&#10;fw7fa1GHtLd5F+bBUenJFTI/264XYyjbw2a9e0HXNP8AAnw6uEtYo5tU1jakRZeLZACryDPcg4H4&#10;142cZlTwWHdaqaOyTlLQ8r8H+Eozffa74FjFh0iYfzrY8Zy2es+XbzJGqTAINiDIJGP54p14zQXq&#10;iP7kabc461jwT+d4js4WaMlWaVM9PlBYfqK/n7MM2xOLx31mUmrPRX2PGlWqzqcyZynxIu2svFWh&#10;6S7MP7D0e1t2/wB9kEr/AKyV2NpP/wASuwiVtoSMErjp3NeZ/EDVP+Eh+MOp3ULJIshQADkfLGq4&#10;/SvSNC3XcCTK33owRx93iu6T5nzN3bLryblzGqgFwqklsqTjtg9qn8KXLNJdbtrbQq5B9e1V5sRW&#10;bMjc459zirHhHTzDps0nQtOv4gDOP1ojG+hD0OhRQuzcudwOT6Gp7OGO0tG3fdJ3AevaqqTNHDub&#10;DbM5+pq5JIjQxqrlW25YN+fFS42BGXqP+ksqDI564659K6JbL7ERGvzMQOD/AAjFY97DG1vmT2ZM&#10;eldJbmGZNyn5SgyW6110Ypocbu9yN0ZLVvu/KCSc1X0O2FxePNcMPs9uhcgfxN2H51DdanJPdfZo&#10;wi+Z8pI7Co1l3lo42fyY5CAwH+sPdq1lorIehRm1SSKedoV2ySsWaV+Tn29OKyzZrG8k0i5mkJ5J&#10;ya27qBJT8q5Xq2e9UtStBt37TtU9B2FebU529Skk+plxhVHB2r049Kp6xZzNozyLtKKQ5U+gIOau&#10;XFyIn2q3ytwAe1J9r81fLXa21eQOcisVTuTyFLTpvOCyRtt2DJP9PrWb8UbSHUfhT4htrhjNG1oz&#10;KGPR1+YN9cgVau7v7OFWNio9Ntcx8crmbT/hBqU6yKf3YBXoSGYLj9a68upy+tU7b3RNOL9oj5tQ&#10;ZRQTheM07IWT5fXpVa3DTHvk4IqaGPfJu96/c6EdEj3lBvY2NKJaTbnbgc/hXSaXJsP3Rz0PpWHo&#10;2ngD+probKDaF2tjb1PrXrU00iJWZ0Ojhvl3dSMcVubgI/vc47HvWHpCeWc7mGDgD1q+86xKW+YL&#10;60VJakRppu5KsM2p6jHb28RmuJjtjVe59TXp/wAOfAg+Hll5zlZtSvDsd1+7GOyL+P61kfBjS7eP&#10;w3qGpuv+mfaFtoXzkBNpLAfjjmu1sLvzrHIw7W5B/wB3PQ1+O8ZZ9WqV5YKm7RW/mcOKrNP2aLup&#10;K1wu5uSo49WqnpkCIkrFiqIenvU0OpYjQ+XnzCQcj9aaFaSdYtp/fOAPTOa+H0ve+p57i+hNpjq1&#10;03UxrlelLcBUX5dvyng+pq3dILIGNdvDHoKp3/8AqV+UjgYHrQ4k2Zk6vE/261ZgdhJAz0B4roGK&#10;/ZY13c7ex6VhzOZoI42kVt0wYflW8B5NooAjbJx7itsPHuVyX1Zl3shtbdzn0PJ6Cljtf7O06GPc&#10;vnXjfaJD/Fg9Bj6fzpzI2o+IFgkUNFD88pB7A8fnVi/uP7TmkmbOM4Qevau7mstA5V1K6adiUt/F&#10;nrjtVm3gG8YUtnp7CpLFZGbpjKk5x6VGs7CSRUB65H0rH3mY2XQsCVIJzndlCdxzTdRnWVNybYzI&#10;QxB9PSobpMKkrllEgztB6kdap39+tvGsm5dz9A3oe9c9WL3L2RgfGu4j034Va7cS4+aBUQerMyiv&#10;mfQpcyfLwSetfTnjLwoPiP4YvdHmuWSO6UbXA5R1O4H8xXzdqXg+9+Hnii80e/5mtWyrjhZVPII9&#10;iK/UPD/E0vYyofavf5Ho4Kp+7cUdFos6uV+9XTaUQ23I55wPSuX0Vgzj+LgYxxXTaY2Jo2XavUGv&#10;1SEtC+XW501sfMjXb97FSoytJ95c+1VLdd/f5uKtRboX6L0wMCq5gauTLP8AJ83B4/GnLJlvvVGw&#10;Ygbei00SFRnH3TjpVRbBJLcsb8k5/h9a018Q3DaJ9g2wm3LlxmMbgTjkN15wKyNxU7vm+Y9D3p6E&#10;qG+8F9B3q9A5iddxk9D16dKCd459aiEpVPw7HNPjlznPy+lNSREVckV8AL12n86kG527/KM1AJN0&#10;jdjmpUkyfve/TrUynqVYkLKNq9N3cUu0dx93k81EH81PvfK34U7d8nzdW44rRSQcpIr71O3r2pqP&#10;kfpUfmY/4D196dGMjDdB0PpVcyHGKRJuwVDdqUvztWmI2T8xzjvUnJXCjHrVJoWooKHjk+tPWT7w&#10;Vh/hRayZDjG7cOnpTWO1SuMDovei6J5dRwG07tu4HrTnHflT05ogXAx930p28BNo5NFwdkrshVW8&#10;s547Zp4Lbt23BUcE0oJc9KczqAFyxY+tURfqiSw1CaxkZkKfvEKNuUMCD7EYqEIu35eSBnmmB8qT&#10;92lQ4Xr83XHrRsHLcUrsTnGcfhTA2dvX1FKFxu3HgetM389lGanmGlZ6DiST13Y4pskysM59sgU3&#10;fu+btTQ+fu9Vo5kErgzbD/eWneb07e9RPNsBw3TnpUUt0ETJb35rGVQFe1kWvMUP+PPvTkny3zdM&#10;1RsYbrXCx0+1mulX7xQZANJdG70mXy7i2njfP8SEZrz3nGD9o6XtY8y6XVxxLrMrf7PNSMT833l3&#10;dazE1aN32ng9/Ue1WknJTcPSvSjUi1dMW+5azvZW+Xao/nUuSrdOev1qqs+VHQHvjtUkUuT8zfT3&#10;rTQHdFhJNxGPrzTS+Ty3TrxTN+UGD7Z9KEl3yDcfY800T6k/3gq9OOlOVBszt9utQjl+enapMlQO&#10;evShuw4pX1Hq2wf3uDx6USTs+1WPyr8q54prMAOxY8ZpGIZeV3Nj8qe43o9AVyh9PbNI3HyqpYKf&#10;ypGOA3PbpRnJ+YnJx260ONjN1BVbeeM4Wl2/P/eqPGwhfzOegpY2B79jU7Ipa6ji3p97OeBnmmPl&#10;kz/d6e1LuGF+b5u+BUUkmw/r7Ypc1x+pISM992O3SozIA2OgxVW71BIidzfLng9Kp/8ACQRBvmcf&#10;Ke3NZSqOw+VGsThxhuDz+NI8wL+lY1z4ttbdMtIuccVT0nVr7xhqItdLtZryVjyEXhfqe341x4jG&#10;UqMHUrSUYrdvRIqUkjoJL9YnYE4wOlNXUEU46ccGun8Pfs9aldRLJq15DFxzHCd5X2J6flXS6V+z&#10;do5PmXF5fuvQrvAz+IFfA4zxTyHDzdNVHK3ZXX3kc0jzMaiqZyfY455q1BcJKF7tx1716s37M3h+&#10;VW8mTUI125LNNu/LIrlfGXwC1Hw3bNdaVM1/DFy0TjEgHfBHFdOW+J+S4ysqCm4t7cyshanMF8j5&#10;cdeTSqePlPf86z47/Y211aORTggjoQe9TJf5/iDV+i058yTQ/UuZ3fRuCBT/ALsS5z15qtbzCY/N&#10;ww5571YB3LjkL35rVJjVraEkQ2rlT/8AWqUMGPB3etQAZXr75AqSNvKdc8dsCnIl9g2mMk7c54zQ&#10;Mfxf/qpy/eyuc5zUr7T/AE4pKVtAjFrUg3bP4d3tjtTd4I/u49R2qxJ905+Vs8VFt8sbvl2t2pOQ&#10;5eQiqd1DL5jcduOO9O83Bx0+vc0zLL825ePbrQQk+orFsheP8Kaq5VuuM1IzLGueOTx71Gu1uT16&#10;cHrQO9tLBuVT/wDWpDJtHG5cEA8VIAoGG9KY6ZUcn1GanmV7D1EjJcZye9Ii7/73HGM0ocA++OMU&#10;RgBfm6jgetGgXaQp2j7vrwTTAuH9e5wKUEZz+nrRu2k/xbvTtVLQzc2OcKFXb360DIxn5lpoHAyo&#10;64yakzhPlH3e1FyoyuiNlBc53Y68cU9QIz93j1NHIQc9vShR5gGRt2/hVRK5bDS25trcen+NKQzA&#10;fN0ajcC27+L6dKN2AOd2aolxAJIfQnPNKp8vI+7nrmnN8v8Aex2IPSkz2OD+FG4oyBgN+4bselM5&#10;JUbl5oPD7fuj0NORst/s8ip1RSuR5UnctSRn5PmB2n9KZxI+5jjaeg70kj7x8pA7c1MtSeVgG+Tj&#10;ovekY5Y9fb2pqpgdfy60okwMd6m5oo6XY4Nuxg7frTS5I2j1xxUXmYbnB3DpQz7c+55PpS5hajlB&#10;IxnLHkEc4pxmaNduTtXJwKiEu4/0/wAKY8vPBBOOaylK+443Jt+Pu8+gNNMrOPYcU0TfLuzz2NPj&#10;mGMfiQO1V7RIFEVECjvwPzNOSXMe1G+91qub7ad3HXj3p3m7OVbnjjFNTuGxa87dt/6ZnFOmfzpG&#10;ZiM+561VUhN3fcCT3pqSMeNq9e57UczexSuWpJjMPmK5UADjFOifzXC7tq5+8KgWRQeM89M05Jdi&#10;nqu0Z4HWruPlLNxAtqG/eKw3EDB/X8aRDGrLvdmXbkgDoc1WLhdu5d245znpT8hCflz29xTt3I0J&#10;55YxP+7Py9Rkc1C7hnZsDB/nUan5W6bscnPJpcHd94Y7/Sk0huQ9rjysjvgg1XkfY3BHA7dqbK37&#10;5jx09ap3135Ue5eMVm1qF0x11eeV6dhisXUtSI3MG24PSn3t6z84+XOM461h6vekH8enY1EtNx37&#10;Eera0qL94Lgd+aoeFPD7eNdc23G5bCNgJGx9/wBhWHf6xHPqKxZ5bk+3rXpXguxW18HafcQM3795&#10;HOD3Dba+K4yzqeCwXNRfvSdhVKkqcL2PS7RNL8NaM1lpp863j2YcxbGY47d+MkZ9qfYnzXkaNevL&#10;Anr9Kz9LiyBuDNhRWxZbbZ45G2xjGSfTFfhFStKo+eb1OTR6mPq8skl98uTtIXGfu1VGmtJIuSq7&#10;epOOla1/qEM+pTyQxbVkGeT06fzqn9mkvp90nX6YAFcUpNvUi2pP/Z+0w7SrckA1NJN9lTYq/vM5&#10;PoKg021aC7Z+ix8/gKEP2uWRv7xJq+bQTYqXBupsMRu28NnvT7e4ZJg8xGEOW9AKhFsyhcsqIOST&#10;6CsLxbrFxqMoht2xaxjJIPEh9c1z1KnKiVdFPxJdr4i12RluBtjyFUDgD+vFcprviL7PE8cW7ZnB&#10;duMirk880E22H5pFxnjOT7VzPj+K81CcLDCkaxj94VPBbv8AzryKlRzY4p3uTeDL4X17dJHuaOHk&#10;uOhJrro5fLz644rE8D6ENA8LQM23zrxt7kHOVHT9c/lWmrbnBHpjgda/pjw7w86OTwUurbXoelG/&#10;KmalldfebcNx5wR1q/aXG/HVd3rzmsOF2jk5xjOOBmr8Mxwp9K/QIt9SZc3Q04pmPUd9vNTpcb/f&#10;v9Ko20uP4s9MexqwH3D14wcVT1Ju92WM7o/u9f5UjyeY33eOmAelM+VRjoxNAkwPfrx/Kp2Dn6E0&#10;cyxJIGAZmHBPaoTcjzuV+UelV5rhV3dBxVa7vwIm+YLu4+Y96l3KjJlu81BVfPIX+7/9eqM2trt/&#10;unOOvWs6bUI54bhVkXfGm9QW+8ARkD35zisC2k1DVp9tvDLIo6nGFHPrWGIxVGhDnrSSXnoE5Nbn&#10;Ran4i/sm4aOZWSZcHYw2kAjI/MEUzSLq61598KeXDnHmMetWH8GXnirV1vtaujcTpDHEAvGQihVB&#10;9cKAPwrpFsIbWzWKMBVVuAB3FfmPEHHVOEfZ4F3l1ZjOu1sZU+gpCyMtw0q4ycDGPamXWlxiX92z&#10;t7k421Z1bUY9ERVZfNeQ8DPQZ71i3niV7vjGxf4gtfmGM4mzOcuZVX95z+2k3uM1eWCw+TznYt97&#10;ZyFrivE/iySxUxRuzHBCsT29qk8aa/8A2TE77sBhgYrzPUfE8t/OrK0n73k8dq83+2Mzr/HVl95t&#10;TqVJaSZ13hrxfPNr1lbxzM08koDEtwAetd7P4nkB2hi2Djoa8R8FeKIdL8UFmVpJIwcYNdnc+M7u&#10;aOT7OqW6Yz0DMPxr7LhviqOWUZ/WW5yb0RspqnuehJqFxcEMAwXBPPFTGS7EYYRsy9tp3V5KkOpa&#10;4jGS4uJWx8q7z1q7plnfabGyNcNG68jbIevXNd0/FCsp+7SVvXUzeKTex6auuNAdrFlbsCOlWrLX&#10;SZOp98ng1yOkeK7oW6i+kgvFbgF1+Zfx6/nWpHq9rKd3lyruH3h0r6bA+KWXVIpV04v0ug9on1Os&#10;hvw4+9kdevSrlvOsinBXr69BXO3cUNvZJNDeW8sbcFS+1lPuP8KSDUngVd27b/nvX2mBz7BYqKlQ&#10;qKV/PX7ja2isdOJNi54bnBqYTLt+8oboKwbHxCsw2kbWxxmrkOoK7r37Z9K9WNS5tyNmpA+/svyn&#10;O41Mvyn727v9Ky4L7f2249e1WhcqVP8As9hWntGw5dNCxkzP/CNvqO1PWTn5Tu5+lQLdYO7+709q&#10;kgnUn/HuauLZm9Sxheu1tx64pT82GVjnrg96jhfefXccc0/Ox+FH9Canls9CogBu2/e/AdqsAbfm&#10;XHP0+aoWkyV+XcvvUgOxAB8vcgihspW7gG8xOyjoKdHNtXb97+tR529vlz1pq3Ow9F2genJqZeQH&#10;2J/wTQ+Mf9meJLrwtcS5tdUXzbfP8Ey+n+8uR9QK+tvHXh/+0oFkjYJIrfdP3ZPb2r8s/g58QLj4&#10;f+OtO1K3by5LSdZVPpgg/wCNfqr4O8U2fxD8H2OqW5WS31CBZRg9CRyPwOR+FfLYyn7HEeTO6Mue&#10;F+xB4O2eRnbtm+6/YnHrW4WxWKbKSy1SMbm2lsh8ffXup9/etYnEfXvzXNKyY/Uhu4WQGSP8vWuL&#10;+KXxS8P/AAy8PT6j4iv7fT7aFSdzuFY8Z4qP9oL49aP+zv8ADW+8Sa1MsdtZr8qE/NK/ZQPevxs/&#10;aD/an8S/tc/E+aa/upY7GaQiG2RiI4owT19Tis6jUKbqzdooiU4Lc+h/2nf229R/aZdvD+grJY+G&#10;4ZSXuckNdAZH5HNc58PtKt9I0NbW3j+ZSfn7n8a898G+SkEdvbYVFXZlR973/lXrvwe1Oz0TW2lu&#10;QrfZVMirIm5Jj3Qj3Br8dzTiCrjq3sr2pp7Hl1sU6srLRECXjR6hcxyfeWMrg+9dT+zJ+1JqX7LX&#10;xFku7fe1lcLtuIxgloyQSF7Z44rk/G2tWereIHurOHyVlQgpuz6dK5e/aO81EN5f7vGG79q8BYqe&#10;Hrc9B7GNLEzoz54PVHrn7YP/AAUI8U/tZ6t9khjuND8K27/ubESfNc4/jkI4PPavF4bhbTMrDLt9&#10;0HqKsJo8cCN8vzKAQM9RVZoxO5dht5xzRjcwxGLlzVpX/JE4nFVK0+abuxbZ5TcM7N82c4rTtD9o&#10;XccFc/NVa1gV4/lJZvU96sRaiunGRNqyGRCMY9ehrOi7aszp07asNQXywkat+7kxznio7yzRIGZZ&#10;FVccnPU96p3CS6g+0vuGeAOAKZfQtbRxw7i2eWFKrN9CJ2TK1zpitPHJxsDck1paZ5bnap3Kpxg+&#10;lZ17cAWy7V+ZW5Aqzp4a2RpO5GQDURbLhKKehbvrL7NL91VDfMOOMZxUN9OYPuj2z+FW7Yfb7Xc3&#10;ysgyD656iqbQedKeflU8jNdNOlc1lK+xkXE813uWKMt0yFHWpG8OTPBmSZoVPO5RzW2Ifs2BGu33&#10;HpUf2hpY9si+y4rSOHV9dSPZu2u5k2djDZnzN/m89WPb6V1mg3W1F8rCjsMdKw5rBSu1U+bqe/PF&#10;XtHNwm5tjZBAPHFa+ya0ihQlKGp77+z7+1v4t+C0ttHp19I1qj5a2lYtEwz6f4V+g/7Mf7Y2l/He&#10;D7JdJHpusL0i35Sb/dPr7V+Sti19AfMRdy54z2r0v4U/E2+8PalDLGWtpFdWDKdu0g9RXsZbmlbD&#10;SUZXcX0PoctzyrTkoT1j5n6L/ty6V/angbQSBl4dWidRj2Ncuqt/wht5/e+zScf8BNX9d8dSfFz4&#10;M+D7+4XdNOrSy+7p8mfxPNV9Qia08JXp6f6NJyP9w1+s4T3qdNr+tUenmVZTq3R/Nn8SdQ83xRqB&#10;z8qzyYOMZO4151rt38pxxnk+9dn8R28rxNqA37T5rEg87iSSf51wmsfcZeOF4GetfUYt+/K5zU1p&#10;ocrqp/f7ugZhnnmvrnTnfXP+CLnxKilGf7L8Z6HcIR/CXiuoz+YAr5G1XaXUfxFs+lfZngWxa/8A&#10;+CK/xoChVMPiLw9Oc9gGulz+JwK8Kr8UfU9ajpG58J/Di48nVlxyu4ECv6Kv2U77+0f2R/h2zqrb&#10;bBl54xggV/Ob8OCw1xBnowPNf0F/sG+JZG/Y68Blh5ytZEj5N235iCOh9K8LEfGuXuzoqw5oXZ+d&#10;v7bs27/gmF8MG2/MNTlG7ufkYbT+tfAXhqeSLXIY1C/NKCRiv0B/btMkP/BML4VrtXy31Bjz94fK&#10;+fwya+APCMwXxTbNI3yrKpbHp3rpp61L+b/MuEbQsj7G/wCCnfwr8WeGvC/wY1PxIY0e/wDh3pYR&#10;PM3Oio04QMOx2FTj3r5Z0EBHVWb8jX3x/wAF7fG1lrnxJ+G+n2M6yQWHw+0Mqob7ge23Dj6HP418&#10;F6Ggk5X+HHauuhL3VJkVo2uerfCiLztasRuJXzo9uO/zj/Gv6xvgHb/YvCdlD/zz062X8oxX8ofw&#10;U8weLNJjUDa95AoyPWRRX9YnwbURaci/3bK3GP8AgArTGSvQS6amWDb9qo27n4r/APBbbXW1T9r7&#10;xJGzfNb3CxYz0CouK+L4v3UmP9rJP3ua+uv+C08TD9tfxh8q/NdZHPP3Er4/s33Opb72ewrpwulN&#10;XObFyk6sl5naeE323ke5tvfGK/a7/gmBH5f7HXh0DA/0i4P1ywr8SfDFx5Mu1lLMpGfav2v/AOCW&#10;Fy11+xv4fb+7c3Cj81/+vVYu3s16nG5Jxdj6PIo249aB8oozk4rzLnOOTp0qSadriTcxycAGo160&#10;uMD8akqMmtEWxrVxx+9cbV2DB7V2Hh65e70mGST7xGD74rhg3H0rrvCmoL/ZKoT8ysVGfzrGtFct&#10;z2ssrtzakzZJxQTivm39qn/gp38Pf2ap7jTPtQ17xDADus7RwVgb0kfoPoOa+GfFf/Bbv4heKfFM&#10;x0m40vSrODLiGO3EgA7Ak8mvBxWcYXDy5Zy18juxGYUKTtJ6n68ZqG8vY7CHzJG2rXx//wAE1/8A&#10;gp7b/te6reeFdeit7PxRYw/aIXiO2O+jHDYB6MvXHpWr/wAFMf2npfg/omm6Ho+oLb61qAadwh+e&#10;KMcAn0yfzxXb9Yh7L2y2auaVMXCNH2y2Ow/aR/b40L4DXH2KO3/tTVHRiII5B+6wOC57fTrXxZ8R&#10;v+CkfjPx7qlxcW99FYxTfIkESfKi+xzXzb4y+Lk17qNxeahdSXVxJueWWV9zyE9c1x/h/wAYRatc&#10;yyR5aFXz97pmvkK+cV51NHZI+PxGcYmq7R2Pv3wj/wAFcI/BPh23juPD819qVrH5bES7Un46lj71&#10;8pftF/tT61+0X4zu9W1qRRLeArHCh/d28Y6Io9B+teeazdmSHzN+FXlvYViajK2YZkA27eK5cwzS&#10;tWhySehy4jMas6fsnsVb8mbVYZdwJ2nGe4zioNURRrzNgLlRn0Oa0NUtoU0e2mVtsxfYF7tkmk0/&#10;T1vBI8wzIoIUk/lXzcvI8mN09yKC7a1thGOw3BeOPr+VLca0Zoyx+8uM4Htk1JrdltsleFGDRkZx&#10;/GO9ZKaTPql+IbfMatgu3oKy965UouWo+3ebxHJJHajasS7mlbjYfSorLw/DaPvuJpbqZeQTwoPs&#10;K2TFHa2/2eGPyUjXhQep9feqF8rpEdp2svHT9a1ilcNEUdc1WS4mUKdq4xtA4zWzoGi/2fC0lwwa&#10;eU5UY+4PT61jaPpU3ijVlCqy20Mm6aQ+g/hHvXcW8ayXT/LkDABY9a9ilJNJsqMl1EtrWR41+b5d&#10;xPX2qKdGlu/JVuG6n0H+RVxi0CrubcrcED6/4U6WxW3nVl2xu2HJ/u+grupxUtw5esSZD5kWehU4&#10;GB3qDVpItMZWupNse3cB3Y+1U9X8ZLp6tDaKJph1fHyqa4rV/G2oT3GZDHMzHau5Puj2qcRiI0tE&#10;JyttuaGra9PdFjbr5UbHk/xD6GqthZLbQ+dcNtG7JLEGsGTxHqU0zGRbcRAlumMfhVf/AISXyrSa&#10;91Oby7O3XgY2j1/E1wc8q0lGC1MoylKVrHX698RrPwLoc+oTt+7jG2FD96Z+yj8a+m/+CIX7K158&#10;XfiPqnx38V27G10x2sPDcUi/K03IlmUeiZ2j3Jr4C+Gvg3xF+2l8f/D/AIP0KGZm1a7FtAqruW1i&#10;zmSZyOAFUE5PfAr+h/4F/BvR/wBnz4ReH/BegQiHSfDtmlnDxzIR95z6lmJYn1NfqmRZSsuwvPP+&#10;JP8ABHsUafJHVamxr19f6e9iLGzW8NxcrHOWbaIIznL++K14lycUhTFSRpjn0r03ZHUohFkTH5eM&#10;dfWvkX/gql8XLr4cXXguyhlMdjqgnN4oPMkeVRh+Rz+FfXC3yPqDWzH96qCQDHVfWvhP/gtDbudT&#10;8Izup8tbOZIXI+QuXBYZ9fu/hRRipVYpl6xV0fGvxJ1g2Wo3Fl5jSWpJkgbsVPTFcFdTM3/1+1X7&#10;7VZNUsFikkBksl2g9SUyT+h/nWDeatmJVGNoGCcfWvep7WRycvVstTXaKNvCsOc881Np2pLp9xb3&#10;TL5gjkVwufvAMDj9K5HVdbLsFXhe+GxSx64tnYNu3PIjAg56DBz/AErqVktSI1OWR7/+0L+11rX7&#10;Slr4bstQtbPS9K8K2n2Kztrck9SC0jHuTge3FeT3Uoinby2LLuwD7etYvh3WJL65ji2sRcHCEg9e&#10;4r2vwf4J0meONtStTHbW9o8BEfLTSFy4YE4wcYX6CvHxGYYTBLllJJep01K3P70meZwtE74baGB+&#10;X0xVGaX/AElmj4X+ddbP8NtU8Uz6/faTo98tj4cgN/d5QMLWAsQHY/3fpnpXD6xqttaSIUuEeNsE&#10;kfwkdsf56V1UcVTqR56bujPR6ouK+xm3bh8uRkdOlUp7gAHDdyaZpd9J4nvGtdPha4lI+Zgfujrz&#10;VjXvAmsafYiZYRMyn50VslcVwYjOsJTq+yqVEpdmwqVIR6jvA2m/2x4ttcxM9nbyLPdD0hVgW/Mc&#10;fjXaa7fLq3mXm1lfcdi5+VV6KB6Vb0PQbXw78FrORWX7frF18zq4LLGUVtpHUcheD61SGno9phWZ&#10;i3B46+9flXG2aSxOJVKD92K/E4cwqbQuZv2VpLbdJt+cFsdzXIeLtMmF5atAdrYc4HUcj/GvQ7TT&#10;ftKhWUJwckegqjq2gLezLIvHksQxP8WQOn5V8XGl1R5+rR4dpPhyax1SW4dmLPIVfjnJ5Of1r2Dw&#10;hA0Hh61bbulZMYx0GeKt2PgyzNz5jRiRm+8T901tX0kVimYoVjji+UBRggV6NCL5feNYXSsjHvIf&#10;PcbV2rIx4z/n3q9oMjWOjwsysWMzHAHU8VWvJvl3ruZR90EY61owWzRrBFub9zy5xwWPPH8q6FJR&#10;1KjBrVFiN5J5m3BUj6kE981MJBe3jfdDrgAleo9qjlZY327Mc5yTU6WxWLzCuOmB6D1rCVXUcdWJ&#10;cWylGZ23cBVUnv2rSvb77Lpkm1fmaMbVHc1k3Nw0czNn92oB3HoT2rb0uWMaTa6hMu5l3RQRAZEz&#10;j+I+wHNdtGpoF30MSO2aACBwY7qcCSVgeYweQmfXvV+xhaFcZ+Vc9uelMRZF3yTKPMdsknqauW8f&#10;2e0Ur83bB5wK1cieXsUbiFo4mbPLn7prN1DUGEOWbIIwD6mrWtSyXU0mwMqgdjyKyVSS5h8naQ2N&#10;53DpXLJX3Dl6mbPM08qxbPmY9vrTltYrVWjUus7H73Ye1XpA2mJ+7XznwQ7dWH0rOe4aWQZ3Lu9V&#10;wc1jyqJYxYvtoZZPlZRgY7muY+POli5+E2tW7eZ5iRpIhP8Asup/pXT3YmlmVQuQR1rzf9pvxm2k&#10;eDxp4ys2pOMg9REo/qf5V6WU05TxcFHvc1ox5ppI8Dhk2Ftq/wCelSWfMuScc4P0qqLgRxAEFmYg&#10;49Ku6TDvJLcbj09a/aKOmh7Si0dPYJh4zz0Ax2NbloVBVvfv3rn7CX90vzcg/wD16v2eoyX9yscE&#10;JYbuWA+UfjXViMZTowc6krJdznlFLVnV2MvllV3D3p1/fLBHlm69O+ain8A6zBt2yW+5gMASetav&#10;g74d6lcWk2oalAqwWhxChOfMbB5+g/nXzGK4uy+FGVWlUUmuiZnLEU4q9z0n4fW66F4FgtDuZ2xc&#10;ygjlWcA7fwwBW7Z3im68yMrHuTlAB1HT+X61xfhXUp5LGSNlZljw2/PAHv8AnW9ZyI7K6mPzeGAZ&#10;8Yx6etfiWJx08TXlVlvJ3PElUc3zMvHUZJFz8ynspXrVi0vpZZ4n3fdYnB4xim3Vu9mSzqcr1B5z&#10;UOn6ltn+Zh14rnlUcHqTqma1lqokunSUkyHO1s/erYgtBNZOJMblBIY888cVy1yuyBpFyzZBB+tb&#10;GnahLJCi79ueGU9SRXVh6vN8SG+XoUNW0vyflGQFxIuDgYrUljaG0j2sW3Ad6ijj+3SPwQI2KDPX&#10;rwa1fD1mLuINeDEFiN0p/vHsv4130Uk2whBsjlsP7M0lf3KrcXOZJT1bb/CPyycVmsh2x+vbntV6&#10;6v2upJJn/wCWjHg9EFZ80TxqVVv3anninUqO9kTKSbLDSLCrAMzRhcAemaZF+4j8wrnnC0kUm22T&#10;cPmxtAPOPequpXYtz97YrZHJ+6aItrcnQfc30l2VMnWEbeD0HOP51VuLKS7ZVdQy5BJHUCmacN1s&#10;TuaRnJ3EmrKSmFlX5/lHr1rGVhuzWpZtLO3sZGdmZTjj614j+09qcF/4/s44V/fQ2wWV+hYk5H5C&#10;vaPtqJayXU8ixwwIXYnoMf5zXzP4j1iTxh4uvNQdty3Ep2eyjgfpX2nAWBnPGPEPaKt9524Km03J&#10;FrQiUVfusxOMY5NdJpvPO0jHQelYOk2pCYY9e9dNpMCk/wAX1NftUbI6W29zasVKL17D/wCvV2MM&#10;dvTHXil8MWVvf3vl3N2llHsLGR0LgY5C4Hr0zTWcxvwRgdapSTdkPk0uiSN13enpzQpKt94H1qJZ&#10;chQcbfWkaRV549qmUktyVLyNbw5a2Oq65DBqV61hZNuMtwkHnNHhWIwgIzlgF6jGc9qZq9rDp2rz&#10;Q28y3UUXCzqCok49DzWNqOppZQ7vunGetZZ8SSujyRwzNGnVlUsB9SKxqYqEH70it1sb5m2A5/l0&#10;pPtiw4JNc3N4yQgNz06Z611Xw6+E2s/E5Y7lt1jpjHiRh88gz1Uf1rz814gwWXUHiMXNRQ0pFP8A&#10;tkM/loxaRuiqMlvoK29M8HeJNX2yQaFqrwqN2/yCOP517j8MvgnoPw4uY50h+0XjLjzZz5jj/CvR&#10;tNumErLGvys2cetfiuaeOUI1+TAUbx7y6/JBGk5Hx3fCTS9R+zXCyQzfxI6bWH4GpDdLjk7sYAA9&#10;K+kvjd8KtL+J2kSfLHBq0S4t7kcMGHZvUV8i3l5caFq9xYXI2XNnIYpUJ+6wr9Q4J42w+f0Lw92p&#10;HdfqvIzqx5dEdSlyGb1GcDmpgSB97AzzXPafqKsc5PStSzu1kXJ4XNfe2FHzNANuzz+FOdmCkDOT&#10;1zUSSDbtWpVl2hsnrx1q0LYUDawbAXIxx3qTaGPc+9RKCVHzfkKk3bBtX65PbFVFdSZTf2Rd+0fM&#10;3K8AAU0OW56YP50jf6zdnI7g05o9yLjHPIGMYqjL3nuCyMR1ycY4BpM4JPpwM0u7DAfLj1HemMeV&#10;9zz9KVzTlQvmZb5e3HFN3M4649eOtOHB/hxn17U6VgvP5e9K4cvVDW/1bMctgUx5AwVfmG39aRWw&#10;uNzYbnNV5JVz94LtHFS5IIyZJNJsPfP92qt1eiA8/KOvAqvfaisYz/F7Gue1rxUkZ2rJz79zWUpJ&#10;alt30NjUNf2NztIAz9K0fht4KvfiReCaXdDp0b/PzjzPYf41xvheObxjrS2/zLboN0zgcBfTPqa9&#10;++HTw6Yn2dV8uJQNgHAxX434m8eSyyi8Dgn+8ktX2X+ZnUutI7nZeG7K18P2K2tnbrb24A+UDrW3&#10;NY29zAjSW8LexUZzWdDb+ZZRsu5k7HODVm1SQ2xK5+Q8knpX8ye2rVJupOTu+tzn9/7Ry3xH+Een&#10;+NdPZrdI7K+XmORVxk/7WK8Z8TeFNQ8AiNb2SNZXcoUDdcdCD3B/rX0jduJE7lO5HrXLfEn4fWvj&#10;3QprduZ40LQuR80bY4INfqHAfiNictrxwWMlzUW7a7x+fY1jK254VZaoJV7hex9a1Le4DBc/w45r&#10;jg1xomrTafd/uri1faynv6Y9q2rPUl2lgx+lf1fRrQqQVSDumro1jFS1OhR90LMpXg9D1Ipd+B/e&#10;Ldfb3qnBd7vl79xVhD8g7fjW8UhNtaE5ZmCgntmnlghH+zxUYZSPvYb1p6soXbn8+9MmMncmR88M&#10;zAL6j1qNn8tvbIIpMMO/6U37qYy2T3JpWKbY7ftH+0xxxTt5kTH45qFWwfp71FNJiM/NxVCuTzS+&#10;Sc5zx1zUaXahv7p7Cs+e72jjt3zWddayVOW78VnLbQIxtubcupxQLtb7w9qyr7xLHFF9/wCX+QrB&#10;1DxB/rMs27HFdH8MPhBL47mjvtWeSz09vnjjwfMuFHt2B55r53Os8wuWUHiMVKyX3v0HKNldkfg7&#10;wbq3xPvm+zbbexjOHuH6D6Dua7DXv2UI30vdp+rXn27bkeag8t2/DpXpnh22s9GsYrazgWG3hG1V&#10;UYrqLE7Yo9v3R3z3r+dc68VM0q4n2uFfJBbLy8/MxjK7Pmfwh+yxrOp6p/xP5orW1R8FIH3STfjj&#10;AHvXungvwZpvgzT2ttLs47WFSAMcs59WbvXYSaX5v7yT+LjpyajmsEgTdtbhtwyeDXwvEXGuZ5w7&#10;YqpaK+ytEa+zb1GfYltrZV+UtnLAGtG3t0tbcKU/eMM59Kj0SySd5JpGVgp4HWtKSWOMh25U8AYr&#10;5Omm3eJryWWhVaUytg+nJNOlIthjK4YdeoqHUJCbnMSsg9DUErq/JYLxg8d67I1OXcysfPPx50Ie&#10;H/iFMyrs+1KJ8AcHOegrmLC4BXp82PSvQv2plX+19NuOjbWj+o615rpz4H+0p4r+2OBM0+uZLQrS&#10;3tb7g5TatV8sqN2Wq8pwFyvfvWXbtuOeTxmtCCTzOp445719luZS8i19xfcdKF5+ZmHXimh2boct&#10;jpinRqMdOtA+XqyTe0YPueOc5pArBv4vTFIQD/ez39qcgIDc8HoaC+a45RmXj5uOPrUajHy47+vS&#10;nbmChe+M8U1nUt0/H1pArjThQ3zE9+RTmQABQRxgnmhHWTj9abJhB/stnBFBVrCxkM2PTng5pgk3&#10;uwO4f0NOB2gdqjlPGcjvms5S7CWo5vuN12rzSHkfe+tQNcbGI68Z59aje4yu7+7x9anm1E10RaO5&#10;0LK3vTWk5z2x1qut6qp97r0zUVzqSJtJZfpT59SuVl9XxHuO0VDLOBF94BieMVlXfiSGNmBYbc8Y&#10;qfw7pt94xmZbWJxGvLStxGn41yYzMsPhKbrYmajFbtmcoy6F6G5WZsZ3cDGe1Wozx149quar8NV8&#10;O6Ut1HqH2iRclxtwp9ce1ZkUojQ7f4jXFknEWBzak62BnzRTs9Cm+XRos+ZtC+/H0prZbvge9RyS&#10;hk2r0+vSlWQIPXPPTgV9ArC5r7jo22t935WPOetOAEZ/2SPSosgHjuOnpUm8uDhunWquOLFCrG3H&#10;RvWgMVGPXqKWTj3XPPFI/wAoLDq3Wo5mDG5KuOo4yCTzStLtUn+9zihDsB3Y3Ht1pDIGVt3pSkyL&#10;u4hOVOPujkZqIt8/b8qV3w2R6fyqu8whO5mJbHIHes7mi8iQsy/xDI5PvUbybyDubGOaie62/wAX&#10;U1Xnv/Jznr9azle5XL3LMk2T7fwkVHLd+X9G61hXviRLZyxPbj3NVrC41LxBcCOzhkk+YBnPQfjX&#10;HisZSw0PaVpJLzHoludBJqKRAYZfxPSm2outVO2ztp7l/VFzitHRvhdHDOGvp5LqTbuMQOFHH612&#10;ujJDpkKxIi26qpPyDrX5zm3iLQo3jhY8z79DH6xHZHnN7LeaJj7Za3FuW5HmJgVXGrvctiNWZv8A&#10;ZFetTWkF7Ev2hVmjzyrDIxRcaXptkJBBGI3VwFAQbcfWvNo+JjdP36WvroVKppdHkqXt0fmFtcEA&#10;8YjODS/2q0KgNHIvPQgivWooo7cBgqknqMDBHvVKVor6RlKru5P3AVxVR8ULP3qOnqc6xEr2aPNY&#10;9cXe2SNxHerUN6kqqMj1JArsj4M07U42Wa0j3McjA24/EVmz/BGGVGe11K4tznIQqHXH8697L/Eb&#10;Lq2la8H950Rqp7mRBcjCr8u5utSI0avnoSOcVU1TwVrXhVvMlh+124ziSHLBR7jtVPT9YW6P3V3c&#10;j0xX22CzLDYuPPh5qS8mWqiextO20/3cnGO1KRhfqTziqsU2/wCXrnBJ9KnE37oruHBzivQ5+4pS&#10;7COcAnjd2NMuLjbt3enXv0p09pI9lJdDaIEdUbDDcrEccde3Wsm7ujC7fMfxqtOgLXcsXd8Fj69e&#10;/pWNf60sZbL/AC8g47mq2pX2wMQfbr1ri/FfihoH8tDubPOKzqVFFahym5qfiqNC3zLjHTPf3rJ1&#10;HVxdQt833efauRvfFDO2FWRnbgcEVe0TQtR1uNWKpbwSdZpTtWvHxmY0aMeerNJepUVbVm9pHw+g&#10;8R+Ho9SSSVZGu3hYr0XCqf1zXqHh60mg8OafZiFY4oE2ogPzH5iSx+pJNcr4a1Kw0zR7fSbGRpo4&#10;SZ5JT8okkPBIHpwBXoHh68h1BolEf3V4brX4BneeVMwxU4uTdNP3bmMqjlKzeh1GmadJZ2cLS+Yv&#10;nDK71/hHTHqOtR6o8k+I12ld3XpXSaNHGng6R74bnZgLSTqY8ZyPo36EVzrI0bMvzfMcE14WI5YW&#10;SZjUjy7FXyhuwoYbc5Y96vfYVe2Hlt82ctn0pqqVZRt+ZuT7U26Mm5WVvlbsO1c8bvYwjZuzIbwN&#10;DAyodsknHXt1NO0qyeSFgn3jgEnsKdOklzcx7fm2rh/rVXWNUTSrR7eGQLNMSsjZ+6MdPrRL3feZ&#10;rKOhleMdce4kaxt9skan53H8R9vaucureZtsY3bu4FbUNvHbW3mSSBueg5pssuZd0aKrN3Iya8yr&#10;Uu7s53zbnPanIdoSIYmYYY44AqtH4fMukSblO0uGYg45z/Wuqi02IrgL8wGWz61Jc2qrYeWiks7f&#10;dIzwOaiMVuio36mP4itxZSWMcaqsYtFYAfU1TjkwMHC7j+ddJ4w0L7V4cs7yLdvswUl45KnBHHsc&#10;/nXNx/Mueenc9a/qLgrGU6+VUuT7Ks/VHqQleN0Sw7kbvz14q4j7Mc9+M1S2AyfLg/j1qdD9Oegz&#10;X2StuGpox5zgEbqsRygDbn5eM1RikzFxkFTxjvUyy4Uf3ver0JjFlozFD83zBj1qC4vViBxwe9RX&#10;N4V/4D0A71m316zt1/AdqfKnuEtB1/qGzO7d1zWDquttBGzMynPTJ5qbUNSWMyeYOqkde/Y1y/nL&#10;qGu28DNtjkkAbvxmufGYqGHoyqT2SuEe513gXwXP4onF1cBo7ZuRn7z16VY2tvpdtEkcar5a9hyR&#10;71n6DG1poaCHZ5Y+XPcYq1AGuFVSWbB596/l/PeKq+ZYlyk7R6I4Z4i7JUkjttzBTu6qB3FQOizu&#10;GU9+VNQuzvdsdvy7vlGe1NdGjnYs2Bzgg15MazkrMlSbOe1KRdS1ORh939BWFr7eRbLHGx+YZyvW&#10;t6WHA4/1mTkZrnNf86RPs8K5uGGJGx9wf41n7JvYmMbPU4zW7NtZuo7dGaaSPPGflH1qRvhxJe6f&#10;JD5Mcd1IFSNk6KPSuy8OeEP7OtizKrTTDBO35q6DTdHEVysgjb93wAe/vW1KmonRTt0PIbL4QQaB&#10;AnmFvtCg+YR3NaWgWsTzSWzW6urcN/eX3/CvRvFmgRz3LyL8oYk/Wubu7NdMgaeRFDYwGx3NVWpJ&#10;6sKjctDJVYNOjZINybs4JHJ/wqOPT8ozbf32cfh1NOGmXWosr29vJJH1LDpn61NLoUsUytNdQWw5&#10;LYO79a8mpCxzcrTsVJ7JTIgXace/41U1LxC8Ja3WR1j+7tHTNb0b6dZRq2WuGbgscADPpVO+m0e2&#10;umU2PmMfmB3dK5eWPUvlaMnSrmZ0keVtydiTj8K1fDfjm60wsik3Vuzcxv8AdAqtq72ElvGPs8lv&#10;GDwqP/jmqswt5EWOB5owRwpGc9+tbUK1WlLnoys/Ir2nK7nbaXqtp4hB+zstrddoGbIc/wCyf8at&#10;x6jNZ3HkzDay9iK8rSWa4mzHcLH5bZXjBOPeup0D4j/bZI7XVE3RxjCzj76D+or9Q4Y8RKtGSw+Z&#10;e9HpLr8zsp1r2T0O4tNVDjPp056VajvMJu9+uetYptFZA2m3Ud5Gy7/kb5l9itQrfT2p2Op3jGQe&#10;tfs2X5thcVBTozTTOqXa51UWpZi25OW6n0q1DqIYhlbpxg9q5VNTZRk8LnBxxVy0vWHXcB/6FXoS&#10;rU1u0ZcttTqo7oSH09cHGasxhpXUcdax7dvM+ZuD/M1ea+8mCPG0npnpWifYeq3Lsim1faXUkAEi&#10;mGfy13fMWPGMVUjl8xjubhunHephLk4+b/CqYr9iZpNgUNznnntVe8nSE/T9KSWVTEQeD6isfUNS&#10;2FgpyPT1qd9AcrbmjLrnlyK3mcjkc96+0v8Agm9+1nCZ18D6vcYWZs6dIx4DHrH+Pb3r4Bv9RKpn&#10;5lPpWz8NfFU3h3xjp99DNJA8E6OjjjYwPB/OuLMcLGrRfdao1o13GdnsftvNKv8AFxt9e1fJf7Xn&#10;/BVLw58BLu60fQ411rWYCUfDDyo254J6U79vj9ttfhN+zPot5pM8f9ueMrXbAUbmEBQJX/Anj3Nf&#10;kb4n1+TU7qe4uZnuJJiZHdzksTySfrXg4fDqdP2ktjoqVuSXKz2z41ftSeNf28fGUFnrV19m0ezB&#10;kEEGRGn+96msmLwPaeGUT7HHt3ErnPzEHj/GnfBvRP8AhF/h5DckYuNUBkbP3lTOAP0zW0oDWayM&#10;N0mSAuenNfinFvEFSvipYak7QjpY8PFVpSdkP8CqbO9kXjcqgAZ966+xu5Le54bbuHrXC6VcrZa2&#10;u7cVlYJn0z/kV3kVnJFYxO2394SM+lfI05X1Oane2pajZhqS/K21hToooopGzjbng9aTT4pJ7a4c&#10;/L5Ywo9SaYR5Tqdp2r1APWtNL3bLla1wvZQL/dHwuMYPvTNT077JeMFxhlzwOopmpkyLJJ90k7hi&#10;qtvqrOuWZpGQYUZrSNRbWFHQDN5cYEfrg+1FomJGkbA3cDJptk++Tc2OvT3p0ltuf5jtXP51XMtx&#10;+8iZbEptC4LZ4bNU53W6u2bcHye3OTUl/qcYsl2t8zHAx6Cq1uq26Gb7rLnHPU1nuS431Y+dl06F&#10;lkXLyEYXHQdadHcLdnhfmzkD9Kpwt9qm3y9xnJq9bTW+jhppXVWUblBatIpIUNXsPu3ZYvJj45/e&#10;H0NSWMMhjYtyueT61iT+KkUyGNfMZyWDZpkPiq4CYcr+8PIHatI14p6GtlfU6WWSO3OWdeeRip47&#10;GKS2Vt+Nx5FY+myNcAM3r3HNakV6ofgZU4H1rso1ubUpSS2JYrdbK5UsN69QTWg1yxi/dbRn0HWs&#10;7VsTQrJF97qwz0FGm3zTkRIu5j6CupVteQ0d3okJLrN19o2KzLg9q9//AGNv2btZ+P3jC3ieNobC&#10;MhribBxGvUn8fSs79l39lTUPj740tbeO3kht9+Z5cfLEo6nNfqT8GfgpovwP8JRaTo8PlxqAZZW/&#10;1kzepP8ASvpspyfVV6/yR72S5LKrL2tb4TzjxJ4ZtfB11Bo9nGsdnpsSxRIB04GfzPNVNVgWfRbh&#10;MZ3ROMH3Uj+tbPxLYS+Nbwj1AGPoKyby4WOFYyG/eBsHHTAJP8q/Q6UbONvI6K8F7WS6XP5mfi/Y&#10;taeNdUh+/JHdSRsCMch2GP0rznWmwX4+b2r1v48xZ+KHiF12qv8AaFwAO/8ArXrynWlwzbRgetfR&#10;4zSbubU48rtLqchrEeJFLLgjkV94fs/WEOpf8Eaf2gY2Vt0J0a4A9CLpwD/48a+Edel3TK+7ntxX&#10;3J+xJPN4o/4Jr/tJaL97y/DtrqagDr5F7Hn/AMdkNfP4nmco+p61GUEml2Pzv8Dq39uDaeFboK/f&#10;z/gldIfFP7E3hRmUu1v5sXy+m7/P5V+A/hQ+VrTMPvbsV+7X/BGfxmtx+x1Ywybla3upFBUkZHb+&#10;teLik1L0ZpW+E+If+ChJFn/wTF+DcLD9417I/XHHln/Gvzr0a4ZdXT5gAWA5r9CP+Cn050z9gv4I&#10;2vC+ZHLMwx3KivzoSV1mV42+fdmtqcnGd/NmlC3JZn6Hf8Fkvhfovwz8SfDOCPWH1LWJfh1oQvQW&#10;DbWFvhenYpt/Cvjbw+cH5c8EVpah49tfiB4BvNS8Satqmp+MDPa2toZpSyR2ccTIwYn0CwqgB4AN&#10;ZGhyjzk/u54967qV7K7uY15Rvc9n+Cd0bfxrorFuVvbduf8Arotf1f8AwhnzDa46SWMTf+OrX8mH&#10;wvkjh13T5CSqwzxt+TA1/V58Dr3Og+HpGOftGmQAn1JhU1til/s8fmY0ZL28Xc/GP/gt5ZNF+2X4&#10;mfco3TgjPf5F4r4xgkSGXcSW57evtX1x/wAFtPFUV/8AtqeK1VuYbzyyD0yFUV8a216s8/yttOK2&#10;w9T92rmOK/iyO88OX211yeSeUznFftj/AMEpZDJ+xj4fZvl3XVycenzDNfhv4evmilRuxAO4HORX&#10;7c/8EjLlr39jHR/9i+uRwc45U/1oxTXsvmckoWVj6gHNOU8UxW49KcG496805hzMFI+Zd2OB3NLu&#10;wKpy6TDPqsN6+7zreNo0GflAbrx68V57+09+1V4Y/ZY8EzaprlyjXRQm2s0YebO306ge9Y4jEU6M&#10;HOo7Irl6nceNviDovw08PXGra7qVrpen26F3lnkC8D0z1r81/wBuX/gsBqXje4m8MfDu5uNJ0l9y&#10;y6hGSlxcKeDtP8IIH15r5Q/bB/bs8XftVfEOd7y7kXTWkK2mnxN+5jUdBjuenPtXjl7E2hwefcSt&#10;JfXI7ciMelfnOccRVa7cKOkfxOapjVBctPfuanjT4rXd9NP5kkjySElnZizOevJPJJ9TWH4f164i&#10;03zjlPtbFzz/AAj/AOvXN61OdR1OONWZTJxj0zUfi3X302COzhdfkj2kDsMV817Hma7s4qcnKWu7&#10;O6+AH7W3iL9mT426T4y8NSW66hos5ZBcAmKVCNrI4HJUqelezeLf2zNa+PPji+8T+INR/tC+1DLy&#10;so2JH6Ki87VXoBXxbcXRU85K85OfvGrvhnVb2N8WrMvmfLgHrX0VGdZ01Svojscqjh7O+nY958e/&#10;EmbWplt4TuzyQK7T4SaU1poG+dm8y5PmbM9PSvK/hN4PuL28+2XSNtzgbu5r3vQdJFra7V2hMDHa&#10;olFI56kov3YlmZd9jInbHXGTVPT3N9BGpGYxlcY5471sSWG+T7uOOay9YjbQrWNE27532oB1we9c&#10;eIj1Zw14Pe5marG02uW8KgNDb9QD/Ea20shHblgNnYEc1VsrBrZEDtuJ+Y5GOe9apPkL5WCytx9M&#10;/wBa8upF82hldLcqSYeEqrcFc/jSwwxW1qu0hdwy2e5p0+ntFGxVvlXBx3UVBboZGMbBvXJHSk5W&#10;3L5uw27t/tFmGTLScg571l3ds11Iluqs0khxg+tbzJ5a7ucg546CpdOtFkeS5Zec4Uj1NbUafM9A&#10;jvqRaXoy6RY+RDHtTOXb+8fU1NbbIFUNgKx5Jqe9vY7dNpLOVXOB3NRWSf2yyr/q5VGQh6Af416c&#10;aV9UVKyeoXsg3q0alkVuMdD9BWXrV5NrFz0a1txwC3BYYq7qk5051Xdwo5OKwNTeW7AZpG2dVJOQ&#10;Pw+lKVTldkKc0lZFbUpVs4Vj+Zsd1rHnRpImmkVVjU4TnJJqXVNT+wwss33l4C9yfpWbBe3WuXMM&#10;MMaoqEsq981yVZczszPlE+W/eSS9H2eytU3s7HC8ckn6V8//ABe+K0nxB8SMtvmLS7VvLt4vuqQP&#10;4j6561vftR/G6G3jPhTTZAY7N830wb/WP/cHsO/v9K5L9m34NX3x7+J+iafMtxY+GJryNdU1LZlb&#10;a3zmQj1baCAB3xX3HD+Do4OKxOLajfv0R7eDw6pw9pK12fsF/wAG9H7JsPgf4Hal8U9UsQuseMJj&#10;a6WZY+YbGPq6ZHAkfJz3AFfo6iYavnj9mj9sj4V6no2l+DvDtx/YtlodpHY2UdyohUxRrtH0yBn8&#10;a0vFv/BSz4I+CPFkeh3nj3SZNUmfyxBA/msG6YOO9fU/2xhsS3VpzTXkzojGUtUe8ouTWRr3xL8N&#10;+E5Nmpa9pNjJ/cmuUVvyzX57f8FJ/wDgrjJpFhceEfhZdP50g2XergY256rH79s18L+FrPWviVbj&#10;VtX1e/1C5uGJaS5uXYk9+p/lXyGa8aU8PPkox5rdTGpiKcFrqz9uvHf7RfgSzh+3W/i7Rft1irFE&#10;W4B80d047Gvmb4//ALQPhH9rf9lXxBp+r3drpfibRZTdaQJDl5mH8I9mHFfCmheHBYtu+0NKpGNm&#10;fl/xrdvrjFgiLleMELXz8vEDFXvGmkccs0XLpE4OHwFqX9prJJcWTQq4EiebliM8jgelZPxK8I3+&#10;ka1dHToJLjTxIxhZTuO3PGffGK9P0nQ4p9P8tsKzgszAcmsSO1wJnXcxVsAA8AA+lbYfxFzGMr1I&#10;xaOX65fc8Mli1i6vFzY3Crnq0eBj3rR0rVLe+vI7OZ/MmA+ZMbce2a6/xrp8/wA9xcTNErfcjxyf&#10;euG+GmgHUfHt03zZhxudvTPGK0xXHmNxkOWmuReW5UsRzL3dj3TwJ4ctYLG3ISOJIxlSRyMnnmu4&#10;SEvEhLcL0Getc3oUAgijWNeFQHHv0ro7GOPy385mDKPlA714csRUqa1XdnPK7ehzvxx8Wa5pfwn8&#10;Qt4dvprKS+tVsL1Ijt+2QM6ho2J/h7n6Gvj7xHfXnh7xLdabdXkM32VipeCTfGxB5wRX1J+0aZIv&#10;g1rVjayCO51CBoo3PbPP8ga+GdNuZJruOPLSMzgKN3Xnj881+lcIVakcvlOW13b5HrYW/srS3PqD&#10;wJ4oh8ExQWdurLII1knk4y7kZP5dK7eHxMbyITRMWVuox0NeNavLcDx5qQddqw3JRUxjaowP6V13&#10;hvVt00BcSBX+VwPT6V+S4qU6uJlObu23+Z42IheTbO4s4pL1eOFfklj3rYSVbaPyhGzuemOMCsez&#10;ElrIsYY+ZngkdBXR+HliuFXzOXXgn1rRRk3ZijGNrrcqwSKt3tX5WxgrmrLoitHGq8lcv+f/AOqr&#10;lzoPmO1wm392eTn1NQKFXUXLNxhQuB145/WtuXkW5bSSuMOjiGUtHuK/xAds0y8sdyDd82Tg461d&#10;uGa4YKm4bzgYHFVXkMTscjcMjJ7dqmL1J9oYMxSDWLeN1LRyTKgVe+TzWtZebNPcSMdq5I245zms&#10;y2gF14nt9xLLGxlz9Bkf0rRsnmvJmCqqiToSeK7dXHY1jK61LxtluIy3y+Z0xnpU/kMJ/wB4v3gB&#10;kd6oJbtCev3eSf7xpx1GYyKiYaQjgHvTpU77i5gltP7ZvVs4/lzyxPRVHU1pG5XEb7fLtrf9zbp/&#10;sjjd+PWrUOmyeFtKb7Q0ZvL5d0qAZ2R9Qv49/rWDdtdahN8zr5IUgdse1dnNGK2Fa+5Ld6uFlPfq&#10;QM54q3pUNxq8LBPMMand0wRVextIXjVlRVboW681tQ6n/ZOnRlOM8HaeSaiMoLU050tGZ+rWEOno&#10;hUM0hG459awdU1KQ3hjKqpcZ+UY21paheNLIzFm3M3ANZt2i4ZpMltpx6isak7/CEZK+pnuBbF9x&#10;y3JBBzVdYvtRVpPMCnoc4Y1Uvp5JG8yP7pB24PU+lctfa/rMF5+5ja42tu2hhgewzRTjKRPNrZHb&#10;319Y+G7Ga8uv3FrZr58sj/3RyR+OMY75r5A+LXxXl+JHjS41Jl8mFiVgg7QoDwK6b9onx5418Vp9&#10;iTRdTt9NjILKFyZW55OO3pXiscl19uW3ureaOdn2bGUhs56YNfe8O4GFP95K3M/wPawdBRjzSepv&#10;Wdz5svLM245PpWxYmRtuPris3SdOBmZWyGjO0r/dI4INdBpuntEvy5x7nr3r7qEoxjdnRbXUmsY5&#10;dS1BLOEfvpTtxn7vqa9As9Fh0iOOyhX5gfvf327kn3rR+Hfwin0Wwa/nwt7cIsrBv+WKnop9+ma2&#10;7jw3/aFzvj2sx+8qjJWvxbjLPHja/sKL9yP4s8XHYq8uSBJ4YuxNoM1lcK3mW5yj5wxH/wBatPw9&#10;rdxcy/Y5P9S3O/sn/wBaovDvh/ffrHMvmLtIAH3sU15pbC98iGHyY8kZA5b3r4CVNx1PJlfc3ojb&#10;xGRbViUY/vCBjpxxRPbxzw7QP3mfkOelR6FY/wCmR+aWWMH5vfua1NPto5LwXMeH8vIVN2MerYrS&#10;ip3NqMJPVGl4et5LrSTHMWZs9c9+/NXLfSYSVUr+8ZgvXJ+tP8JssjXC8mRnxtIxjjNXrmPEq+W3&#10;zpznsK9F0rq7K31sUZjjVlsyyqsjiPcx+Re2SfSrtpdQCwV0yzbmBP8AdPFNFqskTMVXzFzls03T&#10;QsOn3TFWYK5fH90bf/rV14eGliedrSxH4eLahq0yiTcvmnJ9K7DXnjsrWOyh+9Fh5wOd7Y4yfYdq&#10;wfAttDb2l1qF0qiK3BnOeN390H61eaRWs2aR/mfDu3U89K6uXkVjS/LEpXCqy7mzuY85+tW7e3hn&#10;tpl3H92nfPWgQKdOWRi2c8+1U7q5U27BVY/NuYk8ms4zdzO7KN0WtbYs3bnpxWZqn/EygEa8eYcl&#10;v7orU1GbzrdRgrG4ySe1Yxn3o2xcqv3vc1TqLqZ8rLNk6mMn37dscVPNPiMK25d3T2FZMt35B67c&#10;rnC+tLda1JiI/MxVdx3dTVR5WVGHVmT8a7+TSPhXqEvm+X9sZbVBux94gHj/AHc14hosSqoX8Tjo&#10;a9I/aG1tpfB2l2chEcjXImaLv90gH/PrXnehjYV3DcpwM1+y8F4X2OBUv5nc9mhHlpo6PTUVCNqr&#10;jFdHpK/IO/tiuc0+QBl+VV5HQ1v2krRWufTFfbN6FcqZqC68lflxkcH2qCTUsDrtGMZzVW6vgqnb&#10;y3B981QuL3zDt7L2rLma1DlRpSarg+y+tV7jxKtqhY+lZr3e1C3GFHIrrfgZ8Jv+Fm6+t5qEbLo9&#10;s+Suf9ew6KPYd68bOs6o5fhZYrEOyS+99hxaR3f7NfwfXxpat4g1u2MlruxZQOPlfHVyO47CvdX0&#10;i1lgjhW3tRDjYVEYA6Y54qXStNWxtFt4VjjjhQKqLwEHpVmCFTKzfLt681/JnEHFmKzPGSxEpNJv&#10;RX2Rm7vVI8y8T/s5eGdU8TteCxMDZDNGpKxk+u33rvdB0pdKsoY4lHlw4VEx0+lWZs6jfM7k7VXb&#10;uznp2pbK2Yjv7e1eNmOZYrGRUa9SUktru4K7Zbjh37mx8w4q1bTNEDIvyso/nVVC2fmbC9/c1Je3&#10;HnyxxxruVR82Og+teBKnyq5tGPVEeoN5y7lYMc9Fr5T/AGsfDMfhz4gw6tGSq6ouJVPTzB3/ABr6&#10;uNuqdGCqeRjrXkf7TvgYeKPh3dmJfMmtB50WfvZXORn3r7jw1z55bndOTdoy91/MynF9T510rUN4&#10;Vt2fUjoDW1ZX275dwPOM1w2m3cls6qQVXr0rpdL1HzEXaQo9c1/bVKpzRIcbanXQXPyBlIbuPerE&#10;P71f9n0rFs9QAjB5b2rShkym1c/N0Fbx1M79y8zLGnP/ANenAeWP94Y9cVWWQl+Rn0HripIplPXc&#10;vOKoETqVRRu7cYpspUn+7jtTQRxhSxbgDPejazheB8px+NUlYl7j2LMo6etM3jIJznrj2qSQlW+X&#10;PpUEjFU+93AzQTdPYcwCdcEH9KaZoyMn5WUZBIzmoJZecr6nnNULm4ZE3Z+bPr1qJGkdCeXUAoYb&#10;vujPPes+41XevH8XAPpVKebzG54YHn2qrLOAp2sfoBWEpW2DQW6vZJCyqfl7YruPAP7M1j4g0W31&#10;HXrq9hu7jMkdnH8gVO284zk+lcHp0guL+DfwvmDcMfw5Gf619QX+oWt3r2pxhv3jXLPHtOQqHlR/&#10;+qvyDxO4kx2ApU6WEly817tb+gp/BdHLW/gnSPCulCz0+zjhUNuYjln9ye9bdh4bRIYxGmWxluOR&#10;npTodM/0re7YX0zW5pkXn/P/AHsYOOtfzhjK1bEzdWvK7e7ZyXkncLDNnF9nZmbB3KMVoWsMi6bI&#10;rdGYA89KhmtGEpq1HI0lhNGf+WZVhnvWdKnGxrFX3I4rfyrdgGwuRioREolD5bC5zir0UIMEm7iP&#10;BA+uajtbdZDhhww5PpXNUormuyeWzseM/Hf4YLr9jLq1hb7b23GXx1lUf1ryPStWaRV5G7HIxjBr&#10;67l0NJZvLY7lbg8V8ufGrwf/AMK4+IMkUO5bO8BmiPYHPIr+iPCXiudaDyvESu46xv27fI2i9LMn&#10;sbvzGX0HrWnbS7/88Vy+m3uQo3fT3rcsZtrKOu0DHvX7xCV0XFs1htXd/E2O1SoqsePTr6VXjlMy&#10;8/hxUrPuGB+P+fxquYltjmbA3Z+lNZskj1px2kL0x/nFG9SmeOp6UXJdxkq/LVa4uBux+nrU07rG&#10;u7dlqqiH7Zdxx/IhkYLuY4UZ9TQpIIp9ShfSMg3Yauc1a72ycsvryeldB41QaRqVxbi5t7ryDs82&#10;3O6N8cZU4GRWH4c8H33jy/JiRorFDh5m6fQe9eTmeaUcHRdetJKKKmlH4i/8MPA6+LtZ+1ahu/s6&#10;A52j/lu3pn09a910+RYId0S7eNiBeAijoBXJeG/CA0jSvs8cmVXAUY+7XW6Hp101pJCy44GCa/lf&#10;i7iKvnGKc5N8i+FeRy1Jym9Ni9oxYyIVLfN2rutLkS2Cgxnf3JPFcrods4kVW3bVGRx+ddNYXSWs&#10;JmmZdi5OT2A9a+BxNFpWRth6bvodBHA2ofNtAGMACs/xbDb6XoF5NPqVrZSQqpihYtvuSWC4TAIy&#10;AcnJAwK57/hedrPerbWtucsxjySMH34rA+JeuSeN5ItPhntxdqyEAPwikjJPfFVheHcVWd3HdHuU&#10;cK5aNHc6Cvl2MckcpZGGc+taaXBmyp6H09awfht4i0/S9Stzr1ldaho9mSLmG3l8mS4AGNqt2ya1&#10;bK5hkEjrb3FrAWOyKRtzxDPAY929T616Fbh2WCoqc5q/bqY1sPKnHmYT9Tuzu7VnXV39lk/p61py&#10;mKVGxG7DPBDYrmPFh1C2TNuoZs4D9lrwakeaXLE86pors8x/aYnXUdPs2b/WRynHPTIry+xkby1w&#10;ce+avfGrxh5njG40rc7f2XIYpHz9+T+L8AePwrF0ubzDuXOBzzX9j+HWX1cDklGjW3tf79RR1V2d&#10;FbydQrcYx0rQt3H6Vl2LfKBjr1ya0LWTB9BnqRX6HGV0Y8pohTLGW3Y46U9MlFYsSKhi+WP+XtUi&#10;SYAONwH8qZpGxMEwo2/w9R6CnZ3RFfz9KjZl29Au49fWmvJnd0+WgrREhkZzjHA71HLwjc/TmmmQ&#10;g/L0zQ10U3L/AHh1I6UApJoLa3e6dVj+aQnAFSXMDQO0bMu5FycHofSq8d79ml3K2Noz1wVqjPrM&#10;cbfMyqzckE9aylN30JsupakkJViWPqRVDUNX+zjlvqKral4hihXd5injPWpPCfgabxyWup2kS0Yl&#10;UVT98/4V4udcQYPK8O8VjZcsfx+SDms7Iq/8JEjkjdntjPNNuvEaxRt8x247dSa2PFvwM/4lsk+l&#10;zTx30YytvIQyTYHQHqD+deL3OrX8uoNZ/Z52umcx+VsJdWzjGK83JuLcszWk6+EqJpb30t6mvK97&#10;HWar448k5z+fest/F0+oS+WgbOcADufar2g/BDULrbNrVytirdIUHmTEcfgv4/lXpXgfwfp/gzDW&#10;Nmq3DEYmn/eSge3YfgK+P4k8Vspy1ShRl7Wa6R2+bHZdWZ/w9+D8+oeVe695iR4EkdorbZJfTd/d&#10;X9TXpUKLOscMCxxRrhRFGNqJj0qijSyn7x3NyzE9a6Lw/oLLBGWP7yQ5x6LX80cUcaZjntfnrytD&#10;pFbL/MrmXQbquhtd+GrhVxuWM4B9K8tLMh4+UL29K9wntGhtJRgbWG3J7mvFdes/7H126t8qyxv8&#10;rc4OQD+mcfhX7X4FYxqlXwr7pkys9xqybiDu7ckd6k37Tyyjn/PeqqOE3dMqMCplTeV65/nX9GRd&#10;zPliTRSMQ3H0PSpOXNRovyLjkNn8KkDfL2PqfeqM+UczHG3G31NAm3K3Lfj3qXVXtVljFn5xVol8&#10;3fj/AFmPmxj+HPTNU5Zc53cY7ildFWsOkO1cLlTjPrUTSg/Nw3OKbLLuj6/d/lVO4vtoyD8v06Gp&#10;bQ426lyecO33tv0qlcXoQbv7vHNZ2q62tsu5uAxrndV8XK27a27ccDnO6sakktZbD5lfQ3NR12OM&#10;t8+3ArFF9e+ILryrON5N38WPlH1NdB4P+Es+qwrfaw0ixsN8dsO4/wBr/CuztrCK2h+z2cKwKowo&#10;Velfm2fcfUMK3Rwq5pd+hjUrJbHLeGfhZDJIkmoXDXEq/ME6IPr612UNvDZKqwRqoTjaq7QBRH5c&#10;Vu3zbpjgfKOtTWqADa7fIg5Ffj+a55isfPnrzb8ui+Rzat3Y5rwoFcDdIwwueuB61ctZTLdoZOWb&#10;5cnoKh0m3hmvd07bVbGNo6CrWpotvcKtqSwK4yR0H+NeQuXluw5UtUSXDM37zpjio7oq/l7m5xuP&#10;PWmXIZlTBPQZA9ahvJGK+Wo+6OfqaWotSzv8xOHVfUZ6j2qGJ/J3bT9Tjrmo4oWDqo5YgH2q1Ovy&#10;rGo3EHtRZsXK92ye2fZ978DVy0b7QrcthBgD0zWc0bOrKrBSop1lftbRSRrjc3FbRtsK3mdBpEXn&#10;XCiT5xwODXK/Gv4c2dlYtqtqFhljH7xEGFfJ6/WtKDXXswp4DdOD3rl/i54rkuraGzaQmRiHkUHo&#10;O1fVcFwxTzSmqDaXXtbzOjDx1OOs7g9c9vyqdrxkPB69qp20Py/zp86Zi3Yb5eRX9KR2OxxSFn1A&#10;spG47epArHv9Rfa3zfjVu4XegYZ6ZODWRq03kR7v1NOTSRKuYeuavImQpb2HvWLc2F1p+r280iMj&#10;SfNuYZwD0FdZ4L0dfFPi+GPhooMyycccYP69K6X4l+G/NLzRxL8owAo6Yr8h8Qs/nT/2Gi7N6szr&#10;TUXYwvDlhH4i+a4s7RbiMAJMUClv/r/hWd4n+FjefJJ9pkeQDjc/yr9Kr+Eteaz1J4HIG1vxB7V6&#10;PcCLUoF255Hcda/IJYqrVtCpJv1ZyzqSloed+APBt3f3snlxs0VsACx784/rXsPhfw7LE6iQ+Wc4&#10;HOOPrT9Khg8PW6wwtHucbpgRyTWlply17BMVVY49uB3xzXT7LljoP2bsXl1R/sLQxlmEblRlshT3&#10;/WpLrTfs1rbyCbzjMoZ1H/LNskYP4AH8af4T8K3OtarDZ24ZmkIQf7RNej6R8PrfTrxlvhuaFV3l&#10;V+6TwPzNa0MDUrRukb0aUpLVHnNvZSXH3fvKuTnrUtppBgjkkkX5cc11Os6NDpU9xGrq0zID1+7u&#10;Pb16GsPW9UXSreS6uMeV5WEToXbpXVHAqGsuh2U8v1uznvE+swafcstu0jTOQTx0GMZ/SuYKm4f9&#10;5vZnOQTV6OeTWN95JtLN8oCr0FOEu2Q/KcY44rxMdLmlZHHilyTaRnvbZi5b7tWrazCW4aTjfwBV&#10;p4yVVVVTtAyQKuXMYuI4mZlVYwFIYYrzPZvqc8bS3MtLZvMG35cjbz0FT+XGt4zLIrqqgZ9D3xTb&#10;1vtBMa4WPOcDq2KljhDRYxtHA54wKnms9A02HSt5ukX3mKPLjtn6/wATbTt/XFcMkoAXqGxweuK7&#10;HxNfrpvhuSNW/eXbBOvVBz/PFcjGcDb8qk/oa/ofw1wk6eWurL7bujrpLkjZsj3mNto+YeuKm354&#10;9ff9abswq8dTUjqyuuPmOOCa/So3NYy1Jkc4zzuqSWchfw/KoxyAcEnqeKr3zMCzZPHGBW8Y3HKV&#10;h97e/L1bpnOKyr+9Yd/fPepJZQYmzyegFZOpy+bGzdNvGAauVkZ7mb4g1Tj5u5wD61N8N9Jj1HxP&#10;mTLJDCzn2bgD8s1k3c322bawIC+g69K634S2Kme+mbJKwqM9wC3/ANYV8NxvipU8qrOO9jKrdRfK&#10;eiaQn2VcEs0P8WD39a3rGJEUsx+RRncDWVaZA+TCxyDOO1XLaXyrZ4f7xBx+P/6q/lunPW55sZW0&#10;IZo1ktsx/Lz1I6VQmVsq2Pu87sVqqnl9tytxUP2eXUH8pQDuOCPQ16lOTkjZWZz+q6eLFmm3fNM2&#10;Y1A/M1RtrVo2BwrSSfeb3rpL2IXt/tkj/dxgIuewHX86uW2j27Lu8vb35FdUYuxp7NmNb6U0tqz7&#10;j98DJ7dzV+3tVhMbbVbbkn8a0ZbVLGCJVx82STVRpltpN0nAHIXu1GwK6dkZdzpsl47p5I8vJJc9&#10;PpWZq9naQ2ws9pbaRIWYd/b8jVrWvFZt2PlyKCxJCqP6VkXmszShcomG5BYdPf8AnUz23OiFGpJ6&#10;FW8niNtiE+Wo+8o964vX7SaM7lkZ+Twa6y50mS9ufLiX5m/ujvUrWK6NaNbzIsz4PzOO4rjqQ01I&#10;qYepHWaPOLmWSKMKyk8/d5xVvTYSz+ZczLGvQKRkn0rX1S53N9yPap3YxyDWBrE8RuTszg469jXC&#10;4pmXNbZDtTzdu24hlDdF6AD0zVOa+hhK/KyyK2OvX6UsVrNdt5hkSONBlmNU7vUrexVvL/eO3HmM&#10;MstONNvYnfcoy2N0smCwj75J6gnNNvzMVjYXMT+WACFOGz/Wq2o37XwVlZs461Wj0m5u9zqkm1B8&#10;pPA963jBdTojHmWqLEXiWbTy3lz3CyEdY32A1raX8XNVt2zJL5jLgned2761zqeHm3t5sjFsfdUZ&#10;xWtpfh3K7kh2qvB3dea7sPiXRd6crPyYJpaHRN8Y9Vu4FWOO3j3c7tmT9K3fAet6lqmpoZpGfnO3&#10;HyisHw54FbUdQjj3YTGeFr1Pwz4ej0GwjjjAZlPXHWv0DhbKcXm1RV6s2oR63evkjop3epq2bbI1&#10;VuWA69OauCTYvqWPygjmq62nO77vHfvU7KUj67tx9elfudOPLFRRtp1HvdsZ14bOOalE/lydBxVP&#10;7R5Z+bkZ5OelRtqCuv3unOVNb8jJ50tia9usPlvmIHHvWHqZmji3NGRuGQSD09qdq2sLDlt27t9a&#10;k+Ivxkt/Gug6HbLZw2t9otqLJ5IjhZ41wVJH97JYk980SqclrIz5XLVs5/ULrbww9twra8MRLrF9&#10;Hpdp/pV5qEWIEU/Mz9gP9quH1HxNGi/vFKr0YV6f8EvCn/CP6KviiZTHeeYJLEscbNpzu/SvneIu&#10;I8PluG9vV+S7kyaguZnnnxs8f+INR1HT/D+vXMkreHbbyLeJyf3KyHeRj15Gc153NMJZ44/4WcKC&#10;vqeK9a+PPhGT4h+I7/xErZ1G6bzJSvSTCgfyAFeW+A7dtb8f6Xb7dwjukaUHuqNuYH8Ac18vhuJ8&#10;NmGDnWoO1k7rsb08RTnFtan0R4j8vT7mawj2iPTUjtgAMD5VA/PNU1/eWse3K4QHOOtZEGuSa7PL&#10;cNuDX1y8xOfUkgGuh0dvO07DAHy2wee1fz9Uk51ZS7s8eVS8nYpmPmORs8DII45rrNE1CW/0yCFm&#10;ZvMOSOOCKwb/AE7buaPDKqniui8EFYNOZmVd0jcEj7o6VcJcrsOKubhXyreMNkLkAg/zqurfaJTv&#10;+VV43Y6+lSXLbwoGS3c54qTT4/Mkbd8w6HPbFVK9zNSs7Mq6tEREey+/esgKLe5VlxnaSR61tawo&#10;Py++0ZrC1H/iWWEkxPyyERg4zg5zW1HUuOo/7VGuN3ygH5j71FdXAvHZo9wXheT1rOmvGvYFz8i5&#10;+lSNI1tFkSdQAB6VVSdth813ZC3saxyR5O0YOefWnSssVtGyt+7Vu56msHxB4ns9LkP2u52sVBCg&#10;g5x/KuD8T/Em+1FdkbFYlGQE7+9c/wBaS2G6b6no2o/ECx0wGPzImmGQATxXNTeNrS/l3yTDrjg4&#10;ryG8vJ77VNyuzbTkkH7pPtWrb7LV1PzHdy4rjqYqd9Rao9MtfFNlAzYmTbj1696tReN7MfMzr06D&#10;+Ved2txa3wZYjtmJAGRwKkNqtnu2puZuT161Pt6guVdT1A/EOxigV1nbafxxTYPizbof3aySrkj7&#10;tea6dZSTbV+6rdR1rsvhv4Au/EWvx2VvGWMjgAY7murDOvVqKFPdmkYvaG533hDxg/ii58i3hkDS&#10;EcYyTX39+xN/wTZbxVpNr4j8YB7Wymw8FmFxJOvXJPYGtz/gnn/wTNt/AVnY+KPGFnby3Dos1rZv&#10;82M8hn/wr7phgWCJY0VUSMYVVGAAPav1rJ8nWGgp1tZ/kfc5TktoqriFr2MfwV8O9F+HumR2mjab&#10;a6fCg24ijCk/U9TWzJJtQn2yad0qrrL+Vpdw/wDdjY/pXv6tn0tlCOh474lb7brtzN13SNg/Q4rJ&#10;8WS/ZPC+oS/xRWsrj2whNalwN0ze55rI8eDf4O1Zf71jcAe/7pq9umv3iXmj4itK7bZ/NR8Url9U&#10;8T6ldP8AL9ou5ZGJHQu5bp+Neea7GSm5eSo7jrXovxChYa1cLtHzMT83JFef62uegAbG0kdzX0eK&#10;fvs1oNtI4bXTsI543c19k/8ABOj4vad4e/ZN/aO0e6LC4n+H1xJEcffxd2qY/wDIgr4315cD6+na&#10;vT/2QNC1TXNK+J0FhcQww/8ACEanLdpNn97BH5UhVcfxblQjP92vn8RdNNdGj1qMWlc+fvDU4fXW&#10;Ofm3HH51+4v/AARAltdV/ZWuo7hUka1vyozxtyDxX4ZeHd0OuDaf4+tfs1/wRF8YR237PeuWrZzD&#10;qCtyAcbgx714eL1bZ0yjeF2fHP8AwUw8Xrq/7KHwhtBIWksrV4ipHoidT77q+GvDWlya7q9tawqz&#10;S3MyxKF6kk4AH1zXuf7V3xW/4S/wB4f0cStImlSuRk8cxxg/+g1438M9YXw54x0i/b5fsl5HNkjg&#10;bXDdPwrag0prm11HRjyw5UfRH7dH/BPbX/2A/Hun+HfEV9a31xqGkWeqK8GQF8+IOUIPdWJXPQ4r&#10;xnRWaIL3XOa+3v8Agvr8f2+Mf7Xyqoxa2Ph7SBbkrjcr2MUufxL18N6S+0qD/F15rrpVOZXsRWjH&#10;ZnqXgS9aK8tcbldXU8H0IzX9W3wIv/P+GPgu4H8elWT5PvCn+NfyceDbxopo23LuTnB7V/Vr+zbc&#10;/afgN4Dmx97Q7F+D1/cIa6MTpQj6s82t7rU0fgT/AMFIPiK3jr9r/wCIN5JJv3eIL1ACeQFmZBj/&#10;AL5FeI6dMwKnbnnGa6b9qvVBqf7SPjuRm4bxDqBBOMYNzJiuR0WXEzL1AA57V0UbKCRpOak+budt&#10;4eL3t9FDHHvmYhFA9f8ACvrT4PftVeMvgDpel6PpurXVnpdnIT5cfC5bqxzyckCvn39mzQW1TxPJ&#10;fGMGPT1JG75huYYH6Zr1DxlpS63OscahY512k5wc+v51+Y8b5hX9vGjh5NKO9u54uY4+UJKMGfop&#10;+yN/wUsXxz4qtfDniy4h8y7Kx294WCgsexr7MiKsobd8pAII71/P7pMl3pcimOST7RZuGVw3zLjp&#10;z61+vn/BNz9p/wD4aO+Adqt5IG1zw/izvQT8z4+6/ryK7OGM3niaLpVvij+IsLivbKz+I9A/av8A&#10;2kdJ/Za+D994k1Jo2uMGGwt2bBupyDgfQdSewr8Rf2hvjf4m/aK+IWpa5rup3F3JcM21N/7uFf7q&#10;jsBX1t/wWx+JV548/aG0fwjbzSLp/hfT1eRAflNzN87E+4TYOnc18Q32lf2fZsu5twByc8CvD4ix&#10;06tf2P2URjK8k/Zx+ZjeBvB897f3WpXDN9lswVjIPLO3TH0GefpS6xaCFZdx3cHHtXTeE7D7J4JV&#10;mdmW4meYd/YfyrM1ywxadAXkBJPZRnp9a+anTu7nl3s7nm12TP4ntUVNz+YMj1HNY/iuDyGlLY3y&#10;HqvbtXSPuh8RW53bWaTCccjtWV4i063l1Xymbcwzkk8A+1ddGLujvjWt0OY0/TBdhcqzfMBjpXo3&#10;wk8ARtqDzyRboY8gHHUmuf8AAvhl9Z1qa3w0cKAFmz3zXuXhHS4oVW1UKkajC5zz7mvSlVUY6DqV&#10;brRHXeG9It7XToxAqtxwMda6G2s5A/HHGMY61jaZpTW1uGUbVU4+Wuo8Oqt7bDc2GXIY+/Ws4Xb1&#10;OOcrbDrT9820sPmGGOcbawbKL+1NammGZY42IjbOQFH/ANermsedHG6Q4VpXEeSOgPWtPSNDh0y0&#10;x2A57ZqayuZtsrXsG6SHcv3Rxj1qx9mVp/qOT61IITfYZeFjP5j2qxFbqQyhSNw4z3rglC7M4wbe&#10;pkwYm1ZrbOONx56irt5ZLGm1dpk6kjkseKqRWKvrDzbtm35ee2PerE+qQ2LHdJufsB1NP3bWsaWa&#10;2K8kDqPLwG39sdq1NP0eSGGO3ZcbsFmx09abbpCtsLqTbzyqH196mOqeezTSTfeAwRwF9q6KMIx1&#10;NItJXe5FqugR20wSNl+Xln9fpUDXtvose7EfmfeLBecdqryay0t3J5sjEBSAq1kzXi3k/wA/zKvX&#10;ceuK0liIrYwlVbeg3XNaW7nkLQyYUYGTjiuc1m+uD8kK+V/EMc4ro5Wa6t5PMxnOSCfuj0qSy8LG&#10;W18xlXainOT17gVxVHKWqIfNfQ89i0e81O+Cwxm4ueuWrlfjd8YZvgF4Ulhjtd3iTUswwOF3Jb8f&#10;MSem7kYHWvUNI8RL4TN5IsP7/aTGT2Y8fp1r4++MPxRf4oePbrbMW0vT5THbncds8mTvlPuTkD2H&#10;vXp5bg6bwssdVeztFd3u/kj0MHT5v3kjO+CHwpuvip8SV/tJmaHcbi4TJ/eZ55+pr7q+G+mW/g23&#10;TTbe3jtreOP92qJhTxzXhf7HvgXyLW61d9yiZQgX2619BfZGaGOb+OP09K+VzrMK+Mq8s37q6dDH&#10;FVueW5Drgk0wx3ELNG24gFGxkZzzXK/8IJpTeKJNYtdPtItRuD80qoMhxzu+td1qFl9v0MBflIbn&#10;jk8c1n2+mfYCA+3LZxjtmvJi6tPSEmk/M5o1ZW5UeafEPQpNR1Bjt2x4A3svfua6/wACaV9ktIbV&#10;ThLVQg4455J/Op/GOlPqFv8AZ1GPMIyM9B2rTh0sadLbtDtCsoDr6n6V6lGi6lNXE4txsWJEa1jK&#10;r97pwKb9nurwRxqsj7vvN/dH9K3LWwQRPJPt+7yBwTSgfarjy4VZV/u9zUVMKokxjpqQSaDJ/wAs&#10;ZlVfuhQTUd3dR+HtNa3jiUySHLSEZ3fSrmp3q2Fl8q/N3Nc/qsk148alvvckY+7nvUytayJVk9Dk&#10;fG1vLqkbMyh5Ax2nv09ab8NPAP8AZJNzIv7y6cOT3wOAK3ZrDFwxPKqRjHf1rpfD1isdpbmT/WKn&#10;Qjp1xXThYcu5VON3qXLLOm+THyzZ+YDqB2qzfatFbRyfvFDAfr7UgSO0Pmb1ZlGR7YrD16XzPLK/&#10;Mc4I9a7J1IW0NXG27ON+PD3niHwz/Z9lMkN3dRSrG7qdqMRgN+GSa8d+HP7G8fhzxHpuqaj4lttS&#10;jsZFuJLWGIgyMhyqFj2JAz7V7H4rn+2+L448H9zEqfief61Xm8Oy29ystv8AOrHLr9PT9a+gx2dY&#10;jA0KGCoPRwUnp1k2/wArHXLEShBQgyPU/BEWpXbXkm03l1I0sjAdS3NOj8DKLffF+5ZeCD2NatpK&#10;9/Hkx7WUHP1roPD3h+TUbNI5G2vKwY7vT0rxI0/aO5575nKyM3R2Sby1WRZJIQEYZ9q27G22hcEj&#10;cckelUtT8BHT1kmV/LZDwyjn0FGma0yOtvdFVfAVTjqPetJQ5dGUrx0ka2o3htrDG1l7H35qbRo7&#10;e/dzgtt+UZHp3qtJi+eFeqSOpPPQCr9vZSWK+Z8rLlhgDrWFS0VdlRlzSI77/QyfmVduNuPxrHnh&#10;bZvA+X0q9du1w37xdvPJokLWamNhlWG4isacuZ3CS7Gfolio1aWbb8iw7GY+p44HvV6x04RzxpGQ&#10;y43ECrGi28eoLdL9xmKBV9++fwq55S6PA21f4eGznFe5h4txRcbJalHU7Q2EHmMMR9ge1W/Cloum&#10;KNVuod7f8uyEdT2Y+w/Wl8N2MfiK6eW6ZlsbY7nKf8tP9kfWrXiC8+1S+dwoU4VAflVB0Aro5Uka&#10;6Ih1S63xvJu8yWTls81j3ssaQKyr8zLjaP51YuJSsWQQzFu/fPas+/mjiXcxxJkjk/pXFUi77mck&#10;7jrORYirmQLGRjB9ammvPJtSrbmVRuGDnrWPbFrq7DZby0PQVFLe3NnOd0MjRtwMjFZvRByoti78&#10;+ZWZnDbgRn2qj4s1qOGFlhWTzMfLx/nvU1/byQhWkj8sk7lGc5/wqPT9LW/l+0NcRsqMfkxzxTpN&#10;PYqNkZ2neF/L0dftEjLcMhkOD0z2/lUmk6ZHZRPNvSY7QOfvDB7Vq3jie52jcUXGc96jgsleZlUK&#10;sePlGcfia7FFr4UZyv0Of8SWSXMkksfBbgDHGRXBeLfhxYeI4w11Zo5U7hKFw8beuevFeuXtpBDM&#10;6NtYdlzzgdzU0Fray25RbcupOAAOWrSPtY+9CVn5GlOpOKPhv4qeA9S+Fuo/bRM11YXDkscksmTn&#10;n1rq/gRoVz4z+Luh6PNb3EIeZbq4jdCpMMY8wkg9iBj33V9CfHH4Mab4s8J3HmZt3kXCsO34fX+V&#10;cL8G9bt9M+P3iLVNrMum2EOlAtwRI2GYj2wMfjX1FDOKqyurUxD1j7qfe6PU+uc1FuW6PaRpEcyX&#10;sbAbi29R2Prj6Vy2paA0Tm5tiIpEJwyD6ZzXoVhPb6zYxTRNGsjc4H6g07V/DNukE3lhhLIAMZ/P&#10;ivzapabuj5uV27o4vw9ZrcXqy7fs9zEpbfnjbippdCW/eWeEpIuwtwOh4rX0ew+x30zNGu2KIjB9&#10;+P8AGsyLTjZ3y+TIyruGf7uK5KkWtDSOuhnW1lJFIwZd3B2jH3fc/rU9oYrSFrgfusD5i3oO1P1N&#10;ptP1BsbzzmrcE9lews1xGbfeDnJ4z/Ss6e+ppGLXUbZ6pNc6M12sZhkZ8emQBwf1p+mX0025Wk3M&#10;x4zzxVz+xFstIjVGEkczsyHOcj/IrOtkaG5kIUqMjpW0ou5MqjubVlqWGWOZSF5Of6VPYwfa7W9j&#10;SYr5uQMrkrxiss3CmPlfvcg/Suh+HmmR3moSTMh8m2jaadiOAB0H4kj867MPKS0LjG8tS9rlvHZ6&#10;Na2Kx5a4ZZphnoMYVf6/jVeaFdrKOYwBn1q3FC2s31xfyP8ANISTu6L6cVBe3S+ZlvlzgYHU10VP&#10;MibUpaEbzsm5QmR9O9RSWb3EXy56EAY6VozTEWsKx4Mh+8T/AJ+lZ9/JNGwCttHT0o5opFcyW5k6&#10;jZPDAY2Vm2Dg+veudmja3TarbXzkj1+ldgt2JJFt5O/G49/rVHVtOt5ZmjO2FHOGkb+lYycZbGbk&#10;uhwmteLLbQ45DNcRmY9I8fNmsSDxxHbWc2qahO0enxfKG3DdK3GEQdz/ACrU+Iem+EtDuJGuHe8e&#10;GJ5Et4yQbl1GQhPbJ4zXgviuDxl45vVmm0W7W2jA8mKNQIoF9FXPp+NezkeW08TV5q8lGKffc9TA&#10;0Y/FNqxt+MfHzfEbX1uHj2xQgrGu7kLkkVp+HNFury2kuIYWkih5c5+4MZrhtJMmkzrb3UE9vMOq&#10;SoVP611uj6o0VvxIyhuCOma/dcDCnGko0tuh3VLfZ2OgtG3NjG3dzmthJsWzAKfm/CubtdTzNtU+&#10;5+laKXuYMcqVBrslU5SFTH6jqH2VC8jZbtj1rEbWLq7lzbwzzFRyY0LbR74r0b4A/BmP46eKbn7d&#10;JNb6HpO1rlk4MzE/LGD79T6Cvqvwz4Q0XwVpKabouk2NjbL8p2Rjc3uW6kn1NfmPFniThMprfVYx&#10;c59VskZylGO58QeDtIuviB4kt9MgYrGx/fy44iQDkk/55r67+Gfhq18N6RZwwxiOO3wFTHYVsan8&#10;PdMjvGkttOtY5WIMnlRqhkPq2Bz+NXLLRPsUqFtqomPlH8q/EOM+NMRnk4xjHlpx6efciVVSXLYu&#10;Q3TLKVyoVjgkmr2mWrTXJVj8qgk4rOvIVYs0anluM+laekwmOFVH32+8RXxEackEUOu7aOwsJGZl&#10;VeuSMYrP1HxPBaQZtyJjIh+YcgUvxB1JbXQprTiR5gOMVyGlJOLOOPf8qMGyfft9K+1yHh94qHta&#10;ui6I6qdG6uatt44mlTaVjVt4UMf4Qa6PTSJ1LK25TznPBrzG6jmnJlXAWSYlm/ugdBiu+8NalFd2&#10;EbRt+7jGw8fxVxcTZSsLyuC0ZMqbRcvZ8ZUMcryK5Xxhdp9iljkXzFYEFQetbOr3YjaSRW2hRgmu&#10;Sv55L9W8thtwdx7mvlcvjy4iEl3X5mNS+x8h3qBJ3yNjFmyMe9XtJuFjTaB3yeak8R6fG+r3vkt+&#10;5Sd2T3GTis+1BTB7njOK/vTLazdCDXZfkVqkdZp19tx68VsWl4U+/u3Dpg1y+k3mBjHOORmtqyvw&#10;4+7+OOte1GV0csm72RvwHec4+nrU+446j2zVGxmWWFece2cVcjDHnP501KwuR9SSMbmGM+4pw+X5&#10;vwPPSmkf8C2j1pXbCD7u0cYJqudsNhWXByWbb9OtRSnkdzTjJxu/SoJj8vcD270ibK5Dct8g/Ws2&#10;/Yv/ABfP0z6VbuptpyeP61l6hcFTt7kdQOlZzkblKdtqtztOay77VFsgfmHB6mrGp321CoUmTjA7&#10;k1teGfgTdeKrRbnVrqS1WTlYUX5se5r5XPuJsHlNP2mMla+y6v5EylBLU5Ow8SRteIvmKGXv175r&#10;32PWY57uO4jzGt3GkyDP3MqDj6dfyrzbxj8Bbfw/oE2oaakxfT0M02W6oB8xxW74T1AeJvAljNDI&#10;zzaewt5MdkHKn8sj8K/GePs4w2dZbTx+D1UG077q5FSKcOZbHq+jaqL15bZtrblDBvTFdNoLPGNp&#10;+b0ryXQPFf8AZGuLujLROuOtemeHPEMNym5cNuXGMfdr8c0cbswjy38zo2b7RE7Lhj3HcUy0b91N&#10;wvYf7tVYbwKrNnG73psdwzKzbdqhsc96dNaaGjb6GnbhruLaedvYVbGniCzO3bubg9zVKxmCbPfk&#10;+9XnvFIww+boa4akW2VHVFK6zborKuW28n0ri/ip8KNP+LOlLDdLLHNCxaKWM4eM/wCFd01vvlj6&#10;7cdDR9mjhl8xsfLnmuzL8dicDWVfDycZLZoNbHyT44+FV98J7yESSNdWsx+STHK+zD1qLT70SD69&#10;81738cdOt7z4balK8e7y08wH0OeCDXzrpc2wqP8AJr+s/D3iSvm2WqriPii7N9/MI3kjqLWfIweo&#10;OKvwspTPI46e9YllJlh90jPBrTtn8z5d2Pf1r9A1eo/dW5bD5G1vvdqjmO1SfU8ihSC2Mk471FNc&#10;bwefb61UYtF6EVzOBlvTofU1m6hfFUyCeRznpVu6fax6soJrKvY3lBVVZdxCqcc81nUqKMXJ9CdX&#10;sSeFfBlx481UszNHp9s375gcM3T5RXr2iaPZ6JpsdtBEI40TaiAcf5NQ6D4eTw14YtbKFfmUB5Sf&#10;4mPJJq9BJuVs8Z6Edq/mbjLiCrmeKlC/uRei6HHWcub3mR2cCpOpPCryQe/41of2pLdMq7jnOFC+&#10;lQwqwibCjrj8KtWOnqyltu0r2FfCyotIzjK+xp6PcSJHt+YcetM8T6s8ul/ZYV3LIcPjrU+lQLDc&#10;rG27cTxkVfs9FtLXW1km3LDsB+UZYN6V3Zblftpcz6HuZVRUpc0uhynhLwJqFzfyfZ7G4kVYy7eX&#10;DuKqOWb1AA6ntXb21oU02OxNhYxKt0lxLdCHE8u0H5GfuvfHTIqn41/aPs/gdqDMuoXU0TQSQtHG&#10;WXzUccofUHAyD1xWd4A+Otv8QtA+dU08yZeONyA8ik4Dj178V9xh6dKlDkjufSclvejsaOtbpm2w&#10;w+TFIx2cYDe/vXSaboUc+mwmSeX5eSobG4+9cvc2b/bfNeZpGb7u48Rj2Hauj0wTXgjaC4UQxjMi&#10;Yyx/GvkOKMLP2PPTdu5w413jcnnuIo7tIYw53AngcDHvTdS08T2oH3tp6VaSSPBAX0yT2qaNY3jL&#10;HCqDj3NfmEJSUro+fqR5tDyzxr+y14d8d3c15LHNZ30zb3lgbb5jerDoa8C8ReEbn4e+ILrS7jLN&#10;bPtV8Y8xex/GvsiS5wrIFKj17182ftKbT8Snx+8KW8e4569a/oLwi4kx+IxksFXm5QUdL9CYaLlO&#10;Os9SEbfMBuxzzWvaXKs6n5a52MjOBw30rTspjhQcZPT2r+joMNDeglMgx0/pVpJVx6461kwvIW43&#10;Y9fWrtvz8uSoz0PetrGerLKyK0gU4X09qbJIzZxjjoc0KVx7/So7j5F54J7Gq0FJMbNMwKn9e1U5&#10;dR2HrjaMH3p08jKvUblrNv5G8zDEE5/SplpuXGFyLU9f8hGYdOtang74Taj8QbZr64ulsrFslcLm&#10;Rx6jtisXwp4Zfxn4vgshnyl+eUjoFH+cV7/pOnro9tFbqojSNdoUDpX4z4l8eVsp5cHgWvaPVvsi&#10;JPl0PIdT/Z1k0+6hlj1Sa8tcgsjxhWPtkcV6boNlHpujwx+QsCquAi9q3ktPsysrbZF6qB71ha5q&#10;SadchG+8wyoxX88Z7xJmuc8sMXNyUdlt+RdPXVGbr139klwWG1s4wc4rmZwHvvMVo/MlG1pdqq7D&#10;0LYyap/ELTptcRjHeSWbLuI2nG76mvJdStNW00F7XULpmUklmlP6Vw4fKa8I3jU5b7pGqTlo2e5R&#10;WOE3SMqlexP6mrEEY84yBgQnA9zXzbovj3Xrq/a1/tC+kEj7SC2A3NepeCrvWIbkQSKDp9of3jsS&#10;T1559a5sRw/WWzuxSg47nrvhrT1mnSSRQYVOTz94+lddp0TPIzKpyTx6AVU8INDfWUbW6qIcfKvX&#10;863DbmEbW+8RwB2rzfqrpy5XujOXcivPLgtdrZb19DXhXxUdY/HV4sZJG1SR/d4Fe56wVRcBs4HQ&#10;DpXk3xa+Gd9qOsf2pZLHJuRRJGB8zkf/AFq/ZfCHNsNgMfNYqSipKyv3uRq2chFIDHnPPQg1bjbd&#10;H0G7px2rLtZGT5WUxyIdpVhgqfQir9rOfu4yPYdK/qynJSXNHZjlK3QvxfJGoxn8KNvBKlRim20i&#10;uNrEjjjmmyfu2Zh1PvVtiUVuDcozBiNvXNV7m729SoXtx/Oi5uGMfXr1BrOvJ2EZ+vX0przGS32p&#10;+Wvt9ax5L+fVNUjtbUFpJOcDoB71X1DUsQlefYdOa6/4deG/7H01b6VR9pveQGGSidRz718xxTn8&#10;crwrqfaei9QlpG5Efhp/aCr9tmZtqY2RrgKaytN+EttoPiiO+jZplQgqko3KreuP8816LHKsnzsQ&#10;N2Qw7VTe1/0j5fudB7Yr8HxXFmZ1nLmqOzOHnmnqaWfK2xs+5mAOT71TeVYm2hV3YKnPY1K6tNZq&#10;2R8o+b8OlVI4yV3MN3mcg+lfP1JOW4a3uyNYvKKbfvL7d/WrN0NsMfytuf5iM/lT9ODPPtaP2yO3&#10;rVSafzb93ThQeM+lccrJFWutSxAGVBhlJbjPpV2K5eJwEAZh1YHoapaY7kSO5XCDPApWn2u23rnP&#10;y96lIzsi9bxbGaaRvuHJHUGoXuQ27C7cn86S4t5rmKFV+Uk72+v+c1BqupW2hW4QuJLrPC9ceua0&#10;UVbVmnLYvaanlXPmTOscZ5JY1n3+uFf3cIbgn5j1NYN3qVxqmG8x2YcYJwo9Ka+tTQR+TI8ZKnJc&#10;f41MqyXuoXMjYhmmcZV2BPXmpo7maxfLbnVuRg8n6VgmW4nferbVxy/RRUMvi8aW5iaRZpcgA5yB&#10;WMKjuZ2dzoNe8Tx6Zpnnov77jaj9z71wb3MmpXUk0jszSHPWjXNQN9dEbmYLjr3NNtVYAt74r+lO&#10;C8jhg8FGpJe/NXb/AEPSoxcYlqIeWg9+CO+KZNdObaSEOyxtgkdmx0qeG2E567e+T2qG4gdBg/y6&#10;V95GKsEnJ9DOlmESbqzX0u68R6mtrZrukc84/hHrWvd2fm/Nu2j0qnbzXWjXP2i1kkgmOULqPmxX&#10;PjKdSVKSo2UraX2uOL6HXeEvBlv4IZ/vNdXIw7EdK1Lyx+0thtzeYCcelcjZ/EaWcrHqGWZRjz8c&#10;n611ug3v2rT96Msm7lWHQjua/mfijK8yw2LlPHa3fxdGcdWLTuzy/wAfeFH0/WVukiZdrYfA6ehr&#10;sfh7pcl75MjSNtwGwec4re1LRFvI1aSSMtMdgiP3mpPC2i/2WZ1VmWPZgJjOw/0r52npJMXJpdl6&#10;DTY7m73eS+4nGT2rb0i38keTt+TOFxjioNOsZLS0kkYbg52hh2rb8MWCT6ssbr8qLuY16lGTlLVF&#10;04OcrI6Xw54L1DS7ZdQ8srYowDSYwck4GK7mxezlxEjeXbXssRkeRiQjpjqfTOaz/DviK8uNCj09&#10;poDa7TiF/lBPqT0/rXC/Ff4sw/DbRf3qtM3mgKkQ5c7uce3vX1EJ0sPS5lsfSYXDN2pRNjxDo7va&#10;LcPGzRrKSzj+FP8AEGvIfix4qvPEeq2skUQhsWXZb4XAcL8u79KNa/a7m1K2ttNtrOeGG4l2ysSJ&#10;NqngkjFbGk+F5vENxa+VDJNGoEUaE/L168/UVze2p4uNqJ6FTCzoPlmhvhjw6smkvG2GEiE7l6lq&#10;qS6cbO4ZBGfRuO9eoS+CV8HymNlhuGjh3sEcEJzj865bWbyOSwm+VY2bGD/E3Pf6V5mY5XClDmm7&#10;M+bx1FubkznhbJGhLHYFXsetULqRrqRmbCr2HtUwnKSNHIw+brQPLuZPlYrgE49a+Tnr8J5UuxSi&#10;j2xbh1z2qxeXG3T8yHBUfJx8xNMivFhjZkdenFV47/N6z3A3QRjc3bcK0wmDlWqRprVt2HGVtDL8&#10;dzrLf2sKj5YbdQ2R/Eef6isdY+cge2alvLk31/LI27945I9hSzQo0xVWZVAyua/q3JcD9UwVPD/y&#10;pHowjoRKm4ncx/Opok+6zHd2BpBHuVhwW9+9TW8eB0brgADivZghS0AjJbrt7/pVG6DO7fN3z6Vp&#10;+SxPXgdsVVu7bdKvzfdHIrohYzlJ2Mi6+UEfNuz1HesbVkO3v6gbq6G4jCjP8fYVlanbMM4U8t19&#10;aJxvsStTmE+S9+9hWPJruvgdFHeeJLixeRla8tZEjyergbgPxxiuFv42hvPfOfoa2vDOsv4d1i0v&#10;os+ZbyLKPYjmvluIcA8VgqlFbtFSpq1j2TR4sQtGzBpI+hB6juKtQxbL5xIpHyZHHWq6SQz3HmW/&#10;+pu8XMPsrc4/A8VsaNG09wvmfNuG0N6Z7V/KDo+zqulLdOx5Mo8rtIr/AGVoDu59s1NEFsrN5lZV&#10;Zsqi46k+laEFl9unaNV+6dvI7jrTdYh86+jg2rttxtH1716FNKOpWqWhn6dpv2uVWMeyNeCDVy8s&#10;U8tY4xjbwc1es4GMi/3W4Ix37VHd2w00eYy7pGbgdce9dUal1odEbtGJdX0Wmq0cwVpCflHpXLay&#10;8N23mN5nXHXtXVajDDPciSTZuzk+1UpdMhmlMYjkyxwDj5RQoKb1Y6estTkIvCwuJ2dWZuCyg4yA&#10;Bk1rXPhyCbQrWT7PI1wzfvvWNQD0rd/4QXVNP8Q6fdQ2+22j4ZG5Ei9z+X867XxNLdaRrELW3kw2&#10;89vJFIhUcRsMEfX3r144NRirLQ+xwdOm4XmeK38aeG/9IjbLSNtAI6cVy+oalNesy7JGCknOM8mv&#10;ddWstL1fU1uIdOjby1CsrklT746Vi6rpVrI7MkcCyNkDauFA9648Vh6WzZ5+PlSV7PQ8WPhLVL2V&#10;5lt8qo3EFsVCfhZPeyeZfXUcatztj+bFenPozm6bczeYp9ccVk6jokckvKMq9Dg4rxJU4rY+d9vH&#10;ax59feBIWYiO9mkjXgAKFxWbqPw2ksYPtVvatfR55zyR+FelT+E1CbrdW3MeQxpbXSpNOcN+86Yw&#10;D0zWPNbQXN2R46bv7KWjEEaM3BUpyfahoZp413MV9VA4r2R9JtZ4ZZLiyhkk4Ukr2qtbaHYwrvWy&#10;hj44+Qc1nJLfUh1H3PNNL8MXWpPuS3YepPpW9pngw28u2dWbjIC12Etuqr+7GNvIUcVNY6e8e1m/&#10;1jDgD+EV6WU5XVx+Khh6K1ZVKneVip4P0D7AjO3LP0x6V08Vtz6dOc1DZQ+XGMBl4x1q9aIqrlfp&#10;yP6V/U2UZbTwWFhh6eyR68ZWVgC5Hzbdvr71DdPtY7un5VYVVUkt1HPTrVa+RWXk9e2K9inozKpL&#10;S5k3twyvuUN83rWbe3zKMKxPb6ir9/lX68dqx9S5G4Zz6+9bs502ZOuauzwybfl7en41zb3jBS23&#10;LEnmtfVMyiRdvBwCQO9c5IGiSTHZsYJrzsSbRj3JrNvtmoW8e35GmRSenBYZr6E8beJ1ntobe3G2&#10;3tx5aIowFUV836TLG2tWqyyAL5ylsdOGGRXuN9p8z6hMoKv5LkEL0U56CvwXxU53VpRvpZnDjpNJ&#10;InitVktkZOFYbSPXPWvDdK8Nat4A8f6nNcWjNEzzLbyKMgq/Gfwya980O33v5TMeBla2Lvw1Y3iA&#10;yKrMp4A5r8/yrGVMNGdOD0krMzw3up26nA+F9LkTRLV2j2r0YEdhXSaaPsTeX8x3jIFWr3ThbbTC&#10;u6PgY9DSTqIHWRgWZQMKO1cqSUtBVJKIuxmt2dR/rH4HfA4rqbCxW305V+6YxnA71jaDY/arxN3M&#10;MZ3t/hXURWhlgViNyqMgCumnT6mfM2tirE3mQ/N95f61PHJthK7fm569qsi3a2TzNo+YkY9CMf40&#10;2dd7B16MfSlJFxiramTq18VT5e5wCayddmW8ighkO1WbJA710UmnJqO5Eb5o+TkVi+KdNjWaEsrY&#10;2nAUdTVU207GkYvoZN/bLZQfu2XaD0z3rz7x38XIvC8z2kTLc3zcYB+WPNXPiVdahAv9n6aJJLy4&#10;OHcdIV+vrXH6r8Cbq1tY7gyGW6Y7pCzE/XJqa1Kc/h0NqdOy21IYfCd/4mU3k0zESHILd6qeI2tt&#10;N/4l9qVmuyMHDbttZnjf4hX3hXR/sNtIrSDOWAPy+wrzP7brEtwbyFbrdITuk54yKmnl05q6NqNG&#10;TXvs9P0bRI7G6dryfay87Q3eta51PTLeNQbmMKxye5H614Xq9xqbXir9qmkkYAtlj1r6I/Y8/YK8&#10;ZftWWszabJGy2672V3AbHTIHpXVRyOpWqKnBq7NHgzl31vT4r/zLeZW2ZPJxV7RvESSzFnnDRg8d&#10;6+gviJ/wSm/4Uv4WudS8WaxFpX2dASkU3mSNnj7uAOa8BsvhXDFeSJbXFwyqSASvGO3FLMsirYLS&#10;s1r5nHWoygze03X7fKrCd2DgsfvGvc/2WPFOn6D4+028uVVhFIrEewOefyrkP2X/ANh/VP2gviBa&#10;6Da61b6bJfZ2TSRcBgpIXqOTjH5V9zfCP/ghtqGg6rB/anjNnH3iIrdVzjt3r1eHcgxVWSxVJqyf&#10;c9DL8PV9pGpFH6QfDjxVY+N/A+l6pp0iy2d3bI8ZXtwOPw6VuVyXwU+F8HwZ+HOn+H7e4kuksVIM&#10;r9XJrqbm6W2iZmYDAr9Uins9z9MUrRvIkrK8YXgtvD1wehYbR75oPiaFtMMu7DeUZMfpXIeJPETa&#10;pp8MO75lLM/5100aLcrvZM4cXjIRptJ6tHMyj9631rI8e8eDtWb+7ZTn8o2rYZfm3c+lY3xFk8nw&#10;Frjdl065J/78vXp0daifmvzPj3c/mv8Aia4k8R3hAI/eFvXPrzXm+sKUDcHHfHavQ/iN8urXDbv4&#10;jgY6j3rzrXyXQDCr1xg19JjLKbR103tbc4zxB8pf86+jf+CaFnp+tv8AFLS7xN8mp/D3Xo4WA5Ei&#10;WvnAf+QzXzb4lDOrdN3U17r/AME0PFyeGfjPqTSL+7uPDGu22OuWbS7kD9a+bxklGNz18Lq7M+UL&#10;U+Trp7EP+XNfql/wRy182nwi8SRs+4rexH6fK1flMJW/tXv97nmv0X/4JY+Lf7I8B+JYwy7muLdm&#10;3f7r15NdXWh1T0jZH53eL9ck1ucNuzuO4j0PFZ2luzTQr5TlUkG5sdM9BT/sEkg+6eOwp9hqNxYI&#10;bPd+5mkV3X1K5x/Oqp/EjVSsrH01/wAFOddbWv2jreeRv3ieFvD6uM/xf2Vak/zryf4TzaO+pX39&#10;sW810rWUyWqRsVxcMhETEjsGwT9K9Y/br8J3vxB/bKGhaXD9ovtR0vQre2jX/lozaXZhQP5V0/w7&#10;/wCCYHxY8I+MdIu9S8Potn9qRpVEoLOoILAD6Zr1MPSk4XMK84Lc8m0jSbjwzrz2N5C8d5A+143+&#10;8p9D71/Vh+zLbNb/ALPHgWE/eTQLJT/34Wv539W/4J4fF74qfFzWNck0W2s49W1Ga6YNKP3QeQsF&#10;H+6px+Ff0AfCr46+GfDXgXQ9LMs/maXY29s+E4ykaqf1BqsZFxoqPVt/I8+tyyS5Oh/Ov+09anTP&#10;2hvGtvINrw69fI475Fw9crp92quDuG7jC4/CvrT/AIKBfsEeMrf4v/ETx9p8du/g/wC3z6obhztd&#10;Vlfft285+ZsfiK8F+EnwJurjWrfUtW2R2MJD+Vuy8pHQYrlxuOpYWhz1ZJaGdSpGMbs92+Avg1vD&#10;/g+zWZfJu74i4kA64P3Qfw/nXaTadmVev7s5z+NV9A1611oeYjKlxGRiPGAAMADH4V0UN1HLF/tE&#10;ZYGvyzFYlYmo6nc+TxEU5uUjg/E+iRw65IVVl+0Df8vTNdZ+y/8AtVeIP2PPiuutaXB/aGm3ieVf&#10;WJbasoHIP1H9ah8S6bHIY5mDBvXtiuR8Rt9nkjyq7SxGQO9eXGtUw9TmpuzJo1pU580Df+OnxZvv&#10;jf8AGTXvFl9EbebVrt5hHuz5SnhUB9AoA/CvP9dC3cixqvmySfIFHvW9aWE2uXQjKnyxzITxgY7V&#10;t33hOx8LaPNdQqZJxgAsckHFYc05ycps2cpSfMzJ1PRY7fT4bWNQohjVcAdSB/8Arri/GgSHT5G/&#10;hIAPOfrXbWrv4isxcbv3f3fvc7h1FcH8T7dtORyVyq5YK35c0uVtkvm3PMreF73xZZpArPJJMAgJ&#10;4BzWzc/DG6jupb+65VXJ2jqQK6j4B+Cl13XJtckUCO3GyFW/56Y5I+n9a7TxLp32BG37drHGPrXb&#10;Tso+ZpKTseY+CtVs7bWP7PWNIZ2BfnrLXpWl2mYvLZW8zdkY/h9q8i8TaZt8cwyQ5Do2c+hzk/zr&#10;1fwHqn9pXkccqssq8j0NW6btcz9okd5o8Pl6cvmE7+/rV7S4vs8zMrFucYHTNQiPyIvMyGXPeo7e&#10;7aB5po/+We0DH8TH/AZNXHmW5n0vIveIb/yJY7a3h8xlOXkPdvT8Kt6UJUs1W4xvk4ABqXw9p/k2&#10;u6TbI8hBLMeak1Joy8fH8e7I7VNR9AdTS6LkcP2eEsfXtU9oizH5lXjpUlrxZ/LtZD3p0AiuJ/LW&#10;TbtXLMRwPxrNx5Vc0pyuYer6K4uSIY2k81t3Tpmsia1WxuktoVFxdKf3jk7gpPYe9dB4x8TrqNws&#10;Nltht4YwjSDrMQPXsK46w1EaNPJdNMuVJbnnB9ajmRnKpaXkaOsXMukW4Zx5m4YPbmqI1mSGxa4m&#10;wsa8hcdfQCqz6ourt+9mbEY3HPT3rE8QalLq00cKcW8OCBjrisK1R9DKclLVGhD4w+0oVjjMk7sQ&#10;xfjAqGAXer+btVQsJGSPc4/Gs6WeNAZdyqq8Htmkb4oWOixbYGPndPmHy/WuPnin7zIjJX1N5LVr&#10;FJGuJfLiXuxA6VNF8TtF/sqaNpZ/MXmPA4c1w99f3HiyVbiedm29Fz8v4CtPS/BEWoWy+e0caAZD&#10;M23HXPNZylUqPlooHUafukfiLU4dbsW8hHjZhkv/AHa+KDZGxv5IclmRsE92INfVXxi8Y2Pw90R4&#10;bGdrieQFYmP8Tf3gD2H6mvmC5gMl95u1mVn2njknk19RXpTw+Co4St8acpNdua1k/PS/zPcwVNxh&#10;759i/sym21H4aWUUK7WhXDjvkGvStXkawjhhjbbLIeT/AHRXlP7M2i3ng/wJuuFMcl4RJEp689f6&#10;V6xNprPcxTyMrbwODycnivhsVaE3Y8WrZTaSOok0FW8N2sMGNw+fOfvMaw302Y3fkyIqyKvIJ/lX&#10;WeGb2O9tU+bO0YC561h60rrqbM68k457UpQ5kmiY6HN+JrhNNkCsNzEAAA810Wh6UthZ2891CGmx&#10;naw+7n+tZmjaMviTxO0jqfLs24z3P/1q7OeJWLZXO0ZxnqfWu6MvZwstzSNRtWZlatdwXkwbaMdg&#10;oxRaSR2dluUfvGySSOgpZNPjmvBu/wBXHknnmnXhhuIGYNsXoSRnJrnlOpJ6hKVloYGvSR3MkUUb&#10;bmYjjHcmqd1afYhJuHmSEfKAavRWBTV0DfvGByuOw7Vo6fp4gu0aRVkmYZBxwK0jBcvMyIJvVmLp&#10;Xh3yFjuLlW87O5EPRR71vQ2xuZA2zbgckVdvVhe0jWJX85mO844x6CrOm2fkRA7dq/d57mlGpfRC&#10;5HfczdT0FbnT9yLhsnIHHPaqNhZx29orzQt5kYwWPeuoe9WC3YS/IOg46msdrtryJFUbsEjJHSly&#10;3ejJlFrY8h1y/WT4h3dv5fzzKZV9ggQf+zit7SZvNk25wVU5yOKb4h0yGX4l6zII8Nb7IAQegKLu&#10;/AlKWORrGWMbflbgf7VfQcQJLEQX/Tun/wCkRNq0XzL0RsWNkszDcqYXsOM10ugWiy6vF91V3DCg&#10;8elYNgfMh3K3l7uMdatyTNZND5cir5vU/wA6ww9RQQU5OOpc8WrNaX3ksu6Ngec/ernP7IFxlsfM&#10;RwfQ1v6hfT6i7ySYZo1CxgfdwOM1S2M1sy7sSA5JH8WPSpq1OeVyZXlK43wpEltq8MUjFlkBIB7H&#10;BrrdE1aGzgmXy1m3oVBIzg+orjNNO7xLYq+7/WYPHHK9P1roNNjkuZFjj+XyySxI+9U1KXPHlbNI&#10;trVFe4xNcjdH0yetZrhpJ/LZfmb+ldFeWjX1wdiqvkjbx3z6/lUEXhia+1FERDu3ZA9Rmt8HhZXs&#10;kbU6c5PuULK2bTTMq4+Vo5C/cLk8frVS7uJfGGtNZ2h8u3UZnmJ4jUf19q9D8O/D6KQ3kV18vmR7&#10;WYgkL6Vl+JvAcHgtLeONPLjulM5B+82em78O1e59WdOnzXOupgpQgptHP6nqKWdutnYo4tbdcIQO&#10;ZD3Y+5rnb/xNfyv5Ahxt4+Zea6KRkWLdt2jkdKpS20E/7xmC/j714tSur7nFLmb0Myw1C4MitNG3&#10;kq/frUk2if2hM010x5bKKKfeRLJbfuyylWyAR1xWosS3cfzN0UMqitqUk9dyVe/vFnQbWK0nt/Ij&#10;X94eh71a8S20CX3zw+XEqbTtOdzVlSXi26/J8pQYHPOayNT8R3F3BtKtIy5KgdQa6pNSjaxpLla8&#10;w12+sIkxn+HGCclc1R8PQxiCabEiq5+RmGN1Zllol1qEnnXLBmzxHjitVUmhhVVY7FPI/hUfSueM&#10;WjOMW1oSTr5sO6P5ZFIHPT606zV5btVf5s/Kdo6mq8d2oXYpx/eJ96S01BoUJXd8hzkHrW0ZSFKD&#10;RfvoIxdyMseMDGWAPHas+bxHJo0zNIvnJGCxCj+VJNqDag2EDMzHpnrVZLF7mC4jnXiNC2Sfu++f&#10;QVXNU2iKNnoc34r8ZXGs27bkkaPBcRgct3AHvXmfhD4Nax8O9FvNY1S4ik1XWrpr+eCJdyxAkkAH&#10;157V6FdSBJ3kiwY1OxGIwCfX/PrWxqSST20cEvzPhUJIztGa7M4l7DCRy77XxT/xPZfJbnXLlUHT&#10;Rl+EfFMkSwy7v3L4TrjYw9q9OsL6TWNKiYszMvKMO1eU6mkcFvHJJ+7y373b8u7HQiuz+H/iiOPy&#10;4JGwrj90/wDC3t9a+JjLknY86V9jrIbVrjTXlaP988vlnB79v51kavaeSjLwG9vrXXaPp/8AbGkS&#10;Kq7jE5JOeCcf4CsLV0WYqr/eVSASOuPWuypaybJlBpdjC1CH7VbQyqvzMCrEjPIqmLTzlI8tpGYY&#10;210MaKNKg6Fk3B/qTwarX7NAAyru3LxgYrlVO7ugimndj7BYYdBs45JNj7pMA+magexhmu4beOaM&#10;NKwLtn7q9+PpVjUNDN5pOnsqt5ux2bPf5j/Ssmx0V49Ud8/OqbB/s13Q06GkUoyu0bT6WFSPeqru&#10;bK4PQZroLO0Hh7wz5a/NJenzJTn7qAnA/Hr+ArL8HaZJrWsbbqQmzt0Mkjf3VH+PStjXtTNzqLNb&#10;wKsbDaCRyQOAKr2qh0NJ2tcqPcNJZv5KlFwM7hwarW8CzwfxZyRk9atPPM2wyR7lxyfSoY18mXjb&#10;JGDkEd6zqYq5z8th8CrtUKct0x2qhc/LOyl856c8E1YefdIHZfu9cVSdvPdl+6v8Pv7Vzxqthyrq&#10;QX1oyIzKdzA461m62klxEquvygYJ7k1JqomX/VsxLcgZ7/SopL37Pp3+lOsZVtuTyW9q6KVPqyoU&#10;b7HKa/4R03W5d09ozvGOoJ+X9ak8P+FbWw/eRrwrAfeztqG6+I2nwXDx7bg5JG4J8oPp1ptj4wt5&#10;z5ar6kNnqfaiU4XtcrRbnTa58N9K+KOiSW17BF9ohAaC4HEit9a+ZdTtbzwv4g1DT7pHVrGd4sEE&#10;bgDjI9enWvprwLqmNWtxJtCh13oTw2O1fPv7RfxEu/iF8WtTnklWaHT2+wWrKAB5MZO0cehLcnnm&#10;v0rgPF15uVC94r8D0sE+a8SjpWpvG3zduMV0GnXEmoyRW9vG0k1w4ijUdWYnCj8TXG6VM2VB/Hmv&#10;X/2UPDH9u/GOxmbD2ujxyX7ezKMR/wDj7A/hX3GeY9YLBVMVL7KbOipJJXZ9M/BPwEvwx8AW+kjy&#10;/tQzNeOv/LSZj831A4A+ldPB8tw3zfUetZ0N85sdxALM3PvTjfMygtgHtz2r+OMwxFXF4iWIq6yk&#10;7nn3vqbFpcMZjJ8vy8YzWhBD9sYsv1x6Vio2+1hPzDGSwB681pQSqZdit8uMjHf2rklTd7GkJdA1&#10;G08uWEfd6cA+9XIv9FjuHdmAQ8mq33F3MCWXlT61BrV61xD5Kr+8myT82PlAycfhXvZLl31ivGkz&#10;rw8bySZzt3FJqeotLvkm3cgKp5HSpNFVDerGpaXeDvXbt2f41asLWO30ndhmmYkb0bkDtV3TtL8o&#10;zS2yySMqcl+W3cDaffGfyr9ihRhRpqMOh7FOnbVGFqWiTi7dLGORoY033BIysYz0P6VN4FvFGmPb&#10;htrpIcAeh6Va8T6nMt1CmfIjaIBhGCFk55z6nHrWPr3ie38OwEW8MMl9qB8q2iVCZB1BkyDwF9+t&#10;fN8RZYsThm+a1tTDE0+ZXRpeIVLBYVbLN1J/hrgPHmpNoPhbWr9maGOytHMfbc7EIn/jzCvQZdLZ&#10;VjaZiSRkk9+K4z4o+H5vEXw08SafFtWS6sWdCRyxjYSgD3JQD8a/M8ghT/tOiqvw8yv955PL7258&#10;xG4M1qzD7r9DVdMp+NR6VqH2vTWDHHlt0Yc/lTlbEh4z7+lf25hpRsnHY01LensWYrn736mt3TiY&#10;QwyGzx071ztqjh1/Pit6xn80L+fB6eletTmzCpHsbunn5wvQ+oNasLsy9R+HaseyOV7DPWtK1OYt&#10;ufmx2rYlRfVlyNdx+98vsOtOJYtxjn3ppb5V6bdo5pqH3HuKPMVugSjA4ycGq8y5XHHXPNWifmb9&#10;Kq3A+T9OtTzByooXb8n+97CsbU51KZOQFPOO1aeoS+UBtx8vf0qTwL8Pbj4meIVjVXWwgb9/L+uB&#10;715ObZlQwOHlisRK0Yq5V1Famv8ABr4cx67ejWLyPzIYyRbKw4Yjq2K9MmVEm2YC7TkVvweGI9J0&#10;63ijUIkQ2qqjGBWN4g0CZJFmRshu1fx3xVn9bN8ZLEVHp0XRIwqVUyTw/eW7eIo4bj5re9WS0mBP&#10;ylZEZOfpkH8K8H/ZUu2tLXxxDdMy/wBlzQW2xxxkNKD+Py16b4jnuYLVvJjmaWMjCxrlmI9K4zUH&#10;1O11C48y1az+3SebNGLcRtK5GDI/GST6muXA5pKhga2Dkr89rPsXColBq25oXGsQ6hejawXbyMHr&#10;iuo8PeImjjVVVtxPXsK53wz8Nbq/CT8LubOSvAro00caVPtb5gp4b+GpwOF54u5nRpNs7zTNVF7a&#10;qCrLgbsnv+FaNteG4iVGVtvUZFZVo8V4trbwKvmYHmMp6nrzW3N5baiVgBWIAKoJycDjrXdUy906&#10;LqHR7GSjzMvWx2BSzFfTjpU0xX5VVgu7uD1qlPNsLL05zioLW58+df7y/KAK8KVJ2uYXtojbt90u&#10;FUlljGFpl8jG1aP/AGgTU2nHy4P7rLxTbuXzg2Od2RXnynJvyL0scd8S7ZZ/h/rUbOfLNo+Rj0Gf&#10;518waZIx2/KSTx16V9WeL7GS/wDDOoWibd9zA6D6lSAa+U9MmZpZEbIaNiGHoQf/ANdf0j4M1ovB&#10;VaV/tXFF2Ru2X3F7ewFaVnJs+9g8VlWj9AORjPNaVqh4Xjd39BX7kti4yTLrH592373SoZm/4F6V&#10;Oown94ryPSq87bh6bcnA70J32AqzSFPvU3wvbtq3i2wg8wIGnQ5PYZouJMjb3x09KseA5mh8aWMi&#10;qruHzjHsa8vOKqp4OrN9Iv8AID1C71MFZZNzEqeM/Xmqi3qvL12+hxxTEle5WcDq3zc9TVeKVSmW&#10;+T61/JdSspTbPPnJSZuafMrWquGDLuwSPWtawG4q0Zww7muZ8P3cd3JLBv2lhkKeMkV0Gjzqs0aq&#10;u0Zwc1MpJ7FU7Gzpdyw1C3aVVZUcZPQke1dDIUubyWSFWSNpCFV/mZB25xzXM2/+nn2yO3IFdx4b&#10;ih0GJprqJX8wCSMFsrmvpMh96LufSZPrFo8x+J3wzbxj4cv75TGLi2YNFBLEGF4wIIQcfKepyOPW&#10;tr4aPoepalqt3N8O0s5v7HtNPs7nUL+SaWxkh/1kkAGFAcknb0Ga7C01r7Rf+WtrA0KghQ7Hnrya&#10;NTt/sMKq+1vlPy7goOfSvpI4pUoP2fzZ7TqSho9jk9U/d3vkqCysQQfSui8LRLBDNhc9Px9qyf7O&#10;kutVYsV8mRgVAH3Mds1rxSR6fEI1x34HvXwXEeOjOHsV1PHxmJi1yxLtu3kybdoxnLVHdXgll2jh&#10;Uzx61Rlv90LY+XI4PrVW0WRp1VmYknjnrXwFSktkeDUq30NZbgOxJP3VPbpXy98ZL5tS+J2qM3zt&#10;HIIwe2AAOK+hvF/iWDwn4du7yZlTyV+Vc8u3YV8s3dy2pX9xcTNukmcyE56knNfvPgvk84yrY2S0&#10;asn+ZpR+G5GkZVuQB7ir9orOVbGe1UQjMv3R6H2rUs4WVfl9MfWv6Hpw7lSk0XLXcFzwdp7VcgT5&#10;V9cZ+tV7WMhFI7H0q9AvTH3cfrXQtieYkVNw6dar3Q2nr3z61ZcbAPlycjPNQXTrn0/pSsTe5Ql4&#10;B+XtmqEsMdzEys212PAI4NaFwoZMY/Gsu7RXbcwIz0ArOtKyuilc9N+D3gN/B9jJeXix/aNQAeNg&#10;d3yDp+fNd7ar55XK+uDWL4TlWbwzYeZtZlhRRg8etakMjIq7MHBz7iv4y4vqTxebVq1TV3a+Ryyv&#10;zsWSQNNI23bjg56H3rmtV0t9TEkkuGkU4UDt6V0E77p2UrtbP4Gr0/hX7TYFZIZJDKhO1ByazyrL&#10;+dNpHXQs3Y8q8Q6RcTWc0Mg2svysCPmzXK6do1no+qSQ6ppUmow3ER2L5xjwcgg8ewI/GvQvGGnN&#10;bPb2luz+cw3DjG3nvWVqfwV8ex32naxdWcsGlNam9hma4ijSaNSQeWYfMMH5epyODmvVllji7n0O&#10;FwU5x5kcn4F+Dser+MGuIrFbOOSSSZYizMIUByFyeeOAMnJr0C88KRxQ/vPLt4wQBGnzdO59zWzp&#10;t5DY6VJM0MkTzBTMrtiSRcdscce9Qf2XuiFwsbKsg3KGOS3p+nevS+pxilJnDXjZ2kaHw8t2tb5V&#10;hbamMMpPXHeu2NqdzSZzx2PWuN8CWM6asZG3Iqg5B754rtEDKDt+bjB9M18NnsIrEu3kcNVxvoVb&#10;jTGuW+aTapBbnvUKQWo+ZizeWMBe5NWriUh1G1vQmuU8deLovCOlTXT/AMPyqo6yP2H/ANevMwOX&#10;4jG4mOGwyvKTsYWb2PLPjNb29r8Q5lt9qrJEjOF52uc9fwxWPaTEYG6qt3fza7qct1Md01wd7H/P&#10;oKsWyFQv3vc+tf2/kODlg8DSw03dxik35hy20L8EzBVbO3cfyqWWZUhb5c7j61DD8jqcfdPp1pZz&#10;8mGH3ulexciyWxSupGY7l7Z59RWdfSbcn727qBV+6JTd6Edu1Yuo3Plbjg7cdKmpLQ0HaHYf8JB4&#10;rsbNl8xZZgGA/iHUj8hXpV8vlyttGyFcqFHQY7V5/wDCmwnvfFA1JG229orLn/bK4x+tehRTKscr&#10;N85HIJ65Nfg3iNmCrYyNGLuorX1Ma0/5SFSwgCjcq5zkn24qQljIp6GmtOtymFT5s5BB68VasYG3&#10;b34UHp1wMV+cRkjnvJvQS+AeNUX+HlgOmagspmhjbcmdxAHPSiWYSyMYzndyT0qxFZyJbrwMEknn&#10;Jz/9aplrsTdt6lrTZ1F023qy/N7VXGjm2sWeaRI0X171HHrEPh23uJm3MoUsvua4W58c3WrXR5Zo&#10;TwUXvz/+qqjS5kehh8H7RXZ6IZorKzkZfLZcAdev0qhpWrQ6peNsj2xxA7j0CgVi6Z4avp2+0XM/&#10;lWaHewZuFUA/hXLeIviPZzTtp1irR26OdzqMGXPXJ64ru9hClDmmet/ZtOEeaZ3WqePINskNsxbd&#10;/GOw9q5m/wDEtnbN/wAezzzZ+bL8YrHF0ogWOFf9Wu3aDnFQzWc021pSsKqMjPynFfOYrETu7Hz9&#10;epeVkrI0LzxwVs2EOnxhVPBLnn61kL8QbpXw1rbLH0yqkke4yabfQSXzBiVVYz8ozjj/ABpYtB+2&#10;RMN6wqvO9jjFedKvUuY8ykSX13NqAjmkunkhblVZun4UkMkMU25Fkk2jOW4APSqOp6jBp4WOJvO8&#10;oY39m71NbalDc6LbhJJH1CSRkMWz5QmR3r1MjxEI4+k6yvHmV0VGF2XcM53DkN71YtSQ3vj16VH9&#10;naHaGP3euD3p6Pls7fxFf2Th+WUE47WR3apamlBnGPbJNSlPkx1wOaowXJWMMw+XrgVcV8rns1dR&#10;hGetmQXEO5f9nGTis66jVTgKRxgVsXCtuXb6dzVGdA5JZi2BQdMYpo529tiX2BeT1J6V0/w41RrW&#10;z8tm3LC5Bz2z0rIvbfJLY5xzUOiat/Y+plZM+XL8rD+H1Br4/jDKZY7L504r3lqiZR5lynqXmxaf&#10;5d1cQiS3hIZ2P8P0rS0vbqDSMqgRzRkgY696xdI1pr7wxNYyxQtDcKNztyyrnBx9Qa3vDkC2ckTR&#10;fNHDwQRn/PFfzlJRpT5La9TnqU07cmpNpcUzo0BZSN3Sus0KzEMd7cScnyliG0dRwK54uNIlfzPl&#10;+bcm7qc9K6i0nW28M+bIB5UuM9i2Mn/CvTwcry0OnB0nzkUE48R2t9YRnbcJGxjw23bjnP5A8V5D&#10;4207UfE09peW6ySQ2+5XEg3FiOhUfWvSvCGm2aa2+pXkf2iy3Y8skqrj0J71zOt61bv4rMenzSQ2&#10;dmoEYjH3m7jHoDxXtVI06lPlmz6ihUdKSqRPP7/496zqE+p6bJpOmzTa0q27YtUjZWVlYMuAMMMY&#10;54wa9t+Hmqv4R15Yb6bz4/syuEliJX5lIyMcZDjAOe1ZGjWUd3Elw9na/aMEsGUbiCMZ9c11mm6V&#10;Z2OpJPPujjkjWOQBgSxByce3cfjTwFNYe8lK/qa4zMPa2bsjrtdk/tDwDBN+7McDM7rHGA0W48An&#10;v369K8T1+53agyt/Dn5R2PtXa6v4s/suzmtoZP3cp53dgOgrzjW77c0rEhmzzivHz/HRrSUY/M+W&#10;x1SLtYpvqiWs+J8LuBADHn8Kr3+sR2qK67m3Dgjoap6rPbGBTdKyyDmPA+8e1efeONV1llLWpXax&#10;ztAPH0r5fZ6Hl80b2Z6HazCaFpFXCjrz17cVn6pM8UclszBmchmIPbsK8Z8D+PfEC+MobO4WZIpJ&#10;MFT+v5V60y/aCztuzuyc9a/XvDvIo1av1yqvh29Tpp0l8SJEZcKrccc04whs/eI7e1Eduzxq38K9&#10;eKtW9u0h5HPPav26MbGl2hsFvgZ27uB0FWooFUnbnA5ANTW9tsJb5QF4xU0MW9hj5WBOcDtWnKGr&#10;K6w5LDghhkc96hltWiJYFd3oR1rSjtlXO77x6AU2WISnpubnp1p3sS+xz93aBR939Ky7q0zIxG78&#10;O9dTc2mD93t271Sm03hlxgEYBIq+a6Fys4fUNLJ34X6cdazFga0fa2QM8H0rubyxUJ8oDHHJx0NY&#10;1/p8SgttyxPNc1SmmrluTNnwF46WKyjtrqTbJbsRCc8bT1U/jzXrmgw/2lAsts6tsG5gp714Jong&#10;a68caulhpq/6VIx217P8MfgfqPw9vEudY1GSPyeNgbCt+Hevwbjfh3L6WJeIjU5akteXv6ErC+0f&#10;Mjtr+6XT9H+2bVWWQ4U45Lcg/wCNYOnWlxqTEqGY7sk4rY8XeKNNhhgAVrlV5UL938azdM8XOuWU&#10;LDCTnIHIr83qVJSlZLYxqU1Tlys6C38NxWVos11N5a5LAZ+9XNa663V5JIskhXjhR0Fa0mtfbiqy&#10;sJR056EVWNpbzRTBcx7lPQ9e9aRjL7RMpaWsYJghEqsqLx1LcmtIXaqPMVlxt+cf3TVA2iSRjbJt&#10;wc1NZ2qzmQblVSPruxW8LR1CMqiNW38VzQj7zFFXhTzgVU1nUm1OJpBIR5YHXnBxVW4dEkwx8tFG&#10;3NUv7UhSQqPm/vHNayxUnpc29tO2rIy9ycAMcKM8d6qi3mk25XvzxUy6t+8Zfu9hj0qB9VmeX5c7&#10;cEEelc8rvqc05N7ln+z42j+dl3Y7dc9qzZbMW6iRvnzkfnT/AD7lysnltt7HpV3TLaS7DrcKI424&#10;PfB7Vn7FvQkw52Cbm5+XnFVZ2WaMKeW64rW1nSbe1n3vMxYrwo7VjT39vayr5ce1lyNxrGVFoWo6&#10;z01llkmkGFOAFPBPHpT7nR7d4tzRsqtz8xxioYtUfUCpTJycYP8An6VNd3E2oHy8qwxg/hXrZHw/&#10;iMyreyoL1fRFU6Ep7Amk7ofMhjwMYLtypqO2sGWXa3zMDyewrY0uRn0xrcsMcOuPUDFRJDlm4OfX&#10;PWv37hrhXD5XC61m92ehGmobESRlfkVc8cnHNT+Rlt2cepHepY4hGg7Z6ipvLGMbdwI6k19cU7sh&#10;eBRD83r+P+eKqXoZgu3Kr71fkRdmQQ3PQVRv1Ma+meRmiN76k7KzMHURtDfNu9axdQ+4So298kVt&#10;X5zvODn3PWsO/nJUjC+xrps7XMo267mDrJ8ksN3YseOlcdrGo/ZQ+MfMRk/1rq9fZtx3N94du9Ye&#10;kaVDqOsM0658nG1M8MT6185n2ZU8DhpYirtE3lNRjdszfCukvqeqxzXO6OxhPmMc4MmOcD617J4c&#10;1+4u7iSY8C6lMn59vwrmdN0WG6dN6Mi8bFA4A9hXV6dDFbpHHGpWNCAD3xX808RcQVc2xHtGrRWi&#10;R59WtzM6exl23Kk7TtXIx2PpU/nsqHb909eazNOaRZ+F+Xuc9KvyTMNy/dwenrXgezZitCxZTMp3&#10;HqOVHqe1JFGklx833m9fxqa0AAjb+6fmGKiMZe++bo3ArenHoKXI1ZmrpKrb2dzH3MiFWA68Nn+l&#10;dJolw1o7K6rtmGBnB465rF0iIRMAV3bnxgH2rWlhV5wYyRtT0711Q0Enyu6NS7sxdSkqdytwo9DW&#10;fplik97tZuGYr7CpNIuWd1V3VRuyorc0fRfLuZJlXKKSzkdj1rtw+HVWR24em5y0W5P4M+HZ1J28&#10;w7doPB/i71z/AI28NLbXdz2jtlHzHt/+uu/ttWmi8PtNZx+dOAcBRyMVz2seEdQ1bw215dwTQw3T&#10;lMsMLIwxuAPtkV7P1Gi7QivmfURyi0LnkkFg3mzXDLuI/iIzx2rL1mFbjQb1i3711IHP3Rjiuz1T&#10;w5faVHeQ+XuhXHl4PU5rgNbN7MDCsLIzZU56D3rzcRhpUnZangV6NSmzyPXdPhtpXW6gVllA+fbx&#10;z71HqcMmn6E8NhCgjfsF5HevTLvwJHcWgjvZI2cr27GufurSHRonSONvkPVu9c8sROj7xz88k9Tx&#10;3UfhNrmsGO4t1gW43ZYMduRXv/7M/wC074w/Zq1DTrzQY/sl5awGBw/+rlyWJyB9f0rDt4f7SLZ+&#10;XAGDnGDSXOjTag8ZVmZcffx+dYvNqkXzw0ZUsdUTutzb8bfF3xR8bPFk+qeJNUutWvJjnaznyUB/&#10;urnHFbvhrwyS/mTuq4HCD+tYumWcOkW/lxRhpm6SH6D/AOvVzS9SuLWfG7dI3T3NfPY7GV603Kcm&#10;zinUvK71bPevgDY31p410v8AspHjvPtEflNH137hiv1xt9RlgeOTdiRQCSOm7HP61+dH/BL/AMJX&#10;HjD4rW15Lbf6LpMb3MrMP48YQfmSfwr9ECMiv2PgPByhgPaVPtH0mD5oUkayeM7kRsrNuyuAfQ1T&#10;vvEM11amNmJO7dnNUylRsnWvuo04rY654ipJWkxW1KQR7c/LtK/hVJiWX+tWjEGFRvHtHtV2RiU9&#10;hytYHxTU/wDCuPEWOCulXZB/7YvXSeWA3HrXJ/HDVotA+EXiq8mZVit9KuWYn3jYf1q8PrVivNfm&#10;TY/m3+I1sU1u68zK/MTntnOK888QIUdvu474716b8QkWTV5m+bczsSc9ck15x4gXdvXb96vpsW05&#10;Sb7m9O1lqcH4kAIb5vfNe4f8Eu9V07Tf2orOPUmH2e90nV7X5jgAyaZdKP1IrxHxO2yBlHfI6cmt&#10;j9mT4nWvwk+OOha1fbvsdrM6z4G47HjeM8f8Dr5vGRumkezhJcrujx+8ixrLqOz19VfsYfEBvCnh&#10;3WIvNePzJISNvOcB6+XdYi+z+LLpFbiOdkH0B4r1j4Q37adp90u0EMUIPPvXj1HG53VFdI8yhTYe&#10;F5zxxWVfL5Wswjb/ABeldda6emDu6/SuY1iFTrCsq58s7sU46O4bux9z/DCwXxt/wWH8GwZWVLX+&#10;y0zjjMGjwD+cdfqh45121+G/hqbVtWl/0XT4TLI+0nYo7/qK/Hb/AIJKa9d/EH/goh4X1PUZnmuN&#10;tzMzHktttnUflgflX7T+PRpMPg68m1iSBLGKItO0v3AvvXoxi/ZxuctVe/qfPXiL9sbVbjww2ueF&#10;/Dwm0xWjiF5O6fM0jhVO3qclh+FfSfwYsdX0jQftGvXkN/e3B8xyiBFX/ZAr59T4VeCfjcjaTpVx&#10;eWMjOtx5Sq0KyFCGVgO4BANfTHwm8MX3hfw4lrq10uoTq2VkCbfkxgZ96IxjFXRjUlbRKyOF/wCC&#10;jWux6f8AsM+MmbjzlgUg9gZkOP0r81fC8j+J7FLqxuN7Fc7c9R6e1foH/wAFeNSbSv2EteYKN11e&#10;2sORxjL5x+lflh+znqF5Hpt1P5zLFHJ5UKdsjk8/jXx3FuDjPD+3vrFnk5hT/d8/Y9ivtcvPDn2W&#10;6WJo5Eby5AO/PWvSPD2sDxBZLNC37xVyx+vrXmuta1/wlnhGaQLieAqSu3kY610fwb1vdbCMMF98&#10;9a/PKE7SsfPuLk7HokzCbTX8xv8AVx5x6+lctc6NPe2DO0S+XuLYHBIrT1KSW6sZnLtu3qqgH71a&#10;Ph+FrrTpI5gNqqO/WuqaUhShFbnPac0ce37LuVVGH+v/ANer12jXWnt8vzZxiq2lxLaeKZLdv+Wu&#10;cHsMVqahpzpZs27G5sZ9/SuOVOSkKTs7o858I6rJoviTUtOZoz5r74s+uDnH1rm/jZqrNpRIX5tx&#10;GMffPYVs/EfQ2tJ1vrZdtxbybsDjcO4p9noX/C1dQ02fYos7MCWcYxkg52n6mtY3ckbRavzX0N74&#10;P+Gf+Ed8IWMTR9Y/Mlwc5ZuT/T8qyfibrHn6jDbxr8rOFfJxgZGa6bW5ptCtVjiwsa+nvXG+LbqM&#10;p5m1VfP3ia1mmzNSvK76nInTvtvikNhT8xAIHrXoHh6wWxvo5PlVozkkdfpVXwj4WEvh+31DZuma&#10;Rmye65rYh0xbyaNowFZn+YY4HFVHmQTVpWOmbW4LxVh3eUzetbdv4eXStOt1l+aSTM7rjPLcL+S4&#10;/OuLayaW/tLfaoaSRUjbHOSa9N1KEPeiRfm2gIFJ7D5f6V1u9rClFNalG3VriRvLUrtwM47065tW&#10;KJv4z2rUtNPMVqWbaFbDHmoYoP7RuJFThIcu8p+6oqPZPe5EYNEwufLto7eLGcZYk/cHrXP3169z&#10;Mtvalvs0bEs2f9ae/wCFb13fRxWMnlx4ik4Y/wATiudur57YedHH5aqMKp71zVptaMupNbXKcitH&#10;bzzSY2wqSR2HpWClm19t8yPcGX5uODxWk9/dSRzeY0awsMnjO/2rndW8U30ZWJZPlkG1fLXpiuSV&#10;S/Qw5Y9y3q7rZqyvshjYKpAI6elcNrfxE+x3MkcMW9nORnjFQ3+n3l/dv5k0sjMSfmbkd8VLP4Vi&#10;h0iS8u1ZkhYKVBOW+UsenPGO1Y4fD1sZXjhqPxS0WtvPf0JjHmlyxWpyGr+LLu7uo5Jpm2qwJReF&#10;zk44q1Dpd14rUfuWhjLcuwxkd8Dv/KquseK1tYWbRdLt3lZdyvcE7V/Dkn8xWDYaz4knupJr7WDI&#10;xGBFbJ5caZ7DufTkmvWo5Rl+HXtMTV9rLpGF0n6ya/JP1OuOHivem7+h31lBB4Ftt0t3NtY5wx/p&#10;/Sue8d/Fu4h0iaSx+Vo8BZZfm5z2B/wPWq0Xg/UPElvuG6Zs8n2raX4L3Gq6T9lZZNs3AyOhreln&#10;VekuTDKNFf3Vr/4E7y/GxdOcISVrHiurfb/Ft8ZbqSS4nbAyWJz/AICvT/gJ+zXca9ffatQiZYFI&#10;wh/hPXP54r1HwB+y7DobR3FwPtEkY3ew/wA8V6RBHH4f0yVoY/LZUO0e9eVisRK+rv3ZdTFae4Ur&#10;DTEnmijt4/3dmvlLgfKSOOPyrp0jZI9jqqsiZUn0xS+FPDp0/wAN2/eSRTuJ6g5z/Wr66fLcSrHj&#10;dJ0GfSvn60ZXuec3fUx9CmlsUjkQsfRR9aveJZWvJ7d+jzttKjvUculXemYj2sdr87frVzS9KkvN&#10;aTzNzNsyM9FHrV4ejUjuVGb2LXhWzhtoGlXd5gYgk9xV7Uo/s0e5TncuD7VatbaHTY23cbT27mue&#10;8R6pILp9qnrkKD04rWUX1Hp1CC98m0kVtrSsxZsfoP1rL1HU3ieOKNGkkJ4X61LbR3E1ttjXc8hO&#10;WPb61cg8OLYQTPvMl10Zv8KqEXFXZUoq2hX0y0e2LSSsGmbgn+77V0umwQWtjNeSEKsalYwe7Vy9&#10;2ZIAo524xmpT52o2XlrI3lx9R71yYuUp6RMoyUb8xJcap842t93r2pkniDylj2tygyRmqkFk8Y+Z&#10;i3zDLVS1axMJZlPUnNKnBsmFRdTQ/txbrc0zb0XgDNW4L2KS6jjj2+WW45rm0Ci0j8xtrNnj0NaW&#10;mrbxlV5Tdj5vWuyOH21NFUV9DkbSVrzx1rc33la4KE9ejEDn8K1LmAXb8gIsffHQ1l+BHjUXMzN+&#10;8adyc/xVsQgRXkw3bvM+Ye1fTcQRj9dlD+VRj/4DFL9Dorczm7C6ZdtbAoythj19617G0je58uU/&#10;Lw6N6c4OKotFskh8sq25SpGOua29MiRLm1WVFKKpQE/59682nFGWpXv42hmXbjCrgA9qZdxrLEsm&#10;5lXAGe+K09SWO0SbcrMy/KrGqD2zXFkp4w2QAaVRJOyFzdzFuZJIL+CZvmVZh1HvXVRSGGWYr8pZ&#10;uD6Cud1uzwsceG+ZwOvvWpeySJqjliPLzgY4yB0rXDxVhx5m9TqvDSpJc5ZcsnUH+P1q34q8T2Pg&#10;77O00mZjygjGTg/4VgeHbuQX0TZLLzuwOlXdYtktNN1CbUNJh1P7ciJb3Dj95abSD8noWxg+1e0p&#10;yhSvFH2+Q4WjWSVR6He+HdUtX0iH7PcLdfaB5rEdM+h+lcb8VNVm1TWIU+XaqKT6gelYvw3vbhru&#10;6uhatp+nlx5MDtk8DB/DvUutXn2zxDJNIytFgIMc89qmvWlOnys485lGnN04apGJq1tsYMxzGvGB&#10;0qG50Z7l1ZVwnAJPYetbtxE1xCRt464x0FVr+5XT7PdJsG0A9cn8q8+OGje8j5mUuZmPexraQMhH&#10;8PH+NRpf/YrFpH+WMIFXdxjHWm3HiIXBk8i1aR5MKrynAH0FYl/rl5cz+TdW8c1qp7j7vPauhyjD&#10;RILaWTM688b/AGnV2jgLSKvHC4XP171qaL4utFZftEPmbAFYDjvz+PFST6VY6haCe3X5lOAiD+lc&#10;bqDTabqDZT9y2Bj3zV/DqZpOLueqq+k6vKkkJ8uQsOGPRf8AGl/si0urWcxyrvjYYO7ls147L4gk&#10;024XdI0QeTAy4qW68cf2fAZvtKRox5YN69K19tC3vIvn5j0G60L7Fc/wldobB+mfz5rGhu2tzJ5a&#10;nKDBOPlHauTsvi9YX4aManH5jEhgTycDtVS28Yy+IZNmnzeZCrgOQMlj6UYWnKtU9nSV2/63Ljdu&#10;1juNQ8Q6Xo+iyXWpXENmtujPLIz7Vz6D39qwdI8ZN8TpoRBHcWOlz7R8wxJLGDw5HYHqAfXJqjrX&#10;ghNZuIH1iGKRLY7kRgHCH1weN3v1rS0i4gsZV+z/AMDBufvNXVLNMFgYSlTmqlbpbWMX3u92ulja&#10;ValCNo/EO8Q6ZHbWRt0j2CMcnHHB/wA81eWPZFul/iQOuB0981cnm/tmNm2qxYdx29Kj06Nb6wkt&#10;piqzW3yD1K9q+VjWqVZuU3dvqzz4z18zlNes0ll8ocrJ1JHv2/SmeDdTbSdWFrdRrJCsg+XHT3Fb&#10;WqaV5DQxRnzJG+Ykeh4FY+oW5t7uOT/npweOVI9a5MRFqV0TJ6nt+i3axwLDa7lhkHmkEZz6UniL&#10;T1w0h2bmGCPrWD4b1pk0WCeT5C0G1uwGDTk1mPW7pYY8liQMZ6+9XWqPlsVUk5aGhY6Z9ht2nwrR&#10;MmetVZ/JuIdqbVZhznoK3Ht0uLNYtpVFGAR3qlPoKKv90g46dqinUuF+xFq9vNZw2sfl8JADn2b5&#10;v5GsJXb7QYymGk43CuvvrnGgR3EpwJI1GD6AH/CsHw/aSG3/ALUucMrZFvF6n+8fpXpNKKuW7t6l&#10;u4tBoNlJpsch86Rt9wQeSew+gqexi80RqylmBxiqsLGabfIqtJIeW9atG7NsSyA8enauWpaW5E5J&#10;MmuICsTKjZySCKo29ktvMxz8vcE9DUs2vwxWYkP3skbccms+XV/PZmeMqG5X1PvXNKEXsRvqyXUZ&#10;/JVlUKqP8w71lXusy27Z2rJ0ONu0/n1p8morA252XuAD2zWfrur2mlDzLi4jgQ8hpD1PsK0pwS3F&#10;d9Bb/VoY7TzpPlLHbyOc9q4jxVfTaqzSh2Lf3R0OOKtaz4m0+8kJm1KzEcmCNzdB/wDWrFvtV0+z&#10;DN/aVuvyltwDFcHp2oq1E/dTBynayOYvZxDdbHUnLHJxyKisL6SK4WMENk/KB1FQ65rsMJ8zd9qV&#10;+VEfG76mubudVvrq7ZYYfK3Hgry1cvsZOXukxWtpHaeJvi+3hfRrq4h8trgL5UeP+ehGCfw5/SvF&#10;bGc3U3mMW3SHcxA65Oav+PLjZcLaiTzPIUl8H+I9fyrG024ZJsdB2r964PytYPBRlL4pas+iwseS&#10;lZdTrNO8tHB+Vh/snrX0R+w4I5ta8TTkfPBawJ06BpGzz6cCvm/TCX27dzSNwAM5Jr61/Zm+E83w&#10;j8P3QvZG/tTXlie5Q/8ALBV3Msf1+Y5968/xEzGjRymVGT96eyMcTJxjqer3Vz9nkYDlevsKhuLp&#10;XUOq7t3vyKraheq9xu+6vYdearXEu3DsOp6jtX81+zUmeXzSOi0y7PkQxs2NynIPetK3u1gZDnlR&#10;jmuV02+IgVsl2U4/wqzDqDJOpbc3Oa0lhUtWXGpqdWZPtUBXLK3XI71I1hDFJFJJA0skgKI4fBQY&#10;/Kqmkyr5zfN+7K9McVrpMpsSxXPlvgccdP5V9RwreOMXpY9TBStO7Of168/szS7i4jVGaOJgqAng&#10;gHH5mvDrrxdqEF3HqT/EiLz9RMdzc2NraSyy2sjT+WyEYAZliAkwOD0619E6nH/aqGzjjAkmG1hs&#10;25JIHI9ODzWT4Z+A+l2WvNdWGlWsNxJNuSYJ87P0zz2zzxX6BiMK6kk10PqsJilCD5le5DNepFpy&#10;2Ya81Qq5SC8lg8jzUDYSWRMkKSoB2g8E4rlfDjf2x8VMsVZrZG3MAQF5rpPjFezaHdrptqm5+rSK&#10;3Ixg5P8ATFUvAOgyaXp7ySQtHJOS7Bjl3z3P+FfKcTYhwoSp9XoeNjq6hH1NjWJfKlYhwyxpk47m&#10;uW1e8lmHU/MCCO2Olbutv9ktWDfM0hBwPSuS8SXckoVf9XjHA/nX5fSouMvM8Cd27pni3xn+Hkfg&#10;rxTBJAFWLWbf7WFVfuHcyn9Vrhrmz8h/UMd3XPFelfH3Xjq/iu1tSy7dJs0gXnPLEu345avP7pBL&#10;hcfdGa/svhNVXllH2zvLlR18zRXXfBHu+bDcEYrS0+9CbRkt3AFUJC0pxjjGPwp9vG0cg7qvG2vs&#10;KcbESkdPa3KsAfTvWtaSBnPIb05rm7JTu9fpzWzaozNj5eefc10x1Wpnz9zbikUp/vDAzSohQD1P&#10;JFQWkhXt9Klz8m4ZO7g5PSo5ROXYJW7j+GqNzMUQj+6O5qxIfJyvvjIqjeHOfTOenWpkrIrmKtlp&#10;V14k1KGwtVLTXL4BxnaO5PsOtfRngjwfa+CPDEFnartCA+Yf+ejdya8u/Zt8Pyaj4uvrzb+5tYCu&#10;4/3mPb6CvXp7xYdy5+QcAn2r+afFvPqlbGRwFN+5Fa+b/wCAc9bclW7aRvmCjH3R6VR1eKSaBVZl&#10;+Q5BxUeoP5ixzRs3zDpUkZ8yx/vtz1r8bi9bMyu3ojidcu5tJu1k4SViQpB4b0qqRceJJpFum8ya&#10;QgKC2S3vXWatocOpwD7VCrMpwCBVOCOCxuPOVQv2cdNvNdEaDnLyNIxlLRmlJYroHhmTdJHGtvHk&#10;n0Nc+bBdU0VpN3mMzgBc4z/k1y/xD8eXWvzPp8QZY+CyqvU9ua6jwLBcw6TuaNhCuFAYgEg56f41&#10;9tlWXuj70le57mBp8i946PwdptxaW+6T7yrhcevpmtCaxvdMnXEbM0nzA54AP9aklm/s+O3t7N9o&#10;UFpcnOSfT6VZsrqaRV86TzFUhgGPCkV9NOjRdPknsdNaCceViNps0sZZmUbRkjuadotg0dzkLtBG&#10;c5p0F62pam8jNnjBI6GtHz4wxj+YHOPxr81zrkhUdKlsfP1KfLImbdEWTjPqKru7Swlf4S1S3BUL&#10;z948Z9Kjjm2yL/tDvXzuqJIGs/tzqo4OeQB2r5p+NvgpfBnxEuBGrLDeEzrg9GJ+bj6819SReXDu&#10;bBDN714b+1PGq6lppVWMrBtxHpxiv1bwjx86ebOgtpJ3+RUfM85sV3que5wfatS0OxcLt5zWPZDK&#10;Af8AfVa1t8u3gdD+Ff1VF9B8lti8j7Tgfdx3qOZsD6+g7VNCrGPI496jlbcuPve4NWr9Bx7MozIB&#10;w3y5PJpvhzUY9J8SWtwxAWNwG9xU08C7Dtz83UelZ17aglfbgjriuLHYeOIoSoy2kmvvCWm56XNq&#10;KQ3PzQ8/3lP3/eq01t5iM0Mqjcc7CfmWs7wfr6anpS2skka3UOFTeP8AWD0+ta8sC3c+35VcclTx&#10;g+tfynnmQ4jL8TKjNO19H3R5tSnKLsyvDaXFrMLgb1aPk4HUV0p19dHEMhXzo7oDB7p6496xf31k&#10;2VmVfUFsg11nh3Ql8UaFJHOqboyHQqOn/wCuvLo4ectkVT5n8KNfwoy6tMqwsWdRk+uKveJNQutQ&#10;1W3tIT/o9qo8wHoMVX0HwK9nAsySSpIp+TB28/X0qORjDeFZZ13AfNzy1etTrRoUeVbs9qhjPYUb&#10;Jas1zcreJGsjKEXGcHHStLX9UXxNcRzTLGWiTagRQqgD6Vz19MqRKomGzHIxzTXIa2227be3J+9X&#10;BWx1dx5L6HLPGVXo2XRe+QjDIX0BPWoF1J5D/wCOgis5pmlj/ex7XXnrxUceqLFuVsH0r57E1LnM&#10;3dm/AVni+83B6GpYJ1jbKdY+d1YNtqEmFKqFUHmtKHWrcMu6Me+D3rynLUXL3PPP2lNGvL+w026j&#10;3fZldxKo7scYJ/Ij8a8ghiKMRtx3/wAK90+PnjG3Tw/b2QjVmkuRIUJ42r1HrzwK8l1fVF1Fdkdj&#10;a2qg5HlbifzYk1/WvhfOc8jp88bau3nrudEdI6GfZxgSZ/i61pW9rtGevtVWytGUbuefUVpQxHb3&#10;GR0zxX6ZHQHK61JYIfk29QParsEWNwGPl/So4IsqPoDgVct41AH3vm61pEnToQyDKtj19Kq3CKo3&#10;Hr0rSljUjC5+hHWqNyAEPX39qoChcEKvGfTjpmsm8j/h7Bu9a01uQpGPyHeszUIvlZevc8Vz4iLl&#10;BpdilsezaVMv2G3jQBVWNCgx1GKtW135o3Z74ODXI+H/ABBJf+HrWRduYVELEnkFen6Yrc03WWjZ&#10;VkjjP971av4wz6nPDZhVpVd03+ZwyjJSbkdItt9ok8xV3YG4+9dloc7axZw/u1by2CkKcelcf4f1&#10;ZJWxJhA3QCuu+HfixfBmsiSa1W4t94YxscZIP/1q9Th/E01V5ZPRnpYOUU/Iw/ip4dt3vLfybecX&#10;UzlJXLhlGWOAMAdq4G6+DWoWdytxfeIDNYrIJIbV8sRgjgdQo4r1b4teIbXXZ01CMNaJ54nCL8uM&#10;dFFeX67q7X0kn+lfvN+DEF4C4/vZr6TMJ4dTvJX7HuU8ZOnG0WbEW2/uLy6uLqOJ4xmNEXcCTxjP&#10;YYo09ftgkK/O2RgjlQP6Vg6b4fvdQ8xYEYKq5JLALj1rrNH0b+zrLarfNgBh614GOxqa5tkebiKz&#10;erZb0OBYrp8/MxODzwK20PlbVU9eTVCwtY4oVA4bqSO5q3cSxoisd27618LjKvtajkefq2Mub1kD&#10;NtVvrXiXx1vpLi5tYT/EzSHH5Yr2bVrk29izDlun4V8/+O9ZbxB4rnk/5Zwt5UY7cda/TPCXKZ1s&#10;0+tNe7BfiK2u5iWtvgr2x0z2rQhizLwGPPHNNht/u9fyq3Cnzd8DvX9SRiWpdwiiKg5Xp/Kq90xI&#10;+bPH6VadditwenGTVWbnj9fWrIclexnXsmExuJzxgmsPUIZtUvY7WJd0kzCMBR1Nbd8gYdMdh2xT&#10;vA9sIvGNtv6DcR9a8vOcU8PhKlaO6TZeq2OssfDi+GdHgtYUVUA5b++3cmrUwk+xqu3nqfX2q5dX&#10;9u9oyyJmaMhUYHgDuTUWoTlYUWPDeWPvdyK/lrHVpVKkqsnds46nxFJZBbyqOV+XOV6itC2bz9Cu&#10;Jk+8XEbBh0B//VVOR1vFHKh1HAx1p0d0ttoM25tu6RT7nrxXn3SVyYxsNtI/LYs3AX24rUEy6hBt&#10;3eWw+7/t1m6fqIvt0ckaoHwAadLut0Xawwh4OevNc8atpWNsPDmlqZvjSKc6dNG7KqAoqrj5cd/0&#10;rn9C8LzT3C29vbw/vXCpJNKI49zcDLHoB6niu8s9CXVEaGZm2yuspbGcYrm/iFdQ3LXGnwqyxqPL&#10;BC/ePfJr6DB0048x9hg4QjFcy0KXj3RfF2p+HLOb7ZpkNnFMLE29rcR75M7sNtByyEg/NjuPWvPt&#10;Q0ybQfFU1rIsck1u3lNiP+Lr/Wuk0TR4dP1RWtbK6OoRJtS5dy6pjuAelb+gfDC+1XVmuZopN0pM&#10;hlkH3s98/j+ldVePNT0RWOrwlG8DntF0+aGbzpZDnH3V6E1c1DShexeZNndH935uRWtqWjx6BMwZ&#10;owykLy1crqfieS1jkWNT5pPDv0P0FfI4qi1K7PjMUnKTbC9u9P0Jt11OsIxuEf8AEx9hXM6j4muP&#10;F2oeXZvuj6LFGjHp/Wta58I2NpDBqniSSS6urxfNt7FX25j7O56gHsB2retPG8wtBDpwt9NtWGPK&#10;tFEY/Ejk/ia+04f8PcTmNNV5vlg9mxww/u3bsYej/DO6jWK41h5LWBuVjAAkcfTqPxrqIb23060a&#10;DTLO3tI2ABkKh5nx6sRn8qoxO1y+5mZm9SakwyBlGV57V+wZDwLl2XJS5eefdm9OjFaojYBvdvcV&#10;NHb7f7vTpzxSvzncfmPNPVOCh/8A1V95GNloa8qZGkG788VZUNlduPzpbe32rkd+uatRW2MA4OBj&#10;6Vtysxsk9SCYkIpDD8abDpcmpT+VDHI3PIUev/18Vda3+6vH1I61Pp97c6RdLcWrNbzRkMjqcEEc&#10;g0bLQvmOf8U+G77w5OtveWs1rJJGsyLKhXfG4BRx/skEEGuc1Oy3Rtuz7YrttburvXLlZru4mupV&#10;RUDSsWKqBgKM9gOAKxbuwaUsrY46dqhxco2ZMrFXwf4sk0+T7LO/+jsR94fdx6V7Zb6ra6J4SjuI&#10;2jmkn5DCvCbjQSUdlXLKOMVc8OeILqyjltZpJPKeMqgLfKhr8s404LjiIyxmEVppaq25Hs1umeu2&#10;87eJltLqVtyxv5Tbj0x0r0HXporXRdPt2yzXBZ1G3lFXjJ9ua4z4PfDzVdR8PpI6L5bMrq/VQK9F&#10;1fxFG9hc2flr9oSNbeF2HKICd34nJ/OvyHL6kaU5KvpJHp4G1J+0nocF4gu/t1s2k2I3LJCUdl42&#10;tnIIP5Vymm+Hv7Pvm2xv5v3Dzn64r0a6YT38lxFBFZxycFY84H0rPnsoXZpFZ/MHfHJ9adbGXl7r&#10;Namaa6IoqZo7KHEYVJCVZv7wGK0r7WbeKDYHMkiqMYbO3H/1qrgRMnzFivcE9ar+dBBDKFiUbeh7&#10;1lLFztZM86rj3LYzbwz6gZGA6HOT2rJ1HT9wBj2+Z0Yt61oT6vnI/wBWzDnNVXP2iH76nnA+ledK&#10;Km73OB1OZmBeaRI/zMySc5OOuazhorPukkyvquODXSSQtNMxjHy+npVe/spBH8sn7tBlvrTp4Rza&#10;Uepm7M42bQ4H1n7YscfmMSOB92tSC1XPA7dPWo4odssjDO5s55q/Z2+2TlT9cV/UPCeVvBZbToz3&#10;td/M7oytGwttbYO3bt46YzVuG0z937tSJbnG3GSfWrMMXyr+RxX03Lclcz6kIteeufXAqQQfL93D&#10;dCakBXt9M1MsH7s/T6Zod0XGXLoVREA/TvnkUPHuyMFewbpip2RpAfm+XP60zmc43E7Rj6UctxSk&#10;VbiIY6846iqN5uETYY/41ozDaMnAFZ17uA+bB3VXIStdzLu41SJv4t3HWsXUI8Hg8464zWxdvtGK&#10;xNUYBWx2BK89aUotINNkN8IeM7j4c+LbPVrVl8y1kB2H+L1Brb+K37Q2tfEi8S10+H7HJMNpYNlu&#10;vNcKyfbpCw+6vIz3NdZ8JPDUOtX2rXUuWbT7dWAP+06rx+dfA8WYfCU6M8xnTTnBaGyr1YQ5eh6R&#10;8P7GaHRNNt752uPNUK7N95s8Zrc1HwythBJJD80IPIJ+7iqZm+x2+nyRn5YUUED0qCXxRJZ3jMp3&#10;DceD90iv52lWc5uUup5spKTuyX7UtvDt3FmXgZ71VudblVtvQ560SXcGobmtz82ctHnnPtWezC5l&#10;ZS3I4Ge1EoytoYSbb0NiLURJa5C/NnkU6Ge3WIbUKSexxWOkLQIJNzMSc4zxiiLXYXuAufLJOMUo&#10;1bO0jWMmW77Sf7buN0kjxsnTB61mLbx2crKzttU8D2qPX9fkyI4pDGyNywHWsPVtROoy4km8uQ/c&#10;kA+U/WrlUildI0lLsdfYaxaMEzhWXIBJ61c+0BYN0YUgHpXlU76hoN5iRPODDl1PDA+lWNH+ITQT&#10;+XKzKrAj6/jUxxqvaSJ1bPQH1OTedw2r79KP7VCvtWZcSDBx3rB0zUbfW7Vlhuk84D7oPzCs3U0u&#10;LFWaJ/OZT8o6V1RqX+EStszc8XzrDB5rMdu3DNuwK5/S9Qs9YO1ZlZuQT2+lQ6Xqt5rSSQX8Y8lT&#10;uA9avWGkR277o4lVm6EL0HrX2uT8E4vH01XbUYs6fY6Gk1uulRL5JV2b5cevFJbwMv8ACo9fenQQ&#10;4G7duYdcCrtvFhBjnvjHSv1/h/h6nldFwhq3uzelyxVkOt48RqSOepx6VJ5O4r14PFAi2oVIbceh&#10;zxU1vGQny8jqTivo4xfQ15kBjJCj+nNK/wBxf4V9COlK5JjwW+bORSKh3bc8euKr2btdmbkMOA7M&#10;BuHr2qhqKM653bR05Fae2JSdzH/dxVe+jV4cFR8uScn8qI6MpRurs5i8i8tj/nNY97a7vu4wpyc1&#10;0d9DhuPoeetYeqhW5HBYYGD0NbOWhj1OT1y3XLgqemf9kVD4W8PtqV38v3VIxj/GtLVRmFv9kZ5r&#10;S+FEOV1JlXd5bRc9hnd/h+lfC8d0ufKaq9Cp/wANto0rKzNt8qjcvQEirltaMFyrblzjr0rYmsFd&#10;A/Hlyfoadpdh9hiWXAaPdtYHnFfzXGhbqedGN+hDFA1m37tvvdfWrc9q13NC4DDI28etMlsWeZmT&#10;5lY9uMYrWt7Vo9JMhU7VIYY+uK0dHTQUY3EsbZ/IcyfK24EEnk/WrttZrMnuOQe9O0y3+0Ky5UbA&#10;SSakiZcZ+g4ohT6lcsVqy9eAaTp1orcTSM7qQeSvA5/L9abBrfkWTbh82Ovf/PWovE8Je500/wAL&#10;QHH/AH23+fyqKxh+0zMjcqenHQU5X6Gcvisi7Bc/bbq3ZW5UcgV6v4Wt7fSfBbzTbFN0+F3dxivM&#10;9JS3wrL/AAvg5FWr7VLzXbmKzilZbOEdQffJr08DWVF83Vnr4CpGl700dXEt7d3RGmzNbvIMKR6H&#10;rxW/qltqGo6RFb319uWGUzKuOGZgMn8do/KuX8MakmlfvJJV3KuMsePapF8dQ3uqLEz7uwzXtxxM&#10;Urs+jecJwUUznvHElxpNwVYZjcEk+lecXskN3qbbmYsRkjPAOa9u8W6LDq+kzK8+28RfMiTHyyLz&#10;nn2ArxPxR4dlUPNCfmyAduK8zMazklyHh46tdXbMi/spobxWjYtGedvp7ViaiVLyRzKio3Y/xc1u&#10;aZqcsIKzqzEdOOR9abqUETRedcQ+YW6AjmvDlFy6nk631Obi0h/PO1fJtc85HWtgNHFaJGvyxoMA&#10;EdRV201osVXyV8vHyDb2rRW5hkVcxqnmf7PSuWpQvsTKzMW0tUkCvGobIAwOa6Dwj8P5tY1OElXa&#10;RmG1R1JNXNG07bOGj2qoHp1wK+jP2BPhGvxM+M2ntcxBrXTybybPIKpjA/E4rsyfK/rOLjTl3Kwt&#10;DnqJH2n+xz8C4fgj8G9PtWj26nfRLcXjkfNuPIX8BXq/QUigBQPyGOlO6Gv3zD0Y0qahDZH0ulrI&#10;bjJph5FSdKaRgH0reIhhTApkq8VKT8vaopBx+FWVoVpFwPT3rxT/AIKFa+fDv7G/j66STy3bTWiQ&#10;+pYgYr26QZr5Z/4LB+IhoP7EPiCP5g15dWsHy9RmTP8ASunAx5sRBLuQz8MfGI82VmVSynnIFef6&#10;8MNyCpAPGOpr0DxDKzRnOOuRjtXB64f3hGexyfevbqbtm8I9zg/EcQVHU/XGOlZPgLwa3jz4haRo&#10;8cnlSapeRWqt1wXcKP51u6zYSXLMkSyO3OAozWj+y8gk/aN8Ej+L+3rIAEes6CvDxStdnrYaopI8&#10;n8b6e+h+P9Ss2O57e6eJiD1KsR/SvSPhnLs0pz1Ztuf1rk/jvp/2D44+JI26pqU4OeMnzGz+ua1P&#10;Bt69vYMFfZ0/HrXh1I80rI7NWlzCmz8iCuM8QAxaqo45z0HWvQp545LZlAPHUn1rgdWRZ/FUMcjb&#10;Y2cAlewpuLQU7n1l/wAERrGO5/bo02RlZUtNMvJOnfy8f1r9av2kfCGpfFH4ZtpejxLNK15bStE7&#10;bVnSOVXKH2O2vyz/AOCFnh9dT/bF1SRFVo7XQ7hlLjOMvGAfr1r9mE0p7a0RY1VWbofSvTikopvs&#10;ctZtTPn+70/4hal8VPDutReHdH0+30aOWGSJZ9hud6gDPrjGa+i/hlquqajpccmsWsdrdMSGjRty&#10;gdua8hk+IOh+PvihodvZa6I7jQ7+Zbm3U/8AHw6q0ezr2bn8K9L8B/GXRvG+sS6bYy7poN2GKkK+&#10;04O09Dg1Lknsiajex4b/AMFrfErab+xlHZEYW81uBR/tEI5/pX5y/B6yWz8C2KbcMzOWB4ySa+/f&#10;+C4WpKf2fvB1mrK3n69kA/xbbeT+pr4m1vwHq3wqex0/VIYbe7mtI7sRpIG2pINy5x0JAzj3r4/j&#10;CEvqSf8AePLzKLlSS6Emn6m2l38i5/dzDZIueF7V0Xw8mXR/EaQbv3LH5GHQr/jxXJ6hGjozbcFm&#10;yMHpWv4T1Bs28fls01sfNU93U9vwr8zgne7PnanKtj2XVJJLa1ijXgM+cnsMVraAPs0W0/d7knOa&#10;xNSuvtdnY3EbfLJk8c4GBVmKUwQAtJsHbnvXZKdlcxnpuVfEbf2N4usZtw8tpCr5HrVrUdY8xW2j&#10;/dGOhqDxTEvibR3VWG+EBw3uKx/Dmptd2MltM37+3PH+2tcvvSlcEpON0UvGavLo8jZZsnuOOgH+&#10;NM/Zwia38PatIxXbNebAB6qucf8Aj4rR8Y36W2jsvQsCR7VH4HtW8JeALJERmvL6SW7kB6KGYgH8&#10;QorspVXFXNKe9ib4iXey4jTcq/NzzxmuS8WWbyogjj3bTkj1rodbtP7UO58fLjBPQmozpH2tmmkJ&#10;K5A4HSqjUcmV7i2Y74VJnwkbeRl3QysArH5trYI/XIrSk0kwxsVxu3YAznFJ4YtVsNUmibCieMFC&#10;R3HIrVaLE6uQdoODk9K2jFyQrq90Z3hK1mk8e6SkhwFnEmcdMZIr1e1it4tPWWZTl+c/jXJ+A9Oj&#10;1LxfbyKFzBHJIw9PkIH8xXReLr8WaCOKL7VcbcRQjgLjuT2FdkHFRL5Va7HXETauyMzpBaqepO0s&#10;MdB9abcI08YjX9zAW4jBz8vqTXP/AGC+uJmmvJJvNbpGfuoPYYqxbWEqSh2maMKME54Nc9Souhzy&#10;rdEa2pxwwxxxYyMda43X7ppht/h5HXrXTTXY2qq4eTPX0rB1iJTCWkPyoCQMYzj1rysTK+pEqbaM&#10;NC01oFUAqo4X0qi9l9mmZSuVQbmJ7CtBLk3EjMI9qP8AKAGzxTtSh2/cVvnXLH0Ned725CTW5y08&#10;G+KSba271xwPQVo6Hon9rWX2eb5tw/h/hPrUl3cRFGh2r8pBYg5zXSfDC0W6163WON5GkfGB0rza&#10;+Kq0aiq0Zcso6proTrf3TxX4jeFh4TW/Wa0W3uLfZtkUbVkUt1A/OvP7fUm+0ltvfJ9K9u/bH8Xa&#10;fd+KJLK0bzBCFs3YDG50Zmcj1Ab5QeM+/U+IXFm8bpt3DgBie9foWZVJVI0J4hJVHTi52SWrbetu&#10;tmrnrRTdlI9N8A/EOztttq0cSzMmMY/ma9K0vWIdRsLdmVVk6HHtXzXpmyLVkvFbLxrjqM/nXrXw&#10;g12bUVhjmBZskAZzgYr5vGU2veizmxWHUfeR7not3/aCtg4TbjbVDxCsUssYYrGquN3vjmk8NadJ&#10;HqKhjtWTkYPFB08a3q0zZPkRnCj1/wAmuepP93dbnJa8eY3dLu1wERWZY4wST0NWtJt916hwWbrz&#10;2p3h3Rlgjwx3Iw2tg8k/Wti30rKloxtCgjsMCuOlGpNpippF26tIUO75dwQfifWsvStIup9QuZGX&#10;IwAhxjAFbeneHn1a5jVNzKwyxz2GOK6PTNCXWNRutNt7q3s5LOylvd0vT5BnbjuSAfyr6jDYNuHN&#10;I+nyzAxqRvbU848S/aBB5gXCL146muRtXufEGousaHKna7EfdA969S0bwnNr9xCurRyWflruMQzm&#10;UMMqw/2SKufEbw9Y6GtvDYwRwRyMWIHYfXvWeKy3kh7WbDMcDGmrnIaXaLYW6Ko+6Oc9zUF2heXb&#10;t+Yjk+la1yVt1H03betZM6TLNuXrI2T7A18/ianRHz07xZUuljRNrbV7A+tLa26wnd0zwQOhqPXd&#10;O8uEsOnBHFQ6bcCPTpT12HJGeRXCpSvZkP3t0OaWFLja3AU4+p7Vm3sBvo2Xbncx24HWodT1a3Bl&#10;O7LDnaOea5a+8bXkDqYx5KRndjua2p+6TKEepzfizxTJNqUiPcPbwQyGJEDbehwSTWFc+I72L/lt&#10;ceX/AAnzGINWrqKO/vVkuNv+kTOfm6FuCf51n/2dNFMyrJtCk/LjIFfYZtmuLwmLlhcLPkhCySSX&#10;ZavS7b9TonW5JckTQ0DWriLYrJtVm3Bgc5FdppupxMA0ky+Y3Tn1rj9K+Ur5kbL6EDGfWtQaZIyH&#10;ndzjJG3P+f6V5M6k60nVqu8pO7fmRzXd46nafamQM+3eqcZ9K09InWWeFpPMx94LXBaPeX2iSssW&#10;64iBy6O3Art/Dfia3v0RZIWhuAG2DdkGroxV9WJS11NPVr1Wt5Nq8Bsgk/nVG6naK22o/wA3DL7G&#10;qd1dyhpPPxu6gZ45qYAAsy/MAoxk9KipJ81zOUm3oOs9Qa58QafBc8rJKo3ejZFdBqVstxdyb2G5&#10;XPB69a561VWv7dtrMySoc45HIrfg8Pyf2s00zczEnJPCjPU11YWVl7xtR10kbXgvTha3K3Mm1oZD&#10;uYk9PStTxFrskqbIIw0EZ4Uj7341zq6/DZRtar8wzt3fyrOutRe6dleZmCcbQ2O9eh/aKgrRPcjm&#10;EKcFCmdJrPiaxj0xYxJHEypl13dPwFchLq1nCVO59isWU9ASazdRgijvmkC/N/P61HMyOnO3y+3t&#10;XPUzHn1kebWxEp6s17zUNQngZIWEcUgx8nG78ao2tssMxZ/mYkfeOcms5vGzaRGY1XzlGVPTipNP&#10;8Q2+pQbY22zA/dbr61zrEQb0ObnNC6uI5uJVCc/eUdKrvpq3owzfKvXtTbyQRrjcu5+MN2p1vdta&#10;WgUtnJyeO9bRqN7C5tbMk/sdbMq0UaxkAbcDH51xPjvwZdeJTMIWKSYJODgCu0TxQEXyyu5mO0Vz&#10;fjWHVDePJpVxbw+Yvz+cNyg/pVzk2tDSPLzJ3Pnvxd4e1WO/aCOGS+uojtZIgW46c9qqaY2r6Sp/&#10;tDTbmOFQc7+B3HfpXZ+KtC8Qa08VtqH9nyWf2hZJGhkkhaRc85C43d8ZyK5fxLpyW2r3UMOlWtxZ&#10;7z5StAGypP8AF2zXPKsou0jp9xO1zlPF+rx6TaTTG6s7XaCyq867j04wCTXsX7M2mxzeD7O6jZZf&#10;tEL3BYH7xY7R+leOeJvA+i6tcRJd+G9PhOcu1uxjbn1A4r6D+AenWegeDra1sYnjtY4I0jRmy23B&#10;PJ7nnrXs4apRWDxFSF7qFv8AwJqP5Nl1nRVNune/mbdzdm9WaEwsJLYbgOfnHTj6VmwwrFfnKsrK&#10;uevrXSa3ZTSXZSNWGVzuXsD1rFtEk0vUMXh863mXaW/jTnivi40ktEeFGTvZl7R90BVXH7pjzg9j&#10;Vq8sntb6OSMgbGxjuw+v40HTlMUbLhomPyOD94VcgsRcN5zbv3IAcDuOnHvXo0VZanTr0M+W0ae8&#10;eRVwvXHoPSsnxHp/m2PmLy2N2K7kzWsGnmWDHyDBBHNcg8f2+6C7sLyD9K5sU0nZClpozsvC9jD4&#10;l8EafDDlZ40IbLdR6Vr6L4eOnhfl2uv8Xc1neCLFPDxiKAqvllwPUk5Nb0OpyahukjjKrs2gj15q&#10;pU/du9yuVy1JvNZ1jC/LuI5Pf2rO1SSe6YrnvjGf1qfS7xrqbayt97bmp/Eky6Tp4kCqJJvlQHqx&#10;JHFPD4aU9S+SbWg8aL/wkGn6bbSSNHBGCZXPYc8D65purWELOqxlVhhGFUdFFTTsbTR4LZGViqh5&#10;H9XIyQPp0rPuHWbzHZmVF7f3zXXUk0rWNJRivde5De2oW0C7RtBxuHp7VXF1HZwymTfIrAYPYc02&#10;9uW87y1Z/m5Kg8Cq8qvceWqIZChI2n+I/wD1q4pau5zvRlOa9Dyltvkqx4Dc1BJy37vLsvdf6Umq&#10;6rY6K+2+ulWTJAjjG+T8a43xF8TL9if7Kt1tghwHkG52H06CsJVFB6i5lezNTxT4ut9DXbcSK950&#10;WAL144z6Vwuqz3es6h51829R9xOqoPapF8a6ZdxhtSsblbpmJeRCG56VV1PxRpMO1UmmK8YLRla5&#10;6lbm2G7MnaxsXRYvKjlI/gI5yfSoNSOm6ZDtaFXnbgQ7+mOmTWTq2vJbW8ctrI0hk6sOqVg7pLi5&#10;81lbczkHnjPvWMd7sz1jsbHiG2L2pur280/SbEnCtIB+SKOWNcTr/jO3tx5emu8nG03LptLD/ZXt&#10;T/H/AIHm8QYvDJcZhXhX5TGOw/wrmBZmOPyyfujABH61+vcF5Pl9egsSveku/RnrYOEHHm3Zl6iz&#10;SSnJPzdT1Oak0q2Jf/d9utTXlrzndgHsO9S6ZKsUm37rdeTX6gqdlY9HRno3wAs7eb4u+GFvIwbf&#10;+0Id4bow3Dr+OK+ydQmWa8km+VmVuMntXxF4R1xdI1izuo/vW8qSq3oQQf6V9j2mqw3+lw3lsyvD&#10;dQrONp3cEfzr8Z8UMLP29Ks9rW9Dz8fFuzRYlmkE5+9sYAimyzyJZqqtu3MevaqMWrFVXf8AxcY9&#10;Ke88iMpC/u+7Hua/KadJLWx5dmi/aXJVlVjtjkGDj1rRjt5LGDcX74Az1FYcmpQsoLttGenoKnTU&#10;G1mJFtZPtDRkDC9+1dLimg1Z0+ja4wk8pv4x8pFdTol/KB5e/wCWPPbO7nvXn0eqrp8+0R8rgOc9&#10;a27fUmjtF8lpFZm3DB4f2rsy2cqVeMkeng6zjJJs73S5Jr7V2uGkKyQJ5aSL93JBH8ia30024svC&#10;k08N0sdvFKbeWTb80YO3Pln1w34YNQ6XeK/hWGWOPbJdBTcKRhkUKPmB7AtwBXPz+LJbrRobVk8p&#10;YSXZVdmWV8YLkHufavvcRmlPCU+aWsmtD3sTiFSjZ7mL4mjjuLuFpJBMsMrOhYYZx8oXP0APHqac&#10;2pJ5O7px174qnq8bXpXaNoVu3asXUNZVZDEzfMOML3NfmuZYieJqutU6nztas5ayF1K9/tC5aSTI&#10;IOQKy7qBbl1Zl3OxCIMfeOcUkssk93l/3YUev3qr6lrSwTwvvVVtm89mY4C7eT/KvNwuFlUrxjFX&#10;baOeNzwT4hztd+PdWZm3FbySPONudrFR/KueL+ZP/d3cECtDVNSbVtYvb5mHmXE7zkH+87Fv61mh&#10;WQ/xHdzg8gf1r+zsroezoQi+iR6HNdDUVkfndgc+lXLW382TJJ45wKjCKzDI+pPetC1icH+XavZp&#10;xYWVtzRsbXAHbuD6VqQ5Chdq8cA+lVLOPhcn7vB9q1LWLjd0Geua6tlqc8pFhIv3QOT8vGDUxTap&#10;NIvyp/hSzOpHJx2J9Ky1FGRVuRjr0I7VRvnAXbz6VelUHa27b9e9Ubnauc/41MtS9z2L4G28ek/D&#10;KO4VVEl9cSFiR1VTtHP4V1E7RyIV455z1rkfhTqKXHw6sbfKqqGVcH13k/1rZt7osrqzfMvQEYyK&#10;/i7i6UpZzXc9+ZmFVNyLc7tbKirll7ZHSp7ddsf7tWVj1FMtZVnVQOcfeA960oovKw3y7mOBn0rw&#10;PZJ6si1nuU4Y/taywn5WZdoJ5wfWmvon9leHprphC23q78F+2B/ntW4UtwIWkth5mc7skbhWTdaF&#10;N4l123+0SXken2qlpRbxhy+M7V692IH0zX1eR4OnOfKztwaXPZnMzaSs08U0drGpm43EckfWrdxq&#10;ukeGr2OHUtQitlb5ypydqDGefetX4k397cRW9xHEiLHloo0UBj2OePXsfSuJ8Z3ehDw+i+IPD91e&#10;XUcjStcRXvlNKmBiLaVKjGCc9eR6V9rpTVrH0+Fw8ZO8mdfp+owa2ZLqzaM2cjFkfdk47D/Co/Fs&#10;czusMcirHIo5GQTXPfBjRFktlisLW5tbW7YyRwuzOy5JKrngEgY5r0aLRbW71iFZrqKHbnar5IVh&#10;jg4Hfmpq0lNXaMK8Xzctyl4d0qO206JYlbaRkliSRWzFErH5fl/vZFGp239lXjKoXyyAwC/Sqktz&#10;5UGBnDdq/Kcxw/LXkvM+fqyiptSJbyMeZhdzFumKikcp8zdVwM+lMjuPOK5JznHFPv5iqgL1Xk89&#10;TXnex7ow5ovVFvz1MKtuHUA/414P+0+WPinT2WTcgiKYxznOc17HFcMiHONxOSK8U/aA8Qfb/Fy2&#10;qxqy28Skk9QTz+nFfqnhPhX/AGxzpbRYU6kWcZpxyfU9c+1adshY9N3ORWfYKrMuRtIHBrUtCUHG&#10;B3zX9RQjoXzMuImE2/y4pz2QJO1vuj86LY7Gwxy2Op71IrE9/ujrmrtbYjn12K7Wn7th6cZ9arvp&#10;PmJtK7c961lbk8/eH8qa74A9KORs0croxZdI8n5lba2ePetCz1y602JY22zbenmLnH0NKYw7Nt+Z&#10;VGBVWeHedv55rjxmW0cQuWvFSXmjMXWPGt7crtt44kmHCBEzk9K9a/Zi+Feo+GmuNf166meS8jH7&#10;iRyREgOckep9K8dsp207VYLlV+a3kDj6jn9a9d+If7RFpqfw8jtdNaRb6SIR8pt2HHJz3xXwPEuS&#10;VnyYPL6KUJ/FJLZHbg401eb37HS658WtI8YeJZtDsbgLNChwq8KcdRn2rnb8tY3G115U9fWvNfgl&#10;oEmn3d94gkZma3P2dAx++zjk/gM/nXpGp+JgZ4/MhjmXAyCPavyXijB4bA4v6tR+ylf1POxdaMpa&#10;6DrbWPtUqxspx0yOxrThmWPdGrE8ZFZNrZQznzLdzuf5vKJ6VO8M1tGwKncwwfYV8rOLZyxVtTSa&#10;6aOLarL8pwQajnvXWPMexZEBHAHNZlrGY4x1685PUCtPTNKM6lifLTPPvXDiKdxqbuVJrqecfvW2&#10;Ngtu7VnXXiKLQYvOnmVhtOB6mrXjaGaw8MXl3/DZx7wh/wB4D+teSzXU+sTeZNK0jYB+lfccF+HP&#10;9s/7VWnamnbzbLiubVi+Ldfm8T6uZmUqvSNSegplojfdA3AjPPrViC1QE8fU+la7C3fTreGOzWOe&#10;Mlnm3nMnoMdBiv6ewOX0sJQjh6MbRirL0R0cy2My2tmRt3CA9zV+ODamO/T1zUsdosjD/PP+FWo4&#10;tox/DnrmvQ5SYyXUZGmwKpHOPSrC24B+Utn0PenxoMfe/wB3ipBhAv3TgdqOVlXSBYvNAJxuHFV7&#10;q0WS3Zh1U5569/8ACpncnioSvmr3G7vVKL6i5uxi3Kbd3vxx61m3Ntv3KF7ZwfWuinsffp1HrVV9&#10;L3v+uMdaHG+g4zXUzfCWtnRb4rMpazm+WRMckeo96666uTpXlzf8fVr/AMs50OMj0+tc3JooZ2+X&#10;7tWtOu5tAhaNWElvIMtGeV/KvzPjbw/pZwvbUfdqLr0fqTVUZLzOx0zxBDN+8FxHGO4bIyPau50L&#10;WLTW9NkxdRM1uhk9OB9eteMz+IrdI/3dnErrxjLFc/TNYNz4iv7LUZLiGby5HUoAg+UKRjGOlfne&#10;V+EuYwnzV5qKXbUrB+7L3tj6A1e8sfE3gzy7i1nmkSVWjaKbGV7gj8ua49vDTNcr5McdrGD82472&#10;61g/DzxJcrpkMbzSSyx9WznA7V3FtcwauhaQtCVxyBkN9a/Os+xtahi54RO/I7X7nVWxXPL3dCxp&#10;WmQxKJPMmnkbA2k4UD6CtaGYIirjae2e1Z1rFsH7mSOTt15qe0mkZyZFGeOfUV4EqlWSvI45zv1N&#10;KyO77wPBzRfTrbw9S3XOe1NhLRgPjOexrL8X60ml6dLcbT+6XcQK0wOBqYrERw9JXlJ2QnKVrIx/&#10;iF4nGg6PcSt/rmXEaE9Sen+NeQ2duTJu79c+/etLxDrtx4m1NpJM4X7q9lHpUcA5Zu/061/W3BPC&#10;39j4L2c9Zy1b/Q0Q21gZR8vPYGrkdsGH+7196jhfcOhz+uKtQqwYHv05HWvtvZsXMiGaDEbKP4R3&#10;qjdW2EVtx57VpSbmDBh8vtVW95HHA47UezYucybuHIbdUPhkmLxbaMMbfMxk9s8ZqzfFg/zAexFZ&#10;tyGtXDr95TkVw5hg/bYedPumhe00sd3JD/pLH05K4q5Cv2qHyfLw4ycjPzCsv7X9vs7a6jdTJOoL&#10;jsrd1/z61TvNXkspd7OVZeBiv5UzChPDVpUai1TsYSiPudXjjuBEhzIhK/McZqw85vtG/ebQTMDn&#10;1GK5zXrpNYjkmhZRMv3xjG76f/WrR0mOSTw5bbvMkVZCx3jDCvFqOT2MpaGvEFgijaNlXIzn09qv&#10;G1k1KGOOGMeZN1Zun1/nUmieDP7aihmlzHbx/MeeGNN1e6ujqBihh8mGP5SwbmQUqcVH3pHpYFRg&#10;+eZpWV/baPaSWbZu5rjAeUZ+X2HtT76S1YIsdnE038PGcGqFsI7faz581juIHf6mrkeqwwSsrR7l&#10;I4x1H413wzJpcsdD0a2aL4YEt5ZrauIZo7ePzB+8ZE5xjis7XNIdZt0d9cXEarhRnYpP0rQu/EMN&#10;3qBLKVbA/lWTfeI1gm9hkEAdqUswlLRnnVMbKascf4ksduHmZfMzwSeork9ZiEUSSZDKhwPr/nmu&#10;q8UW8mu3qrCrSSMMkDnANY+qeEmW6jgZW2wjJA5yTXm1JOUrs5JSutiLxBo0PjjVW1GO5+zySJGo&#10;jZGcDCKpAI6DjOO1ULjwbqHh/bcSw/6Kx4kTlfxrptGsZrGLy0hZw/YAfhXaeFNGaCeNZoU+ztxJ&#10;FJ90r6V+iZF4hYvDTp0KyUqasuzsa+2baizzmAHaMegq0p43ZXc3f0qx4g0ltE165tfvR28rKCvP&#10;HaoQWUdB061/RWH5KtONSGzSf3mnM+jEjRi+4evfvVu3jU7Tnmq0ceRnkg981KrMEHGecA+ldUab&#10;2Qcy7l6KDpjk9DU8UPLFVHTPBqlFKyJwxbscGpoJcDbz1zWipvoZ83Vl6NFMe5ST6UfZcsvqeeBw&#10;DQsuEx93HQU4I3y7WPc9KXKHtYla4s1Vfu/eOeKpTafuGNvzdTWtJGW+U/MMVVuI2A+779O1L2bM&#10;5VNTFnt2TgfL7e1Z93ZNjcAOAa37iDLfMrHA6jvWddRfKx24A4qZ07m0ZcyO8+EX7UEvw48MTaLq&#10;EDXlnt/cOpAeE/j1HtXZpqUPifRYdUtt0Mtwd3ltxkV8+HSPtuowxkfLM4/nXpknxIeHSzbw2v7u&#10;2IWNc4+UDAr8J8QstwWDqRnTh787tlVsQ2uSTOpTWJI7fbMzR5z8pqB9Q2Dcsm7bxkVjWXjabXYI&#10;1ntY2XoMn7tSyfZ7SGRg7qzMD14r8w5OpyX8y5c3oWEc8nJAFU/tKx2w+cHzDj6YrN1DVI8jcpXb&#10;nbyeapR65F5mz94zdQSODWTkkyHYt3m1yu5uhPNV7O3YOzbsquR161HPrZhPEO7Zwc9DVe31G41B&#10;yoRYVOeAOK0w8HVqKFNNt9ESt7I3LSRUXbjLNxnPWs/xLqMcUEltF80jHDFewqjJfSW48uNnY5IZ&#10;i3TjtVe2sZJJC2dx9e5Nfs3CPAdSnUji8d01Uf8AMqnBp6hbWW3H4dqvQxbj1285HtRHaMFwMD1O&#10;Ooq1FbEBRjnnPFfsUIaHRzMW2h8tD1LD0HWrKL8mcf8A1qbHDInP8PXmnLCxPIPqDjrWnISqyW44&#10;AFQdvOfWjb5j8/y4NOWxkbp823kZNHkOjMPy4qeRFe06jZBgY2kDPSiRVD7l+XBHSnpbybm3K31p&#10;slq+z5VLFe2OtHICqFO/GQWVcgds1kXq4+bn1PNbssDKNpX5m6jNZ11ZM6YA/E9qrkHzs5+7hZfo&#10;1YuqxHYVx7CuqvdNbaxNZWpaVuQ8H5sHA70pRVrCjJ7nJ20PlyHcOgPFdb8K79bCPWoWbY1zagAA&#10;53FZEf8AoaxL/SJIZdyj7pxj0q94ZP8AZmt282G2tlWXHUHgivkeKMA8Tl9WiuqKqSbjZM7y51Qt&#10;p42tltox+lS31m7lWYKCy7xkdOKybQ/Z77n5sE5X6elajT/aYf8AaU9PWv5YleM3B7o8+MdLMx9V&#10;8zS08xGw2c7hUcWrfbQm5mWQnhgKfqo89GXk44ANYhvGtJvnXG0gDBrSMXuTGyeqOvtb6ZFwdrL0&#10;JHY1V1TTluGZiu3KjbjjNZOn6ubW+ZXkbZJyua6OLUY5h1DhiMn0FbcsOrNr32OTv1aLdG8jLg5V&#10;jzj2rJv2mdWVVYrt+X3rtdc0+xluvm8xeclhUdt4et4rSTyZPMaQfKrn7xNcs4RvozOUZPRnmHib&#10;WNUsgrW8s0ahBnLYwenrXG32rXl9Ps+0yTSMNzAHJr2C7+HVzcSMWZTz8ykcEVJZ/DsaDZm4sYkW&#10;ZiVkl25YZwBj0713ZJks8xxccMmo83VmlOLasjzHwzZ6xp9wLyKO5VouSOckeleueFNej1zTv30Y&#10;hn+6wPbIrNj0C6ilZmkkJzzmta00kI6yMAzL396/TKnhhiKKToT5u99DpjFpWZb1TTYrBoljbLsu&#10;5iTTLddpyfm7fSi5s5L65aRvm3denNWrfTJdg3fKw5r9gyPLPqeDp4eW6WpftWlZDkONv5VYhOw8&#10;ntxmli06TJC/N3qdbB9m5ume1ezyoUZNCRjDrk59c8U9X2nbu/CrQtme3WHspLD3PSoo7EqOnU4o&#10;5UV7REZkA5wv17ZpiS8gH7uasDTspyfkY46cilOmybvu557DoKLJ7ilU7EEUiNcgMGPOWNJqzRxR&#10;tsOVbr61O9kw+b3AHPOap3sMkjENt/KlyIpVdNTDuo+No+8P4j61lajD5vy/LlemK3ri0wCdo3dM&#10;etZl3bYf5lPrkUOPQz5+5yWsW4CN8ucCtv4PoqR6mhbCu0bkHngZ/wAf1qrqdr5m7ggVa+FdqYvE&#10;V0rf8toCFA9iDXyfGVGUsrqpdjTW2h2luY2Vo1wF6pUcEieS0eO2D9c1OsP2VyN3zIc9OlVLj9xd&#10;7kbEdfzBK6ZySlcswBoZv4QjcqfwrZ065W9s7m3ZRumXCYb5c5B61lShHslXb97nkdKmgKwxx+WV&#10;3q3Unp6Vcea+pDqchqaYqsmOA/p6mku7uKIyLsPDdRVrUFK20N5HhlnJVsdmFZ2XnXJj3ZY1NSXL&#10;oga1uzY8QlLe00m6K7lkgZAB7N/9ekgX7cse2Mru6np24qxFbNqvhmLP3rOUHB7Bv8ir0cLafZiW&#10;Xaqrlj7D2rSjbluzaVNJc5R1crpFusasPOm6H+771NYn7BaL5fMh61lT3bavfNIsef7v0rbxstQp&#10;/wBYCCw74ralbmbJlJ2C1ucq0MuNsjgq/wDd7VDPof2fW9yTLJGrE5HfHf8AGmy2oSLfztb9Kj0x&#10;p0lleMBkYYJJrsi+5pTkzc12QXulLtkaMrkjDfMBjkVxtyftRZY84znJ7mreq3kemyyfbbn5QMDY&#10;OlY1x4+0+GdWj2sqHH1qcRNSdwlKL0DW9He0RZLaJZDIuXGOT61h3LSb/wB9GTxjkV0A8f2N9fNz&#10;sjLA8dBVzUvsclqZIXV8kZB7VwyjGWzD2V1c4pJGS4x8vscdq29NVcbWhEnmHOfStSLTbeRFJjXB&#10;5BxjmtODSgLA/uwFb+IdqxjBpmKp2H6VYKiKsMYbzMbuORX3J/wS/wDBH9naH4i1iRMSM0dnGSOg&#10;++39K+K/h7ZMNXeN/wB6h4HOfpX6dfsseAT4B+Cul27R+XcXwN3MMY5bp/47ivvOD8PGdX2ltj1M&#10;vp2vM9Gzz2+lGcGjbtH060Kd61+lHo9AB+brQ3A/WnBfl+lN6/yo5RojJIao5TmrB4NQsOabAhOf&#10;pXxH/wAFz9a+w/suababmBvdXj6H72wFv8a+3Z1OxtvUjivzu/4Lx62ZPhx4R03dmRbt525/2MV3&#10;5Tb6yn6k1F7p+TPiBk8w9x1wOx7VxWvN/rOmR6V2viCNY5XUfQex+tcTrvzNt4z3PpXsTStoaU2+&#10;uxyN/fz6TdrNE22SMh1I7Gtb9km5t4P2ovAtxeusMS+IbCR37KBdRn8u9YHiMlN3zZ28nFXf2fPA&#10;Vv8AEv4vaHpM13JZrfXsMBlU7WQPIoyPpnNeHjL8ruz1sPG+yKP7d+jQ6F+1949tbV45LeHXb1EZ&#10;fuuouH2kfUVzPhuVotPXdlsgY5rvP+Cj3wbm/Z6/bI8aeDp7+TVJNB1GS0F4/wB65UH5Xb/aIIJ9&#10;64HwtIslh8xYdAMYrw5xd7nZyu2p0EtqyWLNlc4/Gsr4G+DoviH+0x4R0C4XfDq2r2tpIpHDK8qq&#10;R+RNa9xfRpanDKSRg+1WP2Q71Yv21/h3Jw2zxJYnj/r4SlHVlUYvofYn/BD3w+umftkfEKCCM7bH&#10;TZYU4xtUXSj/ANlAr9XpdXZYGjb7+ME+lfnH/wAEk9Mh0r9tD47z27Lts55IYSCMMpvpB/7KK/Rh&#10;LWOe08wlPMYZALda9P3Gl8jlr3Uz5tl/Zj8W6Pcqugrpe211mTVhcuCJpyXZyhI6ct19q9L+Avwy&#10;8QeG9T8L2eqWtvbW/haxnhmnhOTeyykYP4ck5PevUPDrC3OJDHuz8wHauitvLZ1YyQqSM7d4zTlU&#10;p7GEpTeh8If8F8vEZ07wB8PLOPKs17d3IGOpVI1H5bjXwz4E8cah44ga91a8murnb5KvKxY7V4A5&#10;r66/4L8+IIr7Wfh7p6SK0kFteyFQ3954h/SvkHwNpI0TT7WObEYERJ9cnmvieLcRD6oqfVs4Myml&#10;TUb6nbb1l02Nm52uVIB6ZHH8qkvbmWwihuUDL5JA+oqGxaNbSeXJdY03AMOp/wD1VbCyapo8nCn5&#10;S3+9ivzS3Y+am0ndnqPhvxj/AG14H0iG3VWuJZ5kxkdgp/rXUzaVNZ2SrcZbau7IHbFeRfC1DBa6&#10;fIzMoh1BQxHTDKQePcgV73fX8MuluzYO5dq12Qipx13Kp1lJWOVSaOxt/MhVfKlUdeaqazpy3+nL&#10;LbrsuoSGVgOtXPDVnv0ndtbyzK+wHjgGrkMcawtsZdx7dxWXsZX0EqnLK6OThuj4vg/s2WNo9QZg&#10;iBhjefau88U6NFarHGPla0iWEAfwheP8a4vXIvsvinR5o8mZbqMgD2cE/pXZeJb5r+7kkT7rMSSP&#10;U10ezvDUrVq8jgdemkkgMKtwpYqcd81o2bl9Mhkbjcqv9MipZNA+2SYPIzkkirFmiz6XGAjAQlkI&#10;A9OlKNNWsilT5vhKt3O7TW7JuxGwb613lloy+I9Jhkgjy1yOB121g6Fon2qUrhWkZeA3IFeneFNF&#10;bwxAsSxxzSSAlirZEYPpXo4enZXZ6GFy5/HLYybPw9/wjlklnZri6ZT9ouCMHB7CptBitrCaZWxJ&#10;csufMPOCO1X9cuZLGGRmX5WPLelcoLuaKOSaNGO5scDrWOIr8jtHczxNlK0kaGq3uy785upBBA71&#10;TmJubcorFt3bNUYbq6vZ9iwybm7elaVppLWETTO/7wnGM5NeXKcpnFypsBb/AGS0kMkeVPcD7tc7&#10;rqGdJEC7VYce3WuikuJFtXjbcySY49azXtnnutrIdsYxk965pwuZTjfY53TYGEK5VW8odCKbeXU0&#10;sTxlWjPIBq1cal9nvmHCtG2MEdqzbyZb65LKQAOeOMmuWb5Imd76Mw2bybvbMCrAnjP3q3NO8aSe&#10;CdPkvIV23JUxxFj9xiD834da5+81JZJGjlUqykkHuK5H4t+KjaeGmaFvmfES9s5+8cH/AGQa0yHB&#10;UsTjlKur06ac5Luo7L5uy+ZWFotVLo4PxrrUut6xJIvEKcISf4fX/PrWfc6i95Y43EM52lvWpvsz&#10;XNurLlvMAIx2FangXwm+oytavHu2tuU4r2JYmderKtVesnd/P9Ox206mu+pR0nw897HGkSkDI785&#10;r2r4N+CPsFxHIVO5VwN/X61a8BfCu3tIF85E3bgQfWvQrfSBp42orq6DKketebXqycrRMK2KuuVm&#10;5p2nyM6xr2H4ml8N2Asf9ZndMc/Q1Po2oSWsDs3+ujjYqQevFSaBpdx5gkkYsWGfYZpVvhSijnjJ&#10;NXNqGNlXIHHaus0K0WXTmj8stJt29Og71ztpataGMs27dyK6CynaGOOF2ZfOO8+prfBxSNKdTXXc&#10;09E0qa2sJpoULDcqAj+Edf6VyniBdb0TxlJDcWUf2XUofmmH+sjjxkKQPUj9a6678X2ujeF3hhdp&#10;L7zgqx+gx1P0/rUVn4hhEa+aGmkxl2fknivouaiqajJn1uAx8MMk79CDwHpWoTzrfaov3gEVN+dk&#10;ag4H4VjfEW7N94hbB3KqBVx27f4Vb1/xdcXSskHyQqoJ555rldWlMe6R2C7Rkh2214+bYznh7OKs&#10;jzMxxzrOyHLL5qfvG4xtPFUbjUo1kVM7e2ax9Q8dWNrFtjmWaQ/wL3P1rk/EPiDWNRmDwwrbW74I&#10;/vMPX2r5mc0tUzw6m+50mveJEtXZnmj6dM8msdbn+2pGihnWFZfvc4zWHFpDuxmnLbmByxPOaLG4&#10;jt5WUbsp0P8AKuGeIl0M/aJ/EWNX0ZtAvAyHzOOSTzUMljHrUO3y8Z746Vn+KdWuH+dXbkdPU1jW&#10;Pjmaytpl3bpFPCnqtaU6j6hKy2OU+Kpl8O2bBl+W3u9rYPILDjH/AHzWZZeIlvrCOWG4XzEGHTPz&#10;EetaPxRuZvFuiX8gjZZsrJjHUqBg/lXkOl3UkV2qqzRzDkdsV9hn1NzrwxUdqkIS+dkn+KZ0VKKl&#10;+8t0R61p/jBS+0yZUfKFzzmvSPD+t2eqaZFK8gVWAVsj7rCvBdL8RK3lSTWnmKxwxRsMT6jtXbeD&#10;fEljdzSW0Ms0bS/OiSL/ABex9TXn06jirMxUdLnrVubdVXyypXODnv71ZtWihuYZD5Z2SAA+vrXE&#10;6b4g3SncGbyxsIPH+elatj5t6pkwyxo3AYetbRk+hPMm7HWa9GGvpE/gJIX0qjJrPlOqxqvzKAVz&#10;nOKj8RTXEOn2jx7E85Rz7dD+PFVdJ0xrudVVtzZAbvQ7t3ZXK7+6dT4EtZtX1ZMx/KjhyxOOBW/4&#10;w1z7PG1rActuPzD+I/0qouv2vgTTvJGJLiYZYD+EVyt/4kXVLz7jKx5OOlSqkHK9zbWMeVovIknl&#10;F9w+XkjqQasQ3kN5uZQRKo+cE9fessXiyQMWbLD3qrc6gyMZIywKjDHNY1KybsZ6M05E8xfX69ar&#10;wQL87v8A6vG0gVn2HitzPGJvLZGYLuX7x+tTzziWXcx49AamFHmd2LmINW06CRGVSvzc8GsZNKa0&#10;uk8lsMx4OOn+cV0Fzp6OiyLs+Y469M1U0yJpbpyOVjABycdeK7qeHHGKY6S/EsQ8z/WBsZ/z9KtZ&#10;M8KqwbIG48VM+kRzWHzFY16jdxxmqo8U2Onw+XNKrMynhRnpXcoKGrZpKwunRrvZ3xJ5bcZ4OTVX&#10;UIt3m/vMblIJJpIvGcQhXbDtVX5B/iFZ/irxasW6PYm1huXHeldPSIox6GFqdkzjai7pADnJ6Vz2&#10;q2MejabNNJsG48Fjya05NY+0ON2dzHbxnimf2JFLqEDMnmXAO1Fk+ZIye+Px708Pl7r1lSi9Xd67&#10;JLVtvslqzeNOz3OJ8J+H/wDhIdVaRoZPLDADKkbyegFezaJ4X/4RyzWMj95gFwFxsGOn4dK0vCWi&#10;2/h0edtS6uXyJJWH+r/3R/XrXRWltbaiZ90gM38APVv/ANVdWMxmFVD6lgndN3lK3xNbJdVFfeyM&#10;RUU1ywM8wxuqzRgBZFBxjoMdqx9W0+Oc7gv3Bg8dPetwQTC2jVRxllxjnNU1tWubaYNxyATjr/ki&#10;vm6lO2xxySfQy/DepL4fs5oZIvtFuxyp/ii+lXo5EtLZmhbzIpuQ3tVG40Z/JzGyq/JwwxuFXL7R&#10;prLTLZmRVGwHrgHvW1Lm5dQjcuQxxrEzMpLOMYI4rIurL7Bdx/Kp34GOvWo5/Ef2Mx8uzEYVByc1&#10;dhupLwws1vsfdu3A8YrG/OzXdW6ncaFpnl29tG37zdbhycfdyTWxHY+RZ/KvbIOMU7wtbCfVJGxh&#10;YYIwp+oya1L144tzM2ewHavX+q8yuzZRONSVrK43KvzMwGD2561W8VvbaRqVveaxeBHYb7SDGdq9&#10;N7ensKtxalH4k8fw6bBxZ28iPfzqv+phzlj9SBgVX+OOlaH48vLq60248qSN8IjjLMnbGOmMYr04&#10;U40qXNHc+syXB0VFTr6Jj9Lud+mq0dxHfRzsSsq8bSOSD+Bq/bwww2f+kTRxRZyS/GK4HQLXV9G0&#10;r7LAIoY2+beyEsD7dvxrUurCTVY/MuJWeTGCf6V4OY42CleK1PFziOHhXaou5J4m8aWNhCy6RDHe&#10;TcqZ3Hyr9BXH32p6pqS7vtc0f+zGdmPx610FjpMUE+4xt5ZPzgd6m1HTktolkjT/AFvIz2+tfN1M&#10;VObPDk3ucp5Ud5Ftl2xyqOWP8XoSaozaDJBcbm3EsPl29G/Gukl06MoW27mJ6A43YrKcXLXDLHIY&#10;to6f3ax5pvQzlJnO6joVuJdpiEj9xjJzVS78AW8y+ddq1upG4E9FArrfM+xQtPqEKwLGB845Ln2F&#10;cpql9N4gvtu7bCp+RSev1rojRklfqRzNmIYoYkaGztfMjzjzHYsfcgVe8OeB73WpAzMsaLnHyY5r&#10;oNA077LH86RlD14+7+NdBp+t2ul2ct1Idun2Y3O6AZkc9EX1Jx+A5rbD4KriKipw3eiNabk9EcR8&#10;UrRfBHg1re5uFuL29XbBHgAxp3b19q8UlsGdvdueea7zxrqE3jTXptQul2tJwqFuEXsPoBWb/Yis&#10;g+XgDrjgV/RXCuRRyzBxovWT1fqetShKMbI4e4sSx/vN6AdKpz2cwZen1rtJPDokBUhlZvSo5PDW&#10;WxgH+HNfXKCsbRm09Tl9Nna3k/uuMcV73+zj8W1t4P7D1CTaGJNu7Hv/AHD9a8obwuXbdt78+31r&#10;U03S3ieMxqI/L5DDqSO9ePnmSUszwzw9XTs+zHUkpLU+rPtPmoRAq8jk9xxUcWqyROhYhto6Yzlq&#10;4L4V/ECTULdLO85nXiOQn74x0PvXYmZXc/LtYfpX8551kdfLa7oVl6Po0eTOLTNJtUMybXWNueuO&#10;1XdF1ltOZpo1VdvG0dqxtN0qe7uEVdspkbGC2K1LfQdS0s+ZNFDCrZX/AFgbI968eMZPYVP3mWtX&#10;sZZbiOaEiSGQhiB2J45rpNJ0tzaLsBEkYyFI++fSuZ8I65H4cS6OrMi29xcCNHznywcYH5816Fot&#10;wuna5HMzLLHChkDDoeDgg9OuDXbCnKHLKUXbuelTp8klLoQ6F43vtQtLtbhfs8crKiqx5jCcAZ9O&#10;9SGUKjSSOVXGVbH3q4m38RXErSR29n9qjjb53fhQfp3rV1G+ebRY/NmzcYDFOw9vwrWpUlVXtJdD&#10;PE4hSlzyLt5rTTlVjXbuGCQegrMvrFpyuPqD61WtfEJt42+0L5adAxFaAvo2tFZfmVl4Yd8V4uIk&#10;pI4ufmOX8Q7tHKys0mw9z0FeYfFb4nxiH+z7N90kwIndT91f7v4969t1COHVLJY5YVZCcnI61574&#10;t/Z90XxDO81ssun3EvzFl5XPPOK97g7HZXhceq2YXstu1/MqnZT5meImY3BBXOM56VILdvN4Gd3U&#10;iugvfAs3hm9ktbgZeE/fHRh2IqxaaWrS4wu0DH0r+rsHWp1acalN3i1dHTKUmYVtYM4UYP5ZzWzZ&#10;6flPundkHmtq00yEH5V9vpWjBpinG3bux0xXqR5DFuWxkWlrvXc2eO2KvJEyKvyk5GK1rbS02Llf&#10;fGetWotKDH/d7CtLx6h762MeNG2dGXaD+VNmiYL8o3e/rXQQ6Ysy72XjOBn0pJbFWTaMAAnGRSfL&#10;0GuZnMzwuCcqzcZ6ZqldRN5bdQufzrrTYeW3QfL3Peq19pQaNvurn26VEmJqXQ0Pg3rOdNurNiqy&#10;wyfaI89SuAG/kDXaavI6lZlgWZmHY7cj8K830o/2TfxzA/Khw2B1U8EV3Hg/xJHJK1jOylUP7ps8&#10;le3+Ffyv4s8OSw2ZfX6KfLU38mE6cnHmFtPHkGmXqpJavHHnbJhi23866+zuHl8uTzC0b8qcdu2K&#10;5HxHZxyvITCysT2qtofj2fw5cpbzW081ug+Rz/DX5nhZty5ZmMWtmesWttJc+WxIVSOM84rrfCHg&#10;2a+1BrWPzmmaULDHHGWVgRnOehI/SuN8Oazb3trFcLcAwycLngmvQoZry40i3uLS4kVUw7MH4UBc&#10;fn06V+jcN0YKbb1PZwVNXOD8daU+h3TWDQyR/ZOGDjDFjznHvnNYaaZHbsLua3W4ViqkykeXuPbm&#10;t7xLbXFzrRfdJPPu+bGWLH2qvpWvahpusNHcr9ms2cMqyReZn1+Ujgn1r2KtaMZuUnZHqyqKCtex&#10;peHPB2oXmmxTWtncKt0xjjEEXyoDwct/D1H51Je6LZ6F51rcTRy3FpgExDcrSYHGfboT7Vo3PxLn&#10;s9LjWyUwxqpjDj5WHPHH0rir/VpL0NHhvMJ3bj1NeZnGeUYQ5MNfm7s82ti4rYnv797q5Lyfex09&#10;agndkhXaPfn1qaxRXt8Mv7z3p+VV8HHHIzX53XxXM+aW55M58zGWNx5h+YfjimX8u+HjG4daHvjE&#10;7HA4BH1NY2s+JYtHtjcXJjjjXqxPeow8J1qipUVeTdkuoRi7WG6rr8eg6ZcXczDbAuc561886nfX&#10;PiDX7m9nyzXDljk8gHoPoK67xx48m8YXJhg3R2QOFXGDJ7ms2zsFSJXb7vSv6e8P+Fv7Kw7rV1+8&#10;nv5eRXs7IzbSwYYyMqB27Vo29ixI+98w6itGG1VANvA+lWrW2VzwuVHc1+mKQbdShBayg/Nn2yOl&#10;WI7GSQD1+nWteUpfXG5YVj4ACKf1zVuysYzJ8zcHsO1VzhFSexhJpzFunHfPelbTnbPJAroHhWPc&#10;NoIU8Y9afaaW9/dRxwwvJNMQiRou5nY9AAOppxqC945ptPc9F/Kq82myAevPNdXd6SbWdo5o5IpI&#10;2KlGXaVI6gg1NpHhS68Q3kcFlaTXM0hCqkSFmJPbFX7RbsVpdDhX02QSHAG36VXuPC813CzoMrnB&#10;A9a9EtNLj0jUIpJraG4EMw82KQkK2DyrEc47cVN4ktrWK7VbVWWSNsv5TDyQ3+weuB65rOpK7sg5&#10;dLs5P4fSyJY3FizMFaQPt+nBrqJbZNSdTHuXy+ozyayxpTRMJkYrJuJJ/wDr1raIIZrhEuma3VsF&#10;pkTcV98V+NcacC4jF4p4zCa8268/IzlR55XRcsIPs7Dpu96tNczNIqyNzkc1JLptkbl/I1SF484V&#10;pYnjZ+OuMH+dQm6iQ7WuI22EkFVJr4L/AFNzW/KqTJ9nNaWL0NwudpI3dhUnnSlF3blGc5J6isP+&#10;0kST7kjHPBBqrf3N1foVVisfTjr+detg/DHMa817e0IhKhJ9R3xL8Vx6joUumwtJ50jKJCv3do5x&#10;n64rhbLQ3dQNzYx0x1rrl0Eg5Zfveo6VNbaPsc8Y9K/d+Hsjw+U4RYXD7LVvuylHSxzcGhSMoPH4&#10;DrWha6Lg7mB+UVurp6qentirP2IbeV6nP4V76kHLJ7GBBpbrt/u1KNFY/L+NbwtFIX5eeDUgtgTu&#10;9+lPnJ5HcwxohUdG56+1SDQufT0Fbf2cFW3YY0jxc5x144pczLlFmPLop288e/vUf9iNIP8Aa7Dt&#10;W95Pz+uB1NKVU44+hFHtGJxuc6+hM3p9MVF/YuxDn04IrpPJz+PT2qN4PlIA5xjNPnYez7HMSaTh&#10;zUM+lNLncv8ADxXTyWfOG59T6VC1hlAO/QfSjmJ5X3ONuNEZN3A+bgYFZs2hM53N16j3rvpNMWfs&#10;vH5VVk0Uu5G0dORiplJm0Yox/CMEUU8SOzRSA/KR0bPY16HY6R5Sqd+Fkzk+tcrZ6L9muo2aNZFU&#10;8qe4rfv/ABDNqWu3l3HYWun2txJuS0tVKw24wBhckntn6k1+M8ZeG0cfWeLwNozervs2KVGLV76m&#10;5p1ksRYFh7E1oHS4bSxMxkUSM+0IOWIxkk1gWmrfNukMg3dAKnvfEzkEQw44wct1r81p+HWdufs3&#10;TXrfQiFK5qRaj5I6/KK5P4iaulxp7WsfzST4D+wB/wD1VHfXN5eBtzFFJ+6O4qqmlNkttz65r9J4&#10;U8M1gcTDGYufNKOqS2v6myiu5ysGg8BsNkcfWrVtooBbKmuiTTMZ6L7DpTktM7vlX5fyFfskZOxn&#10;y2MJNF2fNilbSxja2VNbzWu5ee3QjpTJrZTuz/DyeelaKRLjcwDpO1WX2qFtIwjfL82OhroDbqp9&#10;e/FVZLfczABRnjkUc7K0ObuNGXa2VG2sy80RT93IPpXXXFmCuMDd2BFULi0Qljwp6g1nKTZpyvdG&#10;Pod4bG1ktW6t80eT0b/69Z9/qU1zJsmtcmNux+atC8gVSzc/4U1tY8sRg7lOcbh8xr8t4q4HhmFf&#10;6zRlyt7mc6Tl5BYvp+mW7XepW06xxj5VPHmN2AA5NepRfD+G90ayurhGtIWjErKTyMjOK5z4QfCG&#10;Xxv4kbVNQ/f6fYnehf7srDkfgP513vifxtaXjyW8cavaW58sE/xvzivyPiLAYfASWFpS5prd9PQ6&#10;Fh4Rp809+hzWqXZv0WG1jaK0h4VBxk+pqidNnmf5lx3ya3INVW3G5o4lUnkAU+412GIrujVu44r5&#10;nk01ON1Wc7NpMyTf6vjqe5px8PXNzJ5iBVXvk4Irck1OGVvNVVXjJxxWLfeKZonMsfzRtwQBV8sY&#10;6mUpLdkg8PW+ebiMSAfePSqN9YaXosY+0XSyHuFOcisfX1bWo2DSNuk5UdNp65rj9V0bUNPba7/a&#10;EzkODz9DWcq13ZIuNaK2R0GreLLOxvJWtR+7z8pU5b8aoy67DdfvFkUSHkEnqfSuE1+WbSbnrjzF&#10;3Ag4xmqFn4kkt2RpPJlHQgjOBURpyloVzOWp6hpWrI7Fs9AMj0NdRpl+iRtK275DuyD96vNfCd6+&#10;soJLOBVA4Z3+6PWuysLIxRn5vvdeO9ffcK8D4rHVo1qq5aa1u+voVT95+8VrvTzc3zTMTukYucn1&#10;ofSFk5+6qjI4rSWAh/u8DjOaUW+cfw/1Ff0pRp8kFBbJWL5TPTSPmXgLuHej+ydu7KkntxxWqtvh&#10;P9nOQT6VKkJY/c3LXRqK2mhjx6Zg5K7V6dOc1ah0vgELlW5Oa0EsNx+6VHpVy3sx8oChu1F2Cjfc&#10;ow6WP++eo9ami0nIOF+laCW2wrhTnPX0qUxN5X90k+nWi7K5ImO2mcnAB/CoptKXCcfNnoe1bbQe&#10;XyF4JpPsjYxs2lhyapSZPLFHO3WkbWYYqjLpAyd2MV08tkbh+R7Gon01V+XG7Pc0Nk2s9DkX0Xyb&#10;jzFX5k5UitGwsPNZpF4fpgntWy2heZz+dV10TynZl3DPHWvk+JOG6GaU0pu0o7MqVPm3AosNsu3b&#10;GVJyo9Kry6iJV2n5o39RU03h95H+Y5465qKbwnJdD5XZcdBX5JjuAcyh/DtJGc6VloUJJI50b526&#10;4FQfZy3zKv3RwTWifAE0kZ3S7cndxWlp3htbRfmLSY6k9Pwriw/AOZ1ZWlGxMKMnuY8EE11FtaPd&#10;uOWf0q1LArRrEqrt/nWxFpfy7cfKvQDvRFpW2XgdOelfp3DHA9DLZe2q+9P8EdEaKRiQ6IcFeSTy&#10;cir8Wk7V+726YrUjslUbvm49+asw2e6P8+K/QI2RXKjNi0rdF6L6jmpo9O3NtJ/Kr8Vr5ZI+bpTv&#10;LYJ8xbn8K0UiZRSKq6Wrt90VN/ZqqcYX8u1Wo03DoF7bhTlhPy9GweTUtscaaepTXT13cbeR29KG&#10;sVZh8u3AxmrmzZu3fw9R60Da0JPU+w6UainHsU3sUPv2qNrLa24c5HAx0rQAVgPr1prISWxRzWBW&#10;S1MiayVT0+lVJ7AJLuxu9eK3GTdtON3Wqslvkd/TH51pzGPMrmDcWCvcE7cbuOnArPudPxxjc2OT&#10;0xXTS2fKr9449Kp3WnfOw+8DxzVPU0vbc4/UNL/d/d2546dKzfsn2RsY6NwcdK7e50zK4Gfyqlea&#10;IJG+7n1rCpTUk0yuZdDJtb0vcRyf7O0n3q9bXjJce49qhuNDMUWV+VvaokhmgZFOccGvwji7w9xK&#10;ryxeAXMpauPVenc46kGnzIt6lbR6gGaM+TN1wfusa4/W7a6giLOvy8kYOVrrIkYSbmqjqtm0yNGD&#10;8rcZ9K/OVlOO5/Zezd/QFTm9TmdN1FNRtxGx/fdVb+6e1dVo941zCqsSsqHBHbiubbwbeCYNCy7c&#10;kkCrmn/arKRUuFZWXndjjmtsVkGYYdc1Wk7eht7N7SOuNqtzbAcbu2e3rQlkyEYzuXoT0qxoZjnh&#10;3dfmyMd61tPZbxBuUZzz2zXnwy7FVHaMHf0ZnUpdipawfJ+8UBccVd2Ja+H7gKuVvMIueowwbP6V&#10;JIYo3+VWkx27VCHaYjjaP4c9q/UOD+CsbDEwxeLXLGOqXU1o0+XVmS2nq7ksvTrgdzUy6erAYXnH&#10;StBYMSdc5NSfZlJG3qD1Pav3BHSo9yjb2IznaenH1q5Fab+vXHINTi1IXG1dpHrVmCPHOO3WtNSX&#10;Iqw2igH5enGQOtWI7Vh9D04qYQFyD2556c1MkQHdvl4OavUXMyEWg2Zx93nI7UfYlf8A3QM5zVsf&#10;MuM0jY2/4dhS5mPmTI47Bfszk53Z4HrUUlvlNu7GB3qyDx1ok+6P9o+tFwkZctrsjXC+/wBapXNt&#10;uUtx9K15+jD/ANCrPuQCMj5OeB61pG7M5GLeQ7g24cdKzb2342gD3FbV5HlCdrBge561m30fyj9M&#10;dqqzFFnN3tt5m4KufXiqvh27/sPxVayP/ewcd88Vs3cLCT7p6cn1rF1WCNwjLu8xT2PTHvXn5hh1&#10;XoSpPqrG3Mj0Y26yozNwzcjHqKqLYbVKY3Kf1o8N6/Dr+i+YwzNAoWVepPvVq6EcDN5TbhGQRk5z&#10;mv5bzDL6mFxEqNVWaZhJJGfAq2M6xzD5ZDjNTSwrb3OVZQuM4zyKaJywYPlhjof4TVe5t1vXVoH7&#10;YIz3FebNN6Gbjc6jwvB/akM1qDuJQyR89xzx9ajtolYLG2Vbd37VneF759MvrdtxU+aM57it/WrJ&#10;rHxJLbr/ABNuBA7Ngj9KxcdNSJ2cb2Nf4fqNQluI5hiFwwJx6dKp+NdYF3KlnEu5Yx8wB7iuh0Ww&#10;i8LeHpOczzdM9RkYJrHSKztg020SMp5BP61nGovh6HTpCKUmVNLiMCmTbnjOOmKsqjXStNnBX5uT&#10;z0qnc6rK0jFWWONhjp2rJnvGtrbzPMbkkHmumNWysloY+1j1NO4u5HlWNGZuMnnilS7aC3ddx3KD&#10;8vY1mab4qjkO2RV3HoRSao6s7tG2C3PPer+tJK9ydHrEy9TuEu4jvUMzHkGsm88K2t/Ezf6vzBwF&#10;6Zqa5Rre4LSfu0br9apw6g1lJ/rA0atjJ7iuf26b94zjFXMq78PHR4WWO4ZioJLN0FL4du72ab7y&#10;yKTzhulWPGWsRr4dlkjwzsu0hRyK8d8AfES70zxvc2c+9I9wMZLcMDzRKEXrHY6oxlPRH0ZpFtNP&#10;atiTlSOAelb2h/apFa3y23PTrmuL8OeJLe9cywzg+WuWweuK9w/Y3j0fxn8atHs9Yj82yuLhEkQ9&#10;HJ4AP44r3MpyWpjJe4/dW46OGlUko3PQP2Tf2atU+Jfi+2uvs8kOlxuv2id1wu0ckL6niv0btoVt&#10;raOOMbY41CKo6AAYFVNE8O2fhmxS1sbWK1hhG1VjUAVc255zX6vleW0sHT5KZ7VGiqceVCsecms6&#10;+vmt7qPy45HbeqPj7oVj1/CtEnI5pjAA9K9RI1vYcOTjNNyfSgHDZoYZFWAE0xzg0vf2qN1yxqGU&#10;kV9RvRaWryN/ApY1+Qv/AAWQ+Ni+O/jJDpMUm6HS7dTwejNkf0r9bPFsD3Gg3ip95oWAx9DX4R/t&#10;wyzn4/8AiFbpnkmin8s7h93ABA/DNexk9NJyqdv1M6m9j538Sgn5gOp6Hqa4/XYzMj/7JyOa7jWw&#10;wQnuDjr0rifEEe4NuPVvl29K7quuxpR8zhPEyqEbGfrjrXK2Him78G+Ire+tZWhuLaRZY2X7ysDk&#10;fyrq/EfSTPr0/CuD14CWTDfWvExcvdsepg3bU3P2ofjNqn7Qvxf1DxhrDrJquuv9pumXo0h6kflW&#10;T4Yf/QeVLHOeaw9eh2yWvp5QH05Na2gv5Vnt9+o714UlY9aPLJXL3xl0eb4ceOL7RmlZ2s2AJPHO&#10;M12X/BN3Qh40/bt+GVnIcGXxDanI77ZAw/UCuZ/a0v8Az/jbrMisGDSL9fujP61D+yH4m8T+DPj1&#10;oviDwfpM2sa94fkbU7e3jQtgQo0jOQP4VVWY+y1NOLk9AhZxWp0/hH9orxd8GvHOvXGh6vNY3GrX&#10;Dm7kTrMd7HJz7n9a9Df9vP4oGOPy/GGpDgHblcL9OK+c9Qhmi1hjcbvNZix/Hmt2zn3iMHuB0Fds&#10;ad9zlndaHu9p+3d8UxGVPi/VMDnO8Z/lWpY/t1/E/crf8Jfq27HJLj/CvC7WRpsKG47Vo2jbTyNx&#10;Arb2MeqMZS0PVNT+I/iT47eJLWTxFqV1qklsMI8rZKJnJ/OukbUVvGVGVcqCp5447VyXwwtG0bTR&#10;eTLzdr+7fsE6frXUWiJczK5VY1bJyPSvyribGRq4nlhtHQ+dzCblUstkdTpd4JdOkjZT+8jZMde3&#10;pWnoU32XT13Nu+XpWL4PvIrloGdcMzf99VueDdO+0y3ELZ8yNzkY5HJ6Cvltb6Hh1oyOy+FugNLo&#10;WqOsUjRK8UyN6FWGfyBP512huZtUnhtrdvusEPGc+wqT4cbtP0LU/KVR5Vm5II4JIA/XP6V0ngDT&#10;bHR7c3En7yYruBbopPXFehRoLqzSnT6mXLcLbyvaRARtbfIyevuPWi1tZPMLd+Oo7UeMtO+2awl5&#10;aho2jOXbs2KuR6g1yGby9u4gf/XqvZ2ehcoR3Obt7A6r8UdNgVD+5dpmHYhQTj8a1nlksb8W8zZS&#10;bj/db0rV8FaSs3xNs7hV2qlvPuPYAoR/WrfizRY7PUo22q3z7vWtpU3KN0OUYqGhzc0v2H5t3Dnr&#10;VzwBpa+INPvIIfmmjuNxHoCBzV658BTNKzNuw5yoI4FZuo6xB4OtJIbHcs7DbPL03NntWdG0JfvD&#10;sy+inLmqbGt4mtotA01DZMZp1f8AesO30rpfDGrzyWatJ3XZXnXhLxokk/lzvuEh7dPxr0NNatbL&#10;TVkyJDIvAHavUhKCi5N6H0U8ZT9j7NI09fmS28Pq7HczMcAnsKw479Fso1brnPTg1k3HiCbWZmVS&#10;euFTsKhu3Y/fYrt6ehrw6+IlUleJ8viaylLTU1Jr1IX/AHbLg9qr3OotGWkHbHB7moILXNrHI7Ov&#10;O3pxSNJG8QG0NtPf+KuRyqLc4bX2NCES6pp7XQYKIyOM5qrNqskaEf3u9Qya21haSQoNqSnnFZtz&#10;dRpCuxgW65zWCqSd+Y0jGK1IPEsUMkomPyuR1/vVz1zPaq/ytw2Tgdqsaxrsn2pY/LDMBgAc5rD1&#10;yNrMSSQyLIuc7T2rnxGsbifI2c/458UrodrdTTrtijRm34yePSvP9ZnuNX+F2i3k8ckbXx+0Irdf&#10;LcsVP/fJFeite2+pEw3UYZWPRhkHNQ/GXTrU3Vna2sKR2ljDBDAo4CqkKgf5969bIKlNYfFJLX2b&#10;18uaBvTtGEmtzhvAGnf2hazRlHb7Lh9x7BiRj9DXpXg/RY9O1a1nVlbay7+OACMVS+GukgeG7z5V&#10;3zTA5A5wF6frXX6T4VSQ5UFZdoBP+NedGuklcxh7zt1Os/syTy2XbgEkqR0Fb3hq/F84tZsecQFV&#10;v7w6Vm+E5pPsn2W4I8yEE5/vCrGm2bRaksyttZWyDWsYxn7yM6tPklZmptMV7dK6sY4ouPb5gP61&#10;12jQZtI5OvttxXLeHGbUIL7zl/fEAcdCN1dtY2zWcEMK/P8ALzt9a6o0dLslU9LoSVftUse3JZjg&#10;D+7Vp7t0XzJEfbCNseRyT6/QU62t102dbmRRthGVB/lVEXLeJ5GaX93GpJRB3rOM7X5TohFRV3uO&#10;n1WO1stjeXuk+cyZ5zzWLeeJ/sNm8nzSN0UDgEc1d8TQ28QEaKpCqBx/n/OK5/ULmO0sZPmB245P&#10;O7rXFicdJOyZnLEN7GZ4h8a6pcR7oRFax7cEAZrlNQSbxEFeS4mO7nOTiusi8vU4VVVAJ+8fWq19&#10;pa26FYvlDdyOpNeJX9tV1k7mMqk5LQ4HW/DjoVaNnDKeoPSoY/GOv6e4td0JjGBulj3ZHoDXeQ6N&#10;5jK0u2RVXgkdKh1DSrO6T92ImfHc4zWEcLOK3MIuojg5vH17FBKslmr+W+1SpPz1VHj/AM+cq+mr&#10;ayY+V9+c8Vt+ILrS9Lf95Im44wq85/GuR1uf+2rGaSSaHSdNt+WnY9Px7n2FXRwtSpLlp6sqEZt6&#10;GXrHjO+u5mjMiru4G0c1kT6XNpsbX11f/YIeu5zy568Cud8Q/GGz0iKS30iCS4kRjm7n69uVFcHr&#10;uuX2tt5l5cSXDMMrnp+VfouS8A161qmMfKu3U9Wjl8tJTZ6FoXxZt9R8XpasVjs5I/L82TC/NkkE&#10;npzyPyrkPHSR+HNfRlVZLC6cywSA8EA4IzWFZ2T3koJXG+u38MypJpJ0m/hjvNNkJO1vvRH1Q9jX&#10;6BmvCyr4OnQw61p3S9H0PQqU1ypEC6u32aOS3MMlu/II+9n0q9BrSwRqxwp3A/LxinJ8G/LCy+H9&#10;ZiRZl+a0vxt2n2YcH9KzNU8HeIrCZRNpcjqAAWt3Eq9vQ1+X4vIsbh5uMoPQ8uWHkj1Xwf8AECx8&#10;VL9lmh2ahCow5bb5uAOMetdNY+MGit/JUfvc7Spr59sHvI9fj8tZrW6UqyhkK9s969u0XS7uS2td&#10;RktSzyHZIUOVB9cehrCFKol76Zj7Fx1SPTV03/hIfB9m0Ssrxgpjvkc4/Wr2m6P/AMIVpP8AaFxg&#10;3kwPlL2UYxurZ8CWn9n+Fo7i6h3yKxdFC98cVk6t4ZvvE9zNPJNIqseVJ4A9BWcoyqPljsaSjypN&#10;bnD6lrj39+0nzSfMST681JaXO0t97aoJyP8APvWxL8Oni3bpUXaTgFsZFVrDQLdi0RlDknOF7+wN&#10;Zui07SMeV7mXqGpf2jCu7Oegxxn8qn0lpruLyY4m+bhsqTzWwPsaSrDHZvayYwHlOQW/+vWT4j0P&#10;Xmdma68pGHyxxDaoPtitqdFL3rXJdO+pT8Ri18OpI9xqVnDIu0qhkG459B1P9KxIfi5o8TKHvwZB&#10;1yjYz6E+/FWX+FUN25muI3kdznliSPXFc/44+DPn27tCnl8c4HftWj9pe8VoWrJaI1vFPxM1rRV/&#10;0XRxLHMN0czSZVvTGK4s/EbxRq80kcjfZfMOVWDKZFY+n+OPEHwz32N6rXNgrZCS/wAH+6a6qz8Q&#10;aXqaxzRzRbpAGCFgpyeevSsKnPLqKMYv4WZp8U33hvE13fXV20g3NE0hIP8AhXTWGuWviTThqFmQ&#10;6ocSx5yUPvWJe+EP7Zb5ZIfNkzt+cc1kWXgDUPCN21zb6lDZKDmRHlASQe4PWnS549SqcW3ZnaQ6&#10;vGthLJll289c1i/8JQl3c+XMC6luuexqheeL7UxLGlxaMzD5gsnHuea5bUPF1jpt9/pV9HCEcAD1&#10;59q6qVRN6s3p0Xc9B03UYBdrw0as3Oah8V+IryHU1e1+aQsZCSM5rjB8RdNtYy0MzXWDu6YyK9A1&#10;kLb6PZX0IDM0rxTp9ArKf/Hj+VepHmjl9edPSTcY3/uu7a+dlfyNZRtTdzp/BHxAXxXDHbzeZbXQ&#10;GCDwshHHB9a6uO3k+zM21o5VHX1rzmy0e1vbC3ubf5U4X3Vvf/Pauo0fWdQ0q28jzZJoAMbZOdo9&#10;AetfMYeXI+WR5fN73kdMtlLJp1vJ50jXEfI56g0iXE1jAzeW0yt1Qnr+NaGjtHqdhHdRjagGwp3U&#10;irB0dXhHVucZArt5b6oftNLIyJntb6xVlk8uYqNoYe9bWt+GGvrO3LbstEoUdicCq95ptvFpskck&#10;asG+VNw5FdneGOGztYY18yWOJQAP93AxXfRgpQ1NsO43vI5Lwv8ADqCMNcXSQtcLnYVz8g9P/r96&#10;3o9Kt7GykZo0xjoRTbe7m0WcxTQyK6Eg7j1FW9K+I1no2rrcXVjHexrHIhhmyFLMjKpP+6SG/Cue&#10;Maanroby9m532JtAT7G0wO5Y1iikwf4wVyB+tZuvPPf6jDbQxs0kingcnHNas2oQ2mi+fM0kjSQx&#10;RxKBnPygZx9az7lW0ACSXP2+6j8sEdYEP8I9/Wu+pOKhZFRlFO71RzUFna6bBqlqpkeS6IaR0bG5&#10;gf5AZ/Or7xWsWnW8ax7ljUjpjbk5qNfDotvm/iZgQT6VaSzzasow1eTicTUkrdCa2NnL3ehDNCIY&#10;f9n72D6Vm3EiyISvuRx1qxJeQ3Evl+dGqgd2rN1fXobUMtnG07A4JYYWvBlZu5zOaaHWcJWTfN8s&#10;YHPtWbrGsfb5GS1RfJjJyzE7iKWGS4vrST7Y6+WpztUbVplvFDMkkMbNtAG7A+tKNHm1SMpWK6ld&#10;QVjtKuqhdoPB+lMWOKG7dpmULHyzE8Ck1mGPToPPkmW1jg+83AA/xNcdr19ceILgrAZVs8koO7fW&#10;uiNPk3JjFXuxPE/jUa1qiL/Z8k1jGcIu8DJ7mpNN1Szlfy5bG8h7qAQQ3HStLRNCVUjaSFeVyMjo&#10;e9a1zYRWNrvjVZJWBMYx37/hVczvdhyt9DmdMvJ/E2oLYx2ht7X70g3bguOcs3+QKwPHniaLWLmO&#10;ws/3em6fuEQHSZieZD7n+Qrf8f3x8G+HY7FDtvtYXzrhlOCkXZfxOSfYCuFSMblzgnHWv2DgfIFS&#10;pLG1V70tvQ9DD0+SPM92RmPaPu7iOvHamTR8qBnGMAHtVjO1GY/dX9aaj7o8fdX+dfp9GmdMZMrG&#10;FlLfKtDWnmnC/L6Z9quRou1RkLjIIFOSLzGYdNpyGFdMY9hyk92U49MzMu75fx61pW2kZ28KO/oK&#10;uWVr8wz8y4zwK2LKwTO0/d64zXTTpq3vGblfdFfwxokb6pbLJcNaws4DzhC3lr/e2jrj0r0zS9Qa&#10;+Vo7mZbgrhVmVdu4AYBI+lcfZ2iBeAMZ6966bwvbMIgRyq5xXk5zkOFzClyYiN/PqjOUlL3Wb+kX&#10;9pp2pWsclx5cczgNJ1KDn+uKsXPii18mZprhplhkZQ2fvKCMED3yfyrmtYO64Zc9vSs24QKvX3x6&#10;18fHw3wXLy8zte//AAAjTp8tmiHxn4qn8TXMESr5dnC+8L3btk/lXrHwx1+TUPhTfTXABbTUbDsT&#10;yoOcH6LXkRtt25sZPbmun8NeOZND8NX+krBG0epKYnZj9xT149arirhfnytUMBDWG36nRRqRhdPs&#10;dBovi4TXcnyeWsg3HZ0B+lXormPUkzHMm7PJdsY9/euO0wPakbztZG5A9PX3zWxBpLSNuWRdvp3U&#10;V/PcqlSH7ue6PJqSlszZeyhhYNNJ5ysMgA9TntVnTbs+S0cEbK0fIB53VnaVa/YpBldwIwfety0h&#10;jhmOyRAycrk81x1OZhG6VySFtiqs0a7mGCQKuRx2svzeT2GMN+dOimXA3rvbHXPT6muT8bfE2DRo&#10;5IbEK9x0DLyqH+tdmS8OY3M8QqVCLfd9Ea04OWzOP+M00Fx4tZYV2iGFVKg5w341xuDuO3Hzc1a1&#10;O/kvrtppC7SSMSzev1qOBWLkBcnOa/rvJcuWDwlPDb8qSOnn+yWLEt5mc9u4/CtbTyCO/p9Ko2kW&#10;zlhgdTWhbDaPl9Oma9vlFKyL8RYbeF9gDnHvVuLk7cdO9VbZxH9373tVmFyGHzAD0xT5WZSlfYnj&#10;DGM/L8uab5Zwc88flRG4kO3rg5HHWp4ptp3bV+n50rMNUVrlFwOpPY+tVZLXcvcZ6/WtB48n+8c9&#10;MU2S1yN2373QilYOa+7MN4sLxxu7EU6zQPKpeTyZE5SXGdvfn2q9Nablx83XsKhmtdjenpkda8bO&#10;MloZjh5YfEK8WVCaTOh0r4kpdRLb6kqibGA0gwrn2Pep9S8UWht8va7sAAGP+dcwGaKPayxyR5yV&#10;ddwH4VFNeWcBZv7Ptc4/vPt+uN2K/CMx8I8bTruWCmnDz3RTpxbvFnovwyivvHeprpug6PdahcbG&#10;nMUALsqIN0jkdAoAJya9RS/uNO8MQx5aK1BLBj0BC7se5x2ryX4D+KNd1IahHplw2j6esflXUlsP&#10;Lkug3Bi3jnZjkgHniuq1fVJbi0GnrMklnb9Ii27DYxnB7+9edjMHTyP/AGdy5qnXsevh5Qo0ufds&#10;15/i/pNjNbR2q3HmIwlM4UEeYByd2OB7E1iap4jvNTvS0CoyM3mLK7btvOelZsdoT+72fuyeRjGM&#10;Cp7DT47BZGVm2sMFc9DXyOOxmJxDvKWnkebiMROoy3aSulqfNmaR3OSMjj8BTY7rDbjuG08+tNt0&#10;ihcN8zMw5zVxIPIBZivzdM141Xn6HEpTk7MfFexoA0ZUjHLe1V9U1a3jiYvMiFOgzjd9BUUkiNdq&#10;sa/MD6YzVLWPCn9qMGMTQ7snJ/irza0Zte7ubcq6FSfxJ9oXMONqnqT3rj/iRGNS0SZriSMLGd6o&#10;h/iq54sSz8Ibp5pmXaMBVblz6AV5jr/imbXLvd9yLPyID0+tfofh/wAEY7GYuGYVG4wg7+ptTsvj&#10;GWk3lyBW6d61rO4Eu0Iu5m4ArFtZEMnzHBPOM19Efs8/8E6fHX7QHgqz8RWOoaFoej37MLeW+mbz&#10;ZQpILBVHTOep7V/TOIzDD4Smp4iaivM1p0KlV2pq55BFcKpCN8rDAIPaunntbewtU85V8xgDkHrn&#10;mvc/FX/BIH4oaFpEl9puqeG/ELR5PkwTtHI4743DGfauLvP+CffxttE2N4I1GZVXP7uWNu3b5qml&#10;neBqq9OtF/McsPXp7wZ5rBcLhlCqpPIPcVajkWEHdyxx+FXfF/wJ8e/DCB7jxF4Q8QaXaxcyTy2T&#10;eWPqy5Fctb+II7k8Mp5xgH0r0adaFRXhJNeTOeXMviVjfWdSmPxx61r+DfHGpeANeh1XR7p7HULX&#10;JinVQzRkgjjIIzgnmuTTVsDj1zwelWEvGnT071tZSVpbDjKzujpNL8U3Ok38M0ckdw8LF1E8aypk&#10;8ZKsCD+NWtY8YXGq22nwrHZ2a2cAt1a0gWFpACWy5XBdsseTzjHpXLpebUHQ+5NSR3R38c9vxo9n&#10;B20H7aVmbFjqc2mmXypNrTIYmz/Ep6/nVjWNak1xLf7Qtqv2WBII/LhWP5VzjO0DceTknJNYiXW1&#10;lyfmx1HaphcYZiv3e2O9W6aMee2xY8j5Mnof1p0YXr7c47GoobjPr75HanqfLl+63Wn7PuTKouhP&#10;5YCsAMgelOWEMOOn1qNHdm4zu5qxG2CuW4x0wOaPZornYv2ZXfj06ntT/JVflO3jHFNDblUYHXGK&#10;d0PBXHoe1aRgr6EuRKUXaMZznk+tJHGN394joaEkYL64PNJ5jAsFxnpWigyeZsV4Qr8Y+b8ad9nX&#10;PNMLMvOSPcUCVnY8/X3p27BJtEpA29O/0pyDJx+NQh2I+9n608M0Z4xwMn3puIRqdyXaM0ruuBj5&#10;mPaoi2BgE5680KxB29utUoj9oP3Lj+63qO1Iq4HP501izjHZvTmgHOAf4RT5SefsBQFOvfPJpUg3&#10;/wA+KQfeHfjv2qbb5cC5+93I7UxRqakEtt8u6kaLHzYX2FP3bBnd3pPmLYPep5SpWYwQ4Qfd3dv0&#10;pUgVm+6u6nMSrAURnB+tHKVGVhpt+TtXb9acbfyj8uOmcCkLMpPXinrcZz8uSeKzcGT7RX1Gsm49&#10;ORTtigjp+dRyZf8A2e/FSBcwEY+b1qfZ9w5l0GyMrtx/Lr60xUCn5vpzTtpx070oxnkewqlFIqMm&#10;9Ru2NiNvGeAaaVVSRj/69O8loz246800LgYODu9K05dNCua+hHtz1X6U10GeW7emamcsjfTrVdw3&#10;B9PWjlIciOQAfngVXdlXJZvl4xjrU0wKHncRng1VuhzgjHBPSqI5mVbo8/eXaOM1m3EnOT+YNXLl&#10;jjDenc9azLv/AFQG08n0rOULlp9TM1G44DD3B9qb4a8OTeJ9ZgtLddzysFHfb6mt/wAGeEI/GOtf&#10;Y8hZpATFGX2+Y3Zcn1r0H4RfDK48L6pc3V9a3Fi0KkMsqZ8vHPWvk+Js4hgMJUlH47aLzZ34fDVK&#10;lnbQ6LxXqVn8I/hitlGoXagyMglie39fxrgdLvrfxDoEs6R7WxuVH7e4NUfiZ4osvFfiBvtN5cSx&#10;xybFiVAFBz3Oa2NRtobLUJLeBdkMY8tQO64/rX4fnmAhhsFTq4iN6tR3bOfHVG3aO2xgxW8uoKRA&#10;zB4hzHnkn1zWffeI202fbeRtGFGFLj5cfWob6aTQdaaMyNEzZXIPTPvUOovdXEDbpfMZeQH5U18R&#10;J6XPMvd2NK18QQ3MW2OSMxsuQPepILgvLt/h7DFeeahq9xb3uLzT4OmA8RK/yoh+Lz6WjW/2d4cd&#10;Mvu3D2zXLKs9mVGNz0OeyikkYj5ecDBqve6PFd23lMxVg3DZ6muNj+KqmNZmZl55+UfL71esviY7&#10;2e+NrS52Z2qflYH+tZSrx3REoa6F7VPgzp/iIRfanbdzyhwR6Vi3vwctPDV8sjWvnRx8BskqPqOl&#10;Wn+JmoM6eZCqd8J61oxfEC41IbJFbDDBBXgj3r6Lhviunl9dOrTU4t9Vr8jopTcdAsIo4kCRJGqr&#10;0AGAK0YoFfOGXbnkHtVGyT7Su5flTJwRWhDEzIflPtx1Ff1hl1SnWw0K0FZSSdvU1k5N3Jks97E5&#10;+Xpip4rQBefpjFOgjJVfzxVwR7uWxgdcV6CiO8upWjsdnHOeMjHH4VMLVSu3nd2IqwsXmLjb2z70&#10;+KHyycc54Ge1Uo2BNkKwYZulSogB+XdgDFSfZx/EvfPWnrBgDjj+VDsS5MiUZOTxzwKm2qcf3l7U&#10;CLdyVoEW5uBz2osmLmYSHejDt196jCh8889B04qQwfPn8CaBD1Pf0o0uXGTauyuUVplZh16mnGIZ&#10;yF3AdSe1Si14O39aVosryOnXjrQ0gIV2knIP9MU4KqgYReOeDnNSJAqqFBJ707yd57Dv7Vm4Ji16&#10;EPlKDux0/SgssY6bgeeKmWApjI6enek8n2OCcCp9nFky5kRF/MHoMd6UnaD329e1OWLaD/CepJ7f&#10;SlaLc/168U1TiXFdWR528qArHpzT9yk/N973pDFhOctz6U5I/MjGP4expyihc7ew1lVmPbJznFOM&#10;mT0LLjrQlvl24A54zTvKZTj9KEkL3mCswPSjzAD9epoePaMKcepNBi3L6n0z0qrIFdbEm9V7NTRc&#10;AMRjcV45ppADjb6c+1KUUnjH1o5UUpTFNxvk/nUhlVY89AR+dRRxL8vPJpY49x/2euOop2Jb63F8&#10;zaOox/KkWTnd+dBTcTjHPFNEfLE/yquVFJgsi1FKVD+6nipcZPUbj14pBCCM8dOtHKupGuxW8vOT&#10;8v5cio2iz+eT7VdEWxPccHNI1usmSPlJ54pcyFysz3QSHO3a3Q8dqglsSytu+Zh+lahtMA/ebPQi&#10;h4hv9eKkcYsxjp6ycsvNMXSo8NuTd3HtWytupVuPmxxz1pv2Vcj5eMc5PSlvuXyPuY39kJI3zLt3&#10;DpjmlXQ0yQqj5uelbUduof5W+meopxRWz82e2awlQg3fl1BzlFmLb+G44JCeN2cg1abQYXi2yQr1&#10;z0rSEcYH44204ICP6is5UYNWcSd3dlCHTbe0TAjUKvbotP8As6Iw28Y5FXRGrnr0PfoaY8Sl/pxk&#10;1MMPSTuooJN9Cp9jEnvzkc0i2ylhtVuveriD5/kPANO+5tX/ACa6lHsg94pi28ssOnt7UiwMCW+V&#10;cfwmrqbcfKFx7808osgX5eAc1S0LjotSlGGhbqPbK1NG7BT9OO+Km2R4+hwPU08Ksg/2vftRox8x&#10;XD4C7ux7UqSsA3+z09hUj7UHbpRlO4HXGapRB3GxXHPFOlkMW4f3e/rRGi5Yj9aAVU/pnFIxTadi&#10;MSkPuHmAY5AprSM44wwYfe6U9zjox4A59KUKi/7Q9KDTVld5GZD83y+n9Kp3cRDBgD8vUY7VoO26&#10;Qjb8veoZfmOdvyk9PSqUiXFdTKuR1B64z0qjPFtLFep6e1bMsaeb82VGfyqnPbKsgPv09qfMTa2x&#10;z15bbWzjdkdPWsjUrLdF93H4V1F1bFX3YUFv0rNu7Pc7fLxWco3NI2SOZ0y7m0TUFkjbbGDskHqK&#10;7XRdQg1OMSKwIA5XPPPrXOXemFhu2/lVS2hm0q7MsLNHu5I9a+F4o4Vp5hH2lNWmuvf1CMU9Ds7i&#10;LI2qy4YcEVkxedptx8p6nqajh8SNeWayyLsdW2tjoazdV8QRtMxWTaBzmvx3E8L5hTm4um2Tqtkd&#10;ppuoWNvbxyX90Iysyx5OOGPTNen3vhnzNXtb2ct5aW6eYTwMKMfyxXy/At78T/HFjotqv7tpo3ky&#10;3YHJOfpmvpz4reK49Hs7ezVlX5Q0hB546V5Wb5a8DCEZ/FJXa7HZGjD2fNNFHWNeT7W7Mf3eOFz0&#10;HaufvNbhihddw5GMHua5TxT8RIbdnZm3Ej5QB1FcPf8AxIuNRlkWLzNg+8x4xXz9bFRpqyOGpH7R&#10;3154kLybR95j2NNu74PaLHJJtx2HNclp2teTp8c8lxH5z5ABcfL9a0NPaG7kTbdpJISQ37zOD3rC&#10;Na6OeUH2Nm3MDKy+Z8udvBqS5j2z4jYtHtwapw6Yiq3zR+nDVes41WP946qq9ya2jJfaFGm0tUUZ&#10;2aXcsoyOqtWVqN0m1lICD1BrdkePzWVpY9rdAWFcr4gvbK0uNzSZdCcAL1/GsqnKtYlxpN6spzp9&#10;ojZcbVkOCR0Nc1eeA0t9REhVWkJxuIHA7Vsy+I/MiZYI/L4xuPeslbiaZ2EzM30rmqVtLIekdmSP&#10;pF1p3l/YZdoX5mAf73rX0h/wTm+Jmg+E/jPpreKrfzrRnXy5C2PIkzlX+gIr5xhZ4nXO7A5z6123&#10;gfw++r67btaLIskmMbepPYV6GR5liaGLj7F7vVdzXC4jlqo/dz7QsqK6MHVxuVx/EDzmobbUxOJN&#10;y7TC5U57+9cr8L9Vm0H4ReGY9Tk/0mHS4EuJGP8AGEAOa3rWOK8vftUeGjmQDcrZWQdjX9E0ZXgm&#10;z6S12agkB+X8aUjIpmzac4+bFPVjiuhEidBSA80rMuay9Z8V2OhkedMqsxwBmlzWBI0ifmqObA+l&#10;Ztl4rgv3IjbcR3rnfiF4+/sHTrho22+WpJpb6IepreMPF2n+HtKmlubiJAinIJr8PP2/dasdc/aW&#10;8VXWnsWt7i6yMdCdqg4/Kvof9tf9r7WtTvr7S7S8lhjD7GKtjj0r4d8TahJf3LTSyM0zncSx5zX0&#10;GXYWdKLlPqRVnFrQ4nXYhGDltqyZwD3ridaXqpG0nOMj+Vdtq43O2W3dcKB0ri9ecGVuVVV4DY71&#10;01OxVHV8zOF8QxeVG7ct6cVxtxB9pvY4/lyxAzjpXZeI2ZEb1JxXF388iXYZTuYV4eMikz1sP72w&#10;342aNJ4c8Uw2LWrWpt7aJRkECX5QfMGf7w5qjoqs1sfvN9DW98f/AIr3nxYl8O3F/FHHPpOj2+kh&#10;lJJkSAbVZj646/Sub0N2S24rwKlz1Ixjy6Gh+0Ldtd/FfWZGIZhcEZ/SvbP+CO3xbg+Dv7aGk3E2&#10;npqH/CQWd34dWNgMIb23eAP07FgcdxmvAfi6+7x/rDF93+lSDk+5r1v/AIJ9eF/sf7RPwx143lvs&#10;uPGFnZi2DZlXbLES5H9078A+oNKnpoEVypXPNPF9y83iu8EmNyysp4x0OP6VatSrNHjj5R+dM+J0&#10;K2HxJ16H/njqVzGBnpiVh/SksiHVOfvDPFd1OV0Y1omxp/yMD2HJHY1safGZWyBjufesfT1/3efU&#10;Vv6RMkUfzKny9x3rSS00OWUrHrqwibwtYw/MrLCuwegxmorHU5JUELbvlyufSovB18usaHCzHc0H&#10;y4J5rQnl/svURIFLbSPl/CvxnNKTjiJxe9z5vGX52dD4LceRC/yxyQHOeuetdlAbjRNZgvliY298&#10;RuIGcMfWvPvBNxutby4Zvug4Axzz0/lXsfgy2XVfDcq3assZUFd3BTGea8+nTV7SPNlZ7nqfw80a&#10;NPDmpMW+e5gBU56HIpr8DyoAxwNq7Rx+NWPg7aTaz4I2Ku9hGIUf+8A3X8QK3k8PTaVAVaMBm56d&#10;69L6u+W6JjHoYUlpI37ljtZWBYDvVzQ9HkuZsbcrWrpOjyXtxIWXczLtXA5FacNulnEsYxujbDD1&#10;ojBr4jZRQ/wP4WjOrXYbcrrA5SrV/wCGo9TvoYY08xo/vNitbwpp/lRXl9JII4/JManOPmOP6Vj6&#10;r4vh0bT7ho90MUJ27yMNIevWm8U0nCCNJ00oq5N8Rtat9J0jy1H7yGPHy/xcV8967JqPiHUpWkha&#10;OHcSg/vc81t+Mfixca/rkEMZxG0uH2+nSuT1PxJdJqDMvVj1PQD1NcXNOXvPch1ktyzo3g68vblp&#10;Ek27HztB5Uda7oTs1okayIGUDIXntXM/DOZ0FxJLJ5k10+1T2XHOK6a+h8uJQuPM7ZHSrlfl1Mql&#10;WT3OZb4r2Pg+7ka+8zEZzwpwe1Jq3x90PUL6FYftEi8MMDA//VTvEfk6pbtY6tbJluEmC8H05ryr&#10;xr4ZXw7qK7WR41GQy/y/lXmyqzT0Zmp9j3TTPirb+JA1vblC6jJA6j3rWtQ97allxwcEntXzP4X8&#10;cRaB4jWRZtrKuw7e4PNezeDPiL9qtdp/5aH+9uB/GtVUTXvvUbk+h2WraDL5AWOTdLkkKK5HVtF1&#10;ia3YGZIMHO7vXWW9zJdDchbOMg/Ss3Wbxr0nGF/vE9BSlRu7oejOPstEktJZDJcPPcY2l26Z9hVe&#10;+0u4Frtb5up61rXdvIjbVDcnO7PFN1KX+yNEmkvJEjSMEhvX8aX1OdR8qV2XGlrZHOHQUe3VmkMK&#10;qAWzxmo/G/k61dWbwOJYWhiw2ODiMA15l4x+KV/4uu5LS13W9iDt3D7ziu08EyTXvhbT2kb5rf8A&#10;d5z0AJUf0r6pcL1svy+viZ7yg1b/ALeizpqYXkpuV+h1vgaH+xbry2DSWs2A4H8I9fwrt9NsvK1d&#10;WibdEF3Zz19qw9A08CNVPIY5yOQTXRaJbvpzszZ8piAw9K/P6dS65WebGTiybV4vLaOeGXbIpyyH&#10;0rZ0a/jvLPzj/AcHHVayL/7PjzTMobGdpqO31CKzEu2YKxAJJ+6w64rqoWi9zseIdRWlqeieArEX&#10;Mt0GO1mjIDeveus0do9OtjIMP5X32Nct8L1XUNLS+VgsVwvB+vWrOt+K7G1vVtZLuG3VmCgE8sa6&#10;JYhN8jK5GlzWGeKPEkuvalHZxsQD80nPG0HpRqnipdLt4o4wqrGOGAxn60p8KRIJLqO+g3MuQ2dx&#10;FZ+t6TDqUG1ZD5kScsfuk04xhKm1SepzuM73ejI7a+k1FWkZ9qscgH0rM8UBrfTZm4bch6c44rld&#10;S1u4lmK290FaM7fu5GB1rFv/AIiTaRMsF7M00MzYDKmcD6V50owtZmEqLWrO28Isr2RLSKrep4NU&#10;9c+INjbXO2a4ij8tsY6kgVyB1uyvLZmW+kZmwcb8KBn0zWXqGk2d0zSNJ5kcg4weVPvXm1MVyrlg&#10;RzKK0N/XfjpptpGywmSZugVUx3964zW/FGqeI5TNGwt7VgNqA4Jz61df4e215OqhSVxnJ7+1bNh8&#10;Oha7fnS2tYRkvIRsX1rGPta8lFJu/YmMnLQ4TTp4YIp7jVpGW1s0Mp/vP2Cj3J4rzD4j+O774gT7&#10;QPstlAf3Vqh+VB7+p967747eKNJ1O4j0vR2M1vAwNxP0E7+3sK89g0qPy8Duep6V+48E8NRweHVe&#10;vH95Lv0R7GDoqC97c5210nY3zdByAaktdMN9eAtuB7DqBW28MbDauP8AeHarOlaZk4UrnJ56Zr9J&#10;o0o9Ud0ptLQr2OhNGPmHzLxjFdBaaaFjXCnpzVm3swpXntnFaMVjiNd33cfnXdGnpsc8qjZXsLUk&#10;LwT9OlbFpJNEm1dwZuc560QWawhMbeh6Cr0Nsqkdsjj/AOtRUoxfxIz2KzRCJzM67mUY3N1xXu37&#10;NOnvrfhaS51CFGt3m3Qqy7SUAwc/U/yryrwB4Ck+IXiKOxj3CAHzJ2HIRR2+pr6IuHg8HaZb2NjD&#10;HtRduOy4HSvzHjrGUKcFhKSXO932RakoR5mjL8W+K0huhBYxrtiONw9KyZdaur0Lh/KjkHJH5Uuo&#10;KqlZlwxZsEDt1qtIqxWzNyNhwBX5bJtLQ8yrUlJ3bK72HmSjcxkGeTntWZcoNPldlT02qOPyq7p2&#10;kSQ39xcSTSOk2AqM3CewppW3hkZZpFZsEhOuaIc3UimpWIL7bqoWZP4xnb/dNMstem06IQywNcQx&#10;nO49UFTWiNBEsjWzJHISRtP3a1Bo9u8itnh+MdeK7qSb1NbN6kcVzZ3tilxHIvmMeQxxtFO/syxu&#10;bnfLtY4IBHrUZ8K2u5lL/LJyR6Gud1uSz8MQu737woQTtIJ/Kur2nJukCjfRlrx58OfD/iGExXC7&#10;tqbnJFfPPjr4fWfhy6225vILZTlJGO5Ovfv3r1T/AIXJpcC7pvNa3Y4Ej/xEVwPxA+PGkanetpch&#10;hWGVsLMP4T71z1OSpotGVKhK9onmuoRT6dMu28WZT02S5bn19Kq6zqt1C6w3C3C8ZXeScg11HiCx&#10;+H+jabLNfa5qM11xttrRI5Hb8c4A965G28YeEEuR5Nv4o8tQVDebGSM+2K5o03LZN/I2+rytdEwd&#10;bmFfLfiQd6h120+3abCskZM9uxKyH/lovp+FXxqfhtiGa38RLG55cxx5UD36Z9q0ID4d1HTpN0ni&#10;IxlflLW8a4H5/rSjTmpJLc0p0ZxZzFtpa3M1utqzNLM6xjaucknAH619GeHkh1PRNUXc8q2OoRRS&#10;qB0PkBhj0zkflXh/gO7sf+Eu02GxW8kaS5GTLjoOc8egBr134CkT6T8QNsmSuvwMOexWYZ/8cAr6&#10;7EZVXw2TVJ1lZylH7kn/AJm2IoyjTd9Tq/D9hDDfrHDIytPH8yP93cOfwrYhifLLjbJjFU7jRGmK&#10;yL8rq28c42mtbT7qS9s1umjDSR5jlCdyK/P5XbueI4OWpc8N3UmjXgwzSRsf3iHofeu80wi6sJJV&#10;k+ViAg9fWvP7S/XzeVbdnGDXSaBqT22xV/1LfeB/hruw/vaNhBDfF8U1tEzD5gpBA9q9E0WWLTpr&#10;HUJIFnEPlu8Lf8tFwCRXL+JrZbrSfMjwy+X2610FxdRro1mF/wCfaLLdedgFexh4KCeuprRlb3ka&#10;3iTxla+L/EE9x9htbdpIjEERflT3+vvWJqvw+t/spmba3Ab8alh03+yCJZhsZhv+atTQraTxhqEU&#10;Zk8u1Ql5nH8KDqaShHeerOiV6ktS0nhm30fw9pt7MvmzRRExRDkEgnDEe1cTqGpX1+0jRwR/f3Zc&#10;cmvQNfuopNzYZQyhIlPRYx0/OuN1GfEUjfdPG0Y6etcledtGVWlpZGSdReR9skKiRMMBuzvrN1LQ&#10;brVZPNuZnWBskRR/KAc5qSe58i9+VfMZu+eg9K1EvWKbZItpzxk5FePWTnoccrPc5V/B6afvdVUs&#10;xB+v41HJpQVmUDoOeOQa6i/nWzX51XYxz9Ky7FDeQzPJIQmdxOcDAqaeFaV2Tyoz10vdbE9AwOVN&#10;VTLFo9nJNMP3arwEHzMfSm+JPHNrDJLDZMLm4yAGH3V9ee9cXqkVxNdrJPd3DsRkhjjBz2ApupGO&#10;kdRStFkXiFLzxXcLNdKEt92UhXoB6t71f8PaSsW5DGfLxwO/eo7PWbhYlhkhjuIWOCScFR+FWta1&#10;+PRbcLbwyefKM7gPli7UlyvViSbVzWhMGnRbpMxomdoI5f2qnYKviTxHCRJ5PmSfMP4Y0HX8ABXK&#10;R6jcT3UjSS7mcksDkk9/wq94g17/AIQjwUVUMup64Cidmhtx1b/gRGB7A16WT5bPG4uNGC0vqbUa&#10;blKxx/xJ8Rf8JT42vbtGDQ7/ACoABnbGvC8/QfrWMLfeVOGZh6DrRhkdv6HrVqC68g7l/hr+jsLQ&#10;VKnGlDZI9LoVni8xVGBtxxxyD9aelpIoO7GP50LKXfJDYz6VMp3lctu5ya9OnHQnXqQwW7GXOPlx&#10;zzVuG22spxjceKUJtX5fve46VctIDKeWDba64rUnl63LNnYswXjaSOM1t2Vp5YG772OM1n2S8/Nz&#10;mtq1j2feUEKO1dMY6GfNfYmitypC4O31FdR4bhD2u3b3zmsG2XeT2Zea6bw/ceVEqbdp7nFKpqjO&#10;NnIh1SyZX3Lj5his86dk8Ar06962r+R5WbI+6McdqjeIOqkdRziojF2NXYwzpTr97+I9utPj09um&#10;O+R61uLbB1+bFPNkoQsV+b3pyiS0typpcjFNsys6AfK38S1p20LWsivHIG3EZDdcVDDtI+VT+XFO&#10;8xsha+JzbgLLMfV9tOPLJ9tBVIqSuzWGprDE29lj7AqvSqtz4rWGNT5TTSR9z8uapl/72ff2ppgZ&#10;l+bHPQkVzUPDfKKbTcHL1ZMacexn654m1DVdwMrRwsTiNOF5rnJrCRSRhm3dPSuvMO85baeOOOlN&#10;NgpUH7qqeMd6+xweX0cNFU6EFFeRpe2yOPXRDIQGU/8A6qtRaOeOjepreax+cNjP9KcLPknbgdT7&#10;V6kWjJ3Zl22nMyBdvPXirMOm428bsGrKweWG706PcD8o+XuarmZMrsIrHbJu+XPtUv2bAOfrkVGb&#10;9Yl+Y9+cCmfamnfyoEMk0hwFWs6lZU4uc3ZLqKMSwgVTnPOcNVmOPevzNjtWrpPwnur60keW5VJ1&#10;XeIhzg+5rJNvLp0rRTcSocH2rwcp4sy7M6s6OEqczhuaclle5M1uPLB3cj9KVYuOOT3pn2kPD688&#10;+tEMhkB+9x3zX0UdRWiNniB/2S3B9KqzwrGfvbj04HAqaadpHLcD+lQXG7PPVuevSiVMS8ilPBuB&#10;x8vue9Z89hLqN5Db26tJNM3loq9z2rQvS2Odzd/Wu4/Zx0/R5PEs13qkn7+BdtvuA2qT1J9+wr5/&#10;Psc8Fg54i17LT1NqNOUpWR1Wj6VH4C8CQ6fbqN0alp2xgu56/wCfQVlyHzpYZI418xlGXHXFV7/x&#10;0PEPxI1HSYpFaBYGWJs/fdTuJH1UED6Vr6XF5loP+mfBJ7V/L/ElHEwxXPiX70lzfeViJyUrX0J7&#10;QRz2ynbubox6ZpXsY4o/vfKx4PSq9upScr8yrng44qWZTJHt569AK+eeKSiYuV9iE2oVOMnJwaua&#10;WschVZWDMDx7VTlsWmBxnp0PUCnfYvsybukmAB71g8VHsTGTvsa0+nrEhKFDuPBWqetzeTa7i2Nv&#10;XFR22rZTyyrKegBHeuN+KHxRHhqwls4V36hMMEnkID3Fd2R5fVzTGRw1CN77+S8zoWsvI8t+KXih&#10;tf1yRVdfJtiUTA4PrXK7f3pO4YbkVM9tMzncD8xyeeTR9j2nP3a/rzLcvp4TDQoU9oqwe3TYRt5U&#10;g5x9BnNfsx+z/okPwy/Zz8D6TJFJG9noluz8dHdd7Z/76r8fPBPh9vEXjTStPjDbtQvIbce+91X+&#10;tftT4t+Gmm/Zf3kV5HLaqkH2iO4dMLGgXAwcZ49K/LPFas/Z06UXaybPQp1HDCTqR0II/GEbPt2q&#10;gHI3ZAPvxUsXxUvbCD/R7iSIZ6F9w/WuE1jRpELSW2rakGU4RbgpMMe+Rk/nWa6+IIyqw3Gk3Ua9&#10;TLC0ZP4gkfpX83YjNMSpctOrqfCVuIsRTly056nq8fxn1DUbVoLyGyvrSZSrxzRAqw9D61wvi79m&#10;74Q/E1Gk1X4e6HFczHmWyzbyZ+q4qjeajrmkW9vJcaGskcy/L9mu1OR7BgD+tRQ/EeKwRZLiz1K1&#10;Zeoe2LAD3K5Fe1geJc2wMlF1Jfebw4oxMXy1rS9UYV3/AMEsfg/4gaP7NJ4m0Q/3Y70yq31zmrV7&#10;/wAEe/hjdaey2virxNbXjD5ZHmRgD/ula7vw78X9H1F1Rb6FW6FXbYwP0OK7XS/ExiTcs0c0PUkO&#10;GBH1r9Fy/j7MZRT9q2fSZfnGGqr36adz5J8ef8EWNbtLOWXwv43sdSfqsN9beSW9tyEj9K8v1n/g&#10;lv8AGrQEZl0PT79YxkG2vkYt9AcV+gVrqX/CRCZbe9+wQwuGkkDFWXB6DjmrGv8AxVTwRZM8msST&#10;TTKDbxk9cHknPavrsF4hZhdRklI9D/ZKsrcrV+zPy38Sfsm/FDwe+zUvAviSHb1aK1Myn8UzXG6l&#10;YXvhi7NrqVje2E+cBLq3eFs+24Cv1t8K/HzXNVvY4ZJLV+fm3RYJB7cdCPyPrW78SfD+jfFbwrPY&#10;65oeja5DIvzRyxgM30JHBr6Oj4icrtiKf3MqeV0Gr0qn3n48WtwrMfnX0NX4UhLL83bmvYP+Chfw&#10;e8J/BDxJoS+GdPk0eXUY5JJrJTuiCqQN2SeCWJGBxgV4DZ6i8pAY4z296/QMrzCljsPHEUrpM8vE&#10;UZUnyvU6ZPLdwF+bg06PZnLbdv8ADWbbsVQNu+mDU8UjOQfyzXqKJitVcvr5a+5ofafpioEjYLuH&#10;zNn8qekUjMS3HbFVGyZJMNqr9OhpwI/3vSm+UQGK9x+VSCFvLA9+CarQpeQIcP8Adqa20+S5SSSM&#10;Iywjc4JANQeSU7dDzS/ZyY+PXmjQrTqCEA/rSjaxOBn8aUxYx93r+NOWDaCxB59Kq5nKI0PkD09K&#10;cIwnzNzxkn0pxQJCybfmb+IdqbHGG+o9aESo6ixyqx6N9M0qqwPOcY6UeQzEHNPEJ3cbmPuaAYgC&#10;yHP939KfIFCL1zzmowvlttXd75p+0cdcr15qWELX2EDIAM5/+tSFA8Y9/wA6cU3vwD/+unNDhmHt&#10;mmacpHhc9vbNNZVZsY5qY23K9Mig2+Qvp1PvTJcH0Iwqq/8Ae9BjrTtp2cDGOo9KcsBALfpTmhyd&#10;wJ29hUsOVohfa4zzz604FWT6HtTvI3oe3cClMCk/jnNEbdStSKRVU/KzHvinJ97nKg+1SQxIibmy&#10;xbp7VCEzu+bvRpcL21H3DxsreWMLnqTVY8P1z+NSSx/L8v8AEaa1uFbrVKxPNdkfyozZ7jrULHPq&#10;dvU+lWGgWMN/eAwM+9Ne2UtxwpP50aEu5SYLuB9fU1XmC+Z/eB9a0ZLdQuKry2Y3ZA6H0p6AotmT&#10;cJiTpwPbpWfcw7ix2sc9fauge13HkD5RnpVR7FGGW6cjijQHGy0Oc/eabcRzQs0cicqwPT8a6DX/&#10;AI069r6qs12yrGgiIQbfMAGMt6/jVWXRgPl52gYHNUbrQsSn5e3rXBisDQrNSqxTa7nRRxFWEeWL&#10;0MZId0rNIw3Mxb6121trn2tUnx5h2Ddk8hh3rnDoucledn/16sWNxJpMnyBXVj8ysMgivk+LuF4Z&#10;lhVCnZTjsZSg5q/Us+P9QtbnSlmkK543EDLAdKr2tqotki8wFdnyse3sabqcNvq8Y/dNHKx+UBvk&#10;HPcVNPFNDp8YkG6RhgFB8oFfh+c8H47A0FUqLW9tB1KUVDm6kWo+HozaqsgVtwzuA6CuH8R6HbyT&#10;Osaxtsb5JGXnntXZzXciwbFQydlGDyf84qGDwfNcDdN5a7hkADvXk5bwzjsdPlo03+RycrbujzGb&#10;TLq3yq/vFJx8i5+tSpokzWrHGw8bV6/yr1Ww8ArAgWQhuc4A21ftvDMFqPlhQK/3vl6mvtcH4S4i&#10;r72Jmo+mpq6Le55Tp3hjVJHXy9w/usvQfXPeut8N+H9ShX99cNzwVrtYdMSFflj+UHoRUyaaD2/I&#10;etfbZP4XZThJqrVvOS77fcVGm47GNb6b5Mf3VO3pVuG1Zm3N+QrUSwAwAd2Oue1OWyYyD+fev0+m&#10;oxjyrYpSZThgyNvLDpmrEcO0fd7Y46GrCQeV09fzqRU4K4K960TXQjnt0ISNqKv8R9e9Kh4zgeuB&#10;Uoi2tmnCHHzYPp9KfMV73QidVbPJ+tOVWZP0604xLIOe5xgVJ5YxjpzmlzII8zepAfu45P1p/Uf4&#10;1IyZYUbd7UXL5WRE/wB38PpTPmB/vY9PWpwmwtkNj60eVlen+FF0LlImc7uR17e9I/IwV3VJ5Shj&#10;k+49qcIx04+buaUgiQ/NkDB9s05AWj+9xUnk7ExzjPJprxKBheBn0+9SU7C95DWIIxjpzTQclevX&#10;PtUyqrPj7oFOVcD5/mU98VPML3mVyc7f5YoDsF+X8j2qbCqudpzmoyOfr7VcWh7bjCzNztbp370p&#10;Pydjt746mnjBkx+VKcK2cYHHeouHmiFHYv1wT/KnKMSbuOeoFSBRnt14pr7W6Y/KjmQXfQjeXB28&#10;c80ByO+e/HanTKChBB9enSo5ZPJf9OnJo5iXcBkAbfXrins+1eckeoFQQ3GXxg8n1qyCoHfaRRzA&#10;4ytYZuYMuORUitg+rHtQAFHUH5elKX2jaOM1XMVGnpqMLZY7v0ojG4FsZxwOD+dSFArD5vmYc8UB&#10;sehJ46dKrmBU5LYjj3N67m4pUBGN3HPSpQi5b+6O+e9Cpu+990HIxQ2DUupFKfLf5FOO5pjBuuev&#10;fFWE+7908GnPbqGDc9OCO1Gg1FlZYqXy2J6/Nx1qYfLux0Hf1oLAP6c4ApFpJIrnn+H7vakdNw6Y&#10;PuanIJbrTvKAVip+9z9KXNYpXZXjg2npz0+tJ5RR8Mvtj1qyyZXI9O5odSDzjsMik5GcolYjGMDk&#10;cUKP97pwO9TkKDtHrmhUCvnnr0x2oM+UjSPGR1XrxTd3PUemCKsIvA+9jv7U1l3Mxb1/KldFRuiM&#10;xgKM5ppTJyR9KsbcflSY3ijmZoQLHld397j6U6VXLYGffFTOP3Yx909vWjbj+IY9OlHOS9diKJM8&#10;fMGzximNFgZB68Z71aUrvOQ27FRg/ux7nB5qYyGqZDHGqszH5s8/WnGLK8d+3pUm7jtz0pSu1+fo&#10;armY+XoiAI3zdd2Mcim+Vg5XIXp9DVkEBvpyeaQkKv8AQ9qOYpU77srb2RsE8HrxSeVuXKnPFWCi&#10;oxz97uaAFJ9KOZg420K5icDr055GKhZWeQk8gHp61c2Bj/MEdaay/L8x+9Rz9yXC7uUntSF+bPzA&#10;4GarXCNGnTIXqcVpTvs9wFx1qncuNm4EKG6gd6n2l3ZFcqKEtnvH8iKoXMAA+ViO2D3rSu5cJkcY&#10;4IrPvLgBG+6MDg/SndilboZ95Eq7ty+lZ96qlm4U7uD7CrV7eEndu3Bv6Vhatf7A+1m9elZ1F5Eq&#10;NxLyVdzR5Xa3XHrWHcrGbtVeRVjyMqO4yKjudQaZmBflsZIHQVSuXWZGLfNz1BriqxXY1jyx2Z63&#10;8Cxpvhjw3qniaby2mt5vm2jJVOgwP61x/wAZPjzH4n1WVYWJkkOA3PArn9E1W4sJWt1mb7HdKUmj&#10;HKkHv+FZGs+FVTWNu7cy8BsYyK/nXxEwVfC436y9Yz/DyNsRiV7KyRO8ttdhJprtzIAAAGzj6Vm3&#10;eqPaXDxxnzInOCOlR3dpNbantVVKKfu49eKr3sc0Y+Xa2Tlj1K1+Yzqc+rPM9onqyW40OS9miMDT&#10;SHbkqG6DvVmGB4H3o0kcmO5PBFV7LUpLYrNu27V655FXl15ZwEmwNx++o5x6Gs1U6GEpdiwupXM6&#10;Kr3Ekcingh+DTYfEGoW26OSWWSEdiT+YpqNHC7KsgmcD7ucEelH2sycOpH9K0u2XGc4k1zM2pSeY&#10;s80T44Vn9v8A61R2+vy2D7ZttwF455PbrUd1p7mPzFYmMHr9exqvvFvIu+PKsck+tClLYPaXepeG&#10;vW9wNpV48nP/AOqiXV4LNCm5nYHggcGmXdpHDGuyHdkcEjoKTTNBvb3VIbdWQq4O0Y6DrVUYyqTV&#10;OO7Ho9Ei0PE2B+7hAPA98CvsL/gl38Jl+IvxMk1fVIf+JfoduLlEZfleTcAo9+TnHtXgvw5+BUN7&#10;eRTX08e0uAy7cKc+lfoT+xz4as/DQfS9NVfLeIkyL1Y/KRmv1nhfguthqixeM07I9LA4N8/PJH03&#10;c2CeJNA+zMzCFiykgdvpTPh14MbwfYyCG6uZ4WbMaSNkRr6D2rd8KWS2embep3luffFXHuYbOD5m&#10;VVAyTX6bzK1mezsSW87GPcwxzWH4o+Jmk+EoJZLy6jTyxkgsAa8++O/7UuifC/S5hJdx+dggKp5J&#10;9q/Pn9ob9qDUvir4lae1uLq1tnTY6B8b8Hg9fwruweBqV3pojKpWjDc+v/ij+3rYnU2sNJl3dRuT&#10;nFcF4k+N11qFlZ3M13/rJV/i6/MK+LtL8WXFrc+YzM5/vZ5q94g+KWo6hDBAZvkjIYY7H2r1llKV&#10;kjlWLSe5+hkH7Q9roNxORcQrbocMS3zZCKf6n8a+ev2k/wBu+MPfWWnyGSQ/LuU5UfjXz5dfFqWT&#10;wxcwtdSNdTHHJ+n9BXlev6k0t07Z37jk1OHyyFN88tzT6w36FLx/4qn8TatPc3LMzzOX56fWvO/E&#10;YJEnT5j3/Kuq1ibdA43dP61x2uKVkO4H5uBz2r0JImMkzmdajaJtvKnHVv0ri9c8sb1ZW3Z5I712&#10;Guj94W3M2OD3ya4/xEPM5H3T0Ncs1c3oyXNojh/EcWA3P3uPp0ri7/y7fUB821Qc5Peu28UfKjZ9&#10;ccGuB1rk9e9eNjG9z28PJ7non7X+meD4fBnwuvPCscEdzdeGF/t8ISS2orc3AYnPcxeSeOK8n0eQ&#10;Lb7TgYx261L4huWl0G3Xkqsz4J7cCq+kYktzk4wa8KT6HpRs1oVviPd/bPF+pScfvLh2/Mmu2/Yp&#10;1VtJ/aT8DTiTaIfEFg/0/wBIjzXnPim5FzrFzIG+/Ix/Wt74E67/AMI58S9J1BW2GxvYbgMf4Skg&#10;YH9Kzi7M0lG8LXNz4rGKX4u+JGB/dHV7puvbz3P8qjs02xx/KcYyKytev/7X8W6hOzbmnuZJM+uW&#10;J/rWuqsBF/ujiu6lscdS6WpsSywNLGbVW2qihgx6tjk/nV21PmHuV3ZFY1rNvwpXG32xXSeG7FLi&#10;RVG7nGB65rspxU5KDOWV7Hd/CyWTzJl2jy1G7GetdXrrrNMvl/LwOvrX3Z+1x+xl8L/2Uf8Agm78&#10;LdQ0axt5vGniudLi81PdukuM2peRM/3Q7Lx7V8C61qyKUHzbmO0LjPFflPFlKmse3Td0zw8dBe03&#10;On8HaMJTcrIWKwHzD3AAwa9a8DWNx43uY7NVK24wGKnG7ivPvBvhi61HRfPjx9nvXSNixxk9/wCX&#10;619DfC/wQnhjw/HdfflY7QR1z/kV4uFwvM+boeTUpu/dHpHhOzj8MeCrjy08tbdo0UAcDrk/yrWs&#10;4JtUh8yfbwuUAFUdH1tT4evLB1VWgdDyPmfOa1ILm4shGXUKGA2jH3h7V6GHqcsX7U2qxSSsyraX&#10;a2chuFZYo1BUbx96rWkeGzqUovrhWhtsblVhgyfh71Jc6bZ+GLSTVdbuFghjG+ON+FA9TXzT+0L+&#10;23eeL7y4tfDE3l2FmwiluV43kfwr7e9cOIqVKqfs9l1NqFBJc9XY97+JfxMTSRHbx+WsMa/dVsc9&#10;s14t468b3WtzzCafy0Jzgt19MVw+l/GOXx94eZdQ+a4UFGbvx0rBv9b/ALQ0GTT7hv3lsS0cn8TL&#10;7/SvPVX2a5NzlqVFJ2PQtIsreCdZTIrSHHviovEEflFlXaGOea8bn8Zal4YaJoZt3dlY/Kfet2L4&#10;qT3nlrdRiTchO5D071Ua19TL2Svc9d+GoWS4GMSeWeg713v2A3Clgq9OBXl/wkvXvVF5asWWEgSx&#10;55Gc84r1LRdTGoOWZioYY+Yd67uVSirila1kU3gtdUtZIZlVmUEgY7V4Z8X/AAcfD9/JPZszQ7t5&#10;jZ88egr2XxXaXOgJdXMa7oweqj1rzT4hGy1bwncTzR3kkkWGbyeWABGf8a8WtTlKfJFatmcacnto&#10;eJLr0E+oMmFhkznnr+Fdx4Q8QXVpbHy2UrncVP8AD+NcLqvhWz8ZlrjRbzdcRjLwSjy5Cfb1P5VN&#10;4T1S78N+Za3SyLKrBAkgwSOtdVbLa9L3Zo6vZ6aH0/4A8XfbNLjyzD5CMMeSR1rcxDdxKJl+YnjH&#10;fivIND8b2ujWNvM7eXHIuCqHLZPevqT/AIJ//s73X7cHxCurC0mk03R9GET398YwxjLkhVUdCxwT&#10;7V72X8P42vG6jaPd6IuhhZ1ZcqR5NqYFvBO867EiTfvHYe9df4I8Q/BPx1+xJ47t/FDSL8RIJ5l0&#10;hxIy7CoHklRkZDHIb61+hH/Dpb4c6RpmuWOvXN9rlvcW0kMckr+X9nyv+sAXHzA8jtX49+OPhcvg&#10;7xnqmmpIbiPT7qW3WUjHmhHKhvxAzX33DnDsKLblO8vLsd9Og6DamjgbHw5tlXavy84/oc133hWQ&#10;6Vp0G1VkVSRIjDk59PfnrUNvoDKPm9PStSHRGhH3R8x9K+3xGDp16UqNVXUlZkVJ9DuvCbR/Y2eG&#10;TzI5MEDP3cdRV5dctxK0fnRhl+8Ce9cjo0M1gwkhcrjjFakkltqMP+lWqySMc7gdpH5V+PZx4b1o&#10;1XPBSTi+j6HnVMHKTvA1tQnsfLDXN1CsXG4hs5rm9Y8VaVositZtJMWJ2qeAf/rUsum2YbCQszZy&#10;u5uBWNrHh1pYJpI0xtUtjHQcV4dbgrH4fDzr12koq5WFw06b5qmiPUPCHxXay8FeTEymS3iZkQDh&#10;TjpXFeHPGtxfa0YNeiZLpjuRzwHBPaq3gqL7EFjkXaJF2jP9a9W0z4aWfjnwuVvAgmhGYpAOV+ne&#10;vk8LRVVuUXqZ1MW66suhV0t5Ipg0c52gcAn5T7VstqflWLSLzvBz65rzS4vNS+EF+1nqfmXmnMx2&#10;zqMsnPcV0Wh+MrbVrc+RcRzLnKgHnH0raVo6I5eYqpaR3CsrMol3MSR1HPSnQ+E4rq7hEsf7sNnJ&#10;qK4heC9YqPmb5iMdau2WrPdRSNI20x/KB0rzKkW3ZBBu/vHD/F7wLjxRdXGlnyIR9xE+6RjH881y&#10;/gmeS0vWhvJWbBwynsa9E1jSdR1C+xb/AHWGC3UVzmp+AZLS9ZWbLKpYMTjPespZfKSSpq7GlfU0&#10;dc+IVr4U0Vrq5ZTJHhFjX/lo+Dj8K8b8VfEvWvG+7zrp0tySRCnyqPyrc+LXhXUoJLFbyG8tJfJM&#10;kcU8Rj81WPDjI5U8YI4rnbfQpreIMsfzY5JH6V+6cD8Nxw+CjXrQ/eS7rY9HD0YxhruUIoD5W+Ru&#10;SMA+tMWGS5AVc452gDP51sDRJpyBsOOufSr2m+HynBU/yBr9HpYXujo5kjDttAaRlz/ECTxWtZ+H&#10;9qKPvAcg+tdBa6Tsbd5fbBBFWRpvOFxtU5A9DXYoqOgS1V0ZVrpkny/3c9h0rQj0xmZQuAvf1rQt&#10;LMSNn+70FXorM/L8pY+1P2iWxi0nuZ8diRHkgg554pxtJpbiKG3VpZpmCKuOSe1aU0flht33l6D+&#10;lev/ALMvwhGrySa9qEPlwwnfbb+P+Bf4V4edZtDBYaVae/T1NKd27I6n4U/CmD4T+AY5JlVtSvjv&#10;kK4zk9vwqnr9yySv/fU5Oe1dZ421X7bfTPHtUKPljH3V9hXMyadDd2cfnzxJI4+bL9K/CcRUeIqS&#10;r1XdyObFT5vdiclqd5/o7GNdzZ6kdKglWWaBVX0BY+lbd7p9pvaRplkjztOw9DVb7VYwQNHGw3kH&#10;g9a5Y4eO7ZzR03Rlvp0n3naQoDk46ZqeBYbKXEm35ct83ap5b6M26RxSKzc7gwxWJcRR3JdprwHa&#10;vITtWns4rY0jZsdrPjG1gMcJIGccbu3vXNeJvjLb+G3RVZS3GAKq694fs7uXzmmmZc8jdjIrn7vQ&#10;7HTleWS1hkZhhS43ED8a5ZylfVhpcp+IP2iJp52SzjlkfPO3k5rhfFPjHWvGEwjKtHCTy0hx+AH1&#10;rsr+wwBJbRxxRnngYx+VYcmkRh9uGkMg5Ofu0otX11CMmnocl4psHu4LWxhkuPKVdv3up7n2rnLr&#10;4VWoumkaS4nXujN0r0i48EXKSmdZo5l6bcYIFQ2WjsZmXb8zdyOla+05fhNVUktkcDYfDCxMi7IZ&#10;mZW+85PSug0rwHEJGHkrGrHkheeK6yPTG85VPYYPH3a0LXw9cPCrRsF3HOCMVMqs5GTlK95HG3fh&#10;f7UyQszMmeFH68Vc8e6ZZeF/BAMOBcXA8kL3yep/Kti8tB4fgkuridR1UH0+lcBq15ceJdU81mJj&#10;Q/IvYV9DwvkdXF4lVZ/BF39TsoRcmpX0K3wo05LLxpY3UjLGsbtkk4AypH8zXrv7P0aya34q0xf9&#10;Xq0P2mMj+KSCQsMf8Ad68+0rS1j+Xb8zDqB0rsvA9+3hjXLW8gba1uxyM/eU8EfiMiv1XOsveJwE&#10;8Ot7aHVUammj1WHS3uIgrzPuIBBB6YqTSg/hu7+aQzQTf65QcH2P4VRu9V+walHJHMfsd1gxM/8A&#10;dPb+lWI50a5+baM85zn8K/necXRqOFRWaPAknCVjobvTjYzK6YdXBYEenatjRrI3EcOONy5Oa53Q&#10;deSCR1b/AEiFxjaexrrtOuYZrZGtcmHbhvb1rqpyi/hLUU3dDv7XXTrJo5l/dtwSB0rpp7xUh01s&#10;bo/sqYJHDAZH9K5jVNBk1LRHkt5F3KCcMO9W/AWqSa/4Ns45M7tNeS1Zh2wdwH6mvQp8y0NeT3TZ&#10;1S9VrXu284wea7GwVdE0m0tSi51Dy5LraOVjHRfxFcz4S0f+19YWa4JWztPnk4+96Cr3ifXTJLNt&#10;bDM2Tg/cHpUc7c+VGtN8tPmZc8b3MMt/NcQM4j3cRkfdzzge1cnem41D93DHuZhnd2UGq+pa5NLa&#10;TQnO9uRjrnnvV+KWHT9MiWCRppZlHmFRwp781E6XPLV2OR3k7lSz0SHSxJJM26X+H0qOHUIZpWWU&#10;beCBzgcVV8Q+MLPQZP3khvHzgRRLv59Ce1cnqfjS+8QRyQQW66eu4g5G5iD7np+FYylTp7Dcotam&#10;v4lvkjWZZST5UmFCHJYdOK5i/uNU8Sr5LI1lpq/wISGl92P9Kjm8PXdrBu3zSfPuznd/nNTWWt3F&#10;lFJHPHI8Zyw4OQTXHUqSn7pDkn0sRHw7HaBTH/CAM+tQXliszfd3SMBg9AK0rfV1eHzGV+eNu2uX&#10;8Y6jdLg/6lc5ITvmueVLlV0ZuyepV1zxNY+G5/LRkuLw5xj7qfU1y8GtXcGrxz/aHeWZySrLuH0x&#10;VfV10+K5+3apdpp9qD0Hzzy8fwxj+uKwLv4+x6MzReH9PWJR8v2u7PmTtz1A+6v4Zr2sp4cxmO96&#10;Gke70Ounh5TV0tD1G3vAFjubqxhsoVBM928h+Y4ztRO7fSuH8X+IZPGmuXF4WbaxAiQ/8s0Awo/A&#10;VxcnxAvPEc/nX1w08m7G52zt+la9nffKu3C46+/41+w8N8NU8vTnfmm+p1QpKG25pRW5EmWbAx7c&#10;091Ux4Uckc57VVinaTZ94bj19KsITu3fe9R6V9nTi0aq3UkFttGV3MuM8H+lTQxRum7uoxilhdWR&#10;Qp7ZNT28fmfd78HjmuqncUo6jo4efm+VccGtKwt1IyuT3+lV7KBmzn5ueK1LG2wdp46V1Qi29DOT&#10;SLVnbK7bv4R3rWtbZfL3HGMdKr2cW5d2cjoRjritK2G0LxhsccdK2szONmTWNuqx/KC31710ui6c&#10;1vp7Nzu6LmsTS4NxjX+8ck12AtvJsFUN7n2qakmtAUmzMaD5n353cdKVbND2C8ZzipZU+fnGBzTI&#10;sOg+Zt3UEnpUxb7lXsAtsnGO3Ud6cLfC7R/OnBgCfm6elK0nPQZYDPrVaivfoMFmE7du5pfLVl2g&#10;MSaUTlY9wWmmVm5OBxjHpWbiy7WEeMY+X9RSuqlAMcZz9KjWf5uvK8fSle4XA6deBnrVErXcUReW&#10;3XrQ6bE4PHc02W5BBHtx7VG17thKj7sjDqOhqSdhJNo6nBNRM4Ube3v1qOW6yef4f73FQyXy4+Yg&#10;DFaIq5PNMsYG0htp+lVHudxX17H1qvPf4HX8cdar/bN46iplKxm9y1IcdBuZjhcfpXX+E9B/4R7T&#10;vtE+030+QQf+WK+n1rmvDCC81bn5vJjMoGepGK3G14agqrGx84tt+bnrX4T4qcV16TWV0HZNXk/0&#10;JqScdEd3oQazsvMVstL85JHT2rj/AIkQG11lZD1uEL4HrXY6Y6papGZN3ygECuZ+JqK+lrIqkPG4&#10;wT6HjFfnnhZmX1fPoxb0mmhrQ5OKX0xnGMVYhLBtp64zWVb3WZFDZ5robzQV0zT9NumvtPuDqUTs&#10;YYZC01qUcriQEfKWGGHXg1/XcJpPVl+z5lddCtHGrRFmbBNVpUVx33c4q07LAfk5bHJ7VVebBy23&#10;1Iroi2zPVEE0Y2n5WwvAIo028Gk6tb3DQiZIJFdomJCzAEEq2OcHpxT3kVUx69hUcx53Lt7f/qrn&#10;rUedcsldFQm07le51JofETahbxrasZjIkcbHbECeFGecDpzXpnh3xXDrawyp8vmIBIn91+/4V5pL&#10;Dly3X+VS2U9xYXG6F9u3k44yK+F4u4PpZtQSj7s47P8ARlzlGS13PXDtgZdzc/eBxVyys3kVZl+Z&#10;X+WuC034k5jWO8TheAyDJxXW6X43sbm1HlXEKqvOCcV/PeacH5rgZ2qUm13SuiYwUdWXp7Jg2/5s&#10;L096rTqoLM0owo456Vq+HpLPxDdw27apptj5xYvcXU4jhgUDJLH29Bya89+J/wAToddv5LPTLO3t&#10;bO1/dJJGxZrjH/LQkjPJyccYGK9bhvw7xWZtzrXpxXdas1hTTXO9i14j+IOn6dYyrI0jXC8IEOWz&#10;Xi+pTS6xqLTTOzFifvdRW9dAyEqzltp4DHOKqy26yKfl59SK/deF+C8Hk6bo3cpbtkzkuhkrZfPz&#10;932Peo57THDAkD0rUdFj/wCBdarTbQPTnkGvsZRS2M+fsd/+xp4VXxP+1V4AspBvik1mB2UnqEbd&#10;/wCy1+tnj3U7iTSpIzxC0hkDD+IknPNfl3/wTis4739rrw3MzMq6es9zgdysTY/Uiv08+JEiw6VY&#10;wqXVdgZl3hgTiv538WsU/rDintE7MZNwyqUvU4G6vCy7m5wcVXsZWNyu75Y+59Kj1MrJNsX7vXNW&#10;ltBFY8/xe1fzNFz9pzdj8dqSlzcxa1LVP7Wjj3YzGNoA6AVWXco27gpbv61UZWL4Hy+wq7pVutxL&#10;+8+XB4z3rWWIq1qnNN6smFSVWeu5p+H/AAvBq8jfaI4Zh3Z0DZo8Q6doOk6haWkkNrb3V1KAhj+R&#10;gB1wAR/Kr+jz/wBnl248tBk+1VrDQLbVbj+1r6z+13txOFsy6/LAnTK/7Rr7rJm1h06b16n3WU0I&#10;wppoNWlXRrKSZrlRaQMdrMSN+Oa8y1/xtdzau13MHkuHbYqBuFU9Ppx2PBrqvjN4rja+bT1UQR2O&#10;A4bj5+uM4xx78Vynh3wr/wAJSn2h5ZbWVeIWjUqUI6nB7e2SK7qNR4NSryer2uaYjESw92tzW1Dx&#10;jfeFdGgbT9PDXNwoFzJ5pBA3AhF78+g/CvV/Bvi1bTSPLu5v9OhTzHXJICNjABP3iM4P0rzzwql5&#10;bGW3vIomaA4SdP8Alt747EV03gv4e3ni3Vn+0Kwt8FIZ45MeWTwd69/bHeuzI82q4qr7Cu16lZNm&#10;NevXVKetz4r/AOCqXjBfEH7RdjabZIxpelRx7XHILsW/XAr56sJVEYbdtbuD3r0H9vrW4739rnxZ&#10;DC26LT547MH12Rr/AFJrzOzvoyFZdvTBJOea/rLhrDqll9KC7I+hxU/3jR0FpNv4Y8DkVfhl2J04&#10;b9Kw7W+UEH3rRg1JSo6bjX0a0OT3erNa1bK9tuOnpViAkD5vXis6K+Qgdm9Knj1FWbr2pcrJsjQL&#10;cr396kHQ8574qgt6qr94YPanLeqByR07VSiwui9uEnzDn1pSdoP15wOtURfbgR/Wnf2iirwxK/Sh&#10;xYcyLu7ngY7Uv3erdD2qml8pQYyKcb9ffk0RiwTRcJwM5HuKIsOd3KnsO9U11BcjlWbHak+2hWDD&#10;9T0quVlSd9i+GBx3qa6h8hV+eNt/PynlfXNFtqVtPF5PloHHSTdTdRs2hj8xGLxjqfTtUq+zErdS&#10;MSZ+VSSc07y/MbP3d1VFuef1AFMj1AZ+8x789qrlYuZdC+Aw/wCA96UMd2f736VSF9uPVtvfNI98&#10;MYVm9OtHKxcyNDPO4+1NZvmPfniqYvQ2fT0qRLvcfl+73OelHIw5uhOTuViO/UUpwRj+famg7s5+&#10;lNdsLu9D2pW1sP1HhssMVNFbeaQqkYx+VZ8l7g4PHOee1WdJ1KNnZJFP3eCe1PlZopLYSctE5U7s&#10;9hmmrwM/n71Bf3uJmXv7nrUL33l7cMvzfpS5W9jNtdS05UfXpQDs9Wbr9apR6n820t82KedSwP8A&#10;a9B2p8jCy6FuUjaPl+91NRMDnpxnOahXUQUPO4DqKgfUtq8nnP6Ucr2C6LZbavbBNNZVGPmX8qpn&#10;U1dj/D6ZqM6hztpWZPtEmWsM7fL6Go3i3Seo6ZqFtQUpngZ6EVGt8JD+nAp8rCUorYk+zLkHpt6j&#10;1pr2wc5Cn24pPty7/wCH8aZ/afPzfTg0pRY+ZAdLULtX5eOaY+jJJ257U86ntON30FNXU/dV781n&#10;KnJi5khw0aGN8BR371PFZJG23Hy4zVRtS2EA+vUU7+0wNp/Q9RWE8KpaS1K9qWorOHOQq8HNOMSn&#10;IUd+3YVTOqgA428UDU8BOdxbngU4YVQ2VvQPa22L/l7B/Pigx7h/KqS6jlW3cdjnrQNU2qMn61r7&#10;ITrJl8JtHNPQ7TnO0YzWYdU2v3IP6Up1Dc4Ab86v2bH7RSNIFVPy8896M7vx4+lZpv8AHX6HBp/9&#10;p/Jndz7U1TZMaiXQ0YWVR+PelEncnOO1Zw1ZVB9V596dFNNcRSSxxyvHGu5yEJ2r6n0HI5quSxS1&#10;1NALz6H+dKzZOV9OeetZCalhG+9t7c0p1TYy88d/rVeyZPtbaJGvFymWwKV3z8y/Q1jNqwYZ3Djg&#10;YPWnf2vuXdnpS9kzRVtLmo84HfHNOM46n86yW1UzcDpTRqjfX3pezM/bJvU1mnAWgzZA4/TpWPLq&#10;mSPzpZNTyuGP1FV7O6KurXRrFlXK9T3oLj5uax/7UyfmIHfkUkmqbP8Aa/Gp5GSpmwj8YzxS71Vt&#10;u7dnnPpWMmqNu53DtUj6plP+mbd6Xs2VzGoJdoPT8uKR5PL78e1ZX9p/xf1pialsPPzL169KfJdD&#10;voa5nCxH5mP+NI8q7Rz+fesgar5idRuHaom1YyJyOM5qfZiTW7Nt3WJh6fSk+0qedx44xWEdY3vj&#10;d909xUTapg8bmbPr0o5NAlJPY6FrhQc98ckdqb9qRFGW49K5ubXT03bQvWobjX8IPmzjsOtZyg2T&#10;yo6C51TI67ieh9Kp6hriWUO6R1A7Ank/SubufERl3MOig8fSuc1rXZpp1lZizL0QjgDNfCcXcWUs&#10;qo+zpu9R7Lt6lxprdnpWlahDqD4UBW2F8nrmra6mCqguK4/wL5w1yKa4VmSZARk5G31/PPvV7xJf&#10;i01uaNQwXdlR6A1854a57isbXrUsVPm6ryNJVotW7HSw6kqkjI7nrUi36425XPbmuM/tghgPz5qa&#10;HXGkGDn69MV+wxpmHtEjsRcoQv8AnFL567c/L1rl4tVkxjO78elWP7TYDr8uRitfZsOa/Q6RZwUy&#10;p27qA429V47VgpqRMePunPXPapHvpASC3PXAGDR7Ni5ja+0fKO23j1py3MYX73I71gpqLIGznjqc&#10;9aU6m0nI4GcZJo9mPmN1rlRFgbevPFQrPt789way2vjG/wA33Tz9ajS/Zl4bqeeaXsxc0jZadUHB&#10;+b6ZNKtwpX5f5VjrfOi9csxzxQ19ITg7vz6UezFqjaNwuBuIH9aa0+R29xWMl9ISMKre9K144l27&#10;sGl7Mbnqa/nJzj2/ChrpWQH73vWM1/uA4z7DvQl+QcfLjp1o9mHtOxsm5V+PugD1pTMrAYYYUce1&#10;Ypv8j5RjoM0jXbsSNx6dKn2aKVzZa7Vvu8+9Kbhf7351hG92heT9M9aFvC2fmZar2S7hzSNwXKt9&#10;1g1DXqxfd45xWGL4iL5W9efami6O1eegxk1PskHtGjeW9jJ/1g64pv8AaCtwp3cdqwTdtJxuUD1z&#10;1oF2ynhm645o9jEPaPobrXSq3zD68VZjuLcWLv5n77Iwg9K5uW+kZF7dj70xrpwoG773OaTpruCq&#10;NG+98vr97npUX29N/wDC2O+f6VjGchPvM2felWVnhZ8/dbHoafIh8zW5s/2gpVtxB5pv21cK3Rf8&#10;8VhC8YFu6r+tEc7v0Y7V5xQqaYe0ubb6gjMfY4Bpk2oKh6/M3PXpWVcTmMrjPzD061DNK0z7skcd&#10;qPZxBSlsas+oZb/ZPUiq51BXZunI5B7VQ89pH+83/wBaovMby/vE5bt2pSjG5nKUr6ktzebUbkEt&#10;zn0rKup2Y7jzj2qe5Hb5m3dzxVG+WS12qTncM8elXGxT1WhRvbrY/wDFtAxjp+NYOsXZ2/xNnkgV&#10;rXytIzbW+7x0zWNfW7y79oY8cCicU1oUpO2hhSzqLn5mwpz1okmAt1ZVUex6U2+sJI327d364qpJ&#10;JJaja20o3fvXDUpamlroeZVjG7PTnOcV0Hhu8h1vy45iElhzgn+MVzLowKtzjHANNj32e1gWDKcg&#10;54r53PeH6GZ4Z4eqvR9mZuHN7sjutQ0K3Q+YY8t1PPT61z17aw2tpdNGmZNhIB6YqzpnxAme1WO4&#10;jWRcbd2MmqOpST3tz5lv8y/88zgEivwDOPDvMcG+alHnj5HNKlyS02OXuJSjNG3y5xWRqUVwjld/&#10;3gSAK6WDwhq2talIv2dbdc5DF/uip7b4RahNqH76eNU/vDmvn6XDOZzfLGg/uF7KW9jlLa3ug3mO&#10;xTA++D1q5beKZ9NK+Y3mJkY3Dn867m3+C8JCrLftIuScquMVdHwEt5bV449TUiTtNHynfjFd8uBs&#10;4UeaVJhyzObtPFzSwfuo1aOTnbjpViHxGl1HtFui4655zV+4+B+oaYVFm0Vwingh8fzqez+GmqPK&#10;irZ7pFwD+8Chh6814dXh3MoPldKX3Gco9Sj/AGg2qvlo9ig9hwKuWWnTC/jkt3PmRlTj3re8M+DG&#10;trt/t6+TGvIUHcxrek8mNW+ywrGq8E45PvX03DfAGaYqvGrNezimnd/odFGE3q0dF4V1WSys7eSY&#10;ZVpR3446mvuD4CfGbQ/CBtbiW4s4TPAjYTACnZjB9+K/P1pLi0gWMktuwyjP3aVdavwq5mkPl8KA&#10;2BxX9LSyuE6UYc2x6VPFuno0fqJq37c3h7SdKvG+3Q7oQCuGHzV85fFn/gpZfXtpLa6TGyMcje3a&#10;vkO6v7q6Lb5JD681TcOv3ienrVYfKKEXeWpUsdN/CjrPGHxV1Lx3q8l3qF1LM75Pzv8Ad+grn11P&#10;KN83ckYPr6VnyQneG59e/NNkibyxgbvavWjGCVonLKpKXxmkNWW3jbjdu64qtc6kd4CttC9MmqTK&#10;0SZZcL+ODVedGkiyzcdPpWi5RcvZDb2/Zpc7uccnsKxb++zuZuG6EH0q5PGzDPG3Oc+lYt4vmSNu&#10;bJycemKifLsi9epm6tcmTd935v5VzOsTAqOu4jANa2qvsU/NwGxwK53VZmUhVz6g461ySOiELO7M&#10;HW7zKAYXbzkgZPNcrrLqybh8yjsK67UoEeRsDhRnjtXHeIJ92VVfmyRmuOprsd1C6kkjjPE6+WXB&#10;+7jPvXB6yvns21e47V3niXc4boCOea4fVpQkvXBzXi4yPQ9rDtN2kZHiRPsmkxx/wrKWxj1Aqppj&#10;4hOPyrovF2q2914DW1W2j+1JfeYbnA3bTEBs+mRmub0uP/R+PX1rwamkj1I/DoYN9L5srn1Yn9am&#10;0K48l2wTubpjtUMhGam02I564rOMtSpR6mvp53yg7ctnv3rqLkqGixuH7sCuW0d1Eh3sOMmuouQZ&#10;Jo+u3y1A47YzXpUtjCdm7FizflV+9n15rpNFuWg2spwQfWuZtrZoVHykN1yRXR+DRC+tWy3ZK23m&#10;ASEcHHetJScVz9jkqabM928T/tWeLPiz8NfC3hnWrxrvS/BySppwOdyiTbndzzgKAD6VgQ6Y+oJF&#10;KWUzA/MqnkA9KwIPDGq6V4oaG1s5Lyxk5hmjG7cO2a9X8D/DxdEeO+12eOxs2+ZlY/MeOmOtfk+P&#10;hXxOKlNQbuz5/F2qTueqfs++H21zwr/Z7D94r+cnONufX617yLOPSbKNNywrbrkLnqa+ZbH9sTR/&#10;hlN9g8O6K949xMqvMy/vHGcYAr6D0q0m+JN5byPDJCZkV5FbKiLIzgj19qnGU6mAivbq19rmf1WU&#10;Ycx0Pgixk1bUbpl/eedtDPn5etdd428Y6P8AC/w7/aWrXEamFONx6Y6Y9TXOeNPiVoP7PPgia8u7&#10;pYYY1yD1eRvQDvX59ftG/tTa58f/ABLJ+8mg0uKQ+RbKevYE+5FZ5PluJzWrzWcaXV9/Q3pYW8ea&#10;SOp/aq/bI1T4z6tLY2M0tpo8TFQqtgyjnk15z4MeTUvDNzb2oklvVl83YD99MDdj1NcndW629psY&#10;nzm6r/dq14SvL3R7pby3aSIRNgSDsa/QcRw7SnhPq1FcvY3qUozXKepfCrxTb3l/JptxG0UkmShY&#10;7SrDsa1/FsErndbq8cnOc9HrnNN8baH4unjGoW8mn38agLewqNzH1I6V3Fja3E9jI0N1balt4Ur+&#10;7kPpkH+lfmWaZDjsLK7g2jxK2HnD3raHBnxBHqNvcWrcXKKFdWHIHtVGK+ktk2s7eX2/2farnxA8&#10;LXEeo/bobWa3kQDcdp//AFVy/wDwkDHKzLu2sMketeRyzXRi5VJ3R6p8J/i1N8PfEjJKVa1ulCMf&#10;QdjX0ToniiO8s4Xt2VkfB3KetfGkVzHexrIrKq5wQT0FekeAvixceA5LeHzPtVvuGQfmwPatVipL&#10;Q56sW2fTkHiFYnkiul3Q3C4w3Y56Vi3XgldP1Hz9NKyR3GRJA/QjHIFc5rXxWsL3wq2pSTLHtxtT&#10;IDMfYe1cVcftEXktlLFYwsJJOA7H7te3guH8fj2p0o6d9jSOHnNaHF/FnwfZ+GviVeLph8lcq4jH&#10;VGxyPpnNR3OtXGrQ2q3UcUslv0lx8xGec1MkE2tX8lxNukkkPzN1696sReG5Mttyq/09a/Y8LkcH&#10;RjCulJpJXPU92Kswsgt1yVwmMAelfWX/AATs/bbf9j691S3+z+dYa88TT/MMoU4z9MGvl/T9Ja0C&#10;7lbB7dzWnY27x4KnknoOMV9BHA03S9lbQzhXlCV0fpN+0p/wVzs/EHhe90vwvHMZrqAxfaOduWGC&#10;c9eK+B7q7/tS+aSZt7ysXdj1JJz1rEtpWDbSrHbz9asRSyfKexPGexq8LgKdBWhuKpiJVJXNy3to&#10;EZt20etTCKEx/eUHqfasOO5kDhcZPenfbJIzj+I8EY61rKiRzHSRSwgthhwO3rULXqxfLuXp0rnW&#10;mlBwo+7yeMVC95J5mefXkYqPq9+o/bSWiR1Et/GoDAhu1Fhf28Vy3mMGjkUq/up61yrXUwVdrYHU&#10;d80jXrtOoAI7kmufFZbCvSlSqbPRj9rdWZ1stgumyxESBoGG+Nh3Fd14C8bbgLeVljaPkY/iHtXk&#10;+heK5NLUw3ES3Fsw5Qjp9PzresbzTrwhra4+yyKOI5ei49DX8/57wLmGXVnVwsXOnfS255csM4u8&#10;dj0LxrDBrcHlSRrJ5ny4PavKfFPhCTQpFutPZoZYDnK9/rXUx65q1pOoaH7bEMYKMGbGOvX3qjLq&#10;LXiSeZbzpIwIKsh5HqK+SqxrrSpBp+jOeMmncn0bXF8QW0dwrt8uNwzyD3FTNZfvnZWdlbnINcGI&#10;77w74hWa0WRoZsNJFjrW03jS4iSR1t/JRTkmTjiuenRq1ZKMYNv0ZN7s9A8BeJo/KkhuDtkhJ2Fu&#10;Nw/zmvPfit8UoNH1fyrFkkukcFmHKrz0I71xfjT4vyHdHppZZiCGkBwPwribSCa7uWmuGbzHOTk8&#10;mv2DhDgid1icerdUv8z1MPhuW02fT/7an7a0f7ZGo+FbhPD9voS+HNLFgQn3pz8gJPoBs4HvXj1l&#10;BGyfw9yKwtPibG0q204wfT3xW5aRSLCpwW6AHpx9K/W8PhY0o8kdjetUlOXMy/aWm1Afl2NU8dvG&#10;55Hy9uaqpHImCxx06HtSSMzH7vfrXXymSi3qzShSHadw/DNCyRptVQvXoetZKzvvznryeamaaQEb&#10;sEHoc1jKlfdmkZJKxsNNHCw27dqgHpUsV+FYtuwp5z1rCEkixlsjC0xmlb7u05OR6VPs0jTS12ek&#10;/CT4ay/FTxUluqkWNuwe4kHf/ZH1r6P8Z+J7TwPo8Wl20cYlESxqAMBMDAP5CuK/Z+1/S9C+Adxc&#10;w/u9QjLGYjuQR+uDXF+IdesPGiyXS6k6mB9sqg5Kn371+G8SZjXx+KnGzVOm7fPzOqrTdOheO7Ln&#10;ifxRLNPhbj5nPOD2rDkvoyGwWzkffORWHdTW7wNdW90t5bKSCY+WX6isseJpJVYRfKvbd3r5uUoJ&#10;e6fPe0kpXZ1VtqraZf71w0bDa6g8Eev1qbUdSWN90e3dngjnNcauvzoirkbcbcnr61Dc6tqElm0k&#10;fy7OMAZJFcdTENbFurfY6b7flpJC2ZOg7YHeuf1C9VQxLZXJJHfrWfbeKLhnkjuV8ogfK+PlPtiq&#10;NxqH2iIssn3Rj3rONbm3ZHvG3/bMTvCo3tuGcE9BVDxNcLOF2x/K3GT1UVjs6hW2l1aRcA+lXVsm&#10;u7aPzJDwBkZwR610RipahbqRfZGg8v7uJF+7nsOtZd2Iop2K5Vh6EEY9q2rrSZJrby/MYNuGD14q&#10;t/whVukkkUt4+5snIFHs30NYu6MZr4RTKzN83+yOB9a2NJtf+EgdYVj3ZIzMoxgHvmrlv4L02zt2&#10;X/j4lxkOzfdx19q3rBzsjjjVFUEAcfT/AD+FS4W3CVSSRh2Vlb2crJLDl8/ebPFaeqXFtpOiveXe&#10;IbeEcmrOqXlno6NPqEixRgZ5AJY9R7mvHfip45uvH+qGKL9zpsJ2JH/e9z+VfTcPcN1cfVu7qHVl&#10;U6bnuYfjnxg3jDWW8ndHZ5/dp0FM0WxQBVxzx1pbPw1ITt/X1ra03RZJD8qll3c4r9uweW0cNTVO&#10;mrJHpKXLGyH2MSx8YHzc49K27OAqy4jIYjPJ7VVtdEk8vbt+9Wna6bJuDfN8o6n+VdbpxMvaPqb+&#10;i6jHqukNpVyyqGcvbSEfckx0Psam0vxZHo2of2drFv8AZrtTtMoOVb0yKwRpjhGRVZtp5J71q6jb&#10;W3irTYYNWieSSEBY7uM4ljHof7wFfmPGHBTxM/rWCXvdV3OavR9pqtzpbSKOC53W9xHNweFkBGD9&#10;K3tL13/hHbkN58S2+QZVd+MHr+leR/8ACF6ho00n2DU7W4WMhl83MT89gP8A69WJtHu5olN1Nbqr&#10;csPN3NnHpX5nHJcypz5FRd/QKFGcd43PozS9f0vxNpzR6PewzSkcx7tuBVj4e6Lc6YfEEckO2OUx&#10;XEZH/LNhkPj2wRXy7NPcaJP5ml3E9q5Ub2V8biP8/pX0F+yHqWteIvDNxNq0zTbZCUZj96POOT9c&#10;/lXs5pkuJwGFjiKzV306nb9Xg9rnpWsD/hH/AAvHBHuFzcfvCB1PpXL2drq08U223+zxyHc00xx3&#10;7Dqa6zxJ4gttKzdT4kkz8gH8HpXIa740m1BZZI2kOMsygdvT6183Tq2XMcGIjFS3NGC2hs4mLp9o&#10;k/ieTv8AQVi6rfWV1fMupRSvbnCKEcqqfXFc3L8RLh5wi7fMyRtJ5H1rQ03W0um/0qNCzDpu+92o&#10;jiVJ6HPK5p22jae0fmW8imFW+UZyVHvS6hp1pcXStGq7Yx971P8Ak1R1PSrCCXMNw0LlD8qjKhsZ&#10;Gax77S/EEQXbcWbQsOOSrDiqqVLrRBy8uiOk1SDz3WFf3adSCPSiK1sUWSExq7RjlgOtcXd61qlt&#10;ErXDW8fljbnfuDZ61l3XxNj0mVkk3Zx8zbuMfSuL6zFPYzcW3dM6rxt4Vc2S3FhGvmLjCg/frzPW&#10;7y4vbebzmNmygqzSL0/CtLV/j2ulw7VbduOFB6D6153468dQ+MZvMknuLNWBzsUEvj05FRVrKeyK&#10;jTMTxJdaOt202o6XHqV5Iw3XMdzJDux/s5IzWZaP4X1Rv+QBq9rnvHfh/wDx1l/rTL6PSy6m3a4m&#10;IGcytjB45wKfZ+J4bRlCxxwspHKjr9K7sPnuOowUaVR6HV9YcdEO1/4e2cFk11o17cTeWNxtbiHZ&#10;KPoQSD+lM0u+2WSK3zHHTGMGut0rxLp7qs7JudBnGODj1+tcTAoeZv4VLfKMdBmv1zgHN8VmFKbx&#10;Ori9H3OqFbmV2jWj1Dyizfxexq5baiSW+b/69Yoz5mFyMDNTW5ZWXoeOhr9MgTJnSWOo729FxwAc&#10;c1rW10GOB19a5W0RlcfeJzzzxXQ6dE0kQb3wK6adO7J5pM3bIpL2wV4HHWtK3LAfL271m6dDnao9&#10;+K1ba3+fLLXQtDPXqW1uPKGFIO3kirkV6Ubv7c/yqrHZEdPmU1NFasJF6+pJqtCWmaVnqSwyZDZw&#10;cgdfwrrNO1cz2ihufw5rjLCyae4VVVmzz06Cut02zazsh1GRx61nU5LFR0YXt7hv4eKoPqoiPXpz&#10;x70zUZMSbWOP6VRJYYA3dMc96cYxsTJyvoaA1j52ZeoHQUHV3kH5fiazzCySdG54znrViwtWkff0&#10;C8kU7xHGUr2ZaudRkUBSRyMnFV/7YcP93HoD3q1NBvZsr19Ko3enbm3ds+vSp93qXLmFfVmLZH3c&#10;U1tY8pATgn1FVpYWT5sg9sVTLfMvf2NKUoi5XY0m10rJwv4ioJdZ4O5iT39qpsdnPzZ7g1WmuPl6&#10;43DC80lKKM+Vlu51vf64xyT1qlP4g27QCfmGMn1qvrdtcaDP5dxG0LOocZ5yp7iuf1DW0DEbuOoF&#10;KVSJXIzbk1tkJ3Z5OM0xtcYYYZ3dB71gQ363MZYN933pk+qKj/e+6M4xwazc1YmSleyPS/hjdyXd&#10;9qFxtMkdraHeeyF2CipY9T/s7VfM7cuKq+CLZtF+HqXUkiwNrVwWAP8AFCnC/gW3H8Kz764VRLMn&#10;zHGwH0Oa/kfxCx8MZnlWUNo+79xUtNJHr2h+Io7yyinU4ZsZx2NZ3i+4W/0m5jbc3Vly3cciuc+H&#10;2rySWgXKsOmCOQBya6iOCO9U5RGBJwtfH5RiJYLH08RF/DJMiauzzG2vW37t3y56da3tOvfP+U4H&#10;pmub1OM6Zq89vjaEkIA9uo/nWzpeIwp6+vNf3Lg60a9GNVdUn945RitjXCKZP3jBADy3p7+9Q6mF&#10;t7xlSbzkDYVwCu4euDTZ35JPYdaqkFhu574r0YRJ22FkuNmeGO08ZqIXTYJXt09qfEc8deT75pJY&#10;SxH8PPp3q29A5XuNa+MfXG7PX3pyX7K319KHtzt9aPs4AG3GRyawlZi0HJNNd5ZVZhGN7EDovqaV&#10;L5vVuetLCj27NsYjzBhvf2NRuFXP5cVDpp7lLyGm9l2t129cZponwfunOaeYd2305IzS+SB9Scn2&#10;pcsI9C4xl0Kssu/7qk8Zyf6VVnmIJbjHfNaBj2pn7vtVO4hA4+ZunP41UZIJU3bUz55v3bfLtx+t&#10;U7u62qTg9PzNaF0mJWG35c8Vl3SMAV28LU1GrERjrqfSP/BJu0e+/acubg273DWukzbI4yAxLMic&#10;ZIHQmvvX4p/ESxg1fyPK1S1jh+TM9szBT35XNfGP/BG3Qrg/FbxTqkcLTCz0+OIADPzPIW/kpr7Q&#10;8SA/bnaQ5bnJ9a/lDxYxylj6sOmiKz7EKGXRp9zk4PFmm3Ew231mc9AZApP4Hmto3HnxrtYP0AxV&#10;KbRLXU5P9Jt4ZB1G5AcVa8P+AdI1HUt0kZtG2kpLFIY9jDoeOK/JMDhaNaoqbly3PzuOHp1Jcuwj&#10;o456H7uO9W7NMMuT+NUPE2gTajrFxPb6nexsWGdhUxsQAM7WB69abo+n61aSKTfWV0vpNBsb81NY&#10;1sLCNV0oyT8wp4OHPyxZpeJblRHb6cs4gmvnALE/wjrWtd+LptB0yS6fy2mtwBCjjAYjgcVj6Hom&#10;p69O+rTWsTQeYbaKRHyFweSueSOvNYvxw1GAava2VrukjsYy105YqdxHA6EYAzyRX0+VZbVppNu3&#10;l3PrMHTnTjrpY5aZrzxZ4lkhkkXzLyUySM33lz1PZlH/AH0pq3oXjG8stZe3t43FlDtG1oFUiMZy&#10;3Tdk+1O+H0E+godRax+02knTZIN8fPVVyQf+A4+ldZ9vtb92v7W1DXEibWZoypGOxz06125hiIN2&#10;q9DzcyqJyTkyGHxta2skbMreU67vN2/KATjvz+VepfCwt9ot5LdmO59xz0I614NoHgu+1DxNJe3K&#10;rHcM5KRN+9gRj3H+BFe7+C7u88G+HL26voYmk0+1d/OtgTG52E5IPSqyOjTqYhOjqlb8Ts4foqpi&#10;oyg9j8ev2nvFEnir9pfx5fLJuE2uXWDjGArlf/Za5eyvGIXn0A9zVTXtU/t/xPqV47M0l5eTTsT3&#10;3SM39a2vDOsNobzbYbdjJE0J82IPtDDBxno3oeor+0cs/d4WnC2yX5H0dWmnNstJM0Hy9GwOtXIL&#10;lsfN3/StrVPiKmp+H7jSbbR9Itre7S33ulvumV4c4dZGJKl8/MFwDgcVjWoUZLA/1r04VG1qrGEq&#10;ab0LsF4zYwzHFWI7hv4m465FVY4gVXG4LjGetSKuwDaflAxmq50Zyp22J47h8bd305p7XbKygK3J&#10;6etMVVB/3ucUoj4HLfMeo7U/aCjBvcma7Z/4scGmpNID94/iaQJsH3hwfzpHXzPw4HNJT7F+zRP9&#10;odk2hs880n2xmZvmU9qSNP3X8RqN1ycAbV7ewq+YzlCV7kwvHm4zgkZyKUXTsfvbqj+Vux6+nTFO&#10;RSBx93rT5kHvFxJpLgfLx6gGtawupjZNbCT5ZeoNYtifJnX7rIeoq9Fe7Llm+6ucADsKnmHGLK80&#10;c1ncNG5bjpzTQWlJVM7vc9au+IPnWOVTywwSKz3HlHj73Ue9HtCZRadrCtLJDJhXLc4x/Smx3Ehc&#10;n2wSO1DMuFP8RNOiI/2l4wcVopaEWJIp2k5/DrV5H3Kvo3Ws1pBvzngfrVu0YsMn/wDVVPVXCMn0&#10;NWGTC4Abb/KmzSkDG38c9Kjt9wjxz279abeykD0wcfWsbanRzO2pVuHZmYHdz71VN00M26PgjvUt&#10;221c/jVZRvbn8AK0J32Jbq5N429flkP3s1UV2QlT9cVMB5YOOo4+lJPJ5g7bs/ePpRzdA5V1IfNY&#10;t/Eq4/KpNzIv3t2DSCNe/wB33pxAA3AdOelV7RdA5dNBoZ0bP3ccVGzbpPm3HcfyqSRfmwcjHU46&#10;0Dj/AHcZHtU89yfZ66ld1kDfe+lHL8ZO4mppCypu47EUkZJbHGe3v71LkVKCbI9hZDyScflSSIyr&#10;1UdzzjFSBcJuZeVP8qdJ8wPP3hn60cwRp3KrRfXDUrBtnH3m6cdKmZcDuGx2pDxG3qp9Km+pXJEr&#10;qvm7eu7345p4hwnysW5+lTbSyY29OmOtNU/LgcHnr1NKTY3Ti0QGMswHp1+tCjeT+lWAMSZXbt6Y&#10;pH/1jDb06CjmsR7NIiiRT8pxx+tADDjnHp6VI33SPUg/SnKyqOefTmlzdgjDyIzDsGQd2Mk80h5T&#10;Lfw9M+tSDdu+UZFEcaoP9k/zo5gsr2sI0LcMOf6UBNp6d8UFtnXIHvTmO8njOfwqlJoFFdCPy2De&#10;g5H1oETbudw7+9TFQoHVu55pCMudv50czZUo9yNAzjdt47GtFvEd99ga2WZ44ZE2Oq8ZXg4PqOB+&#10;VUS4JCj8c0NuXqO3BHQUnruUtrDSSgyDk9hjp9adIpPzYwKaAUDMGye/HWpFlbZ83buO1NSM1qR4&#10;ZfQg8/hTg3yNhvwx1oPzc5//AF01Itwba3B5Ge1VzMFBdQ5jUn35b2pNuVY8/UU8sxiG3nPamIxC&#10;9+OMA0cwKnbYUEq/b6elNYEsPTpn0pxO3/ePTI6UI5VcH6jHajnK5Vsxv2f5z9ec04rkYzjvQ8o3&#10;d8n1FIz5TlTuUfSo9owUI7DDGWBz93OPpRjyz83PoM0pYsi+vcUxgofuWXqDVc2mobbIczMvy8Hv&#10;9KFOHxtYcflUQZpsgY/HtTjNzz8qtgbgM5NRKVtgV+ohIL9W6Y4qNyfLPTg8CmzXOwMOOO+KpXt9&#10;5SsN+3v9M0uZlehPdTKo++vH61nzXwxhjt2dD6VVvr3afvbvTB61gan4h2/KrbmbjilKdldgovqb&#10;s2sxwDDMWOemOlOtFludsxHyg8Kep+vtUHhLwrJPtur35eBhGPb1Nb7wQxSH5uZGwTjsK/FeMvEh&#10;YeTweXu8lo5dvQzqScXZGTrU3mIvyrukGDs4C1ltboxkZ+igEnqOK39Qsxc3o2Y2KvJH8VUtYsBH&#10;ppj+6szhCR0I61+G1sZVxNR1Ksm2+rMvaN7h4cnks7Tzt/yjLbSfrU97qx1WKOc/eYEMPofWqU1y&#10;tlbmIKrGTKoAOg9akstJaHwtDIPMaSGdklxyFyBt/rX3nhvjHRzeMb25tPU3owu25EiLnduYZ9Kn&#10;tmZD/s45AqpFJtP49asRzsG+8NzDiv6ep1C3T0L9su5uT26Vet4lVDu4bFZlpKyn+H64q/BICmce&#10;/XitfaMy9nct2sW5vm2jHoKmPB469vaq6nA+b7pA4qZJgDzu9hntTjLUFCw4Q5H3S2OvNIYx7Mp9&#10;KVGVcLz1609F+ZuR7jHWnzMpQuIFYoDz83GCOlNWDL4BVu3TrS7lR/lb86fu3FgCvPTb2qHJhy26&#10;jRB5hbcrcnAwadDCNpX8805ZMkL2XjGKI2IX03cjNK7K5dBpjVThWYAf3qGi2fzoWTBK8sG75pGb&#10;/wAd9qfN2H7NPcaI1ZvlXHqCKabfIbB4HpUqzYLD5ct1zSZWQ7vz96nnZHKlsNEeAqtjjoBTfs+W&#10;yPujqR3pd6SuCeApIAA5pQdqddvvmp5uxVm9hFVc9cZ60LaqHPI2/WmrJ5S5ztzxzR5vkrjPyt83&#10;1o5mP2bW4hRS3QMV7j3pTFvO5ccfrUbTBfbJxxSNcbT16DjnrRzsrlT3FEXJ7bu9BiACgNjoOnWk&#10;W5xGW7/Wo5Ljcd3C/SocmP2aRK23Y2efUgUNEjD7y84Bz2qH7Xtzn69aSS4YoW6fUUe0IcUWYcRt&#10;/e5xikMajavIz196rLfYHJKn1xUj3Qyrc/d65qHJj9kmOZVaPH3cDPWiNAT97JxgZqF5srt4U9M0&#10;RXXy5G3jgj0+lHtNAjHlZbuUWSAHgsvGe1RGLfgqf/r02S7XylVSfl5Oe9ME+S2MY/rUxm+5vox5&#10;AX/9VJ5bZxuH+f8A9VPgSOeVVkl2r3bb0qFpMH5TnHr1quZ3E4rqNlt1VG+XleQRVO5tt6ffPHfr&#10;+FXi+5R/tdaYwUp+PpVc7RHszCudL3fN/d6ZHeqcullW+7kH8Oa6SBY4LlWZdyqcketQz2qzyt23&#10;HJA7UKo2R7PXc5S88OiUEsoHHBJrLvfCgZvu9D9K7x7ZWRt3zbu2OlRHS1Rv9Xng5HtWfM+po4aa&#10;HBjwiWHQ9MYzxTpvC7KVO35V6nFdwum7ZV+XG78MUsmjrgjGV9KXtETyvc4JvCrR568ccCr2n+HD&#10;x298dK6y40iNlz97b1xUlnp4VRt7cmlK0kZ63Myw8PyFuc49a0G0D5PmDDng471uWNooi79M5x3p&#10;9zD5aMc4DfhXPGnC+iKntsYY07ylwB908CiaFcqcDAPJq7cIEVenXnFP0rSW1LVIbeNk3XDBQScA&#10;EmuhU42uznhLWxX8llGfusvp6VqTaNDaeHoboXe66kkCmMc4XHX+QqHXNAuPD2pNZzptkTqQcg1X&#10;E2Rltx2/lXPOjF62OqMV1K0kO6TP3vw6UNDHGinjPT0/SrDN5a455PIzRIm4r90Cq5UloaXfUZDp&#10;M+pvsiQyNtLbQMnAGf0FV1h2fKq8dTnvWjpmuT6W7ND8jOpTd6g9aqN853L1PX2oXmHKtyu6AIdo&#10;yc8ccnmoWTDlGz061anCpg9e2CehqFXwPmYdemOlF10BabFN7fMg3MpFNkhKSlew54qxM6xoSu0t&#10;64wMf1qGW5BLf4UKTSKa7lS4Ii3E/N+Paq1ycruVVUjr7ipLmVc/jVGaZju/hAFaRkJMz7+QKzBc&#10;nsBjj8Kw9Rm2h9zZU84x3rUv5wQ237y9DWJfyMjZRj7dz+tNsVkjEv5cDcPlyeQO1c/qdwwdsHdg&#10;cA9xWpql3l/mz6H3rBvpFQMy/Kc+vWsJ1L6G0ZMz7l1ZWZjjjk9jXG6++JWx06111zIslvMzN8yg&#10;gD1rldaZZQ/TjnP9K4alzuopvZHF+Iirq20ZIGa4XXAGkZu4PWu216bDEbV4yR71yVxYrd36qzYD&#10;kZz2ry8RDmdmeph5rdj/ABP4CuIvhPH4ijdJLOa8NkRnlZFjDn9GH5VyWky7YD8q/jXvPxK+BPiD&#10;wn+ynL4khNrceEW12PT5JFk/eRXnkGVePRo88+orwPTyBEfmxz2rw68XFnrUXeJkXlr5EzBuzU+y&#10;Vvs7n5sg8VLq8bRX0yn+Fz/OktuIPxrPqPpY0tBtPtNwi9N3fFd1rmmfYb6OP5lPlrweO1cj4Utm&#10;mvIV9XAx+Neg+OIWg8TNH/dVAe5HAr0qMW4nJUjqVUgXyN2PbHY1paNZ+bOi4+6ecdqjt9Od4F3B&#10;lwOmMZrV0mERTLtVl5x+ddFOLe5ySWmh2HhfWr7SI1SC4lAbGMH7tbk0FxrD/wCkTSS7T8uTnBxW&#10;BosPlcsG9Mg9663SItzKy528A8V1Rw8FrGKuc3Ld2Z7t+zr+yrbxXOneJLuBLieEpPCpXMcR6gn1&#10;PT8q958SeKrLwB4fmnkkWNY8/P8AxTN6V8+fCH9oPVvBFg1i7+dZNwEPVQPQVX8f/EO9+IWpRtId&#10;sUP3EBwoyeTX5xiOFcdjsydbHyvTWyXYHKK1vc4H423+r/GzxU02oXTtaRnbBCpO2Nf8a4W68DJp&#10;KtHAm0rxub7xr1+SyWVW/hk45x94iqFzojNMZdqswx16fWvvqGFjRgqdKNkuhMaj+R5PF8O1tpvP&#10;1J9qclV/iY9cHvTbvR/tarGp8u3U5RF/nXompeGprycySfM3BKlcgCq9r4Obf90r2GRjHvXdRovd&#10;mdSpFK0Tj9I8J+bLu2sOeOOtdp4a8Kywv8jNG2CF7E10WheDltseZHu2jOQK6S20qOPbsUKM/iOK&#10;6Zxi1ytHHJyl8TKulaTKqbWYTLgfJKuQcc1X1n4M6F4j/eXNutq8nLNANufwrooo2if73H0704lm&#10;ib7oPrXj4rI8LiP4kF9xLpw2seS6t+zO9sjJp9+kqKS22Rdp/Ol8N/Cq+0u8X7bF5kag8lsgGvXY&#10;4MqrHduP602WPzIxnv8A4V42H4HwNOuq2r8nsT7GN7s831rww04VSzFFHCj+Gqth4da0m3YBXkY6&#10;A5ruLqzzen5c5OPxp8eirOo+vPpX3dHDwpxUYqyEqj2RmaPpKqPkVVRgCVHatyHRFVN2MZGcVc0v&#10;w5iXpwx57VrNpeIz/s9M1toGqRzM+mxgKy+uMA0Jp/OCuAOvPHtWxfWaKMMGHPOKq26B26BW6cnO&#10;a0tZXMuZt6otWmlK0A/LgVYTR4/JO7B7g+pq1ZL5KLkjpnHrTiVjQeueg71ytyubRjHqV00bnPX2&#10;psukRgruAxnHPOKvR8rzuPoM9KaZtx2j1z9KV2NxiUv7MV4yw3YyRTToqBVXt355NXxuPGfl6jJp&#10;0a5Xb+P41V5Fe7YyZNHWQqvl+49hTW8Pw4I+bjpzWs5PlfKNzDqCaTG5V559Kakxcsbmavh9Yk2r&#10;t6d+aU+G12hirKe5zV5WZkXdnjgcdasE5i4OVzyPSondl8sSimmtGnyyOu3P3TU1vJeRHaJphz61&#10;OG3R8ZVe2TT4wsSDzO3QZ6Vw1MHRn8cE/kYyhG5BdtdRwsvmYZh19K5rXPCUt7GRJcSNyOMkj3rp&#10;pJS7sSe3A7U2T950Vz6/Woo4GjTd4QS+Q4xgefyfDJA68Fh1BHSpIvAbK67VUtuwfau5ZBs/hzng&#10;L2pJLYZVgO1ekpWBR11ObsPC/lSMzZX+tacejRxp7jv2FXpCoTb8u7PHrSJL0K855IPGKOeTJ5ot&#10;7FWbSoljUL/d4IqvJpy/nxkcVdMi7uR93nioGuWBJXhT6jrRdmvKVRpscR+UfMW5I6Y9abLpqSBe&#10;+P0q0ZSOg3c4OKaWxL94/hUxk+pCil0I209TFx0zjkUSaeo6AZIGc1Oj8kdcGkVmjHzK3X8hQ2w5&#10;VbQsWni268K6HexrMwtJl3SKT6enpXmOk/Fpm1K98vdHbNkhx1c+4rvNdsV1jTri1YssdxGUz05I&#10;rxC60u48H+JLjSbyNY5MbQT0bPIIPocda/JOPJV6EuWkrQnq2lu/Mzr1NOU9F8MfECTSdQhlXbJD&#10;IxEoA4ZT1BrptV0nUNFMtxpkwurKU+Yscx3YB54PtXk+kat5NsY2jdc/Kc+3eu98A+MftekyWTSr&#10;5kJ/dZb7wPb61+a06i6nmx3sza0fxnY3j+XebtPnbgbvuE57eldTo6K4/wBHkjnibglWDYHrXA6x&#10;ZQ3M26QLuUhsjsfeqt5bXGkX8d5ps0kLcFhG/wDrPrWkakXoxytbQ7zV9LZraXaq91LEduefwrkL&#10;1LjSpG4Zo3HzemKu3/ibWLa2UiRby1kG4bk2kD04/GobnxpHdx7brT5EV+pDcA9v51pGNG9xRS7i&#10;6aRqUPmHaqA44OMCrM+rJHCu1Qdx25Hasy58Qz6BMYZNPBhbDcPljkdc/wBKiXxhay3SRNayR7jw&#10;cjbVrk6FSjJLRmjc655uNvyt0PPGKe1/5iNcSHdnIUevY1j3Vy/mjzI1XbyvNTTagJkhXYjRSH5g&#10;v3h7/jWkOVbCirs1otRhg0ySeaVY40zkk/yqrqnxeQWUdvp0O50xtdhXO/EmQQ6fa26ESQmTcD06&#10;D/69Zuj2wZFYdc9D0r9M4Z4ZwuJoRxNdXfbodtOnHluWNWF94tuzJeTvPz0J+UU6x8Kjf9CARjrW&#10;tY27ErtVd3Q47V0djYxrHnb17etfpmHw8KEFCmrIfMjF0zwkqu2Rj2ArXsPDCQyt8q/Nz0rWjg3b&#10;cbseoHerCRKH/i7AGqlc15U9jL/sVWHzLjArQu/DVvaC3eO4WbzItzALjy27qfcVYKYVm65685xS&#10;vGNv8S7uSTUcttibLYoCzWNtvXvzTJLfaT34/Kr80WWH3dq96WDT21acRI8atsYgs21eOetOza1G&#10;jCuLXb824sW6n1qjPGoBO3HOfoK1J4WhLIfn2HHBqjc4ZuFwvpXPUgrlwaM/+zvt11HCq7prhgiK&#10;Pfivqb4fWdv4D8HpFGnlq0eeOM4/zmvEPgl4U/tfxcty8atDbkEZ/vH/AAFel/EPxilm7xRsDtG0&#10;qvIGeOlfh/iBmyr42GApPSOr9WXUqezpObt5EE+sTeNdQlMO5ooTliP4elWZ7XyBiPay9ST1qj4O&#10;txp9o7RkLG3Lc/Me9Ta3qkdpCzKrM2OAB1FfIrDu12eBKm2+Z7mFrdkpd7i3i2zBsl+MkVyureIn&#10;tTtcMki5K5rq9V1aK8tf3O4uoDS8cqPTFcZrk8mvxYjhkWRDkfLXPUo9ioxSWpLZ/E1beCQXUytI&#10;TiND94fWs/Uvjh9lkCFpC6jO4N0+tcD4w8K6xPqBENpdSMTwdhx+dc/PomuQSsk2n3EZ+6Sy8fnX&#10;J7OqaRir6nqU3xchuWV5Exu42/zrmfGWtWOrQyXFrdRWchJLRk8Of6VyP/CGaxep5kjLbxseMv8A&#10;M3rxVTVfD02kwfNb3MzMeWYblI9qcaet2w9mm9yte662XaTbMyj5EQ5BrPln1HWpWkbhSRndVy3i&#10;jlh3SR7Tjg9MVdjtI4x93O4AHnoK25ltYr2kUzDntLxbr/lnz3XnpU6rPAqmQSdM8rwa2HkgCKqR&#10;/NznJz+VdFZJHLpkKSxxtkDhl6deKmUklsLmuzkTdzadbvMqt5MmEbn7uc4zVi1IliV1+bIz0rvd&#10;E0bSb9JIJIYVSZNsingCuQbSP7EvZrYHeqyEIx9O1fsXhvmNCpQlhoK007vzO2hJP3WSaTErbmIb&#10;djA4rRs9IaU7tvyryOPWpdK07yweDgnGSOtdFpdkqhWYdOgPpX6xGDsaS5UUtN0IqU+Utk89s12P&#10;gXVR4Sa7Eml6bqS3tu1ti7hMnkFgRvTkbWGeDUOn2nmfLtxu6V0Go+Drjw9DatcNCy3kKzR+VMsm&#10;AezYPyn2PNbK1uVkRnbVGLYaa3ljKlvTmtK1s+D97kcVNFEqqoC/r1qZGVWXnp6d6vmkzO6Gxx7e&#10;cnb1HNWrS3+0Ou77pODxRFAJDztGa1NMso1Afay+3alKRp7PS6NTRYI4o18uMscck9a1J322ZchQ&#10;F7VX00LCqYxVfxDqOU8uNs9ia573YbIxtTfz52bCr6Z71WZWGFX5mz27VMYdy/L8x9aRt3cc/oa2&#10;i9DOxp6V4estU8O6xeXWuRWd/p6wGysWt2kbUiz7ZArjhNi4bnrVNVaP7rZKnBqvGiqcbuM9BUj/&#10;ACqu3t0rNNrdmkulkTxszS4X/wDXT1V1ZlZfY+1U4Jt0m4HDZ5zVp7tEHzFi2RWdSpZlWI9ThWOL&#10;/wCv0rnbm7XzWG5s55xxivSvD9npFlpDX2rxtdNcuI7a2RiuR3dsdPQfjXE/EXwvb3c813o8MkHk&#10;jLwSSbs+uK+L/wBfcrjmDy5ytLa/2b9rmFSSUuVGJPqGAzM2W7ZrGv8AWUg3c/drF1XxlHboY3zu&#10;65FdB8PfCq6vLDqGoq00Mzbre2/56D+83oo9O/0r1s64jw2W4d4is9Oi7+hpy8seZlfT/Deq+M0S&#10;RI3htc4MsoI49q6KP4U6TaW+2SOS4m6szSYBP0ruvsjSQLHHlVXAworN1nRvssf3WMvJOW4zX885&#10;z4l5ljav7mXs49Ev1Zy1Kjktzxv4paRB4EntmgEjx3gJCDnbtIqr4Y0RGuku9eeS3teHS2BxNdDt&#10;x/CvqT+FdJ8RNK1S4haOOZmDcKEbO0kjpnv9K4mfQbjRLBHuvOmupGP3iTge9eo/EXHywCw0X79r&#10;OXU2jUgoabno+seLR4hhhmZvJWNvLihjxtjQY2qPYVQudZ22hXBKzTDGOowKy/BulTalZsojZNpy&#10;cdBXaaR4OWP7I7R75Gy30HrX5u4tyc57swcm9X1NTwTZusIcMAvQ16HocCvattDPIy/gBXPaLp0d&#10;sFVVK4XP1rrtHePHzdStePWk+a4vfbPNPjDoQ0nxRbzJtVbq3V+O5yQapaMxTblt3HfvWz8e7aSO&#10;XSblvmVleNSewBBPH41zmjSHepb0x9K/s7gXFOvkmHm/5V+BpGPU3XfzEaq0uRAVGBngd6lLLKVz&#10;nHQ84pgt2kBCjvg19zDYmTGwAqy5btgCrL/N1yCCKghQ+Z8236GrEq7ZFA6NSluVCStYjMnQds9h&#10;U3kp9n8zepkzgpjoMdRUDhuw+p9qVScY56cVnKPVmkWhdm5Du429cUhQIx4zngZHWppolj8vy5BJ&#10;uHPGOah3bG+ZcD2NZlX7DflZc4x7U1v3o2nPFK0oDtilRt0We+O1S/MCOZQvTnt7Cqs6843Dp+VW&#10;ZGaOPO78RVa4PmfePPqakL6mdMMEruyc8Z6GqF/iIHDfgDV+7TYuMDbj071nXIaSXaV+tZVZe6HK&#10;3sff3/BFnw5/Z3gfxjrhyvnXkcK89VSPkf8Aj1fQnieffqL7upPFcT/wSw8Kx+Gv2Mf7QaMCXUpr&#10;i4Leq7to/wDQa6zxHJnUG2sMHnr3r+NvELEOpialTvJ/gcfF3u0adPyI9PtvOMjM23y1J57mp7Yt&#10;NIsa/wAXUYpuh6o2lsJo2+ZegIzT3v2nvWmRVjdm3HaMAV8DCNNUk7u/U+Fioct3uSKm1m2+vJx0&#10;qe2smlG1ceZKdgJ9TxTLaRkHzfxHJOOtR69cTw3Gmx2zoss04OPUDk8elZ4dRjWU7XVztwcY8yl0&#10;TOw8V6hD4R8Kw21lDbRLZRGMlZRkk8scfXPvXguu3C67qTs2wXExwgONw+nRv++Sa9O8Ww3ieF7y&#10;4uorfy5Gwr5DFOfTtXmvh5VufFCiFt1vF85wfkY/8BYr+gNfdfWp1W8RNOKsrI+ixFdyftJ7W0R0&#10;ug+KrU3Memssy+T+7DHGJGA5HXI+pFW7zVrW11cWclxHHNIQUiAPI7ZPQfjUdr4QtrNbiSR5J1mU&#10;hjN+8Iz2DfeA9s1jaDo9vearcLbyNMx+Xy5kkVo1XoAe659Sa+WqKnWm25NHy1eUJPU77Q7dYb9S&#10;6qzKRxngGtv4weLh4b+B3jq+8zy1t9FuXXtkiM9Kx/h/Y6hqN6yT2caLCfvRSblce2cEVg/t4atH&#10;4W/Yr8dXW1fOuNPNsGc/d3sF49+a+04Nws/awS6yX5n03DVGcZX2Wp+QdiuQmeu0ZwetbtmNwXoT&#10;79axLKEoyqeq+lbVpwwyK/sShHlike3I04uAM/gcdKv2+HYdfSs6FsHp8o7jtV23ky3PXofeuvmM&#10;ndMuq3rx6H0qeOTOF6iq8Eu4fQdKsQo2FPyqPXFTzByt6ji3lhT1/pUxSSP5JBtLLu/A1FDHG0wS&#10;Rt3IyR2rV8S2ukQzoLG4vrgNBGS00axlZP41wCcqOx4Jqvaa2LatEzw2VX8aN25MdMd6rmZcHa3S&#10;o59SC8M3P8qrmMtGXWn+VtmenOaWE74+cAtxVWK6WRf4af5uRlS2F4PPJojU6By21LJYkY3dfwpd&#10;u1G+bI6/Wq4kyyqT9OalRsqNvXPaqUmG+xJFJkqR/Kr3nrJGrAZ5w2O9ZyShyy9FXIzVmylBfYzK&#10;qkdfSq5h83Q1Jn+2aesY/wCWfzDPf6Vm7yu7eTuHr2ohl8p9xPyqcVJqB8yNZOVLjJPr9apbmUpM&#10;jG3AbP4elOACMML9c9qhAOcY47EVIEYfyNaE8+mxGTtfvVy1JZj/AA9vrVNtq3A44YYq7Z9Oeg96&#10;u+hlqaUHzr6Y46Uy8ZWTgY4xn0p0ZYR/0qO7cBPQ9/epjuaPYoTn5uQDxzVdjiRfUe+Knu1Lr/s9&#10;8DvUMShD93cOvToasgcZPm5Gen4U5vnbIXHTk00LvVsfkKnsoTdQOu7LR8georM05XbUgC+c2G65&#10;7Uxm+fB44x9ae5wvXj0A7+lROP3nepbKjsPaPKL/ABL3FNWUFyFGOeR61IWjTGTx6VGrl5GEPzMf&#10;akiwY+Y+3d93tQmQRxjb19qbKWjkKsGyo54o3AldoqxW7AxwcbVPHrTVG4D+E9uKcVILEfiD2oC7&#10;FZv4uOKGNeY0kouBx/WhG8zhs89aSKPdzkKRSYYbsEfh3qeUba6Ds4kzt2j2of5mOD2x70bAee38&#10;qQxsp3Ko5HehogVUyctnGKa4w3yrz0605fk/hxj17UbVPzfeJ9KkfKNDll6D3p23dlTgbeM0FQR1&#10;+UjPJpsrKuOOehFBWq3EKiT7qsv40FsfKvyjvinL8x45ApIoirsv8Xt2ptEji2+ME/MKR2WP922c&#10;YyOelJvwQuDjPanJjAJ+8c9aNWVyroNC+Yc9fT3pSrEFuFGOvrSov7tmz83UCmKdyf8A1+tNCl2F&#10;BVouevbHWmq2wDnO7j6Uu8qe2O9KAsjj7p/z0p3RFhrBs8c57U/btReBjPakD/h+FG/LDIYYGR6U&#10;uY0jawmct0+XNIrEErztU5GaCAW+XuM5H8qQLvP68mi4uVi4O0H3/Ok3+UvGG56+gpHCsn484P50&#10;A4Tdj73vxTuLXqOnOGz71GH5Ybt1EgYt69KazllPr7VBEo6khhbzFbPfgGmhmPzfyoVwVH3vx7U1&#10;gyBu1BrFKw0H5h8xXjA4pI5AZiGzu6cDpT9u1V3detR5VpGPfrii4WsK0u3+Iq30qvcXW0huF4x7&#10;UTzhX3N9D71Qu5sKB3/nRoHMht7f84z09O4rLur/ADH2+XP5VJd3WzPt2NYeq3GI/vDmiTUURG1x&#10;mr6r5a/M3sKm8A+Go9TuReXQ3Ro3yr/fP+ArEsbKTxLrUVrF96RsEk8Kvc16VbWcVhbqtv8AdjGM&#10;d6/J/ETiiWCw/wBVw8vfmtfJE1pW0RIbryW8vI2sabOiyxMysGZKqS3RnmxszggA+9TllVmXPyr9&#10;/Pc1/OdTV8zOW0mEb7AjEcs2D34qbxPL8qwKqjylyT3JIyaox6hGb1NvKr83J6Y5qZW/tJpHzhpC&#10;TnNEHbUIxMC5jklaORVbdF9735rY8PXzGK9sd237ZEM7v76nI/z71LDAInzhflHKkdaw9K8QLFqP&#10;2g7PMVuVA+7XflmYewxUK8PstM6qcnuTRS5243Hn04qdSxP3R7GjUkRL0NGrRxTfMuff/wCvmmRS&#10;N91WHoMHp0r+xcuxUcRh4V4bSSZ0e6XoskDHpzWhCuVxz68VlwsBIM7iO/8AhWjan94zbuOuK9GO&#10;qMrWLscmHOfxz3qaJ8OpLdemRVWNmkdeec/lVmKUrJuz7/TrTuHMtiVAfMPy45OcmnK/yt/snJ5p&#10;iDzT8y56nNSrHt+Xd70wFJxuA28c/SnyQbfmAXrwDUasC/LduPepfNZ22t/COBik9WPlXUYdwLDI&#10;6nGBRuxPgHjPU96bJJgnjb9aIz/nNHKL3UKirjH3dx9elMZfn+XhcetBPysTy3agjdjc3fpSTsAv&#10;XOVznj3qJpTgrztX061Ntbb/AC5qEjaPl/Ck5IWi2F8xWT60PIxyu3JFMlYpGG2qGU461G0m9+uO&#10;OR6VmNJdCbKkDBDbRz9KjZwzEHoOntULzKhCr9PrUYlw5y+0+ntUuxp7zWhM0++Tc3ReMUx5MxHt&#10;6cVUmuUUMS3A71RutVZn27uccCsZVlFXJ5ZI1DdKF2k8/Wmm4Eq8sw9Kx7aO4vZRsTG7jJ4H5043&#10;D6bJJHN1Xnhtw/OuWOaUJT9kprm7XDU1xMxDbufTPU0jTr8uW7cAmseXWREo5HXPWoY9ex92Tdz0&#10;JrapiFFXkVFx2RuJPucrkdOPemrqC4ZSeV44NY66i0/Kxv1wCBwKfECI/wB9NDHuPXPOK8nF59gs&#10;Ov31RL5g720NGa/Hl7ccD3qF9TVty7vfkVTurm3tEVndpVVsMEqGHxloCXqxzwXnzEjj9Pwr5vEe&#10;ImUUZcrnzeiuZqUr2Nq1vRcL8rAn+dWN25l3fMM88Vl3PijQZ5o49NkkMrcsjmntqqnbk9PWvpMp&#10;zzDZlR9vhtYmnK1qabXPzH7pXoMZpn2gFhnPXpWd/aqqq/nTotSSZFKn5sV7EZhqaXm4Kr3Jz06U&#10;JhhkZPaqkVz8u5tu0HjBp5nV/m3HpznqK0urFaotBFTOOOOh4pqKD6sc+mM1EGaQ5+ZhnnnmnK+C&#10;WDd8fSpDmY/cxZegX1p21R04K+o/rTGfEQ2rkZ9etIXWP5mGIyMnHJpehd9BwQllZmzj1p8YwuFU&#10;UxXR/mxtDdBTo1VV/wBr0pct9xc3YhuYyHb+EfWnQR+XJ8pHzelNup1lU/wjPSm27bCGHc4FVbQ5&#10;5PU17Jiijrx0460t4nnAj24ptlIpyu73x61NcNsTcQcduax6hG7Mm4QwybuDg+lQpO1tcrIrY2nK&#10;kdqlu5BM7fLlvriqlxO0o7YrqtdGbtcuX2tTapMJZ5C8hAx61A85Vt394dD2qo0i7/of0pVucLtB&#10;zu5+lYy0NOYstIX+76dRTXbG3acjHbrVc3HlsF3denNRPdCNGwwx6Vnc1jFtalwMI9wLc5+6e1Rv&#10;c8j5eB29KzjqAX95yD0J7VTu9dhic/vctnjBrCVSxcYqxrG+4w2eeTio1m807sYOed3aqekxy6y7&#10;bdyLgDJFQ67p11oki+XumOOQvavHlxJgI1vq8qi5u1yedFiS63S7SR9AeKrz3YiZsr8x/wA/4Vm2&#10;6393IF8ll3HaN1btj4Qe4jMkzM7HpzXmZtxvlmBj+8mm+y1I9vFK5hXd95ys2fmb9Kz5b3crKxbr&#10;wK7hvBUbHb8zMvpxmmzeCbQOqsvzenoc18nV8XMug/di2jP6wm7JHmV9feWzKv3jxg9jWBfaiVm2&#10;4wRz+Ne0D4bWdshmaMF2OAPWs+6+Gumw20jPgyMMAEA5rFeMWAens5FPERWh4HrOptErR7WLcn7t&#10;cvqmqGJNxHU7RgGve9R+H2nxzTSeUoCDHQfMRxxVDRfhfZaleAzQx/Zs8kjkj3ol4r4TdU2b060W&#10;rpM8Ej1BbgMrAKx4zWBrUxjdtzfKe9fVXxR/Z+8Mp4D1PVNNjS2nsbdpUYnCsQOh+tfIOt6quOeV&#10;PO3FfXZDxNQzeg61FNWdtT1qCc43Ri+JpGkDbQvA7VyNxmadsZVlHHua2td1v5OM+2RXMzaoqTt1&#10;Oe9ehWm2z0sNTtHU7jxX8WPFWn/AOfwbPK7eGtQ1CHV5IjHlftKRNGjbu37tiMd68hsZtkR525Ne&#10;1at+0RHa/sw+IvBEunrNNr97p1/Bd7Rm2+yi4Vl9fmEw6H+AV4Gl02P8K8KtrLXQ9anJpG54zthB&#10;4pv4wF2xyuMjvzWfCA0YX3zj0rS8Zt5vifUGP/Pd8fnWbCmRn1PTNTG97lp+7qdT4DX/AInFt9xv&#10;3gGCOtd/4uXf4zuNw+6VGAc/wiuc+EGgx3jTXUxA+ztGiY7uzYA/Q/lXS+JUx4x1Bdoz5mAc5HAA&#10;/mK9WnorHFUbcvIsId0Sj25J61paXb4ZWAO3jGfWqcMKparuXn/PatLSyGZR8+ey+wrspxVzGZ0e&#10;kw7V3KRuySAa6nSQyJGAQpXHTua5vSk+XavAXgnHJNdRo+3zV/vN6967oR6nDUlbVHRaQWXONrHH&#10;J781qW0ZkX7zKyn65qjpsGCq7ccnBIrWtM+eZNpwo6mq5Tk5ru5chi3Oq7txbngdP84rQit1x93D&#10;d/pVKMtvwvynoT6VdtvnbbuBK8nPeq5L7j1Y1rDePl9Me+Kkh02ORioX7owM96sRDdJzjdipYJgg&#10;Ocq+eo5p8rvoZv3eoit5IVePl64GOKeyAktwx46cZpDtVzzuGamhf5935VfLYz5mSjaI9x/EetMw&#10;rBuML15pss4+XrtX72R09KkX95GvbJ4HaqUe4cxMDuXpj6n+VR3AZht6ZOc4pzjKrzls0N+8m3Kf&#10;l+lXGnrdBKSasZk/zMyn7w/SrNjDtVe+OPoahmUPNjaBycn2q9YA4j3fxDJrthHQ5b8rNLSAwfaF&#10;Dbu3pWvJBvjVueenrVDSsbl4x2Oa2JOIACvY4rGUbyKjJtHOapCGDbeGOPxNZ8EJtZsZIPc5rWvo&#10;2PKjaN2aobB5je9bdDPm1sXoP3UW3pTiqs+5eWx2pIwVO0bssDjHp/nNOjjIDbcDb8u71rDlsbcz&#10;sK0bRRtx9PYUDagz0OOOOlPG4D7xww6YprRfMv8ADtoauV73RAqkpnvTxx1bAHU01Dg4b5tvGRQD&#10;yd3TFLlYLzEJ8sn+L+tK5844XCkdRinAKSxz2HGOlRxy/Kc7dxGQPXFLlLcrIR0wq8+hPHSkQ4x9&#10;4N9OlOYfNtbJ5yRThF5lz8vzYIPHpStYy5ncdChMfnNuC52gHrTc7pehY8DJq1dbpnC7tu08jFOt&#10;po42bzDuOOGx1oK16spNGylV2gn+hpiqydj+NSTHc5Ytwx4x1pqLkt3HuOtKw1YV4jj8ecHpTJEy&#10;3y7h2NLuXvklenvTJnbcPlKjNLlYvaWIZT5b4+uOP1qrLNuYfxbuhq3IBluvXGR29KgmTorcdapp&#10;Ijmvqyupbb/s4yWoib5vvfKOlSGIP125XjpSPEp6Nhe3HepsXzW2Gp8qNuOfRqSOPcWYd+OaUuMn&#10;d3708RZHfp+dSlYrmT3GrEwZvl3dKJSAVx07YpQucjoW70vlfxcZ6gVTG5dhoyF9f6Vk+NPAFn8S&#10;bBYZpFttQgX/AEe5xznsrH0rXB2p8ynr0pSFHzdRt9K83NMpo46g6NZaP8DKXvKzPDNft7rwrqzW&#10;OqQyLPa/LvxxIOv459abbaoGsh5C7fmyGB5Br3PV9Os/E2nNa6pax3CldiSEfvIvTBrzvW/gje6J&#10;cySaUw1K1bkrjay/h/hX4jn3COMwEnKEeaPdfqcUqbT0RHonjqO/t0g1FfKmX5fN3cP9R/WtbUNQ&#10;83y1QbQmcFehHrXF3emNBK0csckNwD84kXB4qxpuv3WkR7YZEaSPdhWG7K8Zr4y9naS1MpU092dt&#10;4c16SGT7NMmYWyYzjOD/APXq1fbZ0eMptQ9CB+tcbp/jWUMkdwsMe7K+YByue9aMviu50hljaOO4&#10;jkO4sMhsD0Pf6VrCaMpXWiNmO9imt47W9ZY5IwRHKeA47A1R1PTsPtXy23DAZeajtmn8Swbls5Fj&#10;4w5HANA8KXdsyyNIsIHUbi27p2r1sPgMVXt7Om38i4c72IZL64Nv9nfc+zOyTqfpUj3UOlQ+ZIzF&#10;mXiL/Gq96v2BcQFt8nV2bP5VkvA8wLNktnrnNfoWR8DSlatjtv5f8zup4dbzEvrmTWL3zGVWAHAD&#10;cKK19JsNiKB8wBwKo6dYlmDbdozwB2FdFp9kUOORz+VfquDwtOlBU4KyR0VJJLQtafbtIFZQffHN&#10;dLp0JEWBwSOQaz9Mtwicg8HsOvNbdjEPK+XHynOPQ11yizFd2SquFThtppVO1j/310qRlyA2Meox&#10;1pwZs/d6ckYwKz3K3ByQvtwelNI43HoePpUjvlOfwpIoPu7h34OenFDi07g0mRMgA+9UEibX3Lxx&#10;zxV0rsftxnHvVeVd3zbe/pSHGPczrpMHls/N0J61Qmj8s/e471q3BwzHaF4yP61m3cYY56buelYV&#10;qatcd0j3r4V+FbHSfhzZ6qG/d3CbSc8lh/8AXqsPAVm95cX11cYjZtwTqDnpg9K8z8J/FK/0rwzc&#10;aCFa4S5YfZgPvRvnPHsa9E8I6JNY+FPsd1cSXkt1KC+45Ck5xj0xwK/n3OeGq+FxdStVndyenmjb&#10;GVKEqaX9XNCDTrK1Vo403KRwXfr+VQxXFnHFN8sIk3lfWqOqWE9gqruZo17jqtVwkYhjGdzck8dK&#10;83lSdmePzFia5WJJWj2Rr1OBycdKwtbH2jlvMVJh8wB6H/69bY0qRoll+VopBwe+ajnsd1jsMKmV&#10;my0mei88D8cH8KmpYh69TzvxJZ3hhWS3kkbywdyZ/lXNy2Sam2XbbP0+b+KvVtR0jMUaRRiPcAWY&#10;c5/wrNvvBlndDdIuOOq8fSuGpRTRlc8lu9Kk0+X94+SpyFA61YsbOS6C7wybTnA7V6FqWhraPs8k&#10;SQ9QCN2ys+78MW6qJIZFUnjaxxg15zpOLDVnK3mnxxzLuWJ1YZTKg49jUaeHbe6ZpGt7clhzmMc+&#10;1bU+nHZIHjaTavJXkKabaxNcXCrHbzsRjOV6VfM0glzJGJL4Ria4WSK3jjUjcSEHyj2rV0/Q2eXD&#10;RxzFBhdy544roLfw1dFMNtVhyAPSodb1e28J267pFmuG/hHWtsLgcRjKvsqCbYU5Tb90zda0XT9N&#10;sftk1vb/ALo7mygGO/59a8+eL+1dSlnaPb5rZH938K3tUvbvxRdM0g2xZyqA9KmsNHwoG3HOc1++&#10;cE8JvK6LqV9akt/Jdj0qKcV5kWl6f5IG7acfnWxY2S7FG368ZqxYaWqykFPbmtSz09Yj09Rmvv42&#10;tZA+ZvUj0+x2nJXaP51pxxn7Pz0B4GKZHHgAjnBx0qwqDK7ue30plcoxUyF7rT4gqnaq+/NSQx+Y&#10;T644WtHS9JN3IvyMBnvRcTTRBbMkXRN798LWpYaZdanIuQ0ca8dOMVsaJ4XjBBYLtY9cVsTqtrGq&#10;rt4B7Vk5LoX0uzn7oLpcXlxn5vWseYtKcs3fit++tvtqM3rVD+zuCp3NzjmhSXUi7KaxKR3Hr3zV&#10;eVDO+FPyjoR0rSu4BYw7erSccdqrJAtpFhR0xk471UWrEO9yI2QiOdwFV7hZNjL+RFTTTkrjB9qR&#10;4h9g+0CSPIcp5fO4Y79MYP1rGUuU2hrpcpLHLJL83y7egHetLRNMbVLtpJtqww46/wAZ9KqmfAXc&#10;SW4x9a6SGy+yD7Ov3YowS3QOepP51+ceIXEk8twXLR+Opon2JqSSVive281zdKzMrLHgAYxtHoKs&#10;a1YRoJmWTc7jgDpVS5v9k20cs2Bz3q3axSahMzSbVVT+Qr+XfbVJVPaNu99zh5uX4dzz9/gfpdzq&#10;gvrtZJG3F/J3fJn/AD2rqtLgj01mYLt+UKq9kX0FXtTTyHcZ2r0X3rMjlW6u1hyRu+9XqZhnOMxc&#10;FHETcktrsPazlpJnQaXd7m8xsKFG4HHUjtUWsXC3kgk2/Juycd81YhtoltwpUKqcKAec+tI6xkJG&#10;y7RzuPWvB5tR3TWhz13ZRX8m5lXy0ySMciuU1nwv/aF0xZfkVvwPvXcraqZJPVRg4GB1qjPaeQcb&#10;vlzkfrXoUqmljB3Rn+DvDRlmNup/4+BgDb0HSuw1DTYdPcR221vLwoYe3WsnTS2lZkKlZpeEB6he&#10;5/GtBbnzRnb05z6CirLobKd4q5Y0yDYxZlzj/wAera05VRVb5kHJ96xbS6DbPmyq8cmtGInafvNx&#10;xjqOa4Zwu9SVUbehyvx/DXeiaZcIDmOZ0PpghcfyNcToN9iVfu7s4welelfEl4z4Fvo5FB6OueqM&#10;D2968m0hmaT/AGs8nHWv6v8ACnGOrksIv7LaN+bSzOziRCq53HPXFSMCrBffpVPT7gG2y35Zq29w&#10;HkVcfSv1mMiFYdAgd24bPp6Urp5shw3H9aW0OGbvnue1WbawV1Vgv3v4TUvQ1jqik8O3/abuPTpT&#10;9jBvuj5u/pWn/ZeR97/CpJrFETn5i3cVD1Y+R9DFbJGFXnkYFN8nKEH+9k+ua0Ft1Ifb/DyaqzRD&#10;d+vFJxFqtyvnP/AulNRfkxjHephGu0cdBkZNV967X9/XrWYuYSZcNjb+vaqkzqD93lRn6VYkdSOT&#10;0OMmqszbXJPOBxzRyoUW3uypdHzB97cMjNZkvzzr78Y960riX5eV49hRodm2pa9a2+3/AI+Jkj/E&#10;sAK4sZJwozmuif5HZRtKSifrx+xL8JZNH/Zh8O2EeqalamXT4zJGAjRhmXc2AQfWsn4nfDnxJ4R1&#10;ppDd2N1ayfcMkJjz7ZU4H5V6B8EPES+H/DE8IlUW+kWEaKAOGcKT/JR+ddFP4nXxImn6bq1jDIdQ&#10;t2ncof8AVAYGR+JxX8s43L6eOg1Wte7aZ7Oe5KsZSUVutj5rufiJPo+ntcSWMdxaxyCJ3tLkOd+Q&#10;uAGA71vad4vjS38yez1C3jY4LPAXVfxXNbesfsxyabomm2dnqVnfG61QSbIz0G8ynr1xjrxSeF/h&#10;b4i8IeFh/bNr9n3XDELv3bi7nHT1yK+WxXDM6cHLlv6M/NsVkOIou8oP5DdJ8ZaXfzKq39ujBsbJ&#10;T5bH8GAqxcaiL7xzD5clvJFZ2pdRG4J3E4JyPb+dXZvAuo4laTTTIsB+ddocr9RXOz21ro2tLC1p&#10;FbXUqEhRFsYqOv8AOvDrYGdOOsZR+RlGnOjG0otP0J/iJrckumxW8TbU8zzWRRuORwO4Pf8ASuV8&#10;OaDba5LcSX1u0vz4Rn3LIuPQ4DD8zW1eeGYb67aRbi6hZhsIBDoec/dYEVi6qbrwMqrDeJJ5xOyE&#10;2O5nI5J+UjoOtduHrSdD2MZXl6G3t+ejyt+8dXpWnLpkRjWa4khzlUllMgT6Zq8sYkk/dj5fauEs&#10;viZff2l9nNnZXUbQpN5sdx5S4YkDhh1yPXvXQWfiu4S4UTaTqEW7A+RBKP8Ax015VXB1nU95atni&#10;yw83O0j1Xwp5em+HizY8ybPNeCf8FZdfbw/+xjJA2z/idalZwR4+8wD7mz+Wfwr2i58SaZpmk2MM&#10;9w1tM2CUmieJufqMV8p/8FqvEsY+GXgeztbiOeK81KWXCOGARIMAHHuc81+vcHYGTx1Gm1omvwP0&#10;PKacqdF8y2R+ftio3MeM4wMmte1OYhj71ZWlQYDFlbbu3Gut0yTfpjR/YoWjPSQg7h+Nf0wtDX1K&#10;sDZwPTn61bhwB+Oee9UblhYjb93b61G+vRwJncu7jBPetLWMZSu9joLEqfvMq7jnntVuzT7TLtVh&#10;J688L+NcXda/JIBjPzcEjvUmj+K5rS48v7q4yQe9TzJ6X1NInoMOkW8ULSSb5dvLbPuj8apX2pfe&#10;MdvHDCP4jkn8zXOXXxE+yRbVGOxLHJP9KzbDU9Y8d6p5Nuk0nPzEg7I19Selc+IxUMPTdWvJRiur&#10;CXKjdn1U3coSH5pJDgBBmul0P4UyXXly6tcNa+Z0iTBY/U9hWp8O/BEPhfMm77RedTIVyqey/wCP&#10;vXVWdqrSuzfvMjHP61+B8YeLlaNR4fKNEt5Pr6GEbN3Wx5X4o8H3fhi9ZIVkuLU8rIo3ce9ZUct6&#10;mGNvcBWGMhT+Ne5yXMdg+xPlGME4pt3OGi8xYw3l9Pl+WuXA+OtanSjTxFBSkt3e1/kKUY9GeGrq&#10;8lttD7lZum6tCx1QS/xH8OK77xBoena7Ftnt49ynjAAIry3XdPPhnW54oWaSHO4Anlfav03g/wAT&#10;cBnlX6vZwqdns/RkKNjoFmOTzk9R71Yt5MyfM2F68VycXiQg853e1XLTXt8n8xX6bZlS0OjMuFGc&#10;A+nt61oadeJNGsKqsjNxk9qwodc81PMKq2BszjpToNT+zOpjbLE9u1aatEScVuad9ataSBW5XdnP&#10;rSsGJ68dgKdc3rXmmxsSzMp69cCqvnsV+9x04FXG7RnKXY0/DWmwahqSw3HnbmUrEIsZLkYUHPGN&#10;2M+1dr8Xfgr4g/Z98T2Gna7HZx3l3Zx38aQzLMFVicBvcY6H1rzmOZoJQ3QjitRtWuNVufOuJ5p5&#10;cBPMdyzFR0GTngUpc6mrNcvUuFSmoNNe93L0zky7vl+bkhenPaobkZOcc4546GliT5FyWz/OlugT&#10;Htzt4qb+8LdGc2WZl253VWhG5mOduOARVy6Y7Rjt0x3qjgpI3tz1FdG5KumTQswHI27e571InEm5&#10;MjNV1nw3r2/GljlKt6jqcmszRStuEv8ArGEfzc1Eztk5HynqTQJPJOf4m70F8v8A3u/pSsHMug5A&#10;HVuc54+lSWs62h+6fMxkEHGKhEyr83A9qcyE/MFO1cDNOz6jtYWaRppyzMSxOT3pm3BA2984qNJm&#10;R8D155pzSBhyxXnp71SiyPaD2GD09xQ4LzcL759KZCAqbW3EZPPc1KZmbo27seKXKyua+5GYt6/3&#10;cd6V8K4UZxjih5vnxuPzHJ9DR53yjbt/LOKVmL3UOQYBHXmkAUDG4ntSA7h1Pze1EnQn7vcCjlKv&#10;2HK7Fipwo7YGaauMdSc9ABTQdvOeW6Yo88xR4Hc9QKHEYpIRAWABHIOOtIhEgB+Vj1zngU0kLuGV&#10;b0BpN6q6jgdqNRaEqIIz6ev1oKMBuw3p9ajMgDfdzjpk963rr4n30ukzWSpawrNCtvI0cKqXjXbh&#10;ScZ/gHPXNRLn6DSja7MMqUXCjI/lTem3P5YpHkyv/wBeopW3Dj5vXB6CrJVRIsM+9QMemDQdyr83&#10;06VDIfL4HVW5NBmUBs8r9eahD1fUkDbgq8N3PNBxGTu/Wod/ydc/zpSy7e/v70+W+wpaD45wVXcX&#10;2+3eleTJ3cHHTntUAkw2B0Xr6mgynb/eUDGCaOXuTGV9yVTsXg8dPrSMNiZ6+lQi74+YfL1p3n78&#10;DjiqK5iY7WGO3tSJIWUr+A5qESb2zxtx270ok+UjPfjHalZCu7kj5IO0dME56impJtJ9j60hfcMe&#10;YGbvgUzfyQfTrjrU2HdMlMgWb6+h6UOMybs9+1QmdSeVxzwDSBS/3Qdo96fKVGY6SbBzg9e1Qt8p&#10;x05702VmUHmoJpj5eRux60coEd1OVjb/AGj0rMubj5j8zHjip7m4aXdn/Csi8uWlDBdo7rUhp0Ib&#10;u63xdcsOp71h6xd+YSo7c/hVnVbthu5A7cVjWFtJrGqRwRszSTMBgdh3rgxuIjSpyqS2SCMrbnVf&#10;DbSGSKS7K7ftHyRZGDtHJI+vSuovfL+xsd2Dnt60QCFBHBErKsKYA4+n51C842NzjPQEfkM1/JnE&#10;maTzDHTxD2vp6GNS71TG28W8nAIUDcD70TTYfkbff1qvc3bMYyvylunpxVeWZhHubOFPOa8H2ZzO&#10;pJF23RXtLhVVcuAgJ9+v6Vdto/sSru27VI7dapqywWNvMPl8zc5B6+gOKc8320At90DtUyizXRK5&#10;d+0pcxSN9xs5HuK53WbFJNQWaFULSLh8HGa0f7T8u3MbKGU8/wC1isvUtQSKf7rbtuNopKNjRSvs&#10;yVJZpNOjMgZlgJj+ncU+F/mzhcn36VRtfETBWtSm1ZiDgryCO9XIB85x/wB9V/UPhvmEsXlMYSWs&#10;NDoi9NS5aRguTndz9a0Im2hevXFZtom1l68989a04U2Hr2x0r9GjFkylctwp8w647nNWY0VYm5Iz&#10;zg1XWMAK3X0OKniLKemfTIquUnmRNtVgo/vHNOVNuPmY7T+dRruI+UbsdzT0VlRsDPsO1HKHNEmZ&#10;9sW7PTt3pA+R3HueoqE7hnCseKdJuI3KrHBo5Q5mSMAec7vb0prFgOV28c55phXB6fXHY03Gd2Wb&#10;GcUcpL1eo6I4J5xn1PWl81ec89gD3Na0dxpMXhm4je3nfUnC+VJuwkfzEsSO/wAuBXPzySZ3KC3N&#10;Z7mjly6bliR0Ei/Nt3Z/Cqsk3lfvPT3qOR2UbmGV+lUppWx3+uOgo5SVK+pPNf7kxk8mq8+o4B+b&#10;BB796z7u7x/e/Dv9ayNU1loizKxwtZz2BKVzcu/ECwlct8xHr0rK1LxZsG1W+YdP9o1yeoa1NliW&#10;YluF4rU8O6BPZCO+ulZt43RRsOfrXzOf55QyzDuvVfou7NJVmtDUTUrlomLIY48clxgVnXvi1Vt2&#10;a2VvNGQHYfyq/eTTaoPLmZikfIOOBVHVNIWOVPs+FVVGQOua/C888QMbjU4UnyR8tzmdVvQ5O/1v&#10;VtRM32m+mZOqAcL/APrqTwVc6xdXnlb2mUIWy5Pr/wDXrdTRI7cRo3752+bpnFa+lwLYp+6WNWPB&#10;9hXxuEzfEYbERxMH7y7g6kktyGx0mf7WpvpdseSdinr+NasEcFlt2qvyqSMjPNQSO93hVj8xl6gD&#10;pzVyHRZ7i4XzJI4YuO2c+1epmPGWY4t/vKjS7IiMpbIkutSYWnkLjDHkjvms8wLECoLTNuOcnOD6&#10;VrPZixdkGG3HIJ54rNv7KSV8QlVPPPbNfOVcRUqO85NlRk7+8zLvVmluPlXa0mB14A9ap61pkhBj&#10;gZZJGXDlccHPStxbP7GqpIdzt94j+lWLfTlimUoilerE965+W7KvHdHH+D/Dl0t5NIsbsV+Xee1d&#10;NZaXfXahsKvHO6t+0lWNmWMbRIM0+7njtY5AOoXPXpX3eT8dYnLcIsLQgtOpp7ZNWRnw+GglrmS4&#10;/eNg7RRFpltNcBI7pgzcElTtXmopNZWZVVSo7HB4qzDdLdr5ce2MZxnFVLxIzdy5uclVGtWU5r8W&#10;d00DnlDgYPD1Yj1bdxkehB7VtQeF7O9tfLmHzt911+8D9az7r4bSpcA2s5k5/iPXvX6lkfiPl2Kp&#10;RjiZck+t9jRYhOOhHBehpBhvve+amS4zxlgq9cGs240XUNNlbzIchTgsOgpFugIz834V+gYbG0K6&#10;TozUl5Mz9o29DZjuFSXBzuY9ewFO+0q0Yxxt7ntWarblUhu/41ZdGiHAzngV2WRcZzLST5b5W3bR&#10;SC73P35HpUAgZD833v4QOc0oiZgG3fUVXuj5mTNMpcewx9amtwWG7ON3TJ/pVXb+93bW+hqRedu3&#10;5WPOM5qW1sibdTUs5fLH6GnXFxx9OeapWt4DwNvy84pLu9VR1Y7hyK53oaxjoQ3U+3naM55xVF5M&#10;t8u3byDUd7qADMuT/s4HWsyfWo0+9jd6VUqyirMw5W9kX7282fMuOlZlxrYiJ+9jp3wKu+G7JvF1&#10;/s27beLmRj6ccfWujli0zT7Wa1jt42i+6WIBP1r4biDj3L8rqqjUfNLql0EpKL944yfW8BSH+bFZ&#10;+oeKY4JBllG0Hv2rN8a3q6Jc5jO2Jidm70rm/D2m3vxB1Vo4SywRYM0pHCLmvZjxDg3g/r3MuS1z&#10;eVRWudBH4hn1m98u1RplbkhegH1rq/DfgKZ9R+0XW3ywd+wdK0PC/hu10CD7PbqNqJ80p+85rZgm&#10;8tOTwgI4P86/D+KPEjE126OC92PfqzCVZ/ZHSQJaoqxhRtPbuKrRILi83MV+UY6VXuL2S7yq/wB3&#10;INLYIzNhpNqkYBz3r8rlias587k7nPGVtJG1MILeaPyvmXaDhh37065laZi0bFS3zHH8NZKbv72W&#10;XgGrkDtCGDN35ZecVjUqVJ/Gy+WG5NJdfZuVI7YyeSacoWSXfIw/xqvcv5wjx/Dzx2qO7n8iwZiz&#10;MzcDJxisVDWwe0b0SGaje+be8Myxhe3asi/driaNRyoPJzVi7jW3j3eZ94Dqay9R1NnO2FNoY8sB&#10;1rsp0Ior2d90TalpcYeMsyrGo596rXEKvAyR/KuOT2pFiDu6u7MQuRz0rTjigstCmnkKosUe989g&#10;Oa7sPRdWaprqaaxskeXftLeOT4b+GEukRy7ZdSIBUcfIDk/njFfJGuzkR/Nxu7elej/GvxrN448U&#10;z3TEmJTsjHYKOleaanHmPn5j6k1/S3C+TLLcvjRa956v1PpMLFQgktzltZffCwKkbf8AIrm5Rl/f&#10;PrXTa3ESrVgvFh26NnivTqxu7nrUpaakPiVjNo0S9DHGfx5rkTD8o/hrstch36TGflGI2/GuQXn+&#10;91ryMR8VkehQu4m74vbf4m1Buu6Z+3bNUIFJA6jBq/4rbzPEN8zdTM3b3qnE/wB309azjGzKjFtH&#10;XfD2eT+17WNS20zKxXOBkf5/Wu78VxNF4xvl7rKV47+lcF8PBnXLXjhZVP6816B4uVY/G1+24MGk&#10;45+letRk2rM4Z6TLlgrvGrNnGcYxWlpkDfahg98nnis23nEcK/Mfz6VoaPKBcLtHb8MV204swqSO&#10;q0qNiq4ZdpPXFdTpkHyg9PU7a5bRpv3q4Bb5uQBXVaddYX+Lafl4HWvRpx6HBUkkro6fTIirAqB2&#10;5z+daKP9lkYKQc8ntxWFYSyRbWGc9MHuKtxzOJ9zE5XuO9dCptnK6jOkt5FjjXau9vUjir0UW47+&#10;4GOOM1zcEs2G+bbu9fWr0NzKVVdzbh1NV9XuZymzaikXeGB77eetTAqg43c4x71kM00gVo/uqe/c&#10;1L+9VBneWPPFP2Fhe0VtTYyrLnG3ue+TQkikHaWLEcYx0rLCTZHr6e9OjldCvzHcelL2LuZSrRua&#10;SKPN+8GJ546GpGmUFcMF2jtWWZZEfj5upPBpI5ZDz5bbu2Ogrf2LD2sXsa/npv8AmJ684HWhp0XK&#10;jcKzkNwd2I2PJ9gTino00i7TGVPHXv8ASrjRJlUS3LE0XzruyRg421eso1CqP0/xqnbw/wCkLuH3&#10;e/Nalrb7T6MecEda25bGEpXNDSYVW6C7vm6itiZFEXysuSCQKy7BMSKf4u3NapQyRbivGOlc9S/M&#10;bU9jEvUx8uccYrNPyseeBxWxeW5JOenTjvWfNZBSAeCTkEcmuiEU0ZSutUCTBf7v0zThdGUr93GM&#10;/So2s2V9uDjqab9llH8PzY71MqKWpUare5a+2EL82MYxmkNztfZlcAdu9V445ijfuyzDk+1ILaRm&#10;4UKQf88UKmae3a2LEcxyw9+SacJN+d31NV54WDDaoyuCfapPJklAOzrnmj2YKs3uSu24L95m6GmG&#10;bC5ypXHI6YoW2cY4Pzf7VMeykL8A88cdan2N+pPtF1Q/zxGOenp3p1vdmFWZf4vUe9RJZurbdvYE&#10;UjWkoHA+U9AO1L2aWgOpclknyAVYAtz7Ux7zym+ZvpgdKjawkOF+83rTUhkBYYLbTijkRn7S/QmN&#10;wGHpkZHsaEu9o4XPbNQ/ZGY/MPc4okhZhjLY657GlyIIt7kvnAEHp354pguWb8OeaqhGC4+c7Tn6&#10;02GOWWULHGzs/ARRyT7VjUtBXb0CM76FiWba4C/xdKhF0qyemK7Dw7+zt4t8SwRyJYm2t5Tw8rYY&#10;ZPpivUtD/YK+2aZI11q0i3mzOxUG3OP896+HzTxF4fy+oqWIxC5r2stbetjqhha1T4UfPbXID/KO&#10;CeoqMHHXbnsfWtT4h+Cbz4a+LLjSr1WV4T8jY++p6Ee3asmJWkbbj9PavtMJiqOJoxr0XeMldPyO&#10;WUpRfLLcduZgWx93kHPehZCFbcPlyO1SLZNNHuX5ueMd6eulyod208V1KimCqdyJ2wvyjoOBRLjC&#10;+xHHrVqHSmmQBl7cetSLokhj+YHCtgDritPYoqVTTQpuxYDjainP1FPHK/MfTHvVv+xpPJ+ZGHP4&#10;CrA0RgMhSMAcev0o9iZqqZuw7v4uueTU1vCRht2PQjqK0F0ZpM8KfTinRaYzKeAuD69aHQi1aVmV&#10;Gp1aKMtnDex4uIIbgZ/iHJ/rWDrnwk0TV2aaNZrORu0bfLmuuGkOVxtwWwD7UPpky/dX5s9K8HGc&#10;LZbinerTVyakovdHnd78EIZYI1jupI8jnclWtD+E/wDZbqLnUpLqFeBHsx+p7V3h0qaQfd468ikG&#10;lSFvlXoOBivOpcBZVCoqiht5mfuoxm0pI7bZGu1QB07Vl6hprbW9M8c11smlSbSvBHQACopfDzlP&#10;mU/Ka+njg6cFyxSSNo1Fsedatou3d8mfQAdKzl0PlW+bHFemT+FWlye30qo/gra24KSM54rRU7aG&#10;iqRuchZ6NtYJt+XHBHetSy0sKBnLc966L/hEWbG1QxPX2qSPQWjX5l24OM4rWMUtiZ1EuhStbUJh&#10;uVxnir0ahIj+QqyugybQP7pwSKfHpDE+gHGfWq5U92T7QrB9q5O7j261Ikit1z71aXRpMDbnj8Tm&#10;lGiyEbm6rxjHWlyRDmfQpM+T978T3pw/u9+tWjosm38e9NXRnOGDYxQ6a6B7R9iqTgZb8/WqtzMH&#10;HzfL34NbVloSySM1w2IwDwO5xx+tZ82huZfl54yeKjlQ+ZmTc3KlTz8oX0rPeXzFYY2r7nmtqXRG&#10;XcvXcc59KqyaCQep/AVEqaFzPdm18INMjl1O6v5QG+wx4jH+2x6/gM/nXolrrf2uWNVPliP1PT3r&#10;jfhpB/Z1pfQqBvkUODj0BB/nW5FGLZ/vOisoCk9Cec1+D8aYipHM5Rntpb0OavU961jppL6PUwsg&#10;ZW67lB64rI1aytdTdmkZkVeCFPasjS9QmS5kjhLFRz16VppLHdxTbmRZGIwgOa+X5oyjqZfEilMJ&#10;rTTD9nlZo4WwAxyduM4zUen+OBff6OyhRjBY9SPWomV4J7iM/Lk568MBx0/KsiST7LMW+XawxgjB&#10;Ga43JXCWqOkOoIw8yKaOaNR0HGKz9T122jibM0aFexPIrJsLpLC+jT5tkqkt3A71YOmWd7ceYVjb&#10;eck9a05eZGcY2M2Txf5hbbHJOq8fIM+9URpl/r0jNtNmkhyGb7wHsK6Kaz/s/H2dVVd3I29qtSXK&#10;yorN/d/WuOdGzFzWM+DSU0XR/s1uzu+fmZzkuR6mpFnaGISSfJt+ZieATSzH7Sq/Ns2H5s1xnjvx&#10;NJqIayt37kMwP3vpXrZHkVfMa6p09F1fY1p809kHi74qsZZILHO8fIXZfu+9cnbWz3VwZJnaR2bJ&#10;LHJNaGleGd6hiOf51uWOgKqKuGwp7dDX9AZFw/hMvp8tCOr3fU7YRjFWRn2dj5Y6YPGOcZrUt9PE&#10;i/MvTB6fpWlbaAGOatwaQ25dvzbetfSKMegrtFKG38sYU9eue9W4nUKPpnPrV6HRd8rD7y459qlX&#10;QSRt5x06UKxnzSZRi+8DjvwKAw3Hazdc5I6VppoW48L9cmt/wt8O/wC0JfOkUbOwxWnurcFJmV4d&#10;0SS+cM0Z25wDjius07R1tT345rbh8PrZqI1XYqjGBU72ARef5ZzXLKSZpzN6FLasES8fL/Oqd2n2&#10;k1qTacSvzfd7YNINNXavfnB71Ogc19GYUtupK7fu4/Oob6ePTrd3JCtjp3roH0xMMxwcd65PxBAL&#10;qU7idoOAoH60RswV0jFvdR+0Hf3PQdxUSXmwbmKkdTUt1o/luP049armwAT0bv6VpLlJ9o72EfzL&#10;6GRoSp8sZIJwxGe3rWZLqeBtLfdPNS3kWY/nGD2weKyJtJvp4muo7d/suceYRhWPPGfWuHE4mjRX&#10;NWkorzNYvqjoPDLf2xrcMbtiNcyHHoOa6y8uWeRv+eXc1zPwmSOaS+lYNlY1iQnsS3I/IV1dwFfe&#10;oO7bwCORX80+KWbLEZl7CDvGCX3s5sRUcn7pjNaLf3omXC+WPmArWjVba3DcZPzYHoKr2MBtpGZR&#10;8u7JA/pVxraS8ik2qdi8hjxj2r8zozXUzhJLc5rxDdyXW7a3yls571BpAdn3Nwc4zWhqFiEnXgM3&#10;Q8cCqdrDJHqqRx/dYnIFVOUehhKab0R0EcjTWy5454YevvU0Vq10XZTvXG4nPTtUkWkswRVDYxnH&#10;YGmtN9kmaEqMt71nTtfUuNyrdIsfmrjduGBmqa25jiNxfHEcZwqDgyH/AAq5a3kUmsqsmPLh/eOc&#10;cYHas3xJeyXzvlSqs3ygdlrsjSSXMEvdXMOudZXV5N2fu8DH8I9Kkd2tp1+b2471zIgms7v5M7Se&#10;mOtdBpTeav747doGAa5Kl+pMXzmtEYYULL91jznrWhaAsV+YLnk46YrHt12/xbsfMvPWtPTjvTDH&#10;luRxUxp8xpGNjmfjLdNHoyp5mftEmMZ7DFcDo9uxbJauq+NF/wDab+1t/wCNRuYDoM1haNBsTnnB&#10;ziv678O8H9WyalG1m9fvOrlV1c2rAYGNvD981eKqVU4C8Yz3FUbcFsY+7/d9K0LBBIfmyw7Yr9Ep&#10;y0M5K70GxM0bLWhBeso6e2cdKd9mXbwvPqamg04s4Dfdz61bkhOMkQnUmHPVl9Kkk1NvLzJweo4q&#10;w9rHFnd37Cq8sKkbm59M9qj2kbkLmRXjvMhiV+9kk+tVXuWlJyN3titBLYGL5sD2FRm2VcnAwf5U&#10;nVijS1SWxlyOJsY3Ae3anPb7+nHbJ71edYw+QvHfFNkMSDk471Dqx6B7ORlywFQ2Ox5J71XntiD/&#10;AEFdBqWgXWnWlpPJayeTqCl7Zhz5qglSR9CCOab/AMIZqciMy2zDHHJrysZnmBwv8erGPq0h8sob&#10;o5r7OMfd6nPHrUccDQ3EckbOrqwZXXggjpiu2s/hfdXKbrrMS9wByK17n4SWY0V5LOeeS9gXcEbo&#10;wxz2r5qp4iZE8QsH7VNy001XzexajJ2aJPh9+1z8QfANreQr4g1S7tbiAokUriRVboC2QTgDsMV7&#10;P8OP+CretaNPE3iTw0t9NHCIBdadc+W23rzG4K57nBr5gE8SLsYd+Qe9WFtoWORt+tehiuF8rxSv&#10;Kml5rT8j0qOZ4mno3f1Ptzwp/wAFYvCEN/pnn6br1hHY5CmWzjl6jGSUbtz2rvNe/wCCl3wwn0Cz&#10;W78VWt0G1Fbl0SKbzUQMTtKlR04H4V+c02nxsrNs3N1PtTE0SKb+HkivDqcAYJu9Ocl9z/M6Y53U&#10;taUUz9S9B/ao8C/EpNYk0zxVYG51Z4khSO4UN5e0Lyucjq3Udq7++1Gw1XXLi8huLO6h0vSxEjEK&#10;24kknaT3wor8eLHwxaNdCS42rgnOPlOK6ez+LnijwuVt/DviLWtKs1GBFFdtsP4HIrx8V4e1f+XF&#10;RPykjWGaUJr97A/VgeBLHxJH4ft7a8t/PNs8tywYeZLgDGfxNchrHwJ1TxLbW19HeR6dcebPbwHB&#10;kEsbErgLnrgZzX5xaR+058TtF1WO7h8Yas80WVQylWBHoQRXoXg3/gpP8V/CLWa3F1pWoRaed8aS&#10;2xQ5OQeVPoT2r5+t4e4uMufkjJ+Rzzw+WV3zSXKz6mH7PGtT3d9DYRvKtneWsBMi7V2RjJyfUk9P&#10;evVfBulp4f1p1mhkkuLWMO5kjwq5z/ga8E+Gn/BTzw9rfhYxeIl1nR9QuJxNcSQwJdQu+4McAENg&#10;4HUdK9A/4bG8A/ECW9u7bxZpdq15GsCLdxyW7KQp67hjqSa+bxHDNSlUU50ZJryv+RjHhzDKSqUp&#10;XPaNSht0uLae+mhkjuhviVjwOh6V8A/8FfvEun6tfeA7WGFo/KS8n+WMLn5lQHjr0NfVWqftBeGd&#10;Z1aGws9Y8P31xa2m1F+3oMOzDoO/ygda+If+Cjeux658V9HgjJuIdF0iOB2TmNJXZnbnp3FfUcIY&#10;GazCM5JpLXU7q+GVCi0j5njQo+47V5PA9KtnXVgiZdzrxxg8A1RvXcXJ8v7snGB0qXwx4cuPGGur&#10;aqFjgQ77iY/diSv2DFY+lhqUq9V2jFXZ4srdR3h/QNW8dXjC0jdo14eViFVPxNblz4H0/wALQFr5&#10;rzUJlGdtuVVFPuTkn8BXWWNhH9n+zaf5lnYwn5MfekPTce1SXOjYiyx3L7jrX878SeKWYV6sqWCf&#10;JC+jW7Xqc/tNLHF2nxPsdARv7M8J2L3SjCz3QNwye+0nb+lZvir4hTeM7VZr63t0vIFxvjhERI7D&#10;AFdRqfhIrlbO33PNksW4AFN0D4RpPNHNdHzOhKL3r5zKeLMTSxsMXiKspcr113B1qijZ7HHeCfAV&#10;54xuY5JN0NoGw4bqR3xXtvh3w9a6XYfZ7OKO3t4+MKuGc+rHqam0rwmtpb/KqxqOFA7VLPcLp3y7&#10;/wB2uScHqaXF3GmNzepy3caa2in+ZKldWaLJu1spF/2j+FOk1I2tq0jdB8w9qz7Ytd3IK4+bO3Iq&#10;l8Q7htL8MXGGbcyEAg+1fAOPM9dyU9bCjx3ZsGk3tMWOCuOmKmTxfNqdvtjXy17LXlPhlpraK3iu&#10;FO5wW6+pzXSWestDfJGm5ecDHesMRh7aROqMbanVSy4bPzFvTOa898e2l7HJDcSRstvd8mUr94jt&#10;n2ruShkjeZm8tcfeNcx8S9Tm1Pwxa2aKvk2U7S5AyTkYGfbivvvCfFxw2fQjUStJPcmV5KxxscLK&#10;MYH5dangtpMj/DpSaXLvbaw2t0Fa9vBu3Mo47e9f2bTxEWrrY5/ZyK1vlFX5m29OfX6VrWUR8tTy&#10;c9TioY4vl6d+RjpVu1cRfJu/TpWyq6By/wAxraDqj6arL94ZzjHQ9sVo3FkurWLXUa4mjbDoB2rH&#10;gk2jG0Dng+tb3hvUpba5jRF3NKdpGOv4Ue0d7oPZroZscG1RuUsR1zVy2i46YOOOavavbRw6jIqp&#10;t+bOPeoYY/KJB6/5xV+0W5PK07E0DbcfWnTO0qHjnuPWi3TGdzKAvPWnK/LL696y5le5UUyjLbMc&#10;DHGeKrvprH09sVqYUfe+Yn9KBGFxluVHSr9tYiULGR/Z20d/Q5pVsHLbdjbvWtKaP5Qfxoj6Hnb/&#10;AFpe2Eo33Mt9PO5sZ+XmmyaY4bv25rYbk9jx1pRGrHH5+9ONYv2asZP9lsVC5z70n2J1QruKqeo9&#10;a1mX5unT9aMK3TG4/rVe1uLl7MyU0lnH8+etOXSmA+8N3atZVwvPHHanbfm+6Nvr6USqNB7PqzLO&#10;kkdew60LprL/AHtp461rbFY/qaaBgnPQjj0pxqNhyGXJpbBuMFaYNKYHAZl/DrWuYxhvm+gxTvKA&#10;Xpt/pT9owdNMyP7LZUb5sNSHSmK/1NaypubP4YPY0oi+bafmHqDUuo0CpRRk/wBj7iPy69KG0gnr&#10;6YyK1WjLttwPwprx4fd+PSj2j3Ycq6GTDpQZjuG70OKbJpuG/i3egrZCHfxyOORTNgP+yc5zUqsx&#10;KKe5lxaTkcq2PT0pr6Xt4xzjj3rVxhu3WkkXcf8Aa+lHtmVpaxknSQyH+HPUU3+x1ifcO/qa1GOH&#10;pN+Vyy529MipdWQuRdzMTSt78Ddnpmm/2Or/AC45HvWhIy9wOnb0pVkC4+b5s9B3qfbFqMV1KP8A&#10;ZS5x8v8AtelJ/Ze1gPyq3cOF77vTjrTPPyW+XgD8qI1Owe72Kv8AZ645ysgGM5qN7DO0/wAQ4NWJ&#10;LwBBzg9c4pr3qhfvLk+1HtH1JlFblddPUoSd3HSnQ2ayL8q9u3eodRvlhVdzYkY4UCtnQvD2qwW/&#10;26GHdHtznAOB3ODXBWzvB0qqo1KiUnsrl06Mpr3UygbDCqPm4H4Uf2SqnJJOe+auNKCOMepIGMU9&#10;JcdCMdh/OvR9s3sHso9SidNCjHqckUf2cC+3b16n61dDLI2fx6UM28rjH0FHtGZ+zZQfTcKwC5+t&#10;MbTsDj5vT2rQY7uMYbOKkktrePTJpJJmW4VlESKuQ4PUk9scUe0fUtx0MNrT5vl7dsVVuoBB2HU/&#10;hV+UbB8rcE54qleSAn5chRzzVXIUTLurYSHG0/yrJ1CDynAZcY6AjGK1L252FnHzFeR7Vh6vqTTS&#10;ZZtzE4Oe1Y1KnKVFdTC1WAOfm9fStr4eaDGsM2oydNwij9cdz/KqmnaGNe1eG1L+WsxzK2fuqBk/&#10;pXSNdW+nQR2turLb252IvqPWvyfxG4g9jhvqcH70t/Qmo7LUjF2xmkRdu1zimplIW28g4zz/ACpt&#10;k5ZXm2rndwOvPNNaZpW+Zdu4kgHo30/KvwSMW1c5dEDWqlMeao5zz39aim3PM275uxz3pl7J5k6L&#10;/Cw7UaTI098sYI3MeST2HWq5X1GlqXliDSL97aqgDn07U9V8tmYdcZ+lLEFgSQs3UZ2r2qtqFwzw&#10;7hn0UDkmo0uPqQSZnkKxrkEdT0FQG4aNGVl3c4HHP4VLb28i2vyn5mJLHPSiDTlcL5hL7Qce5o5l&#10;shLTW5T0KzbVfEDTMyqsKY2565PNdNbaYBxx8wyfQ1D4e0iOziHysskhJYnmugs7bayhl+8OR71/&#10;U3BGCWFyqlGP2ld/M7VLQjsLAWrxttDYUnBXgGrVvYAjcR/9epoItox1b2qzAvIyO/pX2kZE9CGG&#10;0Vj06+3SpUsFDf4VZRMtn6dB3qUcsq8574HSq5mHLErpp+SV79xmprCzVJvmxyfTqDViGMHOB15O&#10;e9OVAw7rjOcVLk3oTGKvcueO9Hs7XxDO9jCIbOY7oY87goIwQD9ayRYrj5e/Q+leifDv4ZzfFvQN&#10;ThspIV1HRbSS+SGRsNdxpgsi/wC1jJA71wrRYb69Pes4V4v3E9Vubyp295rcoGwUlei/QUyXT1i5&#10;HGRz9KuSL8x6mq80uW77QM1rzMh26FVrJYYyfusewqq6rGuDxxVy5bLdenJz6VRvJMovHHXg4pc1&#10;9yeW+hWugwHyjd6gnpWXdnCFd34VYv7zaWPy/KMDHf8AzmsLVdVWAsfv8Y60nK2oRglsRai/Zd23&#10;tmuY1u9wsnOCvOPWtDUdXYwfKcMTk8dqh8G2Frfa082oDzIwC0cI43nsSf6V8/nud0suwzxFZ6Ir&#10;bcf4D8Lyapdfbrhc2ducqrHh29PpXS3UEjzbs/eXaFA6Cni9Zrfy4I/JhwSoUYA/D/PSn2cMjQbp&#10;Qw444xX8ycVcUVc3xPtHpBbI45yvK5QubA79qpnJxx6iq8lj5YyxyMZ69K3Xtlfp95eazbtvtMyw&#10;RrulY8AenvXy3tA5rmXcwMVjaONm3DggVoaZ4aZHElzldwB2qelbmmW62UaR+WN0Y5J7Gprh1L/d&#10;wcGl7RNai66lFRHDbbY12gHP1poud8q7fzNWprYEAk5xzkenp/KqV6UsoS25dqj72anmXQipzPZi&#10;3cqwyiRcsVGQT3rFn1ESX25iyKoPGeGNMn1GbVZFitd3pvPQGt3S/BkJs4xN+8kzlzj7xp7K8gjT&#10;0uzFfVcqvy4DHAx1OKsW13NLllhcqxAOR0/zxXSDQoN4Cx7VXOOOlTC2xEUVV29f92k5xWxSVjFh&#10;0y8nieSPar7RntUM/h64mhZjIobGG5rpIYNqLtPBOD71JFprSiSP+7k4Pel7S25prY5a38MRW8Lb&#10;2fp97PQVYtdBEcit5jDn0xW3caZ5JIB3bgP8/hU32BYFU/e/hzSdRNaBd7FeCOa2kj+bcOgq9HfN&#10;GAPmXPQio3AgCn+LufSiHUFhb5trbjnkdKwlHqyeXsi9E32kBmO7cOTjrVDVPDVldxn9yq7s5ZPl&#10;b8/ale6mL7lysZBAGe9NjvWTczL36HvXdgc5xuCmqmHqONuzBScXcy7nwzcaYqtE3mq2TnHNV7ed&#10;Q+1t3y9v7tdNYX3mOvmMq8ZH+FUfEvh3zJTNb7hI45x39a/Y+F/FBVZrDZi7N7S/zOqnXb1ZRSRW&#10;MfzcdiacT5UnGGNZcd40UnltkSKcYIxTnvj5e5W+71xX7NRrRqRUou6Z1OOly/JcqMnv6dsetRyS&#10;hSGHpwc9RWbLqi447dT0JyKoz6ru+9hfx4ro5TnvzM23vlj3BW+cdPesq+1kx7fmwQecnoaoy615&#10;Yzu+9265rnNV8Rbi25tvFTzq2pUudmlreviJWBfvgHPFVPD1lJ4qvtu4xQxjcXxWR4a0+bxfrPkn&#10;etrF80jjoBXoUMUdpHGtvGI4YhjgcnHvX5bxtxmsBH6tRf7x/gZSrRitNzWsZ49F0xYbdWAHX/aP&#10;c1HG0d5YyqzYkzniqnyiPd/E3ByalsI/tccqx8Hhcnqa/nbGYmeJrOrVd2zm6nIeOPAM3jGGFY5B&#10;H5bfe9VNdT4U8GQ+EPD/ANngwpdf3jEffYVfjsxZSBWbdnkgd8VPPOXJyPk6gY/lXe82xP1VYRyf&#10;Iuge0bjyFM/6PAu35S2CT1yaZFK13dsm5toIz6fSn3F014YljX5hwcVJDYLbPtVdu45J968tyUtW&#10;ZxjMsQ2Ydfl2qufwqRdPWOFgOct8xPb6VYgi+zce3THenxxo7Lu+Rc5P+fyrmlJp2RtZPdFSQJCF&#10;VM4XkGpF3Omcj5hggU27jW3TdjaST16VVQySID0XHXtWkbvcFS7BHev9rl3bsADp2qa5lU2qsSN0&#10;hAUdcetQXUSyLuX5enA7+9MLrEicDcpFVGCRLvHcr6lbNLJ8zbsnAA7HvUK6SxlDBkO3jHoafPfb&#10;pJCzKcn7oPTFKkvlozcMx+bIrWNzSndlSe5WC62ooMi4HXivPP2ifiHcaL4dXSYJmE18pebBxtXP&#10;A/Gu61q8jhg+0MVVYzubHWvnL4o+Iv8AhJ/FN3dbm2tIQgPZcnFfp3hxkccVi/rNRe7DXyuelhKK&#10;c7voee6zGzL02qpyea5vVozvbg57V1t+imJs884I9a5rW4cvt3Y46Cv3qptZHtxhBao5TU7fd839&#10;7+dYdzBt3ZXnOAa6i+t8r16cVg337pCB/CTzXDUj3O2ml0NPU/hxJf8AwuXUtPWa8uo/Oe7ijXIt&#10;oEC/vG+pbH4V5Nho/ugt619L/BHxN4dsvhT41s9Yka3uL7Q7q3spFPL3HyOi/Q7WHTvXze4BY/U5&#10;4rxcRo7nqU37pr+ILZpNUus5z5hz+dVfs20JjnPrXb+INOheWSRVUM3zHC8VzF3b7LaNlH8Z61EV&#10;eVkEbbHQfCy3kHiex+9/rR0Fd/4p0q6vPGd40FvNKHkLZSMnP5V+kH/BHX4A+B/F37GGl65qXhzS&#10;9R1iTULqG4up7dXb5X4GSM8AgV9S/Bbwz4L8f+GY9V0/wvptvZyyyrAxgC+aiOybse5U17lF0oK0&#10;7ux58pSUnZaH4m+HfhX4m8QBRa6Jq1wpbjZau39K6y4+C/iHwNb282taRfabHeZWFrmIx+YRycZH&#10;vX7OaBLpOjfGSx8NLo+n+XeWklzbSJEA2UZQw/IjrXgf/BabRY4/B/gWSOzjjaKW7RTGoRcEIecD&#10;HYfrXXSxFNyUYrfzOWtGondn556Jo2Blvu9+OTXUaXpOwKdx2sPTkVR0sbo4wPvY5/wrpLCPbIuR&#10;jA5z3r0YRRw17SRa07SFdF+904PNaFho6tJk4Y+9P05v3O05+9+Va1rY5fcxXbyT61rzNHHGLWoy&#10;HR1cMxRc8ZJq5b6FGZ19eenSp7KLkjaw781fhhCbcH72B+frR7Z30KldkdppywEsyKykfd9a1m0b&#10;T7mxkm3PFPn5UAGPSq6+YqDOGPQCpPRuF9T65rNz63I02M8aOsvUfKalGkw7sIo3Z6Zq0T5SfMGG&#10;Rt56Y9aQ3UagEnbjnjvSda3Uj3V0K/8AZEY+9znnNILCEsVXB2nn0qzapNqj7bWF5mxjgZxW9pnw&#10;sv76FnmYQr0PrXjZnxVl2XK+MrRj5X1HGPM7RiN8RePBrnw08OeG2tbeKPw/LdzrKijzLhpzGTuO&#10;Oi7MD6mufNhGSo4+Uda7m2+CjvYSSRXi+YoyEbjNc5rfhPUvD8Rkkt5ZYT8rSRrkA+9efk/HGS42&#10;Xs8JXjJ9rhUg73ZnjTlDY2qWJ52mr1vpyhPm6dxmoLJopivzrz2NXg3ky7dylcZHtX2VOupbGXI7&#10;bD7SJY2VRn3FXwhUAHGPpyKjtIF27j94nP0FW5JlR/l3MMdfSqlK4KyKz6esrKvPzdD+Neh6H8Ht&#10;LbTYpLi4QtKm7/dzXDxctu3fMG6e1ay+Lbh7NYN7bVPHOCKmpKo17g7KW5V1/wABrpVzL5ZWSNSQ&#10;CfSs2PSImJVhu3egrcg1uRvkkbd1BBPWqt3Is9z5gUqzd84FVzStZj9mnszFk0jy5mwAM9RQukRy&#10;NnC5JHXtW0IFcM3p3qBIPn9vc1pGbsVKnZGculKq/dGev3aDpKuv3V3Yzn1rSeLa6jcMYx1oS3Ur&#10;8vQDn1ApSkZ6GeLNQyrwwAznHApJNPVucbW9MVfdQm48dRnNEluztn8c4pc2hWjM86aCP9Xz/Kkl&#10;sFYgqu1SPTgVpPEY4+SQc5471E4DAqf5VnKoV7qM4acCW3YG/oAPSozpscZBCqGbOD6irshzMu3L&#10;SE7Qo6k+1dZo/wCz94o8Q2omNvDawyJuQyPgkH2xXiZlxFgcAk8ZVjC+13YILm+FHCyWK7BheRz1&#10;61VmKxrjHzL0yO3tXReMfAGseBr5ba6t5C0nCsillY16J8Cf2XZ/Ec0eqeIA8dquHS2I+aT/AHva&#10;vCzvjzKcuwP16rWTj0s7tvyNaOHlOXKkcf8ACn9n3VPipKs+37Hp+7HmyA5f/dHevoL4f/sp+HfB&#10;dyl15AvLlSCryjOw47DpXfaPpUGmrHDDCsdvCMKqj7orSa78m1Zs+p4FfyHxd4tZznE506U3TpP7&#10;K0082e3RwNOm03uQ2Ph6FdqiNQnQADpV+TS44EPGD/Oq1nqBM0ef9XirjXTXb/L/AA44r8pcpS99&#10;t3PUg420PnH9ub4V/wBq+F/+Eit4lWbS/lnIHLxkgZ/A/pXyxaSAn5v4eM5r9B/j5YpffB/xHBIu&#10;4Np85/4EEJFfnXYTsWXbt5yD7V/angLndbGZLLD13d0pWXofMZtSUa111N60RWIXtn6VoWqjYFYd&#10;+MmsvTZlkHzd+g9TWlCysR8uB0x/hX79G7PId1sX7e2BXoPlHarkenLt+7nPp2qC127x7dK1IU3J&#10;8vfsTQ1YpRK0dl+85X5c4GalbT40f5Tz3zyBV+NMWx+VW/xpI02P04757VPN2BNop/2fuX5V2nOD&#10;xSDTuB8vzN2960I1bcvBYdSKd5XmbtvBB9am7RRSey+6oX6DHWj7CAeV9vpV7yN59D3yamt7KWW2&#10;mmWN3S3I3uBwmTxk+9KUio2Mt7BSoXaffNKbFVT7p44FXTH83rxxTTFng9v1poHHsUxZqvTb8xzz&#10;SCzV35G7bzirsaMVzyvJzntTdi7M/N1NAK6KT6eF6/w+nSnHT1xnbj2HerYQlAeeDyPShExhv1z1&#10;qbsLlCTTtn8JyBzikfTlAC/ex0HoK0JIxIrZ3fn3oCiRgxHf160czDmM9NPWNAp65705rIKfbtxV&#10;0gOcgN14I/hprRDPc007is2VTb7l+UBfUinGyVz6egHerKLhcdPUetAXch9etMVrFZ4Fb+RyKjks&#10;03Y5/pV7Z5o+b/DFRtDhdw+7nr6U43CXcoSwbkx/F/KoWtFEeSFYtxWm1qrL0bp1qGSLnbndxwPS&#10;rJ5mY0tt/dXawz2qqbT5/uitmW0KbjtbPQ+tVWhy2786zki1K6K2mXbaVeJIvzbc8Y6juK3NXuYr&#10;hFmz+7+8hz3xzWLLEG6euQKfDcNHE0ZO+Poy5618LxZwyswh7alpNL7yKkW1oWtD8uHUpSm7y5uQ&#10;cdeKs6nYNPceWsjQ7o9yFTghhWfaloZV8plkj/u7vnU/TFXtOuN19mQN5hHdTzX4rWwNfDy9nVg0&#10;/Q4bSjoQyiSzijF0vnMqkeaBjA6Vk6/LHZFdsUsi4ByPQ8/yrpNQleaLaw+969hWNtaa28tom3KN&#10;obHykDua4KiktkzFLmMaDWFlkbaoVQCvParGk3EKxboWUEN93PI9qbfaDKl9uRcKRnGKoz6LJFdL&#10;IuyPcMsScAHt1qI08TLSEX9xo4Pojo/tTCT95jDKcHsPSo7i7VYMK25u/pisKbXrLTIws9x50idF&#10;i7/U9Kw7/wAWz6puWFfJixjj731Jr6nKeEcxxck6i5Y93obRoze5reK/Fy/Yxa2oxcNneR/CKw9N&#10;tSV3Nncx5zUen2WOeWZup9a2LCIGEd+etfteS5PRwNFUafzfc64xUI2iWLSLy0XPzcAFsdDWnZpt&#10;429Mc+tRW0KgL/Ep5OelXrePYvbrkgV78UkRvqyS2gIP3duav29t3+73z61Fbr8vP3sVeg5X7uW6&#10;8GtbDTSHRwbDgL364qVYdpY4K9gQKQN5ZXk/hVyzs2vHWNfmZmwOe1Tqh6DtO01ru7WMDqQenQV6&#10;FpWmixso1HQDnNZfhzRVsrjaw3HrurfDBBw21e1Z1JX0Ki0QT23J+bt6VDONz/N9RVp/3m4+lUdR&#10;uRFCzL/CMc96zWpMircXHm3Qt4/vHkk9qtQRtEuCB8vNZulRNEWd/vynP4dhV2a5x7GqlboEU92R&#10;alNiGTavbAridcn8mbb0YEH5etdF4n177FZsq/ebPQ1ws99vZmkbluBz0oiPmT0HarqRd1x24z6V&#10;Rlv2WJfyNQSXKoHHdjn2FMW53OD69fWiTaWg1ZjYZY9UuXEk3lW0K+ZM2OgH9T0/Go/EGpXnigW8&#10;qZSzt0EcNuo/dxIOnHc+p65qa10uO+0y5baB5jqjjt64/StSxsYrNTGV6pjAGMV/MXihnuIq5n9V&#10;5vdhsvMzqPXl6GTpXhy5nbdDujgGDw3frXV2cDWFt99mZh8wPbmobOZYbLncNxyMdsVZjkWe4jj5&#10;+c8YPP41+Z1K06nvT3OXlWyNCzz9jhZePXI61etJ1+xzQt90dqZbpukYBhtUYxjvViCKOG0kb+9x&#10;1rmvrcHFrqc5qKRwXJ+brwR25qDRlV75mwUcH8ua0tWjjclu4JP1rM06eNZWbG0qcHnrWnK2tDOM&#10;erOmW+2rsXcW7e9YOqyTf2jt2b3bGCauSahEgjYN83TjtUesWk1vZ/aFIa4l+7l8bV/xNduHpv7R&#10;fNfYqJbqrCFcMM5mJPDN9faq+tW+yLj6Csu4vZ4I2TcAeuM5pi61ssdky7iQVDZwFPvV1NdERKbt&#10;YvR26iJnHzbcYyabHcKo3NJu45GOlZcWpTWsi7P3vmLkgZP+fwqxbWUlzLuw8bM3Ix0rnlGKJ5JJ&#10;XNO2uvOs/lXdIT0J6dcVu2SSfZWk2n5QPlHB4rL03R3Q7vvd+nWtu1VZrOTADDbhgM5qaNTlqKT1&#10;SZUZXPF9b8QN4g8S3Ezrt3ORtP8ACASP0rX0uDKAsc4/yK7S8+EVh4tkP2aP7LeMCRIny8j17GuD&#10;M8mkXhtZGRmgdkLKeCQSK/r3gniTC5phuXDqzgkmv8ju5oyR0Fmv73bt9sGtOAdRkY9u1Yun6kG+&#10;bcB65rRTUMv7Y59D6V93G5L0ZqQMA25Sx9QTWjHOrx7htZvasT7SQPl/EA06HUGVmQsPlIwamV3o&#10;EZal64lLSbju684qGSVWJ6Lj15zVe/1ryomwygngD1rmb7xQY5fmPyqefap5dLlSn0Om+3qo5528&#10;nNUb7W0jRvm75+tc3c+ImbCjc3UDHUmt7wz4Eub2RbrVj9ns858vrJL6DHYH1NeLnGdYPLaTrYua&#10;S7dX6BzNEmlaZqHiVGktYtsC/emkbYgPpk0mmeErzVGZpb63t4I22lt+9m/3QK6HU7k6kfKhjjjh&#10;t0CxxRjCxj2A7+9X/DnhVLRFmnLK27ITsPwr8DzjxcxknJYRKMej3ZPNd3iT+E/D8eliCNFkkU8B&#10;n6+ufb6CuySHyRtYdOBWfBCsbRqm1u446VOWkd9uPn7ivxvMM1xGOrOriJOT8w5pN+8aSAX8ihlw&#10;qDHB61FbsttMQo2/3SRyKaZRBCiqzb85YelPfbcKWJ2seprlpVvZ1FJPVGyTep4t4x086R4lvIwe&#10;PM3Lzng1DFLlMd+mfStj40x/Ytfhcfekj4AHXnrXM2N6XX+92xX9xcN4mWKy6jXf2or8hzfc3EIV&#10;C25mbGKsQbf97j8qy7e627c5/AVdju2+UfnmvoVTZhzMstEsp/ujoAB096eungN9e9RJdMgwFUDp&#10;1p63YSMkE+/pWcotAl1JVs/L/L86a2mfJ8209+e1QnVFiOc/gfWoZNf2vnO70yazasVzXJpbdI3V&#10;l+9nPFSR61cadK0ysqKck8A/jWbca5lOnXuKhsI5/EV99ljdlhK5nYDOEzXBmGKo4XDyr19IxV2a&#10;RqSRXu/GUd7rq3N1NMyNIDJIRubB61c8QeP5dbmZVZZLVUMCBgBlc8Ej+9jHNdZNBZDT47OPR7NI&#10;1G3zjEN5989STXnfjHwiNBuRcQK32eVsAZ+VGr4HIvELLczxX1WC5JdL21NI1nJasydSfdIx3fiO&#10;9ekeFvDE3hnwtDbjasuoMJp2A+Y9Nqn6VxHgTRF1fxdDBJ80Nu3mSc5AA5/nxXrcUf2xdzHa2AMD&#10;sK+T8VOIJQjHLqT31lb8DnqSvohkFmttBGrLt2j65qtJA11cLGrfu+rEdQK0ruARW+5fmwPyqrAs&#10;VtA0m355Dg59q/BpasxlC4FMhn+6gGBn0rQ0C23EMORj5W7iqdnaNqQXeu2McdfvVvafDHb23GF6&#10;cCsJSeyBdmOuH2Rc9snp1rndXhjlnX7zK/UL2roNR+UfMcR4rIhgjuGbK49CO1VFsznLUl0u1FtC&#10;m/5th45p/iyyTV9O3Kp+VccdqVP9HXliBjJFQx3gu5VhH3TyeaqN76BGOtzDt/B8Op26+ZtVo8/N&#10;nGafa/DuFb2OSS4YRrz9faunh0qG0DNGzTbudxPAP0rG1TTb5rtts37v19K1qSUVZmrkzlPGEmq/&#10;apIYo1WFTwAecVV0fSbsFt7yCRs4B4/WvQhpWLbdJtaTbnp1FV4Y4hLkLjbxgivMlinGfNDddioS&#10;6o4XUPCUjWn2k7WkUkFm4JHvVCJcqBncyjp7V3vjqRdM8KTTgL5jSqin65P9K8/jeZowce/HX8q/&#10;sDwoxVfE5DCeIbk02k3vYvYtQ8Y/hHqami+eQ87uOnvVqzSORI/PT94w3Ag/zr0pvgZ4gt/hvY6o&#10;fDsMmn32y4i1C1m85wpZkEThTtjJPOHGTxg+v6ZzQi0n1HGM5ao4X7NvtUkj46bh7ntWx4bRbO7a&#10;ZiVMakr/AL3aoL/TbjwxLDHeQyQx3C+dFldu8ZIyPXBBFTt4jt2tfLhhIkJy0hY5YdhjpWjXYyjK&#10;z3HK6yXLNIzddxPWoWlX/eJ5BzUc99ti+VVUZ5Heqr6kFXIHsOOtUTKWupoLKC+N3/16Fl+6p7d/&#10;Wsj+1PLVdxHtSprSSI2W+bsPWpJ59bI2Vk3du+PpUTTkHsfp2rLfxCsS/eVe2Car2+rz6nL5Vury&#10;SHso61z1MRTpx5ptJebsPmNprrC9s89RUJvdydMqKsWPgvVLtV8wpDu6DO788VrJ8NEhhzc3zbh1&#10;Cr+fWvkMf4iZDhNKmIi35ajSk9jBS7VioVjnOMVaM4kPH51par4OsdP0xmj+0NIBlDuH8sVy89xP&#10;ANrRyLz2FdOSccZTmqk8LU276FShbc2FmCjk/iafHON3p9axLfWNg2lW6cg+tWINRVXUN3HPfFfV&#10;06kZq8XczcmtjVWdf4h708EMGznG6qMdyudp/Cuq0nwrDd6GLppmV3YgA4wMCtHJLcFzSMTcyR4H&#10;TpmlGNnJrttD8FWv9nRs7LtkHJZutZ/iLSrCJdsTIWjIHBznNEasHojZU5JXZzLAYG78fem7d0g2&#10;7sY6Vc8Qaaunao8KMGVTng9agXR7iSKQhWHl8kVpzInTaxLpdg+oziCPG6Q8EnH+c1peKfAWp+DN&#10;butN1O1a1vrEI00LENsDorqSR7Mv51U0HSJpG+0pI0LQEOhB+bIPGKqanqt5fX11Nc3E09xcOWme&#10;RyzSn3JOT+PpWLcuf3WrF2hy+8ncjJXH06HvUKtk7v8AJqN5CoH04FRo/mNjj86u1zL5E6tmSmrM&#10;G9PWoGl2LnGGzk1Gr7SdzY44FTyiu+haeTDZzy3pUbzYUZ55xVd7jKfLnp61WnvPl+Y8etFxOPcu&#10;NcLlueKilvViA6f41nX2qxRR8uM98msqfWjeybIjuk/ug1lVqRpx5puy7sIyT0N6TUlOQXFV31WO&#10;NeWGeg57Vi3+malGTtaBiexkAIqOOx2Am4uEdl52IRx+NfMY7jDKcNT55VU/JO7Cei1NaXW1abYq&#10;szHoBQ80wf5vl9VPWs22uJGysOEjY/M3/wBern2tbOQqR5h29xwTX5hnXitV+DAQsu7Meezuhs4l&#10;jhY7j9c1xOpePL60v3hj2BV6nHIrrr688+yKx7lLDlh2rzXxUjvdMwHzdQo4zXxn+vWdVm/3zXoa&#10;06kk/eOj8OeJZL68NxeNu2LhPQCvonwfq0eh/A+71JpBLeOm0KeiBmCjH0Br5Viea1sY4dp3ScsR&#10;/AAa9U8BeMLjUtBbTvmaOWEgL6lec/pXm5Xjq1XNqNTEPmvJXuduHxjoScu6sWoZzJM2N3JwB71N&#10;Mgtwxkk28A7ep71hx3siI21mUZ9e9NFyZHJZsr9Oa/r6mvdVjlc7mzBqKrIPvYb0/rU9xq6sPkVV&#10;XA+uawjPgA5/XnFSi5JToevFbcutydTVF0zsMfiRUVzfbpMr93HWqbMcdQCwzyaid9mcfePXB4q7&#10;J7l20J5rkj5t341l3szKG2NjuQakuLnc+D/D6d6oXNx8ki/L9faolZD5blPUbsxjj8feud1K68q4&#10;69eCPStm7fLnay+vFcxrBe71JY4d0ksjhFQfxHtXDia0Ix5pbIz5Wmb/AIOH2jUbuRf+WFszcdc5&#10;A/rVq4X/AEf92G+XJYkfePNV/BdrJo0V4twzreXGI9n8IUHJP16VYvc+XuU7Rk1/NfHWZUcXmMpU&#10;XeKVjGtPWxYWEw2kKhs7lyfc/So76JpVi5+6T+lQNIJII9uV6d6sIWAbk7m9a+NjJJmfMVNvnD5C&#10;25s/WtPStOk8trpo12/6tTjkE8H9KqLGYR8oPTk+hq5bO0WnxHduRpCwGfQf/XqnJNFxloEkm6bC&#10;rlhkZot2VWY+WvzZGOtRvcNOWWNgvPzN6CnPBllw23HrXLK9wauTR2JXLKyhV64703ZGjfL1bkj2&#10;/wAip44mW3G/ox6VBqaLDcsyyIvAABPQd60irMSp9WXbaQwiPdgMy5x6Vq2syuu7cffmuXbXbXUN&#10;Sit7eVHeNAr7TyT0resZFTr94YzX9YcK4qjWy6kqcrtRV/I6JSd7I2raRcKV4znNWo5FVuQx4zis&#10;2CcZH3RuGeKtxHcm75uPUV9RFdQ5Xsi6twpw33W9MYzUn2ld31qpHl+vpxk9KlQAAZH3Rniqsife&#10;LizL8uTjjIxQsmWP8sVXJ3nknNOWTLDOBz9c0WKVzU0DxddeF9ShurKaSC4iOQy8fgasaktvrkS3&#10;ELf6ZI/7yJR7Akg+5zxWHL9/19DT7e6NpKrI21uuQelZ+zV+Zblc0uuxHcy/eVtwZTjmqUs2wdxx&#10;+VdBf6nY6xp8MTRMt5HkNIpGGyeMj15rG17T5NK1GS3l8tmj4ypyD+IrSMtLPcd01zIzrifKZXd6&#10;565rJvZMZHPvV64UNGdzdumay7+UDJUHGOAKoy9pLoZuozfP8vI9PWue1oYQgFiG4rXv7nac/e9a&#10;w9XuQwK/LjGcCsKkmkbU5abmbNdbkxj5QcZPpW74S0gzXUMy/MzcfSuUlnZ3MfzFpG+VfWvZPC3g&#10;aPTfD1gs3yMsYeX2J5x0r8b8Uqy+pQpX1b/AmbbVrlOxsVaZsjco4bI4z2q1crlVXGOO3atBhDbM&#10;scW3B5Aqje3AYLtXpx9a/nypFxRxcrT1M25Hk2m1V3SFscd6n07S10+Asy/vpMZ9vatWGzXSYFmm&#10;VWkk5AHQD3qrLODub+Hq3vU8skrj22I5ld1VQu5uhOKhjPlSsWU4UYqYanHFB5gYEr6Ve0jTG1T5&#10;mQtwWArqwWBqV5cp04fDVKztEwru78pG6eWDms46Y3idhHvaO3Xk+9ds/wAPre0t2kvPlkYqY4M/&#10;NIGHX6DH61WXww1mrNEyquc4HXFerWyWdGN+p11stqQV2rlbRNEtbC3+VUZo8EA/w/8A66kgKiVt&#10;p27fbj8KkJW3T/ppj5gaq3F+sTP935RXk1Kck7M8+UWnqXLoZZlRuVAIAP8AOmxxM0X+sVW6njp3&#10;FZMeqr5rEsAW7etXIr9WRmVsKPUVzunIldy7EVihG4hj2pY9QzKVUFfU96x7zUVLdRnr+lJp95Iz&#10;L83U4+lR7GT0KSe6N1WRoTu7HGTjFQz3iLBj5d316VHdXa+VuVd2wcisGa7m1C5kZeF7YFEaMk7B&#10;yvqatxqSzMEGNwPGOwqk0c0sjbW2hWBz6Clt4ZLZTuVlZu7VYkGEZf4WHUUSjLZj06FuHLW237wH&#10;Q/jTrgebEv3sdAfWs5tYWyi8tg25RkCoDqs0o3Pna33QDxis3CS1I5bs0skuPurtGfqa0DfMiYkG&#10;7d6dq5yHU1kfOfu1e/4SO1S2dZmWM4wCW61z+9fRFKPS5D4g0MX0TOvykAlWX+VcVPr6WEjwyNtZ&#10;SRhjWh4q+KzRQmGzUsjDG4V4P4++Kd1Lrd9bquJFXar44PPP8q/VOC+Ncbg/3Fb3ofiv+AdNCDkr&#10;XPWZ/EkV1tjVwz5xjPXil0myXXLsrNcrBBG2JJGyQvqK4/4H6ReeJVjuLofZ45F2BnXAA4LSc9h0&#10;966zXdXt7zUDb2Eax2FrlVPeU92P1r7nirxAng8PCOHX7yavr0XRtefTyOuPJRi3PVlXxTeW+nPJ&#10;9nma4t1yBLj730rjZNUk1CeO3RtzyNgcdB71peJIpYPC94y5baSFwOM1k/C/TJr+7N3cLtzxGCOa&#10;wynjmdXKJ4jFP343Xq+mhh7SLXOereG9Jt9LsYLa3bhlBkccZOOa2IrRoSq53LkYJ71j6AjrcoOS&#10;NvODXRRsJYcMuG7HGK/D8xxVSvWlVqu7ZwSab1IbkiMBcjg5NS2zJbxpGu5WY7ifWn2GntOGkfbm&#10;Hke/tUwsWYblT35NebzIhA5G1W2+ueOtV7y8WMOd3QDirqRYQFyFb+7WVeWnmalEp+aNW3MO1ac5&#10;fM9yzpalbNZMfvCTkdcZrRth9oAZivByPao4JEKMwAOR09KddzCAKyNlWHp1rOUpS0QRqS6lxpVW&#10;F2bbtXqc9az21fNyqD73aqUouryz3fMsSkliOhpLGWGEqygdOpFVTwspas05uZm3Npa3G5ppAyk5&#10;UVmXVtJwEbPOPYCrnmrKpZGDYGeT0qu935UoLFQcbsg/5966pYdR3KlFpXKLG4jkMeFywwD2ofT5&#10;C6hmCq2ACKuLsuHX5t2RkfnTbphCeorn06mdkldmPfWscN2ysSzfd+tTX9+LWLAj+VR94GpL22jn&#10;Te3DMfvY6GuW8YeIF0qyZVYOWHUnmvUynK6uOxEaFFXbZrSi5aROT+KPi5p43tYfut97B7fWvJNV&#10;UvwQvzfmRXXayTcKxzjcctjnB+lc3fWvmA7nGP5V/UmQ5LTy3CxoU16+bPbow5Ekkcnf2pOR8q8d&#10;qwb21Cfw/MvfrXY39oM/L0x2H9a5/VLTqpbA+te1KCsdMZNaHIanb7d3HQ+tcvrKkk5G0Hrx1rsN&#10;VTIJ7+tc3qCK9zt/hzg5FebiI9j0cPJsytjS6E0KsdyybgPbFcIH+dvvDn0r0670yOy0GS5WT99l&#10;gF9BjFeZvFmVsHvzxXh4he9qepTelj0bWJI1hODtK8HI61yrzZt/mz94ngV0GrxboH9q5ph+5C99&#10;x5rON1LQFG2x+0//AAQuumvv2JxavjC6vclDjgbtuf6161Jo2pfCFrqx0HxNpNvpqyOyW10QfI3E&#10;sQPxJNed/wDBF2bUJv2LNBa8so7GNZpo7N40A+1QrIw81sdSXDj/AICK6T4zeLPANv43vtF0+3t7&#10;zxNI7NctM37q15+Ykc8/4V6Ur3OSUWps9P8AgHpGnzfEFfEWq+I7HW/EDWrW8EULDbbxEgsFH1xk&#10;149/wWs1W2uPAvglG8xbj7ROYgOmNo3E/wDjo/Ou2/Ze+F/gvwL4umv7bWIdV8UakpDGN8qox91R&#10;2A9q85/4LHTRp4J8HLOo+1faJTF7Jt+b9SK2o6VY3Mq2mh8G6WdhVnxha6DT7rYU3feI7iud0vO5&#10;i5/ADgit3T9rxBs/Mx2jJr3oWZ49Y6fTLlWjDE/ePUjpWvZXgVdrMcHLYPFc9p0eQfusqk8Ac1oR&#10;p5z7s7eMgVrp1OTms9Dpbe4j2qzH5ugOeoq7HeLECxbbngYrn7WBxbeqg8VO26HKlmyw456Vg+Xu&#10;OXM0b6ajBGN24/N6dK0/DOlXPjfUEsrGPzGJ+Zh91B7msbwF4AvviBrEdtbD9wD+9mP3UH+PtX0r&#10;4X8H6f4C0iGz0+HYQMPJ/E59a/KvEHxGw2RU/YYd89Z9Oi9f8joo09Ls41P2cLeGy23Gof6Ug52n&#10;5SfSsq1+A6218DPOZoVOdijBIr2KLSYbq2VmyWHqeTTbrTFidRt4J6+lfz7X8VOIqkJRdW1+yWno&#10;EoxvdHH6J4Pj0W2ZI4Y4lY+nWtC08PK4dpMYPatqWyNuGX7/ALe1Q2Tq4Y9NpAxn9a+AxuMxGKm6&#10;teTlJ93cXtUmU7rQWig/dx7scD1rn72wutAgnkX5o5l2mFhlSa7yEqZ12rycknFQ6zYLqlusblcK&#10;SAMetceFxVTDVVVg2mmXKTa0Pknxy0nhDxIYWdRHMfNiOD0P+FQ6R4x+0SRqzjG7G7rj8K9C/a/+&#10;H9vpWj6fqCsqyRSeXn2I/wDrV4bo0xS6wvIPcH61/d/h3nP9qZRSxT3tZ+qOGtKcdz2Twr43t9NF&#10;59ot47r7TbNFGT/ywY4xIPcYP50+31Iltytu+bA55rh9NupBF82N3XPtW7p102xc7uncdq/RI0+p&#10;iq2mp0kN6AwDbtvUkjpViK6UfeGKx7Nlkzu3cHkVpI6EKNvC/wAQPSnyrqPVaplyG8US/UcVMl6s&#10;h3EZxxgVSTyy3Hbp71b0h4be63SL91s80OKtoVGT3ZL9vaJcsrDnHSokvlwSAfripNXvl1O78wKq&#10;rjAAqpmPn5l+WnyxY+Z7llr+Nk3fe/Dmozf8Hg/Wo4kjCrt79qNyhO3c0uUmV2PfUFjiPy9T6Ur6&#10;iNjNkbu3PWq7WnmIW+dVU5x0NV541ibq3pg1m0i4uxNPqjKP72T93PSqtzrGAR19hUNxlyFRd0mc&#10;LtGWJxXp37PXwKuPFuvx6tqlu0em27bhG4wZWHTj0FfLcU8S4HJcFPGYqS0Wi6t9kbU6cqjsjqv2&#10;cfgqzaauuarbfv5PmtonH3U4wxHqa9o+zYiG7AIHGewqxbeTbwKseFCgJgdB6VTu7rfI2PpX8CcS&#10;cSY7PcfPF4iTd3ouiXRI96jh4U42SCXw9Bq7K1xHHJtIZcjODWudunwFlCKo4wBXPS+JodMOxssc&#10;4yOa5/xP8TZLO2X92u1s4Jranw5mNfDqbvZbXf6GsZwjojuo79WLbf4hTnulW1G1hnFcLpfjyG70&#10;4zbCu0dN2CelNn8epJDGqja0jhBk9Qa4K3DWMpRvJaAql3Y7a01JrnKqvyrwK0rG6kKrtyBnmsPw&#10;+wT+HjHGfWt6RfssQ427uc+leHUp8rcexrE5H4+av9m+E3iCRjtT7HKMjtlSK/PG2umjvGUD359P&#10;Wvsb9tr4ow+F/hi2kqw+0awTHwedgILH+Q/GvjKGbzL1W3KcHH1r+yfo/wCW1cPksq9VW9pK69Dw&#10;M1qOVWy6HR6dc7sqNqnIHFa1lL5a42/e9awbFctlV+YjJ9q2Lcgr82Wx6V/RUNjx/eejNa2n3uvH&#10;1rUt7rAzuHy8YrHtHwFG0fX1rd0mSGO7j85WMYOSF6n8amb0CMehZjkdI1LfKevI7VveG9EGvSG3&#10;hT/XADzT0iORk0y6mj8RalFHbgtDFGEG49PQZpdT8QrpkzW9hJJDBtVX2nlmwN3PpnNZ3bVktTS6&#10;T1KviDThoGqTWqzpN5bbdy9DVPzsnn73UEUSSllVvmbcSCSetMEm18c7Ryc9KqNPTUlyXcU3EgfG&#10;d3GM4q5ZeI7qx0+7tYZ9tvfKqzoP+Wm1ty5+h5qi86qMsvHqBQZIwD1XjoRQ4rsT7Sw552RTtHPT&#10;jtSNcupHy54zx3pFfKncB7gUO6DaG9xkUbFc11oIt025t2FA70G7wV3YbHSkeMey9zUU0yldu3PG&#10;eT1qfdHGLtuPa4aDdu3N7Yo+2fJjsvTmo2uVRML35qub/cWHy7j0+lHumTut2WvtRC5PA789KDcF&#10;U6btvTiqYvF8rb/e5+tSNfKqqOnA4JqOaJorJE4uCzcAAZyQDSeey9QfmPFVTqCrli3zfXtUpu1Y&#10;grjFWrBzLoS+czN8v3jwDmnBpGX5tu4cg4qFbkMvp746CiS7Uxrs3bscj1FHMTK/UtRbrkMN6/Ku&#10;7nv9PeoQzI3zFvbHGaGuFDnCr7U4XAcjd0Jq1cheosk5UruJO7nFQlmwzAd+lPZ933Tu54PpQ77Q&#10;Op9earYfNfcryxtJJu+bb39zVeSJ88n7w9OlaDcBmw25h07U07V7YOODilfTUL9jNlsm2E7T19aj&#10;NiTn5q1MqE9WUflUZnWNTuDbT2rPlutEaWXUzzYuv97cTng08CaI/LIy915q4ZcR56H2qCScRhl+&#10;XCj8RXLVwsJ/HFP5BoQsZXJfzmz2x2qvdTXjxsv2mZVXsDU0t75e7P8AFzVW61RYo/7wYZ+lefVy&#10;/DbunH7kOEYmXc2NxOWMlxIfqetY9xo0jM37xmX617Z8EfgFqHxTu1vL6N7XRlOdx+VpvUL/AI19&#10;Dn9nbwfF4eaxbR7TbIuzeVy4989c1+TcS+K2SZLi1g4w55LflSsv+CejRwFSrHmjofA0mjx7+emO&#10;fetDw18OtS8Uzqmm6fdXbE8+TGzD8Tivsbw1+x34N0DWG861u7853KtxLuRR9Mc17J4W8OaX4X0q&#10;O102zt7OJB92NAor53OvHfB0ocuXUnKX96yR2YXJZSd6rsfn3afs++LbjXP7PbSLiC62CRVlITIP&#10;fNaGt/s9eMfBOntdajo1wtuvJeMiQL9cc197a3pFjr17bTzKqvYtvjOcVNf/AGXVIfJ2xsjDac45&#10;r5j/AIj5mUasZKlFx6rW/wAnc7ZZHStqz84LZxnaGH1z1rVltGsoot7YZxkKDkgV9FfFv9hqLXNY&#10;k1HQL5dNlfLPA6boifb0rxvxj+zb498MStNJpUmpRq2PNs/m4/3etft3D/ijkOZxilWUJv7MtGn2&#10;1PCxGWzpva5z1rJtAPJx39KspK33h83Y4rAuLi60e98m9t5rSXb/AKuVCjfkavWGpDftXA559q/R&#10;MPiKdWKnTaa7rY8+VPl3Ni3cyOFx/wDXro/Cg8pzuZWYYwFGSawdIsJLx9yjC/3j0rt9A0uCwQFp&#10;I9yjORwBXRKehcYXNm0i+RW24OOlWQu/bubt0z0rIn8WxPKIrcGaTPGOg/GrcVxIqfMQWY5wO1Y2&#10;l1Ce+hZY5yvzfWq89vhcHkelSm5YDr1FQTXwjbrk980PQfQYbTc+7pj361natN5RLNjaoq5Jesw4&#10;61n3etR2KzTPHHMF+QBxlcnvj2rxc8zillmEli620fxJaXU4XxprzXV1tRXx24rmbvUxu2twy8Hn&#10;pXYeIvFdxLIFaKNR91digLj1rBltv7XEokjjmC8dNp/AjmvzSh4yYNz5Z0Wl3un+Bjdc12zKS6Vz&#10;hcfnSSSbT16859KydatZvD5aZdzW6t0c5Zfxo0fXPt2pW8ZK7ZnAzjpzX6Nhc+wuLwjxmHleNmzS&#10;O10egaDpAs9Ds1kOZLwtcEf3R0X9M/nUmqQsrLJ8pVeauWW251TzOfLUfIp6ADgCk1OJbuR1Pyjn&#10;gdq/kTiDHzxuYVcRP7TZz1Kybutim0pmQMp27lyBjrUujK9zetJwNihfbNZsUmIXXHzR8EY6ela/&#10;hO2K2e5vmkkO7gVwcr5TGM1J6G55qwpwp+fGcdMVeex3WJZUkaH/AJ6beM+lVQJAy8Y2nBGK0YvE&#10;l1aeHG0944TCz7twT5gPStaMKc21U+R0RUH8Rha1pTQWkc7LtjmBCNj72OD+XFYVpDgq56Fivtmu&#10;mvrZrgKG3cevaqt2IbCyjEaj7TvLqGHHPc12U6EY6rYylFXM4bbDajBWnY8DH3T6n/Cr91EpsVLf&#10;M2dxJPrTY7dTMsjNumZtxx3NF+HZ/LVSVxngdTVT2I9DJn02OfMg2/NkAe9ZUWmebdMjR/K3B4zX&#10;QxWhx/q6WS3w/m7cMRg4HFefUkQot6mfa+H1QDycMqdOOlX7aBIv4fm68irEAFvja3OOv9Kpk+bM&#10;3ln7p5rHXqamnbXUYTaQ6qnJZRUxuirN5PynucdazrESKxLZ2kYIBrUgC29nK8nyBBy2OgFbYelK&#10;rNU4atj95rQx/FHiVvDekyTLJ++kyqDuCR1/WvLYrpprlmIyzEkk9c9TVzxt4m/4SPXXCbhbwnYm&#10;fbvVG0iZ9v16Y61/XHAfDX9lZfGEl78tZf5fI6KcbI3LOBY4kZtp3dB7VYhvERvZentWUk0nXPA4&#10;PFRXTuwPzd/T71fe6ocrdTcOtgdNuD2NQya3s+bgdzg1iyTgvx97r1qulvdazqkFjbK0lxcMEVVP&#10;T3J7fWubFYqNCm6lR2SV2/INI7HTeGNFbxXLJcXFw1vp9ucO4PzOeu1R6/yrU1xdLaw+z2ejxshB&#10;VZHZjIfct/8AWq4dFj0vRbezjXbHCNjPn/XPzuY/y/KrtnbrIqDb/q/Tpiv5X4n4/wAfjca5YWo4&#10;04v3UtL+bE6lnZGJ4D8Kf2XM05hTzCPkDfMVNdJqsczzLGAWkHBwarTXTG5bazLu+6QO/tWzZWC2&#10;X76RtzMvHtXw+ZZ1i8bP2mJm5PzFyyerIbSBdMtAgCySSHJYdfp+FbyRsYFz90jj3rF2x3BVvmVg&#10;cKBWte3/ANnthx90ba8GtJy2GopIt2sylGdvxNWIIvJtVkXADZAyeayLGJ5lVmUqDz7mtDyGXCsC&#10;3HBPpWfLZD5UaFtCvmBmcbn7CpbhGYdhtO761Qhu/spVfwAq884lRQ235umOtTRpuc1FdzSN7aM8&#10;l+N9603jBIsrtihUADqM81zOnRqp55C5q38S77+0fHV5IG3KsnlgjsBxVa1QkjHynHPtX928N4b6&#10;vl1Gi+kUKUmXraIFQf5mrKl0Yr1X19qqIjDruI+nFTKzMuVB+Xivo4o5+ZX1LDFWPzYHPTFNErSH&#10;aGxuIAzxUR3OylserECnSPDHJ/G+Ox4BolFJFxXWIaxB/Zz7ZnXzP4lBBqiZgzfL9c9KS8vP3rCO&#10;NE3cnjpVOeeSUlvMXd0IAxXDKJpexPPIUQ4+8td78L9NWx8OT3sxw185Vcj+EZ/rmvNTK7MuS2c4&#10;JJ4r1rwh5c3h3T0+7GkOPcnJP9a/J/FrHToZSqcftuz9BVpXiXvskYjwmZNwyuRWX4m8NLq+hTQz&#10;fx4OPQ//AFq6C3fyLmOTyxtzgZ7024Imm8ll3ZbAx3r+Z8LiJ0aqrU3aUXoRGSSOb+HHw/j8NWUh&#10;z50lw2XJGPwFdBPEYV3KpPf6VefbBDtVfY98Vn6hc+RG27Ptg115hmVbF1HVxEuaT6g7so3+oPLC&#10;scf33O04rUh0qN/L3ZcheOPSodCsv9GWSTa247uR92tZGWBFwy4x0z1FeZzXehSlLYjW32tGoG3H&#10;tUkNt8+5fm79OKqm6zenaR8o4B71YSc+S20EcYPNTyO4t0V9UlbZwA2e1ZwvBauFGF29vWrNyftE&#10;2zO1u3PQ1Bc+HpnvZJCyx28Yyxxkn6V2UMM5amUtNxU1sXtz5MaszdCeiirR0tIwPLXyy3JbPJrL&#10;FyqHy412x5z15JqxBrfkv5bKdqnjng0VoOGwJLozYtbaa0C7trK1WmSG7T5cLk4xWDd+IRMg/duv&#10;OTVeK6nQ7lkXa7dv4RXn1IymyoqxuGWOBdrHd/SsHU38m+3IreW3Jrctx59scx7sY2kVQ1i2e3Kk&#10;hmXoQO1c9OjKc1CKu2OMWmYXjS+t5vCMMbyqzNc5C55GB1P5/rXJGRtOlJhk27l5INaetH+1NRkW&#10;ONRFH1LHGT3P+fSqNrpdvN5irJuuM/KmO31r+2eAspnl+TUcPU+K138zdyWyGWUrI6n7pY4BzXv/&#10;AMKfE3hPwN4DNneeNNaCaqpm1XTLOybblD+7iMhIB3E544GK+fJdOksbnDblbPC+lamsXrWdlHbh&#10;lMxG+Q8MDxwBX2dTDqokm7BTxDpvRHUfF/4mL8SvHt9qkdstnbsVjtLYYxbwqoVEzgZOAMnucmua&#10;ivQp/L8KwWvmjduPu01tbwDk7h7VtyqMbRMZy525tam/Nfqg3cVn32teWm7O1cdfSsK813B27ht7&#10;nPIq54U8NzeLne5uGkt9KgIDSHrK3ZV+v6V5ua5vhsvw0sTipcsURZMfYwap4ruvJ021nunxgbF4&#10;X8Tx+dUtbttW8Kak0N/CYucZ3hufqK70a75dl9htf9D0+EbVhi+UsR3Y9WJ96zJLS3vJc3kSyRoc&#10;oh7/AFr8Nn40P621Gj+6/wDJvU35IqOj1MvwN4Wu/Gl3uLPFaqcySkcN7D3r1LRtLsdDRbW1UR7P&#10;vN/E31NctZa2tlY8bI41xtVeAB9OlcxqfxbubfVWTTbZrgyHYZCfl61+c8XcaZlntRwpNwpLaKf5&#10;+ZpCKasj2iXVYLOAf3V6Be5qmt39s2yAHG7K+9cbpUN1qNpFcX0zhm+by0OFX2zW0dUZfLRfmboo&#10;HrX5p7GXN7wOTg7I0r+6YyfModsjCgdaVdPW4mG6HaxGTux19qo21sxmWaRyWHofu/Stewk3J/tZ&#10;zmr9pOn/AA216E8yeskWoPDFo8W2WGNj0IIrF8RfC21e332bNBJ14PH5V01nIJJFVQzbeuO1SLGG&#10;3SOjSdlHpXv5NxXmuX1FUw9aS8m20/VMrlg9keP3i3GgXKpdDn+FvWri+JZJAqLK+w84B4BrpPil&#10;Z297o7SMojlhYFc/xeorz+yTIDe1f2TwTxA84yuGLqL3tn6nPKLT906qLxDMqKFkbb16ninPeGbk&#10;t27msWB2J6/T2qy24lQO47V9foZrm6miLkuu7du/GremeIDpbOo+YOpUg+461lRDao3cFe1SFecs&#10;QFJ6ik4rcnmd9DtNCvha2VvJJIkcTv8AOSvCjrXO+Jbu3l1OTyW3rk8gYB+gqjc6lJJarCzt5an5&#10;RVOfI2tnPHWsYxs7m0pX2RJNMr85z/Sop7wKRhvpiq11cYz83v8ASqMuobZCW3biOKsy95Gm+olg&#10;dvzetVrnUWA6g59aoXV9tfjv6Cq13qIC/wB1evXrRoNvQvXOq715x+BrH1XxJ9nBC/ex3rL1bWxE&#10;Ww2PoetWfDvhaTWVS8vMrHn5Y+7fX2rxM4zzCZbQdfEysu3V+gKbtqV7RbrxPOywqQqj5pM8CtS3&#10;ij0KFkj/ANYeGkb+KtlLSPTLZtqqqxqQFUYxXN6zNJqdzt/1ccfDFRyxr+e+KePMVmjdGj7tPt1f&#10;qY8z2Q6G3utauP8AWGOH+93arEWjraz/ADM3vnnNP0c/ZwqurH5eDngGtWb95OvysoAyCe9fB8sr&#10;ailqJbmE2v3lK9cDtWfe3LSnbCrYfpnirt1E1vEqx/xZH41DaIrJlDuLcD2rOUU3YjfYozsTuhG4&#10;FeDXK39p5V0xEfmSEnYD91R6mut1GVdNvAxG6Zsjb6e9YYtpFkaRmUszEsT9ar4FoXBNbsr6Ro6p&#10;M3dsbiSc5Jrqfh9Ktnr3lx7WMMcjOD2Xaf8A69YkQViz79o7/hV3wgF+2X10x27rdlT1IPH9a9DJ&#10;IyqZhRiuskXT3sSPICpw2BnoPSnLcjbgcc9PWoVjWNv4jn9aGTC/Kwr+yKPwpehtGn2JPtG8env7&#10;VMtzgBhubjPNUSgB+vUGnSYTjd07dK6UTKLWpbm1DaF2/K2KqXGpNt4bGOuajlYbOFP+FVbpst3X&#10;2qio2aGXustAWIbd34rJn1tpi/LZ9c96dqG5uAQvHJ9fas7dhl3KvXBx0rlqzsaQjZCtqTbGbpg5&#10;PNW/h7f29jq93rV1GGXT0Itwejztwg/D734Vhazc7mMaLy3A+lVofEsM2oWtvCvnW2n9h92SQ/eY&#10;/wAvoK/MvELPlhMA6MPjnovTqTKooO5073kkV6Wkk/eSE5z70t7JM0K4bd1IGetVdj6nOs0ijYvJ&#10;IPINaVvbieNduPxHpX88049zicddSHTHkuJDHIPu4I9q3IgEhwyDjofUVn21t5DMI2+Yrn8OlXTt&#10;iXarNu6devStFZl6NaD1XzU2sW2nkEVeXSYbbT7UyuJHYMwQH/aqjLdqlu64O5VO3NT2B2lI9u7y&#10;41GT6kZP86uWiFzWIekhTZj0A44pbOI+YxbqvJz2rVNiJJUxhSTjNZtzbiKRm4+XKk+v1rm9proR&#10;eT6FLX/FDaPp8kicsBkEnvmvNdX8WXWraiG3Ns5wFP613fifSG1izaONgC3PTgGvOJNFurW9ljCt&#10;xwT/AEFbKXu3OjDu6s9zr/ghpUeqeMoY7iTbt3TSFeSQqlsfXiu+t7jfJuXndzyc15x8OL1fD/ii&#10;NX/d+ejRZJwQWUjn8/1r0i2RUcDH3epNft3hHJexrp73X3HQ4+4mWo5pFKLt28noKu293Jj7xxjr&#10;VJZdwUfxKfzqzHHsCrj3FftEWRyx6l+C94z784FWoZm7/me1UbePn9cVcjAdfmYcnqBVEPyJkm2+&#10;3Pp1ojm2nPfPT0pkD88ncueM1KxGOud3XAxVc2ge80O8xjIzYyOg96aX+Zmx8vv24pJp1Q455447&#10;VBJdADk4Ufyqb3Hp1HSOY5Ny9WXk471Vvb1pZA7vksMZqvcat5Zbc2O/Ssu616MybVf5cbjxRKVk&#10;C3sWby4+U4boO9YV9qIXdzjPUZ6VctFuPGOv2un2Ks1xfSrFGoHOScf412r/AAOstBljj1CWSdsF&#10;iA2F4/z1r5XPuL8BlTUMTK0pbJbmqws37y2PJL29WclY9zNgnCjPHtVnw38NNQ8YMzM0dhCDgvMP&#10;m/IV6jZ+GdJ0q4R4olUOdowMnB96tT6UtwzPbzBcfwnrX5jm3io6l4YKFvN/5BGMYO8n8jlvB/wi&#10;0vwpqP2i5kGoywTAo7rtT24z611OtolwfLWRU2/vCfU56VXuNMmt2fewY5VvmGKXbHK21gN3GOet&#10;fmGbZ7icdU568rmVbEQ2ijLvNKUZYszZUH5R3otns7eLcY5GfHcdK2IgkEL7gcMeBjvmoLm1jlTK&#10;4+grwJYi2tiFWa6GJcQNqMW6aSRTIx2+gHQVxni/SNV0vU9tszNbyDhh/CPevQJbbgxsWG3GPamy&#10;K0Y2tyMYI9a2o5goyvKJVOquxyvguOG3h36nHMzR/d28V0sHjS3sYrqT7K8MdupkB3dRjp9aq3i2&#10;9vcGM7liK5HqKlksUvrXyyy/Z2GCvdga+ny/FQcFKyR9Hl9T3U7IbHZ+JPHk2n6rDJZR2dwGWEPL&#10;tK7FBw3p94Cuo8N3llqukQeduWWZAGI5ww4Irj7bwb9n3Mt3dRx9QqPhRmtiKH+xkt1jkBTYAD/d&#10;NejRm03fY9vFVqM0uVWOb+I1lJpOvH7LcecrKSf9kjHWs3R2kETSTCSY8EDNaXiixZNV89Nu1gS1&#10;R6dJsPseM183mNSnGo1FHw2Kly1WorQpNBLJdO7WzCNjnk5xSK0TBrecSwsvce1dGHVrdcdelUpb&#10;T7XJuZct1JHevHlWOV1H0RjC6ZzjyflU+uT7VPYXDgrIseNpBx61dubQ2258Z3MBgnpSWcWYz938&#10;Otc7xD6ic2tSO71q63+XCsYWTg8U2z1WZInZY144PHSrElt9m+Zu44yKhaAqny4/ec5znFT7Vsn2&#10;0rFW68RXM2RtVWXIOR1qk/i24mm8vaqiPguO9T3S7H3tg7jxgVXuIo5E+VfvNk4+9RKSWqJjJEV3&#10;d3mPMDbt3f0qvfazefZxHuVWjHJPSrFxDcr9xmWPrjFLFAJYT50TDOT9aXtlsy0ZNlqepRRq3mLu&#10;5wQPwqvrc960atc42t09T9RWvLZ24VX3Sr2xjgVn6jDDO6/vvlJwcn8ahzRcXbc5fWHuLXc0kiqk&#10;nCjpisDR/hMviHWxdXOfIkbKqflMn19B7121vo0fiPUGmXbLHGxKFvurjv8Ap+lT61NHYT7LdnEe&#10;AMsPmY/4V9tg6OHyujHFYtc1SavGHRLo5vs91Fbrdq52cypR5mi8ZYdO0xtPhZAWGx5E/ABQfQVh&#10;WWnvYak1s25o3XIkCnpVi2ZXh3LluckdM/SteCJUt2Ziv3cjIzivmsZiq2LxEsTiHeUnd/8AA9Oh&#10;wTqOpLmkUrexiuQY2VdqcgHufepbLw1Hbzw7BnByMDgGn6di4D7m256mtzRIUSLO7dz0xjHasuaU&#10;Y6GUqnKi9pWniFsFV244JrQFuJWUKok9D0pyRKbds/xY2A9qQFrWFDu+buc54rglqUrtXGTuwkxj&#10;Bxwo6VoIxksl3FV49OtZ9tL9omZm6Z44rSe4ENuBj73Y1Dj2CEWZN/cvGnsenvVPTAZY5ZivzSNj&#10;PoBTtcupFtmO3IYcCq0M8jyRwRrgsBz0210UsPJrmLjotS39rjjjb8/pTrexkuFiMj/J1K1JBZJa&#10;xkNhnP8AFVzar7ctww5PQUpRUR+6ixDdKkKw/L5cY6Y61lzwQvc5Ve56Vo/Y1C/KePUCqs9ltk7q&#10;M547VHt5bBJtK5EsKxqq7W+Y8+/vTvsKzS/Jle54HNJJNhgzNwOOvpTFk+0N8u449O9Z1JO1yVKT&#10;Jjp/zqysB681EIFWRizZ6jGKs3UTJAMnaehFY2o6nHZfvpPvAYA716GU5XWxtdUaKbbLjTUpcpB4&#10;x8QR6VZ7d2CR8uOua8r1m8muyXm7k8Vu65fy6rftJISyHgZPvWfcQcjcm7b/ABHiv6g4S4Uw+U4d&#10;XSdR7s9GjTVNWRzV3ahAzMvUdR2rC1K3UljtUFjycV1epweTncWO4jArB1dC27Ibcp+XI+9X2Kkj&#10;tp1HaxyN9bkF/Xqee1YerR7vM2jhh9cV1F7Ew38dvmrn9eVoIjtJO4dxWFa1rHRB2dzjNetvLzuH&#10;ygdu9clqjYk/wrsNeztJLfP069q4/VVLOwOFPI9K82vpuenQknqkbkHh3S/EHwa1WWxjvLvxRbXS&#10;GK3iO5fsixSPM5XGflKqc8cZrxdE3yyblYYPpXpXg/xzf+ALu6ubCRRJNDNZyHGfkmjaNx+KsR+N&#10;ecXxKXkm0H5mJ4NfP4hqUj1KfY7nXYvLtG+nPFcwI/8ARl+bqTz610viMtFZPkbuDnNczFIUgjyP&#10;4uuazitSo6I/bn/gh/qGtXf7EumtrKH7La308OjnaBm1Ejbvr++MvXmvoTxB8GvCcOqXF9No9q99&#10;eOz3EpQb5ST3P418+f8ABFf4p2njr9inQdFt4xHN4RmuLCdguPMaS4luAT6nbKB+Feyftdaxq2ga&#10;Dof9jXTWrXGrRR3dzt3CGEhssR6Z216Sk079ThqRTm0mdR+zRZabqHhmPVJtJt9MvRdTwqdu11Ec&#10;rRg/iFz+NfOH/Balkn03wS0fz/PcANu4QELx+OP0rrNO+NK+I9V0vwjearMtvDrMsFxfW6MgltxA&#10;XV89h5hwT6ivGP8Agop4rutb+CfgaGc+djUL5I55f9ZJFE7Row74IIJ+gqsPzSqps56tkrM+TdL4&#10;XDfgDW9pqqm07WCtxjoQa5zSW3HaW3Eeua6WxKJcKwZtuOc8GvehoeZUtJbGxaI0Tja23GcjFTJd&#10;SR9utRWFyH3LuZjnjA6V0XhHwbfeONZh0+xjWSaToTxgep9qzxWOo4ak61eSjFats5lHUyk1Z40w&#10;G2jOQc11Xwo+Hl98UvEAtoG8u1UhppyPuCusuP2K/EFvIn+nQSb+WwOOa9t+GHwyj+GXhiGyXa0q&#10;rumkAwXNfjvGvitgsNgnHKqinVlordPM1VGW8jR8JeCNN8DeHo7HT1VVTG5yPmkb1q9ahZ5stn5R&#10;jrzmo5rlQu1RyfWmwy/2fGHb7pOOlfy7JYvMa8sRUbk3q35l8zekUadvCBj+6DmmahLH5qyHv8pG&#10;elUF1yF12+ZsC/Meagn1KO5m2ht3FbVsqrRSvGweznbVGhqE+Mbe47VQSDeGx34rP8R+JfsQUR/v&#10;W+6QD+FXdCMzosjD5pRzntWU8DKmryMZU5JXki9A0tvJtDbY2GAWFXBp4uGA3MOeCv8AFSJYyTSZ&#10;c7lx09Ksoptk7HGcYFeRUp66IqN+p47+2vbQ6Z8LrUSH57i8CL6/KCxr5c09MH5Rj2Have/24vFy&#10;3Vvomnc+crPcMuegwFH55P5V4boW3cDhcZz9a/tfwfwMsPw9S595Xf4/8A5cVKLdkdJoKsqIDnqR&#10;9a6CzLZZv4RwOeaxtNDRj5RheODzW3a3LOFUDO0Yz2FfsEbM5vZ23ZoWfKDqDuNaEbkL8u7DDPSq&#10;enp5m1eePfj1rUhG3PHbGPSolZFxi+pFArIoP91fzqeBGjDZ+UY6elSMAD833iMrmnx7Zcs2W3e/&#10;ehSK5CF1JiAyd2MkimLBllPPrz61bZlUhT6cDFMaLcVZc+4PpVqRnJa2I4UJUf7RxiptNiX7Tubh&#10;Y8n0zQysOjD0C+lMmZlRRk/MOSKiUg9m+hNc6kbl3Yr8mMYx1rK1glZNo+baMZxV4yiH7zHH51k3&#10;12vm7R74UnrXPUqRitS9ftHpH7KHhm11z4jXFxeRrKLC13xKwyA5OOnsM19QwWi2KlVAWPqAvTFe&#10;EfsceFJoI9S1i5jdIboLDCSPvAZJI9uRXut7II49y5x0xX8G+L2dVMbxFWhGfNCNklfRW3Po8Gkq&#10;SaKF/qPlzNtXbg4xWbcXTSTNtby2Ve3NV9fZrgOysw8vnHrWbpsklxeb9zbV459q8Xh/KYzqRmzb&#10;mZTvb3ztQaNuGZiAT05qxPokd/pzM/KqhySPun2qxrtzbyW5kUIDGoIPoT3rO1PxRZ6foHkrJ5ks&#10;jbiMcAkAfp1r9YlFUqWuwRp9Tl28571l+7HHkF+gOKveH9Dk1u6a4nYxwR4KYOOnTmszVdeM+qNZ&#10;26bljGZJR93PpV2xt72e12iZnLDAA4FfH4zErVNXOhU0z0nw34ojQrZxss92vB9hnrXRRrcXQXzZ&#10;DjPIHbPSvG/htBcWvxKWFV+by8SDOQoOP14r3pLZSoSNf3mOc9q/M84wv+1csOvTzOijR0Plj9vv&#10;4fxRWml641zJ5qyG0jtyflK8sWHvXzRZKqvllX5jk17d+2r8VYvG3xHXTLOTdp+iqYQwOQ8hOWb+&#10;n4V4njyUZgOhr+4PC/A4nA5Bh6GK+K17dk9kfK5hySrNwL1hcKc7T36n0ratJd6KxZfTrXLaU+52&#10;PdjnBrodMkYxqMfdPQnoK/VqcrrQ8uUXc3oGDFcNlUOK0ISXCrjatZFk/YFc9ee1adpISBubqa03&#10;1A2tGuGsDI/mSKcfIo7moiC5Zu56j0qKGcsFxyMVYRPl/r2FTF23M+Vjlj2xDd70CFfmPbOCPapN&#10;7DH5UsWNzK2P941XMVGN9yuYCq/xbc5BojQlcN1PQ+tWX3FwR97PFRlm8v5sFl5yB1quY0dNDZEY&#10;ll/u9D60wRsjfe6fmKlLqxVv7p7ULtMuMDd147iodRIlQSehXl3qNzc5HQnGKqxytc3X2eGNpZnx&#10;tVRuJ9K3tD8C6p4z1eGztFClvndmX7q+pr3z4XfBjSvBEEZihEt6wHm3Mg3MPp6CvyzjzxOy/h6L&#10;py9+s9orp6voejhcDOrr0PIvB/7OGueJXWTUv+JXatzlgGkI+mePxrs7r9lTw9BbZjvtSabnl8Yz&#10;24FesavLHY2hCt2xuxkk1Td43tldshm5Br+Yc08ZuJ8VWdWhV9nHpFJW/wCCevHLcMo2krnkI/ZO&#10;t1bjWJsZzgQ4P86Y/wCyRYoXC+IJgw+7uhBxXr9pP5l68aZaTYGII6VJbaA0spaYqobriuWXjNxb&#10;Gz9t96QlluGX2T5r8c/s+6x4StHubeWHVIY2w3kA7lGO6nn8q8//ALZW2do2PzZ6H5SK+2JfDmni&#10;3eNUZmY5LZryz4v/ALP2j+OZhNt/s++xgXMK8MB/eXofr1r9N4M8fOef1fPEv8S/VHJXylJXpHgE&#10;GoqV+VupH5d6tLMDJhWX2zyKueKv2ZPF/h4SS2scWrWynhrV8sR7qe9cb/aNxpd0bW8imtbiLh45&#10;UKsD9DX9F5RxJl+ZQ58JWjP0d39x5FbDzhpJHVMuOT274qWI5b+9WFa66WxuK7a0rPVFLBf73B4x&#10;X0KqaGCpa6mh5PmA4+XoP1o+y7lAG7qfamJPuQ8fd6c1JHJuRd34e9VzFezWwssTedj5flGOtK0G&#10;0jGDu5y3anI6sB6Z696ViwbC59z6fWo5maezViEW2R8x7Y47VG1luj9fbNWgdx2427T+dMvXTG1f&#10;zquZozUUVbiPEP8AtenpVS4i2hcfeJwcmrVxNldufujIAHBrNv7ny2LZ6Dn3rGpVtqw5Lsq3TTCT&#10;y0VpGcgKoGWJNex/Bz9m5Ge31TxEhZuGisz90ehb/CpvgF8KItKt4dc1KNZLi4UNbo4z5Q9cepr1&#10;t70Syvt4C8fSv5W8UvFavOpLLMolyxWkpLd+S7HbRw6WrNix1CPS7dY0Cwxr8qqowAPYVpW9293L&#10;GOWjz+QrmdPtmvnaaT7q9B6UeKPGMXgfSFkkZmaRsIo7mv5shRr4qtyxu5SZ7uHqO2ux02s+Mbbw&#10;6g+0yKqqOpPJrkZvjmt/qjx25kS1QDLgct615D4l8e3WuarJNcP5zE/Lxwg9K1PD968JjzGsiSDA&#10;9a/TMt4Jo8q+tNtnQsVKOx6xD8XtJsZk8662+YAScZxmtvw94w0nXblpLa+t2IGCS2P0rwLWFt/t&#10;a7sRqGAYKKybqeTS9TH2eRlAYOOcA+1GM4Do8t6E3c2WNbdpI+vH1Jdse7LqeM+oqcy5P7vGOmM1&#10;wHgLxva+JdCtZTMFuNo3Ju/i6Hiuu06TzLnc7fL2r8xxFCtQqOElZo2jJS2IvFvwn0P4laY8OqWM&#10;F1uUj94nzL7g9RXxx+0l8AI/gbrcdzazTHTbtiIw+WMbD+HPf15r7rsr5Qu1du71HtXnH7WHw6h+&#10;IHwtu42jT7RARcwYG5t69B9Dkg1+ieG/HWOyjNKUHUboydpRbutequc2OwMKtNu2p8R6ZqU1xYtI&#10;sqtGpAxnBzya3NFur7WZTGkjKvQgnrXK6hE1nqUkZj+z+W4Biz904/xr0DwrPZw29qljI0/mRK0z&#10;MhVkfHzL9AeM96/vnC4iNWjGrD7SufHTpyi7djovDXh1NLHmFiXbqa2kXPOcEfrWVp+ofaU+Rgdv&#10;BrRibCfQ+lKUn1JiLO5b/Gqr887fvHGasE71JJ+XPFV5ZQinH1ArGUmaKKZFcfIoUn6k1yPiKR7q&#10;aNY3CRoxJ9CeBmumum3oxzxzz6Vy95D/AKT0LJgtyehr8t8WK9sn5O8kY4hWiUfsskyPHICzZO05&#10;4rLk09raTczBO+M9a2m3FVXB3A4ypqnq8mLiPYGYHG7PLA96/mWN7nEpdTkvimZE0abbtBZM5Pau&#10;M+F1w+oa9abmU+VKFPPyk816F4x0ptX0+eNV3MwGB615Tpa/8I1rbrH8qbw4Ofu881+rcA5hNU62&#10;CbtzRdvWx20GnFxPo7SbTy7qPoFbPNQ6whh8xl+9gg/Sjwlq32rTY5SMsyDbinaq3nNIpDbpAO/W&#10;vzPFRaryi+jZycjvY5/TlW71tYhlVk4b2rrtPUW77YVRmi4554rm9Ess6yxx9zPFdt4esIZf3j8H&#10;kkCpUbCi3HcdHI17arI0ZjbOOmMiqPifWINCs5Li4y0FtGXfHUADNdBdGKOJfl+X6/yrl/EGnf2/&#10;dyWit5cbrmV+wXuPx6Vph43qe9sbU5JS12EstXXxPpcF7CrfZWiEvB+/kcfhSQzjVHaW6iIkz8u1&#10;vu4qtpA/sz9xDGq2sa+XHGv8IrRbbAu4DGeoI6VpWxFnywCpJP4R0NpHsyvy8dfSrcMcah9+WLL1&#10;PQVnLOxJXaGYjjt1qxDAJRucrtXg1yOUmZaiNGsB2rtKk89f0qpPAxG4r5fHP0qW6u+yDe/QY9Kr&#10;T5nKmZs4GSuayuhPRkG3YT90DOM0+2sVWUlT8vXB71Ikyq/TgDpUscOQhVW+Y9Km7YavVFmxtAjb&#10;trA9fauI+LfjiUSNpkLMvOZtp6e1d7bQ+VHueQKy888gCvFfH2qW+peNb6a3ZmjkkOCT196/YvCX&#10;I6eJxssTWjfkV12udFOMrXZXsrLucDk574q9AFB+Xvxk1St51bjj5RnjvV2ECJF4U5+b2r+mKcWd&#10;F1bQlYnaAqjp+VMEbRynf+eKHuViO79OxNCv9qdV6bjjk+tTiKns4OpLZK5mUJr9BMfL+b3Ndd4B&#10;0ebQ0a7Zdt1dD5GYfcT29M1u6d4Z0zTLeNV0+zuPLA3TSAszse4rWljjugFZQuemOMV/NfHXihTz&#10;DDvAYBNK9pN9UEor7ISWUzWMfmKHAGfl6Cs2Rvs7bY1O4n7tbV5KqIqt1X0PSuW1++msynk/NIz8&#10;e4r8jw95y5SVT5pWiX7aFtNVri8/d+VygbvVX/hYFrqV80YdiDwSOnFc94iOoagVEk2EwSy1m+GN&#10;CNlcmaSZpEVuQOwNfRYXK6Eo3qbnq08vTjebO5ufiLY6fB97CquVOD8xrkZPiVqPiLU5IIj5ce7l&#10;yPuLVXXdOk1e7kWGLdzwuPu1a8I2UOi6osdxbllY5OO5967v7Fw1Ok5x1dhTwijFs9R8PFodHh3M&#10;XbbuLM3WtHzGkUHf8rcmqNm8ctvlNoiIBVB2FLdahuj+UbecDb0x718DWg1J3R5clLuaaticMxXj&#10;BXHer14rHR7iVADIkTMozjnBrLsUaWNWcbfQVqSajb6Jb+fM2I4xlgzdq6sodR46mqceb3lp31Kp&#10;xfU8BjEk11JJK37xiS2fWtK2jweVyF5xnmqviHUItR8SXk9uojimmZ0UdFBNWLSYg4Ppk1/d2Bu6&#10;UXJWdlp2KlYvRHJ9fap1HH8I3fpVaGRd5bj8KvW8e6PdJtH16mvQOeViFk+QcfnUEo3tt29Ohq4Q&#10;oH949OlNZFyW28kcZNTKWhUTOm07M3zYHce9ZN+whchtqe3eugvJBu2LjpgkdjVfSfhq/ia1kvru&#10;8+w25JSHMe8yY6nr2rws2zjC5fS9vi5KKNpRT1Rj2tzBIV2lpGb1XFeseFHNzodn8zLtQDBGK8x1&#10;zwLN4aYzQzpd26gZIXDKPX0rv/hXfG/0qOP5cxkjOc5FfkXiRjsLmmTxxODmpKMugpR9zmOunl8y&#10;Nsj5VAANLZNhvM3bt4HbpU13agRdtuOuKj0+BRCpbPytjrX873SZgpczJJW8sM38O3oazriNdQvI&#10;4wNyt3PatTUAttZk+3IrFtZxskboRwMD+VVGDk7Icorqy3lsMqldqnHB6Vn3/mE/60jPAHpUY1Ih&#10;vlGeaHZZI1+7u64xkiuunTa6C5opaEmlvsufm5OOue9WL7Wf7P29GOMY3dazWjkR5XUt+7GcdzVO&#10;z0+Sa7Wa43bs5RMdPrXbTwqlq9CYyb3LlvPJNcLLJGYY93C9Gfnv7V1Ed3JMh/2hj2rPstN83Ds2&#10;7j+Lt6VoJEbfHy8+x61UpKOkB8z2SCLS47oYeFN2OeOBUMmhbLrawPoBjGRV+EmSH5QQ3Ucc1bEh&#10;aD94MtkY45rya9SQ1HmepmxaDGImUru2/ez2pqaCsakKo9j/AI1spA1wv3l98CiWz2t8xZu/FefO&#10;pLc29nZaEWlaUvlrtHH3SBXM/EnV/wCw9NkZNu5SABnvn+ldRNc/Z7Q+W23g556+lck3h0a/dyJM&#10;BsZSzbua9bhmpCnmdGtUXMlJaC5XdI82vrqS9k3GbJfnA4B5qSCCRc7XH3s/KeRWXqLrBdNHHIGV&#10;GIBPoOKh/thoxt8xenA6Yr+7sM1KKa7FG9NezW7KzSZYdM84rMvbwJGWXO7kHNUH1RnfOcbh61Ve&#10;/WZ/mYfMcZ9DXVYW5bnuDJJ824/SoZWbbhv071Et/kdhzxTEka4kCJ8zOdq49TxXPWqKEXOWiWoN&#10;JF3wt4Qm8V6gTI3lWNs2biXPHso9zXZ6tqfkWUNrbiNbW3BSKNOi+59z61StiuiaLHZ27fu4DliP&#10;+WjnqT/Kqtpd/wBoXf7tQEhBznoT71/KHHXFVbN8W6cJP2UXZLv5s53OPwouG8FhZqq7lYjLMecf&#10;SsXXPEq2qrjex3ZxnqKdrviNbdvJ3RF+jMD+lUrGyhikW6utzbl3Rx/yr5LDYGK1kj0MNhLq7Irk&#10;3/iWBVYtbWZJ+UEhpfr6CoALjQLiF/l8mEbkC1swqryFiz+YUHy56Z6fSq8ysunSKWRWyVHOdor0&#10;qat7vLoel9XitENg+M0+nBVaMtGCcKetdV8PNemv4pb6+kVWY/Iob7g+v6V5hZeHLi4vmaMrKsee&#10;W7GtvR9EnlBt5ZDIMcbThQe9Y47KaUqfNFWOOtR10PX9D1yHVXMcMqSsDjG7JFdJZWo81tzBAvGB&#10;XKfDzwdHolisi8yyDJIGMCutjtZG2jd3618DiOSM3GLOGWmxt6Pc+UzLGq7cclu9XXuY1j+dl55J&#10;HpWdYoyJ833fasP4neLYvDuisqYM0w2RjPJrpyTLq+Z42ngsOruTt8uptH3VdnFfE3xAuq6y1rAz&#10;eRCeTjqaxbNAAOfbIrNj1DfI7s25mPzH0qzDdnZx/DyAO9f3pw7k1LLcDDB0VZRX4nLKpGT0NiJl&#10;j+8c+vPepVddpY9B781kxXY549/rTxqX9305r3eURq+cC+ep6c+lP+17if8AZ5we9YkurLG25c9c&#10;5NQza8seT+A9al3sXBLqb0uor5e5trdh9aoXmsRwQMdw564Fc9e+IwI8BvbistdXbV7nyoy25+gz&#10;xXDiMVGhB1KmiW456a9DoTrZvZFWPqx6DvVnWPDn2HTkkmuDHcSHcqY6Cqum2MOlwRyCXMjdHz8w&#10;qOa8k1aaTznZmjGd5Ocivw3ijxMrSreyy12inv3OaVToZ0usPZN5bsu7qMmszVPEKou3+In161p6&#10;vZx3VgykN+7B2kdRXNeE/D97eaystxGfJjYhd38VfXZP4hYavl7xGIdpxWqvu/IuM49Tf8LeGPtj&#10;/ab5flxmND/Ouyg4UNwsajC44zTdK0/ygryNjg8e9O1GSNoSyjO3oMdq/C+JeI8Tm2Jdas9Oi6JG&#10;FRuTuZmu6jKitDHGu5sDr2qtDpbCGMbcbiST6VJIytOGLqDnGMc4q9aQ+bCkgy67sYBrw6QbFaK1&#10;LD5flI7D2q+k0ktuudqqPzzVW7EdozN83PJFOs1yE/u5yATW7kyeZ3IdYnaGP5fmxxxViyki06xj&#10;eTluwx2NSX1rHJA2W3Mx+UAdazyjbsyfTBqHJJ3CUktyvqVqt/cNK0kgYnIpp0xZCA25t3r/AA1Y&#10;dN83yjHOMGnDcxO3aSOfm6iuWrUuVGWhn3emJDpMoxyTjcT0Pao7Cyls7Y7mIaTC9eKs6lCREodt&#10;6swLY7GqV/fKsixrnCjnnPNff+G+XLF5rFyWkNTqoxi9WWIpNx74HWnRzjY3GS3A9qz4r5h/ETgd&#10;6lSfftbOfxr+pacWip2toWBFtkG3r19jSsvmfwgntz/OofOw27OG9PUUkk2Pu/dPXFdKVzOWwMfl&#10;BCr6k5qtcSfJ/Sn3M4Bwp/8ArVUnmVWLN+n86mUWEdNjN1MNI7emPXvWcGXzOwzwQe/Srd7d4Dfd&#10;z0HHSsG41BYl/hbBxjNcVZM6I2erDVAv2W8uGZl8tSi/7RPH8qoaH4emEihV+Q/MMHgUzV9RzJax&#10;syr5svQ9gBj+tbnnMt1artkkTaANi8V/NfiBjJVszlBvSOiOapK0rdDa0y3ktysTRttHUg1pWhVR&#10;s2nd6Ac1HpsEiwrub5u4NX7W1kjRm27WPAz6V8Mt9Tkd09CJePXg7cHv6U4LsmG5tpz82O9OjgY3&#10;IDbfXNX/ALItz8zY3RjAz3qtEzSL0M68t/Nj+Uck4BNaUU2+6kjQqqqcHA5NVfJA1GOMfKpcEn26&#10;/wBKtWEJjYyZz5mTmtJSuiyZ4mkX+LOB1NV7z5YmG7hcZPatlylwoztC4xjGOK52e882WaOIKqsT&#10;8w/SuXS5NSKTujOmka/cJG37vdhyMjFLfaPH94x7sjHAzirtjYLbR+p3cnrVjz/ILR4XCkA+hqJQ&#10;mtS4xSW5y934ITVL+2WFmWVZFf8AKuySNrV3hkb54ztY9c+9c1aak9tqzyYHMmQewFdDr97CNQ8y&#10;3bd5kas2eu4jkV+xeEmJviKtF9rmlN3jdouK/PzHjHFWo5MjON3YYrCjvM7QW/8ArVbtNQ468ema&#10;/fIxZXM+iN2NxHF6/Q1YScbV+7WHHqGMjnd61ZjvmaM8/ie3+c1tyWRnzO5qecD9W9aHuQhx68ZN&#10;ZiXxDN949QAe1I2o+Wjbec8DJquUOYtTXgZcqG9evWs+9v8AMeN3zY7cUya8+T5cZPOe1ULu7Ocn&#10;IosEZalfVNRZsndt/nWV9tMkmc9j+NJqdz8zKG+739azBd+XN61jUXY0bvqdl8IvGFr4L8fWuoXk&#10;D3UcJYqiNgkkcYNdp4r8VarqmpyG+tVt+qqiPuGDzXik1+9tMGX+E5HtWlL8QtSvn3JcSSTKuSCc&#10;5x/9avx/xF4Xni4/XaSu4rX0NpSlKlyM9JtdSkkTbtPHT/Zq/bXBW7jXlOePrXC+FfHp1S0kWZWS&#10;6xuIxjcOxFb0GuqpXH3lAOSe9fgFSPI7HnqxutqbpdFX+YZ79qi81QzSBhkckH+lYsmptNOxPG7r&#10;9Kal/iUZfbzwK573dmS5W3RuRasV4cbcHj2qOyv1O5W275DnHpVVJY7hJPlPmdQxPA9qqwupP8St&#10;1+hoqU3oOOpuyFWPPVj29arXUimBWGNufmyOlUzNJDjDeZzkCo4NX8yfZJ8u3qPWsPZDvFaMTUtM&#10;jvyrM7Kue5qWPfpNqZJlLo3ypx0q/GkZUybQ3px0FJqDxXNsUP3SO1ehg8U6HodmHxlSk/Iotqkc&#10;ttJI3mKqjI9/QVRje4urGNVZdud24/WpneJbVoZFwo4z/FUNuw2Mo3YX07168c6pqFox1PR/tbmV&#10;iRdLkWNvO3SMzng9vSsvWtNNi7SQ+YvZgPu1rHVGhZVbBxwO5NOvImuQ69up4r56tiJzqc0jyK0u&#10;Z3Zj2GreUka7lY9Dk4xV6O4XCiMbg3HB6CsfU9L3XBP3dp4wcVVGryWU6RsThTjcOv41n8TOdSsz&#10;bumaf5Q3ORgY5IpIrdQvzbl/vEVmw6mrn5WHXBI9DVjz9kLDf8wPQfSpnHuVePUsy3ElyGZk3Lng&#10;evpVRriZcx4CqxOVA6U62uHlj+XohweeWqdIckMx+6OnqazUSo26IqX0BWJeVO45HGQKEsV3qykj&#10;cealmRkuV3fN/s4qOO7macALt2+3aplzdEZ+6nqTW2nSCYjquMjI6VNPp6sfu7eMjHrSNqN4C37t&#10;eF6gdfSo01G7lh3HaDjk4rFUatR2ijVOJkeIWh09W8yT5l7KOa5ZII5plkvG8iGRSYV/jkPbgfrW&#10;trXirTfCEDXVx/pV0D8sOc7jnufSuS0TVLzxhq8msah+784mO3iAwqLnnaPw/nX6Hw7wXXrR+t41&#10;ctKOrv2WrOunh01zS2Ru6fo0gTzWYRwbcRxofzJ/w/xqOSBjcrHwVb7uR6VpOzPF+7AK5xjHQCqM&#10;l4E1GNWVl3Lx7V4WdZi8bi54hKyb0XZLRL5LQ46ldVJXWxLY2W2M7vl544q5F+4tyjKGUfeNW9Ms&#10;fOQMqs24ZrVGjN5ePLDeYOST0ry/aWMeUxdI0VWZZF+7IOM9u9dBZ2kdrCy7d2eWPpUunWKpCoCc&#10;AEDAxirHkeUrKFy2eTiplUurEuLbuQmHzgv9w4ORTNQikjgHlsrdVx6CrscTEPMyAHGB6CqqKXbp&#10;uboTWdON3oVytrUNJiYPtK/MQOnNdhafDu+1SxWSOPcc4JI7dq2PhN8PWvTFdXEY8tsgEjrXot3q&#10;qaFLttoQY1jIyR3r6/L8lpuHtK3U+iy3JZVIc0jyK5+AWtHSpr6VVjsrNcyFm69Og71y19ozWssj&#10;hVG7AGF64r6SuPEy+O/CF3Cq7fs6+W6/3iR/9avCtbtvs2oCMsxCnB9KebYWlRpp0jmzPCqjLlRz&#10;1jDlSzr8y8etW/JjUBmO49OavSxLbT/LjazZPpVXUICJmVtvBxkHiviKt2zzFaKKc1/kJuyBnt6V&#10;R1PVWlZtqlt3AxUk0cbzbC2NoPfNPgt8bl27lz1rJJxM/aJkVjaNJB+9OTnhav7FtrfcFxz2qtcS&#10;+TCB/CD+dV9Q1lbK0zJ/CDha1jbqL2nRFPXfE62cZLNuXqBnrXH6vrLardNI33eyisfxj4qE+pFc&#10;ZPUDstNt7lxbp5i/6zjpxX9D+GNPLXh/ct7brfe3kd9OyVy1MwR8Mu7jAxVW/eM7VwM/eHpUk9xu&#10;+79B7VRupCU29Wz68mv2JRRspvsZmpTMFbc2fmPPcmsTUJ98nLHHUZravkZkb5S209TWDqcbRjOc&#10;dqiVuhtSi1qzFv2LszEFOvINc3qjF8jkbeRnjNdPcofLYjaT907j1rm9XgZF77j19q46iOuFn8Jx&#10;2t8xtk7uSM4/SuO1zJkb+LIzk+tdvrSq0UmOoPQVxWtx7mbd3715mIsehh/M5yWYxFkC/KXViRz0&#10;rmdXYR6lKFGVzxzXWqipZ3W4chQQfoRXIayn/Ewk6dfWvArxsz2abR2/icgW7jcOPaualmAgiVm7&#10;elSap4hNzAc/e7571XRhLBCemRzxWUdzRXSP2O/4IIXNjP8As16olvEqTW2qMbxx/wAtHZcqT/wD&#10;A/CvtrxJpltrdz5F1CskLgHBGRX5tf8ABMX4mXH7I37D58Yahp8lxpPjLxDNZWrhx88tvHGDwOR/&#10;rR1616D4n/4LRWGgao1uPDs00lt8nzHgn869SpJqV7XOOUU53PvrSPh14fmhjjj0y1VwMEhByK+K&#10;f+C1Ol2egWvgW0ghSJY4bkpsG0INyZHHqSK4ay/4Lh3tjNNJb+HUbfyqM3QflXhX7YH7emrftg6l&#10;pb6hYx2Eelo6RKmOdxU8gAf3RWmFjUdVNrQ5a0PdbbOF0xtgUsQNw556Gt63uUlCrubL8/SuI07U&#10;2IUNngdT3rVtNUIkweOMD9a9q3U82VmdjpNy0Vzhvm2kkHNfYv7KHwsXSPAi65Ou2+1MAw5HzJH2&#10;/Ovi3wdbP4j1+1soj++vJkgjGeSzMB/Ov0l0a0j0TS7Wxi/dw2sSQID6KMV+A+OGfVaGGp5fRlb2&#10;msvRBTjGLuWbBMhlZdzMuOveoNTi2xMp2+YO1Sxoq3Xy5+tQ6wvlQu/mOeM5B4/Kv5joxldIqT5t&#10;Dl7vWY1vmjXBkUcKORmrrJ5+lxSMGEwXBGflql8NLODVdU1C4vEVzu/dHsPStLxRdx6faGOMZ5IB&#10;6Y96/VstwccPRUYbvc6qNFJXMUaVHPpUrK/7xeeT0rndT8SW8GkxrasftULP9octxINwAC/Tn86Z&#10;rfjqCytJrUzRht3UN19qy9D0ePU7VW2ExFmcSj+Id69Sa548rVzujFxV5LQ0fCFx/ak63E5brwp7&#10;16JpBWQr3DDj2rmNO8NLpZ3wqzocbGI6962PDUkkNm0jqPlYlcdSPSvkuIMGvY+0j0ODHarmR1Ec&#10;6wyfe+92xVS+uXvJ9qY+Y49MVRluZJXXbtwpAz61paTDsUsOWJ4z618TSs6ii9rnmRk2fGv7Ufiw&#10;eIPi9fwqyiGxIt0Gc8qMN+ua5bR5VKrxx1PFZ3xgguNF+K+t28z/ALyO/l3k9iWJ/rTtDu41CDc2&#10;4jANf6C8M0KVLLqNOnsor8jnqRd9TtNLm3pjHKnk4rasSR/MelcrYX2Yye2ePetm2vtw+UN8vWvo&#10;+mhjs9Tq9OClMn5c9sdDWlDtjjVR8vY56E1yNrrLQjb175BqZdbkc7RyzE8e1R7OTZoqsUdXGwc/&#10;NtXtmlEnlNxIrMe9cydbkKpyv096Qayz5bryMjJrb2LsHtorodUXyN29Sev0pY5kWUbsL/WuXOtN&#10;gfNtJPII4pp1tmPDD3OP5VPs2LmW51E06kfK3Q9Kha4jKY6nGc+lc2+tSHjcoY461DJqzI3ysGX6&#10;1EqcrE8yudbount4k1y10+NsSXUojGO2TjP4V9HaZ8EdA07TYLcWcUzR4DvIoJY96+YfhF4hXTvi&#10;pockzfu/tkanP+0do/nX2V9tWJGChsk9xX8qeO+fZnhMdRwtCo4U3G+jtd3PTwfI4tyRL4fsodG0&#10;9be3WOOKHgKowAKdqMrDPpjIqql+I8KPmzy3tTbu486EEfw8cHvX8zxqTqVeaprd6noKpFKyMm+u&#10;sCUnlQM56UmizrFZtIVPC8j1zzWVrssguJlVSF8onPYYrQhuY49GTeyrtTdjPWv1bI6KgubyCN+p&#10;i+Odat9L0SRpJEihIDucjkDOBXlN747W50176FJDYyMCz91A4zitb4tS3q6N51rtZrWeK4EbDKyh&#10;HDFMehxisbXfijP8Sn1Kz/sOHR9N1PUjqMsSx7REwVl8tD2X5unTgV9RXqe0p8vNa3Sx7GHpUnSc&#10;5G9aapBp2nQbJlkkuBz64NdXF4hWHSlH3WA447CvGv7dhtdWTyEkMcabAoycH2ro9O1a6u4fLuFI&#10;ZjtVB/FnpXyGOw7k9HoYx5Voj1n4B6ol7quo30kfmTqwjif1HrWn+0j8aYfhd4Untba4/wCJpfQn&#10;OG+aBCOv1NQpqll8A/hRJrNyqs0exI4+8szZCr/M/hXyV8TvHd74rk1DVNUkZ7i6bIVjkc9B+Ar6&#10;Xw74Ojm2O/tHFK9OD91d2jnxeLlTp8t9TkbzU/t100jNuZm5Prk96qajfLE6x5z/AErJW82vu+br&#10;yT0FUWu5JLxvM+8fWv62wtHl90+Uu92dZpBXdn7vcGtyzufORQM8ZxXI6PNIqgSfe5AOf8/5NbVv&#10;dGFOM5b9K9qnCxlLU6qG5IGflG0Yq/b3C4Xp0ySDXPWcrf8AfPJ/+vVyOViAdzK3UACuixHLE6aC&#10;6jKjnOetW472PB5+VR0rl47t1T5v/wBdPW8fc2Mqx61Psx8ytodTFfKrNlg3pmnw38Y5ztXPXNcu&#10;L1gSOVGcA5pV1ORn+Vl+Xj1qvZE8zXQ6iTUY22nPzdOtRSX6jr2PSucGoyABdvoOTSNeybcs2D6A&#10;f59aPZFe1vubp1BVA+bLL6Y6Vb0ezl12fyofmZl+Q/7XpXHy37P937oP516f8BdKj8Q3NvJxD9hL&#10;PISPlk54/rXi59i1gcDUxLeyN8OlOaikew/Dnwp/whmgwxyS77qf5pZscr7Z9K7K11QpafKykZ6+&#10;teN6f4lms5vLnmm2PuCKDwK2JfHX9h6S6MZFkjXG08YPbFfwzxFkuOx2NljK0+aU3e/kfW0KLcbQ&#10;0O01rxja6TEfPkV23Y2g9fSuVuPFV3qseRJ9nVwSiAdDn/Cuf8MaUPFTXl1eTTbo4Q8ak8btyg7v&#10;zzx/jXQWOhwySRrJcLD8oO/G4L9cete3lPC+FoRTrLmfmbez5fUdoPiHUbIzSRXG2Qrhi3O6tfRv&#10;iHLLcrb3i7ecNJngnNYl/biK2kaNvM2kEY/iB9azLKaO3upoZ2C3TL5gBP3ea78w4ZwOJhZxSfcO&#10;lj1WSRplG2T5farVtpxnVXl+bH8JFcZ4L8SzTx+XOPM8nCpjv9fwrsoL7BV5G2xn0r8bx2SyoVpU&#10;ktUcsanLPlGXHhiSV2mtm8qT723Hymud+Ifwo8O/FLS0t9asPKuUGUu4RsuEP17/AI16Vp9yshjK&#10;xtskO0HbWlq3w/bWrf5kMOOj9xXLl+PzDA1lXwdRwmuzPUp0FVjaauj4R+Lv7KGufDa3lvtLuP7b&#10;0yMbmCqVuIl6nI5Bx7V5jpPilW/5aE84w3BWv0euPhusKSW9xJJcRSqVLY27RXwn+118IbX4W+N5&#10;XsVaO3vGZsk/e4z0r+svCTxUxGa1/wCys1adW3uyWl0t7+Z8/m+T+xj7Wl8P5GVZeI92ArKp6+9a&#10;VvrvmLhmBxXl+katK+1V+b3Nb1jq0gfnuMkiv6QjFNHzMrpnerrAT5d3Dd6e+tLtVduFPH3utcpb&#10;3bSd+vv0qx9oZ12s21RwDS9lEqNSex0EmrAY5PXOB/OoZdaVmO4ZJ96xGEjHAb/9VQOzbP4uDR7N&#10;Bd3NabWFJJ79z71vfBzw7H468cRQ3C7obUGaUeoHA/XFee3czgn727+VeqfsiTN/wlesK23c1mDy&#10;Mnhx0/OvhfELF1cLkWIrUXaXL+ZpTvzanuUt2q3Cqqfu1G0Be2OKSa4ku5gI8+Xj52Heor6ZobFf&#10;lGVHB6cZ/wDr1JYRXEcayNcN5I5ClR81fwbKEedzqNt7nfTldmlbaqbLTpZJv3aIchvVRXj/AI68&#10;bz+L9Z2xllhV8R88gDvXWfFfxWqaY0Ec376ThlH93vXB6D4fkvb2GVZFeN/mwvVa+x4bwUKcHi6k&#10;dXt5I9WEL2Vy5oelzl/ITbI8jkvvPQV02n2C6P8A6+4jt4933ic5Of0rD1KVtAM9xuXzADIpY14v&#10;4mvrP4gJeX2sePzodxa3UkSaUlrJI7oIlaOVWBwdzkqQcYCk5PSvrKMqlW7jokepg8v9s2ke1avc&#10;DVrrazKxbPzIOuPWqkemy3DSXBkDLCQHGcFa4b4K+I9Q1fQA00PypwJHf95IBjJxXYapNZLtZZWC&#10;yANIrdj2NdUa13ytnLWpqLcexreHtRuLjxDDb2LMsjMEVs9/Wvorw4jQ6dCszNJKqjcSa8F+GU9j&#10;o3iW1kaeGTkt94ZXjrXvUH2fzd29mXAIK9MGvy3jyo/bxhDa24YXmtY3oZv3W6E7WJycGq/ijWIt&#10;M8O3Et9IojijLMWPGMVHbX8dqrKcbQM5J6V8qftx/H281DWI/Dmj3jeT5f8ApYh/iyfukisOA+Fq&#10;2e5pTwlHa95PoktToxeJVGk5s8n+I/i+18TeLLq8sY44IZC21P8AgR5NdL4CvfN0Yww7VaTgv3rz&#10;3wp4Kur64Xcvyt1zXrHhLwz/AGfApIHr0r/Q/B4eGGoQoQekUl9x8ZKpztyaNrQrJNKtI4ly23kH&#10;3rSN1uIwGIyaqxQbUU8/QUSqIXU4x6VtoyIyZNJdM564HcVXaXdz96o3ly3IHsRRDN+Z4+tKUUTz&#10;O9hszts+UKMDvXLzX32jVWi42425z3FdJevvjZV9OAK5m2iXTdTnDMWkEmD/AHR6ivyTxYlh3lap&#10;1HaV7xXczxF+XUtT2XlLuYfKRgEcVU+yN529eex988Grl5dCYspfcrDp0AqO2BRvvfJ29ua/munH&#10;U5VqZ13a7GkkH3sbVz0NeI/ETSbi01e5uMMixzZwPl+U/wCTX0RPZLcxNt+8hyfTGa53xP4MtdSU&#10;SSqrh+GVh97619BkuZvA4hVkaRk4Suy58N5Fk8NWLL80bQqwY/QYq7rxKybg3IAOKh8JQW9npyRJ&#10;vjEHyKF6Ban8TRBizK2/c3GRyAK8nEVPaVZT7tsylJp8yG6BGoia43fO5wcV1Glr5CMW+8VznpWX&#10;oVnHHYwmRduFBxnv1rT1aZorbdGMlu2O3aiUHY3g2tWiDVr4zTxxW6s7PwB3FVzbyLAY1xtJzI3X&#10;cf8ACo768Oj2vlI+2+mG1nYD90D/AA/U1NaTs1vtbcGjOOOtY1Kc4U+cucbxTYi2ccfJUZxk545o&#10;1U+fBuhVeuOT3qybdpivy5GM1DNbDy8IMSZ7VyRk73MdihPclLNVKqrI2fMyfypbKVpnz8yq4wc9&#10;TViW3S3bDfOvXJOAv0qrLP5LNyBjkYHUVvKtKWhMpscsP2Hb5f8Ay0HJNQy3fkvlvm6ZwKjnuUC7&#10;lbJ649BUM7xiHzGkVNo6E4wPWrw+HnUahFXZDu3ZGgt4rFtpQdyemBVHV/Ftv4egFxeTrGF6Ln5n&#10;+grh/FPxet7Xda6d5dxdN/y0U/ux68964q8nuvEV39ouppJpJAchui/hX6/wt4X1cVavmC5I9ur/&#10;AMjop0WtZHVeNfi/c+J90OnxyWtr0JJ+d/8A61c5aWmzb949+TnNPstNCx7fz74rTtrLcmVVT67v&#10;1r+gMoynC5fRVDDRUYr8fU6JQk9iK3jEWNo/4EKstKQuOcd+KnFkodvl+X2pVtN0fKttPoelezp0&#10;J5ZIozN5o5XI6j2qGG9kt5xjnbyorQubXO7+FQBj8ao3cO1t3B4wB6Vz4mKnTcH1TQa9T0/w/ft/&#10;ZabgWZkBBA6Vt6b5d5b7m6xngYw1YPhKb/iQWjbd3mIM/UcV1WnW8J09JVX94TjI7/Wv4bzrB+xx&#10;9Wla1pP8znjK75Sk37y4/drluhB71z1xBMdUmupGKrDlUQjOB611V+Ft2MkcfzLySCa42fVLie4u&#10;mbcFjfCnHbFdWV0bybZ6WCjaV2RyQRXELz3m9beM5dweT9P8Kz/D3jzSZ9eZYbK4NnCSHm8o7cEc&#10;e+c1pW+jXes2OE/c2/mcswyFx3x3qbxn4/8AFEslrYyaPbzeTbCzintoEWFolBA8wYHzYP3uTnvX&#10;2dOioQvY+qwsac4v2haubazu4lls2jWJeNwHzMfesO8077HqMeH4kkAyT2qbSLW+kufLkt1hVBsA&#10;Py5pvirw/c6hebI1Zjjb8vQe9cVbEcrcXojz8TGMbu+h2L6vb2NqpkmhijjAB+bpT7OaPU41lik3&#10;R5x8orB8OfC61UrJcyNcvjO2Q8Dj0rudO023tI1jjhRIwuQqDivgMTy81oO58xOMW7oWMR2gVmfC&#10;qMkt/DXlHxW+JU2u6lJZW77rOFsFl/jI/pWv8bfiHLpUyaTaMsUkgzMw6hT0Arzuzs90m7O5m61/&#10;Q3hbwRToU45riknKXwrt5l67IuW8jL/CG960rO+8hCv8UnHPaqkdszKuexzkVdtLdAhZvvLyMV+6&#10;wSQ9bak8D7nDbh8vJpz6izIdrYGfWoH3SPu+X2wKrzou0juRitLoxJpdZkiK/eZeDSSawxLNuZe4&#10;5rMuJmDhdzbegwKjcNn/AHutZSsty1GT0saY1fcVTcG3fxV6Xb6SwsrOLduiSNQB2PGTivHUk+yv&#10;uUHeo+U1694b1+O+0+0fnHlKD9cc1+H+M0ajwdGUNr6iqU7RLl3olta2UvyFxJx/9asv4T+F5tBn&#10;upJTiNpMp/u9q6hh9oi8hsNG3Oc9Ku6ZZRgFcjjsO9fz9RzGvSoTw0Ze5K116EpzSt0LV7KUhZiM&#10;r3qKxtVubNmZsfNkZq1LGhi2t2GBVWMZhlC/NhhkelcHs7y0Gyvrkm22+ZtvHy5PWs2zi86zVXO4&#10;56D3p3ia7wdrfdzgKe4p9rKqD+FVGCGHWvWw2BqMz5Wyv9mwvzbUUHAGKq3OpLC3lx/6w/c29zS6&#10;t4stA4s4nVp24QDkk1Lo/hZ1ZJmZfPc4Yc5Ue3avUhgXTXNM0jTa3F0m4azaRmHm3Eg9PlX2NaWn&#10;2c8z72VevpWrp/htYmUbfqfetm20pVwvy/UVw4jEJe7Ev2V1ZMy7ezYLhkXOOxqdNPYSBugHPFXL&#10;qKK3faHB5wear3lx5KcsNq8gdzXDGTZCutAt7cb1LOo28nJ61dluYbYqzY+Uce9YaSS3TbVUqD39&#10;qvW+lSy7SwLKvT1rz8Ra92dEYlg34kVvLUKc5LdjTpLW4vl37tp9ParUGmLHFuf5enXtVXxZ4osv&#10;BmjeZPIXkbmOEcNJ/wDW96nL8uxePrrD4aDlJ7WLVNtaFO80YR27SM/looySTwBXmvxA8Y+ZpbWu&#10;jh5Fnby5brd97vtUZyB6mpb/AOLV74mjns57eFYbggoAdu3Hv7+/pXKGFrWTbC33T1J+59K/pzgf&#10;wvw+XcuLx/v1Fql0T/zFy21W5zuo6Xc2U3l3EbRyfew6kE1Vawl2n5W6V2GsRf2pJHNJM0swUKxI&#10;7j3qjcW2wNls/Sv2qna2hlr1OX8pgn8VVmiYS4+6o689a6G4tsKvlr1yDzWU9gwlb+6e5olJDVNs&#10;rGbAVcg5GTWp4at1E32qT/lipK+7HgH+ZrNmjVG/3uPpWlpV5t0mRVwrLIrZx1A6ivj+M61aGUVn&#10;R3sTUi1E6KS5X7EoV2MmfmXPIqS6gGnaX91VZxkn3qjZTm8u4FVflxuyO+KTxHK2oXMcCqxVTudw&#10;CdnsBX8mYXCzq1LJGeGpqU7FXRtMhv5JLy4XdHEcAN1dvamajq0aNuLxNMp2xox24PYVt2un6heW&#10;0a29ukdquMFxhuPT61Vu/h3Gmsw3ywmaaNujNnHv7V9DSw6i/ePrsLRircwlzYeJtGvY7a+sFhaW&#10;NJ5328xqyhkP+7tZTn3FXdL0Ozmt2WSbzpMZIzjr1rR1fX/El8ItMuLya40qNvOeLfhW5H3u5wEU&#10;D6DpWbBaebqs0xhe3jYHG0/j+VbYicLr2asd+Kp0rL2ZW1m3W2jit0RUh6EDufen6d4buluQtuG2&#10;NyAGzkVDc2X2u8X5u/TPU16H8NdKNk2ZDuG3H09K8vNsY6NC7ep89jI8qLngO21K0tfL1BV2g/Jt&#10;67feuyspEU4VcFeBkVUhiEZw2OeM+lSRt5Xzc45/GvzOqvaTuup53W5cmu1srcySSLHGAc5Pp1rw&#10;n4g+JpfF3im4MLK9vDnyTn+EA5P6Vq/FvxtJqWqSabHI0ccZHmY/i9v1rltJt1ciOOMsygszA5yB&#10;zx+Ff1T4S8B/2XSWaYrWpNaL+Vf5irS0sivbvIDks2G55/i4q9FOXQbTjtkH2qGR97j+6o4qaFcB&#10;toJPr6fhX7vzaHnqnroSJISvHy8+tNlu2jT5fXtTlk2Qn5VPPFUbiVefr2o5jVRY67m8sMu7LdMZ&#10;rMv9RMXLNjjH0p97e7JGXcvyjr61kyLNrd9HZ2i+ZPdHag9TWFXEwpxc5uyW4LXQp6jrTeZhW/M9&#10;67DwPpP2TR/tBVmluD8oI/h5/nXLz/CPUoddjt7q8slRgSdj7yh9DivQTCttDHGrfLGqogDYwBxX&#10;4v4icXYevhFhMHUTu9bE1pNQsjK1SORWC7WEh9KktIne027juCnParmpnftz95f4i3NUY70mbZGp&#10;+bj61+DVL30ON2vqW7Czbcu7dtY5OavpBFapujba3ce1QaP5ru3mDCpnI9Ku+VHuVjjDYAz2qFUn&#10;axWyJWfdE3ltuwNpOe9Ur6Rok8vBO78q1LqJP3Yj+UZzwOo96rX9sro0i/wsAFA61rGm3qwlFtGb&#10;aQebHuZd3GB71fhl2RsAduACAPWorW2a1+bDFaf5ys3zY9vc0e8noioRklqQzqbiXa233NWo9OMd&#10;t5zBmhQkHHr2qjezkzO3+rVQC2eiipo9Sm1LTlh3GOH+ADv9a3i9LscZK+pANRVCZG+9nCqB2ps+&#10;oJdx+YFO3p06U77Ovp90cE0zzF8s4RsKcgAda55U5PqTKKIftLTpujyW7ZPSnQNLFEsgVd8gIG4+&#10;lXFKjaJPlwM8DpUkoh1GJViG51bHyjpWHJfQIxRRvplhssMm5sZY/SuTndpLh2LNlicf0rsfFy/2&#10;VoJZ1/eSHYua5C2VZc+/rX9EeE2UujhJ4yS1m7L0R1Rg0iSGNjjP4471Ygj2p7qcCi3RRhfm9Qas&#10;Ivlp94jOc88V+yqXQ05dASIkZYfe5FK8LOS3YA4x3pTdBG+nTmoJb3aDtZR7djT5n0CPZjLqApI3&#10;ckflVKf5gw43Y707UNWaCPt8wyM1z9zq8j3H3sp/snpWVSs1uUoroP1WCZ5GWFc4GSVOcVzepq0S&#10;4kTbt656fia9A8F6kqaHqX7p2knKr5h/gAzn88imNoEOoqY5PmWQc7gBivyjOvEeOCx8sHKneMd3&#10;cznUjGWpwGl6MniExyMq7YuMZ4AzXZW1qdOs4/J3eWCOvOKuaB4Lh8O200cbBoZHLhT/AAVdmtjG&#10;IlVoowTxnv8AWvx/iDH08djp4mns3oYylzN22CyPmqxb+Ljk8k1d8pmhXazIq8c9cVXtlwR5irhv&#10;7o4rUESrhlbO7gZ/hrwJGLS2C1hU5xuYkAZ6DFOW6CXDNEilcYJPU1JbxeUx3fNnihdP81mMZbbn&#10;jA606actEUuZ6JFe8s5beWS42r5ZjbaT/CcUumrugUNkdCcDpVvVLe4GhXGWJztUA9jmo7GXyo1D&#10;KrFRgA114rDypwTl1NqlNwSuOu9yxLt3Bn5Ht9aq2liY/wB2q8scH3q1JdeSrbsNwOvc0S6p5fzr&#10;8u5cgAc+lcUFbU55PUqSzGxm29Mc4qjeQteqzfMrLkZq2jfPl1V9wBBPUZq9AsKR7m9hg988f1qX&#10;WcnYvmRxMGnSS6hlmzGuSMHqc1qKME4DMzfoKv6/ax2mptEiqGAy3GMEjpVeE/P67hj61/TXh7ks&#10;cDgFUkvfqav06I61F8oscLNtznC47dKuWtq2f7x7471JbR7U3H/ParEG1hjb6dK/RedmfqOgtMLv&#10;7DoCOlSbONy/ePGe1OWFTt77ecZp+9jhRnb1PpTUmPlTIiNsB3Ft3Y1Ta5Xdj8COmauXrZj/AJY7&#10;1nzMrDGD8pweelaw1FL3QnmyGPbFUbu4YDdyRjjirMzBFUZzz0xVK7BkJ/PJPFOV0iYSuzJvnjZn&#10;53FsHp92sx598qrwuD3q/qZ+cfe45OazZlVtx7t7+lc8uxrLckuG3jCt+Q4qrBIbKfzMfdarkKLN&#10;CP7w4OO9VXtuCFZhzz715+IhGcXCWzH6GjFY7po7mNtu0hxg/mPwrozqseoaWrbts+7awH8QFUPh&#10;1CuuRXGlyfu5mBe3PGd3p+NMs7AwRT2rbluVbIz2I65r+XOLsmeAx84Ne63dM5px5WXoNVZYpW+V&#10;VVP4j9480611RrhlZl43YGelYl1MJIv3jcq3zDHWonvJJHRtx2rjj0r5ZU1ujBvmOyg1nC5X5cnn&#10;PU1NPdExmZWLK3JA71y9trP7xVb+I/NzWtZ6pH7vGUGRjrV8r6orm5NzY0/U1dB84YLz/wDWp8s2&#10;JNwUNz1A6VmrbrGqsowsjAgDsKszt5afK/HXgZpToplbrUsWmqzW0v3vlYcitT7Tth819vyDAA6V&#10;x2ueJo7C73OyRxKmSCfzpln8TLXVJAsUkci4+Ybxz6VjTweInFypxbSKjeS0Wh0l0kdzKzfjjPSq&#10;U0sliykfOpORz0rP/wCEzg+aM7Vz95gOlQTeIvtEKmF9ynIBHNcsqM476Gco21NyG8juvm3D92uT&#10;kc06a7kul2qdi4z9a5tLl5lyqsvBYkcdKm0zxGsZWOUM2PlzWM5O2oWT0ZekWYHzM5z8uPpUN5YJ&#10;coW2ruztBJ6Vo/b7drddrqrMOAfWq8nNtuTa0mcfSpjLTQOVLRGJNpTWCeZG23nnHQ1agvlFoWly&#10;rA8e9SXYeYjCgIow2B35qq6SR8soaNRkD1o9oyHEsWutbwsaRsV5P1rS0q7V41WSFyWHJrnEuUI3&#10;K3lMv3h2/CrMPjAafMIWVm9OKLuWhcbpXNifV/slyrQx5Y8fMM4pkBkku/MZdsbHjjAqteaqssu5&#10;VzhQBms3VNZuLohTJjacqoPT3xX6lkPhpisXTjWrvli9fM6lTb+I1NV8SxWUDfvf3gyNq9u2a4/x&#10;N49upYWjtl8mPb2NGoHzd3+1gZH+FYt5CcsvRe/tX67k3AuWYD3lDml3ZtGMUjlddka9JZnLE8HJ&#10;rQ8Ka62veN9NhWHyoIh5UUanODg/56VDqdl8zKnCjj8Kq+Fpf+Eb8VWVy54hmGfQ16ueYL2mBqUo&#10;LdNHQql4NM9ZXT5Hl+XIZjg47H0xUzeGZJbuOQr/AKvjHSujW2jXbIpXbMBICD1HUfjVi2t1lU4O&#10;W6DFfyZiKPJNwktU7Hg8vYr2lilnF9zdnFWrKBJJA25vx7cVZi0vcv3lHPA/Wpbe0KtJtG1WGASK&#10;wqRXQF2RUEBjG1cEHjnvU7QNbdcZxk+1DOsDqFG4rxxyKtX0DSwiQLjPb3rONJmkEyrqKGDRlKtw&#10;zZI/CseTUFguYnYfLncVHUirOsXM01sluiszbt2cdPWmWWnKn76QZmxzxXZTiqauzZTUXqelaB8U&#10;5r65t4I7cW1rCAAB2AAFdpqNzbalp3yzrGrDn5q8Z0y7a2bnPzcAVan8TS2dm2xi3Xv2r2aOeSS5&#10;XqevRzqpBHp0viO18JeF2+xyK00x+fBrynWrz7bfszN8zNuP0qjd6zcb/LMn7vGetZ73jSyN83YH&#10;jrxXNjse68eVI4cZjnWfMzYupThQOmM/WmjNzHtONqjk+tU7Gdnibev0zxmrlvExU7eVwc187U0Z&#10;yasotZRs5O1uvenT2GfutjaeeetWfKYx8H+LOCKbLDmLbj72Dn0qd9zN07PQytTjkW34YZXgE96x&#10;NT0+4urEsz5ds7eOgrqXkWUMH5296z7looN0e5V4zknpXbgsDOvVjClFtvsaQa2uee6N8PludV+0&#10;X2PJjbcfcZzzWl4l1CHWNQZoII44YQERQMbQP61e8RaqJnWKFQI06sBjdWBINjMent61/SPAvCLy&#10;6l9ZrL95Jfcj0KcuWNjMvkLK2PmZSRmqM4zCCqgheTnArUniLNubt6dao3kCAMTv9MAV+lKLKjJy&#10;MW9LK3THGetYupSKm3dubr+Rrev8mHhSQDzmsW7X5W4+ZuB2+tZzWh2RhoYdwSzZUBeeh7Vga2d8&#10;2WBXqCfWuknh27v4cjb1+Yiuf1tS0Z+UcnIya5ZX6m1OLRxmvcK23hW5GeK4zXNzJ3x34ruNdhxv&#10;yd3Pbp+VcfrX7mXfsyM8+9ebiIq53UZPaxyphZvtQG47oyMDuK5LXwq6rNwy/N0rtQm97htp/wBW&#10;2PYVyniOPGpNlcbgDyPYV4eK0R7NOOhnzSHAxyua1F/1UX8PArM2KzjtXQ2enfbbmCNOd6gYA4zX&#10;JRi5Ssb1I2R7r8H/AI465q/wv0HwXcajM+i6TqhurSxOPLikkAEkg75bYgP0FZnjcf8AFeapGeVE&#10;7LntX3h+xJ/wQ4uPGv7EUnxsvNak+0yMZdP0lYvlEKnBkZuu4noOwr4u+NvhqXw/8TNThkBVknYM&#10;COvPNe/Kiqa5YtO29u55tSM0/eXoYCWscPzDJ4q/p0CiXozbj3rMeQQr8p9j61a0uZmuOGxjpkVc&#10;HI52r6HVW0ORhW7A4HWtrT9Oa5ZVXJ9QvJzXP6bcMCoPzBeCfrXrX7LmjW+v/Gnw/a3K7reS5zIG&#10;6NtBYD9K581x7weEqYm1+VNnPKmkj1L9kr9nK+/4Te31rVraS1hsSJraNxy75yD+HX8q+vrp0aJi&#10;xztHQHkHFc74dm8/ULjaqxyK3Axjj2rTv5HFs3fB5r+IuL+JMXnWOeLxHokuiOW19i/oM4u3ZmLD&#10;HHzd6j8Sv5OlXD9doJHPXiqugXfmL8uRn9ar+NpmOgyJ90t0PrXi4C7nD1CL96xT+HVi1vosf8W1&#10;drsR3rB+KuoXK2UsNuy+YylYz3JxXQaPqkmk6Bt8xM7AT+X/ANavKvFfiG61/wASFY2OyNsMxPA+&#10;lfrVGMLK7Pco6WbPLtdbS5LOO3u7rUYdW3OWPVX+fgj/AIDn8RXsn7LNter4OP2/a1qkrm3MykMU&#10;IHX8c04WeixRLPcw28ksLKu7bkAntmtKTxvYW5axtmLNJE2wKOAwHA/OtvrEYaQ3PWxmYfWKSg42&#10;sa2reLZL++toIRg7xGgUfeOMAfjWpNo+oaD4kvNLvra4sbm02+ZFKu11YgHn6gg/Q15hHHqUXimO&#10;QBlLFdig/cYc7vz5r2m2vr7xJftqmqTNdX1wE86Z/vPtUIM/gor5viLF01hfY/bk/wAD5vF1IcvK&#10;hLHT2SFdvzN1xjtVT4lfEmw+EXg251O+lHmRqfITPLt1AqL4h/FDS/hborXmoTJGyqSoz8zGvhr4&#10;3/HTVPjF4laWWaT7DGx8qIdAO3HrW3h/4f4jOsVGriFajF3b7+SODmUVoc/4y8Sz+PfHN5q0/wAz&#10;30zTdOuT/StLSLdkVW64bAFZ+k6R5jrt3bSMknvXT6Jp7KVG0FG9K/tDCYeNCkqcNkrL0Ryy13NP&#10;QrGVuqnacHINdFaaO6ruJ296h0qz8iEbeg7HvV9bhjINxZto6E11KT6EuK6satgU5X5v61Mmn7l2&#10;4xJ9KWO73tIOp7ECpDMSQevr9K0UpdSHGI1LJkUYzuXrgd6cunsiZXO7PbvTkfZ13Zb9aBc8t8p2&#10;njnitFKRPKhVsW3fNu6jqOlDWm3fkLuU/XFTxtMVyAf9r0qSXT7hLXzivyMfmyetHM+rK0KAs8DD&#10;dWJPI6VAbRth+ULz2FXjNg4ZWyvQ1We6O1t3PHY5yazc5NaD9mupWhil066S5jba8LB1OOVI5H8q&#10;+1rHVVvdDtZl2nzoUkJ9cqDXxXNceYdpzhuMGvrL4b6tHrvw/wBJkUqW+zRggNnkDBH5g1/M/j9h&#10;eaGGryXdXOui+XY3JLzYd33TnuamTUBLHzja3GKy2kw+GUcHBqudRKTGNc4PIPav5hjQcXc09o7k&#10;3iFGTTGbd90bB9MisPxZqaLNa2q/u12KNwP3jW29ubywm8xt/wDFkdq474sXkek2MV0zYlHyp7e9&#10;fo3DlV+yfMdFGTcjmPiH4j8zVIbSP95DbsFbn77VPEkmt6PIjW+0YIx02k9/wrjbfxLZ2mseaytd&#10;Tscqo6E+tbWp6/qFzDtjUR7sHaoruxeI1916ndGs7WZX1fUrHwZcbIU+13WBlgMgGvQvgX8N7vxD&#10;qqaxqe7ywQYYiNo+uKpfCD4Ly6lfJcago8p2WUbv4q970650/wAM6dLPK0dvZ2aGSeUnCog5NfJ5&#10;pmUqklgsPrOWmhpSve/Q8D/bb8R/2Rd6XpMsuIo4vtjp6HlVP5A18r+KPEf9uXLbdy26/KvvXQft&#10;D/Ga4+L/AMVdU1YP/otxIY7dM/ciXhB+X864WO43g7Wz6c9q/rzgfInluU0cPL4kk36vc8fG1nUq&#10;O2w4rjhdrZ4xnvVSS5Ml4du1hjBHvS318LWP+857DtWbDMxIPy7cnPGSK/QKEXuzj9kdZorLLs4X&#10;C9eOpreijBlO4bWzg1zei3SwMO/OSQa6K2ufPbcDkcHkda9ON0YuKRvWFrvIz94gA+hq8sC7DkjK&#10;45/Cs/Tboj/ZHQZHWriuVK/T160uZh7tiZYFI6FsetSC0xj7o4yDUY3ID8vy4ycHpTmK7lXluM/S&#10;tIykQP8AK8v5j60bVXblgec01pcr1JpZWDtnc35VV5DlEJ4Mj7yls889ar3CrIjbeqnHWrKgIfmV&#10;trdiaq3jBB/F/wAB/rVxlrqZ8qKhlw/t2B6V7L8DtchTWordpIEeaMwsq9MY4z75FeLSKyuP9r8c&#10;13XwvtZHdWj+SSF1kMgHzBcg4z+H6189xjg44rKq1Ju14s6MGpKorHs0Nvp2neImk1B9scZaUbef&#10;4ePzOKwLrxFY289q955jW8hAVpBlQ2ehPpiuW1W6mutSvZryfy4YTmPnLMvX/wCtWHqPjy41nQ57&#10;NVjS1MJUMw+ZT0yD61/LdGq6UVSqa2PtacbRSPWtW8Q2ehaJcXUsixRsSW54AzxXA63+0hptlNDH&#10;psNxd+Ymx2PyqmDxXjPinxz4n1zTHW4na+jtJEXyEHBRQASfU16bY+L/AId6ppEX/FD6411FoU1k&#10;80VyVVtSMu6O7K55QRnaV9R070+SVXSM1H1PRwsaFuapqdp8OfjNH4ivZYZ4/s91CvmrErZDKG9f&#10;XnpW3r2uWt54gk1GOw2M2dqk5I9v1/SvPfAuoedNpk2pw2Vvc6fYpp8c0MWwzxqzMGk/vP8APgn0&#10;UV2F9byXl4Vg2yRY4kT0qKd5Xg5bHJW5ee8Y6FZ/H2sRagYLMj98QpA7V6PaeIo7X4cQxyXG3V8f&#10;Nlvu/N1BrJ+Efw4t9T16SaZmZoU3IrDGc8Zrvn+AOn3c26SS47kD61+d59mGGw+L9nUu2vxMo80t&#10;bI7D4MeN4/FnhxfODfuTsBPOSMV6DFch8fvM7e3rXknhb4cQeAnm+wzSRwv8xjaXcAe559aNd+Lt&#10;j4Et5JtVvobVIRuy0gBI9hXxMak8Zi3DB03K70SPWoOKheZ61rC2tppc1zdSLHDGhcvnpX5t/tof&#10;GHT/AIvfEqOPSQW0/TAY1fd/rXPU11H7T/7c958TLeTQ/D801tpknySylvmkH4djXz/awlnXvu/H&#10;Nf1n4Q+GdbLqizfMly1Gvdj2v38z5nOs0jNeypbdR1lY+QMbdv0rWs7ZhGuOmecjqaZZQeUdreuA&#10;cVs2VsT6dM46Yr+j1KyPkpRctQ0+14Oex4yK0FhXb93jpk9qbDD8m5VOf609Dk4JZfrWcpNlRikh&#10;so3Ntx2GDiq0qMV24HBxViU/N/unmqsxO373bmhXAryRKqN16ckmuu+AGrrpHxAjXcyrdwPGWzyD&#10;1A/HFcfK5B+b5uO1dB8G7SS9+Imm9kSXexP8Ir4/jqjTnkmJjU0XKx0027I+nrlBHYwxHLM+HrP8&#10;U3Mml6J5jN5asdi5pupeL7fTb7zGkXcxwoHYdKx77V4dfuGW7R5VXIAPT8q/htQo0Zqdbbp5npRh&#10;yu8jzbxTrcU163nS3Bbftz2arnhHxMIFkjt7gQHIGD9457g13+peE9N1/RZIIdsM0gwFK4xXk/iT&#10;4Yap4LLeWpljflSh3fSvtMFjqWLpcsdPI9GjWTe1jpde8OR6z8zSmaQHPLHj1xWYnwV8Natcrdza&#10;fCbqMgbj8u5h6jpWXoviXVNGk8y+3TWzD7hT5kOfau8sbux8S2XnSRzqsa5V1bGD7iuecqtGVuh6&#10;cJu3u6GDdaS2l30MsVqqxk4AVdqx9sirl/pCX+mmRZI42CkDPfGeK0PEWuW9kYYIHWZ3AYFRkDHr&#10;WXomm3XiLxAyx2a7nfdhBwRXoUJTcfay0RhKMTR+BPgZtf8AHS+ZG80NuhYsex96+l7eNYbRQ8fy&#10;xisv4UfDm08FaKsix5vpxvlPce1WfiH4xs/C2gTT6hKtsuw4JbG70xX5nnNSeaZgqdBN30SWtzWn&#10;TUE2zxL9pv8AaRj0ctoOhTBb6QFZ5Qf9SO4HvXgvh3w39uvmuppGmlkO5i43Fj9ain0yTxl43vNQ&#10;UTLbzXLyKW6lSTjP512+j6fHCdqqu1BxX9tcB8KYTIsuhRox99pOT6tnzeMxHtZtsv6LpsdtEoC7&#10;c+1asW1Su5uAefpVa2mSKMH+HpxStqCoefwzX3d3ucnul9CChwvtVe7DFcnd+NS29yrqu3b69etF&#10;2QV9eeR61pCWplLyKbjen3huoijYSbst659KUgFskY9ParFtH0y36VvLYzRVviY7ZjtweTx1rjIL&#10;hvt0nBwXyd3PFdt4k/0ayZu+PWuQsrpZb4RvgM4wpr8t8SuHpY/Ae3pK8qevy6k1OZx0EdSHz+B4&#10;rT0pVjkO5dy4zgj3qlIP3hZfuqcHnpViLbCfv4U5we59jX80+z5dGjhjUd9Td0xYmuGJ+Xdn5R0x&#10;VC909VvGyPlBwMirFiRKF24X096sahYOWRm+7IMDI61z1PM1ctNUY9naBGkX7rOaf/ZT3VxGrLuy&#10;wXbnrzWgkISRlTHyjoR1q/o1pm48yTcqxgsQfUVVKN9WZKN3ZFe9tjGNvy/uzkjsAKkivGjs47iQ&#10;L58gIgh+h+8a0rOyFxGLq82ralvlxwXPpUeoXEd5eFgkYbHGB0FVUl2NrOOrZzM+n3F0jNt/ebtx&#10;Yj7xq1bI0citJgsOhznNXZbwoTwPlOBimXDqVVlwFrGdSSjYPaX2IYtRJkO47QBggVHqV35MIEcm&#10;49TinSKskfmfxK2B71WLB4MHDN0+tcd3cnmKUs0gJxnjv61CzmWKQtt3Y71NNas6DaxjK9BVS8SQ&#10;wyKy7mx24ropxvsRJR6mRf8AiD+zJPlVpHXoK4/xZoWpfEKMs101pGo/1SdGPvXaz6dbvEC0Mykd&#10;STuwfWmQW7Txt9n27f4iRivay/MauBqqtQfvLyCnNxd4s8bXwvL4T1JYbhd28ZWRTlT7VuadNGXb&#10;ccMeOO1dn478B7fhu2rE7mhvVjyTzkqeB+VedMN0vy5XHWv6q4MzermWXQxNX4tmenFtq89zpoXV&#10;k+XbjPU9TWhAN33TyvYCuPtLuS3fg5UDkZzW1Yakd/3h+B6V9rBImV9zoEbKZ+6e49ab5bAn/DpU&#10;NtefL/vVMZSwyc/NV8ttgjZ7kMqqXHy854qjdWzSEEYXHORWpuDD7p7dar3KAHb/AAn24qJI00Om&#10;+GOpJPZtZSSfvIyXQf3gf8K7SwfydPZezPnA715P4evJNM160aMMZPNUDHcE4x+tevyFbMiFFBk3&#10;kAgdea/mbxMyGnhcy9vDaprbzOOtTtLmiVdQvS9t5YjHygg8Z3Gue06ykmultSu3aSXJX3rsH8Pz&#10;QocLJ58mdwVc7BVK4tpLIrDGsny/M/HLH3NfE4HGUcNTalq2d2HrKnHXcmkhXTbFYYSu7A57E+tL&#10;qUtxq9nGJJEZoxycBcn6VQnnuoJAAir6huan8+4lUKoRcLkMK3lnkGrXOlZhHqRrpSWy7mbceoyf&#10;mzUZfbN8vPNEOkl7h5HkLM45znC1at7CNJ19SOcjrXiYvMIz0RyYjFOorIk09d0j7Qdy9T6CtCKW&#10;RI/l+7nJ+lOt9MWdF3ZXaPwxWX438eaT4KtVRla6vv4I0cYUY71OU5Pi8yr+xwsbs56cWzi/jnpF&#10;rm2uw228dsHjllFcLZSuH9ePSrusa5feK9XN1cybmY5UH7qjsAKnsrWOWXMi7lAz6ZNf2FwrlNbL&#10;stp4Ws+ZxR0ctloWLK1YxbmXA6rnvVrG/aAq0jJnC/Ns7YqVLclePu9s19RCVzGUhGgZ4geBxyR3&#10;qrJAuCxYdc5q60e/avT1qJrVpG28YXk5qpBHuZt7aDdu3bVJznFVvl8tUGdq8fX3rQu4SVVRj5fx&#10;xWa4xIV+7muepdml+w2V1RwNuBnrXpXw6Edz4ahbau5WPb3rzMqfvH2IrtPhlqCLBJF5hDRvkDsc&#10;1+XeKWEqVcmlOGvK0/kZ15XhZHc3IItyqnPqRV3Qr3cyLu3f7WMVii8YPtPf06VtaPtht178546V&#10;/LEr30OONRt6G1KVVT1JYc57VDAyypPjb8vUGq76gpQjoc4APWiCHbp8shbIcgAHvXoYHDyqVEki&#10;4NydkZd9YLqmoRxL8gjyxOeuOamu9Cka2G6RVSUhdx6CtSG1aS3coVjaNCrEDcXJHTFef6x4F1jx&#10;nc28Goa9c2FuJ2/0TyXUKo+6+c4OR27Yr9GoYGNGknJXZ9lluWQlBc2jNa58MQ+E7pZ44Gmmc/vJ&#10;GPQZ6KKvTeOI9L2mMKzKMkt2p9vYxaTpckLX73ttbHCTT/KzAVyGom31G6kbfmNjnAPX0oxGEhXV&#10;5Ixx2BUXdo7mx+Kun3FqDNcLG0eN2T/Klt/i7Y61fGCz+1TbeN6x4U1yfhv4dRX486RtsWThQM13&#10;eiaVp+i2qxW1vHHJ0OBjP1r5PFYGhCTUNWeFUpxWwseqyBtyow92HSqaaje3lyyswYA/Kdvaulj0&#10;tZbfaMbm5Hpmur0j4Fv/AGDHeLKyzSYbaq5471jh8rqVpcsEKnSlP4Th9CF9PtWO3WZn4GAea6aH&#10;RNWNvuumtdJhUHmWRYyMdTzz+Qql4t8YzaRM2l6HJ9gtoQFmuohmadu53dVA9BVWK20PxVpVva6h&#10;bwW1xZoS+pJNsnmyxJDq2fMPp0r9OynwnVenGrjZtJ9FudVOnG1r6mZ4s8c2GirtsJn1a9UYaWQH&#10;yYz7Z5b8hXAaxdXXi298y62yTKpAYkLx/KvQbbwJ4cS7uHk16aa3RcxqtoyySn+7gnAx65xWTqFl&#10;a2sw+xWvyA5DStuJ/DpX6zkPCeW5TC2Dhr36im38LOIh8PSaeBI0f7tzjBxke4qteWPkTHarBW5G&#10;RXUagkl8xZySe+RWa2nbiQzPnHBzX1MYmJgTQNKPn+b0qCazbbhgfet6SzzJ90tztx6U1tNaVtir&#10;82OM9B+NdEXbUxlG6ObbTcrjGeP0qleWPlY4GTxgCusuNKUKoZh8owQvasa9s2Y4CnngZok7ji+X&#10;Q52+0FyQF/jOAO5PtXZ+H/CEN54LFvNav9tWQ4YHGeO4rnrSZtI1e3u2H+pcMFPP6V7HdePNF8TR&#10;R/YdkcjoP3YPzIfWvznjzMsfhcNyYOnzRe77GitytnPeH/hpDaaQi3kixyRLghMbqNY0T+yNPkbT&#10;Vt2aPtIu7j1q1JFPE2/zNyd8Gi1KIWxlzjGDX80wzKrQqcy0uc0cQ4v3Uc3pF9dXoZZiF2HPDYH5&#10;VbtrryfM3qCvr61e1HQhPBI0e1ZGy3Tqa47W5b7RzloZF+bJI+6K9fD4inidU7M9bD4q+50E0qgK&#10;DnDfLkj9Kjvbu3tLQLvHpjNc3D4mkml8sN5jOeuM4xVyW0mvPm+ysXxkejH0p1qChrOR2vEIz7TU&#10;I4PEC7iXRjnoMn2r2DwiYbuxikVTluTg1wvhn4eG91COaaBVx13fw/SvTNE0uLSbRYY0WNRnG0dT&#10;XxvEWYQrNU6XQ8jFVud2L1vAIlLFS3fB7VD4h1uz0XRnkuJUhCqT8x5P0ql4x8V2/gvQWvJmDFTh&#10;VJ5Y9gK8O8ReKrzxhqLXFxIzKxyseflSvrvD/wAOq+czWLrPloxfzdnsjOMklsUdRvW1fXLq66rN&#10;IzjPatLRtRXTIvMCnz2BHXgggj+tUI4Ng46CrSwbAAwJ9CB0r+wMPRjRpxpx2SSXyMXOb6CxH5Nx&#10;Jz3pxuPvH86ILbDdegyKZc/IpOBt64HSuvmJlLuRXF4zN97aucgfSqFxeqpl8zd907MDv6mp52JX&#10;HGDj8ay75mO7O3aaiT0COpk6lfNk+5455rW8CXX2W9muFz52wxqw6pu6kfh/Oub1W6VTyv3T17Vq&#10;eFmaayDK2A0gB5xmvhuPKzp5RU5Xa+gVopRujuNPtlFysu5mbuWJPPrWlLKrRbtvfnjpVOyRXsNw&#10;6qvQ9TiiFnlC7iWXvj1r+YlHuedG73C4k3zbeg67j6VRuImjIaP5cN19KuXL7X5UhccA1VuoP38S&#10;7SWkbdjPQdqz5UnoPS5tWGbe3VRu2suSeuTU+mx/aI/mxuzkk9qis9ske5vmVSBz2NX4Iz5Ufbcc&#10;moluaXbeqLLGMoufm7cmqdwQWeQfdXHHb0qWS3zhY/m3AnOO9JZQXCpMrW58tsAse1dWFotuyRpT&#10;pyk7JEEFwz3XzAYXqo6EVUupUmu1hT78hyu0dK2rjRJmtkSBT5kmflAy1YWo2clnqSpFhmRcTNnp&#10;7CvTngZRhzz2OqWGko80tiO8iX7R9n8xmUHcwBzvNW9nljkJjGB7Co0HmyDHvyO1WIGjjOz5WZcE&#10;Y7mvnsRUknoefJJsdcbltgoVct146VXTTWVW53Ln6VoQzJB8zL1B5xUNzdqV8tXXPUYrL2krBzRK&#10;MkDQybt3mL3UjHNXtMhFu/7vKscnC9qbaW+5hu6dOtSahOul6fNc7tqxqcEd67Mrw7xWKhQjvJpC&#10;jrJHIeNNXk1PUVhZjtt8rgnvVK0QlSvf+dQoPPk3bt7dR71oW6iQHC+xr+ycny+ng8JTw1NaRSR3&#10;cvQkhVmA7N3x7VLIxT/gXGafCuBhsYPHTnmnPHwF/T0r1VGw+UpuF6nPXrVW+WNd23OMY5q9OMD8&#10;PyqjcKzdfTPFXr0AydQcmLbztHbNc7cny7jkHJGOePyrpL2NlG3lt3f0rD1i1YHdj5gM/Wuevogu&#10;dR4JTzdFkUIzDeSR2JxxWhDIsMnIznt3rnfhx4hW2uXhdSyyKOAe9ddFbrdnlWUt69a/lrj7Ayw+&#10;bTn0lqceIXvkc8TEdBjrjPSqohN3KrOnY9a0FHk7jlu4202G2Yy+YP4j+VfGxq62MkyazsB5K7h9&#10;AKsPD5B6fLnINSeWyR4x8rAkGnWsE0kW5juVWxj2rT4maximrk1ppgvSkityWw2a6jS9Hhhs8bVD&#10;KuM+tL4S06GVFM3y+YcAj9KwvibqurF/7M0We3tDDG1xcTTLztHGB7nOAPWvp8vw9OnDntc+iy3B&#10;SqNJGvrukNY6SI2Vd0jbixHTjIrnlsFGzbhWx1z96rFt4pvJ0sbHVJllmkhEgK4BK9Bn8qu6vpg+&#10;wLLj5V7ZrTHRjVhzIMzwbi3GSOc1KMpI0S5Y57d6qiJY7dtzYkbof7tWonZLeSbcqsxIH0rNuojF&#10;80kg2leR15r5OXM5csVc+Z9mkR3RkjddrK2ASTV3SnVoWk8xQYl3YZsfl+VYCXoKuNvzbsf7wqaO&#10;MykjGARyCetfpfCnh/iMTVjiMYuWC1s92dVKit2TXl5JqF48jcec2SB/DUlimG77VPGRRbxhRjG5&#10;QecdquW8Kxtzy3YCv6IoU4wioR2RtLTYliGMLyP6VbiHA+X5cZPvUccK5wedwx0qSMbI9vT0HrXR&#10;qZ2uTRBZP+WfB6n1p3lEn0Hp6U2JSUByOO1Oj+/8wYelUrjiivcqSN3t+dUGXDLnkjr71qzRgFvz&#10;qlNEvnbuoNb07oiorlWZQQfl255z/Sql0gfr8qsa0vJLlV2gggYqveW+HZQFIzjGOtExU9Hc5vVE&#10;LscdF/Wsmb+I7eMdQeldBrFiS7Eqy4/SsW5i+f5ehGCMdTWXLc19pqVbUGB/ve1TXUW+NG3fKO4q&#10;IwiYbVDKTyfekaRol24+gFctandlRs9xbPUptNvopoWZZIWBBFeleIbSHxJ4ag1+wVTcAbLuJTkq&#10;R1bHvXmvPlbvl3dSMVv+AfGc3gvWMsDJazcSwk/LIp4NfEcZcNLM8I+Ve/HVFWjblJoIVaOQt83Q&#10;47mszXoHu490bbJFUYHQGtvVo4dM1ppY/mtbwExEHOwelZepQeZHIysu7aMDFfzRUw9SjVcJqzXQ&#10;4bRi9Tl7m7ksbv8Aett5/A1Z0zxhHbXeS+5c8jPWm6mVO1XXcrDGTzXIeLpf7OvISqqqkHbs7kHv&#10;XVT97SxpGnTm7I988N3K6poDMBhm6ewNZYVpPMUy7fLzXJ/Drxh9lg8lWYgjhWbk5/yK39avRFN5&#10;n/LOQAsO+enNcta17EVMOou0ThPinCbuyLmaTG7bhWPOa85ktL3w5qDRxTSxqFDIc9Qa9X8S6SNR&#10;tmjVtu35+exrH17wcuq6NY3m3MrK0Mn1U/4V+jeG+JisW8JPVST3OmhZbHPaT8Rb6zXbMwk3DuOT&#10;XUaL47sbuKOOYSWrc/vFPesOLwSw527eSRkdatW3gc243bSeeD/dr9Yx3B+XYyNqlNLzRpLketjs&#10;LS7uZmX7Ldpdx9AN2D17+9XJ5LqzmHmWMqqoBJAzXN6f4duIJVaNmXB55rpLaTULmLZJNKy9CGNf&#10;B47wlpud8PU07NGXsYs2LVVv/LkeRV44XPIq4lni2Z0OWU9m69ulY1l4aby42aQ7s9PStGz0j7K/&#10;DFWz61nU8IqPJaNR39Co4aD3ZIkV5JLGPmTcOhHXjvVxtDvL1Crxqsa4DPnpTts0hGHb+uKdNPMV&#10;2sz7c9M+1ctPwffN71bT0IqUI9GVZ/h7byW2WuljbG7rkiqf9jW9rJ5iyGeRW+UmtJ7Uuo3MSw6n&#10;1FRnS2ST5civqct8L8tw8lKq3JouNOMVsUdmW3EYz2qjdwYfjqO5rb+x/Oejd844FV5dObbnrkjP&#10;ev0qlRhTjyrZFatnPXcTMG9e2BWXd2WU7bm5xXXXekKefmb1GOf8/wCFZtxpAj4x82OTW0bCqRaR&#10;yN1ajyGXYGLDHIrB1HTiMYUMPvZ9Meldzd6cvlsoHy56jmsm/wBNGNuNwUcNiorQurEU5rqbvw2+&#10;IC3VtDp15Kqm3XbGXOPwr0rR3jntcx7WfdtBHIx9a+f7+y8ibd/FjOcVv/BnxzcReM9NsriRzbz3&#10;CxFcnkk8D88V+L8X8D05KeNw75Xu0OWHV+ZHvSWCxxbvvMnbFQ6lGyRKittONxHSunvtKaO43gBc&#10;jcfwrn7/AP0u6kkYBcNhRjqK/E6yjB6nO42MdWaBW+QNk8VsaSDHarGcncc5PpU8WmQywl5vvr74&#10;x7VFPdrEBt6Dnp1rlnUvsZykkSzSR2cjbo4y27IJ5PFUbie3uZ920Z6iq11f/bOGP3envVF7lbeV&#10;mZuFOOtZShJ2uzOcpF+4jjjk8wN3wKqX1l+7UxyA7ieMdKj1HUxHFuLckdM9Kz7fUw4wzeuAe9EY&#10;tbER3LxsomiYNJ+8YYNUobBIWLeYvzcfhVSWeSVWYH7pyB6VGLzCtukVdh59quPO9DWUVuaVtfR2&#10;33dx9yelSya0l50/d9FOO9c82pmU5+6FJyfWqttd+a0jZ2pnpnpx2rSnhXJoIy5XqdRb6r5spVmy&#10;V6EdDUjXTXSn+FgPXrXMxah5o2rhcDqe9W/7cMMG1F3Mw25z/SvsMn4NxmNmkoWXd7HRGM5v3TRv&#10;dQjgtmEjfPjIrmdQvWv3LN6YGKdKJJuZHOc+tMkgw6/KOOlfvHDfBeEyuKlFXn1Z0Rp049NStNbl&#10;423Meeo9ar3FqNq/Lz1z6VpGMHnDeg5wKiuowU/vYr7iNOyByTehkXloMbtq8j0+nNZ1/AqRrjcM&#10;HnsDW7PFwvPzHpx0/wA8Vk3camQ9eM8E96lxZtHyOb1Qbd3y/LmsXUI9pZT8vGRxzXSapGroflOP&#10;UdzWDq8K7M8eZg8ZyB61nM3jotzn71PmPztg9gaw9bQndgHGOATXRXSEtg7e5x2ArntajYMdy1yS&#10;3Oin3RyGqpkE4/OqOm/DXUPF9x9nsbeW6mkB2rGpYk/TFb01rHNIAzDdn0r9AP8Aghr8CdH+I37Q&#10;EJ1a3huIUKyKrrkMOfX6VwVeSLcqmyPTwlOU58qPyy1bwjf+F/EF/Y6jZ3NpcW0bpLHNGY3QgZ5B&#10;5rzrxN818v3T8g6/Sv3g/wCDnL9lfw/4a1vwp4z0bS7WxvNUs5bO88iIL5wiX5CcdwDjPpX4WeI9&#10;PRL/AGltu3jpXi5jGlaFSjflkr2fTuj14R5Hy9Uc/I/zKVNdz4PvY7TWbFpFzGpUn3rhwvPH8R/O&#10;ugt53t54cY4A5rzqNlJM2lruf0yfskfHvR/BH/BDnQdU86IQ/ZZNNUZHMnmMCMfQGvwy/aP8Trr3&#10;xl1u4G1hJdO4AHAHAr6R8LfGG/t/+CRHwvsVv544Z/iDqsTwq52zqttCwyPRS7f99V8gfEC4a48c&#10;37SOzfvjnJ5r1aCSu+7MMdVvaKKlxErSL0X6Hg1a01d0v3fx6YqsSr/3lI7ntWjpUG9gNvyths5r&#10;upnmy0RuaYdmACuPfqa9G+C3iL/hF/H+k6l80aWtwkjAc8A8/pXA6TalJd3ykdjXRaT5guVYZ+Q8&#10;kngCs8dg1iMPOhLaSa+856krbn6BaX4ijm1mzvIW8y1vU3KwPGDyK6aTUQ3zDlW9O9fLP7PXxs+x&#10;2i6PqrsIQf8AR5X/AID6dOle66f4gFvZ+bHNHNExxlWr+MOLeD8VleNlSqJ8t9H0aPLnzR2eh1Xh&#10;/UFWd/4TuJAPTFT+M/8AiYaM6q3TDYHtXOx3iW7Q3KtxIfmAPStDxH4kW10R1jj3yTLtGfTuRXi5&#10;fRUJx59i6PNzqUmcr4j8V/YI5IYMzSEYwT0HvXKrazX8awzII9x3NInBORwK6vw94ceeWSSTa27h&#10;uK6Gx8ORzMI12+Wv3icdq+grZ7SpvlR6Mse1pFHEPNNd2+oadhVs9Slt5mRf4WhVlVh6cM2frU+l&#10;eAJbp1WGNo1Rs+bj9fxxXoml+FtNt43kVYmbBGc55rStY47bcsarhfeuStxDFK0FqTVxktjmvDfg&#10;WSyvvOkczTMcAtzxXWJHNZhV8vKrweKW2lVH9SOlTXmuR+FtOk1C/migtYVJO+vnamIq4uukryk9&#10;DlUm9z4f/bc8UatqfxlubG63RWcKr9mjJ+V1x9788/lXmOjWeXWRh97+ldd+018T4fip8WLnUrdf&#10;Lt4V+zwD1VSSD+JJrk9FhZYlYyfMOvvmv7k4PwkqGWUaU48rUVdedhTutzqNFt1O1VXPoPT3rsNI&#10;tFt1X5du7k8da5PQofJfcudwHIFddp+54IWzzznI/CvsJLRHNyyvc1Hj8tc7j7HHFTRkfe9OvHWo&#10;YZiU25X2JH6U5WZnPPbilHQp2RYCh13/AHc/pSq6h+2F6movNHk+WW79D3pwPft6HvV3Zm9diZGL&#10;fMeG7YqxZtHJMok+7/FntVTduiwvrgDNPiyvy/N82Cfaq1Y+Wx21jLolppsrRrJM2zhmbBBNVvFG&#10;v2sthDDaxhV2DeDzzXKSTtED1baOeeDTRdM8TH5jz1NSqbve4ubXULgl/u9OnP8ASoWiVWA/iz2q&#10;ZW3soUNw3NEsO0/KQVJwSO1aaon3typMgYMOfYDnFew/s0/EaKCzbQ7pmRlJe3djwATyv+fevI7h&#10;WZv7rZxzSWdzNZSJJDI0ckZyrL1GK+P4y4XoZ5l8sHV33i+zNIzs7n15dzxyD5+uN2B61QeZXB/v&#10;Hpg15P4M/aMJs44dWXc0ahTKo/WuxPxN8P3artvgsjAFRnqa/kPMvD/OcBWdOpRckuq1TR0aSV0d&#10;lpEwia4EmfLWJi3PT5c8VwHiCzbxjcsJOFY+WAPSupGvW8vgu5uIWVn2NHnPXPH+FctoviCOQxxR&#10;7ZGGQXx1rxMRipYWl7JaMTlyaMNJ+FFvpTx7Au77odh0FdnpPhfS7Vo/kWRouOBWMksjEbtzeldB&#10;o/k2sPmSSCNVQkljgL3ya+erYrE1mowu29DWjUbep1GmBrhl2hYY4+3QAV8xftkftRL4kaTwnoE3&#10;/ErhYfbZ0OPtLj+Ef7IqT9pf9rYPp1xoHhmTYsh2XF8p5ZfRa+aZBuZmkk+8Mkmv6C8LfDGWHnHN&#10;s1j7+8Yvp5s6K2LvHkiPDE7j8p2jtTZr77EjbTukXjHpVO7u1eJvJO33JqNFkuM7vvNyxPc1/SFO&#10;hY4IyVx0900sq9T3wDVrS7UM/wDd5ptlZNc7dy844wK3tO0xQF+UdM4967qcEEp30RJp1oCq7uoP&#10;HHBresbRo5uQwXPAFRafYbE24yOhx1Fa9jZKqjHtjJrqjYwkuiLVqiiMd936Vej/AHae/FRxIEGO&#10;GPXkVOYiX9MdPr71Mrsj2biris4TlmyO/NCMWx0BbjIGM0BPM654HHFPRVBz6nJz2q422J1Q4Nle&#10;u3A5J60ofcPu9qSW1ktNu5dqyLuXjqPWkEqtENvXPPvVcrew7rqBfPcBl6DtVW7lyhXduGO3anXU&#10;oY/xZqrcydcfepxi1qyZWehXMjMf96vTvhXLDpPhySTDSXF4xLAdEVQR/MivL/vSnsuMGu+8CfEp&#10;ND8PyaebaMgkssxTLj2zXzvF2X4nGZfKlhXaX5+R04GtCjPml8jB8VavPZXBjWRvtG47Aw61n3Pi&#10;6a5Zory1jVVA+aMbQ/4V65daJYeMNJi1CJUbcvzKOqnvkVQ1D4d6frltsbEMn3FyOF96/jH+1pUM&#10;RPC46LhOLa1Pfp47m1kcN4T07S9f+0ujMsfDBQ20+/61qaQkmhX4WKZmiJICOMqP60mrfCa48LQt&#10;OZV8s/ceM45FX/APhDXvEtqLyNVkt4+F3JzJx616Cx1C3tHLTudiqxa91lGfWpPEk7RxRCOUNgKo&#10;2jPtXT+DvCniDUbmG3t5JFxgSYPbPrXQ+F/BCHUIVmsxFK+XO0dxXXeJPijofwk0qRrkrBOfuRRj&#10;9456Vz1cZUxlVYTLYudR7WJlWtHU6rwf4am0W1t0e5mmnhXZuLdBknH5kmtjxT8UtJ8CWvmax4gt&#10;rEqMCNpQXPtivkr4mftna/rIlh0mRNHt34zG26Rh7k8CvGNf8R3/AIo1Fp7q4muZJD9+R9xr6vJf&#10;AfG46axGdVnG/Rav79kefUzLkVo6s+s/it+3vpOnW00Ph+OTUpnBVZ5hsVfoO5r5W8Y/EXVPHN/N&#10;cX1zNNJIxyCxIGfaqEGltMG3ct2z654rQstCARQy43dcdTX77wr4e5TkULYKn73WT1bPNxGYVqnx&#10;PQytMtWY5A+Zj3PvXQWEGwqTwVqa20TZjav1NaUGnAAYG3ntX3tONjj36kVpB5jn/Z5zWvax7V3K&#10;o4IJz3qOC08v+HPHX1qxHEp/Hng4q5LSxO24u3G735PsafKDgMwB4HA9KMkqqn7w/WiVCTtb+Hke&#10;9QJSuR3J59M9hVWdwuWZevrViYM3ptzz9arXH7zd3x71Y9ytPHzhcfL1PpXTfCrxHa6De3PnMscu&#10;0GOQ9Ac85/D+VcvMvzHbzzkkf596akeJQ3TPSvIzrKKOZYSWEr/DLexpRk4S5kdH4r+IN1qetwrC&#10;7GzjkUsR1fnmva/DemS6hZRlQXkXr349a+c0Row21vl9D1r3T9nb4hw6tHHY3Eh+2QjaCeBKn+IH&#10;av548ZOCHRwNLF5fT92mrSSWtu5tzSqSszqm0y4iZWVm4OPrVjVPCH9vWkcm4/7RHY12Vz4et9Qs&#10;/MVtrMfuj71V9Kj/ALPu2tpPlVznPv0r+XPrk6UrJ2OiNGadrnmeu/By6Q+ZZ3jp/EVkUMPpVX/h&#10;X/iHToG8sW8kMmAdo27u1e7w2FuIdrFdp46VSu/s9myRtJEqsTgsQoxXq4XP8ff2dP3vI9KnGolu&#10;eV+F/g5rlzdQz3i2y2/cIMtivUPC/wAPLfSLzzo1EbdRx+lWIPENnaJGsepWvy8f65ePbrXI/E/9&#10;pfSvANg3l3UF/fbSiwQuGyecEkdK9nC4PPc3xMcNSpyu9LWaXzOn2kYq82eoeIPiJovw40eS61K6&#10;hgWNMlC3zN9BXyT8ZvjTffH3X8eX9l0e1c+TEBhn9zXLa7rGsfFbW31LVp5Jt7bgpJ2oOwA9q1bL&#10;SI7WAIq44xwa/qHgLwrw2SJYnE+/W/CPp/meZicfKorQ0QlgkdjEojUgdKeNWlhLFY8sTxnpVy20&#10;9R8pBYY554FSHTY5XPUDb61+wU6ae55cpNbFCfxH5kyojMW7hRV+0O8lpP4uT3p8OkRoi7Y1Hard&#10;nabgA3yjnoK6uVJaGMptskjvVjiVY156DimtLMxztb69q0IYkiPyxqTxy1RXwknJVV69MdKqFrmc&#10;mmVrCcOfvcYzW1aQMFJxgdye9U9L0aQHceMdzVjV5X0u33+Zw3Awe9aSetkTqYPjq93oIR8zZziu&#10;Fu5ms7hZk+8rA9emK6DVme5n3sxJPOfXrWHqFswVmx938zU1MKqlN056p6GbbZvWeoW+pWiyR/MD&#10;1BHzL/k0LLHDJ877UYZHHf8Az/KuPs9Qn06ctHlcDkdj9a2YfG1o0P8ApdrJ8vGIyOSfTNfzpxJ4&#10;W42liJVMCueDd0uq8jCVGT+A6mzkVtuxlManII6mtx7RrvTYZFxnLKB6fWuH8P8AiiwmvFjt1uIt&#10;7fdlx+mK6tJJ7LTIY13N5pLFu+M//qr80zTJ8VgJezxcOV9LlxoyS99F/TrZrjeoIZoz1xWy2jR2&#10;+kRtMVWNjk4HzfT8ai8L6RNcGOa4Vo4CSFUDmQ+tc/8AFv8AaD0/4ex+QsYvLwLzCjAhMcYY1nle&#10;S4vMJ+zwsHJnRRw7tzMk12+n1GQKu5YY+EXPCiqwmxH5Zb5lHUd64zw/8dofiTL5Jt/scwbIQtng&#10;9ea23jkWbajqy43D5uTWmZZRicDUdHEQtJHNWfK9S/NfqHVArc9NtU2vT55bd93IGah5Ln+FhyM1&#10;HdDzzv8A4lHIBrwZR11MOZbly7uXRI23Y3jcqgg8f5FQy3MkbeY3yr3xzUMUTSoN2cCrAhaBtrdM&#10;cmjlXRApXHT3HlKGbd8+MH0FUzIZdwX5sZ/EVZ+2KpdW+ZckYNU0vEhlX7oHYkda7KGFrS0jB/cU&#10;7C3AxB8vzbhjFY9xb+XFLI0gVV6nO0VNrnjO1sMq0qiTngH+tcH4p1+bWmVFdkgzkovf61+jcMeH&#10;eNzFqpiFyQ89/kbQw99ZbFvx74+Ot2cOmW7KLC1546SSHqx/lXKiD52PRcc+9XYtLeTjGA3TPerl&#10;roRQdtuAQcda/pHKcpo4HDxw1BWjFWPQ5uVKxlwwKxy3y9jxWrpdr5frzxyOlXbfR1iUZX3yByTW&#10;hZWHzttHBwRXsxp2MObmepHb2RmDbf4RgD0qZIio2ryQeQetW7KyMb4wV4qVbTHT73XitBxtsir5&#10;HmRqT6Zx3qOaLcnO1T79DWl9k8obT82e4qE22UPbd2I6VnKN2Voin4ZvIdI8TWdxcQ+fBFLudT6e&#10;o/nXuU8+haHKu28il+0AGB0kDZzzXiclrnbjdxyPWqtzaMzfK+CPTnp3r4birgmjnU41JzcXFW7l&#10;c0bWZ7PrGt3ELllkd4wOCDVaLWRcBtxUt6k8iuB8N+OLiFVs7xi0ZGwOw+6PeuujjgUr5WOQCeep&#10;r+buJeEsXlFZwrRbXR9GcMlLdFy5ijkKt5jNzlueopqzosiyIPlDYIzVWCZrR+f+WhwQfSpILZHm&#10;2o21MZ9c+9fGVNDD3rk19P5Yb+4x3AY6e1Zep+ObPRV/eNukXkIvJrS8WaPPqHhK6Fq2LhVyvPPH&#10;JxXjNjxct5vLd896/V/D3gfCZzTeJxEtIu3KjspRvqztNf8AjHqF/DJHZw/ZfMUgtnJAPoK437DL&#10;czNNOXZmPLMc5rTtf9Jl4x1wMVowWccsan5dw4Oe9f0TkvDuAyyHs8JTUfPr95rJ22Mu10794qgf&#10;MOnvV2HTgCp5BHXmtyPw1dBXmW1mZYUDyMq5EYPQk9qTyvtRVhtHc8V7euyJ5mZ8Vud20dM8Z6ir&#10;UdqJ5VX5j34qzFakxsFGAeuKktLXdxhtzcAZqbMI2II1i0683qomEZz8wqvrNy2rzvOyqjPxgDGK&#10;nZP3vI7EcimTRK8Xy4JqlF7s05l0Mh7ZtvPr09KoXdhk85HPPtW1LGSvTp2qpLFwc5z29KmUWT7R&#10;9TEkRiDleOnHarWk3baZdqeBu64p01ruPyqcZJyeKpzxbBnd05NebmGBhisPLD1FdSVjSyZ6Ho+v&#10;4iWTy9zL94Zz711tlOLjS/MixjPUV5T4X1wxX0MJVpBIdvHWvU/D2k/2Ro1zOrbYWGSGPIOa/lPi&#10;jhGplOJ5X8L2fkcjotS12FW5aJ8HHzDBz3NaskEl81vZ28gSQgMxP3UHXJNVPDGjvrztJtcxxn7x&#10;FWNd1eHQYTyF5IK/xMfevNy+mqT9ozpoxUPfewfEHXF8IaJILOZZppsI0u37x4yQKwNG8fL9nNzc&#10;27TzFcIXPT/PtUEJl8RzeYxzGp+QYzWlNoMckHzKpKj7u2vYjnE5s9ijmzscX4t8UzeI1jtI4RGr&#10;P83l5+QVBboNLuViui8e3BV3+6/1roR4XWwkklRPmkPP/wBat+20u31S3i86GOXauMMM13yzS/up&#10;aCq47ndxfCjre2iqpHJxwa6K30uNpujFlPUdRWHF4BC3O+1uLi13H7iHiuw8KeDLyCVfMvJZFbqp&#10;H3vrXnfVVOd4nC2nqjV8PaZGHjXDSFmGB1+tfTE2gr4d/Z21DUoY5l1bVLlNNtHUDMCMu6Ur6Hbk&#10;Z7Zrz74TfDl9Zvbe3jhXfI4AO3ua+7PB3wC0mx8I6VY6nCt7JYky7W+4JGxu4/DFfoXCmW08PNYi&#10;stD18swjqRZ+bOq/C/7LYMUsmVCcF25asH/hWrvyBtwfTrX6c/FP9mnRfHNrbx2mn2tk0ZId412A&#10;g+oHWuY0z9hDw3BOGuri6njXqi4Xd+Nfq1PN8K4c0nbyt/kbTyepz8sNu5+fWg/BfWPG+pw6bpNr&#10;capdkFltrdCxVR1Y+g5pfiF+zr4g+Gtij6tpd1YLMSF85Mcivvjwl+zlD8Mf2hLe68OzT2duLVmc&#10;SRl42B42E5Gc9fbFW/23vBmteKvhjd/Z1tLiwtwshiS2LXBbnJ3Z+VQOeBV082i68aSS5ZbO7uKe&#10;UxVFy+0j8sNQ0wwzfXr7VXl8Pxw/PcXEdswGQjDJavStf8CzadaNqPl28scc4hEJmAld8E/c6lQB&#10;yfcVwvihGvtSmuJIVhaRs7Adyp9M17dO0nY+eqR5DOsU02wdmmhkvHYfIu7av4/5FLpt5p1pfTSX&#10;1jPcW5QiOGN/LBbtuOD8orQh1byLIweTDtPPCdT6561z1/dyTTNzkdM4rbl0M/Qra9fLeXbNDFHa&#10;wnAWJOgH16/jXPag+yTHyq3UEVsT2ct4DtVvTNUpdL80qrOqt6HvVK3Qzvqc7Na/aJfLDFvXP86p&#10;4ksb1mt/kaM8NnGAK6bUbH7CCsZV9w5IrJv7ZWRQymMDpx1Peueth1Ug4PZm0aiR2Vj4gltIkdkV&#10;RNGrbSeO3860LQxXoUxsqyNyR2Nc/wCFWGqabHEVUTQDhT3A5ra0+1+xzMrMR/dwOlfxvxtltTBY&#10;+pSlG2rt6Hm1LxnoamHtoW3R/NjJx0rP1GKK8hXzFDbjyp7VpwzuYhyWVeW96I0DuzbQc89K+Dji&#10;pxehtzs5yx8G2kd3vRdrEcEL09a6HTNEt0jRQrFkOORUgO2bcihDj061PBqkcFsfMZV2dyetdntM&#10;bidIxcvS5tCUnszRt9JQY2n5R6Vopbq6rj72M49K5ebxzY2uf9Jj45wGqrqPxa0+zik2SfaJEXom&#10;OK7MPwjnGJlalh5O/kzVWe5l/Hzw9JdaAlwrtixfcylsDB4+leSwM2F+XHrg123jL4l3Himzls40&#10;dLWVvmyPvY6ZrjTaNGwK84OOtf1p4b5HjssyiOFx6Skm2kuifcyqSSehatXVf4vzq5GVH885rOQ7&#10;H57Z5p4uhtweueea/QOTuRGT6GteXsdzaxqlvHD5a7Dtzlzk5J5/lVW7AA9sYqmuqKG60XGrK565&#10;2+1RLRlqKtqQXb7kYov69P8AOK5rWtUVFZWkZj04rY13W0WyWLfzjsOmfWub1iPT9Cto7jVmuJHu&#10;MskFuP3mPUn+EH868bNs6w2X0XVxErL8X6GTs3Y53V55ph+7VizHpjmuw+G9kz6VCSpDBmYKeo6d&#10;awrv4t3QWOz0XTbTT7SQfPmPdM2f7zHn8sV2/hW2mj0m3mk/10g3Nx0zX4rxTxxTzHDSw1ODSb3Y&#10;YiVo8kWb2hXXmboWwu3PNWCgtJQyj5fQ9zWFca/BpOoss0qblAwF7ipLjxstzKixq3tmvzNx5o6H&#10;A4s3boLdurL3HNU7B2fUWBHCEL/n86dZXhS1aSRT5aDd70mlXa7DJ5R3MxYZPJzWfLoVytG/busd&#10;rIAo+Ygk96l8xjDw3zYwAOgqshbzI5PVcbcdqmtITI/HryR6VjGN5F099TY02JUiTld+3J+tXra/&#10;tWjuleRmk248tSCzMOcDOKp6OY5ysTrtKnAPc5rQ1f4ZDXtEN5FcbbizciOFQTJMTzn6D1r6/K8O&#10;uW6Pqctp05Nc2xy6fG4eEtXaNrGRTMvliZefLJyCAuM59xWhfJa2tunykecNwZhjOeeazbDSvE1x&#10;dwrcWi/Z7d+ZpQN+AMYwBnGPeo/EstxdazunkEca8gfwgDgU8VKoqb51oelmdOgqd6bQXFvHHM4j&#10;/wBX65psG2JXkf8A5Z8Dmsm68QhJUG3dtzkgccU6NGvLL5mVdx3FR1+lfD4izdz4mpTV7ouXOqtK&#10;22NQ4PBx2qxp2meXtZ/vjBJP1qGzsxs/dr8o4J75q9ZxSYbdu245Jrz5Su7IxuluPvBGgUBjlTki&#10;ue8d6oE02KzSTzJJTlvVR/8AXrppbbzrdfuhl798V5nqNw9zrFx52FkVyACPTjiv1rwpySnise8T&#10;N/w1p6nRRXM7ktivlD26E4rRtVIHYc5+tVrThV3d/wA6t25yu3gd8V/TkYO1jSUrOxOqFo/9rOMV&#10;KyCNsN8pHXnJqOGU49e2TUhZcfMenHSq5WTzMjnRXGffjArOuV3dAvWrsknzfdZRzjHQ1TlYs238&#10;KpRY1NFCeLjG5epOM1hagoLNz1zyTxWxetgt+YrH1SEsDtx7iuWsnYrmQfD3w9NqHiOObYfscB3u&#10;/b8K72yfyX2sVYqx21zPg7X30nT5LHyZJZpiBGqjGT3zWyt1GZPubJGPGe1fzf4le3/tFe1Vlb3T&#10;kxDd9DS8lHYsGbvkCmxRB7oLuVcDIB70llJ9r3bmXg9BU8NuI5C5O1l6DFfmMr3MdGWYGWRsqCeO&#10;aur+6OP+WfXGKo28UgT5ec5OfStGyhYLukY+hyODXTGdlc3jZbF/S9UxEy/6tYyCC1L4r0G38WTZ&#10;hkaOQjDODhsfyqN7MGDK5GeSc0ukqIb8Mzfu4/mbJ4IFezl+Ocpckke7l+OUJLocpoXw7OjeL55p&#10;b24vJIV8lN7AhRx/Ku61W6hsPDHkyt+9dgAMfNg9aoadqPnXNxPGuVkJYZHA+lZusTtczN5jbjGf&#10;zrXGZhThFwhvsTmWY+1lo9SjrhH2c+WpRW6ADotcXf66l6zLGG2LwST1Pr9K7TUVW8i2lgq+WQSe&#10;oJHFefnwRfWU6s1xG6kklhnjnjv6V9PwDXyihz18fJcy2v8AmeTR5VeTLlvdoJM/me9XILv5s7s9&#10;McdKm0nw1bhAfmk4xmtM2VpbLhiG544r9AqeJuV0Z8kE2u6Qe3toVbKcNnG088n1NXbfayAhR1/C&#10;s+9s/Kc/Z93HLHpTbfV2t5drj5tuQDX2mS8S4LM482Hlr2e/3Gl09TfiUELz9PanTdl3Y5BIByCa&#10;oW9+JgGz8wGB71aimVEy3zY6+9fSRuYuSROp2xn0znpUgVi3Kg85wDzUQkyrHGPb0p2SHXdyD1Na&#10;FehLcRbhx6jqO1U5IP33+znirTBsqNwPt7U4QeYcsc7gQeORWkbozlJ7FZbXaR95ePXoKbPp4KHo&#10;27071pC0zu5+6OBipFsASDtHqOeKlu71KjJJHLajpzFWZlO4jHt7VkXWkEgt6DPSu41Cx3NuCryO&#10;lZ1zpfmnCqu0dR6VSBSZxEukbWGP4h261F/ZsgZP7wPBIzXYTaLxuTk9MetVpNByv3T6VlKBpz+R&#10;yq2DIT947T+dXo9KS4U7hjjkjrW2mg7GHTpjmpn0YRKy9yOcd6j2YnzLZmVaAyWTWsm3avMTsPuH&#10;vUcujTWsmHXrlQ2flf3rUfTvkOVXGD0FRzWsjwqu5iq8gf418Hn3AeFzCt7dPlb3Iiv5jD1DwW5D&#10;MrHa3TmuH8Y+HGuIlYqzPC/y9gTXq1vLNboy9UPylSap61o8Wp/djXdjGMdK/M868P8AF4K9Wh70&#10;fLcFpL3TgvAWkqZVkVm3cZGOn/6662U/a9SmjZsxgBRg9P8AJqtoelf8I/qc0x/1bHCgjpU8S4vJ&#10;pG5Z2LYDZ4/CvzHFRlGdmEpPm12M7VXl0/zmk/1hGFGOlXfC+nC78F3Ab/ljebvrlf8A62Kua7ax&#10;3CRszbvMXOPQ1peGLI2nhK8j2Z8y5RwcdeDmvqeA6kv7Yo27mkX9q5jHSo2+YKPQ/SpRpeMkqduP&#10;Tt61ppatt+6cZyfpSpaszZ/lX9TxpuwRqFO2sFQbuc96vLZqH2kdT6daeltzkjd24HerttB8v3eT&#10;1PrT5C5SGx2/OF+72qwtuHCqv3Sck0QQNj5fu9O9TRR7Qdv3fpyKv2ZlzAhVG+7tYccCneWrM2VO&#10;euccCnPAFlXPzEcCpEgkyfTPSl7I0jJvcgVNgyv8XTNMaPGD0Oe9WHt2ZGXaV7ZzUcsTugDZ44BF&#10;CpoylU1ISgJZVbPbkVDJHhuP4evHQ1a2Mi4P3vXHWo2t2dmDN9QaXs0CqSK8iqU2naM54ArPvIll&#10;bp7kAVpXG4nbtwqj8uKz7zIz830460lFo2jUvozHvIVzn1+7gdKx9R+V/wDd4+tampSeWMhvxFc9&#10;q1yiEAnJ69PzrOpcjrcyNYm2cYGDxn0Fd1+zX8L5L7xLD4ivo9mn6e26AED9/IOh+gPNcv4G8GSf&#10;EbXYrdW/0aKQGVvRc19LaTplvpOlQWMK+Va26hQB1PufrX494h8VRwdN4Ki/flv5I6efljqO17Xn&#10;vrgY3bSuzIHWqdvBtHzL8zDjIqe61u301fLjiB44JrO1DxF9pKsvynGcCvwH2ntJXmcEqibuR3c0&#10;jXJjVONuT71i3txKxzsb5e1XLnVnZlkUlWUYNZl3qWwsWZgrYGcd629nBbGMuXqyhLeSMG3qY23E&#10;LxnNZc2rMWZpFbCtwP71bTayTcHaqsq4PPQ1R1O8W4yyqre4HBquWP2idNosy7jxH5iSHOccdaht&#10;9bVhuZtrN0xVudY5NuI4w3eka0tbwqBGFYen61KjENtzO/4ST90332LHGc1LaiR0d5t0av2B6j3q&#10;4NMtJo1RIwpBzuHamnTpppwq/MrdM9qqNkxxte6M2/sbi5QiBvLjBycdDxiqdhFNa/LKW4bAB710&#10;TRSWJaPbyRzznA7U+KxTUofKfbG2cg56fWvtuFcywmGrcuKpqUZdexcGr++jOtkaQbm/jHA+lWra&#10;2UAEnO0elV5EbT7ho2DbkJA9DVqFGkAYjH0r+ksEqU6UZUbcvSx3R93YVrf+L3yMUphT5enTv3p6&#10;Wzui7dxx+tKICCed20eleolZBcqsuw5VNpzjB4qu27ezMvXpzWg9sxVT+mKrXFnuX+JW54q0NWWp&#10;lXsX7zKjvxz0rL1BQ0LH+7+lbF1CzrjvWZdwfKfl5xjP4VEooObU5/UiohOG+7xWBfuSrdBnj1ro&#10;r+2baVI+bPf0rn9ShzyVx3Bz0rPdWOla7mBdt5kx/Lp+dYmvgKxK52t2HNbWpFpOV8xfTArn9Ulb&#10;kM3DDiuKpGx10vIw7ht02ON3Yiv0f/4IMLI3xx091m2neoYZ68mvzdvJPKk3LjK+nevqX/glT+1F&#10;b/Av4+6LcahOtvavcKHYtgAbh1rysZd0me3lskqiP0O/4OZfDkmp/CvwfOrYWP7SmPcgGv50vFcH&#10;l6tJkjqfxr96P+Dkv9pfR9bsfh/oel6jaXn2qyk1FjDMHASQDYcg96/BTxtc+frcnI+ViOe/NeJi&#10;E/q9JeX6s9WpZVGc2q8rtP0rXmYRSDnsBWQ7fKP6CtJApUbv7oNckL30JTufUXgG91i8/ZY8ALNq&#10;EX9g2fijU4bayzhop2htHkkP+8pUA9tp9a4rxn8nja+GPm8zOT1OQDVD4R+Obq60XRPD8jBtPs9Q&#10;kvUGOfMkVEJ/JF/KtX4ip5fxCvtuOZBjd/ug17FOfMtTiqv3tSJv3TLz2xn1rY0aHBBweDnr1rJt&#10;2zCpbbjAII9a3ND+TPQ+Z15rroXuc1TY6DS4Pkw3JB4xXTaTZbYSy5G4c57GsHS5sfLtwzdCD0ro&#10;9LuGjCxso+pPUV28vQ8yo2nqasVmEXcnyso5OeD710Hhr4h6poaLDHdP5asCAxJzXOCcxx4w3uCa&#10;j+2SFz+7+XtXJjcqw+LhyYiCkvNFKS5bH1H8IPG8Hjbwc8l1dRx3MDBmRjjPOOK3r/xbZ3s7W8Eg&#10;dogETByM18n6drVxZECKWSPPJ2nGK7D4aeO5tP1xftcjGOZgNxr8I4w8K6lKnVxuXvRa8tvyMakk&#10;oe6fRlot07gRtwuOgNdBpmgXFzDsjlZZJgd2OuKyPCSi6jjaKZJI2Xd8pzmu70GfadymN3XHC88V&#10;/POIpV6d3KDTXkY06cpe9Eh0z4d/2bYeTHJI0ajdlmycmptM0x1uPLOQy8degrpNPvFiRt6tgiuF&#10;+PPxt0T4VeGLi48+H+0mUiGJSN5OKzyvLcZmWJjQoRblJnRHD31uO+IXxd8O/CKxkl1K6j+0D7sa&#10;43V8h/tHftXX3xXuGs7VnttPB+WMHG8e9ec+O/HOoeMtalvryeS5kkYtl2Lbcms+1sGnC+YuWyCv&#10;tiv604P8L8FlbjiKy56vfovQrmtsNsLFp51kZdzEciui0rS8Mvy445wOtOsNOeAD5du4Y+7mtzTI&#10;MMD94LjjFfsNOhyrQ5JVEybRNLUYO5iRk9OldPZweWu35QFHOR3rLsId0yjb6njsKuF5nk+UepIP&#10;fiteVszjUsXdwDBgCGPX0/CpDJsl9FU5qmHkZN2zOR1p67yGGDt7981Sh0YSnzFtP3cm5jx0pUxE&#10;cDqe1VBMxLLtypHFODMEXKt055rRU7EKxbjUqv8APmnxSKjfNu46HNVndiq7V49zyKXdISOeRzgC&#10;q5WynJLQto+Cv8WRgHHWnp8xwvA7e9VVLDqp5PBpxcgfe6nsPu0KDJ5olpJwB96mpufr/hVdAx9d&#10;ucc96dEWD7efbIodMHUJWjA+Ukt3zu6VFK3ybFG1h3z61JI7sR8u0Zx06VC8brNxluO/NHs+4RqR&#10;sMcqjleu4Y+ppUOXI6MAOQelDQsJFbG7jjFSG3kaU/L93271z1MLzKxoqyWx6V4N1S6f4Z3nliSU&#10;wlV2gZODWp4N1C1tohuVlkGMgjkVwXhPxtdeGrZY9qtGrbsY9+hqHX/Fmo6xfSTW7G2VmyAg4+lf&#10;znnHg7jMfmFWpzKEJNtPfc0qzhJqUT1nxF8UtN8NWvmXE0ce3pGrfM30FeH/ABe/aNvvF8MllZyy&#10;2Nm2dyqfmkHuap6nZ3GpPun3ySd2asW68FtcjcPvEZzX3HCnhLluUNV5/vKndrReiL9slojj768M&#10;m3avTv6mqlzFJeON33e4H9K7G48CtIMbfYDvRH4JkDjKtgcZxX6hTw3LsKVaNtTj7fSmd1XaSM8E&#10;9vrWpYaDu+VgxLdCa6SPwm6Hbt5yTz1rQttCkh+XZxjk4xWyoPqc8aiMO10Pywvy44rYsdH8peB7&#10;nArQTSmLrwcd8dKtR6Y0Y4U/njNdHs7EyqdiGwsQpXtk5+lXoIcY/h59KI7Rk+8Mc4yKkS2kz/EQ&#10;w7UezbM/bEjxFB95cUK23heSBk00QyOckNSx2kjcqrHHXnpWkaNtw9q2TrJ8vX24pjSqybaT7K8Y&#10;O1W4yDx1pY7Vl+Yr8ppezRPPfQmuL6S5RVkZm8sbVBP3R6Cq0oUuzfNzzn0qSK2lkO1h8vrR9gkb&#10;5e3fNWqdgXmQuOP1zVWWISSFR0759a0TpzyxnGQcA9OtKNLJi5X5s54704x7g0kZAg3MePmzk9ea&#10;0LWH/gO7GKt2miM+S33vatC0sNg+7uIGcU5WsYc2uppeB9cuvDd99oQean3Xjf7riuu17xnpuo7Z&#10;oLWe3k6vGW6n2rlLSALHxu64/CnujbfmA4FfC53wHk+a4hYnGUU5Lr39TupVnBaF7UdVk1OwuGlk&#10;dYY1B2Z4AJre8GfHXT/A3h9bU2slwYRhFBxj8a4m4kkS3kjX7rk7h61lnTNxPyn5e2MZrz8V4X5D&#10;iIKFSirLotDenmFSDujttU/a5vrMTtYaLZxzt9yWQljH9B0rxHxtrmreOtak1C/le4uJjuJJ+79B&#10;XXTaIZdwVct2z2qu/hlj/wAs8N9K9vJeDsqypuWBpKLfXr95NTHVKnxHAz6Y0sq/K2V5HvTrHSmR&#10;8bflz1xXbjw5sfbt2jsaX/hGsbf4VHSvplSRzTqHP2Ngem3juMdavW9lgqzKBjpitaXRWj+7u6VL&#10;FpEkQ/vBq1jHsZRk3uUYLUADn5gM4qwAueeNoOB2q0ulyD1Vj04pU0uZlbKsVxgjHX3o9ncv2hCi&#10;l03YHHBGadw428EHt6VY/sxgu3aQGHJpf7PZM9OnHFV7JIcal9yAKE5/KhW2huA2RW54d8PQ3Uqt&#10;PJ5arksce2RxVfXdLVbtfs+7bk4IHUVPLG9glJ9DJnXzF65Jx+FUJcEt6dOO9ag0qXb6kcnFRPob&#10;fdU4HNP2fYz52Y+1t53ZVT3oTKc8ZxnB71qHw/I4zt/PmiHw7JGPXvlhUyplRqFGOJpGK7VG4VNp&#10;yzWFzHNCzxSRtlWU4Kkd61j4bP2fzUdTg4Knr+VXr3wn9igt2863k+0RCUGJs7Dkgqw7MMdKyqYW&#10;nUi4VEmnvc15nuj0j4dftL+UkVtrkUkm3AF3Fy2P9oGvWNH8X6J47RTYajZyTLwFLbHP4GvlOPRJ&#10;EPy87u1TQaZOjFlzgenWvxXibwKyTMpurhm6Mn22+5/odNLMmvdmrn1zcXU2i2jG7mtVt0X/AFru&#10;Pl/xr5c+Nvjy88VeNLlYbqSSxhOyII5CEdz+NVf7Pvrzb+8mbsFLHFSWHgK4useZtU59f0NdHAXg&#10;/guHa8sTUqe1m1ZXW3oVisydSPLFWRxq2UlxLtaeYbh91Acmug0HwFCCsht2fPQv1XNd9o/w4t7Z&#10;FJA3dzitZ/Cqx/d+X6d6/Uo4elTfuJL5HHGo2veucrZaGtrAqr8o6YFWI9O/djHP9a3x4ekTjb+V&#10;KNEYZznj9RW0YoqVR7IxxY+WmO1CWwA3f5/KtSXT/Kyv61UnVYzsjzI2OtaRijO7e5CibT67uvHS&#10;rcNu0ifLhVB4J7U+00RpHy27c35VfvdJ2Wir5m1G/Wq0QtTJk1GK1dlC+Yy/rTjqbKm6TESdV96b&#10;Hbxp5gjViyn72OtZeoWE2oXDL0XHIJ4FbRppmbl2LU3il5Z/KgUlnOAai1pmUJvkeSTGT7UttbLp&#10;yfuB5kvQsR0+lSSWTSQsz7VZTkk9W9qcuVbDs2jHlgyclfmrL1W3+Unv9K35k2tnndn8qzrm0Z03&#10;Yy3cZq4sTkzmLy3yvyr8w71Qe3JPP8PNdVPpO/72dzVXbwyskmCG55PtRKMXuK8uiKHgO1s08R27&#10;X0jQ2kbb5HAztA//AF19DzeDdPv9Lt7u1miuLdY/lMZzu9K8NtvD3kP0yp4YEcYrovC+uX3hOKWD&#10;Tr6Szt7obWjZfMUD2z0/CvzPjvgP+3JQq0qnLKOmu1jqpVoqPLNGj8UfiLNo+j3FrpfE6jbK3Ux+&#10;oFfPWr6VLrN7JcXLM8rkliwyxPfNexavpcVvaXEfmNNNdNmV2/izXOz+D/Uc9B3r6LhvhnC5VhY0&#10;aSV+r7kVK0nojzqx0ZrSaOaFmiZTwV4xXXWHj6aCWNJ1f5RjcpxWkPCAxwo/wpg8HDG49c46V1Zt&#10;w7l2YQ5cVC/n1+8wa5viNrT/ABPbapGjA/dXHPXNXolWXZtfcGGdp7VzMPhYwrkbk5/OtLSdLuEG&#10;0szDqM9TX5DnHhDG7ngKnyl/mYyo32NzGyIr68CnXR+z6fNPHtYRx5CjkFquadpAnCq25So9a0G8&#10;NNcW3lj5UJ5x3rxck8L8dDGRni7cievW5VPCzTuzjftZktjI3y8A8cYrj/ETvdz7fNkK5/vV6F4j&#10;8I7IW2793p0zXJzeG9r/AHWXJ7V/QODynCUv4cEvkjpqSsrJHKw6Anmew9auR6LHgZUYXjOOtdPb&#10;eGfNXhOFPzH0p8eg+QQnZTXrxjFbGXNJo59dKVAox78nOamgsCSQFx6V0KaQsY3EY/DpU/8AYq4H&#10;3gffvV6Eq99TnUtdj4KtVqG1wT95eK2hoag/xexNSpoq4DZ+Xv1qrxKdzEVNi55/wFFuu0tyOwHH&#10;Nb0ejr5m72xSJoakn16U7rYWt7mIyZRi2OD+dRtEdvO0fSugk0Rf4l9vqakGiK33V2t6HtR7onJ9&#10;jmXgbd8v15FNktN64UDd9OprqjoihM8dOmKjGlruCqB7+tHMlqJN3ujkzpLOM9O/1qxYm40118mR&#10;lwc7exrpm0eEnbtOOmMd6jbRVDDg4x6Vx4rC4fEx9nWipLs1ct8xCni6RUxNAjdgRxU+j+KYxcKZ&#10;EZVZfmH+FKNDjTjDdKb/AGII249OlfE4zw3yLEJp0uW/bQlRkjef4i6fo1g7LvuJtpARUzkn1ryC&#10;5spJruSXayrIxbbjpXoL6OsjD5efX0obQowg3KSc88da9bhjhPA5HTlTwl/eetzST7I4uzs2U/x9&#10;jmtaxIQbpFYlvbsK6Wz0m3gnjZo/MjVgzJu+8PT2qW40WEztsXaHyVUc7OeOa+qUohFt6lJbuRbx&#10;4rWS4jtbnaNm/wC+B0BxxVm+sVj252ovQAEFx65FWNO06OznVnj37c9/896s26ol+rMnmqvPqBUy&#10;lHoXvuUJLeBIGaFtzKP71UL25WSVfJR1JX5snOT6j0rf1G137E25iUgoPT1qs+lLvZtoKDJ+h+tE&#10;ZR3YuuhzU7HzOQ3zdM9qa3Mny/L9K3p7JSF4U9uO1V5LDIPy575xVc8WT7xhTcjv07CoJI92OrDp&#10;xXQNpqy47AiqstihZVGB6cYzRoTZ9Wc/dweTHlW3e3pWfdQNONqId355H0rqJ7PcclduO/tVW3s2&#10;+3Ky/LtYc1y4itCnBzl0NIx10MXwn4U1DxZrMUdmjqkJ3ySn5VjA65Ne6wWbX9mFZkWzXqTxux1p&#10;NU1BVsIxHZ2djBMfMkS3Ty/NbABPHY4rB1bxJNcsbeFPLhzjp96v5j444mjmmJSgrQht5mtRRp6P&#10;U0vEfime2SK30OaGOSE4KNwJPqexrHk0y88R6isl8q+auMkPvXP171PpXh1ifOkVvM68dPxroLPS&#10;po7Lcixqq9wc5/CvgamLbjyvYynV9orBpWnLbxBdqqQB04ApxgX7Qc/xccUyBZlyf73ZhVnb+8Xc&#10;PmxkYHWpp4i7sjDmsMvtLhnVUjIjYjPNFhZsypGnzKoxmrdqsbuTIu78elXLPTEa8+Q47ZHevosL&#10;zSijenK5f0TS5Nyblyc+ld94R8OyXUqbl57ECqfgzwtNII9p3F/9nP617t8HfhFea1fQotu0hY8Y&#10;XNfWZRlkqrTaPTw+HcpWR6J+yT8MmuPEFtNJH+7tT5rEj06V9UhcVzHwu+HkPgHQUiUA3EgBkb09&#10;q6ivuo01CKhHofa4Oh7KmohRRRVHUV106Jb1rjy185ht398elOvrKO/s5IZUV45VKup6MD1FTUjr&#10;uUj14o21FZH5xftW+Brzwb4zvrG2s47O2WZ2hlCbWlRjwd3cV8361pb2t83m5bsfm61+mH7cfw0X&#10;xp4ShvoN73Wmgq8aR7j5Z757Y/KviW5+EFzqn2y9ht43t9NVZJhLKisVJwMAkFiT2GTiv0PL8dGr&#10;QjVl6P1PisywLhW93Y8eg0mS6nbyU2R7epPIrMm0ZLJmaRmdgeFXp+dfdHwB+B3w6v8A9ny9h1zV&#10;NNtPEXii6KRSL881kQcRxqO2epHGd1fN37SHwB1L4CeNho2qyWk0jwi5je3k3AoWYDcOqnjof1ro&#10;w+ZUqsnBaNdH180cuIy6rSgp30f4Hi1xvJ2AlVxwBWfeae0k+3HygdRxmusOnLOG2IzY+YgDtVWS&#10;BGGNm33zkmuyNRHn+zfU5OW08qZeN23nB703UrOO5jDRxsWbru4C/SukksY2bkZPfNRvp8bN8u78&#10;qr2mpnyO+5yN3aXGnXG+3xC2OCprW0TxdhlW9Tcc7d4Xj8a0LvS0IIbpjmqj6KjKVUc5r5ziDhvA&#10;ZvT5MVC/n1QezXU6fR7y2uYcrIvTJA71pRPDsVio2g4II6muIs9Pa1kyrMpx0FaVvrFxDFtHzY6c&#10;Z/GvxLMvBOTr8+Dq+72Y+VdDD+Imt3serSW8DGOOMcFfeuYNvc3n+smkYe5zXXXWkmeVpJMM0nJJ&#10;60yLSIVjw3y+5r9yyfJcJgsNCjGmvdSTdtyZRk9tjkToUkcQYr6nmpbPSmjBG3qOeK7h9N02zt9z&#10;maUsvAC4Gfr/AIVi321n+RFjXPHPavdil9lCs49TFOkMTtRR3JPrVWWwYRsrKNrcg1vFdkgXueOP&#10;SomgBfbtznsR0q3InlvucncWzIfpzwOtZl0rAZbp2rrNZhjj+ZVUNzkZ6en4Vz9yNoDbe/p0qPaG&#10;kYdjHlMj4brxxxTWMnlnkYHOc1dlZVG3+L071m6g+yFkRhubgDPWuatWSXMyZRsVre4jW5lvLxDJ&#10;a2Y5UH77dl/GsG+ubjXb97iS3m+YnbvBH5Voalq/2l1sbdNsNmS0mf8AlpJ/e/DpVqzvJGhUySfM&#10;Bjmv5i444inmONaj8EdEv1OWpLWyM/TvCvmX5uJNyx9CQM81r+LfE91pGlwx2vyzyYRRjp71s6fa&#10;bIl3fMvt3J61c0vwUuqa59qmXcqKBGuNwH0r5JTstQjPW5g6F4CuNUZbyeRnbGSW+81dtY+GYIlX&#10;5PnUYAx1NbUWkxrAEVtuB6c0610zy5/N39Bnk0nJvqZ1Kl9zJ1OIJbxwjCszZYD0qzY6Xlg3CqnT&#10;ApkVg11qM07Zbc2FFdNoumvPuDY2qvQio1CMb7lOygw+c/L93pTpZVs5Su3cGPAHek1XVIdM/dld&#10;0rjCoOpNR2UIkLPMd103CFeVjA7VrTpwvdm1OFtRLGaW2v8Azpo28xRuSIdh2JrobT4jXmnsJFWN&#10;So7dzWJHmzLIrKZpMglzmq1zalH2tMg29cVtLMpU1y05HTHGSh7sDfufifeSJOzSlWkUgkKB1rlL&#10;1pr4/vmaQyKB/u1NFCxn3blZCMAkcVPbyor/AHlLL3NctbMq1RWmyamJqVFabMxPDaxy7B8zHnPX&#10;FPh0zfJt+6c8HoK0o7tHjYj7348iqF1frA/AVd3Bxya4ZNS3OWVky1Z7ol2gGRQeua09OicpuB68&#10;cjpWLoWoNO7Dnbyeeprbsrze3ynaWIBz0rllR10Eorcsw2rPdJtVV9AfSuQ+JPgj7DdrfIo/fcNt&#10;HGa7eDWIY32s+5RgnjpXM+OfE/8Ab+y3hXEMJzkdz0r9M8LqeNjm6lRT5Le92sdEIPdHH2Vruyfm&#10;3duc4q9HYc/rn0qxZ2LKM7ef6VbS2/dMv3ea/qWMkVqVIrRXG7+VKbPC/j+dXVi2J83Q0ko+XovT&#10;tV8xPMZz23lx59PfpVG5iPBO4HHStSZfMwdx5POB0qjc7c8fiaXM0aRSaMK8jaMfXjpWWLPM2Aen&#10;Oeua27uPLdWHPQnjFVWti7qwHy54wKwqSvuVobHw50tbrxrpbdf368Yznmuf8Zyvpnj2+xLhRMxK&#10;9k5P6V0nhS+/sLXrW6Az5UoP61hfGzSDB461KXC+XLNuU84+YBh+lfmPFmTQx2KVGW7i7PzQSXNH&#10;lJ9E1aG11CGRnwpHJzgGushmN425fmXrkdq8gtdX8qBrRvvKu+N+ucHpXe/DnxdHrNr5KsPM6YJ5&#10;/KvwLNMtqYWtKlVVmjllTa1lsdpZQebE23IOOM9zViDdPtT/AJ5jLD1NVmd7WZTz8p5X0rT062BP&#10;mbsK3NeZfsZxipaDJPMRGCknsMVS1COSSGSH5lZQqnjrn/61bdu6yStLtHqM96zJWee8j3NuaTdK&#10;fxOB+grSEuXVHRycuqJrG0aO18uPhiABx2qtd2zINrKZPL44FbK3SaZt/ilKkAHoPrWff6jIV+bb&#10;j8s1zSkm7s55SMt7VmVs/M7dBjpWedHkR9xyBngD+KtSa8/dGT7p7YqpfHfAj7m3N1wa1jqtCbdW&#10;UhHIZXSMKqtyTjGPbFSLpXk7d3PORk0Q2iSyNhnZgvJzTZYpVYFpDtU9Ce1T7OpuK8blqzs1mnCs&#10;QFbjGetRXHhX+1NSxHJEmRt4+binwWS4V9zfN05rUtJV0vSmkVQ0oOBz0r1sjp42eMp08LJqTa2N&#10;acdUYNzo/wDYt61uzb/LbHFWre3Z/vDauc0gj8+Tc5DM53Hn9atwQZcN0P171/Y2DU4UYxm7uyud&#10;Hs9bokt7RZB7jqMdam+wADd83XgmpbYcfw9ec96txLHuULyAMkV1cxD0ZVTTlcdPm7571PDZeXH0&#10;HzD8qsKpQ53ZXPIxUsaqx29+uabkPlTWhB9lUDcVG7ORinNa8cY+UAHirKQqWDDp0p0iKp+XvjHp&#10;SUhWRRmtFuOkeV/hqL7Aw5247e1aca7V6nApPKyMsGAOQO1PnYkrFBtJCj7qtwMe1V5NKVwcrwa2&#10;GjJT6cYFNmRW/veh4qeZha5kSaSoI2/P7VE+krv+6Ccc1rOm1f4eCMVH9n/ebc9e9PmsUo9TL/sx&#10;Cn8LbgMY7mo30tQ2XGe3ArYW3WJdoBzQ9sqqWx0PIP0qZS6Fcpz8+j4yVXPviozo23dtC7uw+ldE&#10;lqV/3QM9OKdLYbn3DgDr61lNJqzJhTs7o4vWfCrarDuhxHLuzgnisK68OXmm3TM0LHaMcD2r08WK&#10;pLn+nSpXs4+y7jjGcZzXwWc8A4DMKntbcsu6Lko7s8w8J6TNq93G14rxxIfu4xkV1rWKszRpHsjU&#10;4UVvjTYhuYRquOPTJoSwVj/q+/bpT4d4Dw2V4j6ypc0ul+hEbbM5ttKVlKleOgNNXShv+vGK6Saw&#10;8wcBuvTHSiSz2x7fmbJyNo6V99GXQfs0noc5Bpx3cDbg/SrcGnAQ/KNzL2PXFbH9nhBu+9jue9CW&#10;GZNwxjsKvmDmsZ0WnZXOdp7+9WLfSS8bFRlRz06VdFtt+XAbvnFSxxMi7VbardRnmiUxR13M4aYr&#10;v83zN0AxQ1jz8y98YFaC2/8AdKsc/wCNCxEjb6fpU87KsUfsQJ/hHt/jUMtl5z/Ko+U846H8a1Li&#10;BXUja20+1RyL8n8S7uOuOlTzIr2a3Zmz2iqFqrdQY3N0X37Gr8seDnpxxVSY7jj8q0jclxXQy7mL&#10;a/BJ46n19Ky79MptP5VqXj5ZjlfbPbrWTfz+Y7BsbuoGKprQz5dTm9bZX3bflYD1rm7u2uLu9S3t&#10;42ea5XaBtroNUXzmZfm69PWvVPAnwgXSdAt9Sn2vcSgEE4JTI6V8bxhxHSyfCe1lrKWiXmdmHp3u&#10;yn8NvBEfgXw/HD5Y+0TjfOwPJPp+FdFqGokhVRqdrKtEMIys2Me1ZdrFJey7QyruGcj+Gv5WxlTE&#10;43ESxFa7cnc567bfKiPWLxWXdnoPzrkbzxd5DySFtqxttLE9q6rVNFku1aO3ZZmxyoOS1cXrmhSX&#10;IlhvrXyVlYouV2gD61dDB3mo1FZHDKm0/e0NHTvG1vrkGSwK5wrdjVjUJ457PG7cV5A9K8Xn8B6v&#10;Y6o0MGoNDbySsyZHAHb9MVuWel69o9gGj1D7QrHB3r06dK+kxmQ4OjG8MQm+xvUw8EtztIrhkjWO&#10;P5tw/Og3LQwopIy3GM1y2neKrqzn/wBMt/uY+ZM8/hWxFqVrqFzkSrub5tpOMHtXh1Mvne0Xzehy&#10;2ktkaDJ5sXmcKyqcioUuNoXb/ENpOKsWVuBbSANu3Y289OORTJIN8Snad3r9DXLPDzhumVZledyJ&#10;VHVuc4NaNnJ56ZjDLzj0/WqMWnYk+9uO7Jx3q290LKDaNmQcn1NdWEy+tiHy0YtsuFNlmKUGZWkU&#10;SDHzH+7VW5OyUyRMNpOcCoW1jeW2xttyMEnvTL+GS6VduI/4s/z4r3IcLZi9FTZuqd0XLmzbWNLS&#10;4X7sT7dx70tqoiG3huO1WLC6ZdJ+yxpti3Bs45YigWbMzLtxjk+ua/fOC8Fi8Jl0aGL+JfkdPK+W&#10;zHW0ewf3WU4xnqKkkh3nceh6471JFGxLJt+jd6Gh4OG288AfSvr1K24uVFOSNg3zMMdQBVaVAuW/&#10;ixjjrV6eLPO1l5/75qtcp5h3Zz/Sr5h8vYzLyModyg/L69qzLqEpgsDyecdq2LkHb174INZl6pWT&#10;tx+lF0Ed9TE1KHerbuM8A1zWqW2Q2FPXv24rqdR5RguG3enauf1mMyR4+X3wetYyfY6ulkcfr1vh&#10;uNoPTBFcvqtqTz8uF4AA7muv1dzA7Mw+XGMHtXLawyqGz82MnFc7d9zSEuVWOS1feWZQOemfSub1&#10;PUrjTZt0MjRyL0211WqjdlRsAxnitn4K/s8ah8efHNroumpuu7pwkf4n1rjqQc9EephZa+6tTzXx&#10;p4w1rWtKtXvLq8uo4IxGhlkZ9ijsM9APSvLPELh7lT91mGWz619/ftpf8EifjP8AskfDBNa1zw0l&#10;94YumSQ6paSq62JIOElXO5c8c4IzXwP41sJbLWWVl2nHT9K8HMMLKm1LRp9U7rQ9qjdr39zA27sL&#10;2zWpcR+U4GeNo6+tUYlV51X7244NauolU1RlA+VTgZ7V5tO6Zvy9Dufgpuj8S6f8vPmggGuw+KwB&#10;+IF/j5fmXIP+6Ko+AVt317w/5Uex9il+wLDNXPiqVb4hagcLywOPX5QK9inFaeh5VXmT1KmnRPcB&#10;c/dGK63w1Y/6TzwODXM6LAqAYXGB09BXceFolllwvp+dehTSRzyZ0Gl6UqwpujLfQc/Wug03SGKD&#10;AyQePeo9EtxgLgLwDnviuhsIfMfK/L2OO9dVOdtzlrU1LVi22gEp83HvQuhxmchlyVPOR+VblnBt&#10;2hcNnqPepRbkyN8qkg9PWuiNmYxsuhnW3hkRqDtG1jkfSr1r4dVPnzjaeuM8VqWdqVVflU9BiryW&#10;6zDaxwqnNEkRKKewaFq2oaSWWG8uIgw6bjt/Cug0Xx9rWiyh4rxlbPBY9fwrIS0xknlQeMCp4rYP&#10;E2MjnIrxcRkuCrX9pSi7+SFHmWhs6n8WvE+pRtH/AGgy7htwnymvNvFPhS88T3LTXVxNcSKxIMjF&#10;vyrtkiUyZXKt1GaDZ5GNv3eScUYHJcFhHfDUoxfkkE72PMU+GWCMAbmOOlXLbwULUBtu5+mSO1d8&#10;liu8f3uucd6JNL5Ukfd5+texHQy5XI5Oy8NYLKE3bQa0bbRFQ4VVBx3Fby6Yqx/d29ScHqPShbPa&#10;eO3ABFae0FKKijMttNVG3bPQA461cXSAXLD1xntWgkAkTByM98YpVTyxgJwucAnmj2pnFJ6soDSo&#10;44tuBkn7wNSR2CBdoXGOnGMVejh3R/NtX2x0oRf5HHuKn2xTS3RTGkqF2leh4NOGkgRtnH41aiQq&#10;Oy7eSCaC4lCk5x0HtT9s2LlZTNhHtGV+bPpxUiaeiDsvOMVYzvb0GOQec04pktt/h6VcamhFne5A&#10;1pj73J/Qin/Y45U+782PSpU4bOTtPU/3qejcbQMbvTmrUtSfUrjS1KbVwfoetSLYqV2/KSOvtVy2&#10;QJgYPJ5I7U+OPLbl/l1qlJhLX4SoulRgZYfXJ6VL/Y6qgIVfmHarrqMnp8x5PpS+XubhmC9KcpNB&#10;GNtygumxh+3y9OKd/ZyoxAG5vp3rQMS8DaOmKXZkt9R+BqVK7KZmNpyhtxGffPepF09VQ8dT6da0&#10;lj81sDLe3pTfI+dVOevNDZK8jNfT1fb8mRjinRaSm35guM5rUWH5m789PSkMHz8gdCOakZlLokcm&#10;5trbj09KUaGm08dTmtNbbOeWHPGKkWLKkY6ZJ9qFKS2Gn3McaFHJ8u3DdyR0py6OrfLt+TH3iK1m&#10;QhG4X8TSrHuUDGN3PFEpye5UeVmYNGAk+XB9Dig6UoQ7lDc+lackOMfxe3oadsWNz7c/SqUtCZW6&#10;Gc2nqo3foRQdOUSdvf2rUWPCMW+bfzwKPJyzZYe+RVc4ezVrsz/7PVT7Y7inR6cHH93PTFXsqSOP&#10;fANNZSRwWXrir5ibdii2nBZM4bPfPSnf2cDJ0U+pq9HFvUhstx+dK0BjbgbeehNPmFGNuhU+xlNu&#10;VwGHpxTvsCHoM/WrjN5g2tu9B7URpvQbvvDuKHJ9C5IrPZbmXcBgdMCkSxWRei544q820EfLnjAo&#10;WDIJXnbQmzOUmiulkgXd8x7YxTo7Ln7vXp71Zt1yu3+LpzUgi3NhhkkYODRcL36ECwKQ38P+NSKn&#10;DD3qQq3/AHzyfemhjlf7zZ5qSuZWsV5oN8fGPrUckCgD+HHt0q6YMphei9vWlSNQzMw6c4od1sTy&#10;3epRktgGVvbpQ1msgUfKuOuRVyX3X8aBHn5vmJ9DU3fUrbQofYV3/dyccE0h05d2Qvfqe9XHUSHb&#10;37kDpSkBlJ/Klr0K06lIaeNvIUYOcYpY7JRjcu4nODV0uxH6YNRhf3uWHt06U1Ji5eiKrW6+Zwu3&#10;nGRR9i2v14/nVyVSD6rjr6U2MYOCV3dV9xWikybR+0V/sKtHjCrjkc9ak+ygp0B4OD0xVgqoPy/j&#10;UZAmRlPp370tylyrYhjUwr8u3OADxR9lyzEruGcdKtBFCY2n0zinNHt+7jng+1K4blFbOPHRvXOK&#10;U2yZwAPqDVl1xj+nelhgVFb05/CqUyNNiolr5Rxt9s460Gy2suMVaYZJ43c4GB1pzJt+baTnn6Uc&#10;1w0K5t9oyd3XtTjbhlX64FWGO47vxqxaRws3zM+5uTgUeocz2RTjtF8z5VGT2xmr1ppuOkYB9MVp&#10;QWFnDtX98T9Kt28KyfKqXOD3z0rGU7PQaj3KNp4feZ8NGT6c4Wtqw8NMh/hXnnHOPzqza6ZlxtaR&#10;VH+1WpZWKIzNlm571nKbL9nG+gW2lJGPmbzNvapmt9uMcrnmpohgdOhxj1px+U/dxnrWEpGlolOW&#10;ML0Hf06VBcoNrLx0OTir8se8fT1rMvD5pkGdox19aUdWZuyZi30658tW2j17mkskhj5OOfbNONhg&#10;bmYdeOOtRtHhtvzY7AV1R2J5makMqyzqoPygZOPWpryx+0Iu7zCg5CqKg0eBmXKx8dya1ZRJGm7c&#10;o+prPmZS21MW6tZIbf8Adx+WuOh7+5rJmtof4nLcfdXjmti8jWSRtzSSFm5AHFU765jtIisMYVjx&#10;nHStYsm66GY/ycAeX/M1E8e/7zP69etLPL5j/eGaj37WznJAxx3rcz06kDx75u/55qNwpbG361Mz&#10;MVYg7u3Hao3AT5c80ehKVtiIwqVbgrz1pI4uq7R09OTU7bWH+1TGRVb/AGvrU6lKbIntd3Kj8qXZ&#10;kfN8uO5p/DDA+XJokAxtP0+tSyuZvYgeDAJ+9x07VH5Sx7QecZxx2q00uwYyOtRlg3y/qe1Ggku5&#10;CLdSpwO2M0RxBHbp83f2qbcvP064pQflb3qXEu2mhCYAvPPy8YNWbG2+fIUt6Z7U0kmTaTxx+FWL&#10;Q5bDMNvTjtSce5EZJM2NLttxrZghZe3zEVi6bdbIx0PH3vWtm2n3KMn6YrG0jo93dlHUfDkmofMX&#10;9c1l6n4fgs4l3LEqjkgj5ia6wKpi/nXN+JxCWxuLHsDV0+a9mZyUNzn7uJIQyj+I9hiofsykLj6n&#10;NWGeNpNvpxjNNE8Yb/ZHFdagzJtAloJlzldvvQltlCf4vT1pwb5PQH261ICsh7Dbx9aai0IjEQY9&#10;PwzTjEuMdN3IFOEgO4cehHrShhv/AM5FacrGBjyq8cd6UwqBkd+fpRGQGGOMdeasWltLqM+yFQWx&#10;26mhLuLm1sQtHsGf73TvihoePl9aRX8tnG37p5zT8qY2/kRRYfu9SPyWd+350PEAc7T0zmnLKrjj&#10;b2z9aBcHP4dal3I0uN8rcfl+9zj6nmmtCR744604KFX5sDvx0NO3rub1J5o1sXcjEJcfxL9Kekfl&#10;bj098Upl2H1ppn3P39CDQ4uwN9wdNzrnqeelNdMpyPwp3nZXn/Io8/HJ/HNLkE5PuNSLe2Av4VJG&#10;v8W35uRimj9yePmHfBpIZfL+8cAelDTFGS6k00ryRrkfLnp60yGHYG6rt4HvTI59z/NtOehxU96f&#10;s0aKZEkU8nYc1DK5kWImAH7zKqwxgVBNMwgeJW/dsc/Wo4bpfJ3biTnv0qK5nXd97bxmp1GpIa6l&#10;W+9nb0FRgZ42/KPSjzVLfeDHim7/AJ/lOBzWisKUtSN0w+McduarNCzRMSBjP4irMsnlH/eOMGmb&#10;hvql5EqzM+a23O27a2AAKTTI401SEysyxhwWI7CrTtt3DbgHjGKruc/7vfB+aubEUXUg4PqrHRTs&#10;rM9L1W/8M3l4v2eaZlUBUYt976j+lZWsSrotx8ltDggbXxn/APVXAn926spdcehroE1g3NlFMFaS&#10;MjDgnkV/OnG3A6y+P1mjJuLbvfoyK0uq3Nyz8SNNmNjhW7etbFtMHTglemPSuRilSNy0eFXvk1ra&#10;LffalyZPl6EelfklajbQ5+fobTT5JWRdq5wG9KJVZk449D7Ulu63PB+bb196twJ5I6bl9KWH92Wp&#10;HMn0IbMssm5unr61veG1We+jX7zO2FC1STSRct8rcN29K6P4f+EUTVFkZm+ZvU1+gcP+yqVYwqbO&#10;x6GEpqU0mfX37Nv7IOtXyW11rdm2l2WA/wC9IMsgPIwB0/Gvqrwr4G03wZZrDp9tHEBwWxlm/GsL&#10;9nq7ur34PaHJeTfaJjbAb85JUcDJ9cCu1r9YjTjTj7OGiP0LC4anTiuRCYyaWiig6gooooAKKM5q&#10;G8uWgiYxxNK6jIUEDJ+poA5f436gNO+Fmty7ljb7MyqzdieBX51a7ZiTXN8KM0m4nzHPf1Ffdfxy&#10;i1rUfBNw2oXGn6fZb1/cAGRpuehPb8K+NfiL4jt7f4gteWK2zxQzIURYTFEdpH8OSecevNfXZHHk&#10;pPrr8j53OHepGLdke5fs4fsjWtnpM3i7xghmhWJrm1tbg8IoXPmPjHpkCvin4rapJ4n8aanePNNc&#10;+dcuVklcuxXcdvzNkkYxX25+0N+1wt98J/7BtdMvLHVNYtEWdjteKGN15CsD1I4wcEZr4f8AFKwx&#10;arKsO6SNScFxg4rsy3203KvWWr2XZI4c0qUoQjRpvbc5W6iMLmNeeMfh6VTm05sOwCrgZIz1+lbV&#10;xItvGxwCzDptzWTdXO8jtjtjpXsQueDNroZp+V9xUf4U+KMzuzfd7ZpHbe21V49aIo2iYJnLMc9e&#10;BWzjoYxvcbfWqjPzK1NmlSeySNYE81GYtLk7mBxhfTAx+tSXkqxjaFVmPv0rPkumB/uj2qeXQJS1&#10;HGAIPmbB7A01Z1VWCt7cdRUMs5OWzwRUatkbhle31o5CfadAl/et97ocZodFPX8qTzNz8fypHLA9&#10;OnqKFTYczI55GaJV3bhH930UfSqd1Fg8/Nz3HWrUsgKtyq9vSqdxIEXnv0yaqMWhS1I/L81zj054&#10;6VFdyrAPm52jj3olufLVh5hXtx3qhO+ck9+47VfKxqXco6hJ58rtuzn26Vk38YVt3rxitK5bKtx+&#10;NY967M3zE89ABWVSDLjJbEGWWUt0Ve+OKzrrSZVglvC0cdvCdqFj8zt6AVcaVgB6DtmsPXiL3WY7&#10;eSWZbcx7lK9Bzzx+FfC8b5pXwOWyqUFq9PREyklFsh0nQQ+6eX5nySz54q5LHDDHkfeXGCOhp2ja&#10;VLPB5cEizROMMG+U1DZ2k73jeZHtjHyhemK/l+pKUpXZ50pWZ2vh22Ey5bbgDJIFdXpFkojXym4X&#10;2rntIh228ccW0KQN3fNdXpEf2aFVHpkk+tVZtalRlbQba2+JFzhvf0+tSatGIbUsPvynYgB61Jb2&#10;jXkhXcyr7VHr13baYivJIB9nGFHvV04u1xKDewWOnx6bZ7p2VVU9zWfceLjqd3NDYtsjRcM/YGqb&#10;2194xjE1wZobI/djUbTL7/Si2svsqGFbeZY0PChO9J+RrH3dx9vZxxAMXZ5M5eRuWb6elPfU/I+S&#10;Ndq5456VTW/eyLtJDKvp8ucVRm11pRtSGRt54+X+tc8m72FKUnsasWp/vfmUrGp5PdqW91CN7x2j&#10;PDHIFYNxrEibd0cgVTzhSSaqDxE88hVbe4LsMA7CP50excloRG7OoudZS0iVl+Zm6j+7xVC619Ei&#10;eXKrtGCCeWrLtNJ1C+Q/aW+zw4OOdx/Snaf4dt7eXd81xIwxvc52/QVPs2ndm2i3LUWp3dxGzL+4&#10;J4O4dvarXlpbjcy+ZnguxokbZ80iqfLGAPUVB/aTSMvy7o+pIHevTy3J8Vjqqo4aDkyeVvQ17bU4&#10;bZY9vDHjpRda2zrtTbuU/nWLJC1xMGOfYCrsFjsHdvwr9u4d8LsPTgqmYe9LstkaU6cUtdSVZJrm&#10;XDNtB449KLbT8L/e5zip4rcKwG7G3tVgR4kx81fqeByzD4SChh4KK8jSUnaxELX5h2449qkEPXd9&#10;49KmVGVV29c80FWO4t6cGvRUTPnsVXQuu5iq888cVCxJXPcH161YmXGA2SrHt2qrPFsB2/TNXylc&#10;66kMwWDPo3PFZ92Qh4OM/wAXpVqX54Om5lJrPvmfyg3vnBqWjSnUT0M+7k2TAEfjUQkA2nJ68jtT&#10;Lm4bB+9le/YGoftQB/vbuDx1rlqRfQ131NAT4A6cE8CpPGzrqmp20dwxjWS1jZmK5yQMZrNim81B&#10;g/T2rS10HVvClrcZw1r/AKMx9jkg/wA6/OuOp18Ph4YyjvBmVSbitDzvXdFmtVkuNu6PkI4FN8KX&#10;kmmeKLOeLbGsp2sMcbq6D+xJL3dAz7l6L6HsKhtfCMkcDwsDHIrZU9wR3r8T4g4gWZVVVnBJ2s/M&#10;xlWc0etadN9ug3SD5lGTz1rX05Wl0naF24b8xXMeDJPtGmRB871XBz/FXXaAgnLKxXbjgCvkqcVf&#10;QwhO7sixd2LSaeoi/wBZIAigetRy6a1jIzL8sgOBx9wDitJbmGGdXC8243A+jHgVV1WXylDdWYZb&#10;61pWkkjeWiMua6ERZXHy5Bz3qjeXEcjNyRjjk9OKddXDZ27N7dgO+axdTjmCvtUKzEAlsnFcKWpy&#10;dRbm+jt1xkvx1z+NZlx4pDSbI43kkyAcDgVI+lKHZpN023kAnA7VXvreZZG8naqn9K7sLTqVqipU&#10;ldvZF812NGoXStIF8vDcAE4IOamXUvsbKsxPl/3scVRlsLi9O6NhHu6knnFaFtpTEr5n70RngMOK&#10;/QMr8PM0xLTqLkXmbKBqQ6nbvGnl/Mv3iT2PSnTTGTgY9MCo7ayIH3V2+lWLawZsbfvZzkjrX7Jw&#10;xwThMq/e/FU7v9DojyxVhU/eHkjHTpzV2BMMdu3GabHYsBnA+U56VZWFWX5fp+NfexiktCZVFsSx&#10;BR3Xr261YjkAXP5e9QRxbOn0NSxhlcYA456VasjLlbJrc7kPH1qaM/OP4lHNV/m2/wCPanxjjG8j&#10;nipKi2tC2Dj5cAbvekZVBbb0xxntUcjbsYPscikYqW+UjpjB70eg+UkIyq88Z6n1pz7Ffb/d55PS&#10;ohjG3b7/AEoYE9zu70Bysl3fLx601ZFCdfunrk1Huw230H5U5W3/AHssuOKLBK/YDJnnH3eQBR/r&#10;Pm+7tPHvTSrB93GMcYoEbKCdwqeUUZSHTbXP3trYxTnxn+Hb9KjjRjIRwD64pyx4DKxNOxXqKFXf&#10;8vp1pCV6nq38qFj2glufao2Xbn17j0o5bj5rEq7X5HTv7UhbYGxjOc4qPBKkK3DHJz0qTopxgDqK&#10;FGwlO4rfOPm5HSnpycbvl4yAOlRtuUetNhj2bW3SEAd6WhOtztrfR/DOnaRqy315Nc3Q0pHsVg+Q&#10;fbXKEqT3RFLZzjJFcd5axp1+lHmM+B/CO3FMC+YPRgOprOnStdydy51nJ6KwM3zqeML270YXY7e/&#10;6U0IC2Mr6n605VULjGcnj2rSKXQz5n1HCTfGvVccHilLq0fy4AzzUTRb0+9w3tSw27KvZuO3OKOV&#10;Lc0Um9R67EO4Ace3WnCZBGTz05xUJGHXg4Xg47UpX5F5GPX60ciDnYjuu0+3TPeoWkKrgdW4G7tU&#10;hUBcfe9x3FRypzvXvxjvT5US5vqVbotGjDA/Gs+7OGOBtZcZJrUuU8xs7vlqq9oGOWbOcY46VpGy&#10;BGNcWyv976nNZF5ZliflLDnGa6x9ODuT8rD6VVns1c9NoGeAKfOgcjh7jQWf95g7vevUPh14zEHh&#10;aeG9fiGMAZ9vSufltRlto2+g9ap3VifLIGVyPmHavneIuHsJm9BUMStE736mlPEcjskReJ/iNcTM&#10;y2sYWPdkHvXFat4n1lImVbloQwx8gwa6eexKREFfvd81SvtPDLt2r04I71jheGMtw0VClSWnlqaO&#10;s5M4ex8Ta14edrmK7nMyuDtLZzXdaL+0OurxR2+vWKSR7dpkxlhx17ViXuhqyZ9+T696yNQ0Hc2N&#10;qgY4qcy4bwOLhy1Kav3RXtLq0j1Cy8F6X43i87Tb6NVj+bZJ247Vm6pof9lKI2jkZVY/MPuk15/p&#10;kt5o0n+jySR8ZKq1dl4Z+LdxbW32XUI1nt88krk9K/JM98MaivPBy5vJmcsNGovd3GXU8dtt2quP&#10;9r+I1R1DR7XV7fr5cmcLtOAD611cunaR4uiWeyuBFMP4Dx/OqN14duLC6OYPlI53dK/NK+Ax2W1r&#10;zi4tHn1KNWnK0kcTNpereHziGZ5IckEZzt5NbWg+I5gVWaMuq56ity3sFG4M20KOnrWbdaL9mufM&#10;UbVb7wxwa/TOFc6wOYf7HmMFzPZ9zajV0s1qallcwPFIzqd0mcAcY9Kz/ssk1wWkP6dRTY228krt&#10;Gc571Yic9zjuBnrX6xlfD+DwTcsPC1zo0Wth0dksR/hYdc1aht/PYgDp3A60215VgOR6EVds4PJR&#10;mbnngdM17iiluF7liKEQwbQFHHTFSZwR8uAefrUUaklmb5dw4PqKn84ZUD+EZ5o5Uglda3IzKQ21&#10;V+XsO9RZLSeg/ujvU006/MeGwMVCzHH+11rSMQ9o7WZDNcKnq2eoHPNVJ22E59c8VZmdYhgnd2PF&#10;VJmUp0+6fWtY2FzSKV3x83ytzgD2rNnm8uf5s7c8jHUVeu2JcfN1HOD0rLvFZht+9znGOTTkk1Yq&#10;Mncqa/JHczbo1WNf7oPIrmdaUyRAY27efTIrdvsiPAA4ORjrWHqqD5i2OecGuOUWjvhqjl9Yn3iT&#10;OW6rz2rk9UUIvVdrHkE9K6vVwqFlONzfeP8AKuU1YbHZdu4L0+tc8ttUaU4+9Y5rVH2fN8oUeter&#10;fsMfHqz+Cfxx0fWNQx5FvMGOTjjPNeRa2Psyn0Y54/rXH6xeNb7tr9euP4a4a1+VpHqUKjjNW3P3&#10;y/4LP/t+eB/Hf/BOPR7bQdc0nVZvG8sSGG3uklkgWPDOGCnIwcDmv51fHV6t/rLPubqRxx3revvE&#10;90mm+W08hjWTdt3cZrjNeuFlvmbI5JPNfP1r06apdr/iz3PbRqe9YyI1MU8fsQfrWgzfbtabtubj&#10;iqcYDSKPvDNWEcRahuXqrflXLTlqOV3qe+6NpFpZePPD9hbsxaC3jEx65lxlvy6fhVb4mFR8RtRx&#10;u+WYjk57AVR+Cszaj44triRtzMpZiT34FWPiK2/x5qGfutMcBele1Tkr6djzFpK0iTR42LK+07VH&#10;fvXYeGp/LK7fxycVgeEdUjELQugYSArk9Vz0rc0aIEqrcc4OBXfT2sc9Tlvc73w5L9pdVGT2Jxki&#10;u2s7L7FAvmK25uRniue+CnipvBvi201BYY5pLRhIqOMq2DkZH4V6B8V/EWpeK/EK69qVtDarrwa5&#10;t1h+4FyQQB2wQRXRFrnUbHO78t2UrbhPlLdvxq1ZGMn+LOQOPmrL08MsIVW4PTvmprTzEbljjOcj&#10;iuvk7HG5K5vRyq3Tk+/StG3eMx7SFJYdCeTWFbZ/hyeeM1oxRcthtpXrnrWclYzcmaaqqH7wXI7n&#10;mpo5I3RcfQ1nxQdGYkduvenfZzlfmKt1GO1Ty3ROpq744wzfX6083CmLLNt4xj1rNERdRudd2Oho&#10;aDan3seuaj2YXady+skZUMT949qfNcRsOmOgFZZi2jYrMO+fWnEbk4b2GfSlyruac/RI0TNEoXa3&#10;yt1BNIt3Fn7xYr71nOd527gvOOtV5JShz5g4FUnFbsynfexri/jXduLDrwaSbUY92N3PueaxFvld&#10;v935Tz2qN7vfjbuY9AAKzqVKUVeTsRz6am8b6MqvPyk4zUb6wsTnnoMD3pnhb4e6l4omzteCMcDf&#10;/hXb6L8CrVLnN5cPJ0OAeK+Lzbj7JsBLkqVbvstROpocK2uxz/Mv3h1AqSK+kvY2aOF2UN1Va9h0&#10;z4e6DoqL/osMjDoSvNasGk2Cqxjt4kXGRxivicV4yYJNqhSk/UbqaaHicWn3Vyflt5sZwCR34q3b&#10;aDqlxJhLOX0zjFevS28Jddsa7V4H1q3b7VK/LnPt2rxavjJiX/Dor5tmCmzyF/CWpW6sz27BRzVH&#10;5rZ9jARtkY3cV7utnbzJ8yj5q8z/AGhre10XQEu41VZ2cRqM4z7V7fCfipWzDHQwWJpWc3ZNDUb7&#10;nKpqSoWXd2x9anh1Fc8Kef0rg9O8QyOPmP3TXQWHiFktDGrZVznp8wNfvMKV1cLuPU6RrtG2nPTm&#10;pobtcdSwXnjvWDb3mUODuDccir1pKoXO4Lu4OK0lTsgND7Snl5HYg/SnR3YPP3ex4/KqkW2Mbcqr&#10;N6nrTiqyj730qeVA79C5HIrDgfMvPB7+9PbUFXdx82MfWqyKqcD7x65GKjbDn73zHp70csSuZpFt&#10;LtQARt+YU4XC8q3Azu5qqg3r2444qRYlKDJHTjFHKiFdkj3e5l+Xc3Ap0c4R8cfj3qELGyjlhzxi&#10;kO0yt6R/nQVtuSi6+Zgc/MafBeJH94H2xzmqijKsxyOe5607CyDk54wKUoi5rFmS9R9xDe/50qXK&#10;sPujnqcdaq7ljb5e4yc0rFVRfmFPQNy0l3Gp/wB7PXsaVLpTj+lVohHjG4DuPc0pkVeMZ9MHpR7o&#10;c0tkTm5AK/nSvcAr83HvVcoiFvReQM0KykhsrknpRyp7lJ23LIu1VR35yBTvtWcbl69TUHnR7t25&#10;W7kA0ROv3umDzzVEyqSexY84bflXPPQUouGVvugr6ntUTSKkh+bLY596a9xkLtPCngGmik+5ZN2Y&#10;0+Uq3QciiO6C/wC02efaoEniVD6+1JHIoPX14pkya6FuK7/dke/rTzcL5fQAk5ziqXmiP5fUjj0F&#10;SfaI5UO773bFUKz6FoXXGPmz0oW5wBxk564qstzsTruA6HNPEy4ww4xgY6VIrO+pMb/Jzhfwpr3O&#10;f7vuKh3xru7nqaTev0/Cqugb10ZOZtqj3/Wke4OM9MdjUQZCzLnp1NOEqsrDjp0x3paC16DpLkuR&#10;tAY96a1ww+X1podfKXd8rdveozMqhl+YkDk0+ZdB2ZM15mYD+FR82RTZLvnhep5NNMox/vDFNEyj&#10;rk8cY70vMeqRIbkkfd4/Lmhp9g+6Oe/0piyLj8MdaTzlTjrt6EmlfoTyu1ycXmW9uvPemtP5ahgu&#10;VPU1EJ0c/T0oWdZyapDuSCdzhedo7DvRJcsc9RnvSm4xhun0pnnD5l698DtQK+th0l02AyjHY8U8&#10;NkfpioftGFZf4hSm5B54C4p2JJlutg64z3A60Gdi/fr3qJZwdv1/OlWbZ7896FEY5Z8g4X5s4xVq&#10;C9WLduUH/ePAqiLgMf7oHrViGM3EuPU8n0pMXL1NvSr9rmXbHsEeOpXk1v2moRxx/NNGvY8Vylhp&#10;csjqV+gAPar66VdZ27ZGx6npWco3KudVb6nGE3bj+PepG11YuqyM3oq5rmbbRr1kx8/HrW7o+kz2&#10;m1nfdznntWcoJFRuatpqH2hdyhl+owafJK3Ynbjmkk+50B9gKax/7564rLlRohz7m+X36ZqrcIqp&#10;yu7B61Yebb92oJ7h2HAGD0osZNpMy79jBJhWXcx4A7VSlyZMtJ83sOlXLvT5MtIz7WPWstv3cv3m&#10;bHv1rVa7D0fU2LC4/dKPmZhx9K0VlWQfMAoAzjrWJpbmc7cHO78q0tQvPsdj93lRj60nG7sK9irq&#10;WrrE7LGm9l79BXP3t+0jHO1PYc0t9qLzudo2hjzWdLcbvl/Ljit407E3XQdLIztheoHNBYCL+Itk&#10;fTFRLcsw5CqfemPdcsvPB5xV62sTyLcfIxDfrwKjMpzhl+nvTJbrYv8AXPJprXAZv72DjirimTLT&#10;dkhZnX5lxt9OtNBZmH3sY+73NH2g7lIXnvzUb3HnSf3T9anUPdsSJ80+MhQBihmbIzzznOelQPc7&#10;uvTB7UG62LgKNzc9OlHKxxsiXdtLfxKfXrTVlzKctt+netDwtqml2mpyNq1tcXVm9vKgS3l8uRJC&#10;hEb56EK2CQeuMVli53OfmG36Y4rO75rWL0auibzVjXn6Y71HJIzKufl7E01pwGwD8vvUMl0yJ754&#10;78UcwcrLG7K4G7B6+tXtPi898L+ZrDOqHcPmI2nrmtjwtqP2mRlVWwTyxHC1w4/MKGEouvXdoolW&#10;TLzyGK6WJW+bGc5rSsNZCyCNiu4e9S2/gCzvIWkEj+cw5fd1NclqMk/hrxCLVuWUfKcff59a+Y4f&#10;44y3OK8sPhn70ej0v6Gkbb3PQIGLQnCkf1rk/EsrNdnjbsNb+kam1xGu5lXjBFY/iqeG33Njv9Mm&#10;vsqb1sVJJowg2HI+bcRySOlGWcd93WoRdgtndjuRmnLcDHqMcmu2MWcuxYTcPm59CD2p0QP93P4Y&#10;qGO44Vf4c9PWpPPZl3LwuMn/AD+FVyspFhlIKn19qRY3DM3FMW4IX5uG9B6U5Ztqj5fvetLlaD1J&#10;PKJY/wB3OfwqSC4aykDJ8rLyD6VD52wA/iPpR9oVmxnhuT/hQ43KViRme4dnf5mbkk96ayM3y7iq&#10;nuRTTcZZe2D2o85j/eG3pS5XYl6se0TR/dA559aaV+Xbu49cdKcXOD82fSopZmVf4fTgVUYspxSJ&#10;I0ZSG+uBilSL+LqP50kbMi7tw3MM/SmvctmpkQK6H72OPWmumWB79OtNaXedv905x6Ujyu2d2cA8&#10;DpU6kRl1ZI67Pf1yaQLl+mN1MlnwFyeckE4pgnZW/u89/Skac6e6JcYjPCg56Z60jERxEH73bion&#10;n8wHb696ZHOd3zeuD34p3FePYnjTf97Pp+FIylWxu46ioJLnH+A7U2S52r047Vn1CUlaxYPCj2Ga&#10;cQrpH97jOeKo/a+OW47E1JFf5PzE4+tEhxRYk2oR93J5FVy+1eDubOOtV5tRGW+b3qSzsv7YtVa3&#10;l3SbyCmD8o9c1yYnGUcPTdatJKK3bNOXQmR/tEozndnFLc2zQy7GAGB2p406bQL5WmXzFUbsjp+N&#10;VJLsu2fmbOSKjA5lh8bTVbCzUo90yU0gaEh+nOMfjUU6MygqV98CnNJwDuY9M4oCNImdu1c/hXZd&#10;vQFdlQ22CwK557npV3w/c/Z3kgIURyHg+lQBGfdt9xSJaM3uf615ObZZTx2Hlhqu0l9xtZWszcEi&#10;28jKy8g9B2q5pluJ5PlbaMjgnqazrW7ZoBHLGr/w5PDLWlZBJgNu7kd6/nvOvDvMcNN+xXPHpbf5&#10;mXsJJ3NXT5/KOyRsMDjI6GtqzlE0B27WbpWDaQxwD95tZh0A7VuaXawSNGsjPGrckBcsPpzXh0eA&#10;83lL3aT+ZrGn0NKyEkZ4PU9q9U/Z5+GXiD4seMoNP0mzeQZDSzMvyW6DqzH/ADmsbQPhfJoOkWet&#10;apoGsf2JduqxahcNttXOcY+XJ5PA5Ffc/wCwn/ZMfgW8i01ZA2Y3bzMbsFe2O27PvX3GR8F18H/t&#10;WJt7ttFrqe5lmB5qq5tD1vwLplvofgi302wmjm/s6H7MWQ9ZFGD+tbWm3f22yjlH8Q59j3/WvPvi&#10;N4R17wtIup+EmZpGYefZbRtlH97611nw7vrrU/C8Nxe25tbqZmaSErtMbZ5GK+xqU/d9pF3T+8+w&#10;jLXlsblFFFYGgU0Jg9/pmnUUAAGBQelFB5FAHkv7WPiax0bwDLa3FqZ7i8GIm+6I8d8/0r4X1eIX&#10;usrtmht0Z+ZZSSsY65woJ/IV9h/t26lFB4c0qEsPOZ3YjuFxj+dfEHim/wA3jRq3yg9a+0yWNsLG&#10;3W58jnVT99Z9De8T/FHVrpprcalJdaaEEaJNAAo6ZIznBz05z9K8n8VTs1+zbhvYcDHT2rqItXaG&#10;Jt1vHcfZZFm3+b0Axxiuc1a2i1q7jnSZVkmZ5HUj/VDPHP5169OKWh4cpdWY13EzqjP8vAJDVRub&#10;eKL9599W7gcVc1Ozljuv9Ix5m3PsB2FVYYvtETeZJGkcQPytwDXTGVluZb7FSSFplZl/dxDrzXRe&#10;HvF/h230J7DUtDMnmA5vIn/f7vx4xXL3F6wtWh+XYW3HjnNUnZ8/L29fSqlFy6iUraHaXmj+Bxob&#10;PFq2ste4yIXtlGPq3Ncm1jp8hxHeMpY5/epwPxFUz8wYdmqvIMnv6VUYtbsxnbojei8ExzxeYdS0&#10;/wAvGT8/zD8MVNaeHNJFtNm4a5mVTjadqqfp3rlW8z7u49eSBVjTNTk02bzEUllwefSiz7krtYL2&#10;NYn2qeOw7mqs0qxD5vmOe9WNZ1mbW75ri42+awC5VAuABgdKolGccfM3Wq2JaHFI5X29+5qndx5k&#10;Xb/F0z/n3qXYzNu+bgjJqPyd5/3T3NVzWDVlSZASo/hPNVZ41Dev4dquSxfvfl57DHSqs0bL8vv6&#10;9anm7lbmbdRqzcK2c/lVC6h2p1OD145rVmh2OW6Bv51RmgIVsrjuD1qXJFWZg3Uf2dsfwnnpWXq9&#10;q15LHJGfmQ5XPT0NdFdxYDfxDoD3rJv4Wjkz6j0+teVmmXUcbh5YeqrxZXqWNH0K4066jkZdsEnO&#10;FHFaTeHQ92GyVGcjNR+H/EzRQLa3Cbk/hYHla6K0hUXitKT5XliQseOPT61/MPEXDtTLMS6U9uj7&#10;o8+dOSla5oWmlLZRQR8ZVNzHPrWpZFS8bKqnttz1rmZfF0IuiIwzb87VQbmx6VsaB9q166jb5La3&#10;xnavMmB6noK+e5buyRUaMpStE3tQvf8AhHLdmto1uLh1ysfYE+tckdIa4vjc38i3FwWOIgP3cX09&#10;TXY6zoiR2h8uaNfL688/ia5O6s7iN2CyRyOwyCDjitKseVWZpUvD3WtTQTUZIhH92MIvY5xRNryy&#10;W2EbBU557+9cpPFq4gkZbeNxHndmUDdVaCS+uLb5Y0WTPUngVxt3djGVTWzN+bVlTzHZhhucetVZ&#10;NdEcRjQL8xycdqxr21vpLVt0tupPYAmqL27WzqJLpiSRyRhSaUaT6Mnma0OiXWGjmO7YVb25omuU&#10;nYttwy9COprAM7wW37tjMxJOQegq1p2qM8nlyBo2k6Fh0NP2c0VK9rmuqzKcGNmVuhHb61YsbFZF&#10;K7ak0t2iTaVZuvJ6VoWdsDJ94Jt5IJ61nKUk9USr9DmfEUc2l3Maj5o2+UMRxUNso3KD+OOhrqtX&#10;0ePU9LlZR86jcp9K5vToDC7dflzg1/SHhjWoVcsvGKUouzfc66cOaNy3bwrjHYdOKuxRrFIDjnoP&#10;aq8Ybj+76+tXo12vheAc9utfqEbFqKWg6I4bO3mpo2Uhm2j5e+aaka7T95u2KkitVKfKGXHrVEyQ&#10;6MhgffjjtTJzxtXp3FSFNqrz83TgdqSSIKF29+o7mqJUY9ym5UHaq4K8fWqsrZVid23pj0rRkt1y&#10;Vx7n1FVLhAGJU+9VzDS10My8kVh6Dpisy7DSLtP16Vt3Sqq/w7jWdeQZVflZd3bPShsrmtqc9eDY&#10;xDDdjke9VHkG7aAK2NQsNz/7KnBPcf5/rWbLZlG+ZW29vpWMki+aTI1lEahf4WJrU0e4WeGezmJ8&#10;u4XgAfxdv5frWU43HaD07mlWURsDyrKRjb2Oa8XNsvjjMPLDy+0iZ9iSyl86VoZNiyw/KMcZ/wD1&#10;VrWkYu2jVox5uQMn+Kuf8QxreSpcJ8rZAc98/wD163fDmpNeYjmXbKpwjY6+lfyhm+T4jB4mWHqR&#10;enWxxuNnodV4OtBBasm3nPGRXXeELFrjUCNpZVB4rK0W0EVik236+xx1rW0G5MbuseMyfyrzaSUb&#10;cxrh6b59iHUL6OwQL/FM3mlSPriqM91hd0zfM4+VFPOPepPEniXS/DYMt9Iy3DDCxjk1y+m+MdM1&#10;e4Jjf524G/j3ru/sXG1qft4U3y97HTWw9RbmrcagtuN8YVGUYxnrWVqcyyIWDbskcDtTZru3yVMw&#10;wc8A1l3flrJzM3lqcfWvIjhajlypO5x8rejLT2+/7r/Mx4XPWtJNGWexKSL82Mq2ORWbYyRRbZP4&#10;ccerVoJr8kYwq7uOTivqMl4dzdV418NTaad7tNBCi07xMtIWspjE4Pp161oRTMQOnTrUF0rahdeY&#10;w28Y4HFTwQso6cV/VGX+1WHh7f4rK/r1OrzZbibDKrfeYcf1qzb5MmByo6YqvEu456nr0qxGOR2H&#10;XPpXdFrcrRrQnVh1DY55HrT4254+uc9KgZVdRtxubr7VKh3fL0YdcirRDaRL5wG1TkgH604yc429&#10;+OetQhVVh3LD8KfsWE7iT9M1alEiXMyUS427eCpwQafHNtB+bd6GoA5xn5drdSKVSGGPl+uKLk8r&#10;WrLElw5XDdcZxTXlz/jUZlDLtxuwcGgtxt4+go5kgvqTM7rgt06cUfaAST827pnpUbSZXn3JFNTq&#10;M8fTvT5lY0sWI58vlvvdCMU4yZ5+6G6VCHI4LcY6AUvmBzhfyApqfQnlaLMLK5cEv/s/Wo45flHz&#10;Zzwfb8KjiP3t3Az+VOjYK/zfxd8cijmRUbvccJOfTPWlMjRN7Zx9KRW2Izfex696EZXB3bvXihSQ&#10;WBLho/l9+po85i+Np5HfpQqhhnK4HvQ67R8zEdxzRzRJlB2GoWVfmX6elORidvp6CkI37sd+maRW&#10;2r8ob5j3o5kJUxztubnI74BxQszFfl3Hj0oUjOOxPSgHL4+Zdv60KSL5WloEtxvYe3I4xTWdwQu7&#10;qee9SeXiQbdu7PpSAFQxHPOeneqckZxT6oRpOOB06fWnBiQp+8FJ5Hel2hvxpFKyH0b+dSGjYisW&#10;Ab7m3tjvT0mNofl78CmhB5f+0RgmnH5SrKV+b07UaFOLWw3fubaxxtHHPFRtJuxgfMp7dxU2xR+W&#10;CKGP8K7Rxk57UcyRKjLcgEjgfxfUUjN1GT82D1qZQN7E/wAIHXvTdwLYAHt/tUc19TTQhaP5O7N2&#10;OOlRTJ8vylvWrIORux7cmmSqM8/eHAwannDl6lZ12x5DY9Rnrmomhwv3c7umKt7Qo7Y6Zz0NNMWX&#10;+X0zkilzC5ObVFA2zD2xz71Bd2xPPqPxrSdfMbaeueoqGaPafXnGelRzMuNNmHc2W9SBt44APesy&#10;e1xIfl6+nFdNdxBoyCBnrWZLZZbOe+eaftBbbmDLZK64K7uc1TutNBj2fe/xrZkj8uXHy/Kc1FIq&#10;z7uNvPJxS1bKjJPQ599JCtyM02TRTInPbj/62K3VsN5+bG5uBx0pVtQgx1B4z6VjOxcVJao52DT5&#10;babMbSqc5GO9blh4hvreNUuP3iqON3pVkWkauGK8+3enNaqWH+1zyOprzcVl+HxEeWtFNeaNOaa3&#10;LsF5a3jqWRo93LY9a2tMHh46QyXhle5cnB5+WuZiACnHrwO9JuYbs9M8cV83HgXK1V9tThyvfQx5&#10;Yp3sVrm0WKdgo/dqxwfamxwYc/LuxwAO9WlZnZcMMHrjjFWre3URrv25yD+PpX2sLQiohK/RDdPt&#10;/LXc3GV61bOeP4j0IpkZC/LwQoxyelOUqjfxY6ZzU+0uyeVjkXKcjjHy+9KpUx/wruODn3qMuUBb&#10;7y+x5FE0qj7v0pqaYOl1Exh8jIU5zznmo5CylWX169MU8uuzb3/Q1A75H455PA9qr2hSpjJiGQjG&#10;W5Gfeq1xujTO3t+NSScj+6d2CDVW4mwW59qqNQpU2tyrdHYgb73ODntzWVdHDf7wwSO1X72UdN33&#10;T3GTiqF/LuRufmU9+lXzdyoxRlTybBnI64x61h6tIrbm3e2BWpeHhmBIPPGKw9VGCA20+gB6VhKR&#10;1U46XRzmqKsk3y4x0POM1zGr5KhmxuU4+orotVZVlO3KbT0zwa5nWpVl3c/QZrGUtDaGjOa1t1kT&#10;jI3H6iuI1xclvxHvXZa0CIv7yj8MVxesKQX29getefWlfQ9CjrqVbnw4t14OnvNyrJHIAB6+tcDr&#10;Fm0cwf8AhkztJ7+tdzBdzyafLBHl9x5UCuY1+Bri3tlVlITd39cV4GOk4ntYKmpbnO2/zTL25HNT&#10;Y/01scDPFRW6slyvHfoat2dt9qv1VVyWcAc1yQV3ZHRzKx7B+z2GPi6zRud8ZBz0qbxzI0vj3UjI&#10;QGS4YDjpzXc+GfhpF4AvvC8igRyalpwndc5w+4gn+VcV43hkuPG2pMsLs3nsThetezTg09jy6kkP&#10;0aTY54YHpwa6/QUCr97tzzya5PQbeR328szDHTpXX6MhhKrt8w7tuSOlenQhK+qOWUtLs7XwhP8A&#10;Z5jkArgc57V3F5q82q2NpasxeOzGyIMciIHkgfj6VxGhWmB820Nt55611OlxMI8fOuO57V2cuuqO&#10;GpJtGja7o1Cr/Ec8ngVPHcNv6jH16mi0VWjX1x2FTLbr5+OG6YPrW0eXqclmW7G4kL/MefX1FaNu&#10;7O33QB6+tU7WDa+3bu5yKuD5Au4cKamUo9C4xT1ZYM5z/EvXC+tNNwxTKhgyjHJqSCHPdW4x707y&#10;lIbJ+6cn0NZ86QPyGpclk+bOduM0C+cj9RinAiTcQuPTNVZ5TFIu1t3bFRKtBbsxlcle8aNSzNuK&#10;9cHj6VA+pbDtLZyOnfNSW+h6lqMqrDbnrwGBAPvXZ+CvhIba9juNQYtJk4XOAP8AGvlc44yy3AQc&#10;qk032WrM+dLqchp+l6hrMqrbxysJDwR29K9G8GfBeOGFZtQk86Rhkp2BrrLKxtdOdY4kjXbz7irU&#10;975ceFxtxya/EOIvEnHY793hP3cfLdkyraWiYNz8J9JvD80K7m7g8irVr8P9L0FVkjt1bdxk1ovd&#10;rD93oPXrUU935luMHjPTtXxOIzzM68PZzrSa9TGM29yaEx2cDbUChf7vekGoKi7my7YHXrmqkLq6&#10;yBmwrD5R3+tRzwNbjzBJu3AbfevAlh5t3kaXuWhcKW3ru9ADVqS6woVm+U8YrJtbn7TIq90GeKuK&#10;xZl3f3ulaRwrtoYyqW0Rc81EwpZvk9atJqCq6so3YXoPfmsmW8ZJ/L28jg+xq5Yr5bqFyGDBR7VF&#10;SMYqwU9dTaWeSW3VlXb3NfOv7TvxHGr+Jo9NjZWjss7wOhfj+Ve8eMfEEfhnwpeXTMcQxM/pnA6V&#10;8W6xq7azqlxcSM26aRpS/oSSa/XPCHI41MTPMav2dF6nRC7VzW0e8ZRzlhu788V02l3WFGVUciuT&#10;8PzqIsenpziuo06Zdyruz+Ff03SnZaDlF7nQWbu/zNwG6jPSr1pNlBxwehrNt2Gfm5HtWhZg7cfL&#10;wMgZ61v7TuR7xoecZFA5+Xj61MhLqNq7eM1FbNkN8p6d6tJKyn+EM2O1S6iD2YwySL0PDDk46UFm&#10;/wB4tx9KerZwPftS/dkJb/8AXWftEPlewgDb8dc+negSsVwMque340qz/IuMr6jNDOCq4I3c8e1C&#10;qLqPlY0zyFeVbd16dKcJd+A3BxknvTR9/dnp2HSkknQnJ3HjNDqLoS0x27C/xbR+OTSeb6L7+lRy&#10;SEx7j9eO9Nkm2/Mf4R0qXVQRg+pNLIyxq394EfnSF2UcNwvtVZbtcN/XrRDchxn+IdcnpS9oO2pY&#10;LNI6fezjt0pXcr8p54/Oq5vP3ud2fQdqWS9BZRkfnSjO7LUEWFnbYOuPY01ZpEjyecAEepqubhCq&#10;4PsM0qzLFxx0rR1Ehct9EWPNZyAAvcnmnGds4K/Wq/2hVKjdyc9DSi8DEL8pb0z1qlWiLkLUbMqF&#10;v73r2oQtKD82f9nHWqqX2H25+7+VSDUQCcbRjqOwo9sm9CZRfQubWZR8vJxk5ppRj33fSo7e53A8&#10;txjH19asRyLn1+taKoSqfcc0jrH3OTinAkrxtGT0PamkMxPzN16VIH+6rZHPrRzFahGoMZJ5x047&#10;07b8y+i9qQlVc8bTnjvT1bHDLgnrij2jDkT3G4Zy3Qe+aChPC+vFPSTA7L9KI/mjYKPpR7RgqcUN&#10;SNj97+EH8aQrIp/HnHanL+6jViCGwOR60CfaV/2vfrUupcrl0G7GAz2PbNNkzt/unPYZpyfK3GOl&#10;BuC5A4zjj2pe0sEYsa6bRnb9c0F8xrz3wPagzHdt4zjkGmeZsZt23B4p89yZX2HiPzGHzBecDNDR&#10;sVx8uGOSfSmxso43DPpQ1wq7lx1OKnmJUHfUNpV/vcetPWHjg9PQdaj8wKvB+v1p6z7Ack+xx1qf&#10;aFezQhZgVO4H+tLNHyO/OTUbXC4x/F15oe5GQpZRxgGqjNk+zHMu4jlm7mnGFiM/h9KjklHA7Lxn&#10;NPScKfvMc9609qHsUmPCspb0b7pxTZY8Pt+b5vTmmvcbpN277tO8wbScjg4zR7RsPZroTLHhidy+&#10;+e1XtNnjg2hlfdnkjtWbDOjtyNwFa+mG3kkXc2xupyelJtsvl0Ok0e6t0G1mbd2JXpWzbyrIflZd&#10;vt3rI06CEcrMD2IxWvZRKFGCv1rmnKzFHm6l6CZAMfgKsIctnjaf1qmsi/w5/CrMJy3es+ZGnKOA&#10;Vj8v0qKRfKHy/Njips7Pu/NzUe7hu/NHOVysaYzj+lIy5DEDhfanNLwP88VWn1BYVzu/OnzEyinu&#10;Q6judOhArnXLG4zjd2NXNV1cqx+Y4Pp3qjbyK0qliee+a0jKyM3BN6mtpL+X8qqF3c8npVrVpFit&#10;y2c8cZFQWDRhSxYAe/eszxDrm8FA2R04pKTbuinFWMvUb0yP8zewqi+5eM//AK6fJOLhgPmLbsEY&#10;/nVa4lZnw3ygetbc9jLlJXg3IuOR+oq3b6Ct5YSTLcJ5kce/yifmIB5/LrVO2mUvxIOO45qzNcqU&#10;4PzZ5OOTTdRjUOpQkj8v6nnrTVUFCOevWnNJzjjdjoajWbf/AA9av2rE43YrJ5hUR+vU96QxbZd2&#10;cd6aZMoo/unpTfNAJ7Y5o9ox+zQ/arD/AB70zaF6huvNC3WZAaje+DZzg0vaMr2cbajpNqL8pGPc&#10;VHJKvy/xfNVWW+XADYPPc9Kq3mseUNzEDvj0pOViVHsaDTKrt+fJqrd3yRx7t3b86x5fEO9vLXcc&#10;k4A7mtfw74fmu2E12ueMrGT0+tfPZ9xHhcroOtiH6LqxS91EWjWT+IL5IR+7hZss2cZFegafaW+j&#10;jy4wFCjAHXNYqwfYyrYVVUYAxjBqQX5EqsMsMj8K/nLizjPE51PlXu019np8znlU5tEdhb6qLW0V&#10;Q21j7Vi+NLc3FtHdbd0sDAnj+E9fyqaK6+0SAqy4x27VLeIs0JU5/eZU89sd6+b4czCWX5nSxUej&#10;s/R7jgV7S68iz3Lt+UYHpXK69qL3l8TIenvwK19KJmsBGZNzRkoc+1UdfFrY/wALNIRyfSv7Iwlb&#10;2iUl1VzslBcuhmo28846ce9TRRgyLnaGPaqC3QeXK5VV96trceaBjGG6GvUUraHP7vVF9YVYcAKe&#10;lWEgCrhep9PSqEdxtTDN81W4rgSdOwx7ijmZpGMWPRP9rjPfvTkt9jbv4eajE244+lOWQB8c+pp8&#10;3cnRaEhhUkf05ohhVG+b8OOtAdVfI2jueaVZFxuBXt+FPmeyCVnsSeWAB9eTxSonmplu45oMm4fe&#10;9+lN8wjjoM9BWfMLktuAAx07cU5U6nb06E1B5nz4xzjHPenm72qcdvXpRztFq1iQqF2gfLnrUMio&#10;jZxyev1qNp9/zdwOmaaLjL/hzU8zDl6EiKJCx6c85PJptwu/b0Xkc9eKjM+VXPrnJFRvcb2+8vtg&#10;ZzU+0sHsyZlBb5cbRTXkHJ9faoFu+Pm657VXn1VUbrytZyqN7E2sXXdQN3THHSoTIuOOvU57is6b&#10;WsKv15Aqpc68qfN93PbsanmYRkm7WNia4Un5WGScEVC98sZHU9vrXPz+Id3AYNk8kdqijv7vUH/c&#10;280ucbdqGsKmLpU1epJL1Zey2NmfVFi3A7cMKqy6yAi/MPwNGl+C7zVmDXDfZxnhe9btv4ItNPyx&#10;UTOoGDIc8/yr5DNOPcswt4xlztdv8zCUuV2MLTrWbWbldu5VXlieldv4b09bG1RcDav3ie9UoLZL&#10;Nl2xheMAAcYrUimjs7QbvvN/DnpX4zxVxdiM3/dL3aa6d/UnmbZY1a48+1k3Ku1htBFcUzs9z5a9&#10;WJwDXS3d/ugbICqoJwOcVxserR22oqWXKxtna3Q1994URnTwNRPbm0NqMU1dmxcWdxYzLFcIY2ZA&#10;4yMZB6Gn+aPL8vKlR1HrVbxd8Q5PGevzX0iwwtIFVY4xtRFVQoAHpxVWzvFk9s1+uRk2rs2sk9DW&#10;jjVXPB+Y4x6Vct4FcbtpO0VlwXYY/eO49R61ftLjDZ+XFGpWhfRVXAx7VoWYSLa2DkdBjvWbBdB5&#10;VX5ea0FkjWPduwyngetS0y0nujQtVVzuf1yeOtdV4e0231q12xPdLdxksytsEYQDOck5z7VydmGN&#10;vJIiM23G4j+CtHTpcHczbV4BFZsetzu/DXiKRWt7aS4uJ7GBt3kSTN5Y7/dzgc+lfUHw6+L+l+CP&#10;hVb2/hzUNSg127YfaGSFI44lB+7u5LDHTHrXyj4WvreC63yRQ3SDjynd08w/7y17N4Q+Fmp6FqPh&#10;u5tWtb6HWkWSNElDiMlsFXAJKge/PBrjxUYSSjJ2X5npYGtVTutf0Pt/9n/4ux/FDwqWa4WS8syE&#10;m3YDtx1I/rWv4o+Muh+EtW+x3dw3mgA/INwGa8V8IfBDxV8I/GV34ji0myvbVbdmmtI7z5WGMnbk&#10;Z7cA1iePP2pU8R+H/LsfCFpZpJz9ouAG24P8IwK+fWBhVqt09Y+TWh9PLFOnSTqaM+mPDnj7S/Ff&#10;/Hjcea2M4xgitmvEv2afiSmt+FpHudJhM1rz59qqbmB9QSDn6V2OpfG5LS9Numk6h5vGPNXYOehr&#10;hqYOaqOEFt6HTTxMHBSbO8orFstdn1SOFIQnnHDTFfmSMdxn1rZzx0rllFxdmbRkmroWob+6+x2z&#10;PtZyoJAHeqOs+L7HRZPLmnjWTuu77v19Kz/+E4WfTWuoomnWTK2sUfzSXB9cDoKpU5aNrQXMndJ6&#10;nyJ+1X4n1DxL4mnuLxmhViY4Uf5dijsB1/GvnnxZpcmgz2Ml9HNHZ6gplRwQWdA20kDPHTvivoP9&#10;qv4a3nhyddW17WI7jWNXnZ/sEHJt06g5zjjpjFfO/iHQUNobi4kmt7VpNgZ03NI2OgUcmvvcLFSo&#10;xcNj4fHxlGs+fVnN6iVkmK2+5lYlU5wSOwPvVHVdTWwZ4/JSK6xsZQSdhHXv1qO+ksxdBY5pI1UH&#10;c8qlFz2rnbrU8XO5WyepNdR5kp63Ravb+aaRnZmZjxuaq9zq48iOPkqAS2QOW/nVO81fcvzMevAz&#10;WbLqa4zn9e1XHzDmLcr+ZIcHjHpTPNX7vXPrVQXykfX0pv25R67WGK0T6IzaLbPu+Xj5RkYqGaRd&#10;vXv09arPfqj7t3Q4IPpTJL5d27jHbiqIZL5m1u+0DFNZgm75upxnviq6zY6buucZpJLkFypO3djG&#10;e1HMNR6kzS7T/s85z3qO4fKYHHvVaa7VT97vjg1A1+u77zUnImVi4SqK23736VFK+9vlK7u49KrS&#10;akrMd3A7Gq8upx7ev41PMWuWxZLAZ6blqtKy7vvfL3qvdamsb/e+9VOfU1Ab+HGe/WolJWuL2keh&#10;YuJFUDb+R5qlPOpZufl7dqrPfGdwseWOeAKiuJLiEfNHIm7nlTzWLxNJOzkr+pPMxbkqH+b86p3a&#10;bh8q7t1F1d7ex6c8VG12q4JbG77vvR7eElow5u47w7Pb6frMcl1C00Ib5l/z6V6xq/h3T/E3h+1+&#10;wxzSLNwu04J9c/SvH2vIyvp7+lSf8JNNZwmJJ5I4cn7rnBr4ribg+jm9SFWU3Fx/I1pyhtJXOtu3&#10;0X4dXQhuZI76QoxeGz/hYH7rN/hXCeIvidquoX22xJ06H7qpFnIHuepNR3F2ksoGNwbjJNafh210&#10;NrC/bUkvXnWBzbC2KgmTGF3FuNueTjnAxXXl/CWXYKPuQ5n5nRGUW+WOhr/DvXbyG0uY7u4a44AL&#10;M27rW1HqP74qysxIwhz0FcD4XvY7ORl8z5pO/wDjXb6ehijO5iW25DV+Q8f5PPDYx1oRtB+R52Mj&#10;rzdC3GgmGWZsY4WqN7D9kUsoyrHn2qf7TgAFipYY470l2yww5lO9e6r1r835onn3icd4v8cDT/3c&#10;du0kh4PO1V96x7C/nv7dTcDduHGK1/ENpBNfMGWQjjnHBqM6fHZFV2/w8EV+teHkcsxqlhK1JOa1&#10;u+qO7DcqjqiHRIJrMthzuY5Axn8K6DTbxlTY6qQxydw6Gs2CWNPm4G04FaFteIw+71PBr9IxHAmV&#10;VtfZ29DT2MWzVtrxllUr3zkDoK1bPUo/N+bcOByfWseC8G1fm3HvVmG7VpN2a434Z5U90/vK9nFG&#10;nd+It9pLbwx7BJwXbFZK2TR9B2GKs/aIymM++e5qWKVGKqfTj3r7DKclwuXUfYYWPKiotIbbx7kH&#10;3m9R6VajAMgOW46VGt0Gfjp0qaKaPruwc8V7SVg5iYp8vytg+/c06GPCbT8o9RW54btrfU7DfJDF&#10;ttQd7c5ctwM/Q88Vi3ep/aYVTZGqxAgbRjOTms+bmdkVJtIAFdV3D9fyon2xj7p4OQfSq5voxj5s&#10;jB/Cm/b1I68HJrXlZjcfKyvluhHpUDr5hX5hz+tBu1kbr94ZzUctyDwdvPerB26DZbVfmPJJ/lVK&#10;e3yPuniri3Ax83rSeaksbDdyvTFFyTJubHKHrjPpVCXR/N9twrdkdcMMblbgZ71GXVDjjpjgVEjR&#10;SRz39hNJwMc8fWiTRdvzH72ccdK6BXUflzg1EY1kZt2AvXArKUQ5uxzk2nY3fLuDdRjqaW106S1u&#10;mkUHPo3aug8uMuN2OD1NDmMdAcg15uIy/D1XepBN+aDmidFbeL7eXwTJbszC84VcL1I71e8K+K7D&#10;RYl85HabZhpOgBx1xXIm4VFViPu9h3zTjdqH+Xbx+lfF4rw7yutPnlFp3udVOtGLukjI8Z6a3ibX&#10;7i6Vm2OcLnsBVG08ItbsD0PPbmujM6nkABcEZ9aR7xQoP5+lfWUcDTpUlQgvdSsRUqczuzOXQVQB&#10;mZmwOuavQ2SxKqr91fxz6077Yjqo6YGc54NN+3xgZ/LNY08nwtOftI01f0MudR1FWwXH8galji2H&#10;PGR0GOKr/wBsDaoDL7HNN/tpQTu6+pHJr0F7pn7RPc0kUIeowB6U6GQFfu574zWW+shj2IB6moRr&#10;mDuU52j0wKr2iDqdAm133dlqbzlAPKhfT1rno/EKiX/dHHuaePEa/LllUnJ5Pamqg5SRviZQw/iH&#10;pnpSi4CuW3dT0z1rnD4iVZNyspB9DS/8JHvAb+7+VXKokZ6N6HRfbBz8vfim/bGduRuXsa50eISs&#10;GF+Y89s4pv8AwkDeZkErj+EjrWf1qCerNNDqBe7vusuWHTFNNzul3Y5HTHauZ/t3bk/rk8VJ/wAJ&#10;Cy7vmZfoKPrlNfaQ3Uiup0n27BIHzFuScUJf9/XjmucOsTMG/hYnjPen295PclsRttUZPoKxq5vh&#10;ofFNL5oz50bwvAEBXnOcnOMU6PUNjfMwDAdfWsM+ciZ+YDPSnym4gAJ3YI5A71zx4gwT/wCXkfvR&#10;PN1ibq3mH429OKbHegyFi3zVk2ouZo2bdswcYxyaIreQSxu27GeQeMVz1+Kstoq86qKjO71N+G48&#10;5PvZDD88VOs4UD/Z6Vjz7tPjWXdmJvu/WmjV2LY3cY6cV7GAx1LGUVXoO8Wac0TaSVmDHb0pUbCf&#10;NjGck+lYieIMt8rK31NKNZ3Dtz2967CXbobQk253Y9uKUyZHLcdOT1rD/t/DcsrcUq6z5kXQnHQ0&#10;EtxNoy+WV2nORzzSxvgEN1zk81ivqyjC8etNTV/lzu5z1HSjlfQXOjcE4h7fL0p2fMU5+UEcGsF9&#10;e29W7dhSf20NmFbavoD1o5JdTRSZurMpO7JLL0FNMhUfMfzrDOtcY3dqd/be0Yz8vt2oUGyJVOhu&#10;JcCSX7zbvfgGnvOobAbv2rBfWdxwzBVx1pYtdMh27hhRzxVcsuhMXBu7NwT5P3tvfGe1Csf9kbjg&#10;GsU6wx3ZPPQe1EeqsByztx1B6Ue8a80TcjlKtyx+Xge/rTluNw4J/A9awRq4jbudo5GacNWz0+oz&#10;xRyt6k8ybN2SXcT9MZPaoXdYydxAK9xWT/a20t0+Yjnnj6Un9oNwQx+Xk5oUdBSikawbnLZY44qB&#10;5CPRvQGqEt7kqx3K2c5z0po1FgCTtwtHKzSMlbUvl2zluc84Jps0vlbSuffiqA1JpPmHpkZpWv8A&#10;c3yt7nijle4Xi9UWpH2pkfXNRsGZM/3R+RqrJfK/DHbnpiol1Fiq4bhTj/8AXUylLYz5rFyY5bdj&#10;pwAKqzhY4/oeMnrTJNV3Yxt3VWuLrzFYbj07VjbuVzRZDegFm+Vc/wB3NV4o1Ynb29qbPL5h5+9x&#10;jmmh2Vf7u3qMcmlKaWxpCKJfLZmVlXb70pj2lt6gc/nioWuNi/N/F1qJ78Bjgn2yc1zSqGl0tiyu&#10;Ub7vze1MDqj5O3vjJqhNqbD+Jfm4HPSqN5q43Z/i65rKVVLdhds2nuFIUDavI6nvUM14pUf3vQ9q&#10;z7ZbrVJF8u3kkfGQSMA1pWPgnVr9h5gWBW53Z6CvIxfEGCwqvVqJW8zNtJXbIVmbzM8OFzjHap4r&#10;zZ1b5v611dj4Ot9Lsd80fmOvBz/FRqWiWc8EZ8tVkYfw/Lg18bU8VMvVTk5Xbuc/1hXOZS+yN25e&#10;ewPehLgkrtUtnrzWlPotjprtnL7cn5jn8KtaXcW7T/Lbqsf0qa3ihl8V7ibN3iI2MNWeVztVtxOA&#10;Mdac9pdYysMrfNz8vUV1keqKUby1AXPAzjFP/tj7JCrNGpGQSSK8mfixG/uUfxMPrJxkzTQRnfG6&#10;exHFVmvlhxuyR256mvSo7i01G2XeqsZCQeKry+DtPvAY2jj68HtXoYXxRw04r21Nr0KjiF1PN5dT&#10;ZvvH5vQ1Rk1JSG3fwn5fpXpM3w30+R2Vm+mDnNYuufB+B2kNu7R567T0r28L4hZZN2ba9UVUxEej&#10;OBvNSWMEevtWXd6huOA+c9a6DXfhXqCsot5kc56ba5HxJ4Z1LQEZpIi6qPvKelfU4biLL8Ql7Oqt&#10;fMmFSL1TK91f+Wf4e+c1h6pfGSJsNn5scdR2qlda66IwZJDnHLZ4rKufEAG75VXcSAM/zr03UjL4&#10;WehSk0rBqc+6Hb5jbiOOvT1rmtQlzu3fKyj5cVdvtUILD5WGMgZ7VgapdMwxlVVjisZTO2ErGTrc&#10;peMj+58xNcjq8nJbdu7Gum1aXEeMnbnrnqK5TW0GxsHrzj1rgrS6HXRjrdIPCXiWy0Oy1j7SsjTy&#10;25W2wAVDn1/DNee65LJDcKFORtyOa17tWKOqnlhWNq7kNF838OK8fERUtz2qNlsQlc3ig8fN+VS6&#10;RI0epL6bwOO3NRuCtz6Zbqan8J251HxFbQ9pJVXr05FctH4kbbKx9H+H/Ed1qni7w+kkhmMMKxoC&#10;f4eDX7E+Hf2QPAN74B09bnw3pclxJbIZHaBdzHaMk8Zr8l9P8DQaJ8evD+mx+ZLa4tAOMM+9kBH/&#10;AI9X7YWs0mq6bbGP935cQXb9K9arUcbcjPPnDueR3/7N/wAIvhyqLqWh6bG0nKxLArM30XFdp8Mv&#10;gH8HvHVg0em6TpvnR/6yB7cKxHrgiuQ8P+OdLsfjZ4suvFUN1NJZzxWtgpgLRiIRKSw46lia39Y+&#10;IWi6z8V/BknheGZbxr8xXmyIorW5jYnccY4YLUxrVdk2Y1KMH8SPQm/YS+GNwY3HhrTfMb7xEC8/&#10;pXyT/wAFPvgf4f8AgnfeFRoNhDYx3ltK0qxqFBIYAfpmv0K0bVhcXixov3Rke9fCf/BcTUf7P8V+&#10;B1ZtsZ06eVlPr5oFdWHr1ZVYxbORwTWh8Z2OrDdz8v4dqvG6VQx42/1rldM1lJoV+baOgxWrLcbU&#10;3Kfu+te0jicUjo7a53fLySeTzWlblShw3K4JHpXH2usbEOW5x2/iq8niMR4bd/skZ71jJO4cy6nT&#10;Rv5LDcfofU0yW/VQVyv41zo8StcXPlR5eQ54HPNdN4Z+Guoa7L5k+6GLGSvfFeBm2fYPARcsTJLy&#10;6mdSpCCuUpdQ8yTbDlm6DHU13fw8+Gn26SK61Atg/MqYxVvwv8N7PT7xP3MbFX27256V29qn2BfK&#10;+XAPHtX4vxZ4hyxcPq2AvGL3fVnHUxLmuWA23sbcMwEW3y/u9s1JO7JJHuIPYAUyNmuw2GC7RnBH&#10;WorqNlCsWXcy54Nfk8qkpO8nc5Ixktx80ipMzclu+PSmQX+1ZQuDu4GapSCRZPmb7wwRmprQebJj&#10;5RjocVehaqJEwZmfLYXnjHQ01f393t6R+oplwTs27huU4x+dMEWb5jGrfLyM1XIhTnfoXltfs8jR&#10;j95g81XvpWEbN0UKcDNWI5W88iPksAfx70t5brc2si7QGZM5z0NHLqKLWxS007WRv4lGOO9WnuHJ&#10;UfxA5xVW1ZYUbau5ugwO9A3ebvLEHqeOc1UpcqF7PuaFh++kkZvvHOeOhrX0yVUkC8s7DjFYUBH2&#10;rLM3QcDvW5ocDS3ZkYbccr9K8PEay1ZvHTRI4T9rXxT/AMI58MPsqn95qMnlFR6Dk/0r5US7YdSF&#10;wM9Oteuft4+NI5PFel6OrfvbSJppdpzjfjGR9Aa8GOqbAcNxx94V/U3hvlywuTU77y1fz2OijHTU&#10;7XQrlXZOeexrqtMvRIR93tyO1ed6Tqr4XB+6ByK6bRdVIj+7nJ45Ir9Uo7CqaaHcWcg2jcd2R0rY&#10;sJN4XPGeBjtXI2OobmG5sL2x7VqW+pHC/d2jkc85rot2MZSd7HV2c6orZc4b1qysyqh3beOnFcjH&#10;rDbeWAzwM1JHrDBe+G4zWfs2XdnUPMrNtVwPSnGdR35zjk81ybawys3zMGz37VEdfI+Xfjd82fSp&#10;cS4y7nY/alRc7hwOtQtdgtu8wfL/ADribvxeqxsBJkrxRo97qHiW/W3sbeSWQnng4HvXHiK1OjB1&#10;Kkkku4Sl5HZXOrL13dcAc1DNrEaKu5oxzz81aGjfA+81S38281SK3yduFGSDWla/CKx0u6ZZJGvF&#10;jwAzngn6V8VjPELJ6CfLU5n5Ee0tuc3p7z6tI0dqkkxHJ29B+NdFp/wr1a8iDTPDDxkAtk12Gl2t&#10;vpVrtt4YoV6fdqWDXt7Mu7KgY61+dZp4sYmUnHBxUV3erD2jb0OOk+GElnCpuLpF3ccCobv4c3EU&#10;jLFIjKOOTg1seJ9VkvnjxuVY3De34/lWpY3fmMvUhueR1FeLHxOziL5pSTXaxLbW5yVt8Nr+4ODJ&#10;EmBnpnAp1/8ADC+tljK3ELLJ1PNd4r7Y93Vun1pJ5jnLL8vYHr+FOPilmnN0+4nml3OFh+FN7In/&#10;AB8RKe5/u1JF8L5wV8y45ccYGOa7OS7xL8vXbwDTt+9g2P4cjHY1UvE7N5q0WvuJcpnES/DJ5GZV&#10;un3Lyciqs3gG4gb5Zo3wO5rvndXmx3x61HJbhyFVee+aUfEzOFvJP5EuU92cPaeC2Zw0szKAew+7&#10;WvpfgSBosyr5ik5yT1roWjj087Zv4jwp9ab54dCFBWMdBmuHF8d53iPcjVcfQFUk3ZnG+ONItfDa&#10;w3ELlIpmK7S3Qisi116NmXpuauW+PPxPGoeJBY2sm6308bDg8NITkn+lc5pfiCRyuDkeu6v6M4RW&#10;MlldJ46V5tanVGNldnrCasrfMJPbFTxXkax/e+bPrXndnrkrP/vDpWrZ6s+PvNnGOR/L86+o9mLm&#10;T2R2P21S3ytkKc8VI16tw24bfz61yo1Vmx/D2PHWnDVGzyf1o5Q57HRi/Qfd+9796m/tD5B8wU46&#10;k1yy6m0sq8/NnGPWiTU2jU9mBIOeopOC6kc/c6htQAbAO0DpUb36mTlscYzXJnW2P8LfN60ybWim&#10;dzfK3fPSoskHOzrDqCunzMAvbFDaoI/4unXA61yEGpXF/N5dvHJM7HAVBkmtTTPB3iHWm2xWF1ty&#10;FLMu1VyeK4MVmeFw6brVIx9WkVGpd2NSfV0Vd3zdeue1NGsoFxu3e9aTfAXWZNqy3UCTMBtAOVFZ&#10;8vwQ8Q2900beS2RgOr5r5xcd5FK9sRHTzCpJrdDDrce3r93j6VFLriOoIboefetq2/Zy1KWEvJqU&#10;Ksw4UA8Hiph+zRfLaEnVrctnkAHp/jXDLxI4fW+IQc0rHP8A9vx5J3bVx2ph19UQdMeo/nXVW/7N&#10;LTJ82rL0zwn8xST/ALNEhdQupgs33sr0/Cub/iJ3D9/434MFJ9TlF8Qxnjdu45YdTSjXlPG/5e5r&#10;r4P2bIgAJtUkUqc/Io/rVqT9nqwtHCG+nlkPPQDIqKninkEf+Xv4MHznEJrSIV+Yce9CeIlYN8y+&#10;2O1dwnwB01ZsfaJ5DnpmtzTPgpounY3Qb3A6sc815mI8YMlpr925SfkibS6Hlceu70+8xJP4Gr2n&#10;rNqKvlWURjfuIwCK9m0n4e6bZMFW3t1UnJ+WrGt+ErNLBljhXBHYV4MvG+k6qp0sO7N2vctRlfU8&#10;Uhvljb5m3dh710fh7T1vlVpIW+bnNeS+MPFUemeJ723tnHk28xCHPocce1dt8OvHt5fLHG0m9cj7&#10;w56etfu+Hre2oxqrqk/vDVOzPTrfQrWA+YqsGbqa0IVWJgu4tj1NYcWqvIvzfLxVb/hI83nkxpJN&#10;J0YqOB+NHK5Id9TsI51Q5yOecVP9t+T5fl59a50XsgwuD15z2p0upeSTlj6/5FR7O5bsbz3y/wCG&#10;DUL6goPt61gjUbiXH7oovqx7U8XOeSfbOKfKhRk2bDXny7WYce9Zl/NJMjfMu3P51VlvNitlhkfk&#10;Kx7zxSsQkAb/AFffPepQO5JqBmB9QvYelJZ30lvjfDjmubfxjc6pN5UciqCcErxmpp9Xi0xgqsLi&#10;4kyMbuF/GtHJW1IjGTOvg19jndFH5Y6ms/XPEVvbDd5K7cdxwaw7/wATXNrZt5SK+0cKDXH6jc6t&#10;4luFF04t7duC2en0rz8ZjsPhqbrV5KMV5itbc6w+NJtSuRa2cSqx6kKMD3JpzWc16/zP5kuQCScD&#10;6U7w5aQ2VotuibVwPnI+Z/fNaOk7YHm3hdoPyn0Nfg/FPiRiqtT2eXNwiuvVmEqnNojIt7ldKuW8&#10;z/V7sHvgd6n1jxPaskfl7dwXnHf61gfEqV7C3E0fyqXyQD0zXI2+ssY8sw561+xcE5vUzHK6eIrv&#10;3tmWtEdwNcXOcthu4603+241RsMcnp2ri49YZUzxuB45qWPVtx3Z57CvslBdCY6s6tdaUDJLf41G&#10;dbVf4sEniuZGpbrmNHYqrNtJ9Pes3xB4iXT7p4VkWXy3K+Yp4bBxkfrUuy3K9m9ztG8RxpFz8vvm&#10;oG8WLYssnysytuAYblP1FedXPjPzW4kxwcVVXU7zXrpbW1DM8pxla562IpUoOdR2SJs92dlqPjA3&#10;k7LEu6Rj0Ufyp1hp2o6s/LmMdyeOK3vBngSDw1BG08jTTMQWkx046D2rqr7T4VOY48LgMGIwa/De&#10;I/FScasqOXx0WnM/8g9t2Of0vw/Hoaqdv74cl26muisrzyIVkZQzPznPIqq09veWflFm8zdtGetS&#10;QnyofLU+Zt79x2r8hx2aYjHVHVxE3Jvuc7qPmuyxJfJJgyZ2yZIz2IqOyuMXDFdu0c4qu4ZbLHXY&#10;+Dn0PeorC7DPIu3cxcAc84qsPTsrsOVvVHQ6W2yLcOMnBxWgt0GVfx4NYtrc/Zlbd93P61dhufP3&#10;SMueMDnqK5asLT5kCZiLqQstUvIvuN5m4f7WQOaxfEmuq7GPd35OelL45uZNM1vfFHu+1xEDPYj/&#10;AOsa4u5Z0ZmmlVmY/dBziv6/4RxSxWW0a1/so7JSThobtpquCQWA3D8qu2ur5H3uPr0rlbe7x/Dx&#10;9a0baTad3ryOetfXKxz8r6HSx6wuDtO7PUirMOq8ccY71zkZaFsAhu49RUsUxHr/AImloVyzvsdA&#10;NWVBnf8Aw/nThrm49chuMisITcentRHPjbnoQcVegS8zpIdQ3YJO7sQatQ3fmZ24989q562nx/C2&#10;a1NOnyc/d7VEttBR3NX7SGX/AGge1VLu9K7tvH0ps0mwHr69euKz7iZXwwPy1EV1LlK+jLE2sbCF&#10;zz25qu2tYZl3decetUJ5ldjkt16+tVJXw7bt34d61aiTG99DYOtbR973HFRDWl/vfMevNYUs7Rfx&#10;MOe4zgVFNdjy2DAAnnOazlyWHad9Dfm17d91sjv7VXm8QrG53MvTPHYVy97rv2ZR/CF461lrql1r&#10;d8trZRtNNMdoUVx1q1OnFyqOyW7L5u511x4vjhiJ83PAxijQ59Q8Y3LR6bay3bLgl0X5V9yelXvB&#10;vwOghZbnXLxpHX5vs0J+Uf7x/wAK9S8P6jY6Hpv2fT4YbZFGSqLtz/jX5PxJ4pYTCXpYBe0n36L/&#10;ADM5TjscLYfB7UJxuuryG1LAkKAWYfWkm+DcUFw3mahNJ0O1FAGP512t3rgvnyrDnOBWXcayxb+6&#10;zDAzX5nU8SM6rN3qcq8kY+2kijpeg2Ol5VbeMHOMsMk1pKYoWKKqqpOCAOlU1mF0okLfdNNvMqkb&#10;b8q/6mvm6+YYvESc602792DnPuWZrhIXwqjcKidlkDdyTmqpmWWR2bcD2+tOgcGNj/F2rDUmN76k&#10;jz79u7hY+vuaqrckSbnZiCf0qS9YMu0A4zyfSoYx+8xkMu7nJ7U72CUmJf5NjeSKWysLMPQ15hL4&#10;i3yHlsZyPevTtXu1h0HUmVflFu4zn1BFeIC62zlRn73IPav3rwvnfATvtzHZh4ycDpbXVXlXuFUg&#10;5x0FaFtrXmqPrxWL4Vlt47mS4vgJLeFCfL37S7dAB+PNFtcfgMV+rRkXKLR1mn6xgc5ye/pWhb61&#10;xtBZR1ya5i1mYxrtP14q6kvyKN23nsO1NyiOMPM6i21fIVv51oxa2HcnP3q5azmIVs/hk1JBf/Z3&#10;/QHrio50XsdvZeLJ7WCWGOSRY5gA6qxAfByMjvVm313y1Xc2SeSK4ePXI4FOZPm/xp1r4ra6mW3t&#10;lMkknAArnqV6cFzPYrVnq3hjxD57hWaGONTvBY8kV9x/s3/szeG/E+m6bq2jfEWCG6uIklktrVws&#10;iyYGQylgeDntXwN4f8HNBZLcXkkilgMqhA2/jXcaR42vtF0uOC11S6hhjwyBY494I9H27v1r4fHc&#10;bZe5ujTqWt1tc7cuxVGjJ+1Vz9YNT8A+IZvDcdja+J5Gb7s081uvmSJ3AI6HHevFvj18G/hb8PrH&#10;7ReeIW0O7jUKY0k+0Oxx18sc5718iaZ+1Z40j0mO0Pi/XHt4xhUM+39RzXPan8RZtRlMlxNI0khz&#10;I8jFmc+5PNfPz4ww1B3pSb9Fb7z1sRnGHnGyjf1Prv4K+A7PxFo91d+BdYs/EaqGRzMfLuIm7Hym&#10;Ix9cmvStcvdW+H+kWOr6wyaTIoEF7NqV4kls47YGSc5r8/dE+JEvh/U477Try4sL6P7txbSmOQfi&#10;P61f8Z/FDUviX5Z17XNU1gw/6sXVwWVPoOldlPjLC1kpVXr6a/enY5qOYYaENnft0P0u+GPxO0HV&#10;/Dn2iHXNDliBJIt51VE9+Tmuc+J/7V3hvw7aSRWOvaP5y5DSyXAwh9gMk/lX5x2PiW1sIzHiZfm/&#10;glPNVNSutJuyHkurxQ2cqHBz9DisVxDlnPzyk/uOv+3YcijFH1/ofxj8B+KvEkmoeJ/iBbvYwvu+&#10;w28Uqm5b/aYjJX6da7zxp/wUK+Gfw48NL/Ysx1OUJiKC2hMar9SwFfnvHqWg2gZhbyybT8pml3H8&#10;qr3Hj6GCL/Q7G1j3Zw3l7v5/SufFcZZfe/vSt00SOb+3eSL5Iq57J47/AG7rnxVrF5fWPg2C+1K6&#10;yqXl/O8iwj0VFAA46c15O/xd8TAyvDoPhSGSRzIXuFaUqD/CAZMY4+vNcjrnjm61Bma5mZE7KuBm&#10;scanNqDKsJaNf4iTxXi4rxGrxVqFNL1bPFqZhOb5mjQ1dtW1l5Gkm0qNpGLkRqw2knOB2xVa48Ma&#10;hIi5uLNSvoDmp4Aln829ZGXoMcU8Xn2w53N8pyff6V5M/EvNr2jZfI4pVjndW8N6r5fypFIAP4ZO&#10;ayLjw3q9qheS33Kx6KckCvREvGlmUbfuip9NeG6uVG3JJ57V00/FTNINNxi16WF7a7sjyIa80Mhj&#10;YskkRwVPFSnWzLJ97nrivR5/glY/EXxJ5Y1K10u4WJyplOFmIyQpPQfWvF7q4ktb6WFm+eJinB4G&#10;Djiv3HhnPqWa4KOKirN7rszd02o3ZvnWCe/1weAaeupEr97hvU8Vzq6gEUFt2CccdDUo1RSAdxPp&#10;2r6GUk1oc8o23Okt7/KN19cDtRcXo27j078VgxaooH3h6g5pLnX0gQ/MG4rmd7la2L8+osO+O/Pa&#10;s+81jyed3QdqxtR8SqJPvc4z1rDn1+bVLyO1soZLq6mO2OOPnrWdWtClFzqOyRnqzpLjxKqn5m3e&#10;5rPu/GWZAqlWZjgYOc/QU6X4QXyW6PqWq2tpIxyYowZHT69s1seGtF03wwRJYrNcTgfNdTqCyn/Z&#10;H8P/ANavz3OfEzKsHB+xl7SXZf5g7JXK+j6JqWvoHk2WMGeXnJU/gvWr9zpNl4aH2i7uDdQrw23q&#10;c9BirsUrarP5kzSeWv327n2rNvdJTXLy3jVZlihnWZgxyHx0Br8jzLxKzbHScYPkh2X+Zj7R3sUt&#10;Q0q71/WIbrT2m05bddgYErv79B/Oux8Fxa5JNtv76NrYYyHXc2PpVa5cyiMIwjkjOTgcYqaG9ksp&#10;VWVpJM91NfJ1sdjKkueUm/maxqO1mdjPpNteRBXjhmjx8pMYBrndU+H2maq5zb7V5wUO3FOl8QNM&#10;iiNvlX5QPenf2kxHztgqcba7MLnGPoa06sl8zGVRXsc/f/ByyERaOSVRnAAbNZ0/wshKrD5rkR/K&#10;OeldtHdK0Sxlm+brx0qlePtnczMSmThQOSa9v/XLOFHSswu+hxr/AAojlWRI5JAV7muK1mOTw7q0&#10;lnN8zKeG/vCvZzdeehzG0aqMYFeR/EK7/tbxbMwOVjxGOOeOtfoPhvxFmWOxdSlipOcEr3fRnRRk&#10;2rIzhcSZUoOo6g103hXxrLYq8Mw8yPhVyemKwre0Xjk4/ka0ItNMjfL6D8a/VsxyvDY6k6GIjdM1&#10;lzbNHZW+o296oaOZRu7d6jmzcu7bhxw2fasXT7JUh3bgGXt3q+k7A8MRn3r8xzDwpw1SV8PUaXZo&#10;x+qrcbZ2ianqKRykLDGc7iOAM85P51V8ez2z+I5I7E7reNVjQjvgcn881eMTShgx68mqk2ixzYK/&#10;fU/nXucG8B08mrSrznzSei0NFTSMLezNx2xnNWIJWDnn9cZrS/sNXB7Z4pq6XtOfw+lfpcbFWEtL&#10;lsbsH2yOlXIL1g3RfoR1qKGyKR/exn9as29vsDbgN3X8q0vHqTKJLHMzpzyfpU8dwxIP5c4zUcMW&#10;DkYPPUntUhCjAODngYpXT2I5GPWRicnd+dPguGjP9B2qNTuc7gff2p0fzdO/QUcyQ9ehrWus/Z4N&#10;oZlDck561nTXjycru2/Wo5TtPC5OM4HamIRLnGMMe9VFx3K97Zitcs6r0PPOKX7QTg/wjNRttQ/d&#10;y3Yg07dlPl+ZRxmq9oieUUXDO3X3HpTJXZVzubnocVImQvHTFNcbR/LNT7TsHJYPPJ53Zxx603c2&#10;Ov58YodDjOM54wfWiI4Uj5RznnvUynYr2afUjdmMg64x1oMjBcNng9M9TTimfy5P9KJVCcn0/M1m&#10;6hPsRjNzndwaYJWBBb5dxxg05m+Tbn26daGYZz8u7nAA6Vn7QqMLFcnzCF5JY/XFL5rKduNqk9cV&#10;d0fQ59dvfKt1XedxYltqgDkk+lSeL9CHhfWns/tdvfNEi5eBsopKglc9yM4PbINZ+2V+Up0ZW5ra&#10;GW0rKwYsfp1qNrlm4z36d6ZLdKB1C7cAZqhdaukCN8y7m5qZ1EtSeSJoeeQ33mGM5ppvQq456+vW&#10;ufv/ABT5QI2/L04FY9942MZ8tVZmI49a45YmC+JoqMU9EddJqax/Lu4yTj2qtNqvmkBWyScAAZ5N&#10;ZXh7wpq3iUx3F0zabp7c7pRiRx/sr1P1rpvKj0OyFtY2zKJDhpZBmVvx/oK+B4i8RMFl6cKb559k&#10;Z1JQh7smR6f4e1S+G2KHdj5juYL/ADNW7fwXqNwx8x4odvJLNu/QUkWh3VtOse9o1kX7xbtWjasu&#10;lgQ72Y5yT2r8zxXi5mc/4UIo51UXYW58M2+jwhppWumwMD7qk1W09lSPzPJhVFOACM5NWLy4WUbZ&#10;HY+YOAB0qo77VRVZSsfIHrXyuK4uzXFS56lWXydvyM3UlcvyWFlqKhpY/JbbwUO0A/SoovBlnIwZ&#10;rqTZ2UevvVMTSSW0m1SxX061PY29xjzPlKrzsHLV2YXjbOKUPZxquxUpSLcnhXTTLuVpBjsT1ofw&#10;rZ7l8nLep9am+3RiIbVC+oJqbRn3vtPKlsjHaipxdms1aVZ/eZ8zWhSTR8EQxruZTzx0px8MPLIg&#10;ZTH3Zv7oHU10Sx/YImWJV8xmwWPNPigkuFbzG3B8ghu1eLPMcbVlzSqyv6smUZdzj7nQljH7ndIr&#10;E/Me/wBKltdKMkuZF+RRknsD611a6LEgU5VVA4A7GprvRIxaQxpt2yDc7Hv2xR9cxi/5eP72Rys5&#10;ea1UsA0gVUGFxTrTSpoYAVZmVjzitq70aNVyE/2efSlZWsLH92uWk4PtURxFaT9+TGqfNuZzBYbh&#10;VaEyOPvegq1BH9sZv4MdFx0q1c6KbO1jbcS0o3vzyM9KI/8AR7X5tvz8AHqf/rV6OHlK929CuW2i&#10;IbqP7LAjMwI9B2qsyGQ7yy8HO0+lW51ieL5NzPkMf/rVT87J75brxXROXM1cNSn4uvRDbwRq3csc&#10;GudS5MbFt+NwxxU3i3Uo2viqtkovbtWSL5Vb5vwNf0hwjB4fKqVN9r/eelGl7quaD3TSSR4/HAqa&#10;DUNwzv8AcA1hvqiwS/e2qf1oTW1ilDZGF6Cvp/bi9mjoIr3dxj5mOfYipPtmxfl5HTrWC2uq54PI&#10;6fSon13eflYZ9AfvUvrCS5mHszoorvcwP3RnnNKl8u4rnbz37VipBqtwhkjs5Wjxncwxmo9JsdW8&#10;Q3gVbVreFfvySDaM15uI4hwlKLlOolbzF7NJ6s2Jb/P8X4ZpYZZppG8tWPHQCtPTfD1rAdjN9ofk&#10;s3RQe9bNgEgBEZVUBzgAcGvg8d4qYODccPFyffZGUqnLuY1n4b1LUUXy7eVi3HPFO1TwhqekZlmi&#10;+XgEjt7V10XjH+zIcKqgrwMf59Kq6n4k83Si0rBpG+cg/wCFfOw8VsY6qfs1ymcJRlucSbtk3bgf&#10;l496cLpvNG7Py9Pat62dLm1Mjxx7W7hcGpI4YXG4wxlOa+kp+KeFt71Nl88L7GALxg57q3GO4p8V&#10;wEG5m+XHY1uy6HZXi5C+Wzc5B61QufB7Rjdbzf8AAK9rA+IWXV2ouXK/MuMot6MqC73Hp96nrOrb&#10;sZHHc1Xm0a/iIdYwy8kYqjPqUtryysijuw796+pwuc4XEr9zUT9GOXKbUJZWB3HkdCe9OZGLksc+&#10;+ay49X+VQ2f7yk9+3FTJqGeFbHcV3+1fQuMU9S8rMy5ZeemBTvK3ZP3SeNp7iqa6iCNpbnPWny3R&#10;YjMn4e1V7RluKLLgAD7uV4zjtTWB343deeTUKzLn5jjjHXrTWn81/l9Kn2jJjFE7KXPzdv1p5ucW&#10;vk7duWyzevtVN7zO1idrdvQ1XuL7yl67mxyT2NTKo2P2aWpZfI5bkZGD0qCQr5R+bPPfvUJvcxZ3&#10;dPas3U9fjtI8l1rnlUYvdSNCe6TK/LjBwfwxVW51FYWbkcnkVyetfEKOOTCfePGAOtZ+kJrPjW7a&#10;GxifaD8zsNqqPXNebi8wpUI81WSSXc0XNa50l74ut7aJgzNlT1FVLTW7zxBc+Tp9u0zYGSq8DPUk&#10;9q2dJ+FFpoturanI15cZ3MucKPb3rqvD6R2ilre1S3iHAwMbq/M868S8NRThhFzPv0OWdaz0MHQf&#10;hZeXreZqlz9nVTkqhzmuo07wrpdr8qQhlX+JuS1Ov9TadVww24qOzkkmiEcatlyQW7Yr8rzTjLM8&#10;bK8p8q7LQ55YhyduhqQ3McSHyYQu3gADtV63lIi3sGyRnn+GodO05dMtlzt3kfMTziqup6stu5+b&#10;cvQ/UV4Epyn71R3Zi9ybVL5RAqFtu45OKxPEep/ZRtQ/MQAB60S3ypE011wvVF/lmsDVde+1uXjb&#10;krwD/DWEI3d2FpX1LkMpnnLTN05Vfer8Vw8qcfLtPr1NYmiE34Z5Cdw5ANbFjLu3Kq/KvWulU+xp&#10;KppYmdw7fLnP8X1omuWl+QfNxx7inbF2rtB65IFT21n5x3Hb7eta06bJjruLo08pOF4VSTW0l35E&#10;JeRhnpjPWs13+wsrKvbAFDXXnjO3jjjGa6400VoiytxPdu0hbYMYUAYyaZqF4LONg0+5+4H0qlqm&#10;sC2TcW6djXKalr0t/c+TDnd147e9NxXQx5jbn1o72jj5bPQDOKjltY75WW4K7MHdnqap2kTafA2W&#10;8yQ8s1VrzXFgXoCzZHFTTnODumCeplat4E0e4lYtCpVhjnvXEeLPgRZagGa0kaGRhwT0X8K9EWyW&#10;NhJNuZ+uB0FU9S1AIrNx3xnnivoMDxDmGHadOo/Q6qdacZKx88+JfhHqulSttdZEXO3aMcVxWu6N&#10;qGlLme1kWPrn0r6O1nVWZh8q88Yx2FcX4uuY7+0mS6jVVbOGIxX3GC47xd1GrFM9qjipc2ux4BqF&#10;2HhZVO0jnBrndblZt3zdB19K1PEUn2fUrhV+Yb+AaxNRk3L3DdwBX6XGo6kFPue9SloYt8v7uRuC&#10;q+lY16yssXyZ+XHT3NdFFYy33mwxR5ZgflHPvXO6mzWpjXbj5e/1rixEuV6noU7PYhuVzcjjOWx9&#10;DU3h9JNP1y2k+7JvUrx71DdL+/Xkj5s/jU2h3TSaxas3zbJB/OuGjbnR1XR9tfB+2n8Vfta/Dy3W&#10;Pi6XTiRn7xQoWP8A47X7J6bAttp6YG1hHhh6+tfj5+wqk3in9uPwawj8yO0iaVV/uqkR/wA/jX68&#10;WF/J9mbcMZOAvtXoVZOXLbscCVnqeZy/HbTNMi8YXV/bWrPot41rBCyAzTsF4wOpySKteBtX8QeG&#10;vGfhOXXodPZfFErqsUcYD2bCMuMke3Fbev8Awz0PVdeXVpbBGuFw7Nt+8w7n1rpPg9FZ/EnRdF8R&#10;6ha+TewLJ5UbnHlZYr09cCiFk9SKkr3dj1nR7OS2u45Plwq5NfnX/wAFy/En2r4v+FIPM+WHRSxU&#10;/wAJaZv8K/RjTVYxZVvrjuK/Mv8A4LUwCP8AaD0tJGyBosJXb/Dl5Dg1vh3++TOKppB2Pmn4SfBL&#10;xJ8T/D+uazotmtxpvhe2+2arKZ40+zRFsBtrMC3J/hzRHYSS2cndtvPPHpWZ4H+KmsfD7RdWsNHv&#10;7ixi123+yX6RvgXcXXY/qParB8axy2MEbKqyLHtfH8XNenLETg23sccqTk00Mib7I5WR14H8XrVi&#10;0sbjUZ1hhDNMzDGF6e5rPt7OfxRqscNlHvcnBznAP1r3D4W/DMaDbIbn95cPjLV8fxTxjRyyj7rv&#10;Uey/zOTEVIUtHuO+FPwyj0CLz7xfOuFGcnnBPavRpnjiMccO35h8x7iqtnabH/hADcY9KGJh1Dfh&#10;m9x9a/nHMMfWx9d4jFSbb/D0PL5pydzQtIwk/Cjock9AaL+5wy7WDcfnTIZA6Mu4lc5x60yA+bNu&#10;CnauV4rhlGH2TSN7aj7KZo2bcfvAcntmpXi8zb+8wqk84qOCMRRDc33v6dqkll2QhlzhjisnboF0&#10;gmsx58kmcbjx+VEMPlD5uN3GR2oDkXCsxbg8Y/nTrn93htzfMePeo5bu5UrWuRGZd5HLKcHFS6fc&#10;mR92Oc9MdajKKh3N6c47023lYMpVcc4NbRt0M1FlhdyTMysgbkZz1qS01FYZVkmOY2JBHr1FVURk&#10;mlRtwXdu/HvUdztnKMGXjjHrVy0V2Pls9S/pt8lvOvmRq0e79KZezwpqMnlj92W+X2FV4l2q6nHy&#10;jPPWoX/cdckt93PUV5leo3sNuyNG1s1MufMyzc9a63RZ445F6Z2jj0rz+HUmWRW5O3n61vaXraFl&#10;PmFZM42+grzp7qTNKbV7s+Q/2znnT9ozWluNyqyRNDgcbDGOn45rzWJlP17bvevaf+Cgdjt8faLq&#10;KqFa6tHiZs9ShyP0avCIbjaob7yiv634PxXtsso1F/Kl9x6EIaaHWaPL5eG9+prqNFcoFbd8vGa4&#10;3QbjzIlb+8f85/Cuu0mUu6sv3eOCe9ffUanukSpK+p1mlQmYH7v+Naa23yZ/hz09aytPuPLhzu2s&#10;w6Cry3Z4yy57kVp7Vi5IlmGFg5x3PccimOGj3YH4mqp1X7PIzbuSeQe1V4tSnvplS3jaSRzgADNc&#10;9XFckXKT0RLproWLy6bO77xY5BzzXQeDPhfL4uf7ReO1rbj7ozy/5VteDfhf9jhW5v8A95Mw3BMd&#10;K6+3Cwx+Wi7dvTaK/FeLvEucW8Llr16y/wAjnqS5dEZmhfCfw3DHlofOkViCHbOfbNdLZ29n4cIW&#10;zihVegCjkD0rmrTVsX7+YpicHG4nrVq7uvKm3Dlexz1r8mxmfZhi1/tFVy+bOWOuqZsTa2yK3QfM&#10;CPrUL6lJPJGq9C3Oe9UbOJb1vMdsQ9QQfvGr8dlbiYSpu4GcZrybs0jFt3ZLd3vynb82DgDPSq6S&#10;NLC+QVO7r2+lSBkkLZVuevFWItKebTc7goZ6y1uUZsMDTzKuWbLEY/KtqG3MbSRqpypCj8KbY2q2&#10;LAJyfX1q4C4lbljz+dW3puErdSRIvs8iqwZWHBzUc4YbgxYnOOtW4l8x1yo3HHWle0Eu7cPl6YrJ&#10;NXJ5YvYz1hZFy2Dkc47VIsyuPQjjmrUiqluxddv+0az4XUNIc7k3Drzmuyn5D16FhIPKT5lLbjzQ&#10;zbbjaoDOpH4fWi5umNuVXbt6dOtQw7UXO7lveteZbEOKvqR3rNPeKzKPMYnHPFcn8XvF6+AvCV1d&#10;MzLNMvlW2P7x7/hXUyMrzsoO5sflXz3+1v4zkufF0OjRyM0OnxhmUcgOwz/hX1/BOVrG5lHn+GOr&#10;KpUXKd+h5vLqb3l8zs24v8ze5rodInCoOy4wOa4rTWY3G5u3511Wkt93o3Hr0r+pMPJxikjtmdTY&#10;XOQo3emOK27J2lKnccHoK5nTpVx3K963bO9/dKF+UrzwOtdPtmjNKO5tDaI/l2g479TRG/lSfM27&#10;sBWVNqixPgtuB7ntVGXxEIZNu5mz0HWsp17K7L0eyOgZlVAN23sM/Wqd7qe2XarbueudxNbfw9+D&#10;eufEqZZJN1jZMM+ZICCw9hXung34MaD4LtbeH7KlzN/FJINzH8a/N+JvEzLsqfsov2k+y6epny3e&#10;p814u7ttsdtcOWPGIzzXW/Dz4G6t40ZZL5WsbXOefvsP6V7/AKho9rph3wwxqo7BOKmhkzbhtyjc&#10;Ow6V+Z5v4yYqtRdPCU+RvrvYFBGb4W+Huk+DIo1tbdPMUBjIQCxIq9LKtrGwj6MOQB3zUck7JMf7&#10;pUYz2qvM4MmN2cn8vWvyLE5hisVN1Ks22+7CTSGedJJPvHKrx9aek37zlsM36U5oWVdqsuxenvUD&#10;QCaL7u3A/KvOqRkiY37kxv1hYnd8yjIHrWal/NqNwI4/lTqWJ6GrMts15AfKkVB91uOaaIBbxLt2&#10;7VH4mseX+Y0k77FuBxbW/wDFuHOc9apX3iH7JINuWXn5j1FRahqHylVwrAVnaSr6xctJcRj7MnQf&#10;3jRGm2Pm00Ldt4hmv7n5IpJAg6gYB+lSx3V1KZJGikQ9Buq0ieRGuxvlHRR2FNklxGvXGc9a6KdO&#10;JEq0tmi5oqNw0m0ux9K0v9ZN+8+99fSqOnlZT/tDkGriQsZgzHp1FXKPKEY6XLUYkcfKyrx69ayf&#10;iR4qXwf4E1LUZtqtbwkoCeC54ArZt7bzAp59OnSvDf2uvGcjTab4bhkG6eVZZV9h0yK+m4Kyv+0c&#10;3pUeid36I0hZvU8i8P8AguXXdb855W3SnfnaT1r1bw/4CiskRpJGZgckqMEVX8EaKun2isw2tgH5&#10;a6u3mUgn3+lf2jRqcsVFFOgr3WxPp9jHC3DOuB/Ea0bRFRflCr3+prMinX7vBHb61Yj1OONcM3Pc&#10;USqvuNU431NIFSe+e9LhA31/Ss7+1FH8Xy/Wqcus+arfN8q/rXJWx1OjHnqysvMHTW5stdKR94YB&#10;/iqldavGGK/L9N3UVlwSXOqFUUbR/nFQ6j4DbVbmPdLcqMfMA+M/lXxWO8R8nw8uT2nM/LUw+sQT&#10;sO8ReKPJtGjjDPI/VU681y9zompXtlJtYJvfIzmu3Twfa6PCxUbmXjJ5NQ+ZssmVWAZiMe9fDZt4&#10;t1W+XAQsu7MqlZ7I8U8XaF4l0S6bbb3DIh+WS3ywb8ua5U+NtS024KedcCRf4T2r6WvLaUQiaGVV&#10;Vs7wGwy/hXG+L9cfS0kZXt5sj7zwKzL+JGajDeL84x5cTSu+6f6ChUcnZnM+DdS1eayW81SZordj&#10;+7jYfNIP8K6lLk+I54NwConOBwFGc1wlnfXniHVfOmkZ4xxkng4rttFi+zWk2ZAAR+PtXwvEPGGM&#10;zSreTaj0S2JqVG1qjqvMW2iXZz0C+9aEMQtwwKr+8+c+xPWsfwyjX0KSttaOM4Uep9a2L11tolAx&#10;uZeRnrzXyPtXe7IjdHH/ABTtml8N3Ui/MsOG6dADXlK6t5cYBbIUcYPX616x8Tdbh0/wlfxs6Lug&#10;IwTySa+bI/E5fdh/pzmv6U8J8VOeWShLaMjoo+8tTuBruTt9uPelGtL9cnP+NcamqyNIvcKOMVdt&#10;r/Y6qzfN9a/XPbaFKmdXPqvmIuenX6Vj2sF14q1P7Paq0zbgAAemfWqeq6kWRYI1BaTCgDrzXs3w&#10;2+HI8D+EEnkUfbroCR+eQvYe1fFcYcVRyjC+0Ws5bIupLkjc4WT4K39g4+1OsajLfIN2PxrpPB3h&#10;KHQIl27mkk+YykckegrvJzHqlrkA/MDz6GsSy3Jc7WXdGM7GH8q/BMy45zPMabpVp2i+i0PPlUlJ&#10;2bNWwkjmthu3cLxz1q6FklghVt2Md/SsKRfs9xDImVDnac+nvWs880V1uXlVGAD3r5HS+hPMlpYz&#10;9RSO2uPMBK9sehq5azbXYjgt14zRqduLqJc/u2kGeBVVC9q2GPzEDPvWlON2TuybVp/Ji4JxIcH2&#10;qGw22RKjlkPzH6d6JnWaRFk+5tzn6U6ztSAx3Zz3Ar0OdQgOV9kW/tm6RdufXnke9XbQNEy5Y7em&#10;BVdFVkCjG4fyolmWKDaztkHA9q8+Ursm/KQ+OPDD+KNDuPsx23Nqhmj5xux1A+teZrtlsAyR5kA5&#10;JPNe2Rw+RauYWOSpDE9zXhuta1Hb6veWrFVaBypPc1+9+Eua1J0J4OW0bNfM7KMlJNWC2kDnHy/Q&#10;etalnPtK5528Y9K521umaRW4A6fL3rYsJ8HH4ZNftsZOxUYa6mxHcYTpk9sCpo3+UMfqOKrwy5de&#10;OCOvpUhLE8t7Ae1DqFtJFhGCNjHI5GabOdqpj659aOo6Db3qGWUAY6YGSD0qqdTUiVNbl6ykYtja&#10;u5u3pWpZExt17/rWHaTYIYk8dxWnZTeYGx8p9+tVOTsRCxpiYsuW9PyrNuZfKyOnXippLoKjelZe&#10;o3QUetZKRcrEU1wsj7ffJGKhvLvzD8vO3APNQXF8FJ2n5euc81haxriwso3fN9aiVS2rFHyNG71B&#10;UON2OOfesy711VjZd43dAR2rNjttQ8S3Cx2NtNNIx+UKvFad58DNc0+3+0Xlxa24Bz5cjkN/KvFx&#10;2f4HCvlrVUm+l9yuthuj+BNS8ZwmbzobGzB/1sx2+Z/ujqfwr0XwPpOm+BrVkt4zNcyD95cOuGb2&#10;HoK8+03X4fFnxVt9LiupI7LSbZfLhib5JCAMg++STXpEEC3GQrfd9RjB9DX86cbcXZljK0sK3y07&#10;6JdV5nHUlNStY0rjU4ppBMwZdw2kdjUMuq/Z8sm4K3bPSoZx+6VT8vqDRbxLcSbTgqo5U1+cxp9z&#10;H1LMeotFa+Yu5mbnp90e1QNqLzht2T255x9Kjmhknl3R7gOgU9qsJaFmTdtPTvz7V0xstEVdk3lf&#10;KI9zfKPSnJEAqqvzZPT0pWZtz4B9KW3dvMUd1OSa6oSujN3uNl/d7VI68evFTSJshVtu1m4GaBAz&#10;xtJ8u2M/MfaiW7edUxtwg+XI5xWnNFFELwMi9tvWm7BI6rtK8Dr3pvzZ3bmbP4AVaSHzpd3ZRzms&#10;JVkCuzL8TwsnhbUTnCi3JwO9eJvKpnZtxY9cele/eJpY4fBmqSNt2/Zyq/U8CvAxpjb/AJ/lZhkc&#10;1+8+GEm8vk+nMelhU+XUas5O35gvPpWjYSL5o3HfnGMjisp7eQDO1jGCOg6U+2mKj5uDnGK/VISZ&#10;vJI6W1vPJ6H73IAFXo7oRxD8TxXLDV8H5T25560smvtt+VtuemD0rbmQuU6Z9XKKG3BVz+RqGC+u&#10;9Xu/JtIZpmJxhFzn61k+DNJuviBrkdtGZFhjb96/YCvftC0S18J6XHb2cIRQQCcDc3uTXwXFPG9D&#10;K5exprmn26L1M6lSKWu55fongTXdbvPLks5LSNThpZflX8PWvSfBnw3t/C0SsP3111aVug+laLXD&#10;5+90FMbUGf1+7xk9a/Js640x+YR9m3yxfRdTB4hvYvzTtGuzOWwcc1Th1fyk/eNubPC+lVxetPuV&#10;T8yjpVOS2uXXhdy+uRmvlacbasz5tTcTVSFDq3TPepjrQmQrId27uO1c3a3/AJSMrhlboQRxUkN8&#10;kYG0nOeh710XSL5mb1vqcUSsFZm3dzUo1p3yqh2/Hp9awnHnMPm2fjxUy3m0KifcPfuTT5kluEaj&#10;Rryax5YKu7bm4wpqtPq0cQ3fvGx0GePxrIur/wCylv3Y2/w/WmJewwQ75g8kjfwA8D60vaBz3ZoX&#10;HiNlhLbl9QcZ4rIn1ue+fy1Vtw6AGmXE8VxCPKjOeu3PX6U6G0FhGrbv3z8EZ4Uf41PNYbkxxsWl&#10;2tcS7tvWNe/1q3GS7r6DgemKqInmKGPze2a0bCLJGc/N+lcs9Ray0JYoAYuWKjqfersYBK/wxjgU&#10;l1Z/Z9pzuYDP1qJLpsfw7eOKzlFRWpLppbln7Qom+bdgHseoq1FerblmjZdrdCO1Y/2vdK25eB3B&#10;rN8TeIo9F06aSaQLHGueD19K56MJ4itGhSV23Ynld/dOb+NXjTZKtvGzeY5zw2OP85rzuHUmZ23f&#10;ic1k+JvFratqs1w8i5kO7BPK+1UU8RKo+8F989a/q7hnK1luBhhY9Fr6ndGDSsdQ2ocqCwYjoM9a&#10;j/tkJt3YUL7/AOfSuLn8YrCzMGG5SOM1Tv8AxU+N7Njd91c5Jr6J1owV2ZyptnaXPiny1zGR6nng&#10;Vk3fitnJWPMjZBATkntUPgnwDqnj8LMzLZ2IOTI6kbh/sgdTXqnhXwHonw+iaZbb7VdIAftE53FT&#10;6qvQV8LxDx9gsvTjfmn2X6voZ3S3ZxOifCfxB4siE04XTLWQZ3zkqWHsvU13XhvRtL+G1o0dirS3&#10;0y7ZbyQYc+y/3RVi/wDFUlxFhfMHmdyO31rNjjE4NzcZWKMhRzy59BX4PxFx1mOaJ0ublg+i/VnP&#10;UxDb90r65dLqF8qkt5acsc1YsQ99CsUfb7zAcIPeq+6O9l8uGPOTu55Oa2rGza1tvs8e0EkGVj/E&#10;3pXxsabW5jGTZYitljgWONtsfPJ6salSD7LFvXDZPQ1LFaKEVc4Ye3WnzL5cCrxubpn0r0KNNIOb&#10;UoMjZDfeY9R2FErl02t82T27U+9Jilwq8fSnS2u20jkbb8wxweldJXzGQxNHuZvur046mprOTjuS&#10;3rTVjke1CqrMpPzH+FfrTYp9qFV+8e+OPwpxshcq3NSODK79yBsggGqOp3GLltweV2PJ9aW1kyjD&#10;5v8AOKZmRpgSdwzjJ7VEpX0FKfQo6nqjQ2MjcxqqnIz2ry2TNzfSSD78hLewr0D4i3X2TwxM6tta&#10;aQRqc9R1NedRS7mHY+1fvfhjlzpYCWJ/nf4I78JGKhc0bNtrbmPPv3rThm3AEr+RrJt+Gyfm3dO1&#10;aum3kKhvMjduCBhsAEjgn8a/VYmsty/bSfPj2/Krce5trcdfSqFuOeOc9KtwtswOh6DFXypbk6li&#10;M55zyOKJAXiVePXioz+778HvmlaTevX7pz0o2CVx8YA+XvjOfepE4Y7lqv5mR8vP0pd/I/hGO3cV&#10;UR8yROj7j06dQBzUzRjbuZl/3R6VVkucKGUbScCnLLvj/hOTyKNRkyqrr95enApp2wcc5bt3qMyK&#10;ir82D6VItxG0wWT5lXg4OM1UZMmRIsm2Lr93t601pg8hKtnB9OtRK+ZAF/iO0cUjwMszblCFSBzx&#10;mk5LqUWFlO1vm/pTC7Bx03H071BuxkN+YNBfeePx9eKftLGcopkzybX+Yn16U5W3JnP3jzxVRmwP&#10;vbT6EUizlX+8d2eKOYrlXRFpWG7a3HrxwKf9+Nvm2/XvVRX3BvmHX8altv30+0nYrHG49qV0FmP3&#10;/KB9M45pqn5txP3aZNJ5LsquH2HAYD71RPcEqTz1596hyDYsSSMRyy/MQev3fwqPzd5+b5lPoO9Q&#10;edsk+90HHtUZu2A+9x3HvU8yQ9bE73HGfw57UyW+ZudwU9/es6fW0RWBb5etYeqeKIbdG3SKvua5&#10;6kktSly9Tozrn2RZAszLuGDg4BzWZqHiZF58z5s9awdM0/WvF86/2dYzyxkgGVhtjX/gR4rrNP8A&#10;gzGpT+1tQWZlJ3patwT6bz/Svlc34vy3L1+/qK/ZaszlJJa7HJXXjCSa48uFWmmzhFRdzE/Suj8P&#10;/CbXPEYS41F49KtWOSsh/ekD0Xt+Ndxothpfha2YaZYQWZX5fOA3Suf94/0qO9uDLBu8xmU85Y9T&#10;X5PnXixiKt6eAhyru9/kcksRF/CgstC0rQD5djarK68b5MMzHuaXV7aFbRna009bjGUJgXcPxxUW&#10;ksbNXkkIz0HFU9RvX1Ofy/vHdwMc4r82rZxjqzc6lSV35sylKdiytrdLbRtIu+SToW52j2q9pOnp&#10;LcqZh8qnJB70jRNp9xHDk/KBn8sYq9bMPM3bWUdCfWvO3d5MXs1a7JtU0xLvb/nHtWPq2jlSucde&#10;cfpW9fJt5jZlXI4PrTZ7CO/iWMfLK3I3GplFNWQcqOQksZLu7WFVJBHLKM4FaNvpWnxHLeZMy8DJ&#10;xk1uWlmdPZwFVuxfjn6VSvtPUXRkXjjlRQvdQR5UyhITBLmFNqtnhRjFQ2UDxSLIFbljznAq8RmX&#10;np2IP9KLy3JKrG3C849aFW7D9TBZ2hv5EbiNWxx371YXUSLiPy2+XoKNatv3u9VCykANkVXhtmWP&#10;ceg5IHeqlIVn0Okjv2kt1bacqMnHrUkGur8iKc7uc1lw3zJB8uOmDxVU3Sicup2t3yeSaJVrbApJ&#10;bnTPcrNtO76etWYLpokj3fMucfSucTW1CjDZH8XtUi635jKqt8oOOvStqdYHys6mU/ak/wBlv0qK&#10;9sVN4kMfzFED8DoTVPTPEEcdzHG3zc5Kg8mrWn3c19LIyhY9zEbvWvSw/LLUnla1RIbZgW3sqsyj&#10;qc9O1UVtma5YMpZepb+I/wD1q1TZpFD8x3N/eP8AOmMkcUXJ4xzz1ru5ktBLzMqU/Z93cD36Cqm/&#10;yoZJGIVFBOTWtqmpWMelRpHH/pW9t7ljgg9Bj/PWvL/jf8RE8M6V9jjYfa7rC7VPIX2r0MowcsZj&#10;IUIdWr+SN6NLnlZGBrGsiW+lmL5yxYEjoKzbrxNDCD+85x2PT3rgPEXi3ULS+Fp5Fx9o27hHj5sH&#10;oa1PBHw71nxdeRtfSfY7diMqPmYj3r+gMZnWDy6ko1pW5Vt10PSqe7G7OitdTn1+fybOKWeZh91e&#10;cfjWlL4J8TQq3l2Hyoo+8w5z6CvWfhz4U0/wXaxxwQx/KuCzDLE+pNbl1KDNICxYNzj0r8xx/idW&#10;9q1hYLk89zz54hp6Hj3h/wCDGvazMj31zDZxN1AyzD/Oa9M8G/D3RfAEO9l+1XSjPmyjJY/Sm3+s&#10;eTKzK25V7elZF3qkkySEs3+yTXxWb8ZZnjk4Tnyx7LQzlWlI60eI/tglkdVC52BPYVganrfzvtO1&#10;QcADtVK5ac2scMa+WuASxqrL5ChY1Lt82HbPWvmFzte82ZuTb1NiC5+yWiKFKtJ8xb1BqW2u1BLE&#10;qBisq4nd5iS3pgD+EVYsHYrJI3zIp2r/ALRrop07FR8y8WWFvOk+8Pup2J9/0qnIseoXDNJ95eMD&#10;ofanTStOMhh16ntVW3j8l9/OBz1rshFIzkle3QuRE+XtG3CnHXpUsd15cbRt+H0PeqM15Jj5V+UH&#10;jnrT44tziRm3MzfNjt+HpXV7NNA4xNSLbCoUMDx09KIJ/s8z87h2qtbuzzbuiL69DUVxP9nQYbdu&#10;5PYCs/YhFPoX5tbYFF29OBimM8N2u2SNX5OeOfwrPlvV8plP3h39BTZtYZIfMUewzVU61ajLmpTa&#10;fkyuaS1Ida8MW90qyRyNDtP3cZrFfSryxfaGWVc8EGptS8RPcTCJduc/WsWbxHHbT585mOc4Xt6V&#10;9ZlviNmWFjyT99eZca01ubFtDdM+1oW4GcAbqtNMbWD98rrJnIDLtyKz/DHiW8vrj9z8okPLP0UV&#10;c8eaoPMtUEnnSdWYdMdOK+24d8RK2ZY2GElStfrfsbU6/O7Ika9UjKlfbJpDqYSNV3YxkfhWAmpj&#10;C/lkDr0qN9Sc/M3YYGeK/WIyja503ibEuqAP/e46461Rn1r7OGaRvl6YI6elYep+I9kfD8hecd/p&#10;XL674tZo2YMWVRuz6GuerXUUTudNq/jVoY2242scdepxXGaz4wm1GcRx7ic4wKwrnW576cqnmM7t&#10;wM9c+leufBb4PLooXXNajUycNb27c5PYt/ga+Vz7iChl9B1qr9F1ZcuWCuyx8JfglDHZLq2vorMw&#10;zDbnOT7sK9GfU4dLt/s9pbxW6vgEIuBiszUr9rq9BkbuMgdh9KfHZtc37ySOyogGOPv1/NWfcRYz&#10;Mq7qTk0ui7I454hy0bI9jXepBPmdVyxx7VsRMBBjGFXoMVVVkSR1jRQzdeKfcTgQMG5zXh07pXOP&#10;m1sQXm0usUeC2eK3dNs2s7FR5a4I+9jvWXoluDumZfmz8hJ/Wrepa4LCzaMNy3OK1vpccbR1ZJq2&#10;rpa2bfPkDjjvXNrd/wBoy/aJNywr9wdmP/1qqX1w+q3qxqxUfePfaOlTX13+7WOHASNO3Ss4ykty&#10;tGzK8S6u9y23nacDGOMVSSDcMNztHRafLMt0+7blo8gkmrGmabPrNz5cYKhfvuei/U10UpNspvSx&#10;Z0KyuJ/M8pmVVAySOprpbG3MNp5O372NzepqTTNMS1ttoX5UAx7mrxtVXaO7c9e9d8ZJbk8xXSxy&#10;yL/Cuc81K+23teOuBxVmcrGNx+76/wA6xb7UTLMwDMV7cdqcampM49Ux51Dzlw68npuqO71MQR7f&#10;4gOKgDrJbbmBDc4zXO674gxmNdzNnaCD+tae06ExTbsO1nU5tQm+zwNvYnJP933NSw2senWzKvzO&#10;Bl39TVK3ki0GDzJWDTSDkg9Ae1VpNQm1CRo7eNpFIGMZrO7vqaezLtzq00UIXg7gcE0zR7XlbiTd&#10;8v3V9/pVnSvCTO0f2p2j+XlQ3BroJbe3RI1WNNq/dz2rqpU+rKjTe5zslpdXe5ljbb67ahvvDytZ&#10;eZL8uznaea6b7Ysm0L936cVQ1GRTauud3zcA12wUEyoqzPOvE820/IvOcfWvGPi94sXTklhDf6Qw&#10;2jB4Fet/FvxJH4P04XDKiqT065NfMvirUZNc1Sa4Y5DsXCnnaM9K/QeEckWIl9Yqr3Vt5nu4OCb5&#10;mctebnZmZizdcntWVqEbKeTz3remjUt0++eBisbUFC7tq8r3x2r9Tqe7GyPaotOV2V9A1WTSb1pk&#10;K7wpAOOuRg1jXUMM13IZmPtxWlYjzNTVWb73t0FUPE1n9k1mZNwZVbAI715Vdc256dF+9qjCu8Je&#10;jDccjGOKTQl238Tf7YOMe9MvZhHM38J5PFP8Mvv1OMEqx3jH1zXHRvzo0lHTU/Rn/gl54Vkf9qrQ&#10;tWX5o00O7kwOdhDRrz/31X6f2UM0crtks2Mqvavzg/4I3aPLq/xs16+ZGWOx0ZYATk4Ly9P/AB01&#10;+ltgs0E2WX2A9K9Ka5ZHLK62POvjLrOrWXizwrbWOoLpdvcy3H2u4df3Y2x5UH0yenrXL+FfjRN4&#10;9lGjtqy6LLpVjeXjzIdqzyxSbIwPZhzivfDolj4hjaK9torlc7sOO9QS/AXw3qty0zaTaoz442Ac&#10;VKs3dk+0a3O2+B3ia48V/C/SdQuo/Lurq0ilkUjGGZAf61+av/BajW2u/wBpS3+UI1vo9ujLjoSX&#10;xX6g+ENKTRNMjhXCqihUUcBR0FflP/wWGspvEn7Zd5YWwLSrYWcap6HYST9OazlWjSlzt2SMJLR3&#10;2Pmb4feEdS+JGsJaWi5ZfmkYDhB0r2fSv2Y9N0yBZLx5LmYgbscc1u/s++AI/h94fVAqtd3HzTOB&#10;3rvWBk1OSIj7uDxz2r8X4l46xuIxMqeDny01t5nzVbFT53yPQ5vwp8OdP8JQf6NbLuYjBxXVWMTC&#10;Qsw3MMce1OFuIU/vcZ9hU0aqjq24fvOSPSvz7EValap7Ws+aT6s5Jc0tWKYQdzLwOeBUUlvuRXyF&#10;3HvVwwLHNz8sRyxzVMI19N5jqfL7KOlJOyE4tFrTrffBI3p8vrUiRJEm5T94YxiobWDyQPvBT82B&#10;3x2q9JCheMrtJxll9Kzcr7BHmKKxMkvPHHNWr1NgKhRtX29ahnVnnUH+E+nWpHSSSRWLEDGOaXJo&#10;aNJjYoPMxt96f5jIfLYblX9M0/yNoIDcjrUN0u19q52qBknvUxaTE1pqJLJutpV2fMeAe4pkeXiC&#10;v8vbIqayh+1TyRsM7hhcVJp1gZYPMZvlzxntW8YtmsV2Kd2VCqI2+cdc1TW980rx909R2rR1DQ5J&#10;nDbsfQ9arW+jiNG86RehKgdzUz10M5XvqVLrUWWNiqs30PNIZpb1Nm0q2P4qspG1l91dw5/EVEUa&#10;SRn+UbWO4dxWPs4ornsR21sbCRZWbdsIyoHQ1paPPb38vmKPm6/rSQCPZujTa2cH3q/ZWsMdyzKP&#10;mz0A61w4iCbKjK+58z/t76njxBo1uMMBFI65HTJA/pXz+ZxcN5fduoXvXvn/AAUEgMHjDw+xXb/o&#10;0yhiAc4YH+tfPlgfOvh/DgZBB61/T3AMY/2RRUex6lGT5E0jrfDyEbTu/wBWcYHYV1+lj5Ffdux1&#10;9SK5bRFVUXgNIuOTXVaZLGDzww5I9q/Qr2RnOLbudJZXAdFxhTk8VMb0eZtX5mbgADk1lwyzSbVg&#10;h8yST7oHeu8+Efwzvr/xXbX2p28kdnasJEUjG89ea8TNs5o4KhKrUlqlourM5SUVqdd8P/2dU1uy&#10;judZmaI3C71ijPQYzya6q08CaP4WGyzt13LxuxySK6me/Wa3jaPauFxgHhawLu48xF+vPvX88Ztx&#10;RmONbjOb5X0Wxw1Hfdle5PlDeoXnse1Vbxyr+YFZVcZyB0PpT8MXZeqjn6VLMnnLtI+XPftXyNSD&#10;Zz8umhgXwEdyysuWznjvVyDT/tQEefvAENjpU11pkl0VaNVz9089Qa1tDjhsIGjkAZ3/AIh2qZWS&#10;HG97WKkFpGY/LQfIvAGe9WtPtmIw6t8qnbgVMlkituG75ueKuBY4S2GIyOBXJKqzblvqV7Kx+13O&#10;5lASP3qxd8Mq7flx/D0qaBfsVoFO0GQbmzTSnmnoWVjxx0rL2rTK5WV7UGQbVX7prVkt9sa8qT0I&#10;x1pkMDWm3C/Mx6elTYaaPex285GBUylzbDdNvdDlRUk2/dPUVJGwjPtnJzzzVWa4OW+8T9OlQyXj&#10;sD5Y465PNVTi2yY2WliW8KyAR+ZufPIPpWdPDibEePmHIJ6VNDM07Kx2q3QCoWdYnZiQvPPHWvS2&#10;VkTJLox3llN2/cNowBtqu0m8bV+7u5ofU1mJ/ebcce571n3GrxxN6NncRjvURbeqK5TVULazHdll&#10;fng9ea+MPi54o/t34k65dbmaNrpwhznKg4H6V9ZXHiIxWDTH93sRmBHzYODzXw7rWok39xI7bjI5&#10;6n3r9h8MaV3VqeiOzCxSu0amj3G5iei57DrXTabKqInO3jPXNcbpd8qRj1I4Ga3rfUcKv97HPPIH&#10;FfuFGVka1ItnYafd7SvIbHP0q9P4gjtI9pc7uB/e/CuTsbyW4vYoLdWmuJmCLGo+Yk9MV9T/AAR/&#10;ZhsdGsIb7XI/tV/MN3lPhkj/AA9a+Z4o4ywOTUfaYl6vZLdmWidnueEaNpWreMtTjs7O2kMk3I3K&#10;QF9ycdK98+FH7M1n4YaO51b/AEy6ZQwBOUU16YmkW+lyEQ28MeFJ+VQKILgvMVLY4+X2FfgXFHil&#10;jMxj7HC/u4de7+ZnOpZ+6aFmy6c0aQqqRrhcAcDior6Zpb8Mv/LNTmqk97hWRTudjx9aZcySWlnH&#10;ISWkyA1flkuacuZ7mftG9CbUi9xB93rj8qeWEcQ254x3oKecfmI2kZzmqtzdNGNmM/3avqP3iO5T&#10;z5tnTirVvZx28QxtO0dTUOnwCJdzL+8YliatOylWLfK3HFWpNGbbKWpuByv+GDVRDLfLsztRW596&#10;k1K88tXyOO2e9S2EJjhU/wAXU1vZNXYtnuECqrNtH3eCMYp0rxwgNt3HdgA96lZtjfMPmIxUTwx7&#10;1XG0qcg+9csqTbNo26GZrFqt5ExZfL3cEpxilsrOS0gjjVVKDjnvVnU4lC+WC2WI4xUck32VO7Dv&#10;7V1ww143M3zXJwqxZ3Y+VaqRTtc3G3GVXnNJHateQ7juCqchc43D61PaB1G1Ym2j26VssPyK7He5&#10;pWAjYg8rWjEYywXPzZ2j3rPtoXRR8pYH1PQ1OsTSN87KN3TivPxF2ao2bTIjPQ8k8V8l/FfVB4t/&#10;apuYcfLp4WMjP90An9TX1K94LOxkbcdsalzXx/8ADyb/AISr4o+I9cYtIslzIFZud2W/wAr9a8Gs&#10;LfF1q76JJfM6qdlrY9X06UQrhfmGc8Dk4q0l2xT7w9hmsNZAnQj5e3pSvqMl0VjhVmbOenQetf0Z&#10;PEQpw5puy8yZStqa0+otI+yMfMvcUaRpE8V4811MWVxgAfw1Y0HQ2iXzpDufBPTpWmV2QKGX5mPY&#10;dMV+N8XeIFVyeHy52S3kup5lXFS5vdKTWBWbzPmC5x7GrFnYeXuxGu1Rk1baPEYjOVFWLSNbdmZT&#10;u/iwR972r8pzDO8Zio8mIqSkvNke2ctZC20kNiu0LukOOPSrUkxwkhX7qncB2rN07dKZJGX753HI&#10;6VLfTmK3bDMV9fWvGjCL1ZnKSewonW+il3MWbGKw7uNoLtScmFfkBxkZrSMG5WaM7vM55OM1VcyO&#10;PLCrg1EtEaq7RT1O6+z2+5ZFZZOCPQ15/wCKIze6mI2UOoOX25GB6V2127W4ZVjzuOGwMiub1JGj&#10;u5F8uNY/74H3qqjT5ndlOVlZlHSrOHTFfdHGNvAGBxVjSoZdYeR1fybVWwzAZLY7CqsVndazO6xM&#10;qxR9X6Guj8MWf2WxaIYTy2IQY6+9dHLy6kRblLU0bAs0Krbx/u1GOFPT1qv4j8Qto1qZJvldR8oz&#10;3rSudQjtNL+Zl3KMEjjNeUfFLxFNdxhFYCIHJft+FZ0488rGnLLocZ8avHstzpsn7xt0hOcHg15b&#10;ot55m1W+bd0zUnjjWmvpZIWk3eXKVC89P/11R00kkbehGAfrX9ReHuCWGyqP97U9KjDlp27nTWE5&#10;8rLbT2FXv7VjtyF3LkjjPWseK8S3Qbzhl+7zyagtZpNQu/lUnJwq4yTX3k6qSuyfYs9X+Avh9PGH&#10;iuS6ulBtdLj807hwWzhf8a9+Msd9pamMlht2HnkEV5b8JNFm8HeCUMyeTcXkpklDDlVxxmu2027a&#10;FxIp2luwJNfy/wAeZxLHZrPld4x0XY82tUvJouWDfZpJbdd2513Kfpyap3sTLa/u28tl5z61cWdb&#10;q7Ztu2RVO3b37GqNyDBKnO6ORsMc9K+LhFrc5vQbHqLNFHHNGu0EHeO31rYhm8xipPT7vvWffWIa&#10;xkT5T2DCtPSkVLaNSw8zap9a0lYcrjNQgke2j2s+4Enp0rGu5pEvtrFeg5xgVvXJa2hdmX5RzkGu&#10;Yupvtt+yL83mKQDnGPStaMkVCxYtF8yxuCzNufhT7Cr+nXTW9ku7DNnArOgZbeCNWK5j+TA71pWF&#10;s0A8w4ZtvIHStqkk9CpPoiwtx5R4zuk6DHSmRjz7jqu2PqDTbuRpp1iCjcB1Hap7C1XY395j1Peo&#10;tpoY9dTVsdwtGbtnjA6V88fEV1s/iLqcYP3pc7R155r6Ito2VfL3Lhq8G/aA0w6T8QkmXj7XECe2&#10;SvFfqHhPi1DMZ0X9qP5HbhbKRU099jLwAy8Dnpmta0myy/Nzxz61ztpdGf8Ah+8evvW5YzsAM43d&#10;sV/SEXodErX0N+ImFFwVYsM9elS+ZksOenQVRtJPMj+bBIFWI7kHj+LpVcxEtdiyJmJH+yKhmkzL&#10;/vdvSkMgRvp2NVrm89v/ANdaRkjNyNG1lMYUL36jHWrtpPuuPvdv1rnvt6qQc/rUkeqbO+G9c1M5&#10;Ex12Ogl1H7NAytgr1yOtYGt+J44UYLjGOfeoL3V2u3W3iG6RzhVA79q6nw18A1vbZbrW7xllbn7P&#10;H/COoy39BXzeccSYHLIKeKna+y6mnKup53/al3rl8tvZxtJIzYwor0LQ/h/B4atIZrqOK81BuWLq&#10;GWI+gz1rrfDnhLTfD5ZbG1jjbHLY3MQPejxCm75lRcKdxHrX4txR4gVcwj7HBXhDv1Zy1KzUvd2M&#10;G38ayafMRsWPnBUIFXr14Fcv8afiRNdQRrH1Cbdy8rk//Wrqrqyt4w0jp+5kB5x0rxnx9rUDatcp&#10;FJmGN+DmvD4Py+pjMxVSs3JR1dzowX7ybb6HFeD7iTwP8UrPULeRs3kwDxnJ5wc/hX0/ZX8UsEd3&#10;G0cqyD/Vj+H1zXk/7PfguDxv4jl1K6tfMs9NO6ORuAZOw969o/4R+GK63Iqqrjoo6UuOI0fr3LT6&#10;LWwY6oueyWpHJeNrQPyLHIgA+X7rD0NOtH+z27jbtkJAOR0qVdMa2lyv8utWbmJp7ePbzz1r4bks&#10;efyyeqI7NEZ/mb6H0qSa2+zzjjuCHxwam06zVWJbpnPHSrnl4dQNrLnoelOnFM0jF21KGF+0scM3&#10;OMgUTRZmZV6YGKt+R5bM2F+lR3Ef2K3VtrZbgZNdEYtExi2VbmQuWh5+U5fB+8aAqopJ6ZGATUS5&#10;V9zDYp7560nzA/u9pbvntSnJWCSsMn3bZGH7sAY+tLbT/aoFRl2r/ECeTSy2zBV3Fm559qlCLbnt&#10;luinuK5pasLWWhgfHDUf7E+HxijOz7ZKq8HqBya8g0+/ZxvkyenU12v7TOumE6Xp+3540MzjqMtw&#10;MfhXmkGo/ZYx5gb1VSMZr+lOBcO6GU0131PYoU17NXO50ya2vyu9VjiU/dP8Rqp4pihm8uGzjDTM&#10;SzAfwj1zTfCOgTa/G1xIRDax/M8rcKAKuahcWsWjTNaPHGJjtyzhZHx/Efb0FfaKol1OmMdDj/EE&#10;UvhmJWmbbuUMFJ7df603wf4T1j4jzr9kj2254aZwVXGecetdR8N/hBL8SNTW81i6eaxg+REGQsgH&#10;A/CvcNL0uz0awjtbWNY4oU2oqrtAAr824s8QY4KTwuCtKfV9EefiMS4ytEo/DjwVa+CtHWCFf3jD&#10;LORyxHvWvPd+Uo3de3NQ+YqSbdx9RVd5Gkmz8x2nBz2r8QrYqtiarr15Xkzhk+bVlmSTHzLu+Y4K&#10;kc1FLOVPXtnFKkj+SO+09faokh8ybcen171tG3UjlZYtLhd/RWUjB55zUyu0XDH8M9aghiSIblXr&#10;2zTvIEi7sn5ecUSqNaI0ikiG8RUhO18jOcAc1XA8yJdoyx656irz7Zrfcfl5x9aqx+TZzfJlmbqG&#10;PSrjPS7KcixCgt7DYzNvbk4qPyfs77stwOvpVea78ibd27LRLe+eclh83asJ1b6E8yLDStLGXVkC&#10;r93J71nylmLZk8zd1I7U67ilNp+6j2oxySKda27XBAK9OpI60lzPRBG70JLKBolHzbvLPA6YqW3t&#10;VvpPn9Tn3qe6UwhYo13bscY61as9B85t0zNGrDO0HrXbCDsVKTWiI4rRQ6iPbhOpzxWhAwtIyzbZ&#10;JCOo7VCbbyX2RxjZn61HHLIrMG3bmb8BWNSVkGyuWJLjcu5jlfUHpVdY/tDnDFVB6HoanU7ZdjKT&#10;u68VLsCthV56dK8vEVugLXcY8HkWnzdW7dzXjX7RvjEWV7aabHL/AA+ZMo6knoDXtWr30Wh6PPfX&#10;G5YbeMu5B6YFfFvxT8fPrfi28vJFZVuJCw3H7q9h+FfpHhnlLq4l46a0jt6/8A6sLRbfMw1bXVQO&#10;fT9K5q88WNJE21tkY6ue1ZHifWRJLFHHJ9okc48uPO7PpXc/Dv8AZ9a5EV54kabbIQ8dlEQNq9fn&#10;PbPoOa/Xs34hw+XU+fETt2XVndWlCmryOZ0C7vvFF6sem2c2oTMdvyKW5/z617H8K/ge9rcC+8QL&#10;/pHHl2mQdvu3+FdloBh0SwFlp9rHZ2owBHDHgD3J6n6mtaNY4ZM7do7nPJNfj+feJFfFRdLCrkXf&#10;r/wDy6mIT0iTIyw2mEXaq8AAYUD29Kjg/f7mbc0S598+1WLTT/tat5jbYU+bdn9Kq32oAbY4cLBH&#10;8o2n7596/Ma9adR80mcb5ivc3TXsoh2rtbsO3aqOuT/aQsEassUPyhVPf1+tWLdvMuWYLt8kE53D&#10;rUEentMS3zNITn61jENWixoFj5U7SMT5cY6Z5LYrfsbCSSDzCCNzZOe9R2Vr/Z9nGm352O4jGTmt&#10;a0jIj3N1xkjFd0Y9iY2WiIlgEa4+8D+Ypsuxxv5O3oT1xVteN7FexC8daqPEdh9+tdUI9BuLZULb&#10;5O45475q3FZecQ0m1Y2HU9zTPs62cHmSN8/VY8dabLdyXce1v4TwAeBVbLUfLbcr3d3cf6lfljwc&#10;bR1HvUXzgkfdVRwfWpVlw7fw+lVZrryk2k/dPboKnmQNrqWIWYBVLY5//VRqt59nm8uORdzDliP5&#10;VSjui7bsjCjnPaltriG7nVVHmNuySeAB71NODnNRXUqMYvRM5v4s3T/YrGzdl3HdOffsP61xkTqg&#10;3KOOmBV/x94hTWfFV3NGwaGNvKiI6bRx+vJ/GsoOjS/dxx1HSv6u4by/6pl9Kh2S+89KMVFaGhBO&#10;u75W+b09K0rabcuefxFYlq2yQY5NalnNyM4+bivpIxshOd3oa0Tfc5+UdhVyJ1c/e5Izn0rJtp/l&#10;29TzV1Jf4VABUetUK/cuJKWXqDnofWnL874/Hr0quLpRGRyP7pAqe1mVss/KgZAHem5JDVuorSHG&#10;1cetSnAX+9s/woX7LNE0nmiPauduOc1Te4ypx82TnnvUcw9EWGZQmCdvQ4qWDUI47OSNo1Z5CNrn&#10;quDms43WOrY44ph1QJ/sn0o5gje9i2ZMjLbuD64qQTqVb+9296z21RdnLfN6VG2qgDbz8vUjvQqh&#10;Wq1NLzC0u78B3qT7ey4HG335z3rBn1xdvyjgd89KqvruV+9k9gKzqVYpXkStdjoRcZkP5YJ7UjXO&#10;U+XG1ufrXPtqM23d5UjYxyB0zRH9suM+XGzDnNcMs1wsN6kfvQpR7G8L791u3fMRjOaQ3aoP9Zjb&#10;wfYVzx+2SAfuyv17VYttLvbhP4T15J6iuapxBgYrWrH7yIy8za/tFQn3uvvyKa2qRxn73fsaz7Xw&#10;1qN0rYVfl9eKv2fgK+ugheRYlzzkZyK4K3F2WU1eVVfIJVEle4o1NSd24Hb0I7VFJqPzcZ/xq3q3&#10;gM6VZSSRXW6RRuI9eK5PTfH39haotwkcNw8GSBKNyZPcgnBx1wa7spzzC5jBzwkrpbjpyjNcxrXW&#10;sqGbk7cdT1rH1LxYIjhXO3uc8muf1rxZ5pY7/mbn/IrmtU8TeXFk7twA/DNehVrcuptyRtozf1vx&#10;mzPtDd+a674cfB77dBHrHidmW0mUSwWRO1ph1BbuFP61m/Af4cnVJF8RapbiSzhcrawOflnf1I7q&#10;O9eh6tqkmoXLyPuYsc/TNfifHnHs6UngcC/e6vt6HFXqqHup6lm61S4nt444fLt4FG2OGMbY4x2w&#10;BS/aFVY8888Z4GfU0tnprXKRySBo4wo4H8VayWdpN5amFQF6E1+Iy56snKbu2ccrvqUrppGRVVG2&#10;9eOOarT7kiQN93HNaU0MZlbn7pwB+lTQ2X2sCNlXb355FV7NhqtzClvWW1ZVU5JA4HU03RNOuNOm&#10;a4mb/SG+4pP3Pc11f9m28dt5VvDGrL829h3rPj06RmJZdzZ7cZranHuVy31JtOtW1CFmdwzZzuPr&#10;VpbRrdVyylmJqWCyFrCMncy9h71JPELdAzfNk565rOpHXQnUZIVt7Xdu34HGfWpNJ2m38xs72457&#10;iq8dkL+7+Vm8tTz7mtRdI3xK247cjC4rmcZdAje42a1xH8vzDHaoTZrLCys2Nx4OOf8AOatKvlD5&#10;m9vpU0cfmDOB8vAqNSuU57UdM+yorKxxk5OOlZt/IYT5mDxwMd66m/KtGVPyqeua5/WoYocKoBRh&#10;knPetOSNrhZoy7m0DRZVmZ2+Y89KrLL5KNuGCe2OlOuIJF3FW+Ycj3qg98UX97t3fxe1ZylqOV3q&#10;y2YbgxqImjKsecnoKrTWwW6Z2m3L/dA/Ohb2MwllkZigztB6VktPNe3AMMUm5j0xxWlNXDlL326G&#10;P5A3yrweeWNS2sNxczqLddsXUM/SmxeGVsj9omHmSZBMangGt1VWTbIvyhvurnp9BXZTjZXZXKtp&#10;IhtNMlsrhWXdIqjDGtuzupFljU9VOQuelQR27Kn3sBueDVvTpNkqt0K9/WuiNVRdkNRa2NsbUgVm&#10;y3AOQaz7yT7RuA/1e7527YobUfMZVXDc8+gqO8vtybcKDnpmt3UbWrM5RMXW7pbVpJXk4Qk9OPqa&#10;8bvrCTX/ABfLq11Gbi6kOLSH+G2QZwT/ALXv27etd78UtZ+yN9nU7dwDN788D8+a5DQ08u/jfeW3&#10;Dlj3r7XJ8T/Y+EWLir1qqfL/AHY3tzP11t6HZQfsY3W7K+meForaZrqZVmv2fMkp646BQO1dn4U0&#10;4I+FO1TyOfuk+tYWpv8AZfOnX/lmDhfU9Aa7LwTpX2LQkEi5kkG+Q56Mff0rwcViK2Jk6laTbfcx&#10;qydtWa9tePaZaXbtOBSXOr9c4yo4NU9SfbCqKevI/CqcW7UpBCvyqv3yewNeTOmlsYKzJorptbuP&#10;LjjPPB9MVeit7PRbd5bjErqMKD90GozqVrpaeTbqqju2eW/Gud1XWWuZm27mj7cfKa5+aKdhykom&#10;ld6h9oG4tt8znnnH0rNkuGhH8RwdwJ9aDdhLRGbtzgnmq8Ekmr3rJG2MEu5PRBT5Nbk77mpAkmrS&#10;rt/dx4+Zj3FajxLA0cUf3V6D+9VFDJcNHGo8u3hG0Du/vVy1tzJNu5Hl9Oa6Yvoio2vYsqijOdp2&#10;nGAe9RDbK3OPkOMjvUhhaZCinaMkt9KktYA6hFXheSSK6IkyI5LcSlf7vX6Um0A5+7j1HOalni2x&#10;n5tp/nTZosjHLHg9PWuiEk9iosqTTMGO0qOefSlLLcELkEqOe1Jex+Uu3+IjLVVNztRduVYDnite&#10;VoI2RHdTeWzMN3fr3rLvL+a4YRtuLZ+UD+Grx0641Nn/AOWYGOTUttpy6a/yBpJmBUuw6fSo5WKT&#10;SObW3Z1dY9yDnLNxu9aovp8djcbgvnyPjr91efauvn077WD5i5xzx3qhLojCdm2rwwBzWFSm3ojK&#10;TT2KFsl0ZGeRgoUY3L90AVm6pr4uJgwzsjXYvPGPel8daqdLb7J5oLSDLbPT0rmYLvA2uwwMHr1N&#10;fs/h7w6sLT+v1170tvJf8E7KNPlV1ubX2/HzE42DPNZer+JQp3bucdM1kX+tvI21WKlfXv8AhWJq&#10;GoszbmP3uMHuK/SK1ZLY6KdFt+8aGra4xO5WI44rnb66lvbgQxbi0jADHPNV9SvWnO1CW3DmvdP2&#10;a/gqkGi/8JJqkKtIcCzgk6nj759h2r5jPM5hgMO69R+i7m0pqmrh8I/hIvhDSv7T1WJXv7hP3Ebj&#10;Pkqehx6+ld5f3J+zKvB2459TU2s/v2MjOWYtgA9sVnTT74d2WZW9u9fzZnWb4jHYiVaq9Oi7Hnyq&#10;c75iVYftk8Y+9uOW+laV3MTM2BtVR69aqWFobGzjkYk3Ei9D/COauQoWZujAEcY6ntXiyujmdrkM&#10;CATt7imzRtdTxxqpw3B/z7VNdBbWTcvzM3IHvV/TNGVG8yTc0sgGcdFFTGabHdMZM6Qr5cbHC8YH&#10;SsPXpBExD7twHY9BW9e+TZhti5PSsCTbrGpx2/Qu3zEdhWkqqbDlTZJ4d0pTZSTSNtkm4Xb12f8A&#10;1yKr65pyp8sO4ckYz1rce18tfl+UJ8o9h2rIUNNf7fm5bA+tLqWtrMpaJ4XmvRhU3PuIJPauu03Q&#10;49Jt1iCHPfjrV3RdNEFmFU/MxyxX7xq5LAYpFzk9Sa74xSjci9imbH5FxnC9PemRx+e6rxj6dKvT&#10;fuoiW6gcYqi22Lc+7BxjGalSdx6kWtMIbYbeTjGfU1hSW+yLLNzuz161qajN/aKCOMNuzS3vhe4V&#10;QmduzAJJraMbsWq2OW1rUPKj8pd24cjFZ2m6FNqErXEw+VQdpPTPaupl8N2loMqGmn6lj2rP1HT7&#10;qSD93xHglueBW/Kr2Fsr9TLm8N2rS77iRrhupGeB7VpWt5BZWuxIxHtOOBzWcblrOFsrIzY4OOai&#10;bUGYKdrbu/FaOTWwo83Vm5t+08yM23rnPWiPT0lY4dsAdM1iza4bdxtLbQcVctdQWOHncJG557U4&#10;1rblX1tcvHSvL4WRmXOee1R6gYLOFjlW+nY1XGqrG58ttzHgjqM+lc78UvGcXhPwvcXEjKszL8q5&#10;HJPSu3B0pYmtGjTWrZ0UafPJI8L/AGk/Frat4kFlGS0UJ3uB93dXlNzGGLbcZxycVt65cy6neSXE&#10;jlpJW3seOfc1mXKc9ePXnmv6PyzL1hMNCiuiPqKVowUTB1GPgkfMcce1YupKVAPzFu/tXRahabHY&#10;+nGMVg6tbgZb24zXZUj3OqnNGAX8q73Y+7z9aoa1Ob69ZtwDL19zV68bEm7Ht9az5tu87vMBz2rx&#10;6x7FHXU5yVjemR/7q5FaHgtNurwFum4Z/Osi1clZPoB9K1/CPzX6gn+IEGuShH3i5SS3P0n/AOCd&#10;H7TXhX4D6j4iuNXZoY7yztwJF7FC5bI/4EK+lrH/AIK4fDdrlf8AiYOfLPPXkflX5Y/C6driPUo/&#10;lO60cEk9fkrkLOdje/ebr0rslFt3kznjJXs9T9k7b/gq58NUkjdb2TczZI2nnP4V11r/AMFZ/hmJ&#10;FxeSSLtGcA5U1+LMWppHcrlvm4AAOea3LHWMDjqRgEnvU+zsr3Jlyx2P2gh/4K2fDDy/3upNDt5A&#10;KnOPyr5l/aV8faN8ePj7rHjfS2823vILeO3Zl5ASML39818i/Cr4eya/dQ3F0rLE2GCnvz3+tfQW&#10;h25gs2h252jCqOgFflvGXEkZR+p4Z37s8LMMXGP7qPU6rw5J/o6tt+6e1bVu/l3SzH7zL0x1rB8P&#10;yLbWzfwqTzzwK2rYrMI2X5u27sa/KpSseA7XNANvjOcemKktU4+6XweoqGP978nyksfrxU6N9nCq&#10;rfL3+tY8zbuP3X1JNVnaTTtu3DM2N2KjsQEiVXOOOTS3uprcOscceVjX5ifU1atNrQ/MvzeoPQUv&#10;aX0KlZ9SOODyovlbcc5ABzTmfafM+8ccjNTNAolVh94HB96J4AQ6n144xmkiFHqiHTJDLdzSOuVj&#10;U4PYZqdbdm3NubGOOKg0CPzEuCeF+6c96tsWjXG735PStXLQuEtPeIvKMC887uvtSSDb820FWHNJ&#10;NdoW5B3YxmrUFuNRjj8sqFUcmrp0U9SlJPRFfST5Unm8AL0z3qV3wrsOAxJCj0pl24kvBGrDy/en&#10;InmHllwpwK2lZKxPtF3IZLjc/fb0I9aqXnEqsM/L95fWrM1iVdmVlxycZ61UuYHS33Bs8HPtXHUk&#10;ugailN6MyNxjO3HQUW0mH3HucEEcYqnbzSQnr8qjGKhv9UayLMcBWGQfWsdWDTa10NaXVltU27VC&#10;7s5FWtI1RZZBI/8AEdwrm7C4kvF/eLtRjnPrXRae0Ljcy/KoziuesrBSl73c8G/4KHaL/aPh3QdU&#10;WNtttcPC7Y7OB/8AE18waWgeQgcKRjp0r6a/b9+IUZ8L2OkLt3PL5wUeg718t6PeeQdzc9Tya/oz&#10;w69qspp8/nb0PcoS9zyOy0yVVHXjua3LDUGLRqNzM3AAPJ9q5fw1a3XiK/W2so2klY4+XoPrX0F8&#10;KPgPDo8Ud1qS+ddgBljxwhr6TPuJsPltK9WXvdEt2c+IrQgtTpfgn4B/sXRhqF2gNxcjcisOUH+e&#10;a9LsNoX5/l4+UHtWbbnZbNHt+6ucemKuW26Rl37j0498V/PuYZrXx2IlXqvfoeLKXM7svAg27AHA&#10;xj61TldUSMj7qHGf1pt5Owh8sN83cY7U1V8tI4/vKeoPavPk0LnJI4Q7s3G3d8uB1pfs67j83Ddf&#10;Y05ICNy7sKSMACrFpbE3QVvuKc159WTKVmtSCKP7AhVvmLHpnpTYgokbvznBrQvtLjuGbbwc9fWo&#10;4tJaNuQPlbqeM15tWs07Gkb9AhlYxnhcqPlqS3aOSf7v3OSQOlTPZrHk/d49KuW1kotvvYLHkj0r&#10;NS5jazZXe3kuW3Nt247/ANKkWOVCu37pPfvVhbYFflk8w54xTreLzJvvbfUVmrNg4tajUKyz/P36&#10;nng1JKjC32ovXkZPSpQkcUPzLjPT/GqwXznUqWIJ5JPGa6I0L7DjJvQddWL+UGXhX744qGawkiib&#10;ySrHqa1rqXzofL+6iYHHeqU9uqy/KfuqQRmur3Y6Ib5TC+wXDzN931BB4FJPp8kcY3SBvYc1pXMr&#10;QseN3HpWdJdSTBlCNhuc46VmpMyUYmXqWnK0pWOQorDHI4zWfNGumjdIxk3fL7VpX11sAC7dvf3N&#10;ZYk+1W77vu7sDIrSm7PQmUktDk/iR4ph0nwpf3Ubbfs8L5GevFfHN7cq84XhvMPzHFfSP7V6S6L8&#10;NLiRcbZJo4yQOob/APVXy5Yq88+dv8WPpX7z4b4fkwUqq+0/yPQwMU4XZ0Wm5ZFw3Cjg47VrafNJ&#10;eXUcMCNJJM2AF5JPpUXgPwhf+OPEVrpNjH5k9w23hc7B6mvtz4M/ss6D8OLe1klto7y/2hjLIuW3&#10;Y5xXu8VcbYPJIKNT3qjWkV+p0V5xhtuc9+yf+zn/AMI3Guua1HuvZRmGNhnyhXvjzLFNGO3YfhTr&#10;eL7NCI41Ct6elVZ7ovPGsi7Npx+Nfy7nmeYjNsW8ViXq9l0SPLqSlfmHTzrIXz8u2sK7vxBciRt2&#10;3pxWndyBBIp4DD06VgLbNd36QHcysdx/2cc15cKaWrM7yZs6bAs1yJHb5eQuTVy9Gw/Mqtt9RRBb&#10;Awt8p3L0HrViOL7RArhc8k9fSiVRHVGPUq2D5LK/J7Ypiw/aL/dxtU859alubXy4t33d3OaLacJC&#10;o285+aqpysS5K9mWUhwWA24br9Kgubfzvl/iqwi5H3ge4HoKZMyiM981tuDlG1kZV7bxvJEnJ5yQ&#10;Ku+YqxdMr0zjmoootzM+Mc8Z61NC+A3Hze55NdMcO3qZpdyrMS8qqTgA/lTRbhBuLbjU1xN9niVs&#10;fKxPP+NU3WWbdt+WNj171008N3KskWEt47ifczbgB1qGaEQsGb+LkccVNGvlw7MdsEmnFsKFwpI5&#10;5FaVJKCsgiyKFd7bv4h0+lWQQG4z64pvEvzYVT09KRZ8SDdtHHHvXm1ajYPctou0Hb+RPWpIpk+6&#10;3y8dzWSZyZWLN+VTW8/mtukHTha8+pGV7GkUYvxq8Sf8In8L9ZvOrR2z4IOO2OtfOvwatV0vwXbu&#10;R++uCZnJ969R/bB1dovhe9krbW1S4jt1x3DNz+ma4/4e+F/t1rGq4+yW4CEqc9BX794Zull+TTxt&#10;bRSl+R1c0YwuzV03TJ9ZnXy12wjq5NdZpehrppKhVG8DnqWqe0tI7C1WONdq44FWRuXk+gK14HEX&#10;F2KzGbhF2p9v8zx62IlOXkWFs1tl2/3l557022j23BLY+X36064csqsy/MByT0NGmyI0bZXLZ5I7&#10;V8VKTuYSSuF2p81hjjjkdadG2LrzFBMQXG6pFXzz3xjGKbZ2zIrQksy7cg159SWti1T0JJp1ktf3&#10;e3cp6YqtPKqQbmLbSOmelS21r9mZdh3L79PpUV3beW5/unoOwFVGKsFn1II4mcKsLR7TyS3b2qre&#10;xtE27jj0apraJo3Y/KRnOKbqFzFaK3mY+boKiaNoyaMq8umhtpJz95ULBexrl9O0G+8T6h5ru0Nr&#10;/E4HX6Cu50exiud8lyitbyDCox25NTXFvHaBdpGzoEXjH0rWnaKKlqczB4PXTH2xyFY8kg46/Wrs&#10;FtDaRje5Y84IOKW+1RhDNt3cHqe1c7quqPJIsTOF28/L/FV6ydhcsh3jPV4RZMqu3TkH9K8z8VvN&#10;4isJFiG2SIYKnpmuxv54ZLN3YYkXIOTmuQtbyQ22ozKG8vO1CRycdxW9KnZ3ZpTvazPB/H862+uh&#10;B8jjLE/w1nW3iBYUxv8AU0vxcvP+J1uGVU52+9chpc7TzqCC24/nX9RcK1rZbSXkerFLlTZ2seqt&#10;qDRqu3duwAD+VfU/wX+ANt4V8LW99qSCXVrhRJsI4iVgCAPf1rzP9mP4AebfW/iLxBF5Nhb4e2tp&#10;CVe5fIwSOoUf0r3+68RS3Wpt+8UKB1HYV8Lx9xXe2Bwk/wDE1+R5uMrJrlixJLcS3f2dsFV6HpUV&#10;pc7NRa1XHQbSOc+1Ql2hu2uGb5SCq98jvmorONhdfaPm+Y8H0r8alO7uzz25PRF2O5ZdaeMj5hGT&#10;x2xV9Ilcbz0XnB7ms/TG36225dzNHgce9bsimC32seH4xUR8xe8tymsTIr+V84PzDNXNCRZwszAZ&#10;xggUQ2y20Y+7yDwasaZa+RCqsPvMxBHfnmip5DjF7sg1WLO+NCVZx0JrkI7tbe5Zmb5lUkdsntXW&#10;eI5/sqs//PPknHauRvYI54/Pkb55D5iqO6//AK6KDSvc3ik1oXdObbGJG+ZuucZ69a1vNZ8L90cA&#10;1laPeoYlXy/unHufeugjtPM/eScL/CRWnMnqyJS6WHQWa7o93zNjkirlrEh+Ufw9DVYyLBGzfeZ+&#10;nvS6dcLJIzZZVXFbc2hnzGpaM0DFmx83A5rxX9qi4RNZsf72w4/SvYnn8xG9F7gdK8A+PV/JrvjX&#10;y9+Y7ZQq1+ieF+ElUzf2i2inf5nRhXJzMDSNRLwKrc9zW9Z3qoo2t06D/wCvWDpOkGJF5+7zzW5a&#10;aZja35giv6cpcvc6pSd9TY069Bj+9uYd8/pVj7cdynHbqKz7Kz2ruXueAecirEdsqjaowO+K0die&#10;a5M95uk+90GckVVur4s3XCn0qQwFV+Rflx19ag/s15uV4HfPGalyS1DTZkcmoKhVV6dAMUsW6X5m&#10;+VR096J4odPVQ53HtWv4F8NzeLL4TTK0Wn2zAtn/AJa+wrxc2zqhgqMq1WVkg5Ulc6v4T+Eks1XV&#10;rpWMjEmFSOg9a7i51JZpWZWbawz/AI1lwzeTaqqjCrwuOw7U2K/2SMf7q/8AfVfyzxBnVXM8W8RU&#10;+S7I4ZT5noaENx5GZRhcn8cVn6tIZgzq3LHkGq0ty6rncqtncPpULSm4jC+Z82M8fWvLpmcolmxZ&#10;HQxsok3DH4184fHnSrq08ci3trJo11AbYgvOT3NfQ+nRFLxDjbsO4/hVrxpoGieLtZ03UYhcG6tI&#10;tjh4lVW9OfUc8+9fYcO5pHAc9Z9tEehgqipwcjlfgt4XvvBPgi10+Zo5JCfNcJx8x9a76zucxMuP&#10;3nPJHBNUpLdYEi427TzgcmrtpGJFXbxxkn1r5XHYidetKrPds4KlTnm5BIWddzc44IpzBhaxqpGH&#10;JNMudo+YdRwQe5ocMXX/AGQOnpXC4yexNrDgrQcgYB4JqaykZrhV/hY49cUwRNcOV9uKkjtpHeNl&#10;XDA4OBVRotFpXLC2yteOzKqqp5qO91DzJNo2+WOACOtXtU1CMr5a/wARyTjgtWTcH7rFQSO2aKkm&#10;tDSS5SGR/PKxsu1VPFOuIPsfzKyyDH5CmO6js3tVI3iiRlx3rl21MuboyyHW4Ruu3acgDr6VFZTC&#10;WTG1t3AznnA7UkbLbN9773T29qlSaOOHdt2luQR2qYpOaRcYq5438frk3/j+4kLNI0McaKmOmBXJ&#10;+Nhoul6npEtlrt1rkU1mkl8r6e9o2nT7jugG4kSAAA7hxzVn4nSXl38QtUnjZdvnYBLdeBXIa3ve&#10;5VpAuY+cA8mv6syi1LA0orpFHuUtI2ZoXXjbU/Et+LOCRo7dPkiij4GPp3NeneCf2arq+s4bjU5p&#10;IbdcOYB9+T/ePYe1Vf2bfhg0s39v3kbKelqH7D+9XuYut8aqrEHGOvWvy/i/jmtGs8HgXZLRvz8j&#10;hxGKabhEo6TbQ6FaR20K7I41+VQuAKWeUqBs6k/nTLp2hRlPOSTzRb3TGMg7VKrgdDivzON6jcpu&#10;7Z5m71H2o3yb3z6UEbZGX19ulOS3kEW7duXH5UyaVozz95j1xWnLZ2FLyH3DNBAO/GAaWOBXC4Zu&#10;m4g9qjjfc6sy/L168VdtIz95vlWT36V0aJFDMLJLx24yKU2qqWKvIV757VOkAWT5eVPOB+tLeZdf&#10;l655A7CsFuVuUUVQ/lFm4Oc+1TeTHNMTt8zjHFSWFqsltKW+VpPlyRzTvssNmu3dvA5I9R3q20lY&#10;LMzZQ0LMiqoA5wByx+tOgtI5WHnKQ31xzWjEIyGeNfLVfU1FGYLqdY2YtIT8oA61MabbKjvqQyRq&#10;3y/dUDGBVzSrH+0NpZtqqcbvWi40W2tL5me4aZeNsa8D8aadQxKiqNioMADtXVGKjqytb3NDULuO&#10;2l2ogXy1wHxy1VlvhMx2ndt4FQiVnY5VmHfPakt3jTB2rjrz3qZ4i2iCV29SY3kayHafmXp6VFLc&#10;AEnA29cg06RYYX+bbz09qr6gvmxqyr83TFcNWd9Q02ZZtbny3xuDEng5q3FO0LkSD5e5rnoZmhlJ&#10;yi4bqe9O1DUW2bllyvQ/WvOl7z0K5WloZfxu8Vx3XhuSxiJ3yruDEfKAD0NfOXxBn0t7u2hkt7jU&#10;NTwRHbW6F2I7ZCgn+Qru/iz42ls9RkhVfOk8zy4kU/fPqfQDvTfht4Seyin1NkLXV0cvIo6n0+nt&#10;X7y82ocPZRSoQXNOSTt6q+p6SrKlTV9Wcr8Ivg3JDqMmsarpq29yWxawuMm3HqR2b+Verafo32Q7&#10;ZI/lPPHetCCXZiNsqXGBVnaTG2S27HQdxX4/mmbV8fXdat/wEeTWlKTuzOtJmMxCqqheBgdatXQX&#10;Kt8pDdcdqIovNZmDcYxjvUwg8+Taowp4INeLLuZ8+lgmnW30xV3cSNuOD2rNLLGPqeM1pTlULKqK&#10;uOBx1qm8LTXSp5fU4Oa56jd9BepWuIFt7dEX52mbcxx0x0q9pFm890F27cHOPYVYaItMQR5e04xW&#10;nY2C20Eku1mdsAnHFb0Vd6i5WFnCWmJP3R61qeUwtgWUKWHPHIp1hH5EPzx4LcgYq01ubmTauFXv&#10;XrU4pFKncphG8hE6qx6Dqaq3c6aSreYN0z9F/u+5rT1K6i08xrbszsvVuy1jXt3JNIzOqysehaiV&#10;RLYPhRRmEl02523MxBJ9BUThYmP8O0fgasfaZIskqv0x0qtPqE/ltsEalupxWEqlxct9SGXzJF3r&#10;yJOoxVO8u1s42DMrDqEVuT60ahHdNHuaRtpOMCs+HR2eYvtYjHXOBisXVa0QrJEcN1JezlWysOdw&#10;UY+X6/41H4i1WPQvD11KpPnSJ5aY754P5CrMOjXE8ixoy/vONgHX8a5bxhcrqGpeTG37mzHlgAcM&#10;ehP5195wBkssZj41Z/DDV/ojWjT5nc5HbKiPlVOKkgaQIu1ecYP9K0/sKo3XsTmpVtVTLfKR2PvX&#10;9MRqx2SO3lZnw7i44P8AWtK3Zyq/3cevSnW9suFbru7Vetrdf4gOAMVuqiDlZHGGwKuRK7cqcf1p&#10;0Maoef4cUCRe33Sx60/aBysPPkXPTH86bHdSRq3YYPJ9KbLPHaQbvMyRWXceI48/ieM1LrR6hyvo&#10;axumwox+CmoZL52J6jPFYV942jh+bzF3en0qDR7jUPGV/wCXZoxRerkYVR9a48VmVChB1KkkkurC&#10;UeVXZsXOqPs4bc2Ox6VBFFqFyCUhkZcdc9K39F8AppTRtdSedLnO3HArqLLR/PmOZFVWG73r8nz7&#10;xUp0peyy6PM+re3yOOVd83unll5eXWnp5kkbHaMZHasebxpcXUvk28Mkkh7KOn416pf+GvtZbbHt&#10;CnG4jrVaw0O3tLYr9njWR/lAK7c15tHxYqex/e0ff8noaPEtKzOQ8M+HbzWhHJdzMi4+4vH4V3fh&#10;fw3HYxfNDHuJzubnipre1UxxxqkYx2UYpmuai2lWghVQzSDk56Cvhc04uzLMJN1ajUey0Ryyqzav&#10;exZvJLPzvIi2s2eSF4FSW2kQwxvJJlUHB4rJ0WQvH5km2NV59xT59Xk1JtoDfZ4zhR0Ldq+fUqkt&#10;XJk6NXL9poy6heKy7ltwc46E+ma0pdNhS+2+TiP7xI659qg02X7NCu7dtZepHSr13cCK0+9jzMY4&#10;5NdWHptblRit2QXKCLc6KF7cdTViO+ZU2rt3bayRJJe3Plq3y5wzHtWkkSwyAFsHbgZ711TirFNX&#10;+EyvGOrLpFhcq7bsxFie3Svm7Utdae5k2sTls8e9eyftBat9h8MXDRsyq2I93TJ+v0zXzbea6YlI&#10;xjceueor9Z8Pabw+EnV/mf5HdgqK5OZ9TevteaI54ZscCu4+Dfwam8bTrrGr+ZaaGjZU9HuT6L/j&#10;2rN/Z7+DM/xE1P8AtfVI5IdBsmy7EEG7btGn17nsM175eXizbFWNYbeMCOGJOEhQcAAVycacbSwy&#10;eEwbvPq+3/BKxGIjFcsdxWuI7hY1t41trW1XyYYE+6g6D/8AXU9hpIkmWNvu5ye+aLQRtFtVfmz6&#10;da19PYJebY1BwpUivw2UpVJOdR3bPL5dblkW3mHZt2qgwvt6VG9uYn27dyj36mtKRFA+XGV55PWm&#10;2yZQ7R15LdKpKxWiMMO0EzYT2C+ta2n/AOhwbmT94fvexoYLDeliqsVGc46ehoMrEjac+uaz5mZ6&#10;Pcad8kn3du84/CtJbSMbdwyvam6ZbiMEyNvZsbSe1XDyWXt2PpWlOT2No7EFpbLIzr70y4tVVWDZ&#10;C88g1eswUDY2sWOc57Vn6o7svlDk53HHp6VpUaUSVFjtCtQIF6BmbitgQYH97nk+lZ1jbsBH823d&#10;2q6haDDNz2rmjK+hLbTI723XzN3fpjPBqOydjH935FHGKknlV34+Zf4j6VIirHbbVXpwQOlNQTeo&#10;9XsUb5I3271LDP41karp8c8zL/dO0Gt2Ug7vLHbAPrWTPaSDLFz83JFaez00Hr1MHUrT7Km3+9gZ&#10;zXP3OhyX2pMhPOQRx2rs28N3N5J229VYjHFQXRjsZ1iiXbMvVz1NZuik7lxi5LUx9O8HrYK/nSbP&#10;MGOByas3GkRxqsdmfLfHzE87qff3Q8zMjfe6H3pyTB04bDE5ziq5ox0RfM0rFG9S4gi4j6kYx1x3&#10;qOO9uFO2O3Zm6ZzwDWtbakHYxsP9oU25AS63qMLIemOBU+2iTzt7Een2F9ew+VJ8mBkYNWbLw35M&#10;oW4mkYf3c4DClN5IOY8A9OKsGc3yYkz0wDnpQqkb3QuZrUsTXcNmjJFGPLz09Ky5buATM0q4XO7J&#10;7VKqGBCv+sOcVznxE1H+y9OVQ21pgQPw6/l0/GvWy3B1cbiIYan9p/curfklqxQvOaief/EPXjrG&#10;vnd/q5HJQgdFH3R/WobgbIIZIj9wg4zWVezfabvzHYbX+VR/d9Kt6pdBFXTo2/fbVMjj+EHoPrX0&#10;ua4iFfFN0f4cbRj/AIYqy+/f5m1SUXK/Y6Wznj8SeZDb7ZNrLufsMdq7vTrP7LbKsjMO3sa5XwJ4&#10;eh0kFIvmjUEFgeGPetzVb3ypBncsfUE9K8qpLoYTld7EupziaXyYzubOAPWorizktt0NrtUZ/eMT&#10;1NQ6BF5aPqErYaRWSFSeg7n8agkuGuZisbsc/eINedXqKKIvYSay8pN0jl+Me1VrqaOQRr5ZUx/L&#10;wK147AToytuOwZBpn9m75NrfKuMVyU0nIm3VGFNBNfvthTcR8uew9zW5Y2kNpbC365OXIH3z/hV2&#10;DSVsbd441y0pzyOgq7ZaasaBtq7tuelegqa6D57dBtpbMIlXHDYPSpJU8kcfiKt2R2N6liOSKWS0&#10;824Gd21ua3pxvoJPm1KqqsNuANzSNzj0qxFF5MOQPvcntTbGEyys7LwTj6VaSFm3H7oU5ya6lR7m&#10;sbPcz9SgYhnA56dadptg0jLubavGSe1aU7QB1UgyZOT6VlajMzyts2iPqB24rWNOMdS+RIgubNft&#10;cxVt0bHGQO1CQwxtgKuWGOajiuG84dgV+b2pxcE/3vmwMVnKokzNxd9yvNFIHO112sc8UPExUNj+&#10;LB9qsTuhk+73wB0oDqjfNjaeuBU8zkTOCvuRoI1Zdy/iRUWpiOxtJpGHzN8xbHYVZis2u2VWb5c9&#10;M9qyPi9q0Ph/4fXkquu6RPKTPPJ4616WWYb22JhSfVoKUVKSjY8e13Wm1LWZp3LbXYkZPbtWTf3+&#10;3d+8xt6Y6Zqhcakyqy7txY845Iqs9zsj53dciv6FhUVOmqcdket7Floz+a2WbPTBzWXql52b7vbH&#10;Wp5rnEO7hVzkdiKPBXhW68eeK7extvvXD45GQo9foBzmuXFYqNOm6lR2S1Hy2Vzsf2ffgy3j7VVv&#10;L5XXSbN90hP/AC0OM7B+lfSUm0RSLHiOGNVSNB0RQOgqvofh628H+HrXTbNUWC1Tbkf8tG7sfc0X&#10;0gt9OZn2jcxzj6da/nLijiCpmOJbXwR2R49atzy02MO/uUUzKzPlWzj0yKp6CovNSZXb9zb/ADMO&#10;uTTbmRY7h2yCrcZx9KteFoVEcz7c+Y2D7gf/AK6+XjpuKLTNK7/0ubJ3fMcgjjNTWsywSSbuTj0p&#10;s775gxAAAJHtVS4fbOqj78g+XNZT1diI25tTR0m3F/eSSP8A6uMjZ6E1amuFiBLNz064zUEl3HYW&#10;whQ42dc+uOTVB7jzjvbdtxxUTjy6IbV2R61dMgZgMFhnGad4cs/ItJrp9qtNwn0FRw202s3ghjUc&#10;csT2FdBJAvkLGqqNoAUd6KdOUlsVGJltdfuW+XcuetT+HdKa5na4aPzPLPyrjof/AK1TxaTmD5s/&#10;M2Oa3dLjXToV/uBdvHfmu6nhal7zWhvGlJrUW1s3SLcwxgdaabgOmeu0Yrfhng1a18tcqQp5xyar&#10;Hw0rR7txVQeQQK7HRtswlhnv0M2W2+0x7eSW9qbJ4XZiodlVSckdzVq/1RdLTasXzAde9ZsurSXT&#10;t87Z65NJKKWpUYxS7khsY7HdtXcwPXHWs/ULqd8HzPl60++1lUUHfx09azLzWFcbV/ixu96SqW2O&#10;epYvLGs8flgH3NOuNHVrPcr/ACbtu31461jy64qfKrD+uahbxVjC7s8fMccCtI1tRx5ehYuLBWkK&#10;7QxI546VRudNjER3RhWGRj1FNk8SqziNRvbO0kUC9kuX2iJuByfaqUm9w3ZmT6JbhN2Cd2Tz2qoN&#10;D3nPm/KcNx3rcXS5L0hWXEbcsSOlLLoQtjiFvljHHvWnIiZJxdjKkmh021O6NflGTJnpXgnxq8WN&#10;4q1by4m328PyjBzuNek/GjxeNPsWsYJf30gAZh1UGvGbyzUpwG3fxD3Nfsnh/wANqnH6/XWr+FeX&#10;c9rB4fltOe5ytzpwhbd1x6VQvIVEB+UbOv0rpb612rtZWXdkHFYt3aRqJPYdx09q/VT1oyOc1GLc&#10;jDP3RkcfernNaXduO047V1WoW4VmZvTPWua1RMKwb5d3Ncs46G0KibscveHL/wC7VKeJmb5a0LuM&#10;JPtbp6/WqreWD8wJ9D6141Zanp0VZbnD2Dfu5u4xWt4QP/EyRtuQp+lZel/8e0305rU8KHy73rxk&#10;V5tHR3O2aTume2fCD9/JqS7f+XVyPf5DXDQ3W2Zj95m6Yrufg2zPPqCr0+zvkk/7Fec3E+26YdQD&#10;j613a7s4oxS0NaxufNuo1G5fm/Gu++GHhiTxZ4mjhb5Y4juYkdSK870CQ3V9HEqtkn1719MfBrwt&#10;Ho2mQj/ltLyxI5NfK8VZ2sFhHGHxS0XkceMqKnHzPVPBWnR2SW6xxL+7UAkdOld1pcK7wzFstx1r&#10;l/DtmtvIv8KsoPWuysYFuFG35doxivwd1HJ3Z8tW31Gt+5lSxh+9nMhHeu002xiNiqr97qMDpXF+&#10;GbXzLl7j5syucZ9BXc6XNsLfw8AEelYVmZ7DIrY21yvHU8e1TX+IVY/KxXuO1WJFQydhxzkVXvrU&#10;Lp8kmWYsQo4/OudS0sHs1uR6PAsrszAsZH5BrU8hUUqF+Y+tZ+nnIXjd+GK1EgIHzYyaeltCuVMU&#10;RFWLMqqFXOM1Wn3FNw+7/M1dNurp/eGPWoA22I9trHvUbaFWiloMsdqWXK4ZmJbjAzUl4VuYRhcE&#10;cD3FS20JayBxn580sUfmDLDG4EgEdK2gmyZW2KBsBIqr19annu1tLMW1uuNowT61XubrbLsU/MV+&#10;8BUFi2btY2HDcn3rpjF7IyUeiJlkXysLlmXk1M8atarjnvjNQtA6Xe3HHriiVWS2EjK21uxodF7l&#10;RptK7HSRgosm5vlzxWbIJBPJ5bELjnPvVwxNdPuJYZOMdqfe+XFB8qlih5xWXso9Rcj3MbbIzbv4&#10;Qec8YqURrLHskXcP4TtzzT3ka5B6lSentVqzwI+f/wBWKmbgtiopkdmu+XYy8oOBjpWtpeli+uo1&#10;Vl/eME68DmqcaLeuV3NHt4LA9azfiN4tX4ffD3VNSkZYvs8DeXzhiccYrlp05V60aUVu0jpo8vOk&#10;fHv7bnjOPxf+0Bq0NrJGbbS5P7Pj2N8rCP5SfxbJrjfh/wDD3UfHWpLb2MJK5HmyAZWMVl+GdDvv&#10;iT46WGFftF1fzlmOM/eOSTX3J8LPhRZfDLwzDp8cce9kVpHIyWbvz+dfvWZZ5DI8DTw9HWdrL/M9&#10;DGYiMdI7nF/CL4NW/wAO9I8x1Wa7k+82On0r0q2lSBlk+95i4Ht607U7eQOwVV2L0FQwxK1pGwH7&#10;xXwQP4c1+P4nHVsTWdWu7tnz06k5yvIvxtHNAyMhXavXuatxQbV+T5V2gj24rLVZGO3aSegPrVu6&#10;juLq2j5Eaou1sZ5/zmo5kXGN0STyo8oKYZnADe30qeN8p93cSMZ7CsWGP7BqXyt+7Jww9D61uR2n&#10;2f8AiG7HY1y1JvqZSuFucMu5u2OnetOzh2Q/MrbuvWsy5t/OCqF+8QCB7100ECybfLGSFANc8teh&#10;tS20K1va/arjLcJ0NWUsvtC8Hv2HJq9NpKsi/MFb0HelWFbRn25GOmRXn1o6nRy3KEtvuYqw3BT0&#10;PemX8oMm2NflHTmtGWJURpGHzsMkVVSJQxVF9CT61n7OSRoo26lOCTB3JjIwK0oYlWzDOu1mOScY&#10;xUaQqE2rHjk5PrUlwsiEDy8xqQp9+K6MPh3vIrl03I44mvT5bfdWphYrBtx0Xt706C7SzG7bncMA&#10;Y6VWm1RrgsFX7vbp3racowXu7mfMk7IfeSNIhVc/MfzqvdHbAzcK2M5NSbJgozwOvXGajmsmn+Ys&#10;VDDoK5buTuVzKxl3V28i7Vx6E9+apsZpo2Hlt8owT6VrfZ/Ki+6pKnk/3qrzxsCVU4yea2p2I3Mq&#10;70BWDM0kgU44HQGql1oMbgHzDGF+9iugkUONrfxevFcH8d/iJZ/DPwJcXzyKblsxQof42x/TNeng&#10;cLLF140KKu2xxp8zseN/tgePbH/hGW0O1m+0TTSoxH9wKc14X4Z8NXGu6lb2drD5lzdPsUAdSade&#10;3UniHVZr26bzJJSSdx7n0r6K/Yg+ErXd/c+Iry3AWL93a7x6g5I/lX7rKVLhrJnK95JffJnpNRo0&#10;rI9Q/Zi/ZytfhJpn226VbjVbhBvf/nl7CvYrSQm5jbqOnTpWTpdwx81T/EcD3FakCfvFVf4vSv5s&#10;zbH18fiJYrESvJnlyqSm7s1LPmeQ4YZ45qHU4POidc9DkGtWztfJT1bH51R1OFki+XjnOM+1eJ7R&#10;lWZiCRLuBju2yKMEZ/WofCumeaJJuQ0jHAPpmnzW6x38e1TtcEMRV2yiyu1flRRwK6JySgHs9C0k&#10;ix5X+MDGcVIbjyM7h1HOOxqu4MJ+X5mqG/MghY7WX1Irz/aXkV7yRDd3QfO1v3edx7/hVRtaViWj&#10;LE42sDUBuxbI6spw5znPSsPVr/yjuX5e1bzxPKrIOZW1R1Ca9EAyswBUZ+9VkagpUlWVx1FeYajr&#10;jtIvzbdx249afp/iK90++8mRWaPgnHcetejg6nO0Z8q6HqZuEhij+7uY5+lMjmM823A3EZ3HtXPW&#10;HiiKa7G7ceQB7V0EQ89l3Fl3DHHY19Ry0oK7Y4lovGY408tZNp5Pqap3lo33o93Xj29qtOv2UD5v&#10;lXg8U0u21f8AaOc/1rhr4zSyKfYpRJMsfzfeB9OopvltJu3LtPO01ortmVstg9QfSomhUtXnurfV&#10;heXQgijkKdVw3TNQvYuZMs2AvGKvCFgrA/w9PxokUAfNyWHFY1JJjs3uU7WzUZ2rgZ6mrMrRoMN9&#10;5emKmsEaTzMbcNyMnpWT4rWS00a6m3MGhhd/xVSRVYen7SooLq7Ak73PBfjj4x/4WF8QksbdPMg0&#10;c7FA6NO3B/IYFdt4T0I6Fo0Nt8obb85UdW715n8APC1y6/2pqDCS4aVrmQ44aVyWx/wEED8q9h+y&#10;/wC182c5zX7BxZiaeEwtHJMPtBKU/wDE1t8l+LM8dUv+7iCyL5e3nzM4PtTFeYTZ3ZRf4c9aRY2w&#10;zKvOcEnoO1XbCBWi4bn/ADxXwNkzz1e4+RzMF+98wx/u0aWNzyQ/xMeD6U6aP7O7MP4uo9KfpUsN&#10;qHYq3mMcrXHWk0aR31L9rpflplmGAcehqZvLttvz7WfI69qrteec6QQtmRwTz2rB1uxuoLmWRZhJ&#10;t/hUciujC5NisVD2lNaHdSw99UzaiXYdyhsdCD3qOaTZdRhm+WTs1cjD44utHk8m6gO1W+Vm6AVR&#10;8SfEt7tIYbaMNIzAHPIqZZTi6crSiaRw8m9jqdflh0S4U2sjSM/IjPOaZo2nyPcC41JVxjKQnknp&#10;1pnw48MzTzpd37bm64x/KuvvvDlpPKxy25enPSuCqlBuN9SZKKdjP1CCxvox+7VT1GO1Zd3Jp+nH&#10;cI8/7zk1d1Tw5sjLLI2FGODiuU1Sw23sYmZvJbuT0qKN5SuzPzKvibU1uo2AbauASPU1xVzf7Ukj&#10;VHmkjAIIHr2rr7rSllmbzFaTrlSevpWXf2Kw25EaqpkyNtdsbLcrRI4x4fIEi3LOWlO4IOgrM1C5&#10;QafJtb/VggqOi/WuouNNkeX5GK9uRkiuJ8X6ddLFNZ2oVpLwGMEnueK6aLU6ii9jNybPOfCmg2/j&#10;CfXr5LZbrn+ybeNkBVJH27nyf7u5enbPrXo3gT4AeEPh9aQyXVjNqmqRgHzbiT9yT6qg7D3zVfwJ&#10;8LP+EU8NQ2sN4zPa3RuZXKgea7Ag/QDj64rqLW4+2xLFctyvOTwfzr9H4rz6rhPZZbg58qhBc1t7&#10;tJtP0ujoxVaSSjE6SS9aR45LjfIrJiPbwqdMce1SW181nDhtrbv0rl1h8u+P3hg5XnPFb2naiqHD&#10;bdj5yG5XHpX55KTk7s81WNnTLb7dpkkisCqtyD2JqdLdhAuGULHgkg4zTLZvs2jCCNVRZRnbn+tV&#10;jL+9WM/dCn3zWdSmkjRtJaGtoEYbWvM5bbGykmugtbNr5wSNqL8w9zWF4UheW5RmUbJD8wrrbKBl&#10;kbCnbjaM9FNcmiZUbtXM+axZpt+Bt7A0lnDI00hZiVhI2LnsRW0dJaRQqn5sVUsbBhdbZPlLEL06&#10;1dOLk7IiRh+NEkXSjg4MxC8gVwry+ZfYyGSIbOvXHFdR8Rr1UvpFyyrb5U5PRq4i2m8lG/2jncTz&#10;RKLi+UvlSWp0Gjzb7oR427upB6Cutjkb7LkSFSoAyvQVwOg3/k33yncq8E46k11cZZ4m8z93G3bo&#10;TW0adiWral+RmuY8KoHq57AVNaWrQW5TKlhkk9M5qrFOZUVUG1QOg9KsCcyfIf8AdOaptbE6Mde3&#10;nkWjbvk+XJ568V8++IrtdV8VXEgbo557NXt3jSf7PolyY92RESB6cV4Hp8u6Xccbmb8/rX7Z4S4V&#10;ezq1+t0jqw9tWjZs4VVRk9+o/wA/StW2QYy3yrWTaS+U/wAv+9mrkFyrsq7srjOD61+5RRt6mlHL&#10;t42nAORQ10qhuf8AOaz2vuGVSPlODg1GbhX4Xd65pynYFys0mvm+VVJPPYdKcXkZcKrc8Dng1Fpl&#10;szHcflUAEtXXfD/w4t9ei+uY99rbv+7B/wCWjD0rwM6zilgMNLEVna34voEuWK5pE/hD4cW+mwLP&#10;qkLXNxIoaONzwoPTIrZkm8gCOJBGq8bccD2Aq7qd6z3KtnBY8c9BWXd5a5ZiD161/MGc59isyrSn&#10;Wlo3t0XyPOlUctEKt3mNTuYYOM1dtCLmUf7uCaqyRR2dpuYK/mHhc9Km0llDkYYK64X5q8inuZcp&#10;HeSbv4t2PQVBB+53E5YkbcirZUq7Lt+7nkU0J5SZXG48EVvchXNDTrTydNNxuyozGFPUVDDPunwf&#10;ug8e1PmEkOnRLtb958xx6Uy3hzIc7huHGRWVStbS5rzPY0IYvtksQX5ec9KtJtViq8sW/AU/SLFZ&#10;UyxYbRx71LaWcjn5fxyamN3uCh2Kd3A0suGOFHU4pz2OxyqtlT0ya1ItPMqNiMHae9JHaAOVK/Nn&#10;PTFbRp33K9mzKw1ruVdzORnmrVk7Q2xkkX/WLgc4xWhbaStzcMzfKseSST1pt3ZQXEy7mkGB0/hP&#10;0on7u5pGnJamUpYD7xIPG4VUKmVmYsODggHvWpd2kUTtsVgwHALcE1Vil2k/uVRmHUjiuapUTViW&#10;7OzKM9vLONyKSFH97aPzqOS2iik+bHmKegNXbgtdBfMc4X8qgCxMVZmLKOuOprklJtaEq19Bt3LG&#10;6/NG4kH3WHQ/Wq8mrizt2baskKISwZQduPrRFcZuNrMUwc81z/xMv00PwZrFw7NtW3cemMjAx+Jr&#10;fL6MqmJhDu0aU0nJI+YfiP45/tLX766Vm2zTMQQ2QAT/APqrU+Avwn1X4r6yt1P5kOiQHdLKw5kI&#10;/hH5de1cd4I8JXHxP8cW2k2+5fOkzI4H3V7k19s+CvD1r4C8M22k2kaxwW6gD1P1r9v4oz54HDLC&#10;UH77X3I9TF11TjyLdlrSoIdIs/s8OFjRcKAOFA6U+OY7PlBVs9T2pLqPym3j+LjA7ikiUwt9773U&#10;1+K8rcrs8TVhdSMB8w39s9+aZBj7KSy7pN/AA5xTpMzsy8A/zqaK3MQVcrxluK6oxdtB6rVlmzvN&#10;salV+8fmz2p+pWqzp5m1c557ZpLWRI1/eKduBgU2eUXEkmw98gH1o5lfUIyuNeApaQR/wsS/XpVq&#10;FldV3fw89f5U27g8+dY9u3y0Ckj1NSrpXlInO7jkZpVZJamiv0JYIl+0mRc7fQ1LJY7Ygdy/vP1q&#10;H7ckKbdw46YPWixnDTR52shOeTWVKsnLlNI36hPYtAqjdnaMkY6VQub6O0RncFvlPHvWnLqiX91N&#10;sPzZxj2qkv2azkLSGO4fJwNpwpr0lRT1Y+azKWn21xryeYq/Z7dc5dj/AE71qT6bHpMG2y3Sbx80&#10;hOWz7elQtfmW43NzzjirBmdfTYPSiUoxQvaIoS2UkQ3NufPr60zyGtjtf6/StO4uBcQxg5wrdh0p&#10;Jo42w33tw6nsK5alZbmem5nmVnfmRlj6Eiop7pYmOxvMK84ArXaBEBG0MG5BxniqiQ7csOknGa55&#10;Vr9Q5k9SkstxeLtWNkPXc4wKmFm6N+8k3NgcKOKuKjSncx3bT+VTqm3APzEnPNcVatbYpNFG8WN4&#10;8Mik7QRxXM+JdctfD2lzPlVYghV2/eOK6/Upvstqx2k8d/SvDfGOuP4q15Ibdtyu2yMds9zXu8M5&#10;OsbWdfEO1Kn70n5Lp6vRfM2ox5nfojB07w5J4p1xnVXkkj4BJ9eT+Z716t4e0P8AsjRVt9u7j5x3&#10;p/grwnb+HNOj28zONzkevetVoTE8jLzxjFaZxmksfiJV5aczvbsui+WxnUq80rszYUMKfLkAdjTp&#10;QxCkr82DwO1WhHu/hx3YCo0G4nPy5OMkV4mzsc/PfQzbeENNlWZSDx6Vfj0m6bfINzBidpzgc+5p&#10;BpjTX5Kbmj6kjoKsXc2U27mVVypHTIrkrSS1BRRk3cL2+dx3e47UaTas9xvZeIhuFWNikdyrD8qs&#10;adBbv5gk24Uc/NWdCnKpKyNPZytoFi3nNyPwx1NdBaWm22j+8u45IPaorFIltF+WP5eRt5zWvp0E&#10;lxDGw2ou7k+gr1KOFlF+8ioxfVBDpT34VFHzHjcKr6kfsim3VWXHBY9W9a0nv1EhihPyr1zwTWXq&#10;ECu7Ense9VUqKOiKnLT3TLlDMfl28cVDLHhtzbdoHBqzBEAD8vzNycjrTbqGCRNq7+gB3HvWLqXO&#10;S3cz7hFZ26e3oaqTWsiMcbN7DPTgCtBoNihse1VeZhz8q9MntWLk+o1G5nXFvK7RqrA7vbpTLy0k&#10;dtv8APJB6mrl2ypGmM9cf71TC2DIrHb16Cp3K5exJo+mLCrSSSNthjMrEnhBgmvGZJ8swDblycHP&#10;bNegfErxn/YWjvpsfy3F4oMvqI8/1ry99RVV74z0A/zmv6E8Ncrq4XAutU/5eO69D0MPFKGrNATF&#10;+Dhcc8U1btWGRj8ayZta2ozbssxzgVTuvEaQru3D6elfpyXVmnU6eG8VFyWHt71P9vGG+7lunpXD&#10;/wDCVeU6q21vp0qG98eskQUNwDx+tS63LsN36HfPqS2MAZpF3E/dPXFZV/4yht03eYPzwK801n4g&#10;yS/6tucck84qjY6hdeILyOCNZJpWYBVUFt2aieMUIuUtiJRe7Z21z40k1aZY4c7pG2qBzk9q6yL4&#10;ZLJparNeSfbiPm2gbUPXFWvh38LofBdktxefv9RPzEt0h9l/xrYurkQStt+Zs59iK/IOJ+OqvtlT&#10;wD0W77nLUxFlaBg6H8DoLidZby8a4j3E7EXaT9Tn+leiaLolvpMIigXyUThQoGOK5/w/qskdw0eP&#10;vGuksb6CRZI9375Rgn0r8/zTPMbmH+8Tdu3Q56mInPRk0M8blnC98AkYJqxgpIOcs3Xiq0QEWV+8&#10;wHBzxU9m7wxtI4DbPu+melfPqnZ6mMY3JEsv3UizTLEEORnv+Fc3qK29zeZhaVkyeSMKx9q1ksmn&#10;dml3M2cg+1Ld28aqy429+ambT0NJxVrNmdaEW1v5sjNsUZPuPSsO6vF1S63NujZiTz2H0roLmENp&#10;7hZBGvbjpWbDpEQuI2ZuWOAfWk42asGltCS4kjs7OG3Ugs3J4zmrWmRCQ72XHIA9KhlgaW7bbDuV&#10;QByavNeGyst2zaVPAz0rpppN6GcZa2Y6+bM21h8qqBj1zRG/9ouGyfLh68dcdhUFhbvrbJczfJbs&#10;2eOrY9P8a05o1kjPlqIwv3VBr0I6K7NJS7Ec9wsC7WVVG7gCqt1rgkMhUfulUjcw6U17B5WHfHc8&#10;1wP7Rfju38EfD+ZIplW9ugY0UN82azhz1qihHqx04ynLlTPNfjZ8Vv8AhJLibTrchrW3kJMgP38Z&#10;/wAayf2dPhP/AMLn+Ivkzs6aPp4+030g7Rg/dHuxwB9a89LzalJDax7pp5iFCqMkk9vzr7K+Dvw4&#10;j+CvgC30zC/2heOLjUXHXfjiPPovT6k1+jZvmX9j5VGhR+OSsv1Z7NepChS5ept+LL+3tBDp9jCt&#10;raWcQWGGMbVQcDA/AdTVDQidVAjX7ynr6gVLrMonuZJmXayjCj1q/wCELPMUzKqqxQcntX4z7SU5&#10;Xnq3ufP9bo1IIvLkWNVUr0yR94+tWrKxRZmYRncw5APQ0JbhH+WTcoH0qV90cny9xitnZIqLfUfJ&#10;IFAVW3Nnn9KbPI0Z3D7oGBk00WzKd3pzjHFEk5YBGVTu6CueUinYdp9q08TSSMu527elXorJU+Xa&#10;Mfyps8DQMkaR48tQSB2q1bpuK4bPck1cVFLzDTYkSFXXeWACnipiheUoMAHtUMMXmNu+6M5GauRQ&#10;+ZNw3zduauG+hSl0IpbRbK1Mrk4QZA9araZAzFpHxukJPzCrXiN5BLHC2VXqRUc12sUWefl61niN&#10;ZWXQp3LdnAiyLjqB+VSzmNRu3e/0qnHLhuO9SOm63Ybssx6k85qKcWZvfQjt/LuJj8v7nduwf4qm&#10;aMKdqt97Py1UsExcbcjC9OavwxFj/NvSuynTaV2aRi2VYdOmW1kxnC8DjPWiHSY7SXdKQ3ov+Nai&#10;XWYvJTlc8n1qrctH54/vL6GoqvTQ05Y9SvqmZ13Z2heRjjmsPVtNju2Usu1scMOtbTlXib5m+8az&#10;btiD/EfoOtcE5yvoKUzm9W0NhFvgfMi8fMOtY9zb3kR9/bvXUXEnlRtnncKzC6Sxsf4ecVi23uJa&#10;mDNJdNtYK24dCe4qzaapNcwhZdu7PIAqxeTQrAy7slea565vRHc4j4Y8jBNLlvsF0tDqorxIQzNt&#10;Bxng0sGuQu3ONuME561y4a9uXWNIWZR1LfLUsOl/2fLHJctI6Z5Vf89K2pxktTOUux2P9qQ3Kb4l&#10;LBeCw7V5r4s1j+3L6aZuYkBjiX1A6n8c/r7Vva5rotNHkW3bakg2qBx1/wAmuV1izC2UaqzcpuPo&#10;Sa+4yj/ZsuqYraVV+zj/AIUk5teukfmzSMnCHOt3p8upzssAhlh2qGCtytTeFtN+2yTXUi7muZS2&#10;T2AOBS6Za/b71VxsZOvPWtrw1YNhYY9u1SVz68mslK0A50426nYeGYUtrJflZt3IBHSluIP7V1Nb&#10;dfuMdzYGcDqam0/T2sbRYzuz047Vc023+yWr3DfLJMNq+wzzXnTk3qZq97MzNVguNTlVYYykcfyg&#10;H5QBV+x0iOGNVWPzHPUmrVjZNdOo3MVY5+tdLZ+H0RhtxuwD9K4+RynYrlMmx0WOFGyCNw4z/Slj&#10;0xbaTkDcWGDXRJoLXG1VXL9B70ar4QmtLiPG5lCZPua9zC5XUkr2N6eHm1exjXlhEXG3qoB9cmqS&#10;Kysyru9yB1FaUMMkc7b174JI6U7y/OBbbtCnr2FTLAu+uhlUpyZlqn2SJev3uOOp71oWkjzM7RxS&#10;Muw5bGNvapo5obeJXwJGxx9ahvruaWIxxny0YDI9K2p0owJhBIomZbNP4Wbue2ajEzFgZHypJ4FR&#10;3l3sLR+XvPQHriqssq20att+Zhzz0rTniDkyxLOyqx9+OahuZxKoXtj16VXmuGkX5s7W9OapyXLB&#10;WAGOoGazc7uxRclkVp9q/NtFWogpj+8MY71kCcW0e7b81LNqs0ar8vy7c8Gs+XUzk7bl6YRqw2jo&#10;eSP6VMY1gjUL949Se9YqXcrPhFxzkk96mimmnIY9Se3FacyiiVFM2raNpTt/hXgmvKf2nvFkVtHY&#10;6XGzGTd9of3XoOK9UsZm53NtCDrivmD40+LD4n8f6hLuVo45PKQ5zwvHH45r67gzDqtjfay2ir/M&#10;7MHRi5XMETtKzSH5Sx7H7tTxN5pP3uvHHesyyn84ZHVRx71PDMYo8s21vQH8q/XT0tFox2pysoxu&#10;BYjAH519BfsqeCV0LwS+r3C7brUZdsBI5EQ6/m3H4V4B4R0G48ceMLHT4VLS3M6orKemTzn8M19i&#10;2ENvpNnDZ2qj7PZosCDHQKMZ/Hr9TX5t4gZt7LDxwkXrLf0OPHVVCPKuomoXixBl7qfTFVvEc8cU&#10;Ece75lXJOfvHFO1WUmSNjjhhWHq8vlyNIzbgBjFfi8oxZ4sZu9rGbd3bSrlmJ2nGBXTadtsbTy1Z&#10;V2+veuTtMy6vHCse5ZG3Ej25/pXRz3GZFjzuJ7Cs9EdEY6E8t5vuB93pj6io9OWTVL1rhT+6t/lX&#10;jqfWqupxm4eFE53ME47Vvmzi8O6SsCsDgHv371MbN3ewcuhWis41ZnZ2lkY9T0FNm+Z2T1HXFV31&#10;ZXL/AKkd6khae9u9sK+YcZIHpSjF1aihBbk04ylLlRrWVqmkWKiMb7i6+YD+92Ar0Twh8G7zXbSG&#10;aVWhaZeR6Zqx8G/gx/wkelW+sXi/NGxKLjJUDpXsFpqFvp1nGpVVaI8jPav1HKcio0aadVXZ9tgc&#10;opqCc1qcXq/wBWOwhkz/AKsH6t9a8+bwzLpV3dQXCZVZDsHt2r6L027OuLtLYXpn3rzP4v6VDZ3D&#10;i3Y+ZuzXqZhg6E6D0SKx2EhGGhwdv8m3ytqjHHFaNt5Rh/ePu9vWqUcbRN/DtUAfL60iyqz5+6zd&#10;PavyTEYlwm1HY+RqSknrsU9chJYsq8VkTQKwywC+nGM1uT3LHcjdenrWXdKVl2qwbnGcdKxjiL7n&#10;PK3Qw9R0qKcqzHHPQVmXekW8A/iZnOBz0rcvgyuv91jyKrSW8ctxt2ttB4HpXSpprYzvYw7jQ7aV&#10;dxDb2HFVxpFvbDy9uVxzmuknt1lUbQMf3sZps+iLMqs2G5IzWsbtl+hzcTJaHbFGq/h2q5Z3DCPG&#10;VznHSrkuhxqu3Cr6GptO0mO2k5zJ9K1cGLW+pFM+6Pg8se1c1488Yw+FdHkbKm4kBCj0Nb/jDUof&#10;DukzXTLt8sEj+QrwjxJrs3iK/kkn+bcflGegr77gvhN4+qsTX/hxf3s6sPSu+aRz2tXEmp3sk0zh&#10;2Zi+TWXfJGW8xflB61uz2bRqCv8AD1GKzb6FYyDheB6V/QFOjCnBQitEexGo2c3qQzMQAG9/SsPU&#10;VLy7WZcd+OldLqEXlwlsctzgd6wtR5PCrlQc5qpaI6ISbOb1OM7O3IxjHNcrrfAYMD1rrNbRSOM/&#10;NnmuY1cssTfMeOMZrkqbWOynNJ2scnf8O3AU9ves2adVfG3j6mr+rzbZfu7sdSTWdcygsBjoK8it&#10;HU9SEl0OU0BVNvcbv7hIrU8LcXQ7896x9BAaGb/ZXg1seF8mZeO+K8mnI6pxd2z2z4KqzSap8y7h&#10;C/GfRM15Rf3LfaZOduD0xXpfwbZQNU/vrBK6574WvO/D+iyeKPFC28YPzPz32ijEYhUouc3ojDS7&#10;bPRPgF4IbU7n7dMuUBwgZcgmvpjwZYrE0LbNqxgDk81wvwt0GPRLKONV2oiYHA616xodgFmhZVXa&#10;QM81+H59mUsViZTe2yPlsfiPa1HbodZpMO6Pa21XOMY9K6TSYBLKyN8u6Mj61kaLGsh7KzDr6VrW&#10;U7aezTD5mROPRe3NfM/aPNkrayLXh+HYu1Pl2tyRXR6ac9s85OKxPCtlvZpJPl3cjvXQ2EfmQ8fK&#10;zH8hXPUi7mXM3qaiLvfB5GKi1uLy7ONcnEjnnGRT4W/eBf4cdabqf7y8SP5tqLzjpk1jKLSL9otm&#10;NsoY7WNf4mLdu1a8CK67gfzFUrGxHm7tvOMDNaUdgViVsMMg4NZxUr6mt9CGVWMa/NwxwpFBs8hl&#10;kXDds9a0La1XJWT+7xjtR5K4wPmJOOO1dUaLeplJvqVbXSGWzVlyFzzxTdWZWjVY8bu5z1rU1S5j&#10;0/S44Fbc55P41gklk6bjnn0raUlD3YmkrRKMrLHCzbc+W2Mf4U2A+V++Cj5j37U69umRccZH8Paq&#10;dveZm8v++MZqFiJbC5l0NCGcuV+YHJIPtUqLsUbslckY9KqW8+yFhtHXqB0qTzSYVf04I9atVGxS&#10;ZM1u0B5YbW5BHeqrSLMGVfXr61IbovKqNuK9sHpUclqFQtn3604xb1RN01dEb22yJ2jGM/pVPyGz&#10;8zblP901aaYqrL6jiq6wMEUndgdF7VhVimCk9kW7ZliU5XZs4znrXy1+3t8Wbhry18PwytHbtGJp&#10;MfxAnAzX03dXojAWONmbI49DXgnxO8E2/jb47x312sUy6fEmnxQmMOrysSckc8KH9O+e3P1XAeDp&#10;1cz5p7QTk29lbqd+DlFSbfQq/sPfCePTPD7+JrqINNdHZbZHCKDyw+tfQV1d5cKPmGc1naLpVt4Z&#10;8PWun2cccNrZxhFRRTZ5FM6t5g29OnT8a8nOcy+uYuVa+nT0OCtUdSV2y/Ne70+7948Uv2aPzPlZ&#10;fmGGrMu70XAjZTu25yMdasWF0twVzuL1xQlZ6nLUv0LtrZyAlv4Vp07vEB83B5I9avkrc2kcS/wj&#10;JPrVS/s5Fh+UZbGckV0StbQ0joVJY8tuYZVuVxVq3bcQJvl28AmoYrZj5abG+XBINSXdusgZm+UD&#10;tXFNyUrklrQg0upt12quc9jXVRyrBIjKO/JFYPh+EQ6GWLBmeTKkdhW/aLlm243dhWPtdTroxsrs&#10;vwFbm5Y52qVJP1qC8uwJ2/u5zk1Gt7HB8vrkVVstOk8QXawQsRHuw3HWujC4P6zUUUdcabmyXUL8&#10;P8wK8jAqPTr+Fr5Vlbav8R681fvvDK2VtHhlZozhgP4frWbqfh46fD9qkZR5mTGnqe1e9/q+0uY1&#10;+p2d2aaXEYQOo3LnO2i/k3tt3ja2CAO1ULN3cxsF2tGMEKPapWjUt8zZ7V87iKkItxRzVLXtEdK+&#10;zn7zU13SJd7fw9KYyKTtVvun8qZKqyL8zbljPYda8v2iuYcrRI86zHIIbFEd6DHtZRt6VTldQPlY&#10;7fXOKgOpCOTy+Oo5rTmfQaWhbuAqFinTGR+dUp1aSJpGP3eeB1pZLtkVijfnUcdu06K0jfe9OxrS&#10;MnLSwc0tijej+1WCwzFJf7ueDXyL+214wlufH1ro/mfubKEM69vMYk5/LivpL46fFCx+EnhV75m3&#10;XknywKDyWr4U8UeIrrxv4suNQvG3SXDbmPLY/wD1V+reHOT1XV+vVF7qTSO7B05fHI6f4R+E18be&#10;MdN01izJeTBWIHQdTX6BeEvDcHhzwtb21qixxwgIFAxyK+N/2N9JWT4pQynJEMLNjHCngA19l2s7&#10;Msiqx/vAHvXg+KmaVZY+OE+zFXt5sxxUrysWI7cJertyC4zx2rasITdagmOFjA5PvWdZL9o8sgjg&#10;8ds1v+HYTc3TSMvfivympL3bnPT3sauMNtXovQ1S1NGdWOB8oztFa9zBhGZR90HisW6k+8Tzt681&#10;yqx0ONjPzHHKJGZVGcDPIFDMsbNtO5exHQ0544ljJb5e+DWbdzfZeVb5WGaxq1G/dQRvcnubjgYZ&#10;txOAPSqOr6p9mGWl+XI79aiikOq3HlR/LJtLYNQ3vh06xcQx+csagkNzk8DuD/SvWwGSYqrHmUXY&#10;6o4ac1sUb/VfPl8tdv7wgDHOasXHhH7TamQMAR2J5qi+n29heyRvMIpFIClj+op8fiqCzvXhaSaS&#10;PGN5/pW1TKvYSft9zKphpR3M6+0BYsYhLtn7xGKzdUtmHzSsRxgADuK6a41Nbh48fNH3z3NZN7Zr&#10;fXDN99ew9K1oqnD4DklGXQj8KWvnXEUjbvkbtxXoFlc74v7oXpmud8P6UtrAqLuHOct2rYXULSzX&#10;ZJOpZc8Y9KdatKXUmnCXU0zcb/8AdXkGmumxV6geg7VWi1i1ZsedGvGeT1qN9dt2jY+coAHTNcer&#10;eo3FkjzvD2K8YxTpZd6q33ePXrVUaxDd2+0Dc6+vWiO487btXkcfSuiJCbL32god2489Krfa2aYo&#10;OSvQ0ssLSbVbG32qNx9lfbjkkkGs6kUV6ml5beUrbsDuK4L48+O/sthF4f012k1LVABIyk/uI8+v&#10;qcEewyfSp/ib8Wbb4b6CzSMr3lx+7t4QfmkY/wCHX8K8v+F9zJ4s1jVNTnb7RMJPJZ/RuCwH0yBj&#10;tX3HCmSqhTlnuKV4Urcie0p/Z9Ut33tY6PaKNPnZ13h3RItD0+OzVcpGM5I5du5P1rSt7gO+xkKN&#10;jgk8GqsUBS6CSSOqt09c1cxmMq2CwOQT1rhrVKlerKtVd5Sd231bPI509QniknkVFO1XPK/SrFvp&#10;/lW52r5ZHvUdoPOvItu59vBJHatiZhHbt8rNz0BwcVLjZaiWrKVxuvYxt/1ijaw9ferv2ZLXSZJG&#10;++gOCaLCw33Pyt8vfHNTeMI0Xw55Wdp4LNWFKMalVRkdlGnFnCaZqNxdatFJ5v73fkHP+rFb/wDw&#10;lseh3xS4jW4a6G1m7dawdB0ebUvEyRWcfmNjJdT1HetzxB4Am1C7VGuITJGQH/vCv1PLsNToU1Gn&#10;oj6LL6FParoiTxRo9nFftcXb7bORQ+z+KRSM8V5s15b2nihm0+zVrd5PuZ+aP3GfWux+Jsi+Za2u&#10;5nW0gCZHIOKz/ht4aNxcNNIq/K2enUZrzeIMZClQfMrsxxFSMNI7HoXhi5muNMj3Q7eM46HFXpZv&#10;mk45xnOaWLbagbeML0FVpZC9yu0fer8llTcpXXU8TmtuMuF82PGRu9KytX0oXFuxZN3UcjNbnkx5&#10;3N8rdM47U65ubdYGikVml+6HU4XGOPxrRUZQV2yY1E3qef3lnJaxkMrZHQnsKxtQTNqzBd21flFd&#10;3rVgrsP4twxj1rmbrRjY3MkhTdHn7v8Adqoy6m8ZM5u5hWSzinZfLlYfdJrjLi3e/wBbaHywrI+A&#10;Qenqa6/x3M1vbvIkm3gHBHX6elYvgyASC6vZCGYjYM9uQSf0xX2GRQjhKE83rJPlfLTTV7za3a2t&#10;Ba+tjR2hHnKt/p39mQfKMFeDnowqjlUuIm3dsMD0/Ct3UQs7yRsPTcCc7vpXMaxG2mxNtXdsPykn&#10;rXg1KlSvN1arvKTu2922cNSpzGx9lF3Gix/67+Anpj0NLpEE13qccbfu33BWQj07motFuVmRftEe&#10;5Rg4PG2uj02WG0t3njUsw4z1dRWlO9jNRNJdGhaUNJPLgD7g4wRSR2Uc06SLuwnTJ5qFzc31jldq&#10;46Emq2nQXktyI127FxuPasqk23sVqzrNJhOxXX1xt6ZNdPZTLIJI2UK+PXhTXNabbOZdztujXqOh&#10;Na1/qMkUe7BK4AUAdTW+Hw8qjSSOiNPmaubI1FRGzKynyxjHrUSXy3FkrMfnyTmuMvF1LzhP5kkU&#10;EqfKAflJzgmppvElxa6XgxhfMJVX7V739iTpx57rzOqWDna62Od+KK/Z2yzbpLqQyOe6iuLtFkv4&#10;/u7UH8XStbXLxtSmdpGz5h4B7inWVttt1Vuq8cDivGqKLqXON8rexY8PW/klVPrxz1NdlaWn2rT8&#10;HA7jNczpHFxv+X5uTxW/Y6iUikXAwMYJ9KyrT10Malr2Qy8mOnIvzqq8CtCwijEnzNnA4B71h28Q&#10;13U/+mMfzfU5rbeWIEfKuc529M+1YykaaJFbxrqNvb6VNuVWZoyPXHFfOqyYuWC9mOMivZPjB4lj&#10;0Lw9IY4wGm/djB6E14rYS+b97O71r+gvCfL6tPBTxE9FJ6fI1oxerNi1mLD5n9vqKmN0UB3fgfaq&#10;igpGpI9BgHoKWW5EbKvUE4A6iv2C5vcsrdFz8u75TkcVLG7HlnznjnuKp20nzc/KSOefyqR7xYoi&#10;flXjuKwq1CoW6mpDNLf3UdtHMwaYhAPSvZLVP7KsrKxjZdtqm3cP4j3J+teZ/CLQnvbxtUuF22/S&#10;Ad3bpn8K9KisghilDZDHOwj0r+evEzPfrOIjgaTvGG9u5y4yV9ES3ELLHy2A3GcVUnJkZVOTt+9j&#10;vWo1uiH5sKrHv2p1xZLbTTMrK25OMHg/hX5pTpu2hyRXc5+5ma+u1VARGvCkn860IP3MCjn0FVvs&#10;HksGB+vNWvLyiruVmx37cVexhd3HXDsZUZVK+pPc0og86WNT/G3NSwQs3Dtu29Cav6Xp6x6jGfvB&#10;SWOOcVpuilF31G6q4juV2LtVF2hewosYTNEW3fMflKntzTZsy3MkmPl67asWsqh9qhSFOOa5Yx5n&#10;Y0jdSuaEFytnZSdGbb26rU1qpW0D8hfvdelOtNGMwy0bfN27kVd0m4+y3BVsPsPy7lz+GK+ow2Sy&#10;klzaHoxw8mrjtLk/eIW3BZOOe/vV97ZTKVQbtvXHJxVp/CjIlverHiOZshc9T/ntVW7vP7MeSOJd&#10;0jcPnt7UY7B/VnyMiVNx3KNzdLcFo0wI1OMj+I1VnYW0Y5X6YqfzFim4UYAyRnp61UmnjkVvlzj0&#10;rwa0ovY5ZTdzNnuS5LH72eRUMlxvQc/dGDz0qzPLHLJjYuf5VDCY45sfKPbHU1xuLkZ6kElyv3WG&#10;VHf0qrNG/wDyy/eKDyCcVeuojMSir5jeqkZFZszKjlVZvQk9azlTcWLlY2c75GYpu28nB6V5z+1L&#10;4oXS/g9d24x5l3IkYBPOM5P5Yrv7knbt6MSMEH+tfP37WXiZtV8QaZoUJLsrqXPqzHC19Fwpg3Wz&#10;CMntHV/I7sJBc6fY7j9kP4aReGPBn9tXMf8Ap2qHdGSOVjHT869evHYKrf3h3rL8PaaNI8OWNruG&#10;21t0jyB0woq35xm4XOMYw3FGb154jFTqze70OSrW9pNtj7dfNTa25s9DU2zzfl+7j9ahtL5pAB3U&#10;4yKthvMnbcFHfg15clYzukQyFldfl+Vu/vUsq4uvvcKAOn3qW8tiVyv3uw9KltoC959McVtGWgXT&#10;2JltlJzJnpjr0p0OnobpTxtzk+9TJEUl+ZVCNxkUkUbo8zA5QDAOOnas1FOSLjTvsJ5hjaVt3ysf&#10;Xkis/U9a+zfJuX94Ou7pUdxYPd5VXZ2bp3INVJtAhtoxJcRzy20DAzeWAGI9ATxmq+pVa75YI68L&#10;hJ1pcsdzIn1xre6LBg8Y/iHPFbnh+6mvnVjcIkJUnAGW9gB71JbRf8I1qlrdwaS62cwEqJd7G3Ln&#10;gkf071Y1TxdHrviKSaE2atJkOLePYI2BxtCjgDr0r2KOQwhSc73kj1MVljw8E5bkeoafJcRIEZrX&#10;dyxzlm+pHT6VVtrOa0lZN4YHpzW1InmQBm6dPrUPysx+Xj1I+7XBWqKCsjw5R964kUMgwzrz2FWL&#10;cSCLPRcc8ZoniZtuMsuMAinR5xj7sZGCAa8yVYTSWwxpAw8v7rc449aAJLg/LnaBRLCw3bfm759K&#10;IpJEjClvvHuegrnlK+5Kfcm2yNCucDsD60QjypZO/bB5xUQuyRt9D2NVLzU2VuM/NzhRWYzQP7qN&#10;VXnsferUFvHcgbfvfyrH0zzr643MPLjbnk8n8KufZ5Inyt3iNhkKUyfzzXPWtuyoxuxnj+H7J4J1&#10;C48zZ5cDYI7HHH614V8NoVvvFpIXK26f98n/ADj8q9C+Oviqa30mHS4Zo5lum3MoXDBVwQDz3P8A&#10;6DXN/Bzw5JawTXLBj5jEc/xHv+tfcYSUsJw9yPR4iV/+3Y6L75X+46p+7Tt3O4tR9nhK/wALdDUh&#10;DSL9TjA7U66j823A27eadbROpjErfe5GB1r59R01OBy1sJJZtGjbio454qpbosZZWYZ9fWtB43eI&#10;t90D+HuarwWf2y5Csu3nr6VhPuhON9hk1wtjabY9y7jkk9xWPfztcOFXjd1ya2daeS4ufJtwrbRg&#10;sR8oo0TwfcTyee8YEceGJ7VxeznUnZLQ0gY6iaIeVFGDI3GT2NdB4e8ALqEkf2qLc0mCRtwtTPpE&#10;NnqSszNu5JHp9K3ba7uJLaP7Pt/duIw8h2YJOB/P8K+6yfLIU4c71PcwmG9pZIrL4Ka2uWXzEt1A&#10;6/3voO9Nu9Om0mcK8zOsmQPar2p+Gdf01LrUtQvtPMFjMLdEF2kjyMeSV2n5lHqDiqt7qsGqaXHd&#10;SXURZTwFYc16eKoxnSkkrM7sdg/YQtuLEvLFfvKOc1E9s0oZm+8OPY1ctYMoX3DnnAPOKW4lgVWb&#10;ad3UjNfCVqTS1Pl5Rlcx2Tsp+ZhjntVae1aNAG2njpnrVqWXzznbxnnnpVeUbW67eetefa5mynLC&#10;RE24lVzyBVHUkbPmxrnggrnp71dmuWjDL8uM1nXF0Y5d2fmPAA/wra1kTcpiT7RJhuqjkYrT09fM&#10;kEa/dY/dpjtErrK8C9OeetOhtLU3ouPMmjYfNtDkCpT10LjTZ5H+0E/9n/EO4LfKGijxk9flrg7r&#10;V9q7twVQuKufHzxxBrfxAvGhk329uBEpz3HXnr1rzq78RtMjBfev60yG8cvoqas+VfkevToLeRv6&#10;j4hRW+9t9KyZNa+1zMzfdxk88Cudu9UdwzcYPXnn6VENW8mJ+q7h93PWvVlU0Oj2aasjU1bX2t2J&#10;8xWyMVmDXJLt1+fhh+dHhTQ7nx/ri2sY2xrzI/XA9hXqnhb9nO11HWrUM1x5TP8AMM9h1+lfKZtx&#10;RgsBU9lWl729kctStCk7TMn4QfAq9+Im7ULpjZaLA22W4I5c/wB1PU/yr27wh8MdA+Hk5utOilmk&#10;B2rJcMCw+ldR4ijtdC8J2ej2MaQ2tpgLGowCf8msnUPk0teVzjgZr8lzni7GY+pKMJ8tN7JdvM82&#10;ti5TfubFLUtQea5I5CsfmA+tZt+rzlto+6OPr70y1aTU9RCKzbVOCTW0NCaHTZJA3z9uOPavm4xc&#10;kY6t2DQtBWyslkk+aZgcDNa1jpyQRHsW54/iNJpMYuoOOq4we+cc1opa/wCjhR/Ce9ZvTQiUWmV4&#10;rVlcbvm449qvXh8i2gXKqzMSCPShbdndVXDe5NQ64DdXUaL8qxYUc/nXNUdkXHaxMgMs6qv3ec4H&#10;aqd4Wk3/ACDbnA29a0NJiZB/e3KQTVO8ZoirMVwozjHWuLmdyZaaleex8rT/AJ2UnIGAeRVey01X&#10;nDNnb0xipGDT6f8ALlpJn6/3R71rWK2+maa007FmwVA9+ldEbtjUbmQrfYSVm8vB5XHcDmsyeCXW&#10;2WRneO1BycdX9h/jVu9tW1W/a4uN1vax/LGmSrT/AE9qd9p84xqyhQgwFU4CjsK7qb5VdjVkTxny&#10;YcdFQbFC9F9qniuTLt2rwq4zmohaebs+ZmWPk4HJNTxQK25vzFROr2E7IgvLsq/lx4/eA72/u+9f&#10;I37THjmPxR8Qbi1jJa300lAc/ePc/pX0T8d/itD8OfBFwzeR594RChK/Oo7kCvlrwr4Iu/jp8T4t&#10;P0eOSTz23PI//LNAfmdj6V9Dw3h4+1eKqu0Yq9z0cvw9r15bHpv7EHwiPjDxhJ4o1GPbp2iHMAZe&#10;J5/4QPZfvH6CvpjVLfzZjL8zuQW+brTfCPgu08AeGLPQ9Lj2WtnHs3Y+adz1c+5P9KtalpkkUR3/&#10;AHgM8fSvnc9zaWYYl1H8K0Rx4ys60+a2xg39sqxsy9+pPSrXhTdHp8rPwrNgD2qm5ae24P3D+dbG&#10;l2Y+wQK25lYbio6CvF5rHNGSi9EXLG6IkK7FIz371Z5kfCHp1B/pUUMPnHA2qQMAD2q19nab7uA3&#10;oKjnuWot6jhuYsu3APOe1R2UKtN5n3vJOQCOpq1c2rRQJtbcVHzelNt0MarlcNncw9M1pokHK7mp&#10;CvnPkbdzD5iT1NSRWe1TyvrgVDaScbgucZPNWI4nabcOV9KzjK50ct1qOghVoiW+n1p0ajYGX5WX&#10;knpUsRzAq52+tVvEkjafpu3/AJaScDPp3rtpxtHmZMacb3KV9rH9rX+9eifKG9aRIjdMi5BHQjNG&#10;lWqLGq7Tub06GtjTNHBn4X7ox071y+9OVkZv4iGDTGkkVcZXH5VZexacMNu4Rjd9KtSslkfMZlRl&#10;xgf3qe92tiGkkVVeVflUHtiu6nTUV7xcYu9zLSyjzuctHGDk+pNWLm7hMSxqv7vORz1+tVZJJL0M&#10;zsFVFLfN2wP614j4K/aZ1LSvG0mk+KNLktoZJikFyqHYQTxn8MV0LA4mvSlUpLRdOv3HbGk5RfK0&#10;j3A3PlJhdxb68Cqsk32iXaqsxwcnpVyS0MsaMrfKwDA+xqMD7JIv3dqnn3rxJRnszklpoU13wQtu&#10;2qx5A9Ko3VrcSoXXAGela1xIJd7Lt3JwOKhusmDg89M9KuNF9WT7RbWOdvtKmvyyxEbsYPbFZtz4&#10;KvApX7VGqjocc4rqbUMkvP0+tJex5U9gp6ijlikLTozjtQ8D/wBnL5/mSXO0ZZTwB71Fa3UbDKrH&#10;GynGMda6R5f3O0E9e/es690aG5+fCxueSVovbYq3cxr+fzyrglWXg47iq7SMZx91kPUZrQbQCXCm&#10;TcucmpINBjtEkklmHlxqWIboAKqnCU5KKW5MuyOb8RJHLrFnDHtUY81++30/lVfVYQ9q21Q2FwM9&#10;qm0hf7Uu7m8bb++JSNT2UVJfWkkdsynMbHg9Oa+6zajGg6OXp/wY2f8Ajb5pfc3b5GlSKXLBdP6Z&#10;yMNq2kGWbb5jqrNkiu2+HWh5s43ZdrbQc4rLsfDkl7NIvzDCDnGM13Gi2fk28KqwAVcEAda8rE6K&#10;yJk0tiS8sPs7/gMe9WL2yVWWIKu2MAH0Jq9aW/2u4jXbljj/AAqvLBJcXcnI+8SPQ1zRotq5m5dS&#10;xYWqwpn5cAfL7VoWNwoeP/aByao2TtEjLI33gRitKxsP3Ucwz5fqa6cPhpSehtTpuT903L/Uo/C2&#10;lWMkK+ddXj7IkHU//qrK1W38Q6RYnVtWhktIZbxbaBJflaZjuOFXqQNpye1P1rR9Xu9Qt7zRYYrm&#10;4sUxCsrYVDnO7v6VsL4V13xJLHqXizUBfXVpDhEU4hg+XHA9h+Z+tfXxoyslt+R97hPq1LD+9Zsz&#10;ta1C1TQ1kaFVkkb8Sa55r5ryNo9qqknJA71LrN2Ly5G3BijwAvrVaeXymXan3q8LNMV+8tHY+Ox1&#10;bmn7mxDNax+btPy7eR6CobxJAvyNu3cZ9qdI/np8/G49akgZlgP3V44ry41m9zz+ZWMmWPynZW5O&#10;ehFVLwH72OMYxjritO4lV2+bG4d8/eqjcxZl+bn0rXRiSKDAtGrbvmICikW32h2bpzjP86u+TEuW&#10;bduxgAGoHuI1DqVbb/Fxx/nijl6g9CGbEkf7v5t3y4NH2UhBuYbucg9qZFOrnoy7fbimfattx8sZ&#10;Ysck1tHRCbi9xyRsr4XlmbsP5VctrcwRncG65NVlvJftCvGqLtwRwav2se9C0sm7jpWdWSsZ6LRG&#10;P8QvEEnhbwLql4qqXitn2ZPQkYB/Wvkh3adS27JYlifQ9/8APvXvX7UfxEi0rw22hw7Xub5RuyPu&#10;IDk/nxXgEEqxxZ2lmz2r9U4Jwc6WDdWStzP8D3MFTtTvJFiyOI/uldpz71akkKQMWbDHofaq8BLL&#10;798d6mli84FfmH09a+25rLU6pR7Hqf7JOhbdS1TX5VG2xQQW5PeV+4+ihvxIr3OV1Q4SX5WG447m&#10;uF+EOiR6J8MNFtgqxvcRtdzHuzOflz9FC1vNdsi+X5is33V7mv574szD63j5y6J2R87jKkp1Neha&#10;vdTYssfX5vl/xrH1mdll3ddp71YmEoRSo3Yb71ZN1dt9pI3K2zJx618pLyMVqXfDEbS3MkgX5lTr&#10;nG3JxWrGfsm7+KRhy+eBzWbpkmNOVh9+Y9B+lXoXmMghjXPmYUA9yaXkbct1YteHLd9ZvXudreXa&#10;nAH9484/LrVrWFUkNdTfd/hHU1Yv7qHwlZxWsLCSRRlvVmPWo9B8B33jqdrmQm1tOpY9x7UWk9Im&#10;nIl7qd31MZxNq16tvp8LN8w+6O1eg+E9Ft/CduPtEiveTjBGc7R35rLu9e0/wShsdNVZJmXbJMOW&#10;NHhqya+ufOmkZu/JrqwlZUqilHc6KdSnSldas9q8D/EE2GhLDu8qNTwM9c1pC9huN8nnMWYdM8c8&#10;ivNYbMlE2yHbwcfSrE2tNbTjc270A7elfdYbiGPL+9R7dHOrR989QT4nQaLZ+SvEwXtXF+JPGH9u&#10;zSycls8e/tXPy63vRdygyKdxJ601NQ+0/wCzk84xXPjc9VWDpx6nFis09r7vQri+O9lZsYOSPSnL&#10;qawkL8r9cHPSo9Vjj3Sbed3Qms2aJ4oVVfvMeMmvh61Ft6Hi1Kl5WNg3izxsx+9nOBVG5G+NmXjd&#10;2zzVCOdrMbXP/AarahqzQqFdXC45xUxw9tWTa+xJco0qt/s+9VQ4m+X7v484pserwrEdznzBjArP&#10;GuqLlm2E89QOorrjTRLjLqjUE3knb2YYPtTbu6dNwB6HjnpWSfEPmNI6jPsTRaan/aM23DfNwK3j&#10;ZA432ZpKZL2aH+Fe9akUAh5I3e+KxptMmit90bNkeh5FWbTxE1pDtuWVYI/mO4100U5yUIrVmkaT&#10;ejZ5z8d9bkOpR6arbY1XzGzxknOK85SDILfd2+g7+tdJ8QNf/wCEq8TXl5txHK2EHcADA/lWGIyg&#10;YDdyDkda/qHh7LVhcBTpWs7a+p6lOKjGxmzp/e7E985rIvIWI+Xnnn3rdniAQsP4RyTWPeI0Z+U9&#10;ug717jjpodFOTOf1OJhu43DjPNYGqo2G/h79O1dFqR+VsKoVjk+1YGpRh3J/vc4z0rGV2rHZGNzm&#10;9YiVNyg9+tcrrP7tduB1rrNXXYJFA6DOfUVzOrxZVnLdelctXazOqlFxkcfq0Iw3Q7j3FZkkGXO5&#10;fu8cHFbOoYaRsD61nquwndtbPI56V5dSTPSjtoefaG+Vk46LzW54a+Xa3+3gGua02bbGx3fM3FdF&#10;oBYIpxxu6eleHGdloehUi0esfB6TzrXWm5bFtLj8v/r1rfBjwF9jBnkXNxI2T9O1c/8ABSdlN1Gq&#10;5WQtG3HXp/hXtng3SlUZ24LMAMdq+I4szZxX1eD9Tw8yrpR9mjrvC9qsEOdqtu6AdcfSvRvDlu13&#10;FGAqKynIJ6GuP8LaEbm9Uj7pH616ZommL9n27doAAJHWvy7ES97U+dlNReiNDQ4Q4kYlflOcVqtB&#10;/wASe6kYfMwGAO/Iqtp9n5YKqrBVODnoTWtDDv0i4U/KcjGPrXOYyinqybwtGTEu5ccE5zW9anG1&#10;v4epNZehFHjbb14FbkFuCjLxng5zyK4pTVwjJbIlsYjdnI3H5sHNPnRn1uVNrLtAAyatadB5Uq+g&#10;JJNLBE+p6hM0e3dK21Se9XRozxFSNKPVgqTkzQ0m3trq42PLHDt+ZwT2Fa+qatY30m22KrBbjYp/&#10;ve9ZWk/C6a+0sNIX8/d5bnOMc55rpdH+HEFhc2qOrLudUcZ4PYmvvKHBd6fI5W7noLDWVjl7zVmE&#10;sflxltzbW/2RVxpYbe13fdbtkV1Xx2vfD3g9bW2srfy2k/dSspycdjXnF1frdgsjZjXke3oK8jOM&#10;to4C0IS5mY1qPs1r1LN7PHNKW8z7oqiWO9uflbn61HIcW6k49qEfyrZmYjnGOelfLSi27nNbm3Rn&#10;6o53jPFGn253NL90Z+UGpL1Ybn/abPUVYjukSERsOVXHTOKqNMIxsQyS43fLu3dsdadJMot0Vfl9&#10;sdTTb0GMq2Vbvn1pqSsIfu9fbke1aKnZ6mT3HI0hmZvvYxTnf5G/hZajF2CgDfdbvihot3qB1HPW&#10;tJcqWgX6IAygFlBZuBk0gulihZmyNvTPeo3lYZXy25JIYdqivS1vYM3QkZ6da4pXk7Id3HVlHV9f&#10;TS4Zrp2CKq5+px0/GuJ+HmjDX9evNUl2kwyM+eeZGHX8FIrmviL8RotT8UnSY5k8ixQ3V2dw2oF6&#10;Z/Eg/hXQ/Ay/uL/4d295Jthe8eSYqf8AaY7f/HQor7f6nUyjIJ15/wATEPkXlBav73Y6eWVOldrV&#10;nYfa2kkaPj5c81VaXzbduRuB4qRisRzIq9dzMBzVe4dEk6cMcZB7V8TRjfU8/wBmx9u5GSAOxwD0&#10;NW4kbzPNhXdzyo6is23RoblxjK8YPoK0dNVopVbn1yO9dUbLcPZy3bNexvWilZMfOvykE1dS+kaZ&#10;t23aPaspbrZq0pPOQG5+laUcqvbeZ8q+oquZBKT2TJrSVp5/l7D8qhlSSeTag+fjipLVg9wsi8n0&#10;q9odt9u1NWkXb5TbjgdcVnzeQRpuTsXFs1hs41WPbt447nuatWdu/mK2CAOT7VYhRZTluqngCrUo&#10;RYlX7h/nWcmjZcqdmzLvB9mYt94YyBWt4Xf7BoU94u0SKhP+7zVPUbTN5twuzA+lX5tT0vw/4a+z&#10;FlkubjKyKG+6hx0/X8q+kyPDqDc56dj3MtjGL5pbGDp1rdQ3v2yO/t5vtCsxiJyXIx8v+9zketT+&#10;Kb2ZZY2nGWUYxnpWXounafo+ofaluWmO1hEnv/n+VO1ieTW71ptzZUdDXu4mSVFps78xq05P92Wt&#10;J1HMbg8/LnHrVgOwhZ/fpVXw9p7QxszLjccAZqS9uhDfBf5mvzLFU7TumfOSlrZEnmHaz527vWo/&#10;PVC2G46kVBPfmcnbGG5xUQt1BPnSdskDrXCou+hNmNvLppSyw45PrxVcxRxwfORuYenSpp7tYvkX&#10;Cr1HGazb7WhBOy/K3bNddOJnKVtSyYpwTtkVu4yalW9aKNyygKpxgGsWPW2En9/ccrio9c8TRafo&#10;F3LKu1YYXZmPGCFNddCnz1Y047t2CmrySTPln9srx7/wlfxGa1jlLQ6fEIRjoW6n+deT6Vbnvuyu&#10;Kua5fSa3rNzNK26SRyWbPXJq5pMSnau5eo5r+pslwKwuFhRj0SPoIrljyo9c/ZFl+yeNplxxJble&#10;nOODX1dpl1vvEZuPlAI9a+Uf2ZYzD45cR8qkLE4+tfTGmTt9ptm3blkyp9Rj/wDXX89eKFK2dSfk&#10;jy8RbnO80mPY3zc7ATXUeGIdln90bsVzOlsJrGRicMseOD1rqPDkv2axUsM8DP0r80rSUYakUYXd&#10;i3e3SwLuzkr94fWsrUEjjXcWCxnqMVYnka6vRu+aGNd3Xqe1NsPDV34jud0cbqrfxHgCvPU6lR8t&#10;KN2dPs0YsrLcyhgp+Xpn0q7F4TXVSHuJo4YT83P8q6mLwfDoIVWjWaTHLN0rh/inr8Oj6FcSLJ++&#10;AO0A4VTX0WU5fCFSM8X9xVOlZ+8Z/iNLOzSVrORpLrG0KOmPUVyni/T9D1BidJv9Zj1hpImIlIEY&#10;2qvmDjsSW/ACsjw349CeWbpv9IUqxLdGrotc+IWnXlqsUMca3A6ybRnn3r9UVSlycsNEfVYPHUaU&#10;OWxxfxN1SSaS1hw3nRnAdPvCo47eaNLdLhmZmQZOeh966F/D8MqveS/Meo+tLpGktrN75jDEan86&#10;+P4gqQdkuh4eOq05Tuti9pln5+mp8rDaeOO1XLPTd+ePmXrjsK14rVRYKm3HHGRRHb+WGVerDGa+&#10;Pcnc8Oc1fRlT7I8SY+b5iMc1JNp8dwgkbb833vwFWDFkfOdu0GmqGghbYquW5waOZvczsnuUU0RV&#10;lTGVGeh5zTpLFVm+dAcZGRUw1NZQqSxyRuOOe9TaifJG5mC8c4HeqTsS6a6FR7X7NGrxnn/CtHSb&#10;n7RAzMv7xRjGOvvWPd3zlR5PzH3qfTr2S4iy7bWX5SPWtHO6Kj7rNuSPKpu+XjpTNUdLbTpLiTaq&#10;RKWLHpgCqmoalb6bZtNdXCwwoOWY4Ar5t/ak/bHtbfw/daBoDedJcKUkuUbgA9cV7vD+Q4rM8Sqd&#10;KLcbq76JG1OnzPyPN/HvxrXxz8abzUL+8jWw09JRYhm+QMMqPxIzXun7MmkGz+FGlzLt8zUVa7cj&#10;oWkJY8fjXxGnmX0jZ/5aNgjr719t/s36pHqfwU8P7dwltoDbvt9UYjH8q/a+McG8NlNLDUV7sX+h&#10;1Y+mvZKx3M9kUi3cM6HIxUxsxOqzxs23qP60ulaiskvlv97opI61PLH9klO35Y5PvcdD61+VRseD&#10;yodpUG9fl+Vt/PHStQ2xRRtxnuMcmnaLYeTAzBd25hhhzV6ez80jA+b1Hesq0NAUbbFfRod9tPIf&#10;kKjaPrReaTJrOn+WyllXuR1FasWmJa6fudgpZsn1+lMkvC8YSPasfrnrXnc3I1JHpU+WKuzgbDQd&#10;a0+9YWcMVrGWO8s247fY1Y03wbqKX3mfbjJJuZiewrprrT2cMBI0bt6HpWXN4ZaSQtJdzdcjDYr2&#10;f9aMWo2ikVLHSehl6p4Jurm85cSeZ1NdBoXhb+xrDYn+sxkms1fD90k6+VfzNzwSelWYNMubI4Go&#10;TbG/vN3rycVmVbFfxTnliOd6mkbRkkC/MMjBNTRWqwyfN90cZ9ay3NzD965dvp3pkpkG7zJ5mz93&#10;n/CueMow6Gakmy1q0/8ApeVXavUqO9UbzVo3dlPy5GM44oJ3v95mC8cntVW7jaSNeip0bjNZTk5O&#10;5p7OO4KRMfmZmPUYPAqG9t1uEXc3BO0iq7KtowZWbaARnPWpJr2OGBZH2g/e5PymoUHfQlVLaHm/&#10;xiK6bLFCzBVZizAHooqnpbqumLDH8q/eORyM881zPxi8S/8ACa+M9N0+3f8A4/rlU4GcxRne5BHq&#10;do/GuyvbQ7BtwGxtz6195nmDnhcDhMHLdRc5L+9N31/7dSNsRK0EmZd4iq/m/e+XDL/IinDyLqBb&#10;e4RZUm+cEj5kPrUIla1QZXqOccgVX1D5GtriMbWXK7QeDzmvmYx5dTljNIbNpcmjak0iybreT7ox&#10;yO3NdT4eCxaftmLKzc7gADVO0gh1ax/fALI3BTpuFW20iSDQ91uWm8tvlUn5lHofWqjLqHL1G6pI&#10;00u23d5D09sVtaJpUkunx8MGY5I/HvWDo2jzLIslxdCJP7gHJ9q7DRrtZiqw7flGDmpXJJ6kud9C&#10;9b6RLFDt3Y2YxWlcaQyQW5bLK6sMrztqxp+68t281dp6buMDH+NbVrHEsEcaqByQTnr9K+kyWilW&#10;UnsengfdnzM4/UfCMfirSV8zXLWzWzlWKa3cEzGJgT5i9iARyMg5INcN4gT+wfDUcEN0b4/aHSOa&#10;QGPzEBxvUHnnHftXout2ug6lHi+kktzbk7vLOFYDPDV5D458R/2vr8ojx9ijAEAxgADpivRzmsqc&#10;HZ6s+hx2LoxwvJFasqRMoLLJ0c8e1WUuvszfLu2dCayRq8cy7l2gdNv93FKNSWVNqtu3dVBzzXxU&#10;aUr6HyPW6Ol064g8wOGbaBkjj/PerenpJrd3MkLMkYHLjuPSuf0vSZLgw+ZuUPwc/wBa7fTbeOwi&#10;2r8u30HFaSpKKu9yJTvuOtLZdMXy4R/DjHfNSeU0cPmyNwOT7GpVfc3m/wDLQdqTUZQ1tOrdSpYN&#10;2HFOhSVSooPq0gjZ6HiXxk146v4peFdpitznaG4yeK5u1iGz/dPFRXMr3Wt3DOVZ95J56jNXbVMq&#10;2eg7etf1/kuEhhcJToQ2SR28tlYkjRmGG3egzQtv+8x7lgSamRdvGCeMY9KTgP29zn7tetLYuMLh&#10;FbNEG5VecHJ61PpWgtr2sW9qG+Vm3PnsvfmkjbcPw6nvXT/DHSpLS5kvGxhvlQHuK+N4uzr+zsvq&#10;Vr62svVjqe7G6O/0vT47WxjhjVVWIYVa0lieNImXbtA+6TzVG1KtH8rKD1Ic9KdLc7bhd7fLjgA1&#10;/K/tpVJOcnqzxeeV9S/HcPcQjPY88VLbwxXEspYsPLjZgF7mq8EplPytgqe4+9Vq0HlXbDbu3KTx&#10;XVTj1ZpzN6soyRNHFxx6k96lt4/PxJ5bMo4JHY1Lfr5O9m+X5ckVk6beNJcTKPlXHGOme1bWW7M4&#10;uNzWhBY/3WU45rY02FV0m4utu2YME4OOvesmyRmgHmN83Yetb1nEYNBbfjEkvcZGAKLIqNrlPCy5&#10;Jw0m3j0NWNIsSjDaNrZyAf8ACoosrJt29Dw2K2dARbe5SXG4qeQec1tgqEJVY83c6KFNNq7LV7K8&#10;JXyirTeWOCMfN6CvPr9fH2geM5Li+szb2MZDyobY4jU/xfjxzXp16U1i9lhjhjG6MsGB28D39awf&#10;GGsavq/h1rOS4kn+zgCJZXMnA9+vYCvv60eSF4an2GFVDk1djoPDPj+G80Eq8gt/l3AsMsT7elYV&#10;9rK2dw2WDMxH41xFlbXyWSi8WSFpmJVduCB3x7Vp2enhIVDb5GX3zmvmM2xPO0prVHg5jNRlaJvT&#10;aws0HdWzTIpFELcZ571UtFWVPmVo9v8AEx60+O7C/Kev8Oehr5+VrnkSmmLaRrPNtZdpbgDvWX42&#10;M2laXJNE6rMoJX0NXH1qQy7WXy2PUjv+NE0lrcW/l3Uf2pZFI2sdu0+oPtWlGMHJc2xrQjC/vM53&#10;wlrdxd2TNMESTP3ieWq1e3638zeaEkP5Y/EVHdaetodyxlVYYDnq2O1U5bKOBg3+kKeoXPBrlxcf&#10;fbgtAruDn7mw641FreNiF3BVIODmvAfD1snxL/aTWbAlgtbgSke0eP6iu++NHxBu/BehvNbzy290&#10;eIpFGGU+oPtXC/spXDXPxSmmmdpJriGRyzHlieSSffmvuuFstnSy+tjurVkd2FoyVGVVH0isu0H+&#10;8zEkCq0obcR77uvrUrrhNzYU9frTFmzb7gAefxNfJzbb1PI5kWdNTy7Z+2SBnrVsAvONvRe5HSs2&#10;0kbzXVVOW+Y+1atogkUnLccZFYyjdD5eqHw7pn2c53dexq9BZn7VIpYBugIqPT3338UZXKbuCDzU&#10;w1ARXTsP7x5xRGN0JJdS3FZYQKx+bHfvTDpcjqY+f3jDp6CrWmedqTNHborMo5dx8o963LQw6baL&#10;na7fxuRj8q1p0o3vc6adOLVzLh02HRCk0iebJ1WMcE1m6/DNr0NwZ2VLe6cPNFCB8mOnQfyqbxR4&#10;gjeVlhVlz/EDg1z2jS3EOrq0NwPLUHdG3G6vbwuNp01ys7sLinQl7p0vhPwnoLavZ3V+7Xkdq4Zb&#10;UNt83HqawPiT4c0+DxQ93ptnDZwvIWVIBjAPYnuffHNbF5q80NsqRxvCWbJKcBvxqlcwCWLPLHqa&#10;6MdnEIUnSpHVmGYyrRs2YllrE0DSI0eV7EnpV3+0YLZGaTzP3g4wM5omsFKybeO+MUkK74vmKqyn&#10;jivjquL5mfPvme4+y1u2uI9u6ZWHquM1aMwjC4jZtvU9M1TFuI0XhWwx5FXLfBg2sp/E8CuWUmxx&#10;vsOjcSTkfMV6kZpzWMc6hslWznigRrbP90dP51J5eI93P4VlzsfqNTTYxCw3SHJ65waqssFqcxoY&#10;2XqTyTVzYWVjH2689KH00TozNy2AAapvoJt9CjIC6j5sDNZus6oulWskjyqqxj+I4raksPsq7pG+&#10;VQTnuK8r+KfjGPWRNbLHuhRvv7tuCD3FfTcK8L1M3xKg17i3Z04fDyqPyKWm2knxB8VTTNnyIzgZ&#10;7DPH+feu+0+zGmMsYUKuM8cVynwTna68NXUyqpj88gMvXGK6xj9okOGPmZ4Jr1uL1FZg6NJWhTSj&#10;Fdkl/nqaYm3NZGkgWSHnqvX3qEMiQKeflbGOKmsVZrZlfllOcVJBCqQTFh90ZA9K+YlroccojIGM&#10;secHdnIBHWreg2KvK8jY/djIHrTolHkKVUcDnir9rDs0lpGVVkkIVcVzTSM4wuylaadubdtUbuQQ&#10;OnNa0EeLeZBuXPc96bZW/Hy7mY9q0ZAmnW4MhVpfvBP7p96dO0UdFOm+phaxp/2exF0qbpIiCvrW&#10;VYavJqU0vmTD5j88bnNa+sas8/ygbml6nstcRf8AhXUE1qP7PcJHascyfLlj9DX0uX4/lh7Ns9bD&#10;4x0/diT31ncebN5lx5kMjHy0Rssp7ZFR+FtJuLGKNbkr5jMWwBkJ6Yq9D4ZitrlgplbceWZ8sfrV&#10;y2haGRdoLbefyrLFZsmnGJnjsylU91mhY27Kd2Cq9we9LqESKjMJOCPumoHvGNoCWPzH8qry3qsG&#10;Y7TtGMGvnq1bn0Z5XOrWY1mWN12svv7iq9+hdvvZ46jvQ53KD/ez+FVp98f8O85wcdqxVF2I3QyV&#10;mkCrnJzxjrUa2e87m/hboetXLaBW5Y7Wz09Kp3zsZcSE9flINTOLSKjTutSNIyrFv4c/deuN+Ofj&#10;6PwF4LlePat5cgxRAHpnqfwFdkEyNrMzHtzXzH+1L4p/tTx7NZxufJ05RCFz/F1Y/wAvyr6rgfJ1&#10;j8yj7T4Y6v8Ay+86sLTcqiT2PO9Q1ZryZm7sd3J9arS3OdzLyM+lQTXilvl529QeKoT3RYMocr3I&#10;9K/pJSSVlofQRimOvb/AHmHbtOc1nWWn6l4ou9trDNMi4BZR8q/Wr3hHwdffEXWza2iSeSvMkgGQ&#10;qjqa+gNF8L2fhXQILOzjQBGGWwNznuTXxvEvFUcAvZUvem/wOHFVOT4dznfgn4OfwpZP9o+W6kOT&#10;zXq3w91N47xVZgWLEDPauQTfHqCjnBx29a3/AAiuzxGdvzRq/Pt61+L4/GVMZiHiKu7PEqKVS8pb&#10;noHiKJZBDIRypyeetUdYhMlmqKp2nn61qatELlB5ajb/AHjzWff3CiyaNmCuox0rKNLXY5KcWlZM&#10;zPB1os1w399W2n6Vt6sWRG28IvbsTVPwvGtnZxeWp2tkk/3smrGqTNcBk+7xnGcV0ytGNkaxvb3i&#10;14fAgg5bc7Dt2rQuZ47UYWOWQ4zgEcVR0aJhCv3R3xWpBBifcfXr6Vw1G9x8qTDSYBcBpM8KpPPa&#10;o00WQkSrzuPINaUtuLOwklX5RxwP4s1Fb6is1sw+7kflWMYuWjOiNG6uhHQWNiz4UMowBWIZPNkV&#10;W+c5646Vbu51u4m3SMqRvn64qbQdNjvLbzZF2ocsM8YHuaX1duVkiJUn1G29ky2YkZfLjU5JI7VT&#10;vb23uLxZXCra2rAqrn/XN/hTfEmtf2nEoVhDptuxGP4pyPT2rnbi4a8dl8xAuCVycbBW7UYq3USS&#10;ijQ1i7k1Tc+9QoPGTwB2xVa0jbd/F8x7nqagghlu2TbNG0KEdP4q2bPSftJ8yaT5lHyqowFrl5W3&#10;qZuzLdtPtiWPP3jgYNU9Z1n7LGFVcnbnC1Lc2a2rbpG3ZAwB2rkPjD4ug8IeBr66VljmWEhcDqT0&#10;pqmpSUe5MYtzUbHzD+0T46uvHnjy4hkZvIs2McaK2QuO/wBa+if2M/hzF8O/hp/a0kf/ABNPEI3C&#10;Q9Y4AflA/wB45J+gr5U0uKXxFrEIbmW8nAIPI5OK+/LHR49Gsrezij2w2UKWyKP4Qi4r6rOl9Ty+&#10;nhlo5as9bGScKKpR0NDT7hnuAzYX0pNXkWeMqPoRnrU9gVV1bKsVHIqvqUYiXeq7eckE5Jr4WULL&#10;Q8f3k7HNzIWn8mP5dxroo7JrdCuN21dvXtWGJFk1FQNwZSMe9brXC/aPu53cEdjXK/Nmm60JdPs9&#10;k27P3RkCtG0QW755+melQWdwswbK4yeQKtwQ7odzemQK1p02Td3NTS0ja5B/1i9cGs5D++nborOT&#10;9KuaZugsLiYD/VqcexNUrG1kkHzZ65JPU0VHJaI25ZSVyytykQ2qRJuOW4qwiTTyK0f7tPTsamhs&#10;I7deVXpzjvVj/WAL029vWsacZyYWewWEGJF3c8846Vj+KbqbWdaji/5ZwfJx61u6bND57+ZIB5SF&#10;9pOMisPSYpdS1eRvlwzFjg9M16U41ORRtua+zly6GrpGmrAirt5U4ORyK1v+PdFWPlw3Qd6IdMkj&#10;Krj5vy/OobwSPHJ823bxnPU1py+xiV7GyuzPvLxYpXAVZpm4JH8H0qndWTRGS5kZmVRk+uPariWo&#10;j54JzgnNSSFpl4UEN3PSvPhXbne5HMuxNCqC3CI26MgcHknjNeX/ABp8NN4/8vw9psaNeXDxyS3G&#10;OLSMN8x+p/pXey3E8sTrH8sgB5Paq+h6QulGRz89xcNmSQ9XPb8BXZSxMqT9rF69EONWMZX6m/qd&#10;5DJbW0KwxwxWsKQqE6sFGMk9zWf5H2h8tkbj0x1qSQY4xkjFAkdU4jz6e1cTqSnLmkKbvqVbiDyp&#10;GC7ce4qnJE0W7zJPm+6Md6uXLs43YOM8VQvYWmjZtpGBkD1rXnjaxm5Mk2rEm7swz9KoXM6yQMzb&#10;VUg9+gqKO7maIho+PT1rLlja5n2+eyqf4cVPMuiM9ySOUO+drFTzmmSv5UvyY561YXSntQ373duG&#10;MnmqTWv78jcQT+tD06FS00ZPZI1xMxP3evNc/wDE7XY9N0tbOPb510Dv/wBlP/r/ANDW5dXFr4Z0&#10;83V1OE4+Vd3zP7D3r5t+Ifx3W6+JhtmZWjRh50m7AVs42D2UY/HPpX6Bwbk9SpzZg4aUtYp/an0+&#10;S3fyR0YXDuT510PYdCiKiPbjcqYUD0/+vXTrp32+LL7f/r1y/wANb621yyjmjkX5j8pB612it9km&#10;ZTt+YfnXl4mU51JSn8TevqYTcuYk0rSIx5ihduIz171c0zSlhiDcbmOD9KbpFz5qztIqxssZXI7U&#10;3Tf38gjUsfT3rKUXbUiTl0NKwg8nVlZvuBCce+Kop++mZYgzN2I5C10tvoKpbLJNIsbbSKzLvy7f&#10;5bdo0j6Hb/FSotWNvZv7RVjtxbMu4edNn04Fa1tqDRRBOGwOfSse7hmEucq69gvemwX8kUg3DGc8&#10;Z6V1U6nI7oSk47HVaH4xk8PyB0RW3ZB4qbWfFU+saZ5e3asmWIHGfauRFzJvQSgeu09K0rjUlkTy&#10;h95AOnbHU10SxlWUOW+hrHEVLcvQydRKR/d+Xd+lVZNQPlKrcjvx0o1CUTyFh64x61QnPG3d2zn2&#10;rxpRbepnKT6k7zb42ZcbSO7dqjN80UDfKVyuM1XRxIzKCdtLJJwdu7C/LzS5WtTNyvsRTTbogzdQ&#10;2aIU8/2A9qjubjDYO3O35RTRd+UcMd27rxThe5MbjrxBbxCQFtu7Ax1NV96v8q7vU+xp2pXyMEj/&#10;AIl5PNQxalHC2c/L04PT0rpvYrm7jwqmEqBliTkntUENsItuTuLE8k0W2rxu7FW3MxwatQuokXHz&#10;beuRzmrlNJE8utySK2YD5vlJGePSsjxx4qt/BmjyXM0nzfwr3Y+lbdxdxaZYzXkzbY4Y9xJPAxXz&#10;b8VPHknjjV5JGk22ysViQHgD1r6nhXh2WZVueekI7+fkdGHw6qO72OM8deKpvFOu3F7Mx3Stkhuw&#10;9qyLOYiVvlBXtipdWjVXfapyuazLd2V/myuOnPSv2mNBU4qnBaLQ97lSjZG9ZnLMNu32qyjbztX5&#10;eazrS784t2P3evf0rZbw7eWfhmPVpLVksLi5a1jmyArSoqsygZzwGU+nNYVKbZn5H0f4FlRvCmly&#10;bRzaxgnPcDGB+VWtV2wSs6xkMxAH+yK4v4M60uu+B7OESDzbPMZUHJ5JIrsLxLiCMfKW+U7T1r+b&#10;86w0qeMqQn3Z81Vi4yasR2s0lzN5K5rLvoHtNReAqCzMB+dXvDN4uleJYpJtsatwQe/qamjK+IfE&#10;EtxH83luTHt9TwPy6/hXixjefLYunRm1eJetoYbeRY0IKxqBwOB61reG7SZZDLBA81w2ViAGcH1F&#10;WPCnw7a5Pn3jCKzXl2bjdWx4k+Kmn+E7f7LoscZuMbWkA4A71XsVGPNNnRGj1noN0jwZZ+HY5NQ1&#10;2aOSZV3rEG/nXO+LPi5Nq00lnYRm3hX5cIeK5vWdU1HxTcGRpZG3ce2DW34T8FvK0bt82MA+5rnl&#10;KVR2iZ1KriuS2hL4Q8Ofaf31zkv79q7+wtI4YA/RR90CmWOkLZxjbt+Y7fTNSSzLaR7G4OfyrSnS&#10;cdTl5kSPeSJn5iF7Yppud8gbBbn9arm6wPu7kzjrTvtqhVAwFxnJNdEZdyua+o24iZ1Zt23cfWq6&#10;3UkLElyqdKlNw0hGdvXPpQU3T4wMKMgGjRu5XNqOt9R85vmw316mp4n+0IcqqtnC8HpWXc6c1vP5&#10;kLHnJI9adaXk1vNGsinPJJHcVUiZSXUuXsYiPzD8euDVeSNbqM7sVZe8Sa3Cnv0qFr1RLtYbV7Hu&#10;az5u4K9tDC1jQAWV4iwYHqRVeytPtUZQph0HJrpojHMrcKe+PSqE9pGQ0gP3Tk4/irSLFq/iMY6T&#10;sbcowwO4n+8KYdL3t5iZVlPB9K3wiXEijy2UcD6miJP3jL5YHIz7YpyuxRpx6GdbambK0kkmJ2Rr&#10;zz1rgvHHjVdVIgtz5cDDLfNyxrU+KPiVrO6+wwsytj95j37frXn8k2Sw/iPTNfuPAfCSp0o47FL3&#10;nrH0PYw9NRjruRzpjjrxndUM7HZw3bA96c0jeV3T6HpUM82I2UfMy4OcdK/XIRS0Kd09SnecRhuM&#10;sPug8Csq6RZH3HAXOQMdav6i+Odytkg4HcVjahJkE7sduT6daJLsbU2tzL1bGVzzg4xjpXPavu83&#10;+FvTHBrY1SXflV+Y9QSOBWHqE7Jn+EqDkYrnlc7IStrE53Ux5ysvoentXNaxGDF3wORXTXrBAzfd&#10;69OK5zWZdsbBef61w1eZbnXGVzl9QPO4Y+U4NVwFES58vn1FTazEzyfd69SO1VUlCD7u7+leZVgn&#10;uehRvbU8jtpfL+blvwrpvDF2tzb7VHzFuRXICXaqgNjvXX/CO3bUPGFpHt8zcwJHbivmqlRQpyk+&#10;iPUrVFGLZ7t8I/DP9lWMeYwZpvmPHrXtHhLTPscCrt+Zjwa5zwjpir5e0KGbA4GdtekaDpyvJ8v1&#10;9BmvxvMsV7Wq5SPj8VU9q/aI6Xw5p7RTj93jbz1rvtHtWSI/dO7kk8muZ0HT2SRd38Xb8K7TRIPJ&#10;K5O7cPpXz+Is3dHmSuneRoabZs8Z+Vc7QKsMphs7v7rKI8Ad8062TzJh+mOhFXjYebpVx83zbCQc&#10;elc9mL3WVPDFmscDZONw4ArZ+aJcKdzNwcelZWjKyogU7ty4H41sxQSB4+2CAeOtclSdlqTGxtaO&#10;T5G1uNqknjnpXUfCLwpFqUvmvt8qBwW3dOeaw9IgWW2mwvzLG27jpXYfAe9s4NR1C1uJNglRSoP/&#10;AC0IzxX1fBtOnPGx5+i0OvDQvNXL3xwki8A6RHeWqtgk/d6Z6H271w/gr44w+INIuLe6Ma3ESHyW&#10;zgk54H4V7N8bdK0vxJ8PifLeHaRFFyNsnHJ+vIr59fwrpvg3RFX93JNI2/d3Br9BzCpOFRtvQ+lX&#10;sIYe817xV+Is194h1q33SeYpYSE561LHo0k0KxrhF68d6msIQtuu9h5iknmrLXXlxfe5A6rX5RnO&#10;ZRr1nboeBiq3PIorprSK+5jxwBU0enxmEFvm7Y9KILlmb5WxuOenU01ZmU8+9eVGsrbHLzA+mxqi&#10;8LlQPxx61XvIlkU4IGO4pbu+aJyynI9KY8xa13MnzvnI7VrCszOWpXhtxhi23b256UIjNIGVvlz+&#10;FOnlAifn92R+RqnBcG5spI1bPlNwB3BrZXepjK3QmlzEHIX6ZqC1dnfLN930qO5upIIcsOetQR3T&#10;hAqKysxORWMrk82uhoR3GzdgDrwe1eY/tFfHSx+GWhSRRus1/MNqLu+7kda7Lxp4sh8E+Fb28umE&#10;f2eFn59cZAr4J8aeMLzx/wCI57y8kZmkclVzkKM/pX3XBXDSzCt7esvcj+LPQwtH2r5pbI7Lwhq0&#10;kvgHxHq8kiyahqkws9zn5lQjn89x/ED0r6E+GF/jwVpsK8BLdFUEdeK+T9JSO3Vdq/d4OBX0j+z5&#10;rI1XwxGpb95bMYjkfexyP519f4mYGTwFKpFe7T0sbZhfkTXc9Igu2RNjfdYYwaljjt71drZVl4JH&#10;cDjFRpOjpuePOMruI6Uy5tkXSpHj3K64bA6YzzX4tRkkeRKSsbj6Z9tsh5QG6JemPvAVBpww5K8f&#10;7PpUHhvX1MXzNuYds8mtWewV5Umh+9nLoK2lO7uTG8tivff6PrO9lyGVSR6cVqJHG53AfL35rP8A&#10;Ese2WxuG3LuXYcd8Hoa07KHfajy8fMMEE1kpWeop22tqaOmyLJGoRGLAdzW54as/nupF43LheOhr&#10;L0myaIfN/wDqrqtEtNulplcNMxPTqBTb5tEVTSegWViZVQvwT6Uy+t5Ll440UMzHHStG1spIZl2q&#10;WJP3cVa1GzXSR5jHbJITnn7tZ+zbNY09TE1mPyYY4gG81cbsduKyL3QbSWLdIm6Ru5rWvStxL975&#10;m5J7ms+5kSZtuDxwM962jjKkdIs3qVmtEzGuvCkNnKssfyleRjuDU+kWf2C5OH8xcZ+atKRFa2LS&#10;H5VwBWa08SyuoJUkcc0VsTiZ6N6GftmaVvcyFNrL5YJypHeqd5aKs7OWZn6DnrVdblmt1VWLbOAM&#10;84qGTV98qqVPpXP7FSVnuTz3Eu9TNnG67lVs8EVSknW/iO/7wPBHpU2o2Ssd39/oc1TRRFtj3fKe&#10;/pU+wcdzNJ3IZrWRFyt1uwc4Ycis25t1dmMkwXc2DtGTWhcSLJtjT7wPWo5dOhlbleOhI9aXsWEl&#10;F6Nmebj7FzHuZVHJJ6ivHf2lPi29hoh063mbzLo7XUfwjvmu4+NfxFh+F3hZpW+aWbKQjPzZI/pX&#10;yNqmuXnivVWu7hmLTHnJ4+lfp/AXCcsRVWOxC92O3md2Fo6qfQZYWhlk3bR83atzS4d0ny4G0DJN&#10;ZllgEHt/tVr2EjAfe5XGT7V+8Ro8q0PUlWWzPb/2XvD3kLeagxZXZdinGM4617Zo3Elu2flZjn3x&#10;XmHwLhI8C6bLbtu84P5v1yRj+VereF9Kc3tjbydETzXB7Cv5T47rSq5pVqz72XyPJqSbq2aO6sJl&#10;gsLfkK0g3sM84z3rcjv2kjVUbBYnCjvXN6Jv169aTayR4AT2FbjarZaFtMzEKD+dfmOKfMrN6HVR&#10;jbV7Hd+CNGtodOZ7v95MTkIT8q/Wl8U/EvT/AA/B5cciySryEjOFWvMtR+Il1qh+z2e6OJuCymqV&#10;rocmd83zN1Yk96r+0KsaSpYdW8yp1EvgN69+Kt9fKz/gOM8Vg6nrMmvJtubWGeP0ZetaUOnR+Vjb&#10;z2+lWItLXaqttXr2rCCxF+ac2ZyrSehy7eANJ1tstpsSlRxtznHerFt8NtLUbYkK/LxnnbXSKscM&#10;R8vrz+FQHbb7eeF6/wC1Xv0czrwjy87M5VprdmBqfhGSZUhjnVVU9COtWtF0qHShtkK5Y7vrWkJF&#10;nmBPpkY7VFMq+apPT37VUsU56y1MZVJMTzoVyFlVgTnAPSpIrZHTczLnNZ19pinLR/Lk5NUYppoZ&#10;GhYsdwypJ/OsZST6Gd7atG+YF38Mrbhgc0QrGsLDcuV61jqrCcNuZiD61Yv4uGZWK9wc04tIzbJJ&#10;XhkG1TuOd2TUzyW9w3zMhOM4PpVWzkWQKzBVC8EAVM1vn5toHHA9qUu4Rk+gw6bHLxGm3OM4qK90&#10;X7IrSRsw/vAnrVlIi0a7SytkkMOxFU/FXjez8LaFcXGpTCOOCMnJxzxWmHozq1FSpq7fRHVGz0Pk&#10;79tv4u3ya8ugW9w0MUMYaUI2NxboDXzbdXLXF0paTOODXVfHX4hr4/8AiJqWpLloZnxGc9AOB/Ku&#10;BadpJdy5O41/XHDuTrB4GnSUbOyv6nqUYRjCx0+lwqq7vu4GeO9fTf7GvjBY7a60ebiOQ+fDzwGA&#10;+YfiMflXyxo88km3dn5Tj617d+zxcSRXkkgk2MuMD+6a9TM8ohjcLKhPTsyK8Y1IcrPqm60tdRt1&#10;mtpMK3AwehFaWh7rmJre4+Z1XG/GA4+nrXH+HPFC2WlLBIG3ckMPUmtbTfFM2qarDaWMJaaZgNx7&#10;DvX4viuEcXRqSlKPuLr0seR9Sk5e6eheDtNxp7QN8wRyw56VqPYR2qGZyFYdFPenRaenhs7WZWl2&#10;bseh96o395JMrNINuV9e1fE4io5zahsVOkoK3UralN5g+997nFUINUw23jcp5J6CmXeo+WFZWU9c&#10;AGufuNZmuLnf5a89SO31rl9jfY5eY3rm6M7tjA4PWqn9pM7sk37xcclTyDWJqGt/ZYiyzbmB5U9x&#10;VCLxCFh8zcDvPK571hLDyvYzUbs6oXe0bo9xTGSrDlabFenZubbsJ7muXh8Zsl15aMFVgcmluvE+&#10;I2+ZGz0APSodGzsacqR0M95LvDbflzgc/dpseqecxjk+Ug1y6+KFLYWTqegOcH0qxFeXN5KQsMig&#10;nhmHArGVJ30KjKK2Z0FxcKvC/wAJ/wC+qrz3jKmP4sYHPSqr2syzKrzIrquSBT4oUtZRn5jIMFmP&#10;SjlstSuYZPa+R80nzFudoHArgf2hvEkmkeBI7SzmaO+1adLSIdWQE/M3rgDJrt/FfiKHw7olxd3D&#10;qsVshZnPHygZr5G8RfHO68eT+KfFcvlra6HELXSkPKI7ZXdjPU5XPqCa+24G4dlj8dGrP+HB3fy1&#10;sdGEw8py5nsek/BzwtHrfjy91r5mh09BpcGeileXP5nH4V6bqGnb5lZV2sBtJxwa84/Yk865+DcM&#10;11hvtN1PIS3cluteqxQtl0fcdnJweOelTxNjJ4jNKtST62S7JGGLqS9o4s4lYmRZEZRvU7SCOlZe&#10;rborCRcqwicOG9PUfyrpr22e3vJvl8xVbNZd5YKWm2/xoQFYZGcZxXi1ErHPDV6k3g3UVvbSNZFx&#10;xtz15rqbawMVnKyy5OOOeRXA+GdWWC8CsQIZMY2joexrvrMNNbTfd4QAYHLc8VnTj0Lnd6MxbvTr&#10;i9f5d2FPHpW34R8Lvp9ys1xI27rtHep9Ct28rLKFYngH1rf0+03ja6fLkdKw5VF3Zz2adkb1lApt&#10;1kRkePBGM/dqt4x8Qx6H4Pn2lvtCjKYPzD0xSQv9hsvvLGoJ3Ejg1ynxE8VL/Y7vCVHknDHPX0Ar&#10;vp4lxV0z0KMnszzjxd4haISreXMsl1McyfNkKOoH1rj21SS9l2wjcqnG5mwB+NSagwuJ5ZDummc7&#10;nLdz9KktdJW5j/2hyFPSoqYhVp8zFUqykWLbTbVmVZp5mLfeRRtH512HhTwjbom6KNVHXJ5PNZPh&#10;3QvNG3Hy9uOlejaHoq2duuNp+XGe+eKUqll7pjGXYdYaHHBGu9R1HanTWqxHAVxub1zVwlt6xM3G&#10;PlJxwajkXzVyvOwcE1yylciVupEtmrs21mb1rmPiz44tfBXhS4UbftdxGUjXOc54rc1rWBoWlXd5&#10;JgG3jMjfQV8r+NvHN14/8RzXkjP5bH5EP8IzX6BwDwu8xxSxNXSEH97OjDYfnfMuhesrvlmJ+8ee&#10;K0ra9UNzj6etc/pbOIc++MY5rStWJkB2/Kv4c1/TFKmoo6pXNhbxUKnOc84p1xNALZGV284thlx8&#10;uOxrPYsEHy574qvcyPEp2r1z+FVON1dFQlJaGr/aSseCGYcHHavS/CsXm6HAy7Y5FUYI4x9a8Vju&#10;2kZUXcSzAcnAPPevbtLtTa2EbDKsEC7R9BX4r4tVOXD0aXdtnPjbqKNSB5HIwu6WPhgrcsKuRyi5&#10;s1k2tuQ7ScfdrPs2FwQskjAA/KdvzLUg124s5mhDboV+Vgw+/X4ZFHn6JGzaXmV2rnrx71q6c2+7&#10;RlHLHb9BXKySeTF51vuYZ+ZR1T6Vr+GNbjulCscn6V006ncmLZe8QQvFDt9DyBXOacPs11j+JjyS&#10;f0rc+I2vW/hqzFxM3+sP7uMN8zn0Fc78P7mXWGuLq5hWPzG+RM9B7+9ehHD1HS9sl7ptHDvl52js&#10;rKw3wKwA/eHKkc4Nbl38mg20bfeJLD2rNsL37PGrN/D2zmtbxBcxpZ2uwjDJvOeoya5ZSSV2TGPu&#10;lWzk+xBTOu5uwI6ipre9VGXapO4nHtWLc635qrvkLNnGRXSeE/DyahZi4Bb92c4J+8cdcVjTxDlO&#10;1M0pt3siz4etb59SaRZkWHachxkGqdzeYf5pEXaTgDvVnUdY8lmtYMHrvIrn7xZJCr9ecemK9CWd&#10;V4x5Ezqli5RXKjSMEN3HuuFM0kYPls3Gz2AqH7CLP94rDb09Kqi9YbVkztXptOc1M+ordweXH93q&#10;2TXHLFuo+aZzVKrkrjH3RP8AMu4Y7VTmbyh8v+r5wMdKdJqUUceGzhTjIpkt5FLHtjZie2BnNZ81&#10;zmuRmL7V8u3O3ow7VJbxLGdzhvYH1qN7iQKP3DKjDG9yMD8Kqtc4YDLkgcZPyitFUjHcrkLU93mQ&#10;qF+6eCRxTGufMJZvvdTmoF1RUibdC0jex6VJa38M7fKkhfptIxzWlOUZysFktD5y/bO8UiLxTYaU&#10;FI8uHzmHqW6fy/WuS+BfjdPC/juwumZozv8ALZv4cEY5p37UMi+I/jHqU8NxGYrcJCATjBVQDj8c&#10;1yGlaRNFjMkbLnIAcV/QuU5TD+y4UH1j+Z9FShajydD7OudVYS7m+633T/WpbHU1k5O7931BHavP&#10;fgl8R4fE2jRWd5Mi31ugTDHmQD0+ld/9mk3MwkLKRg8da/Fs2ymvhMRKlJenofO1KU6c3Fmvo8qy&#10;3LMsh+YHv2rZs5NsLAKevpWZ4WsFaKZx5n7tTuB6g10mgaPNelVx82MElegrzZUXFe8XGLeiI9Nh&#10;Z7lpFQ5jXAwvc1raZ4Yj8pWvCsaryEBwce9biR2Phmxb5gWUZJ9TXLa34it7w/NNMvuO/wBazhZu&#10;3Q29nGPxblrU/FlrYxeTbRqpRiBz8pFc5qniprt/LSRpu2AMlqjksrW6dcX8irnqE6UyTRJovnha&#10;OSMZGejVdSnf4SJSTFjaRjtOGDDJHpViytlRgV+XHUgdKzcTwg7oWCrzkDNOS9ZOSSpPtXJ7OVzN&#10;6M6iWdUs4lVvu5P49qonUBE6v97cMNmqDaiGi+bO3OeaiF99rO1CvTkelFZSlsGtjQFxHIrbRx9P&#10;vVXM0a5Q/dbrharxyptjXKhj796jchXZlbdtX7x7muf6u3ZsnnLUd35c5wVGz1qaVmnhBUYzySKz&#10;Q3yKWzyOeOtTRy+XafMxC7uMGn7K+xSlc0I5mlxn5toB5q4ZY5UVUZfx6isMX32llVWwTnIqdbtd&#10;PV2aRVbnBpOgkgijatkjSBtzH5u44qtqGv2umw/NIqjjBZgBnOK5bX/Fq2dq0zSM0ajcSucE+1eR&#10;a98XfEupSzRqLQWucRo1qjbV9CSOfxr7ThHgqeat1aukF+J3YXCqa5puyPdr68/taFlkVvLIwuwi&#10;QH64Oa5HXr+w0qHyJNMt7pVGAkjyxscdeGA4+leVaP8AE/WtGuFaSOGRQegXy/5f4V0Y+L9hqg/f&#10;2eo2rYwyPKLqBvqG5/Kv3zLcjw+BpKjh4WR6keRLkgdV8PPEKapd31raWNnp9vGA6xW7vnPQk7uv&#10;4Ct/P7zMmBj8M1wnhvV9Mj1Jb6zvNNtp4zzEb3yd4PYo/Hfsa7p9ShubLzljBhkPBSRX2/iCa/Jf&#10;EDJZwxH1ykvde/qebjaDjL2i2JpNWi01i0jHEgC/LyT7Ve0XUhdrcKw25jPDcEVz8pj/AOWe1tvI&#10;7tmk8K61Pqer3ljNaTiSGMMlwBhZFPVT7j+tfncac5QbitjljTc7tdDo7DUVdY0Rtwz971recNcv&#10;DDGu7b8x44rK8K+FZ9RuFkMfk20R+8e9beu6lHp6SQ27LBuHzyHkke3pXkValwp0ko8zZHqniOPw&#10;tHtUpJOw9Rha56TxDLc7ty/PKcg5z/8AqqC4FpI/mS3plZeqBM81JFr9kNvlWrNx/Gev5VwOc+Yi&#10;Um/Qu2crLbs0yqxYYXHrV3SY0kLPKrYHK8VlHxJI6MscES57AcCooNavJ48PJ83TgY216mHqyQlV&#10;tsac2nOZpGQbfmyDjrUE1nJbw7eNz88HNV4b2SUOpdtvXOepolmIfGfmXvmtJLmIlbdjnj+QAyLu&#10;9u1VXt4/mbzkbnpUd3Nui+VlY880wgOjbVwOx960VEcZRe6Fux9nlxu4YcAdqb9r3KF+6G6c88UP&#10;Lvhz8pU4yM80wQRvLtVlQcAZrT2aSJlZP3RqMA7fKx54zUkF2q4VlHzHHzVXm06eVn2PGcdxUUtt&#10;cRpGY5I5GAOcg5/CuGvJrY06Fbx/4lsfAng6+1WaSNfJjYrz99scKPqa+HvFvixtd1m5vLht0ty7&#10;Ox/uknNezftcePf7Unt9GSZT9nPmTKvTPQA/TrXz/qHzkdCffjNfvPh7kiweB+s1F79TX5dD2cFS&#10;lGOqIbjVRJJtUjaP1p2j6dfeKtYt9J0+Nprq8kCqAMk5/p71Xgtd8h+XoN1fRH7HXwzj0+wuPEl1&#10;GrXF0DFbZHKJ3P49Pwr6LiDNYYHCuq99l6m1et7OHN1Og8J/DO3+Fnhm30+Dy/NVczy4/wBc3c/S&#10;nat5dsA7/Md2AAcZrqvFmY3kkI+boB3H0rj9RZmlZWxIsa5Nfg2LxM8RN1amrZ4aqSlq9ym2671a&#10;NsnEwAAB9K6n4ceXBcS71z8xz+FctHiOTzAuGVSVHua7T4dxLbuvmIvzLz9TXHTtsRK+52VpcrNb&#10;KcdugPSsvXLSO9uVZlMasdpx1xWkqraptjI2sOoGao3Ue/Ul2uvyAn65rtUtLMz5Wy3BDHBErY+8&#10;nI/uiqktp9puPMXdtyN2O9TeYxKrHHu3HaT2FWljAmUBgqoNxHbioqTTRnHnbsWNPKKgUYVuo461&#10;p2x83cvXvx3rKtCsWCMMOmfStGCWW1MckK/LxzntXDKprZm3LcZ4mdrIw2at8snzsewz61nR3ws7&#10;hodvnGQEkjkCk8RXct1eSPIFxjqTzj6U/RLSSbzpoxujVcKSOM9cV1YWHPU5Uj0cHTVSapolgXS9&#10;Mu4pdQ1GOJZFwYM9z6evT9aPH7SW8PlwTR22nyjMcX/LSdR157A1u3fxA0ewjtY5PAui6lqCwMkN&#10;3dQvOkbMCC7JnaWGRtzwMDrXmfxJ1ltUm8xf3axBYoUXjPH6V6+JdOnQ5aa1fkfR5pgaGGoqS1ZQ&#10;1jXY7qZItzM0Y2qijCLj+EUmnWPmSNNIzdcEH0rJ02SOPMkxUup4b0q3ceLFMiwx/Kv95RnP1r5i&#10;dOfNeR8ZLmk7w0Os0VY1Kk/Ko5UEc/lVqXVYbAbvM3FjgCuRfxf5a7FQyyN02ZOOKW2tr7UNrTvt&#10;gZc7VPOPc0ndaEcr6mxqXjON2kQDzJACFAP3fcmvnL9qPxzc393b6P521G/eSD1x0r17xFcR6U8n&#10;kssabdzE9OK+Y/iN4k/4SnxlcXOdyRnYpz1Ar6ng/Jni8XzyXux1bO7L6LlU53sjQ+CeiNr3xT0O&#10;1C+Z/paMcdwDn+lfedrcI7bSmR3Y+vfFfFv7MccY+LljI2392rlcdjjH9a+xoJpAyt96Mj6Yrs48&#10;ssbCmtlEM0qP2iRq+THGu6P92xIJPrWJrtxJa3LL94YyM9q1biRpYxtwVUZPrWHrdwsrsxZmbpj0&#10;r4GtGy0PLcr7lSxhW61eFmZlAINb9yjPeKsce5ex7isCzt5G1OPbtYE5rs9NsfMuvlyWUZPPSueM&#10;eZ2NI3WxJpmmeS3mMvzYOBjtWhcRAjK+vAxir2nQLbRhcKWJ4zVHVdaS58S6bosMK+cz73aNeQue&#10;Wc+3QV2RopRsi1Rv1Hal5lpokMeMNcNk5PapNJtPNjXdnFXPFcSya0sK/wCrtVC5B4Jp9q0Ma/MQ&#10;ueMCuTdjad7XJYYkLSbdvuO1YviPWZdEvbdY4fMNwdoODhB710MVrIYvlXdzz7iq13p63tz5csgh&#10;GQPmIy30r0stwrnVStc7cDT56qiYuvabceINHb7PtjMhCyc7QB9e2Ov41q+DfAD6Z4VbUhMrLKSF&#10;O/JP0Gc1V+MVj/Y2mafZ28jtDO375Izt/wA5qppGvaKkVnb6PazW8mmw7NQnacyCRjyOOg9OK+3j&#10;RoQfs2tj7OWWUlS9pfU2rG8urttqh12t8xbrVqLR3ZW8xmXcecnrWLoPit7uW4mRQqqcR8Y4FaJ1&#10;6a9l3L/COT2zXwOdU4LEy9nK6PjcZyKbQ+XTo4VbHvzmq7xCJOv0BPApkt62PmkXdjnHQVWkmDPs&#10;TDJk8HtXjxjZnBJrZFgSwxN8x+btx1ocqqMV28c471Va7wrKykdAuBR5scS/M27HOK05nsQTSz+V&#10;GspXPf3py6gv95etQtJyOD7VFczrE4baDu9BV8rtoXdk8l0scG75iuelQ3N+tzFgbVYDHTpUB1b9&#10;0ysM5HX0rMuLpofmXoP4j0NSuZBzN6C3DGKTcGHX5qqyxebNuXjJz9KZJOzI7NhVzkDPJpYpVY4j&#10;Jfbxijmlcei3FuJGidd3fp+NZfivxLZeB9Dkvr6VVWNSeo3P7Ad6j+IHjO08F6cLm6ZfMZT5cQxl&#10;j9K+dfiH4zvvG1/51xM3l8+VF/Cgr9F4S4OrZlJVq65aa69/Q2o4dzleWxzPxs+KOrfFLXJLiaSW&#10;3s4j/o0KHHleh/3u+a8tv9LmgczB2fc2ST1J9a9Hv4o0LcLg8VgXthNdyhYY/OdvlG1c1+60cDRw&#10;1FUqS5Yrse5TUUrJEnwx+PerfDG53MfOtz1Rj0r2rQv22tIv4YY7izuI5mIAYNmvJvDv7Nfinxtc&#10;COHTZIYmxumnXaEHrjrX0P8AAz9jDSfA13He6kw1K6yCGkQeWh9QP8a+E4gjlFNupU+PyZFajSa9&#10;5WPTtDH9t+HI7yNXC38SsqMNrYPPI7V0NlBD4ctYm3K0mNx9jTdSn+yReXAFG04B7gVjXk8vlqWV&#10;vmJyetfmGIUZyvHY8SpJJ2ijZvtae/iC43duuKqMqvGvH3Tkj1rMk1IR7vvdKrLqck7BeRg1zSbj&#10;pFHLytu7NppzMvG75eQAazxeedPlvXBHcU2G4ZD8xzz3p6yRkvuZd3Y1dO+7NuZ2sTQTK5Dbm645&#10;qRryRbjd0OOo71nJ8vzK31zStdHuehxTdRrYlNi3NwJ5znG05696rzWaXHzN+X0pLyRRGrZ3cen6&#10;VELnhVb73qe1Pm7ouye4/wCzQxRKFLbgcbs9KSS3jQbd7ccsx71HNcMycfKo65pqk7WH97oPStfc&#10;asZOOoXNjDJMFjkKtg4OORVaWwRomIeQtGRkY61LOTasp+9+PApwRJAf7wy3B60RjG+pUVFLUy5J&#10;re6basbZUYJJxzTUjg+0b1j3bex6MasXNgZV8yPMch/Wq81hMvqyjnjtRNxBJbli3aK3dW8tV3cj&#10;ip3skv7jzPNEfIyBVKGNYVVXdmbOeKyfHHiZtDSOG3z50wyuTwo962y7LamYV1hqG7/A0p0/aOyM&#10;/wCN/iL7F4bXS0l3NNIC6r/dX1+pP6V43B4Xutbn2WsLXEjKWAA6AdSa6TVhLfXjTzMfMY9+azRP&#10;Np3meVI0fmLtO3+IHtX9D8O5LHLMGsOtXu35npU0qceVHC6rprCVk2jrtPP9aw59OMM7feXsff2r&#10;vrzTfPUKFPXgEVk3+mK5xgcc5A617NSmtzojUexyKytEu5gCCckVoXXji/vtAtNPmZpLOxZ3hTPE&#10;RfG4j64H5V0PgPwND4v8Y6fp8jFFup1jY9MAnn9K+kJf2N9Etn/49lWN+gc52ivkc64gw2Amqdbd&#10;ndTinHmPm74UfE+bwnriq25reRvmVQTjnr+tfR1pqzarYxyx5CsMgEdBWjYfs7eGPD4jbyrZXVu+&#10;ODiugl1Lw74Zt1UssrMcbUHWvyHibMMDjK6rwVn1PPxOGpSlzOSRxMngu+8U3CxwhlZe/oK7vwx4&#10;W034f6Ir3kytccswP8R7AVjar8UHvk8nS7UWyHPzEcgVz32G91iVnnZ5OPun+lfG4jGU6btRV2cc&#10;q1OkrQ1ZveL/ABVeeJyI1vPJtwTiOMYUis3T/Bdq0e6S83yFtxUjkU7SvD024RxxszMRnNdNpXgs&#10;2zJ5jZOfyzXmxqVKkryPNlWc5aljRfCqNEFjkX5untW1pSw6aWRpIwVz371Re2h0VljUl2xk4NZf&#10;9ntfXEqlmXnINdUU46ompJrQ6fVtQEXk+Qct1znIFVJi8zfvMs33yPeuXk0+8iuFMcsm31J6U+bx&#10;PeI7N8rSLwc96r26+0jFRbOlEm5VDdB6dqqz3zB1jHPPr0rDHjRggWaHDEdRxQfFFuq58z5upz1x&#10;Ve5JaDjFo6D7c21t2dq9ferFpL5yszf/AKq57/hI4bvaqsv0NSnWoREqZG5uMjvUqPmW7m5Jdx5X&#10;5s85qO7YXKKVOC4OKx5JGgUN1Bxznr7VYt0nuVXDbRn0rojJLQI+g0XskCspD7QcbqQ3bXKFl4ZT&#10;nr1rRuU8m1VGAZe9UptO3yfK3OPpmqdLqzTlRJEZh8277390VoWtsjJuZlbnkVizvNZfL5e7tx6U&#10;+HUJC6hRtwRkU+WKM4xfU6gm2uI1j27doGKxPEviOz8PWG5mVmB+VN3JpbjVF0ewuLmRdu1f1rx/&#10;W9Vl1W+klm3NucEAk8V93wbwrHNJutV0hF/edVGjd3ZD4ivJNb1mW8f5ZJnLAe3pVGW3ZQG/iXnp&#10;Vxnwf4d2Og5xUbW+8eob1Ga/oXD0VTgoR2Wx6PLoZ5tmBHUEnvVea3/dvubO3tjFak9vsXe2VCnj&#10;6VTutxjZv4mOeK7IyRHJ3MG+hXu235ef5Vi3ysZFZuijAI710F8Fljw3y55+lYeoBIy0attI7/3q&#10;Ur9DaMWzB1Ib2fav8XFY+owKIlkyp3cYzjFbGoJ5UbfNt5z0xwKx9R2MVXOc8nIrnnpodVHyRz+q&#10;Lv8AfjvwK5fWY/k4HPPOa6bUkVRzt7n61zGr8H14xXDM76ck/dOY1VcP1Pviqoj2qP6Cr2qrtYbs&#10;dD36VXtEPl8dPrXl1o6nbTbjozwyDBfLZ5717f8Aso+C2v8AWJtRZdywrsXP9414jCdu09Me1fTP&#10;7J+yLwazfxeec818FndWVLCSa66HVmHuUmz3nw5py2cG7aOcDkcmu70CBY4owuc5BGf61xWlanvn&#10;j2KoVgMEHvXeeHwrDcrbeMc1+UYiN3dnydSnJbHYaXEIRGeT2OK6vQhnqvyt0A6iuY0hPPhZV2sy&#10;KCB0ziuj0mYBV/vdMV5tZJI5ajXwtG9p8aGQDAGOme1a0WTC5wCuxhwPase2uGM/O3AxjjrW7osn&#10;7mbcv8Bx+RrlhtYw0Wxl6LD5QX5gw6/L6/5NdNbwboPMwf3YwAe9c/o9rkttZvrXTW6s6xge2eOt&#10;ceISW49bGlo6MmnXki4JVQOvXJFSad4ph8Ha1a30ypMsTEmMj73ykD+dXtBsf9Cudy/u2QfnWTrG&#10;hQ3gVim9VOenf2r1MrzB4Soqy6HZRhZqbZX8ZfGjUtdMNqVdYWJ8tB/Dn1rGHmXiRTXSrujHAz+d&#10;X7uwjaZgE+Zehps+myMNo2jjuaWacQ18T7sdEdVbF82i0Rn3NyHX93uG44zUk8hhgWNWPygB8CpF&#10;0ryA2XUluee1Emkq2d0m7Azgd6+cjFt6nnybexDaTF5d2flToKknvlRMFxuXvU32O3ihI+6TxVNr&#10;KKUn92flb+91ro5VFb3C+hXTUVkibcrNzwetFzcSTRLtVlwB9TVqSNWX92qhW68dKr3T+bBs3be4&#10;xW0eVmcpWKMyt5eGY/MfmxQJFRT5Y2sBz7/hRtWMbm7+/FSQ2Mk7eYkMnzfebbwB611Rou1zKM3c&#10;rsWRXaTO1j8vFN/tJLCIyyY2xjf85x0qXUZ10LR5Ly5/c28f/LRxtBNfMn7Q/wC1KNVM2k6K37vO&#10;1plx83tX0WR8P4nH1lThGy6s2o4SUpX6CftefH+HxaraFpuPK37p2U9T6ZrwjTtKkY7TgBuas2tn&#10;Jdz+ZIzszHJJHet/TtGWIL8p69CK/obJMlo4CgqFL5vuz2YqMVZbFO00tnT5VVcHHWvYP2a7hrSe&#10;7s5F3btssZzjGO1cTp2kl1bbtweoxjFdV4C1IeG/EFnJJnywwWT0IPBzWfFOXvGZbUoLV2uvkYYi&#10;MZwZ7w+bhY2UlY3+8GHQ4FFsxjutrHMTAq4+tOsZEMG4fMpH3T3FLd2TKquvRvlGD/MV/LsqMoy5&#10;JLVHz3NryyRUS1Gn3sq7dxV+ueoPQ10Gm32y3Xbuz0Gec1nRxR6jb7sHzrUhGA7r0FW7WEsipu56&#10;H/GplTa2Kf8AdOhv7f7T4UhZvmMNxg8ZwGHH8v1p+lAyTrtGPwyDVnRrho/C9zG4B3suDj0NSaNF&#10;Gsytu27ug7ZrO19DSytdm5o9o7tGqqJK61dPZJ1jX/lmgAH15qr4K01pbrcF+VRljj5a2tSxYCWT&#10;/lo+eR2Fa8vItTrjRsrvYjnu49MtNyn9/jr/AHa5zW9T+0/eb5vf1qLVNSklbaG9cnuax713Clty&#10;5P6VlKV1oZ1qg691RCwjDYOMBs1R+0zPIqr/AHsg1RNobtnZm5XpipJFkEa/w9c89amEX1MIytqa&#10;F3q3lQMrYVcnPvWLNfEt8oz6t7VXvWuAm3buXPPOcVCtlNHaMysrN3UHpV6thKo27FhtY8ibYvXs&#10;KdeXflFm2/MwyB2zWetjMSNzxr79wameBVUhpi2DgEVvGLDmsWotQ3PEpYqucEVFcWHkarcKsiyR&#10;odquo+V+eo9OKURxi3XaBvbofSiF1dpNwxxkAetbc19GEpJohsnjjlkY5+YYU+9TLasTvVk+bnni&#10;oXRhPt2/LnrivIf2kf2gv+EKjOk6XN5t9IuGkU/6qu7KckrZhiFRofPyCjQdSVjzv9tXxjD4i8eW&#10;enWrbk02LbLsbKu56/4V5PZWW49fungf0q08MuqXklxLI0kshLsScknvV+20zzWwFZNvOfWv6ayb&#10;K44LCww8fso92nTUIcqGabYefP8AMuM9B2roLbRNso+Zdq/5NVbS0MYTd19xWpDEPLVdzc9D6mvU&#10;le2g4tHb/Bi61mHxXY2GlzSNatcqZUxlduRn9K+w9O0O30Oa6uppFYyKAFz90Yrzb9kLwBbv8NP7&#10;WtEW4uldvOO395F6D9K6nxX4osfE2nta/aW029ibY6yL8re/tX8u+J2Yxr450acLcvXuya8ox1kt&#10;Sc/EaHw+8vkxpJIpO1T92oJfHw11i15Y27HPVMrxXFy+GL6wvNrr9oXk+ZG4ZTWro4wVWY+Wy8EH&#10;qPrX5OsLOW5yfWJuNraHaafcWpWMrb7V9FOMjFbNi9vLI33whPRjn1rnbWdFhRVZdyrjitK0nCRK&#10;zZHrxxVQwrT1OeNa2huMfs4VVKsmOMVHJfo2V+6y+ves6PV/KH+93xU8oW8j+ZtpUda6o0E9EJ19&#10;bEsD5uvlI+UZqK4lCMQw3Ec5FZ5llsDII1dmbnNE9+/lK8sbMTwTmqWH6DcnYuQFVDZPXGaju4WV&#10;dobcuQRj86hGpQqi/MOBzmmxXkM0i7mAyOBVfV7C5rbjppgCx+7061R1CdgGPG5eh9a0ngimTbuX&#10;P5ZqK8hRoMeg4qvYvdhL3loULG9a7RXYAY+VgTirBk8wMoYEKcYHao4dN8y2U5MbdcVG1o1q27Pz&#10;DB+orN6OyIV9hzia1LbS2G46Vegdgm5+AoyeKq6n4hh0eye7uZEjhjGSxIwK+f8A40ftrQ6Y1xp+&#10;gIstwuV+0lvlU+3rXu5Lw5jMyqKGGi7dX0RtTw7ex6R8Z/2iNL+FemOrMs164JjiU/Ma+QfjD8ed&#10;a+Kt4y3UzR2uflt1JCge/rXJ+MfF2oeL9We7vrh5pnbJz/Sst2DqR8zN0x7V/RfCvAuCyuCqNc1T&#10;rJ/oerRocsdSFtNSXLdB06VJaaKr/wAI64q1ZWfmsGx042ita2sWzj7rD1r9Ap0y7or22lJCn+70&#10;xXq/wUAtxGNv326ivPkss59hnFd58MNWjsJ445DgscLz1reUbrUhuL3PetE0uTUUjjjVvMfgd8Cv&#10;YvAfhSy8FWIuZQBcEcsfmK15v8K9ctbYSTM6mRYwVyevv+GK67TPiPBrKtbzQtAzEhWYht+K/FuO&#10;P7UxUpYfDxapRWr7jlG0Lw3N7xFcw64peKa4jm5Ic9K4nWtC1iZT/wATUkNwPlx+maNc+I914PBk&#10;uLZb2xDYLRg7k+oFV9G+JGkeLY2a1uPLYfMEc4K89DmvyGOHSXKjwKkp3u2Z97p+t6bKsS3du6N/&#10;eU8/jViTQL+PTnkhvofMIywYfLWgLz7bJtmKNHk7SB3olt1mULHJ+7zhvp3rqp0Wkc/NzI5k+EtX&#10;1OVfMuIdnOSP89KydS8Da1pk6yfbLNkYEp97r71uaxql54UYtu821Y4Vs8jPrUlvrB1iHn5kYAjH&#10;UH6UezT+LcIxS1ZQs/DVxp9r9qvpUmVhhlg6qPWn6bForMzRq8wY8b371atb17KcxuwZscHHWq95&#10;4VttSk86PdbztyWQ/KT7ispYfqipS7GtDdRyruhjhj9fl5qSC+a4BUSfN6YxxWLp+l3Nk2WmSbrh&#10;c4JFSeZPAC0kfloOpz0rmqK2jKutjcDJcAs5O5RwR1FTWFjJeuii4hKqcgP8pFYs7xwQiZbjbx1H&#10;3R9a+evjZ+11f6TeXGmaC0LeSxV7jng/7Nd2T8P4rNKns8MtFu+h14eh7SWh0P7d3xbt/D3h4eF7&#10;e4S4vL475zG3+pQHIGR618l6HYz69fRabDLIq38yJ5YYhGYnAJHfGasa3rV54l1CS7vJGnuJmLF3&#10;JPJrpv2c9G/tL42+G45ceW16uSw44yf6V+7ZdlMcnyuUI6tJtvuz3adP2dOyPtHwn4OXwT4H03TY&#10;F8uO1jEbAcZPc/nXQQ2jQ2+7AYH5SaTXW+ynaqfNGMjnINR6ZfTTWH7xuJjuxjoelfh/N7Scqs92&#10;fOSSk3JmfqULQ6krBdgZd31PSor7TRfXAkWNYmyG2qOAe/51o6/befpQZcs9v8wIPUVUtLhmA2bf&#10;lx37USi9kZuSvY86GnJZaxPD8y+TIwxjB9cV3XhW4kt9PkkWbduG4Z9ab4h0SGbWvMVVDSqshG3r&#10;xj+lWYNHa10O4MJVVJG0t0HrxXn1I22IjzapmppV0s7bvuk43AdK1xqiWqSRsyhcZJI6VythMtgA&#10;0sm3IxtHANc54u8dHUbk2Nqdu5TulDfcFcfM3LlKjTbdja8b/EFryzkt7VtqR53vu6Af5/WvMNX8&#10;UXN46xnPlx8AFutN8Ta8tzbx2VrMz28Z3MzDmQ+prJ+1ebKFiRpG6YVc/lXQqT+FHRbl6mhbOZpv&#10;m+Vm4GP4a6DSdEWR938XZqpeHPCd/dMsvkgqTglzhlH0613ugeE4rPy1mm8zn/ll0H510ezUNWTL&#10;RXLWg6OUjVtu3OOa6SGAqvl7WZscn0pLe6SKMRpHtVeOlTxq0pDK27B5GP1rOpKxjLl6BaaWzx7m&#10;7Hv2qxcWBjX5VUdO/BqxC5KfMMMOuaxfHvjWPwdpTSKDJPj5EB6mjA4SvjK6oUI3ky6dHnehy/xu&#10;1eHSvBk9s+FuL1TEoznr1P5V816j4el0ufeoWaPGRIh4rtPFVzrHxB1OS8vLgK0jn92flVPoK5uf&#10;wteWc3zOrKx6CTrX9RcHcPvKsEqMneT1Z6dOhyQ1epHYtlVXy9u3ofWtiJd2D91unFZ9nbeWq5QK&#10;fpWlbojRsGyvfjtX2sQsSoyxjbt4xwTUFzIrpyu0+lWpIdqfMpHc+1VbnDqGGDt60p9yVLlM+NY1&#10;1KFj8w3jIx0yRXu1rar9niUMNjLwAM14hphEmr26su0NKoyfrXudorR6dhI/mT5setfh3iv706K9&#10;Tjxs27FdTJZSbXAYL6/xCm6xF5VyHjYbWGQM9Pwq0rtEflK/3sFeKnt7SPXGMMaotwoypHR/wr8d&#10;5U1ZHn80tiha3BOPlw3ByB1q0sf70TR/upup4+Vv8KuR6ZsVVC8qOQasRWPlYDNwxP3qj2DNqfKt&#10;zkTp934w1yOS+tWju45GjjDHIZR0IxXU+GNNk0vUTatuPmAnP8K46VOto2nJ5i4bZMGAK5IBGDg1&#10;1Wm6fHcL9oEbRqy4JbjJ/wA8V985Uv7K17fie1UlD2F3sQxQSQMq8JuIwR3o8azbJIo2byxEgGf7&#10;1bFjah5VU4YqMnPasnWrKXWdd2qu4bscc4r87xFTSx5FRJRvEo+E9Fk12/wo/dJ8zN2xxXb3mrx+&#10;HrP7PH/r34UjHy/WorGOHwVpCxrGr3DH5R3zWWNPn1O9a5mYeY3zHLdKKEeSPu7lxXLHTchsIFMj&#10;M7MFbJ4qN386RkUY356npUzPZpMwkum2r/DEuSTUF1rixyk2tsrccNL2H0qfiZlK32hj20lwm2ND&#10;8uAfem3OlTGEbVEeDzlgABUT6ncT7t0zICM4j9aiVy6/vJJGyRnNb8r6GXNFaIdcadCJNslxD8vz&#10;YQ7jTVuLe1kZbZd0hXHzjGPpTgFticIu5u/rUdzGJwMjazfmKuzsF/IrzTSTy/vmbPUegNTRxiUD&#10;5cGhYWMRDIs3GQTxU1uoVQNvl467ec1DsmP2jegyfS53GYtpPckda4j46fEa3+FvhtZAyyahOCsK&#10;Lxg4+9mu8vpLTSbNrqaZVhjUsxdtuBj3r5H+NHj7/hYnjO6vFYtbqxSFSeAo/wAa+94F4f8AruL9&#10;tWXuR19TuwmH5pczOZfxBBqLyNPCrNIxY71zk/hVG5jjuH/0e1+znOQyMcH8Kkjt1Z/mYbccY/Kr&#10;EUIEeFO3acda/oanRio2sevdodpmp3unTK0M8kckTZVkOGB+tddafHbxVDaGGK6a4YYQEr89crbS&#10;+RKMx7j/AHScZ9+lfS37OP7L8Ki38QatAcTKHihZg2O+TxXgcQVMBhKDxGMinbbuTKKauzrv2YNO&#10;8Qaz4LmufEczM1xgxFhgoPf1rutS8VWvh9CkcjKyjHH8ZqPxHLcafYrBY27LCvAKjArmm0nULkeZ&#10;MhZuvPGK/njMMU8ZXlVjHli3ojy8RWu7QViafxLcakrec2VXp83I9qrSyNKNu35W46054vIbc4Xd&#10;jjBqL7QqI4ZtrDoK5o05JHFK99RgCWjgNncpwR61et7/ABHsU7i3Ss2SbPLNlsiiKdRJkFs54HpU&#10;e9HQy5ma0WotNKvzfK3UetNuZlMDDaHYfdNUVuM427TtIpy3LB3+XGa0hJ9Q1Y6dYbmFDJHtx/dO&#10;M1JNptm1tsj8xAB2P3jVeWVTDtYfdbt3oWdS3+s7YPtW3u9iud7MWbR4FU7LqRcAcYqoulzO2FuF&#10;8vPXmrFw/wA5Xd2+XFRT3EcEH73coI6A0+WDBWYjWt0z4E0Jj6cv1qrdaj/Z9s/mXVv8p+b5/u1l&#10;6vrcyxtHGvl5/OsfT/DVxr93+8WT94cMGP3vcVyac3LBFRtfU3ofEMl2P9Flj3txk7jx7V0/h/wR&#10;q2t26sq+cM8Dr+Vd/wDsz/sc658YPElvZ6RYyS5G53YYjQDuzHiv07/Zo/Yj8N/CHwPDDq2l2Gpa&#10;1N81zNIokVfRV9Bivusn4RdWHtsZ7sXsuv3H0mX5M66vsj8h/EPwvvnZbe7hkjVfvLIhUD6GuU8R&#10;/Bq1t0ZopFRsdN+7Br929e/Zl8C+ILZ47jw3puHHLKm1vzFeNfFX/glp4L8c28zaXc3WkTyKdoZR&#10;NGG/Hmv2DJamXYGhHD0rxS6tf5HsyyOUI2g7n4o6r4Wks32yL5ig4B9qx7zSUkVsblYZxt71+lnx&#10;L/4I4+MNHWRtJbR9ajT7u2XyZH/BsD9a+a/20f2dPDf7Ow0aCO18b2etXEGdRg1Wyjjs0k4GYJEH&#10;zLnPUmvqKOIoVGo0pc3oeVXy+vTi5y2R8p3+hMF6hlzzgVT0vWL/AMG3izWVxIvdkJ+Vx7jpXTat&#10;Jbynb5jKGPG7gfjXM/2Tda9qa2tqhnmmbaiLzmscZhKdSDjUSa8zz6dS+jNI/tAeIppClra6bHNj&#10;/XC2LY98E7c/hXu/7MPgfxF/Ztx4g8R3kzfbkCRQygLtT+9gAAZ9BXOfs6/s/wD/AAkk66nqkcce&#10;l6dIckj/AI+nU9f90Y/GvbtU8QwyR+TbRrHbxj5MDGa/CONswwOHvgsFBJ/aa/I2rShThZWMvxD4&#10;i3j7NBuWNeQFH3q5e4Wa9kYbWOThh6V1Fvqxkk2s6qo5XK5qZ54VDAxxtuGdygZr8nlRueNzXe5y&#10;sehxwuqjBb1pxsUgDL8q+1b15DYyMvzsjnrzkCsu60QsMo3mK3cnn866aOF7ESjYpSzRxFdu3gYx&#10;UUlymwY439RUl/pstkoaSHapxjnNZt7cDHyjcx4AFdcaNjLlb2Li3nyBQR9PUVPLc+bEqdGPqKym&#10;la1+bG6Tr05HtVe61gRwbpCys/QHrWfs3e5fLY1XlSJzu4wKoN4hRHkVT945Gayb7XJpv3KQSM+3&#10;5QBn9az77/iVx/an/f3HXylOfL6daXtOUFdHSM1wflhiLDrwwFSXayWwUltrsCMHkA1xv/CcSRyb&#10;33xHPQgitFvHTPbl2ycgkE96xlWvoUnDZm2moSQJulljRc4YlsAivNPjF+0Rb+GoZdN0phcX33TK&#10;D8sfv9a5b4z/ABRuZ7ltPtZTDG4G8qe/p7cV5LeQvdzN8zbgc9ev41+t8H+H8Zxjjcfr1Uf8z0sP&#10;h42Tf3GX4iv59Ru5riaSSaaZsu5bJOfesGSAzEsdzc4roLmwOWVlCnr1qrFppEu7nnnGK/X3QUY2&#10;S0R6lOStsRaH4bk1q+t7OFd0lxII19gTX194d0SPwX4Zs7G3j8tbaJY+n38AZNeIfs3eHo7/AOIN&#10;qzIp+zqzjK5xgdea988QN9ns5I3/AIujZ6V+M+ImMm8RDDLZK/zPLzCs+dRSMfW7yPUEU7vmJrmb&#10;ry57mRRuwzYJrWuZlVVXo5GRjuazbC086Tc38RHbmvzvmaXKcOt9EVLiy+zQYEg+ZwMHvz2rsNBj&#10;a28sD+Jc7sVjajpu+6tk6eWN5B710mlW32yFo15ZeQaqWmqJkmlaRvWN1us9pXjHNUQIxNj5mZsl&#10;ie3oBTLyfbZlVYR87R35pkXmJs2Rlm7k9KfN3MeVo1rSBSAyKenUnIqZ7byrZpDk7mAGRxim6bdM&#10;6jcu38K0NWuPsttBDDH80h3knnFOMo21Gl1uU4sQlewJyc96v213uOxFASMdj0FVo7Fom3MWLv3z&#10;muk8OeGobbSb27upI4Y0iLMzngcf/Xrz7ynO0S4tvY5PQdAk1rUJHAbazHJ9q0PEWrWWgaUViukj&#10;MfypgfLKw649QKyfE/xGTQdJmhs8R+YSEwMSTD1I/hX9a81vNVuNcm8yRmaQcKAflUf4fSvQoYhU&#10;NVrI7sPUVD3up1T+MdW1sSNdXi+Sr7couxcfSqM2pWNrPuKfaGkOP3vzdO/tWLDqk5t2hZ1VRzk9&#10;6ruzBvuhV6nJ61lVxlSe5lWxE5vVmpPHp+oT/wDHpujY89dv481Pb2iBBHDDFHD/ABHbwazrK78x&#10;gpljCtx97gVZbVbfSoi0kqs3JAOScVj7WXU5NW9DRndYwGXaq8biqbcCoNU1ZLa2VvNxuBAXpmsi&#10;bxlDdfLDgs33vpxWd4q8VQaXp0l0235UIG7BP4Vrh6FTFVVSpq7bsjSnRcnY4H44+PG0yxazjf8A&#10;eXHX1C14y67zznOfSui8WST+JNVubibPmSkEY/hHYVmW+nMg+ZWG3t61/Q3D+QrL8JGjbXr6n0mH&#10;pxpwUUdV8FtT/sTxzY3G5lVX2k9MA19e+GvEAEOWkWSMYyfWvi7SFaB0bgbcY4r2jwr8TJNL0+Js&#10;rIrcFB/D9a+D8Rslqy5MXTTfRnmZhhXKSnE+iDc217GPKldQwyc84FYt3AHugtur3Kg5Lbc4rzex&#10;+OUenxlpLGa6j7RrKEyT6n/CtD4V/tAWd5ftY6tYSaXNeSFYZjL+7APrkZx71+Uxo1ZRvbRHAsDK&#10;S0O6t7f/AEyNmbYV5K16H4eijdTu6lc59K4ix0qObUWmhmivIiSfNjbKkexqKf4kNJ4dvJomjh+z&#10;zvaqxPy7h6mpw1Fzq2iicPhpOXLsb/jb4gR6RcfZbFPtV7kLsB4T3/nXR/DPw/PaXV1qWofvLq4A&#10;klfGFQAcIB6fzry74XWttrV7GG855PNBlnbneT6fU17nqkK6NoaW8YJaY4Pzdq+gzDDUsPT9nDWT&#10;3Z6lanCjHke5jy2z6jcySKrfvDnA7Vo6doYPOw9Oc1Lo9gtumZW+dhwKumdmVlXCqeMnjFfOKglq&#10;zjp0X8TJLcf2eG2KZGbpxwKwr7R5jqa3ixtNJGQQrfdX/GtGTxBHZOEjIYjGWzUE3jQRSnbht3Gf&#10;4VNdeHxqou6ZtSxMabvE5TVk1jWNWZpLOQW6t8xY/wAqzLnTb+SFrW2svsqyN+9lRQA+Oa6e58aS&#10;Ts2BuXOM1VHiSa+dVIOwfKAD1rulxJprG5v/AGs7cpV0XwrLb6fGzbiq9F/iNWpTcwL8sMiqvQCn&#10;S3VxZOzq/wC7b16CprfV/M++dxwec8V8zWxEak+a2p5VSpzO5RmMzxfdKse1NEpjQrtY/wBKvHUl&#10;c/dBOcZ7AVHJKzLIqkAsQDjtWUpLdGTKks/mbcevODyKW1uhDKw3c578mo2tlJ+ZsjJ4zjNN+z+U&#10;jOvzHHrRzSEqiHf2oZJPvYxkDHeq9zdx7hiQMw680OqSR4barYyKqy2n8Kry3B7VcZyRPOug241S&#10;OFHKEPJkgc96oSw3Gojc0m5e2DwM1Zn0fcjIPbPtUtpp37rb0AOOBVfFoyrMp2ehSiSP5927uT0N&#10;ZvxK8ZR/DbRBNtVriY7YoyfvdyfoOPzrrZZbPQdFknu5tix88nAP4187/GTx4vjvxRJNGzG1t18u&#10;Efw47n8Tz+VfoHA/Cqx+JU60f3cdX5+R04Onzy5nscz4y8X3XirUZrq7kaSWQjAzwPYCuZu73yht&#10;+bIyBWle88N948njsKzHRfmx97OSSO3tX9GUcPTo01CmrJHqt20Of1G4kO7+7Wt8HfFln4U8cW9x&#10;qCrJbq4zu6LUF3AhRmKqGJywrn9TdQXACY6dDXPjsKq1KVN9UdFOofd3hb4ueFdWls7O31C1S4uF&#10;AVP4mP0q14g1OfT7iSOFSqqMZYdvWvlj9kj4XXGv+Ml16bd9j09tsIz99/8AAf1r6w1WRWeORl++&#10;u0ljX4PnWU0MNWdOjNu29zgx1ZSfLEwFvViYSPcbm5yM1YGvyXG1lXaijA9TVHUdPiW48xIw24cj&#10;pikjv40jAwoKjp0xXzji4vU8jklfUuPOt26tIqlc4P0qG4t44JmCllXnjrTYLuM/L37YPerG6OUb&#10;m257ZOc1dOa2L9EVLiVobfdj7xyB61DLftIVP3eOasTj9zuJU7e54/Sokt47yXdIflYE7RXRGndl&#10;KLauMS7VzlW4HUE0sWprJIFb+9gZ5zSXJt4FVdpG75QB1xUMUMMsuIzs44YmqdGLeguVxLhuQy7W&#10;Cpxniqs1wqn5mzx0qvc2iZ2+c8jY+U56+tNe1WK26tubA+Y0/q+tkNlr7YsHy/KQx6E9KarjzB97&#10;P8qyZFn+XAVy3I5qtcX94BhYWaTjGDUumo7j5Wbt7dLKqjcPRaj+3G1YqV5/vGsPTLgxXebt/myS&#10;sY7H3q1d60oGHVcsOOetc0lroZyv2NiHUt2dw+TPBqzLdwkLuwM9vWuYHiWOAMsjIsWQfoazbvxR&#10;LqurpBaNsjkO3e/H4/hXp5bw5j8xqctKLUe70RpRw9Sb0Wh22qT6bplh51y6oy8j1P4V5X4l1r+3&#10;dWklwFWThB2AHGKXUpbi6u2Vp2kVGKhuzD2qm1r5XzfdxxgDP61+z8L8H0cr/eN81RrVnfRo+zeh&#10;mahaNEQqk8nO30qnPZ+ey53dzxxzW/d2gKfNxJkAVSuoFRNpP3ecY5Ffbxjbc01vqYt1ZgBl9erV&#10;k39qphw23pyMc1vXZjEG3zNrNn7tY2qFZLdslcZwWqK1kXrbQufBWCGT4t6OZ38pBcJnnrg19zeL&#10;NHt9RsfNWfbEF3Ajj9a/Pbw3Hfal4rhj0iMyXW7PHIUA9a+wbLxZcQeDLWxkk82aGBFk56nFfhPi&#10;dXpqtT5Je927BUrQVJwk9RNV8Afb7stHdiQDnJNZ6fCz97+8+ePPai01P+0HHlybWU8qPWrN1rN9&#10;bv8Ae6dMmvzDSWrPBlJ30Hp4HjRo1jj2tnHHarkfhSW6VljXaqjBPrVHTPGEiyBpvm55HrW7D42h&#10;07yw3C3C7iB1j9M/XrUKnRb980pxclcfZ6DDpkSttYsxyTjvVjVLlPK+6quV2/7tWLLXrXVbNvJk&#10;Tcw9enrWTr0bbyqnn1Hat5Qil7oKLiZfM7SSFgJF6DHJFWoNKkW3WV/l8zpge/rUdtY28EiySN8/&#10;U81NLqhvmSEFgkJqI2vqc/XUkfTV2qu7du6dqwdZ0N7W83Kjbcbm56V00Kxoy+Y23C5yT3FV9Tug&#10;52L8ysO9bypw3ZUrpe6cRfBbtN2z8cViSj7NqIzhl+tehxeG9kZZkX5iGGKzNd8LRyN5jD5VqFRT&#10;MZRnuzD8iPyGjjBLEbge4p9jcrGpVwd8frVuPwu6lfLbcuOPYVLJokoTcqMzKPT+dcUoyizXWWpH&#10;Dq6qV53KeCPSuhtrpW2gbtqgcDisWDT1mVgy7WxyMd6NPuZLO48t1cJnr6CtKNTX3h+zbWjOxgeG&#10;9XbJwo4Y46VWuLVNOuPLRt3mYbj+H2qPSb6KSLht2TgVO2BIf4mAzjriu2MlvYuN4/EhRaRzZYc/&#10;U0afpyxzMZOnXJ4xUhdbVPmZVU8kntXn/jz4jtdCS1sWbaPvupxu+lfQZHw7XzSuqdOLUer6JGtK&#10;MpPQd8TvHEOoObC04SM5YjoxFcSnKbdrbsZOT1ow0pZ923seOuaWZRtx8y7TwfWv6MyfKKOXYaOG&#10;obL8T0Ka5VoIFwyqu1R7mmqSc428nBFOSJZULNnj1FAUbW+XapHWvajHQr3mRyylW/ADk9azb5lZ&#10;uFb0wec4rRdwQOMZ4Jz1qhcN5XmYG7aePaqW+gWZiaiBId2Bu7jPSsa6jLjLYXnGe/Nbl+5kj3EA&#10;lvQYrB1JhhiOGX171basaQt1MLVd2zb/ABdVOaxtSTfs3MCcfnWxf8jJAKkZxWLehVPqMevTNcFS&#10;SW53U4rojD1VdyfN6jA9K5XWE3A4yBnGO5rptcVVdiGw3oO9cvqrZHU4xwcVxy2OiMXE57VeGZcE&#10;MfXtWdHOsY6Ve1olX9fesd5dj/WvPrW6ndTTauzx2GLzHHf6V9A/swzmDRZo2LCPzPXp0rwiG32y&#10;qfly36V94/8ABPz/AIJ1fEP43fs/eIPiRb6dbW/gnRZPKfUJrpAZpsDKKmd2ADksQB2r4/MMvq4r&#10;DSjT6HpYyhKpScYi+HtQEuxY5Blfu+3rXeeH9bZVCn5R3J6CvMr61Tw9rM1t5irJbsRhDu6d617H&#10;XZJYl8pt7R5bDcbvb8K/J8VhpRfK9z4/EXjse9+GdV+dSi7lZcEEda3oJGsbzDNwRlK8o8HeL/tp&#10;jEjeVzzk16NZ3/23S9wxI0eGXB6rXg1qdnY82VSzuzsNFu943N827gZ7V02iHfdxxqw2SjAAPWuF&#10;0TUVES42tu7V03ha7A1O3YBtsYLHAz0rhluZ819S5otz5QVWH77fwQPzrrLDEjRlefoa4nQJZJ9Q&#10;3YB+YjI969E05IrCDzWUfLg9a8+tL3jSnLmdjag1ZdJt9rKrev1rntb8TSbz5e1c9qz9b1uTU7j9&#10;0AF+vBFVJYlVQzNl9ucCnGnVaujaVboi1cag0pz93PUZpjTGQq244XrVdXa5iCjoO9RNuj3OrEN6&#10;9qccK5PUz9oWYkjlDSM2AOmT1qxFLD5AbdyxIx3NZAuCyLu6HORnOTUiP74XpkiuhUVHRGcqha1K&#10;I7vlYg4zyKhW5W2ttrfMzc9OtVbnV2ijZd3fGT3FQ2995sPmE7ufkqfYvcj2liWXU/LX2/lUDSfa&#10;IlZV69umKgurwEsCu3cM/SkmO+BWR9oKjpWlOjcycn3Oi+HOoaTYeMNLk1yz+3aXHcI1zBuwZI8/&#10;MM+vpXv/AIkh+FPjnWbex8LXl1pMNwNs8EgO1F4JwTnFfLXywHzJpFWNec5xXG/Ef9o7Q/AvhPVJ&#10;INQWTWI8CONG5JORnr24r6jJaOIqTVGlHm17HsZbiFbk9nfzLn/BYn9p7RZdc0X4d+BbiOTQ9B0+&#10;NbueMDdNMezH1Hf618K6Xa/aJmcYO7knue1P8S+ILnxj4guL+4ZpJbqRmLFsnJ6VoaNpzRru3L9M&#10;d6/oDJsuWHoxpvfr6nsVaifSxq6RYMzrtyFU9PWuk0+wO/O0NxgeorL02HIXPEhI5I6mum0y12cn&#10;rj5QO9fR8vKcEpdCS1tAg/1ecD1xmnSwtHJuUn5m79qnMYZWwcHoc9jTXhZNy7WOfxpOKktSYy1P&#10;Wfg14sTXNC+y3DMJrf5Nx6sOSP5V2UUjxfN931yeK+fNB1uXw/fR3ELP+56js31Fe1eGPGEOvadH&#10;JCy/vANyE/MntX4PxxwzPDV3isOvck/uZ5GPw7jLnWzN/RvLe/kb7q3HDKTmtH+yGinYgYTO3r1N&#10;YlprVnZIzzt5ccYyGY9s12mn39p4j8Ki8s5FuIiPvqehHFfn31WoqfPJOxjCEuW9iSDK+Fp9yrt3&#10;LyB6VP4Qsjq8+5fmWMj8KpJ5knhuSG3+ZzMB16VV8c/E/Tvgj4SaSaRfM2cgdXbHQe9efGlOpPkp&#10;q7OvD4bnaZ61eeIo/DenrFDhpNucqe9crrHi+a/LM0mGYdPWuX8EfEOTxv4EsdUa3a3muI97wyH5&#10;46uQ6lHqAcsu1hjBz3pRws4y5ZvUeIqXlyp6IfqesNAm7cRwMjOc5qlcXzsgbzO35VJqEa3CN8ys&#10;MHJ71m3UMm4fIdu0ZFb+xS1ZwST6Ei6ktv8ANnh/502bUJHkWNnCpnrnpWfMmJOg57elUn1JBJhs&#10;HsDWtO9hxb6mzJqf2hcLJ0PPrTXvniHI+Zup9RWG+prbzMFwGxk/Skn1neEDOzMRwcdKJRe6M5bm&#10;0Noyu7a2aaS0alWK9iO+ayra8lnRG6fw7mHWtD+0Ftyq53Kw571m5a2ZSSsWLd5HKs3+rU9fSpta&#10;8QWuiQmZmWOKNMuzHhRWJqXji08P2hkuLiOOEA5J4zXz3+0J+0gvjG1fSdDV1t2b99Kf48dh7da+&#10;o4e4fxGY1oxjH3OrOnC4dzemx1vxW/ast7WGSy0aTzbg/KX6qM+leEb7nV9RkubhjNNIxZ3PPNVN&#10;Ms9qbpFXnpzXRWFkrp93c2fzr9/yXIMNl1PlorXq+57cVCC5Ykdlph2J8p+g7CtKxsfnY4PTp1zV&#10;uxsTuG3sMnmrtvbrEFKh12+lfQxjYx5rsz7qxWNVbJU91xTAGzw2PY1ovAbiRiV/4EfaoWtfKc4+&#10;63TiplC5pyo9i/Zp8Zah8P8AT7+8hvJo7e/AQwBjhsEHdXVeKPG48S3m7U0HmfdW6iX7w9x3ryXw&#10;retLoEduxMLKTtb1B7fnWx5moKrKFYwtgEEfr7V/MfH2BxCzKdTELR7drHHiZO9md5p+s3GmyK/2&#10;hvJPCOpyK6zTPGFtqWyO/jWTDAeah2sB7+teWWmpyadCG6wkhmB7n3FXINZWV2kt2XaxG6Pdz9RX&#10;53KlZ+6ckoprmR7CtlifztPuluI2GfLc/MKsQeImw0csckbdCGHH51wPhbxesAUSN5bD7pPFd3Fr&#10;39oKysizQyLzkdc0lTUnqZKbT1Ro2N7mH5W3MTxWlDdMyDd1XpnvXIJZPbXm7T5C3AJhf+hq5aaz&#10;dTR/NAy54yeacqPYpSvqjpJJ9sy8ryDxmq07meNlb7uP4fWqdrq8Z4ZmVuh3dRVk5mVWVtu1iMdj&#10;WMqTHe5Bpg23MkL/ADKyh1z39RVp7SOWf+H2HpVK4kUzRyLyyNkgVKblX+6uGX09Kx12LkWDYqqr&#10;9evoaBbtLtcZG0cgc5psM4l+Ut83YHvVq1XbCy7tvPBzU7MI3GSsyTZxujxn6VPIglRfmzxnGOlE&#10;kqwQb3ZcfWvOPi18ddL8E+HdUmgv7X+1LeDzIbVn+acbgrbe25chsdwD6V6WWZVicfVVLDxbb/A6&#10;KdOTdrHk37b3xY+yPb+H7G4K7vnudpI47A18x3EhX5m+bce9X/F/i268Xa5Pe3kjTTXDFsnt3x+F&#10;Yvn72HsOK/qbhrJI5dg4YZbpavuz1YU1GNhfmBLcYOOPWremW6s/KtyfzqnHHuI2/M2emeAa2dEt&#10;GOM/e6ke1fWU49BybSsaOnadF8vynr+da6WEcyjAKn1qCyUK23ngdMdK07Zdm0Lzg+ldkYpI55SQ&#10;22sViIbaRk4yR1p0Ya0nLR4Urzx3q5JBsjbnnHzY7U1rVvL544BA9ackTzI6TRPjJfaZcwfu0WGN&#10;cSEHlhivQNI+K0er2Ed1BHJGyhv9Zjt7V4XcwMjn5cdsgcGu3+FzifRp2MirLbPjy/4mDdx64Iwa&#10;+E479tTyqdTD79bdjHFTapNxPY/DPjNIr2PzpA0dwpbBGQ3qKr+NPhbH4iEl5oLCyvG5EWcRyGuU&#10;kvXhZRDtPkgOMd+ORXZ+HvGP2zTwyyL5yqDh6/nOjWu+WoeP7Rt6M4FPE/irwTqC2uoWtxGVIUbk&#10;JUDuc9DXYxfFu0XLS5jLLyAeCcdRXRw6mutWsiXUaXCkAEN8wIrkNc+Eel3E7XdrdfY2/hgm/wBX&#10;n2btXb7OT1gylO6sbOl+Oo9XbzGaPy24UZyD/kk095Y4o2mt1WNV5+U8Nn0rgj4A1uKSaSOFZoUx&#10;xE4OO9aFgNSisnE1ncKEII2rnd60pc3wsJRjJXOxtL0X6LG4VWBOxj1Bp1vrHlu0eSjc5B6iuS0W&#10;LUNQR5JPOtlXBG8YY+2DXQC63QruAbHylz95aylpoZezXUtzNI0W9Y2bHLEdvQ1BFrcOnMJLp9lr&#10;n94ZDhSKiF5cIGCsksXRnB5H1FeMfFDxivjjxp/ZEV59lsbAH7Qwb5ZG6V6+R8OzzSv7LaPV9jpw&#10;uH9rO2yR3/xD+L2la/pd5puhNiaRWjMik7V+ma+T/Fvh6bS9Qkjk/eOGJJI+97163YfDxY5fO0vU&#10;lkZTlRjjP581sf2THfJu1LSY7i4xt8yJsZ/Wv3bIeH8LldH2OGXq+rPep0401aJ4DYaI03J+Xd2x&#10;XffAfR/svxU0V8f6u4HP4V3cnwv0e+ywhvrds8YIZU/rVnwv8OrXRvEFrdw3kmIZVby2jwxA/wA9&#10;a9HM8P7TCVIR3aYVKnuM96vMtNyxcPjA9qsWESwNtVmZWHG7tVVJPMiVl6YDAnvVoHzYeGw/b61/&#10;NToOE3F9D5nW+pZ8seS3Hykc1laZbrBevFjbJnI9MGrSamybY2AU9T71O1t9ujWYEJLFyD69yKr2&#10;aZtGVih4pfyvs8yYXggnHBxVW71XHhadlb/VuuR6Ve8QRtdeG/NXbuhl7nPB4/z9ayZtNbVPC08K&#10;xsJJCD8h5PtXn4pJS5UZuUpT0RymteIJNUuY7W13TSNwoHX61y2tJNar9nhWTfk+dM/Tr0FdX4mv&#10;LT4eW0lnbp9q1SaPEjDpF3x9a89/tC9vW3lWY55ycAH2rOlh+VX6nU6b6ksem2/2iNVkaeRh0AwM&#10;1taH4dfzl8vbHKD8uO/41V0Oxa3dZJLeQ7xw3XdXXeHoSZPOkjbyhwpIPNTKMlsZzdtDY8N2UkK/&#10;MN2Tzk9q37ayG8fZ128ZIJ+UfjWRbalGW/dtz1wBW1pUskg/eYjOOAP61jqjOM9LIu29tNGFfYMt&#10;2DVZjuBa4WTcsmflHrULTyQPtdlXd/tdc0l/42s/Dtt515cRwrGMtuPSs4Rq1Z8lOLb8lcqNPn2L&#10;+o6gun6JeXTFi1ujSEdyAM186zfEm48TanNd3UzBZHOxSeEXPFdF8Xv2nbXVtFuNP0mNZJbhCjzY&#10;2jBznH1rxeK9uGC8fVfWv3zw44brYShLEYunyyltfex6WGo8kbvc9Xj1Gw1CNf3iq3XOOtRXWkLK&#10;d0fzq3HTgVyvhdM7Rsfcepr0Tw3JGlt5e1ypPAYd6/WqcXE6JSaVyra/D6O7QOPLzjJKnHP0qaX4&#10;XNuXby23qSMH2rqNLjjMm6NdrKcHtmtZZvMh27cc/lWvM72J5YtankOt6DNpDYdWGSeSetYd9Fwy&#10;+3XtXr3i3wi2q2CbRuYV5xq/h+bTyyywsq/StufQnktocww+zzRyFiu1lPA5Fe9+HJY77SoJl/1c&#10;0QK4OeteGXlubc5ZWyOnvXo/wI8QtdWc2ms48y3G+MEdVPWvy/xKyqWJwSxMFrB6+jOTFU24XW51&#10;89jJaShdu7ccqx6fSlXdFIGjyrocjFaU8bqgBHvzzmoCsMkjfK0fPQnivwDks9DytdzWtVGoRecq&#10;7fMHPsw61ajstj7cKFPOSPWs/wAKDybhoZVZfNOU9A3rW1OTDIfl5X1qjQhS1VZmRlLKQFyDxW7H&#10;GsNgIwOvp60vw/0+G/F6JV3Hy9656Airiaezy7UyWzwMd62lWqSp+z6G86kpQUeg7w5pv2hpCqtu&#10;x9TW1p3hqPw/C1xNzO3IYdvatnS9Hj8K6MksxRpJTkr3HtXK+IfFzXd0yqBtBxx3rznh7PmkbKjG&#10;EfeKWtXUk8zTxttkyQD3Fcvc3d1cTcyP6deprUu9SmmBCxt7DHeqy2s0pG2Ftx9eacqalsctZy+y&#10;QQQjzt3y7sYx1zROqyx/d+btjtUk9tJC21lZT948ciq8iRxOw3Mc9cDOaqOHRhLmKoZhJt+Zec59&#10;RU2eF6t7EdakiYTOGjR3Rf4iMU6RGi5RQo64LVpGnGILzGMx8zc2WC9sdKZMP9Iyw2+ntViKFrj5&#10;ZTtz/dHWpGiVvvP26HrUyktg0GQTeXAy/e3VBrd7D4e0C6vrmTy7e1UyFicZ9hVi5ng02F5JJFWO&#10;NdxZjwB9a+b/AI8/HKbx5M2kWDNHpcTksc8ysOn0FfScL8O1s0xKVvcW7OzDYb2ju9jD+Lfxs1L4&#10;i6m0MbyWulg4SFW4ceretcNJD5z7V7D9fepIoAD8rKxHNWrazEvzZHPc9vav6Py/L6WFpqjQVoo9&#10;hU0o2iU47Ljplc9cVKsLADK/KCenetCC2VwV+XkZHpRNFhNvybV5LZ/SvUtpqStDL+aC8jkXKtG2&#10;RnvX0t4a/bGtru+8O6LZ2kjPMqQ3OBgRdBkeuK+b7v5+F28joOa9U+BXgeDRLCPUpo915cNvVm/g&#10;X2+tfCcbU8J9UVTFK9tlfuFatGMG2fSmmfEpdOtr4LDbXM0y7NsylvLH95eRg1jxeLJpo/3kz9eF&#10;ya5W81drW7Msan5gGAH61b07V49QJBAjYnv0NfhVSrbRHi1Kzk7I2b/xVvMZYL8pAPyDn61TfWLa&#10;7kYMNisetVNVhjBYebmTH3ayuQh3R7T1znrUe0fUxlzLc6SO5hDs2SpPAyO1OgjWSJmjkVg4OMHr&#10;WTblpYvvcjhsjrVhVjjb5du5cYq+ZdRasseayNsYNu65x3qUySpKwA+bHf8Aiqm2pSztuL/cO3aB&#10;WhbXbO3zBZOOeKuFOEhxaIg6+cu5j6MD3pWcRBmXbtAxUs0MNy+Vz8xyc9/aq9+pT5DGy+nH3qmd&#10;FrVFcqZXlu9kw2juOo6Zpt5D9o2gAszfiasQgp0QbhweOlWLIM6ktyynJ9RXPy30FypFOz0HIVXR&#10;ZGyTyeQa6j4a+D7fV/Gen2dxdw2NvPOkTzznbHCCcFmPoBz+FcX45+J9j4DQedG9zdSH5beI/MR6&#10;k9q8v8RfFzxJ8Q7w6fa2t4sDk4tbZCzt9SOT/KvueGOEcTXqwxNRKMFrr1+R6OFw75lOex+uh/4K&#10;PfDP9kjwha+FvC+n2Hiu5s7cRfbdHukMVzKByWb7w5rzfw3/AMFlPGVzfu09ppaRFz+6lTPl89Mj&#10;GcV+ZenWGpeGplSa0vLORhyjja1dBpfi66hQoJXByTyOo96/b8PltBL3lf1Pp/7Uq6KOiP188Af8&#10;FbtNu7NV1zS42mI+9bMUH5N1/CqvxO/4KuWN3pMsehrb6bOqlla4k3M57AYUjr69favytt/iVeLb&#10;BS33DhcDkVUv/H8t3hmK7uQTjGabymhzcyRrLNqqjY+3PiT/AMFm/iBd2os7CTQ9PKpta5jtPNMp&#10;7kq5x+Ar5o+K37f3xG8ZaRqGlXni2fUtL1Igy2V7bR3Fv8p3Darg7OfQ14nq/iHzySy9c9DXK61q&#10;i+azbtvGAO5NddHB0aWsYo82tmNepo5G14z8f2Xia6R5NH0/SXKBGGmo0cUhAxu2MzYY9Tggew6V&#10;6R+yv4Mt/FcOoR/YZPtEm3df7yv2SAZ3hRjln+7nPAzXz7dXu4+/UcV9DfAz9qDwx8Lvg+bO6Vk1&#10;ZnJZY4yzSqOmT068V4/ElfFQwvLhotybtp0McPG71Z7Z421IWOj2+naPHHb2NqmxV+4r49/auKgu&#10;by9vmjupIemVWM8Y/rXzL4q8f6t8ZPiSl1NdTBZpAIo1YhYUz0A7V9F+HtUVNNWFlfzIIwEPUnHW&#10;vwfizI4YGUHOTc5K7R5+P5Oa6epuC5ihlWNWZgvH3DUwuY/vLuK4xnuKy49RZk3qN6c7uOaFlkmj&#10;DxndGRgAn5hXx6g9zydb6F576JsttOSMZPNU579lQLk7lzgdBVc3DD+7nvxiqvmNJnzemTge9dEL&#10;rYLO+pJHrE7y/MzYUn/gNV5dXluJGX5dy8hsYxSG+LpsQFfTHeoZMygL93aM9etXTuV7ToNPiO6m&#10;ky8m4IOjjoain8RT3ZZdsZGMcIKq3qOjtJwQ3BAFRiVoY/u/e9PSnO4K4t7NKz7vNbb1wOgqgLPz&#10;pG3fpxuHrWpZtH99/m7bfWmuLd3VtjKWO373Fcso3dkONNvqc7dNLZyFhG0idiRkCuE8ZfEVrCZo&#10;bd/3uNpOPuGrPxY+JQa+l07Tpt5X5ZJAfu+oFeftbsQPM+bPJJP9a/VuD/D2EmsZj/VR/wAzvoYO&#10;3vzM25tZr2d5ZN8jSEsTnJJJqNtOKn7q9PStxLfAA49eP51C0C56dTX7dTpRjFRjsjuu0cxd2nzf&#10;KvytwARVFIAW2n5uQcV0t/CoLfxDPryKy2hUBm28A4A9KxqI0jbqd5+zPuTxsijd+8ikyR2GP/rV&#10;7J4qkE7qFGBnBPpXkP7PW218aWq8ZYOo568GvWPFs3lRsrMORkYPU1+E8fwazBPyR5+Mj76Zypja&#10;S/ZWbt6dKveHoQbyP5d27jGKraLayXGoodvyyH5jitnQdOCa3Gqsc7uMivh1F7mN1y3G6raLba+6&#10;7d3looyT3q1ptwsMpVXVWB475qvr8n/E6mj+6zPwSOv1pgRrVfMj3SyMMABamTsjjqa7F6aVTeNI&#10;GZm9D0/CtrRbVtSGFVm549hisrQdBa9uFZpGkfdkgD5RXe6TpSx26Kdq8fNgda5JtthGN3qVbHRl&#10;Nwse7vjr0FOuz9t1Viqful+RTn0rfbT4dO0qa8naOCH7ql2C7j7VzGuePtP0G13ebFY2yru+0Sj5&#10;n/3F6n69KuKbVkbexb2RtTx22hWiveMTI3zLH3avOvij8ZVtbdrGB45pn5CKcpF9T3b+VcX4w+Ls&#10;niSOaGxmuGV3/wBYB80g92P8gBXMx6HJflVeEblOSzncWNYcribOKirFoa/fXyySbZblmb5pPvBR&#10;U+n3MsoAjgmd8cKFNaOn6bdWMEa5KpnLIvQVsQRSMdrM3rle4rSPsznk7mBaaZqMku37HLIrYLEA&#10;Dn86tQeDdSvLlRI0MMb8/f3Mv5V0cC/uVX5tw5OTyKvPB5ZVj8rMMDHenzLoiHZ9TkdT8Cx6fcFD&#10;c3M0m3qoC9fzp1v8PykQk3NI64BWQk12SWrTqxZc5GBmqWtahb6HYyTzTfLGPmHuecfpRSo1a1RU&#10;6Su2KMZN2ich4muLXw/p372NQykhQQFJNeX+IL2XW5f3gbb2TrW/4s8QyeK9Vkmb5U/gX+6KzobB&#10;rkLlSu3JJxX9AcI8I0stpqrU1qtavt5I9qjR9nHzObbQg77uPXp0pzeGdzfxc/e+XniuysdMwAWj&#10;yp7Y6+1XjpayytJsVQOor76MVbUu7RwLeEW3HZnb05q5ZaddafMmzdgHle3412A0397uweuMdqdJ&#10;ZgITtVfoOtZYjC060eWauuwvaN7lzwV4n0HTNCeHU9Hlur/d+6mEm1Yxg8le5/wrB8Ranp8mpJJB&#10;bXTRgZw7DI9fwq1dWgj/AIeWGOBWffWxjHrkHt92vl/9ScrhUdSMNWPlUXzJHWfs/fEe90jxTLpd&#10;vHLNb6h+7iR2B8sngfrXV/tJeDfEXh/wdp9p4dmVpobprq5twAwmZjyfrzXnPwWnj0z4n6bJO2yL&#10;zgN3bOeK+2bTwVZa1DFeDbLtGS3rX5pxbhaeU46FXD09GtujN05NKUFqeR/sg2/iHWxCNZ8P3Gmw&#10;WuZJriUhEmfHAVScnFe3aldpc6i0h2qi8DPQVi+LvHmmeAdAmur66t7G3tVy7ytgD6DqT6AV8hfH&#10;L9ujUvF+pzaf4TEum6eMq9zIv7+f3H9wfrXk4HJcTmlR1uTlj+HyN5YVSfPV0PqXxb8efC3gTVYr&#10;XUtYsre+uvuRb9zgdOQPu/jWxdalJqFvG9vMPLkXcMDHXvXxX+yB8N4fiB8RrvWNYDX39mqsoEp3&#10;b5GPBbPXjmvry01F7W6UOmxCflx90V5nEGAw+Gq/V6V7rdnk46tSvyU16lqS3eJ/3ituxwexNQTD&#10;eqDYFUcEY4HrWoNVGdsiq24dDVK8CzZ2hgM9BXxmIo8p5uiW5QW05YtxnoB0FW7WyTaAuN2AeKq4&#10;kkP7voeDmpF/0aTc3f8ASuayMuVsubf4XwVxjHvVKe3FsVZdpwc4Bq1Fc+YhxhW6/Wqs0v2h+G+6&#10;fm57VlKXQHDS463k8zr8verMjLsXowIz15rP+1bX4ILKeKDc75PUtkDjrUqVib2JriZXj/u8+naq&#10;xu1EYWNvvdae8n7tV+8ucHNHlo0W1R83bNXG72DlTK6wKVdmYH0qKGTczfU1fsrbzSVxtI9O1RlP&#10;s0rSY3M3QGr5mugKnYhCMbnaGUD9ab4r1uz8F6E97dSbVj4Vf4nPYVJc3MPh7S5Ly8dYVUbmJ7Cv&#10;nj4m/ES5+Ims+YzNHYwkiJAf4f7x+tfecF8KyzXEc1RWpx3f6I6qVFy16Enj74nX3ja7beTHaod0&#10;UOcZ9Ca5K5uNsHygN2I9PrQMwSYXjb+ORSSxb33E7c8/Sv6TwODo4akqNBJRR6UYWWiKDoWj2t6d&#10;aqmJowRu4zjA7cVpS7UQbl3cce9UjDmPP3fw/SvRcNC/VGDqcnmfL1+vWsDyy9+ylW+YcEjpXTan&#10;BnzOnB5x3rDuLfyXWTdt9ciuPEaRN6aPqH9nO4t9F8AafCV2NtLtx3Y5ru9Q1fzlfI+6DtweteM/&#10;BrxGLrw1ZhPmkjGxh/KvSLS7WFv3jhpOrjNfzXnFapHG1IT7s8TEStUauaNmGdevDHIWq2qaN5ye&#10;d0kznZnAIqxb38cnykr7YP407fuKv1D8e1cdNX3MV3MMlg7MhZecc1YtdV8mL5vpxWlfaeJLfyyq&#10;s2M5FYskMdo+4dcY56VVTDy+yKS6l7+2Nq7evbP1xUkeqRs2B82OazZbiQKoXkY5wOlQruDbm+Xu&#10;PSs405JhGVti6Jzcytu+7nn2qNz5allZgwb5SOMCqVzKXlXHzFgB7CnTXccCct8zdDjvWkZSTNOb&#10;SxftpxAxDMd2OM1Orq+7du+bAHOa55b9ZiV3ZwevSrcN9+8LMWbpj3rTm7smOpoX1sq/vBu4HGD3&#10;rJuo5bPG0szNk471rXVwtzbbt+1B0BPWsO+1+G3jYySbSBwc9B7VUcPOtLlpq78iWmnbUzrnT5bi&#10;fzImYSNzjNUNS1SS1VlkO6Q9G/pVXU/GjNI0dtJ975d9ZsKm6kYu5bJPzdz7V+i8P8Bz9pHEYzRJ&#10;3t/md1HD2kpSHLPNeSZc78HGMcVctY8yfeK7ASDUVunlt7joM/59au2ziNSrEHcMcHpX6zToxhHl&#10;ijscgVDs7Hsf/rU3G3b6Y5PpRKqpFtDd8fWq9xebW27tw9cdK6orQzkk9UEkoZ3XB57+tZd/eqH4&#10;QbmXnNSXl4uc7u/HNYOq6ly3zM27hiaGHLpqQ6xrKxJg9PpXN3+ptOpRWbaecZ707WL/AHL7Y6ms&#10;mW5+Vfu7W45715+In0R1U6cUkz3L9ljTbS307VL0xp9qZlTJHzbeuPzr0S7lljjkZfvMc8mvDf2c&#10;/GqaLrrafI22O9wMk8ZGcc17pL5jwMv1zk8Gv5p44wdanm06lTaWq9DxsfTcal2VYY5FbzoZPLaN&#10;elaOnax9slX7VuVs8MePpWZ9laC5j3MAhPNaEyw3qbV5PQH0r5pRVtDijfoX5LeCIHLKe4INVUaN&#10;pwpwQDjJ7iqSavFo9wsMgDK/BJ/hrSuLeG4QTQvuXB+X0NYcruHMmx0sraOvmQyNj0A7VPbQXGr5&#10;mhuDu6kHsaypC04bcw46cVHpOpf8I/fZw3lyHJx71rTaT97Y0UruxuxWt1aOVmVZhnAPPT1pFumh&#10;fKp+OOorY0rUk1W2bp0556VFBFDHMsfylc4ye9daopdSZ3WhSmmmvLUkDjHXvS2etQwJskVg3ONw&#10;4q34hAshthb5emRxis+TT47sKyn5u5xzWkoq2jIjds07bxJFAmQwbIHfpUi6pbajHtkUKvU1kXOh&#10;pbWMknmLu7e1FnZCW3Uq21sYxWPNKLK16m3bfZVb+H8e9WnmtYo8HbuZSOKoWOjxyHJZt2eBnrUO&#10;oWptHRo/m7GuiNS6u0NSUVqh7WkDSb4414Bz71BNbAwOFHqKc17mPavCgYPt9aFieaNtvytgHmuW&#10;pyt6kxqK90WPCuiWf2jy7hyieWW+hGMVqaNYRvukkkVYY87mY4wtcjrnieHwzbtJM3zYwq55avPN&#10;a+KF9rHnQrNJDbv/AMskPGK+24b4VxGPSqW5YX37+h6WEpqouaS0Nfx78QJNa1CWO3Yx2iMVUD7z&#10;+5rmXbY/HO79KqR3ADdMbQQMmpo5dzgt8q98V+8Zbl9HC0lSoxskd0UkrIlRt4ZeR2Hv9KmjQlFX&#10;HK9Peo0nUnB3YzjB4q0JI146cdxmvWjLuZ+hGcquPu89SO9RtExY7unbipvMRpP9kDjI6U3KL1O7&#10;15raNRBytv3mUbgfKzenAyMVQ1NsH5ewBPNaN7KJF6n5R0JrN1N/3Py7GOM5x0pqo0acqta5h38j&#10;SNjdyvTntWLqEzRsw3L8uTn0NbWorlN21d3cjvXMawrw7jjntz1/CnKpcIQszI1KXzur7FzgLmsO&#10;8vViV06q+MMP6Vqaxds7dOAcH1rndXn8stjd7e1cVWVtz0acFLqZesXKkM38IGMjrmub1e8yR7cA&#10;1e1if72SAAf0rB1W8+UZXHpnvXFUnodKhZ6FG/bzJefl3H8a9u/Zl/Yfu/2j/Dd9qNpqVrALOVY2&#10;WUjPzA47+xrwPUrrB55P16VpeDvj34i+GcE0Gi6pc2MdwQZFjbG4jOM/mfzrldZR6I7KMV9rYxdP&#10;/ZL8Yan8Fm+ISaPcr4TivTpy37LiOS4EYkaNT3IUg11nwi/4KDfFD4LfAPVvhT4d8SzaT4R8SX8V&#10;3qdrHGha4ZMDaHZdyqcDIUjOBWtqf/BQvxAf2HLb4H2sNuuix+IW143LL+9BMAiMQ/2S3zZ69q+c&#10;5dzzeZ/FnPHY14qktUloeotLq59ReGvHdnrd2VEiyXa48zvnvXV2eoiGbhW+9k496+QtA8UXWiao&#10;t1HIyyKfmPrX0n8HviRaeNYVVmVZmUeYGPcCvz/PslnGTq0rtM+bx2A5PfjsepeHtaiYLt8yOUHI&#10;5+Vq9S+HXitZLhYZDt2jDDt+deaaL4Lmkl7/AN8ADnHtW94bhZbvazc7tqSdcV8PjcvqU1zTi0fP&#10;1qF1dHrBuV0W8aBvlXOVI7jrXZfC28OpancrneqwueO3FeY+JEuI9Ftbo/6yNfLcdjjoa7r4I3DW&#10;Nq082cSAqDXzNbmi9Tlp0bysrnong3w79kXzpNqjPGe31rY1rxVZxQxxJGJGXg4NZsl/HqunLDZz&#10;xhhw/wA2SKzz4fmhCuzBlb0PWpp4Go3zyRpV5oe4kaH9vxyRErDt59OtR/bVnkLMiqMdO+az53bT&#10;oWP3lz0qsNRxFyffmuyVOcUZxutzWe7jODt8vb39agvLiOQKF3ZXvniqLXqzkfN95fmNOlmZV29m&#10;AqYyaexPtCQt5iqAv+rGc1FJdzDDLwvIwTUqQsY/l9ORnis+7na1Qqy+/HpW3s09QlJhcXvzt8u7&#10;aOnala5AhQKvy46gdKr7vMidlH3vX0plmWn2pu+7nIx2oVGT0QJtosSwG4/i46Zpuo3MeiadJNcN&#10;5cFspLOTjAArl/iP8b9A+GunMNQuUSZefLyCSK+afjZ+19ffEywk0nS91rZudp2n5nFfSZLwzicZ&#10;US5bR7ndhcvnV96WiE+Nf7TereL9XurfTZXtdPDlVKn5mGcdfQ15c8dxqV3JJNJNIxIzlt2a+wf2&#10;OP8Agid8Uv2pfhzb+KbdIdJ0m8JNuLuF/MnX++MfwntX0D4c/wCDb7x5E6efrmnrzyRbvx+tfvGW&#10;5LQwcFTTjG3nqe/TpxhDlhH8Gfmtomgbtu5SvXFdHpuhZk4Xp+lfppbf8G6fi62gOzxBY7jzzatw&#10;f++qv6Z/wb7eMrLAbWrGQL3MB5/WvcjKjHRTj95lKjUetn9x+bmn6CwK/J0P41sw6e6xqQueMc96&#10;/R+2/wCCCHjByc61YAdRi3I/UmrQ/wCCCPjKNfl1zTWwOhg/+vTdal/z8j95n9VrPVRZ+bf2VpCF&#10;8sKrdf8A69NSydVbcSFzjAPWv0am/wCCDnjqLcP7U02QMc5WIqR+pqjdf8EKfH0Tbl1DT5MdB5bU&#10;/bUv5194nhZx1af3H543dpuG3a3p8tGn30+j7pLWRkbd82P8K+8tX/4Ij/EyKT/R/wCzmfoW3N/U&#10;Vga3/wAEW/ixZ7vLstPm4z8krcn8VrGpTo1Vyzaa7Eezb+JfgfEHifxJqmv2uya4kEeMcHr9f8K7&#10;z9lb4kT+AtTm0e8m36dqB+Te3yxv2+ma+gbr/gjl8Xog23RI5F/uiYDNLbf8EePixHZrINHjWUdV&#10;8zp+lePmOQ4XE4WWGaik+1jSMVa1tCnFqkem6HNeRyBkZyw56H0rx3Tpv+Fz/FS8kmkM2n6L5brA&#10;/RpGzzj26V9D6T/wS++N0GnfYZNN3WpOdplrb8A/8EufiR4Bl1C8bw7LH9pjHmFJfMJC8jA9c5/O&#10;vz2PALwFCrUpSUptabEVKfLTap/kef2I+x3IhhXbHCm3gYyMUsxaNGaMDJPzKOoNbF94duNA1Se3&#10;vI2WZAUYMMMpHUVnFd5bau4R88nrX5XWpyp1HGe/U+alJ7NFdbkm3ZG+Uk9MVVvLiSGeFlZsYAOe&#10;eKk1YAbmXIO7GBVCW52xKWXJzwam5MXZ6kt9q6qGVlViTjPr71XeW2VctCm5RnjvUbwK7Nu53fMD&#10;2FUbgS27KwjZh6jn9aT11Rtz9ESPLbSPJtj2sOQSeDULXwR8sijvwKjuEaQ5C84zjHen6dp82qSx&#10;wpHJJNIcKqDcx9MCro4epWkoUk2/InVltLhXjG7DIozx1rmPiL8SdN8F6a08lxtmT7sRbJb2r3nw&#10;7/wT4+LHxK0KK40XQ47VboYV72cRbfcjBNeR/E7/AII5/H+bxDNNceHbXVkySDaXysv/AI9ivvOH&#10;+AauIqqpjrRj2urs78LhU9Z6Hyf46+KGqfEW8ZZWZLMHCqpwMe9ZmnaEXx97g9cV9H6h/wAEtvjR&#10;ohEbfD3WPl6GMrIP0NZd7+xB8UNE8uO68B+JI5M4I+xlsflxX7dgctpYWCpUEkl00PVhKK91HkWn&#10;6IGCr973xgVsWemvCgIGVXgnNeh3v7OHjLQIma48K+I4VRfmLadJx+lYtz4euNJXy57W4hm/uyRN&#10;G35EV3T5kTKN9DGt7PY33l4HJ9alwSqs3yhePpU0+oW9s/7xVVl4xTF1O3MW7OWPX/8AXRGTe5Hs&#10;1HqMIx/BgHimrZNMVwPmA/Kpf7Vg8zau0MRjI5BqfR9Ztbe8G5gw/LFU5JbCTXQ2G0ZdN0KE3ErN&#10;JjKqpyR/nNd54UvFudItVuovLmkjwwPVsd84rlNc1PT/APhEYbq3YSTR8ye1chd/Ey4a/W4aaRWi&#10;A2c8AivkeJMhp5rhvZv4lezFLDxnF9z2rVfDMLWysu1lDcg/xVlx6LFZttjXb8uVNQ/CX4r2/jeL&#10;7HO0cd4vABP+sHrXUX2jOW2jdtAzxX825zk9bAVnRrRs1+J484yhK0zBMEspUKN0kfIA/i/+vXVe&#10;EvE3k7Y5G3beOTWJNF5W0N8rdzjrUUdnJcnKsFmQ4LdN3pXz8hSk/snqCt9q2zR/Kpw3oRUqXZtb&#10;mTawG5txFcr4Z1uSOFYZ+x656iuj3LcrtPySDjPZh71nGVjOXNbU0UWHUZysw3bht4GKu2tnGJAu&#10;9lXH3c5rGtmkwUZfLZejAcGtezlyyn5d2MVtzJoItodfjzH2oDHIvGMdRUccjQNskXdGeTxgqaua&#10;lbeYisu3cvI5rl/iD8UNH+H/AIfmvNWuoYXjX5Y943SHGeKMPg6leoqdKLbfY3pxqSlaKNTVNest&#10;Hm825uIolRd2WOOK858eftg+G/B8LxxyfbJlyVEXzDPoa+SPij8ddW+IHiG6uGvJhaO58qHeVCpn&#10;jiuMGsBydzM27nk9DX7FlHhrhopVMZJye9loj1aeBaV5ntvxD/bD8ReLRNHYsun20nA2kliPevIN&#10;T8Rz6rcNJcTSSSStyxPJrLu9aWGAhd3zHHAqmNTV2/XNfqGW5ThMJHlw1NRXodkKaSskabyASf3s&#10;jinxttR19sdaowTeZtxitazVQ+79Mc17tOmVJcq2LWm2TNIu4HavOa2tMs9jY+b0z6iqNgwHze/P&#10;rWxp90qDcQrN0HFdcYWRzykjQs4W2bfxJ9a17KyZRu79qzLPVkQlW7cc1oRayiMf84q7tGfK+pcE&#10;O6XO3sRyOtMK7EK7Mc5yO9QnXlUru2svUZNI/iGOQfKoXaPXGKV3axJHOjNu6e2abp19Jo9+sy/L&#10;g/MAcUyfW43j/hIOTVa51qNvu428g5rHEUI1qbp1FdPRov4lZnqGiaqut6b58MgGwZIP3gfQ1as9&#10;T+wan5ksa+VMMkHtn9K8r0Tx5N4aufNhCyBjh07MK9L8M+K9N8ZQrNG275cSRkDcn4V/OfFnBdfL&#10;6rrUIuVN9unqeViMFKDvHY6WDXZtJT5ebeTADBs/gfSpJ/Fi3YXPzKOqse/tWbZaROCyqyNC/q3U&#10;VHLoSxzlUYhgchTyD7g18ZTrOGjOOMWdBZ6s0x+0IzbuEaNf4l9avR6us+5YpG5A9q5EO0Lqsayx&#10;yc4YZq7Y3GJGExKyY++vc+9auvJ7BK/RHUm1j1yBPtjMPL+VXj++n1Heobnw/fJ/qZo3jzlWB+bH&#10;uDS2mqWthFueaP5R8xYgCuS8fftMeH/B9tLHHMt9dDhUg52n69K9DBZbi8ZJRoQbfoaUaNWeiQ34&#10;y+Nl+HngueTzFW8uB5cY6Ekg8/hXyVqd7Jf3rsWdnY5YhutdD8Uvi5ffEzV5Lm4bAUbUQdEFczaQ&#10;+W2SSSecmv3vhXh/+z8KoT+J7n0GGw/sqfvbs0dMnuLUL5c8sbdRtYrj8RXUaf8AE3XLCJYxfTOo&#10;GcOA+fzFctbP823nJGc1M82xl/u4GeelfX+ysa81zvrD4w6zGBua1bdyytD1/Wtqx+L18VUyafYT&#10;N67WU/oa8xsdSjRm+8QvIHp2q8niJonI/h9c/wAqzlFbC5Y9T6q+E/j9fiF4Yb5I4bmz/dyw7uQv&#10;YjP+eK6yPapxxx6c18pfDb4uz/DzxCt4uZreQbJowfvKev4jrX0j4O8daX4u05LjT7iKZJACUP34&#10;/bbX4fxXw1Ww+KdelFuEtdOh5GMw3v8ANHY2mRZx8wOF5yOtZ9/fTaM6y+YzRu2FI7Hrg1pxzRiR&#10;Y3MO+Q4Vdwyxqj9m/t2W409EkhjC582RCIw3bmvm1lWIqRvCLOenhJy2RbXUo9b8PXXlj5mAzHt7&#10;j0rl/G3xStfhBoUMk3l3Wq3xEdrZKwyc8ZOOmK4n4tfHrR/ghYXFnDdR6xri5XbDL+7g9GJGc/Sv&#10;nNPiJfeJvGa+JNVZpobeXzDjnAz0Fe5k/BOInB4nFrZaLuz18Pg5Q96a1PcPGXj2512eOazVbeZi&#10;ftC43YPpmnaLpDavho2Ys3LKxz+VQ+FZ9J8TQi/splmtLghl2sCyk9iO1d3omkpBtkWNdqngqK+R&#10;x1GrTm4yi0eZWk3e+5Q0LRY4JCqs25RxXVaHatZbfn+VjwCasaTpq3zFmRY+OGC/eGa0ItKSFMLJ&#10;u2nOWryalGb2Rycs7jmQNIWXazdx/eFKY2im3RStCMfMCen0rh/iR8cNG+HKmOWTfddFSPls+9eU&#10;eJv2pdX1eY/YVW0U8ZxliK+iyjgvM8wXNGPLHu9Dtp4Oc1d6HuHjnx/H4XsZGmuIXmx8iBhkn6V4&#10;dr2pXXjPUZHurySRWPA3Hao9hXIXmv3mu3bXF3czTu3dj0NWLS4wFbzCB9a/bOFeDqOV07tqU3u7&#10;fkd1GjGlG1tTrLLwdChVmvLfdjv1NakHhaGFPlubY+gVua4+3vtpUlvM9BnpVyO/ZXHzbRnqT3r7&#10;qMbF81+h2GmeXp9wMNG3Oa6O28WRRv8A6vBXoF6DivOYNe+zj1PrjpVlfEGTtZh+B61uZ2e56Avj&#10;17dMQ26/L3J6mrkPxIeVfmjw3ueK8zTxGFTgr8p5+brUp8QhGYeZypySO9KyK5nY9Hk+KF0w5jVV&#10;7c1m6l8Qnvl+eGPHuetcW/ibbt+b73T8Khl1wlc9+w64o5UEZzvobGtas+otjagBHHfFV/Cfip/C&#10;PiK2vI1+RGxLx1HcVz0mtkSbR2+aqlzrGW3My7s569K58XRhVpSozWjVmN03LfU+pdK1SLxDYxzQ&#10;yLJHINyN1z/n0p91YsLZm2qWr5v8B/HS9+Hl7tP+kadKf3sDH1/iU9j1r37wr4403x3pi3WmXiSB&#10;h80YP7xPYr1r+ceKOEsRl9Vygm6b2a6ep5WIw0qfw6o0tJWaK4RWYqqnJGa7K5gW701biPGAuHX3&#10;rl7TV4rJGluDHHHGpLM5CgD1JrmtE/as8I3fxGt/D9vcSPJct5SzIP3JY9Bn3/KvncDl1esnKEW1&#10;HV6E0aNWasons3w5tfs9rcycNujYcjgV0Xhi0ghiN1dP5aJyWx0/M1keHJPsYlXb5cLLyD3r5+/b&#10;W/a5b4daC2j6PKi3t2CgPDKq4wcg10Zfg6mNxKoUl6+R6WEwz5lzI9T1z9qHwr4k+J83he0vJrrU&#10;FRiDFzApHVd3r6inwaut2zBAsbLx81fEH7DesQ6t8c7j7VMDPJaSPHubBZuCefWvtLSdPa6Xd91k&#10;7Y+8P8a9DiDJ6eExCow7IzzC0KtolzU9QvreEKW8yPAw6L8ufrVG08Q3O7/XMBnBwen1q7DfsHYM&#10;3IPQjI/LpT5dJhvVeRo/LY8HaMKfwr5uVFRd0eW53ZR1DV5Nyndu6HcDnNUbu+uGk3eYWXjjvVm/&#10;09bcFldcDpjoDWcs5F5Hu9Oq1MopoJaiSyzKS0bSfMclKdBqZBO5mBXqrHk0rzmeTO0dc02Z0mbd&#10;IqybcVzyhK+hHKrXZdg1KPGR8uexPSq2veLbXRbB5rqSNYFXJLdB1rmfG/xC0vwFYSXN5cRw45VC&#10;2WJ9hXzX8XPj7efEG8aOGRobJWyiJxuzxz619VwzwniczqpzTjT6v/I68Pg5zfNsjvvjP8f/APhK&#10;4Tp+mt5dnn52VjmX2+leYJGJXLBvve/86wLC8IK8/h6Vq212uOducdfX8K/oLKcooYCkqFBWX5ns&#10;xpqEbRNa3sVZdyna3ckfrVlAihed3Hpxms6HUWYfKw245qQ33lZ3Nt2j869yOhPK+pfa3QOArLnt&#10;UEy+WzbSflHPuaoHV1Rfr364NU7jXdu795xnv/KiTdi1a+hcklUt12t16dK948BXn2vwzYSJtWPy&#10;lUH1r5nm8QebKzfw53c17F8BPGMeo6G1u0jM9u42qOflPpX55x9hZ1MCpx+yzjx0L07o9YmbzkXP&#10;Kx8cd6jZftxZVZkx0NOjmWLhcLHySAPWpDfxwmMBWKtzkDgV+GTPFuupd02ZSvkzt3wJD1z71PfW&#10;TI4Vd0gHRqoj/TuPmRmOf/1VbthPbvHJFcybGHKn5lP4URk3oEtVYSBGjmYv91xwPepEbaG3fKOg&#10;Iq8rLcN+8jXzD910+7+IqNIRdH5MSc9R2/CtLE2toQwRMnz/ADspOMdMe9WIcW7qcsy+tTNaC3jU&#10;sx3HgL/EfrTIdrzMrHK9xVRlYm5etlXapJztPQ0jn7UxbduK8bc1MturRbt2ON2OtVb9o7T51bc2&#10;OR2xVuUpaI2jGTVkMU7W2nkMc7s81Z8z7NbGTgxKmZDnkAd64nxt8X/D/gVC99qULSBeLeBg8re3&#10;HT8a8Y+In7Ut34o0+az0+MafaTcORKWkdfTP88V7eU8K47HVIy5eWHVvTQ7qOBnLXZFb4j+J4df8&#10;e6hdJMzK0pVGz1A4FQ6VrclkGaG4mi3cOVkxuH+FcCmsmYbwxypz+taFlqhQbmZst196/oTB4dUq&#10;caa2SSPU+FanommaqFTJbrwSDWzZ6n5MRYy/KB26155puv8Ay7eCQPvdK0rXXVP8W71J7V6MdjPm&#10;1ud0NUCuWVzio59QXj58enPFcqfEKj5lbvnaeahl8Sbz97c35ZqxczZv3t7s3fO2GGPrWNf38M2e&#10;M9vcVk6h4g3r948HBFZep67z97/CiTsNQNB7yMK3DDaOCTmobm7SQ7v72B9KwLnXV/vexHrVaTX1&#10;ZMbm/A9K45Sub8jtseifCXVYYvG9gJB8rPjHrX0pb7VDlVbzEIGB0b8K+LdH8Uf2XqUdxG+1o2BB&#10;r67+GHxAs/iB4PtrxdpmVPLnVT91gOv41+Q+ImWznKGKitFoeZmFFu0jq7W685Ny7VV+CG7Go1gU&#10;hlZlVScjHrVa2vkhuGwu5cdcdKW7uvM4HykfdxxmvyaUujOBSSVrE0cq28aiUllY4yBzTbktLGvl&#10;7SOjDPP1qrJc+ZOXVgMcY9KhuJ23F923aP4a1hNGUr3Gu7WzmSbdGv8ADmq1/rQ2f6zGeevStE3r&#10;PDGV+Y5xg8g0ySFZZN3kwrKeSQg5qm+XYr2ffcztJkmvX3H5Iccsw+99Kmm01bp2K3GxR2K8t9Pa&#10;rlzDJIuGY7uwB6VAWMUQ3DYPU9KznUctEVGMm7FSW2kicrJxGegA/XNcT8bvGL+HfDsdtbyLFcXR&#10;KZDYIQdcVueOvjFpHgW0kE11EZlGFhDbmY/TtXzp4v8AiJN4916S+udsas37qMHiNc9K/QOCeGa9&#10;fFLF4iFoR1V+rO/C4eUZc0ka9u6yRjcfmqwjpGvTvgmubi1dd/ytyOM+tXP7aU/NuAZui1+9U4pI&#10;7XJs1ptQXardhx0/Cori8jyNyqeOMf4VlT6n+4A6cZqpNqu1f7vPPvW3NEWuxZv7pSzbeh569fas&#10;t79SDnGfSoLrVdwZV4YHP1rGvNaMch/LjtXPU3Naa7noXwv8XroPii0uJMbFkGR6ZOK+hPFFvb6t&#10;YrcQsrKwDhge3WvjODxH5BZTu5HUV6d8LP2kV0SzTTdSMkluuFjdcZSvzvjTh+pjYKvQ1cd0ZYrC&#10;8/vI9mJXSvImVsKp+bIzitBdtj4oguNw8i4TzFPoT1ri9O+KWj685hi1C1kSZcBGcLzXTab4Y1jU&#10;tPtms7K4vlt3BR4V34H904r8nq5biaS96D+486VCr0Rl+JPF27XJvM8v/WEDP17Vr6LaS6mFZZFV&#10;fQ9/U1naJ8E/EnifxxdOujzf6LMVcsvyoevP/wBeush8E6TpmqSQ6j4osY7gjC2VvPGJGx/CeeOp&#10;rhjleKnryMmnhK0ujNa31ez8NxKrSRlsYCLyzfgOaNV8XXVpaedNCul23Z7knzH/AN1Byf0rz/xt&#10;8SB4TlmsNJuNI0uaNcmUTiadx/vc8/SvF/FPiW51a8kkm8TT3M2/5Q5ZiD6dcfpR9Tmnytfgzop4&#10;Vwk+a7PcNc+Klzq2pLHplne32w83V6mIU9dkfQfU81xeoaFfa5qEl3qFxNdOXwxLZVB6f/Wrx7WY&#10;L57goNbm+0bd+2VioIPTHPtSaF8RW0TTpLc3kcjQsCyCX/WH3Nbf2XXmv3Ub+VjoVGc42gj3bT7C&#10;30+BtsLybiAFVP8ACrianDHIqsqxP0G7r+Vef+D/AIzXFzar5Q8tAdm5W7+lbF143vNNvFumKyRz&#10;YyXUNj2FeVUpypy5KiaZ59SlK9pLU6yTVPNfZG23nk44P+c1oaZPHAPvEyN1Oak8FeJYvGNi8jRW&#10;xaEfeIG4j6Vv/atF0fTjcTW9uqA/M/8AF9KmnyN2W5z+zbfKtylp+i3GoM00MLSp1LJ6/WrVtpUt&#10;vI0l0oVgMBPT61654Vt7XWvhzE+mw+XHMuB8oBx3/OuJ160jsY5HufLVVJdif4QP/wBVOK/eKl1Z&#10;pisP7OSh1ZxPjjxba+EtM8x3VGUcDd8x/CvEvEHj+58QXDtK/wC5zlY89Pr/AI1y3xK+KDeJ/F17&#10;P57tD5rCBc/Kqg4H+NYaeJ1cbvMGc9B3r9/4V4Xw+ApKrNXqNb9vJHrYXDezWm53EOo+cNvyqo55&#10;5x9K0LK+GwKeg4ribLxKdy/3sjn0rUTxH5Uf39vzcCvu4tbGz5raHZw6gIxt+b5hkZqeLUmDfwt7&#10;4rj7fxB+/wCWX657VYbxMo+Xd36CuhWsYanWPqOFHzZGSarzXykfK230U9q5s+IVLf6zC9aQa+u0&#10;/Mm3npS0I5ZG9LerMq/MAB8p+aqVxJknHzc8571lrrqr6H2Peq83iLz0642nGaiTRXK+pdMj292k&#10;h6g5GD0r134Y/tlX3gLQprW+iF0UQJAFIH514XfaypTqp7Daayb3VsfIK8nMsqwmNhyYmHMdlHnj&#10;8JufG/4s6t8WtelvL6ZlhJxHArERxD2Hf69a4Wwtlik3Nzxx70azqSyK3bHPHrWOmv7JdqspUep6&#10;Vz/VadKHs4KyR0N9WfTH7Ffi6HTdZ1DT512yXSKYwO5FfSUN79tKqx2qpyMnrX54eFfiFceE9at7&#10;61kaO4tnVlOTzjrX2v8ACX40WHxM8JW99bupuY0Hnxg8o3vX45x1ldSjV+t01eMt/Jnh4/DyUvad&#10;D0RDtibczlscelPS7R49qg/JxWdBqsVxF83DepPeobglV3Kxj2+n8VfmNSs3ueXKSfwmlJPi4QKP&#10;Yj1NWSVkiyfvd/asq21iKR1K53N1Bq6t0vQHtz6VxVJIFcSeXy5VUN1HDEVXhzF8u1vUmrE8yyxZ&#10;6FcFR60JKrABunQY65qUk0Vq0VpLlUUqqtuY4zUVjLIZWKpznAz1H0q8yRhtpHzAZNLBbLbjKggj&#10;rkdaj2LbM+WV9B6h2HzR54zTpbNkj3RR/eHVu30q5BeRqmGX6cY/nXB/Ej9pjw18N98N1eLNdKDt&#10;gh+ZiR69hXo4HLcRiJ+zoRcn6G9OjUekUdvp9iYIw0hw1c58Rvin4f8Ah5aCW+nMj87Io8M7t6e1&#10;fN/xM/ba1bxWHt7Hy9NteV3KcyMM+vb8PWvItR8dTarcFriWSRmY8u24mv1bIfDZzanj3ZdkerTy&#10;2yvI9q+KH7Q918R5FiiVrOxi5WJer+7H+lcU2t5z789f0rjLfXVbvkfyqzFrAAGWGOtfseX5dhsH&#10;RVDDxtFHZGjZWsdhDqMgjYfxdee9SJe4+VivHSuRbxMQF+bbzwRUqeIFiGXbczeh/CvTgkZVINaI&#10;6e5ut6hdxbniqtzdqE8v+R4NYqeJIzu+Zfl+6Khm8RRggZ9fxrf2iJ5Xa5evJlDZ/h7n0NYuqOsm&#10;4L9elSXOuxuTtk7ZPtis2+1VJUblRuPGDWFRpl04u50Pw0+ID+GdYWIkmOR/72APevd9N1ptYBnh&#10;mjkD9SDnivlG4vQ0jf3V5OK0PCfxe1DwPfL5cjSW+QWRj1r854o4Phj37ehpNfiTicCqnvRWp9b6&#10;dcESfNJt2jOSetbUJkfyzIyELyAK8O8C/tG6X4injiuJFhldtoHqa9Usta+z3Hll1DqQNu4HOea/&#10;La+X4jBy5KsWjx54edP4kdRHqGxyzH5W/wD1VDd28d5Hkr3wBQFNyy7WQhhkHtU0KmFCpyVHORWK&#10;qdDHmd7WKEGmrcREL97OCBVa/wBAuJWWOOZduOvqa1rQqjs23Yp5Ge9SMFEDMjBsc/jVcyZaiYjW&#10;Emmx7Gbztx+Y4wM9BWZeWWCrCL5mGVI7V1FxCtxCfMZVYdP0rlfiJ4xsfAfh+XULy42xpwN33nPY&#10;LV0acqtRUoK7Y4xcnyxMu9/0KJt0m3v179KxU8Y7JmRbpUKDP3vevJPF3x0uvFt45iZbe0zhUXPP&#10;PUmsa08Sh0ZmmwcZJr7/AAfAXtIKWJlZ9kd9PANayPaNY+Kke1AknmyHrz8ua5W88RTajcs00zPu&#10;ODg9vSuKh8RKyr8y4zng8mrZ8RxsBkhdp4x1r7rJ+H8Ll8LUlr3e50xpKK2O1h1FQu3+EDI9quWu&#10;rHK7T6g571wkXipUfO8fL79akTxnGvfco5PPNfRKyCMdT0CHVAkv31bnPHSrLawEYD5fqK86bxlG&#10;uRuAxwOf896X/hNV3fK2AByM1Rfs32PQZddV++7sOapz6mB/EF+bvXE/8JcoXIdQMn34ps3jNdxH&#10;mBh7d60U0loRKnJs6e71UG4P+yc/KeKwtS1EFflYL1+orHuvFCMpDSDcw59qyrrX1kXCt8zdqmUk&#10;9wjRlcs6zf8AlrjO0Z9ax49Uxauox8mKoa1q7MM7uOnPasRdda3kmVjuV19f6V5uK5TtpxklY6yw&#10;8TSaffLNG2GRgQQOh+tfS3wr+Ksfj3R4kWfdeW4AlUdXr4vPiIqGG7b1zzW14C+Ltz4C1iG6tZWV&#10;lcF+eGr4bijI6WZYflXxx2MMThnVjZ7n3Zd3kbWeFDM/Qe5pNMmaGPa3ynPHvXA/DH466T8RrKNl&#10;mjS4HzTRcZZvb+ddiZ1vLlHVsLHz6cmvwyvh62GqOlVjZnzdSFSnpJGtcWa3A8t0TaeeR/Wq22bQ&#10;ZvMiXdFjLDd2p9nqcd3tVmyyjAweDVy5iH2dQVY57H09a5qi6xMY6asnOq2+o2UbQxruxymelUbr&#10;TzNGXkGT22jpVIhrC8V405xk4OK07PxPDu8q4iCN2bHU1jZtale9vYzLTX5tJumh3bYmOSc8101t&#10;cKYlcN5m4g8HNYviPTV1OLzodrcDJA5FUbLVLzRXQLHvA4IPcCtY8yFKWtpHZSlZrc+Z8q9Sx/Sq&#10;9ufIbK446dhWXB4sF+4UxlOefatKO0aeT/WBVxxg9aqU2NabF5yt5abFZSxb8zVE2jafcnBZgevP&#10;FPgAt32hlLLg1pSBZbbJZQuSvHUmolK/UqMm9CG2vGVeDtZTnNSSBrp9qjjv6mpLfSfNiXbuznB4&#10;q3L4t0XwFMJ9WuYbdcgEMwzz7VvhlKtNU4Jts1p0ZTdi/wCF/hjfeJZNtrbyTSSfKMJncfQV6Lpn&#10;7DnxA1nRZJrPRZlkK/KLgeUCfxr6c/Yw/ae/Z28F+DLKS68UaCfETEtKZ2GYTnhRnjj1r6d0f9tD&#10;4U+Iwv2bxjoMo6DMy1+sZXwng6UVUxEHJ+Z9XhOHafLzTnr2PyB8Y/8ABNX4wavelptFjmXPAjul&#10;wPpmsAf8EyPi1A20+HZD7iZTn9a/b2H41+AbuPzE8QeHmXuftEf+NVrj9oH4c2TnzPE3h2Nv+vhK&#10;/RsLmlOjBU6VFJI7pZJZW51Y/FNv+CYvxTUbl8PTbSPu+amR+tU7z/gnn8UtLG2Twxd8c4Rg+724&#10;NftbJ+0/8L06+K/DR7YFwhoT9pH4X3h2jxJ4dZvTzkrqWeNb0if7EXSaPw+n/Yn+I9lKfM8M6rt9&#10;fs5YfpVGX9lvxvFcGO48O6pDIAxBkhZAdo3Hk8dATjNfuwnxi+Gs4/5Dfhs5/wCm0dNvPE/wz1uL&#10;99feF5164aSMitI59D/n0H9if30fg7P+z14wt1Dt4f1ZgwxxbMwA9c1nz/BbxE4C/wBk6oJGx/y7&#10;P+vFfvuuv/Dm6wgvPDLdgPNj/wAaki0j4e3zbkPh9/pJGf6048QUvtU2Esjl/Oj+f6b4IeJoBkaP&#10;qXrkWrnd+lZWq/BrxMbchtJ1JQw/itXXH51/QzLpHgG0GHHh5R/tPH/jWZqMPwvXmefwynbieMf1&#10;q1xBR/59sh5HPpNH86OufD3xBp0bLJpd9tHOTbsqj68VxviDR72D/XwtHtPRgRX9Ffju7+CWm2TT&#10;Xmo+H41HPFwlfF37WP7Yf7OvgmG6j0m303Wb+HIyI4XQY/Cto5rRqL3YO5zVMDOk+/zPyCn8OXWq&#10;S/u4psb+NoJyay9T+GuuXDsqafeMFHJEZOf0r7++E3/BQ74dv8SbeO90jSY9JuZxHK32WNVRcjrh&#10;fwr9X/g/8F/hH8YPA1nr3h220m7sbqMEyQBGVWI5B46iuermlOD5KkWjqo4epOPMl+Nj+WjxV4S1&#10;PS2Zbi1ni2k/fjI/mK4rVbhoWZH4281/T3+1Z8G/hX4CuIYr6z8PzQ3at54uIoyIV9a/Af8A4Kz6&#10;j8O7P9o25tvh1b2q6ZDEFnkgXbG0uTnaOmAMCplVo1IXhdMKNSSn7Oa2Plu+v1YHqePzrH1CfdNz&#10;/OnXd6zMx7fyrLvbrMnrXk1J2e56kYIxFbLrn7oFXYnBOF/nWP5nz4qxDebTgfjXm05dDoldmqIA&#10;UJ/ir0L9mTxfZfDz40+GdW1SP7Rpen6jDPdwdpYlcFl/EAj8a81ttRGMZHvV2PUAo+VuK3jNIzlT&#10;UlaR/Q1+1T+1T+y/oX/BOnxd4u8Jw+F18Q6rLBFYwwxp9tEkjqAoAGVAG7PQYFfj5Y/tdw2Nq4jt&#10;WLbyRz0zXzlceJLqe0W3aZjGpBCbuDUSahhG9SfXpXNisDRxX8Zcxz1MLQklFrY/Rf8AZc+Olv8A&#10;tAaXd6XdBYrq0AfA6MnTd9QcV6L498e2/wAN/BOu38ckfkaJbMQP70mMDj6mvzW+DPxh1D4U+MrX&#10;VbNmzCQHQt8si55BFd98Wv2ntU+J+iXtoJGitbyTfIhPPUGvj8ZwfTli1UglyXV0cP8AZsOfmWx9&#10;E/8ABOH4ma18TPiL4wvNQvJJoliSWOInhGaTqB9BivskX4UcNnnP0r8z/wDgnr8bbH4QfFC7h1CX&#10;ybXWrYW5kPRXDBlP48j8a/RbTPENvqtuJYmWSNgGV053CvD4kwvs8VaMbKyseBm9OUK/l0H6vfMz&#10;crkE9xWBcX+Lt1bdFxleK1NZnR2xHz7HvXO6rbTTMzJ91eTk5Ir5OpTd7s8q7b0NPT7+SdmUOrKq&#10;56DJ6VreEvtHiXVms7WNpbhlxEgGWkbIG0fnXm2saj/Z95uikaMMoBAONvrWl4d+Odr8L9V0/XGv&#10;reGTSpkuGZmGAynPNGHpwnNJq5pRipTUZbH0037IfjbRfAp1/UtLa1ttyjy/vSHcQOg/CuK8e/C+&#10;88HQQTX8X2YXUXmorjB25Izjt0rsfib/AMHO/wALND+GX2e30K81bxBGhja2RB5LuMfNuJxgn8a/&#10;M39t7/gtZ44/a91tWt7W18NafDD9miitWzIE3FuWwOefT8TX19PIPrFvZ03HzZ9VU4fp2vTkfdLa&#10;34H+HWiDWPF/iLT4tNt9rPBbygzMrDII9fp618Z/HD/goPa2+tX1n4Uj8yz3kQzyZDFexr4u1b4i&#10;al4in8y7vLi4YDjfIWqvb38khG5up9etfS4DhfDUrOr7zRtTyujBLTVHoXij4mX3jXU5by9nkmmk&#10;bJLMTt+ldV+z94h0/Svil4fvNaWSTSbW+hlu0T7zRq4LY7dBXk9lIIVHzcdxmtjTPEKW8fXhTx71&#10;9hhowpv3dDblsf0QfDT/AIOBvgz4A8JWei2UkzW9gmyMGBlIGc4AAxge1dFH/wAHGvwnflYbll6f&#10;6t8/ljNfzpx+MFRVaN9vGBhuRUifERogV3n5uM5+ldX1ehPVtmyxVaOi2P6K4v8Ag4x+Ejjm01Dn&#10;uI2/wqdf+Dib4Qv8vkagrehif/Cv504viGsalfMPHOAelB+JDFlYSPjtg1X1Og+pX1yu1of0ZL/w&#10;cL/CSQEqLnj1Ruf0qxB/wcJfB0qu57pWbt5T/wDxNfzkr8SGxnzD8pzkNyac/wAT/m/1rM3Y5o+p&#10;UL2uzNYyutz+krTf+C/3wNu32zX2oRt7QM2f0ratP+C7n7P95sVfEF0jM20h7Zlx61/NDB8U2jb/&#10;AFjjAwcH9KnT4qSG1b9935zzUvBUOjZrHMKvY/putf8Agtp+z3cfe8XpFnoXjxn9a07b/gsR+z9c&#10;oGbxxYxqehfAH86/l/HxRZYP9YvIxjNB+KDOxVW4zkkmpeCo9JDljqvSJ/UvYf8ABVT4BalHuX4h&#10;aGvfDSAVdtP+CnPwHvOF+Inh0ezTjmv5YLf4rxrvWTbJuUhWbsc1Xl+J/wA3+txxg571P1Kn/MVH&#10;HStdw1P6p5f+CnnwIh3BviH4fyvUCYVh6j/wV1/Z9sEbf4/0htpx8rg5r+W0fE3L8GM46HjNVT8R&#10;GYcSbef71P6jT/mD67L+U/cb9vL9qX9n/wCKt7J4g8G+MtLi1Zldru3LBVuG7FefvHmvmHw18ZdC&#10;8QHbZ31vMp5IDjOPpX5pXfjTc3+s3YOc7utSaV8UrjSZxNBdSRMv8QbBFfLZxwfhcZJ1IytI+fx2&#10;X+2nzw0bP09utZt3csrDaT94Ht2rNudUjvbryyu0ZyG9K/PzTv2o/EmlALFrNw6+jPnH0zS337WP&#10;ii7Bxqki+4PNfH1OA8QpaTR5v9j1L7n35NNHE2VdV46NxWbf+M9J0uErLfWsZ6tmUCvz11r9obxN&#10;qxbzdau2VsBsOQawbjx5fXxZ5tQuZd3XdKTxXVh+AZv+LU+5GsMnae59xfEn9rTw/wCEYvJtbiO8&#10;ulBH7vlR+Ne9fsv/APBSH4A/BzwxZahqtjrV54meINcjyfMWN8cgNgDGelfk5Drkdw+3Lbm/E5rW&#10;lv8A+yIt8m5N/GCcV91k/DmFwMLU9Zd+p6NHLaUH7yufuDP/AMHDPw3tLeOO10fxG+0YCqgHH54r&#10;Pm/4OIfCER/0Xwj4gk93dV/9mr8TYfHywxHDbdwxU0fxDWM/NJjt1z9a9yOGodb/AHnVLD9kftBP&#10;/wAHGthG7Jb+B77bjKmS6TH8zWTq3/Bxhfvu+z+BbU9P9bdDI/Svx3b4irlQHXOOOacfiL/tHpW0&#10;cPQ/pmXsXe7SP1ug/wCDgPxRr8WoBvDWg2Jit5JYPNYyCV1+6hwvG719a8n8U/8ABULxx+0rr0Oi&#10;J4J8GX99qjiG2h+x75HY/wAKnjJ69Oa/OmP4ilOd2V4PWr2i/GS78Oa1a6lY3k1nfWMqz28sTlHh&#10;dSCGUjoQa2pwox1SX3j9jd7Ht3jX4gtrGtzNc2tvYzRysHhjUqqEEgjHXgjvWGfFYQsNw2+575ry&#10;nWPixPrupXV9eTNPd3krSyuTzI7EsScepJP41Ub4hf8ATT369K6vrUEZywauewx+M9krDf355+lN&#10;k8UCU43bec4HevIV+Iu9Tluf60N8R1QrhyCTk+tH1qBP1dpntmkfEiTSbeaEMJIrhNjKxzge3+e1&#10;Y93ryrK2zLKTxk8V5WnxEVIsbm4J5zUcvxEjmUjc2M+tZvFU0i/qsnsj1CHxfPpV3HdWlwYbiNww&#10;dTjHtXtXwv8A2zbWaBbPxHmGRcBZ0HyydvmHavj+fx5Gx+vQZ6VWPjNHTlyu3oDXzueZTgczp8mJ&#10;jr0fVEVMD7RcskfpB4e+IOh+LmMdnfWs3mKOjjIPpV260/7M7YYGSE9j94V+beifEq40/UkaG5e3&#10;ZukgYrtrq9J/bB8UaDdCNdYkuFQniT5h+dfk+Z+Gsm74Srp2ZwVcnkvhZ+gelXTIzDHbIQ961bTW&#10;JLW5bcu6P7wx/DXwon7fOvfZFXbZ+YuCHxjP+easeNf20vFVp4Y02aK60eb+2IGl3W7lpICGKNHI&#10;p6MMA+4II9vnY+Heac1nypepP9k1pKzR90av8StP0eBprq6t4Y1TLhpBx+FeI/Gf/goJo/g1fs/h&#10;2Rb+5wVZiP3an69/wr4U8Y/F7XvFl80l5qU8xY9PMOPyrnjrcgOWb5q+wyjw/wALh5Kpi5c77dP+&#10;CdeHyWMdZ6s+pNc/4KEeONZgkVb+OAN/zzQDArzPxP8AFrU/G14Z9Uv7i5kP9+Q4/LpXko8RM7kF&#10;jyOuetTR6yzN8rY49a+8wmBwmG/gU1H0R6McGo6xR3i+J/MY/Phqkh8QfLtL5z3HauHt9TMvVj0q&#10;1Bqy7vmf5e1elGXVjlSfU65tW8yPYzL8xFOtrrC7f4duRXMprEa9T831qaLxLGn0HXNd1OtFIlUp&#10;PY7SyvN4Xnauevc1qRan833go/nXng8aJbx7dy4U8ZNSp47VyvOPxrqjjktjOpQk3qeoW2qxoc7u&#10;F549auQeI42UhTtyeoP3a8lXx4rP95Ru4PPNNHjby9vzcZ6A9a2jjE92Z/VmnsexSeJ1YLluWA3Y&#10;9aaPFSmb7/ynmvI0+IOSW3jcPfqam0/xl9r3bJF4Ut8z9fWr+uQ7h9VlI9d/4Snavy46+tMfxWCg&#10;XdtZTgknGa8bl+Iu08y+w5po+IjPJjzS2feo+uR7i+pvoj2JvF6GLbn8abceKV4AkT5vevHJPH7B&#10;V+Y5Gep60ifEAuoBkAbPABojjolRwsl0PXZPEaFlUsAR70HxW+lzrJa3DwtnqhwwryAfEXII6kfL&#10;mlX4glyTu/M1jWxFOatLYr6q38SPovS/2mdZ0uGNXaG824yXXDY+tdLaftXWDQFZrOaKTHBVgQPa&#10;vk3/AIT1iflOOx57Un/CcMW27lYfWvlcZwvlGIfNOkk/LQylltOXQ+sLz9r2xgSRY7GaRmHygsBg&#10;/wCH+Neb+Nv2gdb8Y3f+uaxg5wkRxj8a8RfxoVkBMhHHBJqMeOWUj5lIz0qsDw7lOElz0qav56mk&#10;MvjHoeoL4x1CZdrXtxJzyGkJpn2z7UfMkZm28GvM/wDhPtsmVYfn0pf+Fj7T/rFr6CjUoU9IJL0N&#10;lhJdj05ZoVbO7Cle4qY30W7730x2ryuL4lN/z0T0HPNC/EURq3zZLdTn1ro+uQB4RnrMmqRp8y46&#10;ce1VhrUacd/ftXmI+Iw27fM/I8GmH4kFmz5g9OtH1+PcPqb6HqL6opH3htY8H1qaDWVY4L9OoryZ&#10;/iGzLgyDr60R/EYoxDSbs9TmhYyC1uL6rJdD2GDXU4GVbPH1rRsPFTWEyyW91JCy8fKxWvEB8S/L&#10;YfvPfOad/wALRUR/6xs96zq4qnJWexE8LK2iPd5/iNdXeFmvppNoyN0h4q7dfGvVNTsfs82pXjxL&#10;GU4mbHtnmvnsfEoSH/We/Wo2+JgjJzJ+R61zxqUdrIzjhZ9EekazFHeSsyybmbuf61oaNqlmvh24&#10;02bGZuQ/uOgNeSj4oKUz5pG7tmmp8SkUtubkjrnvW/1in1N3h6iPT9DFz4ZbdZXk0JJ58mQ4+vFd&#10;Ro/xz8SaFCYY9WuHX+7Id/8AOvCbb4ofZA3lsfm689anj+JqyLy6rk9Ca5K1PCVf4kE/VClhZPdH&#10;0JB+0/4pgb/kLFScDCRqAP0qvrHx58Ta3Jvk166yvBCME/lXhKfESNFVTsamt8RVbft2qtZU8Hl8&#10;XeNOKfoT9UUVoj0+61n7ddebcTNNKWyzufvVLb6hGoyWj7d+1eWp8QFMakt/9enL8Qowx+YbfrXo&#10;08VTjoh/VWz1xNejwFzjrge1WIPEyxvhgDu5ya8bT4jQs2WkxjnrQnxLjR22zHd2roWMhYX1Xsj2&#10;weK1RBtwvanN4x+X5mUBeOv3q8Ql+Jigf8fDYxzTZPiOBEf3+79aqOOh3Jlg2+h7jH4046kZPHtU&#10;w8YhQpGPz4rwofEvYNysvI/Kkj+JjZ3GY9+Kr+0ID+ptbo91l8YRtuKsueuM9aZJ44G5TuHoa8NP&#10;xLYBdsgznnmo2+JEm75pv16VX9oQ7mX1J30R7wfGqmTfuXbjA3GhvGq5+VlweSCa8HHxIZSo878A&#10;1J/wsiQPu3dPfrU/X49zT6m+x7rL4xRhjftZfTuKqyeKVY53humeeK8Vl+J8jD/WAewNRn4jNID+&#10;8+X0zUSzCOxX1N9D2S68RK4Zi+7gYHrUEfjWXR5hJa3EkMi9GRipH415JJ8RSQuG2YHr1qOT4i/e&#10;zIuPc1zVsVTmrT1QLBtbnr2t/F7VdYg8m61O8uIyCCHlZgR+dZ/gO3bxL480y1tJHWa4uY0j2nkM&#10;WGMV5De+PxJt+bPtnpWr8OPjPH4O8caTqUieZHY3STOo6kA5P9a8rFcn1eaoRSdnsaxouK2P1d+K&#10;Xj5fhN8Lpbq8lfzoLbLsepbH9TX5o/EX4ot488WXmo3RDyXEhIGc4GeK9Z/b6/bh0b4yeC9Gs/Dd&#10;2zRXKh7lCCjxkfwsPrXyMuu7ZNxk/KvjOEMreFoOtVXvyetzWOH62PSPDXja68FeKbfVNPmaG6tZ&#10;hJGyn/PWv0G/Zx/ax8O/GDR41k1C20/WtoE1pPKFy3coTgMO/rX5a/8ACVY/i4zmlg8bm1cOkjIy&#10;nIIPINetnGU0cfFOWklszHFZdCsve3P2V1LUEeddjL74P3qa2srNC0att4yM1+YPwu/b08ZfDUrE&#10;uoLq1ngD7PfbpFUD+6chh+de2aF/wVe0e5tlGreG7qGZVCs1rOrqffDAY/M1+e4zhXG05fu1zLyP&#10;ErZLiIP3NUfXV1ci48tR8pXqwqvv2TH97nbjt1zXzD/w9M8Gbn3aTrm3sAY+f1rkvG//AAVNtxA0&#10;WgeHJF/uy3lxz+KqP61wU+F8fN/BYyjkuKm9Yn2XqPiOw8P2rzXlxHDHCpctK20e9fPfxo/bosLS&#10;Wex8N/6VN0+1Efu1P+yO/wBa+Q/iZ+1l4q+MNwratqRFun3YIB5cYz6jqfxzXLweMFiI/eZ4719v&#10;kvB+HoNVcX7z7dD0qOS8ivPU9i1f4h33iu/a4vruWeR/7x/zim2WqJEd27pXk8fjnyW4kHoal/4W&#10;DhsLKfqK/RqFalSiowSSO6ODdrJHsNv4gWFt29WXv7Vfi8TRscbl6DHtXiUfxEyvzNn8aI/iG3UO&#10;3XtXT/aMCfqcj3BvFkYJVdvGDnNKvi+MyHcR6dO1eHS/EiWPo7c9fem/8LGkzu3NtPvTWPj3D6rI&#10;9qvPFYduG6+9Zt34rjCtyV4ORXlK/EaRuuevU1HdeOmuG6+xwamWOXRlRwbWrPQLrxS3nfK25T2r&#10;Q8HfFW48HaqlxDMVKHJUN94ehrx+88XSsh2PgHtVSLxMxPzN82O/euHEYiFam6c1dM0eButT9D/h&#10;F8b9J+I9kvlTKtyoHmQMcMpr0aONWmDKxZWH3McEetfmL4M8V6/p1819ov2vz7EeYzwAnYB3OO31&#10;r17wf/wU58R+GbNbfUNH0nVTHhS7K0T4H+6cfpX5PnHCNT2rngn7r6N7Hi4rIqrd6P4n3NKtvEo+&#10;aTauMxhCxz7YqzHP5Uq7Vbydu0cdK+VPCf8AwVL8K3rRprHh3VtPZj88trOlwv8A3ywU/rXp/hD9&#10;ub4Y+Jkby/FUNiM/c1CF4W7exH6187UyXH0X78H8jzJZTjI/FD7j222tzFEJFbduIAAPWtG2tAAs&#10;i/LIrEnA+YV5ZbftIfDz7Gbg+OPDQjQAk/bl3Ef7vX9K4vx9/wAFOvhz4InFvZ3l5rxzyLGHCL/w&#10;J8foKmnluLqvljTd/T/MmjleIm7KDPou4gkQmRlRm9P6mua+I/jWw+HOhS6xqVwlpBbrknjLHsAO&#10;59q+Zda/4LFaDaW7LpfhPUriQjg3Vyka5+igk/mK+afj7+2h4i/aF1RJNSaK3s7cnyLS3BWOMe/c&#10;n3NerlvC+Kq1U8QuWP4nfh8hryleqrI+kviB/wAFCL681J10KCC3gDYEkw3Ow69M4Ga898UftT+J&#10;vGKbb7W7ny24EcTeUv4hcV81f8JjL6H5jU8Hi5s9Sa/SsHluDw6SpwWnXqe9HLIw0ij2abxu1w5k&#10;aZ5DnOWOTQfEXmYYt9a8og8bskYH51KnxBkSPHXnjFe/TxEY6If1OR63puv5lJ83HAxg9a2LbXWK&#10;YMigdyTjFeJQ/ENom4PzEccdKlb4j3Soy72bdnJrrp5iokywNz2lfFyx/L5m3nGc9atQeOFG7a/H&#10;TPTmvCf+E7mDZ3//AFqkt/H00f8Ay0J59K2/tNEfUX2Pe/8AhOhIoHmqOcdaYfHH7v8A1gyvv3rw&#10;l/H0ytlWZSf1pq/EaQZGcZ74prMok/2ez3CXxd5pY+b8uOmao3nifzQCXwvavGx8QJ40xvbafXvT&#10;X+IcpHp9amWYJl08Hys9Mv8AxNuGRJ7elUZfFLJ/y275xnmvOpvG0k3GfxqCTxZuRhubOOD3rnlj&#10;kb/Vb6HpkPix2fHmLz78V3Pwg/aPvPhTr8dxG4uLV8CeBz8rjvXzlJ4ueMAhm/xqN/GUrN82enFe&#10;fjJ08RTdKqrpmcsCno1c/VL4ffF7QfifoSXmkXscjP8A6yAn95CfQ10Ul3GS3zfOo49q/J/wf8bt&#10;a+H2sR32l3U1vNCc5U8N9R3Fe9eCv+Cnd6zw2+v6LDIuQHurWQq49ypyD+GK/KM44Tqxlz4XWPbq&#10;ePiclqrWkfaMlz5U7Zz+84I3Y/Go5tVYOkRGVJ5YcivG9L/bF8DeIdLW4/t+1t2Ix5U2Uk/KqU/7&#10;bngXQoz/AMTC61KSP7q2kLPn/vrA/WvlKeU4yUuWNN/ceR/Z+Jvy8rPoaxvfMH3fu9M1oBltx95f&#10;XDda+QfEX/BTWG1Ro9J8MXUpXpJdzBB/3yo/rXj3xZ/bi8efEqI2/wBoTSbM5BhslKFh7vncfzxX&#10;t4LhPF1JJVbRXmzvoZJWl8Wh9r/FP9qXwr8LbiSG4uje32cC1tCHkU/7R6L+Jz7V4D8Tf21tW8dN&#10;NDpo/smxY7R0MxA9+34V8lt4wu3uNx3s2dxY8kn1NPXxddFD95u9foeVcO5dhLTceaXd/wCR7lHK&#10;adNaavzPZ18cNfTtJNI0zyfMzM2ST65qxF4ujDfeFeKjxVcHHzHA96B4yu0cfeHuBX2VPGwWkTSW&#10;Cvue6jxupXAYDr1702P4grFIV3jt+deIDxrdEnPme1NPjC63fdc/hW39oRI+opbHuEnxDzlt3JpH&#10;8cCWJfmwW7DmvED4xulP3ZPxNRHxhddct6Uv7SS2G8Ce03fjFOobg9Oay5/EQ2vtbvwDXlb+MZg2&#10;fmNRt4xuGHG4H+dKWZJmscGz0yXW8sdrDgdc9arnXWaT72D0xnpXnK+MJlHQ4qM+LZgvzb/rmueW&#10;OXQf1RnosniGVJfkmZCpzkNiu7+HH7UvjL4duqab4o1a0h3cxx3J2kfTpXzzJ4rm2/xYoi8YSRgY&#10;3EDrWUq9Oa99XD6lLoe8+J/2ifGHim3uobzxVrUsNwxLxteuFbPqM81wN1qEyS+ZHeTLIxyXDnJP&#10;1rgpPGchbpx9aY3iySRO496jmoroio4Wa0ud3/wkd3HNv+3TNJjG5nJbH1qEa3cfaN/2qTceSxY1&#10;wsvieZvu5+tMfxPKB6djzUfuFryr7jRYVo7m81a6vLnc15cMxAGWcmobe5mtg2HJ9s9a4o+J5WHR&#10;vz60+PxTMmP601WpL4UEcPNHpvhf4m3/AIUud8chZSOVJyPwHrXqfgz9qDT7u3NvqJkjVVyC/K57&#10;V8vN4olbcT97P51GfEMmPu/WvBzXJcDjveqRtLutDGtlsanxI+0vA3xt02x1KNrXUocbvmDPjcPp&#10;Xsvh34y+Gb61WSbULDcrBmV3UqrdsivzLh8STIdw6jjripx4xu1TaGbGc9a+RxHAOFqO8akl9xx/&#10;2HFaxdj9SdQ/4KJ+Dvh/bLBLfLeSRqV8uzQdP0ArwD48f8FA7z4nwXNho9t/Zem3SlHZmDTSDv8A&#10;7v4V8ZP4huJXzjdinf8ACSXIXp0GMelezk/B+XYGoq7vOS/men3HRHKYxfM9X3Z6p/wm3mSfK/Tv&#10;mpofGSnH7z5jxXk48RXEfr83WpIPEk6449q+7WORtHCo9ks/HKohzKu761dh+IMax48z0znp9a8S&#10;PiO4Zt3zf400eIrk8fNnNbxzLQz+o9j3iL4hIVH7z3/GnzfEJEDbpNrNj8a8GPia7CYy3uaYdfvG&#10;AbLde5qv7SZm8Ce9R/EZY/lM24dc5pP+FhD7vmqfx4rwceI7wN1b6U8eIbot95vxNR/aTNFg422P&#10;c28fqIMCQfMeMNULfEIDjzOnODXiI8QXinr3456U1tevBNu3sW7nPWr/ALSfUiWBVz3C5+ICsoHm&#10;c98Gqtx44jlbPmKNvPBrx6HV7yU8s31zSPq1394yfr1rJ5lfY3jg0j1K+8UrKSVbC5zj1zWPfayd&#10;5ZWB9s157LrN4FO1ifxqMeILrZjd+tYyxrluCwMU7pndHxg0Lkbt2K6v4S/tJaj8I9fS6tZi0G/L&#10;wk5V/qK8Sk1O4f6tUD3MznucdRXl4xQrwdKqrplSwMZq0z9Q/hB+174T+JlpEv2+Gx1BsboZW2DJ&#10;9CeK9qtdRh1G1V/Mjkj6bo2DBvxFfijHqd3aShopHVs8EHBFdV4b/aF8beEIwun+INUt1XHCztji&#10;vzrHcDxnPmw87Lszx8Rw8n/Cdj9eLux2szr0UcdqLbWF+4zspxycZr8xfC3/AAUL+Knh1hu1x75V&#10;/huVD5rrNH/4KmePLbd9o0vQ7tmz8xgKkfkRXzmI4HxydoWfzPPlw9iF8LR+iy6lAdx8+New3HGK&#10;jXxFGZNqfOFPJHGa/PO4/wCCp3jYuCuheH1Veg8pz/Wquq/8FR/iBfBhb6doNpKRzIltk59eTiue&#10;PBOYPdL7wjw/ir62+8/SC21U3EXmLHniuD+K37WPg/4QQsuqatDNqCj5bW3YSyZHrjgfia/OHxz+&#10;3D8UPHsLQXXiK8traRdphtv3KEd/u4ry+61q9u5mkmnmklkOSXYkn86+kyvgZRlfFz07L/M76OQW&#10;d6svuPsz4u/8FHNa8cQTWmkbdJs2JBKn9+6+57fhXib/ABHn1K6aSWRpGc5LFskmvH7a+kQhsnPe&#10;tC28UT25+VV3DoTX6HgMLh8JHkw8VE9aOX04xtE9Sm8Y8+YzbAe3rTovHsYHLdueeteWXOv3l82Z&#10;JPoAKg/tG53febg9c168cZKILDHsi/EGKFRiT5e+KJPiKu4sJDtxzzXkaapdPbqjSZXtUZnuFUgN&#10;1rZY+Rbw0Wesf8LQSNh+8+UjAPpTk+JEbR48wblOevavI3mmb5d1Ks00LfeLetaf2hIn6nA9fj+J&#10;SSD5pOg6U1/iKsanEg9s9q8jNxNn7x5oN5OiEbiPXmhZjMJYOJ6vJ8RNzbvMzxyM1F/wsZdu3d8q&#10;+prytr24MJ5+tR/aLjbnfS/tCQfU10PVj8QUz94/hVWbxtCzfM5JbGCa81S9uA3LZ96c1/K0g3DP&#10;Gaj68xxwqPQF8YrBJ5kUu2SNshgemK0tI+PWu6JqYuo9SmJDbmDNndXlb3MzdG7dKge5uB7dsVw4&#10;itTqq1WKZcsLCSsz7L+Hv/BQ6OwgSLWLIsUAXfGfvepNeraT+3N4K1O1L/2h9nk6kEe3Nfmysd1P&#10;JkFs1MbW+/vY/CvlsVw/gasuaN4+h5tfI8PN31XofpJ/w2D4LCYbWY2YgnjsK53xr+3z4Z8P27R6&#10;aZr6Xj5gu1T+NfAMOn323gtlqmewvsbdx+vWsKPDmChK8m38yaWQYWGrbPrXXv8AgoTcTqyWNhHC&#10;x53yNuOa8l8a/H3VPH115mo3kkiqTsjz8sf0FeTJp1yV53ZonhnUcsw7V9DgcNhMK70YpPudkMvo&#10;w+BI7628dx2w+Zj16Z4FXLb4ixkYkkXrnrXl7rIqctmgIxVf3je1e3HHS3NPqsD1ofE+J/uycY6Z&#10;oPxEjVlYSqDnGM9q8qjVlAJkb0wDSssjjO9s9s1ax0+5pHCxseqH4moX2mQ4H60j/FFd+3cQpPOe&#10;1eV4dsDe2KeYmxgSFqr+0Khn9TpnqjfE1dvMn3enPanx/FSNVX95mvKFgYn77cdqcIX2feq/7Qn1&#10;K+pwPVpPipHx++6dgagb4lrISftDYU8Anqa8wkt2P8TEZ7ikNuxfaWPTqKj+0JsPqlNbHp0vxQRw&#10;P3hXrk9qrP8AEiPzc+ZyvfPWvN5IGLfeNR+Sw/iPsKSxtQUMLHc9In8fx3Odzrn+YrPuPFccoZvM&#10;5YYJJ5x9a4Xc2fvNmoyWD/e/WsqmLnYv6rG50moeJjHL97cD71Rfxlszhto9z1rDmG4d6qm2O0/7&#10;XvXBKq3uaewgkdp4W+Md54U1OO6tZ3iZDyFbGa+ofgf+3NpfiNksdckFrM2AJc9T0r4ik07J+9j8&#10;etQtZyRH5WZcdwa8PNMpoY6Nqq16PqcuIy2jWjaR+rWha/Z67B51jfQ3isMgxvn8xXY6Vqkk8Sxn&#10;nAAOPSvye8D/ABd8TfD+4WTT9SuYlXnbvO0/hXsngn/gpF4w8NlVu47e+XjPmLkkD3r4HGcH4mL/&#10;AHLuj5+rw7VTvTd0fonPYR3Nllfmkxu+YdKpRaVFPGQ23cvB56180fDv/gqPouvyww61p8ljIy7S&#10;6AbQa9s8NftAeEPGkcUlnrtmrSc7ZDsb2yelfOV8oxlF/vYM8vEZfiadnKJ0txp9xpi+ZCTs53AE&#10;1Mmqw3xjiZfLdRltw6mrlpr9jc2v/H3ZyKw4ImU/1rL1C3SZ28ueHLc5Dg/1rJUKnY4/YyvqmWv7&#10;KjuYs7Nvfj2quiSQXG1Zm2j3rLu9TbRY2aa8jjjU5IaQYP615z43/bM8H+AmlS4vPtVxHwIofmzj&#10;3qY5fXry5acG2a0cLVqy5YJ3PdLGdEgVnbaRy2PbvXlfxj/bo8E/CS9axEv9pX1uDmOFsqre5/z0&#10;r5H/AGgv+CgHiT4hxzWGhq2kafJ8haM/vHX69q+cZp7jUJ3luJGkkY5LMeSa+uyXglt+1xr07L9W&#10;fSYHIOuIf3H2t41/4Kq6tf27xaPaQ2a4x5mctXhvi/8AaZ1jxvqH2jUr+e4Zz/ExwPpXjsKbR82T&#10;UyN8wDZx1r9CwGWYPCf7vTSf4nt08toQ+FHpVr8VpYnys8i+p3da2NM+PN/pP+ov7hGzksJGz/Ov&#10;JYmDc81PApYgknHX617kcVJG/wBXSVj2+1/ap8QWsQQaxqKj/r5fGPpmo7n9pjVLpv3mpXbhuTmZ&#10;jn36142EXHf8TSxrj/a+hrRYyp0IlT6XZ7D/AMNIagkfF5cqc5LeawY/rUi/tJapFhv7Tveuc+e+&#10;f5148q+av3j8xpUiMnGenOM1X1uo9WZ/V0e02/7VmuW3+r1bUo9wxxcN/jVhf2v/ABEg2HW9U9CR&#10;eP8A414eYcjbnBp/2RSNy/L2+larFS7FqnY9wg/bH8SKF2+INWj28g/bJDz+daVl+3l4004bYvFO&#10;tqvRQLt+P1r59FkrfxZ9aj+xhJRtb8M0/rMhSpp6XZ9IS/t7+Nr6ILceKtabaMf8fbgn9ayZ/wBs&#10;3xRKjbvEGsSHP8V25/rXgr2yq5O7t+VNMX7v71H1qRSppaXPZ9b/AGrNe1S1aO41q+mT+JHuGKt+&#10;BNche/Fqa8Zi0ztnruavPJ7YSL9786rPkqRuIHT61X1yaVkKVOLep203xLkgOVmbKns1esfBj/gp&#10;n8UvgJo9xpvhnxprGn6ddfNJarMWiDYxuAPQ/SvmmSBmH3uM1XnhYAYNYTrt7mtGko7HvnxW/b/+&#10;IfxSeT+1/FmsXizcOr3DYavFtX8XtfTtLJIZGY5JY5rBuUbOfwqpLGXPBas6mIm1Zm0acE79TUud&#10;byG9OuaoS6iGbhj/AI1UYNkZ3VEw5+bj0561yuTW5vGC6DGfnoaBIR0qHv3pyNg85PFc/NYvTqTR&#10;3DCp4rtgo/U1Xx0xzT4kyO/41d+wrIuLellHHtmrEGpbU6A9qooGVen1qaNWA/lWl2RKMUi8L1mG&#10;V9cirS6lLHDty27PNU7CEvL93/61a02niOPOOepPasZVrOxHulFNTuI5dwkZSOQR2r134P8A7c3j&#10;X4SW0drDeNeWKYxDOdw/CvHHhZpTj0/OtDS/Dc2oMDt4461z4inSrRtVSa8zGtQo1Fy1Fc+sIv8A&#10;gqdqq24B0uEzEZPPy5rB1L/gpp4wks544Lazj88YyU+7Xitl4DjjVTJ06nirg8I28IO4blHGTXi/&#10;2XgE/huc1PCYSGkYmpr37ZPjrVXkaTUpFWb+EEkD6VwfiH4seJPEe5brVLqSN8kqXOK2LzwovzbV&#10;49h0rLn8HyuG+8RnFdlHD4Wm/cgl8jSNOin7qS+RzbF2O6R2ZmOc5p0cZiBYvXUx/CXVJ7Nplhk8&#10;se1ZGpeFLjT/AJZlZW9x1r0Kcl0Z2c0bWKSy7FX5qnW+ddvzVDFp8np+YqQ2jhRjcfpWnMZLsWI9&#10;SmJ+90qRb+Z1z5nfGKqeSVOecUqqVTueM1Sl1HaK3La6hOOshzn1qWO7mc7t/wB33qmqYCndnipo&#10;xj+I/lW0ZX6k80exZN5MZeJDz1FPS/uF+XcdtVlG7nP59qlB2x5xx6Yzir5mHMrFiCe4cfe69aa7&#10;TodwduORTYp9x/ip24ufxxzTTZLt2AXcykbWb86P7SuA2d3bFSLGEPzdacIP4vl/KjmYRXUrm9uS&#10;u5ZGHPenQXs6N80hOR1qQwqV/wB3ika3VcN7du9PmYSfQVr+Xb8rZHWq7X1wqn5senepHi8w9e9R&#10;lML/AEqHLzDZDV1OdDgP3HSnNfXGfvbh15puzC8fePrTQSo9+hzxRzhp2HNqF0DyxH9aa2qXCLt3&#10;HHWo3mYH6nn3pQxP8P04qOdrcNH0A6zcQs3zMvPakbX7gfxHpkZpRbs7f6vr3p6aVI4wV5rKVbqV&#10;eKIxrlwX+8eaamr3PmH5jVyDR5D/AA//AKqkTRGB4UnB/Os/rHmLmiyrFrFwr/KdrdQRVu48R6hq&#10;TL9omL7RjmhdGcHKqDimjTWz071ccQ77hp1GNeXBZQzH60fbZo+/fk06W3dR/ujAqAwOp/wHWtlV&#10;v1KaTJVvpUX71BvbhjuD9ahwwzkfpSlDx/L1q1JkcqHjUbhi37xqd/aNxG3DNyPzqNdoy3Kr2wKc&#10;OV/kK0uyly9B/wDaNxtGWIFPF9KejNxTcbXHGFpyAEHv+PWiTDl9BftNxj7ze+ajM03Xe1Svjb0z&#10;QBx1296OZhZEPmz5/wBY2PQUZkk/iI3dOakVM/n+dOVMN7ZHWspSaJtcjJkUfeLY7io5ri4Qffbb&#10;6GryRM5+YfMw4qRNPVkLN6YzWEqyW7K5opGLJdTK27c3NQyyybuGbNbj6TtGR69Kry6UQP5cdKx+&#10;sK+5Ptk3Yx3vJs43nHSmR3E0R+WRtv1q5caYw9c/SqrQMo5z1rT2tzSLuMN/Lu4ZiO/NKL6Yry1R&#10;v+7bNILhTkZ+lVGTKstywl3Ie5IpyXcseNrN9M1T8/b/ABf/AFqVbjcOp61XN2FoX/tsxGRIympB&#10;f3BTaZG/OqcTBiMHvUm/a+PWn7xEoXLK38395uD60ovZpAf3jc81Cr7B0NOZ933QKabBU7Ey3Eqk&#10;/M2PTNL9pmVv9Y3WoEnJzxUyz4GTjrVq4hyyzL/y0bjvTi0uOZG56UJdE/w/nTnvCT2/KmVzWQRp&#10;O4PzNTkhkJ+Zm4HApyTPknd78ChJnDZ/Oq5SHJMYLeRjjc9KbeZF6tz79KmSViCvPzDr6U7JVdu/&#10;j68mixSKywSKeWZs+p6Uq2rsPvN68GpOcZ3H8aaisS3OBn1qWxMDZvkjLL+NOjtHSPazN09aQBj/&#10;ABNn0zU8NlvhzlvbmsJ1LGbkkRm3ZhgSN+dNaxZRzI34VegslUZLNz1NSLa7y3X0rD6yQ6ljLNsw&#10;P3pPwNQy2x6ln5963G0zC/3fcjrVaTSt2du7g0RxFy4zRiPabFzuI59aQW6sx+b9a0X0nAxuNQy6&#10;bkfeI9K2jWVzVSRTFsFfO5j+NORdx+9+RqR7DH8XIPUGmvCA/wAr1tz9gUlcAoY43HimiMNzv6eh&#10;o8sZ+9+tNMY/h3U1K5W4oQZ+8RT1QEH5sj1prRZbPr15oMHPXihuxIFOvJbnvTTGp+8xXigjZ0OP&#10;pTvK3HrUg3YaIlHcnjFNZFZf4s1L5O9ehpDafJz8tL2lhJ3K7Ku4YY0GVWY54xUk0LgdifeoVgbd&#10;/nmp5y7jkKE4+aplVSRt3UkNgQRt6nkmr9vYdN2amVWxMpECxb0/iX6VKIcdd34mtG1sFI/lUv2J&#10;XbK8Ljk1j9YM/aLqZDplT975e2aZHBuPcDvWtLpuDkKevrVeSz2YX8fpVwrroUpLoURbLg8sMdKI&#10;7ck/1zUwjxn5qHj+X73TpXTGpfQFK7GPB5Z5Zj9DSbP3Y4P4mnKmMn5qco/StFJDvZkW0v1FKsHf&#10;n3qcLjH8X1qVVyPu8dsVW5Vyu9uRtxz+NH2U7uh+tWgMBsU9RkgfjWhHMyl9iy3P4UG0/EVeKKw+&#10;8RgcU0Iu/wCZulS5LqV6metupY/KeB2oSLHbrV8IuPw60iRhmx+HNZy7oj0Kb2+DuFV5rIy/wtWs&#10;lqXTGMgnFWEsuOF+bPNctSvYXNY5trVlz8v0qbTdNa6uo1boTWvcaeqktyO3Hem2WnMbhf4cHrWU&#10;sQ2tGUpXWha8XeETa20UkfzfLz7Vysluyn8a9F1ANd6dhju4AyK4/U7HY2Nv0rLD15NWbCMmlqVd&#10;Ivf7IvPMa1t7xSpUxyglee/BByOtUri3aWT5dq7ucelWlgwPepbexaV+/wDhXQ6zNPMz00+Tf/Dz&#10;Uw0OaUfeC1tWeksHUfjWlbaMuM/j9KwniEjOU7HLx+HZZeM1Mvg6Z13HHHvXUx6ekb53fN3NSiJc&#10;Y/lWEsY+hnKu1scm/haaLbjAph0WSI8/rXYG3BUKvQcYNQS2aknHp+dVDFNgq99DlpNMYDPvSpZg&#10;H5uqiti7sv7v05qnNbNGOoNdsa99zRSRXitEB+7x9cVMsUSoMr+tRyYU9dvtQjBjy3TpW8ZXKsmW&#10;IfICf6vnHGSacXgUcwqd3ck1XUjP3vpSrIa0J0HTOrgbYUXnsaidOuNop0o3J6c8ikLYSqC/kVpo&#10;9oztyKh8vj5gctVwx7iue5pwgDsBnNYykluPmSM9t0X3WZT3wcZFVZbcZzz8361u/wBnZ9889KbJ&#10;pTOvbpxxXLKoricvMwWtQB/KmeRg8n6VuvoX3R/IUsehc1HtEU6sUYXkNgY3bqQ2xk69e2K6iHQY&#10;842+9Tf2Ahf+EfhUe2iT7W5yJtWB6ZGe9SJGQPu45/OuvTQFXd8uOO4ziq13oCRj5f0WiNaLegKs&#10;mc+OF9MVKoKf/qq+dMZR0+X0xSrYf7WOa39oUpFSLI5HFSwx5OfzqeOzXb1oEGw981rGSASNvnqc&#10;fvGDNt+X0Wo9m1v609JRnhcZ7VspIl+RIE3hjhfYUiuE4wo/Cmg7iNw78ipSuV+77iqTBxY9CGXG&#10;1Tn1FBgjU58sFj19BUbJleKdtcsOcZqtOhPQHRenlpj1NRsiv/dUAZ4p0o4+Zv8A69RuOCBmqcQA&#10;CMfw/jmoWEeeR9KkWHMXHbqaY4yv8qzuNDCqk/dqORV/ucDpUrQ8feK0ghLk8mspaGt9CuU3t92p&#10;bPSRM/3fvHvV+008NtbLdfStS3s1jX6d8dK4q1ZIzlKxX03RYrdBuUc+ta9pDGB8q9B3/wAKZjp8&#10;u7Pp2p3CgY+XjivPlUbOeUrlpEi3/N3OADTLiwhcfw/LzikU4Xd7cZps7E45+tTztGfMinLo1tvJ&#10;2888VVk06Abtqkt7VqZ3DOB+dQGPB+b863jWkite5mPDGo/1f/1qjFwsQ2qmPU1pSw7k4556+tZt&#10;zb7SdueDz3rso177m8JX3I3uiD97heaJrp2jB3MVzyKjGDlW45prJhVGT81d8ZprQ0sgLh/X86aw&#10;U+ufejHX71NKeWuN3ze9WmgGOyhW+8T3pnmII/4t2e9PZAq8/pSKI1GDjiiWg9SKQAdM+opvBHGW&#10;qclWbHbr9KVRkZ29aylKxJUk+YbdpqPysk/L+dX92w/dxTHDD+9WbqvoaRdyjJBn+HtzUZG0cVZl&#10;Rg/XtVaSFmNT7Rid72Q0FQG7fjSErSGNs7aVofX5dv61LqFIQ7QPUNRtUY4J9BQYsjoaPLbfU+0f&#10;QEyaJkb/AJZ1J5StyEA7UWsW0fjVq3j6Z45rN1NTOUiulsFI+Xk9asQ6d5h4GPardtY5bc31/CtO&#10;0tQGx26/Ws/asj23YxzZlCdy/pUZj2/w7a6qOxUxMduQOnFZ9/YCUsR+AAqqeITYOpcwNwb5SM5O&#10;cUseA/T8Kkniw33cZ6UwRY+9n1ruhUTHFRY9W2r0HXil3c/L+JFRBt3zZz9ackme9bp3L0JlkyW+&#10;U04SBht4yOageQ/h6UqMFNPYnlaJkfDev0pwkXP3arB8yD684p7cNwetTcTZJJKq/dG7+lBYBPu9&#10;e9RpuEnPTpTmHG4j5aOZEa9SaB1I+ZT9c0SMGBVRSQAMMD7tXY7ISKfr+dY1KiuaXujMlkVeNtVp&#10;HAblf8K0rix2Ke3pnrVeSwLL83y/hU+0KjoU/NU9FpyJ5i/cxVuCwjX73zewrTsLRTH8q4/DpWFS&#10;py6hKVtUZcGhtMPmjxxk81dt/DS7eV3cVrwWAHB/i5z61citOw9MmuCpi3eyZyzxDMSPw/CTuMfX&#10;FXYfD0Ef/LHr2rQjthu2t1P61J5Y7/p3rjliJvqYyxE7lEaJD/zzXpkZHWhtFjZdvlxnFXgPM29M&#10;A+tOcCRW2jPJxntSVae9w9ozKuNCt3jyI1DVnXfh+OVvlXn+HHaujC5OOlRSxKDnn/GrjiJLqV7Z&#10;nKXGiND/AMswfWoGs8H7vQ110lis31xgk9ap3OlgJ0+YGuyOKsdEaqtqYMduA6rwv9KGhw+Ctakm&#10;mkt+tRXGnMnPXn1rqhXuV7RFAqB/Wndx+nvUn2dnHTbR9lYH6V1xncFqICEHI5/lQ23blf8AJoOV&#10;bk7qQttPBreJUlYaUBFNeBW+bd+dPy0gz1z71G5w20n65p3J66jZRgmk8vcuQy5z09acUUhvm49K&#10;aF3D8eMUSloUpC/Zt/8AF+lSrpvmbe+elOs0LP3960orfcdv6elcVWswnPoiCLSYyP4t3rVgaZCS&#10;Pl5Xg1ZRNvtTl+XduGe4rhlOTMbsjWyhUBlwuexFPWBc9Dnr070jS7VJ7Y9KcTtUL696zu+pnOo7&#10;7jk2hOcFvXPSpFQE46t3qNFKk7fu98UFDu/XAqeUmNweFC33s+gFVbiBQvGT6g1bjiVG9Fpk/wC7&#10;PStFJov1MWW1y2P7x59qge3YNwfu9K1ynJ+Xls9artadM8c5rqp1Wka+0XUo+Xg7uKcis0n61Ylt&#10;AefmqM2zRN3x3reFa+pXNYaq4C5OasMmI+OvWo3hKH2p0ZbsVXd61vGoguOXLN/d/rTmjDn3FQ7m&#10;5BPPrUkQwpG5uxzWnMibvZEgfHBWmumTyfbpQJeOT+IoUkqCSOfTvWnN3NIyew1gGX7wX8KgmjJO&#10;c/pU0kjfdPGOwFMd93B4qulw5mmVJlUfl1xUWMe7VYkIx/E2OKgBYt93jtWcmU5XGMcqeOnFRyDb&#10;n5R6cVYUZzxn6VJb27Mv3fXk1zTloFmjPNvu+ppRppcqBurXjsPMAyv5VcgsMR/d27ec1yTrWD2i&#10;2MGDQmuBjay1ZTwuZD8oxzgnFdDbRrkFjhc4471NAqh+x59K5Z4lvYx9s+hh2Pg1Wl+YfMtb+i6H&#10;/Zbq0ckilj/CxGKnRx/DkZOakjl4b59uOee1c1SrKWjMak5M6KPx9rVlEI4dRu/L+6AJDT1+KGvD&#10;pql5u6AmUnArmGm2E4+b0Ge1LGwz+PGTxXJKjDey+455U09bHQ6j8QdW1Cx8ubULqQZzgyHmuXub&#10;OO6mMki55ySTnJ96tSysAF49QTUat+7ww6HNXCPL8OhUG46IpXXh6Kf+EdMDHpWRe+FNrfL688dK&#10;6aSRkUfTnjpTTh4yQv0JreFacTSM2tWcm3hhiny/wjk4qE6U0SjcvXvXYJFlcgdunrUM2n7ztxj0&#10;NdVPEvqVHESvZnI/ZsAbVPTmpoE2j2FbsmmKIizDk96pTWJjOenHpXbHEJnQpJ7FVEUupO5sDvUw&#10;iyDnA2+nejyvlLfdXpg96khTaWKtgcDBrsjJMcRqxh1VVX3HtUyW+Dnnc3pSrGp29vWlxg8sOvFa&#10;xkhyd9hnkKSfY09Il3YIPTp605irE8r607fjHT0zmrTuYtsilg2t09R9KidFUfUYqZpNw+9znB5q&#10;Nm8o/dDEGquON2QtH8pVfXBzUbQHy9vv1qzI25M5HzfrVaQFTxz3xinzD5rFeaBvvbsVXmjwp+br&#10;2q22du79KrSEbsn06elF2VFxKtwpxjt61ARn6+3arc42dO/tVdgoP9TUNXNIxKc0W8bu2e9VpFJO&#10;COhq7KQrcj2+tV5upzUPsaRbTKc8GM4/OqrKM/N/KrzjaOhJxxVeSLe2azNJbmSrZVvpU0UY2E+l&#10;FFc/Ub3Jo4w/WrccKqtFFBZOsC7V/wBrrViG3VlDe4FFFTExka9haIj8DuPwrZuoVESd9w70UV59&#10;bcxnuZPkqLkNjqa7LRLZIbVSq+9FFTim7IzrN2Ncr8qj/ZzUU6Bm29sUUVyxOMqyx8suT0/OpLS2&#10;Q3kalcqTnFFFUXDc9u8L2MMvgdt0aN8uOR9a8n+JNhC8sn7tRtYgYoorCjJ853z+E4FbKMs3y9/y&#10;qpeQKkvyrjPNFFerFszjuVpYwGb/AHqj8hW7UUVrEljfIXd+lSLGHfHaiit4jW44RqI/u9Kchy3a&#10;iiuhbFS2HBN4/u7TjiplXey0UVcNiehMIwB+GadEuc0UUiwMY3fhTBHn16ZoooOeQmP3lQgAluP4&#10;sUUVnI6OhJHApLD0qu6ZFFFYPcHsR2sSyD5vXFXYbWMAfLzRRSlsTEvxWkbKPlqw0So+3aO38hRR&#10;XHM5625OsKqvSm+SrqvHtRRXP1MeghXZv/z6VDNGo/hooqolxZBdRKiKR3qrNEu1j7g0UV1QNkVz&#10;ECWNMZBtoorsgb0yPOAKQt8zUUV0AKDtIHoamRsFR6iiigiW5KX2/L6YpgG4/jRRTjuORKPvUudu&#10;G98UUVhVKl8JbgiWRsH0/KlSQgFe3SiivMrHKwLn5R/ntQDvOf8APpRRXIZ9RsqK5OQPlGRWbexK&#10;obiiiuqj8RvS3MPVogD9azRw9FFdqOmJIoyVqWBclvwooplFmFAnPt3qQnFFFbR2K6DtuVP+z0po&#10;+7RRVGchySsDtzxinq52sfaiinHcb2JwT/WpAo4ooqyCYkscZPemjrRRVRJkSQtgf71NmPlM22ii&#10;jqKO4O2xx/tetOlbay8Dmiis6hZJbnzG5+laEMKg7edufWiivPqGNQtRRqF6fxGhn8snHYgUUVyy&#10;OWpuSKu5m/zimIP3o/2uvvRRWY4jPIV2qncwqirjuKKK3pm8DPuoR15qnNEEP6UUV3w2NoFeQbR1&#10;NOVcbqKK0ibAD5o+b0pxYhcZ6CiiqJiNHRfcVNGMnPf1ooqJBInj4j3d8VKkYIP+7RRWEjORVu2I&#10;P6VV3FZjzRRVLYroWLc76twSMHXnvRRWEtjOpsXFmYMPmx82KlEzZbnuKKK5pHOTO+4N+dQdW29j&#10;RRVRJi3chliUIfxqCRBt/KiiumOx0Q3Ic4Y/WnIMCiiuuOxb3AOSfWpA3BoorboNbDwxYn/Zp8Tk&#10;rmiiugkcJDkUiLl8+gNFFKWw2IqZPepIUDu2fWiiuapsRItIPKAK9qsZ3R/72aKK8qtucstyIwrI&#10;Gz2IqRIFFwq89RRRWL2OiJrRoPsf6VhavCu4nHpRRSo/EBlSQKJse9XbS1RJMAdSM+9FFdMvhNqm&#10;xpRwrDEu0VYjGzcB0PJoorgqHLIC2CR7U4jBZfbNFFZmXUfLGFkb/ZOKY8Sqo/OiitBlOcfPt/H9&#10;KqXEKjc1FFdUDaBnSoDngVHINo/DNFFehDY6HsRqMH8M5oMzBloorqKJnO2Tj0z+lQs37o0UUEyE&#10;VuPpVy2T5upoorCtsSbV3psdtbwuu4mRcnJqsi4VhRRXnVDmlsOhTP5H8OKkVAR07iiipiRT3HK2&#10;ZBwKuW3zx8gdaKKmoD3BZGkyM/lVe5Pf1oorMFuVZIFANQm3XJXHGM/5/OiiuqOxtEI7dT274FRT&#10;xCHdj+E45ooq47mhAEDFh7Uij5qKK6Y7FDSfLPFIGLopP0oorogX0BJWYMvpUsfzbaKK2IGr88pz&#10;0zimOcP9OKKKT2AcJmjj2qdqt1A700Dc2cmiioL6DSPmqxBArFvriiiuWrsQaVug2KauRLn8KKK8&#10;msYSJGjG0jsB0pYkBjH+fWiiso7GUhWO2JfrikYZOPTNFFMURl18p+pxUPmHzNv8IORRRVx2HAsv&#10;bqdIeb/loJAv4c/4VlXBw7dOnpRRWtM2pmfnL/jTS2W+goor0qWxr0IS5eTntwKjdsNRRXUMj3kD&#10;Hak+8aKKCojohukPsasQjIY460UVzVtwkODbx+OKdIipDuxzRRWBIyWBdn3RVOaMA5oooNCF1GzO&#10;0UkqDn/ZHFFFTIzGMo3Z9OaaB/OiiqNOhagXY2BV6OJdnTtmiisZ7mZcsxytX4htTcOuaKKynsSX&#10;YyZImBJrPuf/AK1FFZU9zP7Rl3UCnB+tVWX73+zjFFFejDY0iRugU7e1RxjaKKK7YbFD35b8BTHO&#10;3H0NFFUaDoh834inNJiTt0oooAernn8qWNy/ynpmiiplsTIt2S4ZvatdV/d0UVw1dypbEV1GFi3d&#10;zWdKN7sD0UZxRRUvYzHWsKhs+hrTsfnf0+lFFc1bYmpsatqgZGyPujIqX7jquOozRRXny3OEReWX&#10;6VIyDav0zRRSIluRE/N/vUmPk7+lFFRLc3jsDDGfwpspy34UUUiHuR7yzN9KaE80MWzRRWsdylsR&#10;Y4Ye5FVJF3JuycmiiumPxGpXm4VfrVeYmNsgnk4oor1KRvT2K9w5WoyMH8KKK7IlS3HMf3f4VDL8&#10;oxRRVCI95aOliYybc0UVMtho0rTiIcda0VG1uKKK8utuZS3JS2Gb/ZIpzPuC+9FFc0tzMTOdvvRA&#10;MR/RsUUVZj1B/kQY9DToDvioooNog33m9uKaZMeh470UVMTSWxEEDMzemMUjN8/+fSiitImPUrM2&#10;Dtpdu5D9KKK26HV0IW/eKuaLlPLC49KKK2juTLYh3Zdu/SpgSkcf+0OfeiiuynuTEaj7s/limyOQ&#10;ce1FFUaS2IWOZKa3MYOT1xRRW/Qx6jPOYfNTN280UVlI6uhNHGFq5GPxoorz8QS9yaMbRVqFiGQ5&#10;6Yoorz5HNIkj+bKnpyakd8RrjC8jpRRXOzIkXl/ypxQAN7Y70UVn1AWMeY4B6e1Ky7ZMDpmiiqMx&#10;zjMa9flPHNNiblf9rOaKKpjjuBk27enzGpI5GRc+ozRRUhLccJCVz0yO1LKx3D34NFFVHccNyvI5&#10;zioJoFZlyPeiiuqJ0LYp3Ea7l98VFIuxm9jjmiiu2maSIt7DdzUiHC/71FFdsdhx2AtgK3UtnOak&#10;dfKHy+lFFbDGxtuboOKilO2LcOrUUVpEa2GRN94U2R8Z+goorQRWl/1lRKi7m4ooqJ7AVJZmc5/2&#10;sVBcjhvriiisonQiBxtX1571Wf5m57UUUEx3IbkeWOKhkbyj/jRRUS3NJ7n/2VBLAwQKAAAAAAAA&#10;ACEA0mRMCepcAgDqXAIAFQAAAGRycy9tZWRpYS9pbWFnZTYudGlmZklJKgAaXAIAgD/gQAgkFg0H&#10;hEJhULhkNh0PiERiUTikVi0XjEZjUbjkdj0fkEhkUjkklk0nlEplUrlktl0vmExmUzmk1m03nE5n&#10;U7nk9n0/oFBoVDolFo1HpFJpULgT/pdPqFRqVTqlVq1XrFZrVbrldr1fsFhsVjslls1ntFptVrh1&#10;NtlvuFxuVzul1u13vF5vV7vl9v1/wGBwWDwkRt2FxGJxWLxmNx2PyGRyWTymVy2XzGZpOHzWdz2f&#10;0Gh0Wj0ml02n1Gp1Wr1kkzmt2Gx2Wz2m12233G53W73m9tGv33B4XD4nF43H5HJ5XL5nNoXA53R6&#10;XT6nV63X7HZ7Xb7mbgfd8Hh8Xj8nl83n9Hp9WB6Hr93v+Hx+Xz+n1+337Pt/H7/n9/z/wBAMBQHA&#10;ipv1AsEQTBUFwZBsHQfCDuwPCMKQrC0LwxDMNQ3Di2QnDsQRDEURxJEsTRPFCCQ/FMWRbF0XxhGM&#10;ZRm4MVxpG8cRzHUdx5HsfLLG0fyFIciSLI0jyRJKISDJUmydJ8oSjKUpwFJkqSvLEsy1LcuS628r&#10;S9MMxTHMkyzNM64TBNE1zZNs3TfOE4pVNU5TrO07zxPM9S5Ok9z9P9AUDQVBxBPtCUPRFE0VRdGP&#10;JQ1G0hSNJUnSlKtVR9LUzTVN05TtPLpTFP1FUdSVLU1Tp7UNUVXVlW1dV9YKY79Y1pWtbVvXFR1V&#10;XNeV7X1f2BLFd2DYli2NY9kRTYdk2ZZtnWfaD/WXaNqWra1r2w6dp2zblu29b9wNRbdw3JctzXPd&#10;C/3HdN2Xbd133grF13jel63te98Jhed835ft/X/gFZKdgOCYLg2D4Qg994ThmG4dh9eYXiGJ4piu&#10;LU1iWL41jeOY7PGM49kORZHklhVnkuUZTlWVzHkGWZfmGY5lDOXZnm2b5xnL95rnWe59n+gO3nmg&#10;6JoujaO3uh6RpemabpzQ6Vp+panqmqsHqOrazrWt64s+sa7Rh8Hgc5hmWaiEAEAQEBwIAegWAaSG&#10;waBjnGdZ6IUAIShYGYQAyCKRnYcZtGebBwoQBgKg6HIYBQgx+nyZJkGOeR7H2goCgQBwch2G4DgE&#10;hh1HEbRomzwyDhMF4bg+CwHJwbZpmScB0HkgoBcwG3Ngbz2wJmfh8nmZBjGQe5+JODoShcFAQAvY&#10;x/H4ZxlGMdp5nygoBgIBQch8HYE7hJxrGcYpynae3rAQBgchwG4EgLz7Y6/3lEnsdhtCEHIgnH8v&#10;agIA5Tl+NMHgIgFkgH+PkdgVwihEGKN0dZCwohtESJQPAXCRiaD8GMQInRcEICcGoQ4lw9heIMPU&#10;dASQjBEGkOAd5BQIAZBeL0YgtgMAIIYLcTogAyB+E2QgPgmhbhpCWC4nAhA0hJEuLIaRBQDARA0L&#10;QXgwwVwzfiTEeQ6BqhGB8EYcY9STgGAQAoBIBwCgiBYDUJgSwmBOCWEcDQFHWqUHmO4cgyhpDoCG&#10;EAGhEh8jyCyE0IAwhqjpIK+cEAvhnjFA+Ao1A+B5jrGGMkbQQwhg7AEAExYdQtA6FMMF0wAAEgZB&#10;OL0XQuAPgSAMbJ+EU1CD/H4PcNAUwgi0GYOMg4Ag5iOFOHIK4PCQDlGmLwIwTgwDwH0wMhIEwWBG&#10;GWLYTwBwByWI6P8eoZAkBBFuNQcpBgAgGEcKgXMuwTQjhLCeFMKyCQthfDGKRC4bQ4h1DyH0QIhE&#10;3iJEaJESomROihOuVRLYqxXizFsmYEAMAeDAGoO4bAvBOfY+5QZAH6+3ww1kpT+i0mGByX1SjziA&#10;IjEonFAA+XkWSaQGE1XTEgQDBAvmexQ+CorKJTKpXLJbLpfMJjMpc/n4+mYvVigUSjHyGSCuFIiA&#10;IAZnRqPSKTSpQdS0OlMwXDEgSGROvV0uA+EgNS67Xq/YLDFX/ZLFZrPaLTarXbLbbrfcLjcrndLr&#10;drveLzeoo/1KizgdkgrIqQS4eVEiTYArCtkyfTKgk9LgIEVmx2SMg0C6+93S1iERCW4nc+okCguJ&#10;lyu1wIgmB4m9XQSSMRGk4HfEggGRevWItgwCJWt06gDIfk3FT4mluaSWLr3EUIaSSl1k0okBgiGl&#10;ovGGK+B0PD4vH5PL5vP6Lc8nQ1SMPiM43r4h0TzMmUaegkCQL6f7/n/gBMT5PE5R0GkZSuME0USD&#10;wVh0Q5EEwRdGUbR1H0hSNJUngGHEuPw8h5GgYimLkxz8P4AApEAXVBUNRYdedTVPVFU1VVdWVbjC&#10;OlLWQ/47j+QJBkKQ5EkWRpHkheTjMorg9FMbj7P6PkRBMKhBMctSiAsBmLV0/R2FoRClME2m5BUF&#10;j2O06j6ihEhtIkph4FwP1fNMvChE8Xx6PlFAsEUYi1KAgwERU/D3L0vC7O89GlREBgJBERRIEMCQ&#10;DcJxHGchFHKcxznhdJ1HWdh2ncd54JJqiqaqqurFtet7XvfFE0gBkdx/HiOVIPY7zmLwvTGOg5jg&#10;NU3TjS0LhEFwpiYIUEQJoSrbRtJ6TuN0ww5D4WD0RSDYPQ9MUCMMvy5Ok8D4RIAwEAwRhMEgC7Qt&#10;N4j0NoLAnEFuETiqLFCUS8VsjJUFSRFVFWVhWlcv6MI9wnDMNw7D8QxHEsTWM+DlEALw7Nw9D7rM&#10;GC6MZ3gXhtST8O42Q4DoSDnPOjQAGAbx4MMpCRN07T3RIMRMGcsCYH6/VLKIhRoHklizRUaCEKEf&#10;RhERa3DcVx3JctzXPdCoHVdejqkd133BxTYNh2LY1Iq97nwfJEgMBNVjJL4HAJWA+T2PQzDBLEfi&#10;AIo2DkOxKABAIThlIAlR/GOXdk4nirVte2bbRO3YQ4qP7zvW90UvqLdA5NMcAjTA42wauecXnC+k&#10;6fqOp6rq+skYexgEQoC7NdFSBJ8uxkEYKlLNMuSfE4Yx8PqUwAAEnS6NEvyHFQpC/mVEQKBgKi8L&#10;wswfBHX1IP4aRODQsjNR5EgBAwpzBMcPgjBLT6Y1Km9Up7V3T1mo3b12p+t/j+f6efZqx2kiLa22&#10;tvbiWgdo4xrhtDMF4YI0hzEVAEAYBwmxXC7CQDEDj+4MpFcYthbS3EHOSg0eNyq9l8EScyvxF8In&#10;PMCAAwRG7B4RFsdNDKGsNobw4hy2QWwmzHiAMkRQKAaxDiVD0F4pQ/xJh3C6Ih5pEwIgqGqNAXYy&#10;BQOGD+JwigBhHisF2FYHIJCkD8HgNgG4MQjjoH0PwiQEQSg9GKLkUoDwDqWLU1BTLU1OtWL21hUT&#10;W36qmezDqQchJCkSf62gicARetubgWweI5xrBVCYFEao6HHkTBeEcMQsBOCCS5CqQ0oi6QccdB9b&#10;yEZRlwhI5dfKK3NShgzCxGrBUcMIlUUiGkuJdy8l7L6X5SxzjVF6EUJgXx3vDIkCEGYUBcixEqAu&#10;WJLyaj0CuD8GYxhwSYBkE0NQsxMB7HQNcYIRAkBaHfGsiQUA2CIEqHkLpSBsC9FEEcL4eR+PEAAE&#10;MLoehQCIDW4iOz7FNETU41UsQ4hujWHSO5/4BwFASBWCsEcdSKx9a0AA7MgGvTAo7R5iUiFZNqbZ&#10;IyAZbxnC1E0FANAgh+pSImAEBYpRfjHCACUCZYh/k1GwNUaI9B8JtImBwEQKAMgTAaeQdI4xujiH&#10;QO58QAwDAqBYC0BSXCkD4HoO4ao1xu1BIiBuogGqjl0HkOsco2RwQOi0AsB4LQUgmAFNIt4+KzDU&#10;rTPkidRAXVHNeWGUsHnIQgW+f+rNW6u1fAAASh9EgVgGoqXIbQ1BmDxHvXmoQIwUgZAkAws0rITE&#10;RhQi4tY/xwjaGqOqypFQKgbBCCADQFC9DfGyNIdg8k+MDAcBUFQJwQUBInLN0EtYY0fJbLq4tyLk&#10;3KuW60f49x0BOCCEQZw44TAHAoCUXQvBbAkAqyQmA8BujBBoD4LTOF0BxEYKMOgWQf3OHWFQJIRR&#10;kDbHWRIDIKQiC/F0KEBtvyXD/FCIYNQehKiypgAIP4mRZBmCWDElY9h1hhC+F0bI5R5ESAaBUFAp&#10;BVCeArX4lMd320FffHsmY8h2jnFiKoT4oBSi1HMOkcw8h7MuAIAYBQHgQgpC+GoNQWwnhGP2AKi7&#10;9FS0cuZkrJaQKQv/ABIuRsBC3D9HsGIJoPxcjRrWRMLQdRIl/CpLkfo+hoDHGAKoVYqhgDJGmOlY&#10;I+UokVAgBQC4GbWhOCmFYLMkwKgOM22UcYVAthhHMO0exEgtBvEWGwK4OwAD+H2MkX4uBJiWEqNA&#10;aw3R341fEAIAYGANAcB6E4Lodw0BcAxWQlA/x0DbGeI8SQlhfjFGWOcdI7LEgPAmBezILg1htDiE&#10;YHgL7/lKHqPEdotxXijFKKgWdahzjqHaPEitUQEgaAwBkHIRQlhc2+DME0GCwj42QLgWQqc1CuG1&#10;tHadl0qAXA2BMCwHQkhRCgF8KoTgLgSAeS0gQ7wwhMCWNweYACBD3HMOYdViQEVtAuBQCBFQuh2E&#10;aGkKAOSJj6HoG8MoWhljbb8RGh4GxSCzFWBvKZRqsjwF4LUVgpRTCrG4OMdA6NcWJAFjgDIGQNAz&#10;B0EEMYZw0gyBMBuuRXR7DzHeMUXouBXCwFeNEbQ5B1DmHEPcfe7yI50AwA8CIFwphaCuFcKAUAOA&#10;W38S4e4bwrBOGWOQ+Q/h9DjHGOexIBQEgMAyBUCYAZQhJDEHkPoZAmkzHLq8VApxTCxFuMQdQ6x0&#10;DzHuy5tQEAJgaA0B8JQVwthjCsE0CWfy0DvHQOEVoqRQCjFSLnm45afzpoySAEIJAWBiDYGwKoSQ&#10;gAHKJcGFzoZbZMIncf4fxvj/I+SkQRQbwpCRFYMkigBxHiqFwFYHYJiZi6E6IMMIfhMESAJRAU4u&#10;BiA6BH2of4kQ7BcEUKUYC6AGAVFWLcYANwRcSJeP9QwagphCCyDMDiLoAGAUC2DMDMAsATH8EqGx&#10;GzG1G3G5G7G9G/SCEVYjUEESUGPwEwD/DSN3BxB2B9N8VPFHA5BOBmCaCNNFBzBPPzR/ZIP3fKgy&#10;gzVlHsNnUiQAUkZSFyQ8B/ODRZEUAfAxBNC6CxCYAMWQEtSQDaCDB/B8CrC1DFexFKAWAfAmB3CB&#10;COBWBEAxdIExDwDfdABIDhDqSYBoCBChB5BcA4CVCFBwCOCeC3hTExAbAnAzCbCeChAvAgARAAFk&#10;DBCyCdBzB5CIDnWqEzAEALBtB9COB0BjBMObEyFkDSC/CpBqB4CHDfDlciFJiJARBdBniDBsBeAL&#10;R0FIDoDcDNBrdDDIDYDlFfW6AcBuB9CJBnBSBAheEUZkDsBIAwAvDWbVFLBsCJCjhqBCETITEaEc&#10;PhAAEgEiEkEmEzgdC/CuhYCJDSDbivFKAFAKAOBcNEB5BuBdALAFVzEqFkDWDJC0BwBxCADVVNFi&#10;AQAWAiB1CCCJBfBNA6jmERD2BZA8AyDCDfcGFKBVByCMCQBzBZb/D6D3CdCPB/CRCbCnDwD3WJFG&#10;AWAcAoB8CLCOBSA9Avd/I8DKC3CmByB7CFDfDpjBExOAADA/BUBsCZCKBzCBBfA9MBS0QwOjfDfF&#10;g0k+k/lAlBFsDHCrCPBUBwCMEVBaB4CUCLBtBRExD+D4B1BbBLCmDCDYESAYArBIDEfbcqAADTC3&#10;CZBIBkCCEUACJvChJyjHEvD3DvDcBCA1A/dYETAbAzBPDGCyCWLwgMGyG0G2QmG6G8G+gxgWUDR5&#10;UHEvDMC2CfBeBrCADxRqFfA1OCApD6DHCiC4DUZHP2gVlCmgmhFGZOSKg6UmFxTCC+TFBdTIETgE&#10;AiGqC5AmAWXfEpDjDUDDBiBlBoDWDiDwFqAJBnB9CIB5BmBUAFbGEohghihkhmB9CZAIDdCoCQCm&#10;C/FfAlA2BOCxCpCXDSCxCTBgB1CLD4D7D9FdiJCQcmBVA9AnEyD8CyCZCLB0CGCUD1hzFhA0BMBj&#10;ChCQB+AQLPEwDsDhDMduYVW2Fpd5B6CNCgBrBTA8EVi7i9i/krFJjDjFBcltERjJIVjMjOIZjRTT&#10;C/CqCVBnBxCIZPFiADBJBcB2CWGJS3EsDDCvCUBjBwCHn2FsVRATCZCuCyBJAxAgEpj9j/kBkDFJ&#10;kFkHkJEqD5D1DpB/BoBlCjC+DNFpAHAMBwCCCTB1BcBGFHD/DDCsCWBhBxCHkVdbFGBABbB0ATDg&#10;CpCtDFLGXCk6owZMk9mip3p4p5miDvDhDNBEBEBQDoD2VBAlppC+ClCKnJEVD1DsDbBKBBBGDcGk&#10;ESBOBqCICXB7TwEUD2DsDaBCA5BBDjaIESAtBJBlC4CcCAEwDcDCCkBABZB3V5BWByCOCPBzBXEu&#10;gNmAgQdcgSmFmfETgXmJgbEqDuDfDLBGBIBUDnD0n3AAQQAlArqlBJBJAUAMFcD7D1C4rbDPDQDR&#10;dZPFABjcAJABD1Y2mdSBp6rqrrSHg2P+mlQCSOFxMmDcA/BBBJDgDsqjERABAQCjC7C8BCWaEqXP&#10;DaBPBRSVm+EqATAZAeA1A5A/A6AwAlESD6SQCyC2C7DUDYVeFlloADAKBzCMCbBwBWBAEunLBBhj&#10;hlESAvAyA2DZDQDLVAD/ACUPAvAwA3BJBIBBAIKWD3DwDoCwCuCtDXDgjMVQAGBuB3B3CpCRCGDo&#10;D1D9ktAkAoA1BRBVBIhIAClSDveoCtDVDeDiUvEVAnA6BUCzCoCRALhJEpDECwCWo1CHMckWADAJ&#10;APArAqAuBMBNBDAIACOIDdDUDIDDDHDNDeDjtIaeBDBaB0CefMl9EpD9D4B7nGCgC4DPEVt3AUt6&#10;TcBDA7uAShD8D0C4C1mbVcDynkEVAMAdAwDAC8CxAZAMLwaRDwBsBaBZDfLbD8D5D0DYDZDeWJAM&#10;dgAiAdAXEVBWBtCCBhBKA1jIEYjKIWERoejQm1EpDWDECsBYBfByDtD4nmEpAiAnAsqQBKAfAVWd&#10;ERDcZmC7DBDFDnDtYYEUABADAHB5CRClBrBRcZEpDqDaDFBLBQBeDmDxLnRavDAovjBMBMt+ADX/&#10;DMDCC4DRV3DhDoDtEqAlA+BZC8ClCMAEX/D4B6BjBbDPDmaIuTDVDVDavgEfANATAlAhAbSxBEBb&#10;BwBzBcBHEoD8D4CEBxBbCYCuDIdbASsNAxA0A6A+A1AqSxDBC3CsDQwqvxwGETACAIAOCICYCoBb&#10;BFAvEwDjDSC8BNBTBiDrD2wsETv1AoAuAxBLBIBFAPH7EWDyCyC0C1DSVcmTOAUPAID9rmexQvOi&#10;p0ZLp2rsyFyGyHTAD/sWBhBOBFC7DTjaZQAWAqC+DGC6cpj7ESTDCgBJBeB7wsABAGCOCoC5BXA8&#10;fZF8uTBuhbxBDfESAFASAoDJDLC8AXAIyZERCoCNBxBzCOCqPiiJCUCpC4BQA4Aiq5l/gPmCq+gU&#10;KXNRgYERgaYnypD6CEBrBVCYCzDMEVAGAPAcj2CLBWBJA8e9X/U6D8DUDHC6BzB1B3DVDhgkEoUa&#10;gwrAyIz2fJmkUjrxlgFuD/Dvj+BBDCDgX2xUCFChC4OwArEoE1CNBzBby+DEbWAFAHBUBiB2BzBs&#10;BbAbASVIEqw7DDC9CwB/knDZDnzxESALAUAiCpCzCzAxAef5EpspsrSYEVa9AvkcCPBAdFwOTSlv&#10;DmB4BuBjCsC+UYLoADADD91KAQAXAiB/CICKBPqfe9EoD7D3DyCfCOB9CECXCsD9T5AFAPAbCxC6&#10;C9AvAc0dEoD3DtDZBLBDBPDZDrpGERACAwBCBQCAB6B0A1ApAfEtD2YpCzCqCbCFCHCYveMd10AF&#10;AMCJCgCtBaBAAsEqDtDdDIKSBWDpxmESAXApA6CaCUCOA0AoAdTTDeDNDBBobBzv0Er8AEB9CWCs&#10;BoBOvOEsWA01AAORWEEvobjLIXjPIaErrZDqBiBTBMC+yQurARAgB5CHCBBWBHBDVWj7DsDlDeCL&#10;B/BxCkC3zbEUAOAcA0DCDBCuAVs+F8CTB2BeCIClC+EVAgAzBDCTCLCFAyAn2kEvD0DtDmCgCTCG&#10;CKCbCvxnERAFATC6DMDLArAUYhErWfOYSvQpExDLCzCZBXBrCED5UufhAFANBYBsB1ByBiBWb81p&#10;EqDnDfDVCUCKCEcmDCT4ETAPAfAwC7C3CxAbAPuRfED7D2B1BgBOCnDAO0EUAKAUAhCHCMCOBPBD&#10;A1nITSE1D6DNDACyB1B6B+jZoUEUyAfCfHyEz35c5d5eQZD/qpBmB/CbC2Pi4aCcCwC9i9AbEtTg&#10;BgCDOyGmGoGqGsGuEpD/lFB1XpCnPEABAECPCoDABWA8AhErlSBwBXBHCrDGDcESAO2cC6DCC6Ad&#10;AMqKGwzJmBgRmEzNEqrCPuR6EqDrDZDDBABIBYDweVAD1hCNCkCuBVA8AoEzDwDiDUBWBYBZzv0n&#10;gvme5f6+ZMz5g5z7F0D4BoBLA9CzDQZcESB1CTCtBwBSA4EVqNDEBBBHBXDuW4aeBpCBCYB5BiBL&#10;ADy4EpDpDdDLBcBVBeULvyETqmCBqpBkEr0znNuaATAgCoCxCxA0AhWxEvDwDeDDA2A9BYooKzAP&#10;CaCmCzBLA3AjEwD8qcBeBPBFDBDWDq5B7OC47R8NasCoCLByB0CQCqV5A2BGBjCfCZn+AG43f6DM&#10;C0CcBVBnCAeVAAAgA7BWDACoCO5LEVDRC4Cdn6B+WJCFO3BgO6FIDcDBClA/BaB2EVBEBeB8CgCH&#10;Bpy422SnQh27vQoc2+ofvWETDQC5CdBRHGJsETAKAQAhCaCpCmBBAsAeFGEXBgBSyODQDkEVRNDB&#10;BdBBRhESD1DjA+A4BBDdDuXnWKAMAbCrC4C2A278FKD57GA+7J92EUCNCtDHBYA49vEt4MSuL7Wj&#10;luJzA3C/DcwXETAFB2CMChBtXt6X6HD9D3CKBuBgCUCwDET5ABNJCfNMBFEqDg8tBHBUBnMcmuAL&#10;AXCVCnCsBKAzzHEyDsDdDNBPBUBYDgDqr7k5yBfI5b6//b/c/dMSDZC8CfBCBfB8loBqCHCfB7Be&#10;NO0eDuBXBBBBDEDeicAwBIBlCxHE8rETDmDNEAWQ6KBqfb+f4AhJNNSFS57MABhMSiT3dbcI5EIr&#10;ddj6iQwJxpWqXPkTksmAD1dBJIxEaTgd8SCAZF69Yi2DAIk8SW6dQBkPybkx8TS3NJLF06ACpRpx&#10;OSOVUmIphPqgQhopNYkrNWibKppQD5f0TAwRDS0XjDFc4rNsttut9wuNyud0ut2u94vN6vd8vt+v&#10;+AwOCtjydDVIw+IzjesTBgTE69ZK+DgJwdZOpaHSmYLhkxqRSlPZbIEmUSGNR5SqxkwuIxjWafQQ&#10;EvTRXSeJ1TfkmBgmaLWX4UAc6eDfHRBJDhdT0kxXOaORxyK9yf79fRcIwuYDYecmHZVN6mR52AkR&#10;uSVh6GUC7kx/TS0MxLGMmfz8eZVHozZDixkJAoMB8vTLMEIwOAVeyBGUSCaLY00lAsqjGMwOwfA5&#10;JjGK0kBVG4i2eIcoR7F4RF3PcuCsLU/gOBoRRGDqBlwO43TDDkPhYctEw8FYdCpI8cVwPk8hZE0Q&#10;DCNU6USAgDAgL4zzFB8ClYIQZxMJctDPSYZSBJxPhJXg2TDKoSxbHI9z9QhCRFGAeifIUa3lO03T&#10;JHIfiPOU4TdNc3zmEgYB9JohRocJeVLG9TisUJRFGUhbD0NoLAnEFMETCkQBdLgpCIeRbTpM0sQy&#10;E4akmDISxnLAmR+AN5V3Pw7zdD0OxCOI8W6QkGwxEowCvJoCgFqlEiaH4YiBJ0uUmFQcCMJEdRZX&#10;gwCmIwYB3I9BkTAkGWQLouAfBIBmWt23rfW8/7iuC5Llua57oum6rruy7buu+8LxvK870YE+jxN8&#10;Pw0Dw4j2RMMxOGwsiXHlSTnNQvREE4XzwPmZgAGwiCkHkXRBW0/jvEsMg0NA6z4RIGWtMAsidAwB&#10;QCSY2zEKoRhYHE+sPAAbyMKgdhZD1cEpStLUvTFM01TdOVJTxPlAodRVHSc/z3GwUREK8yzgRIAQ&#10;GBAniwLkRgvBxeD8PU6RWEkRTJN07USWRZloWrQr123btv3Dcdy3O9WFYdiWLY1j2RZNlbnP8cxX&#10;DoqDEOJnmgaJpESPw9BmFIRi1M1nUJAF/iVKktxPDcIl7P8/D3GASg3Lw1dmRMAiSK4xxTDfXEmc&#10;RxnIcpEwBA4ni2LsRwu65cXUHcXBHKQwDXSYfSZLcaBMopcyzJQexoIcoEmHQkSqHEVA7SY6jSLQ&#10;NBJGc/UlDoVhzKsjxyX4ySwJUVRrIb4UTGkgyhHwYoiSU2TCKkSBaHLMCJgIAgBcNYcw+BTCODsD&#10;wGwLq9XAjBGSNEbESRwjpHiPkgJCSIkYhKSElJMScTofI5ghgzB8Ngd49yJAEAeCIXgwhcglAok8&#10;u7Sx2ihFKKwfIBQJBMCQD4BIBwFARAgA2BpEh8j1HmPAeg9gFgNAgAwBQBy9tEJ+UEkpQ2kPLKwo&#10;xRykCSqTUqpdTJWR/igEKGoPYlhZOnAMIYT4tAvhEBWX5LYmxbjSImAMCYtRlDGBgBgBhEx/D1C6&#10;EQHQvhsjsIkAIBIFhWC5F2DcEYFC8D7HgOAJQQwkDWHQdwhK1VrrZW23SUpgFxMxlNKqVcrJWyul&#10;fLCWMspZy0LqfQNgVAeivGS4YhIBgPA4GwhcA8RgAC3S0GUP4m2HgCAaKsYYyQdAgAeW8RQbApCR&#10;l3HoCIsRjDGBoBxCpJRUiMDgHIR4q2pgGAqK0XwvQbghAmzklRLCXKRAATImhNi1tDJ7FZo6iSTD&#10;8HgOElgRxsjnk/PgDgLRdC9FuBsBkxS5j/EkHgLwiRRi+bOWUs5aZ+S1pDSKkdJKSrybsYgxR/CE&#10;mOMgZIyi6B7hnCUD4Wg0RzEmDwJUV4bQoA2iOO0b4RwihDG2OkfJEgHgZBYLsYNEAFsoL6KMRAaw&#10;8CTFgSYMwgBOB/DKlx15xTjnJgkAQCcLReQwAtDN3o/WKBIFEL8axJhSDBG2EEElay5C1EqHwM0b&#10;3pvVeu9kkowBRCHC2HkShJgahGCqE0HgLS/DuHENQS4nhVFhImEEL4eRSCGDYSYfI8RxBUCOEoZw&#10;457kmAQA0CYJQQgfB4EQI4JwUAqCMDwGgDAHANVRRMu0D0Zo1JLBRHaPS3o/SCkNIqR0kpLSbXki&#10;Q8xujFsYFgeY+CxEJBOD0K4thSiOAQoGWQ+x9D4HsPcfI5RsjPGOM4Z4oxOigG2OaRcWFENJUWo1&#10;R9qgARhUspi35CR/D4DoFkJYpxiDYamAQA4Xw1BzBEBRthexki4FQLUY1ciSiNFWMULE0iJD7HWN&#10;cHIPwmDnHix8hIFgTg8F6LYVAEgEYCLgP4QYaQoCYFkM0iUoRerYW0tyk0s5UZEyPkjJOSsl5Myb&#10;k7JIrFkhvEUKYkoBUIDXQm34iYeAuBAFGL8bZEgIqTGQLYUYDADVRLaMcVwkQrBtEVdoiQcBGipD&#10;qFgHhJR+hwPuKsYzkwAAaBWEMXYtBQAQzVPNnc9mfT6aCViKrRr7xaJMO0bwygihHCiOlfxEgQA3&#10;CoL7N0Uy+C9E+IQLwfBL0cbTR/CmT9Y6y1nrRuphqUt5IlS1vlMFzD9HaFVV4xhx32IkAM0AujRg&#10;oIlUHTIQtOEdIkBwHIVRjisEhmsvoyRXvsDY+8koR6tCeq6Sd2FYnZkJrMDOtAsq1F0OpW6uGGyJ&#10;iwGWOUGoGi7V7r7X8kr1HrPYJMJwQYZg/iYFqvEE4Ogsi2FWIzWBEhdCdEGGEPwmC7gIBwEAHQPz&#10;jg9B8D4GIJgOl4uDBG4iObjQXuVBq5sHroEnGyL8UwSQuh1YcRMIQYQ9ijEIqBuY3xrjOGqN0cw/&#10;R7jwFwLsXw9x9D+HWOQbg0E8FyizQG/UXr+3/jHgIfw9x3hUCSDsZI2x4rx28KUPIX3FAAHQNMXY&#10;QQnBgHltEhILTXGwEEi4vYrhIB1DaIvKsoFrZAlHkPWrcMjeI8X4zxvjvH+Q8i3IcgzRZhACkGke&#10;4/GHh3EkLANwUwakSH6PQcIPwag+G+PJWYAAjhjD+J0QQZsakmHmOEZoPwjhTHSPMfZEtqBwFX34&#10;8o/B2jZB4D4JQ4x4YrAAqMQSvwxlzZ1PVnpCZ8tApASfSUVyJ9WvyRMcg0mshJDF2YiYKgkhkF2J&#10;wQJfhpi3EwEgMgg9W0ebX5L/P+v9+OpQ3hSsABrtS9lsuAPkOkNcD4EQEsOQO5UhIwBAKMLkLwEI&#10;CoBkRIOUNMLlJsGJQoQkC4EwGYLcJkH8YEjEywFoHFdkjcF0HcKkIgG5uVWE7JBIBgCYD4LsLkKd&#10;KRRRW0F1W9XESZvVvdvkXVvtX4J9YBwBYMRMIwHEFII8KoMkvECADAEwLkLIJkAxeMRM54PgJ4JA&#10;H0IUI8KaA4XgAMAQAUCECsDMGAGMGcFYEwEMAsAeFsVlyZcMjdylBZchBhctBsABB1c9CASZttt1&#10;t8RMFsHcJEIoG4FQvMP8OQN0NMKQJkJcKMLML1EwPgPwPw/AX999FsUlF1fxGApRgBGRCEPIOokI&#10;DFcwvEGAHkJgIUGwE0RINol8Eoy5CkRMDgFgHMK0I0+gX0MQKgIkc0JJj54RkGDt/wux4qM2NCNG&#10;NKNONSNVSEP8PgOYEV6gNcO6LsAAEEFwHcKIIkG5VENYLwKEEkml5s5QANG8LgF8EUCoXMP4PYGQ&#10;EwEALcNEOURIBQCQDgLwLcKsBUAoAI/kKkEsFwmOJ4ABlQMIFsD8CN9NPQzxPd9hPtxARN9xQB+A&#10;RJ+J+R+YSUDUFIGsLAJMHoX4NgL0J0EMF4H5/Y2p9qNaTSTWTYvF/5So3pS430uYOIM4LZpsGV6s&#10;WMBYCYLwLsLZJRluT8LQEIE0GeN8QkC+CALaCMYEOAMcK0EQFcG4mSCuC2C+DE7FWMRKDWDeDmMx&#10;WxvGEASWEJvhvpXyEeElYISaE0FGFAMovEB13cLobAgUWwP0M8MILsJgJoJsMQMsNBEt80XYAIAM&#10;DYEEFYJUJMIUBoA9qUViHdBIQlcWHsW5clBmK6IBc5B9dEQmIUFVt6Q0ACOIJGOWI4u0P0PsPYKY&#10;JIIMIYJgKkPIPaGUXkAIAYBOZgO0O+B0QmKAW2KNF8pKKZ1wVgj+KsECK2H8u8FsHQJIIoHEFOLa&#10;LiLoSUEQGEHoKEIQGs+kK4I4FIG0I2MlKJkKTct+M+e+fKfOfSfWfafYIBV4JsLZHkQkBoC4EcL4&#10;LEJ0A0twJsH8GNVssQQkAQA0CAMIMwMIB+FoXUpcGsHdVcRMAcBcK8L0LsDZPEKoI4HAHFh0Y0CA&#10;MgMwMEB0A0bMXJ9SRZo59mRoTtP5pN95fiKEAAOcNYL4EUEgF0O+Q0CYVIL8VV+9/F/N/VL5R2TK&#10;jSfelClGlISaTlrlSw3uAMuYLEJYHgQwKMSYCRtQLh8IAkr0OcNcL4EQEQF0PASUCgEYGFqcIQYE&#10;NYLsKIEuLB3UQkEMGIHwKJjiWNueDSDaDiDp4eWuD5vKEFvaXCEWXJv0RNv+XUSWE2E+FESUAcGw&#10;IAIsEQDAB4uUAYAoBACwCoCUqgXMOYOANkMQMEL2q4L8L4MQM0PgPp04uMXAAEDkFMG0KgJAeMAJ&#10;b+ZtyhBVceaCH1y1ByaVzCIRtyaqIcRIFUHEIsJAHQFou0P8KIIoHAH4JMKwtMWwAGY8AYAYrwQk&#10;CQC4DcDByMCIC0DcDICoCcOkM8KsGejcRKch1iKScxGJgGc+KqKyaOIAAsCQJcKQIwBF7QX8BUBs&#10;CICABpPIQkN4MgK8EiaoPVnMAADQsYLEskX6MSMYHOMh4Oe2WqlMXifGyaymyqyuyyy03OOkIQF8&#10;HpqwkcBoLkMUL4CoBMAMGEE0DsLwNMOoRICQEAFwMEKUIkXgN0McKsEQsanoAAHtjsGoE0DMHEFY&#10;DsKoMU1JduOELqOQARtlot9WRcz+RlpGjZ92vejmlQOMNEEQEYEwOUPJnMBpbcL0LkJ8A62IXenJ&#10;qqzQAA2h/eTOy64W4Z/qlWACAKT0uQPkF4EIDQL0NkO4SYFkHUJFOWbERMO97dUQE4OeVITMEwTY&#10;Jmk8XcLxVMGBVZKma6bCoGDOWaoSWmocXBvComW1vSoyEQXSEapARKpJwESVwNwVwcSUAIc4KYdE&#10;zhLMdUMYMMMANkNYNIMIMgM0MsMcMgO8Pa1ASYAoJ8LsMQEYCoBcUmsKHmsRyuaKH+IGaZzFzNzV&#10;zczEDkc0KsdCwkYIOAVsEkFMGoPIPuaxPgBkCEEYEYEgEMDoDAA8BcCEDsDUCu3wToLMJk88II9J&#10;pR1cVmcp1qc2v0Ul152B2J2R+e4EAoBQLRe4CscEu4O6LcD0EoFkPAPcw8CUDgFWQMJAAnBAXV31&#10;394Gex4We64c72rfELEXEbEfEjEkScOol4EUEkFoOxZkAAAEIwKkMEE8CUPcDsDkEcOqGUAEGQIA&#10;JoggEoXgPi5wE6moNUOhp4AAE0GkIUJgHcEgDwCkDQN/DI5R68Jh7IEwXajBo19e2ZpBP00W2qce&#10;2wSYPcOoFAEYEUMsN5sUWQB4LQLsLwCsBkAsXoP8I04EI4KgMWTFq/ErKTKVkS4mTtryAQZYNkME&#10;KYEgFwHarYRMAUBMK0L8L8DhPESYP0PMOcEwEYEMNIrEkcBEByJgMG+O6aPUIlLgJJNoSUHZNkG8&#10;FRT9WCWRugACWeoWyUuGD2D9vMRKW+7sXO72Ehv5YG8ERNYVYdYkSYDwFcHUKmiNkgP8PQPIO8MU&#10;LUzUIII4OwPKVIQluJV0Ee+UjFcKZwACZ6sUW2aGH5y6IKacABdNdUy1dhnMBsC8EgL0LAJygW/c&#10;W0LgKoJoMYNUOcDYD8EYB4BYBECUCcCUAkrwI8HMFkzQMQSYCUDAEoKAKII0CABNOIXYKBwS1Jwg&#10;SUHkJYLQGwE8fKvmcsRJ1vB3B5gVgdglgtIwAYIgKALUF0EOPStcPQOMEID0EQNrNkAkBgCoL0Lw&#10;LQB8BGZkXcP4H4GQEoJ0Lcg2yPEDN3KYQmyjXzX/YDYHYJ480sOsFMSwMnJERIFsHYJQF0CcOsEg&#10;GN+45Q1UKELILwEMC2BaycPoH0GIE8J4Lqf0AACID8FkK8HgEEC8EkGZIwf4J4LQMMEUCwBbH+RX&#10;IHAFo+4SRu2mR2jrX2OUFMJIK2FI6e5cKgHDOoXUvcOUFUSsMwOGm2kxq5/jYPdfdg23Khrqli4w&#10;YMPkPQOoGdY4LsNIOQSYC0mgLIJ4IRmpMUP8PsHsGEEseoNU7QANlMKEHYFoxYXovcOMEcD4D0No&#10;Ox75Ho4QNkD0CHKsQlua7AQnNu7Nu/N+oqW67qXFvzOepHOmEsRIO4NcLsDAEQGCawAUBACVNALw&#10;B0Ayi4XkOsOANQK0LUMEAkBcCAEgD0DQAUAkAsBIA5II4sPMKYJ8KYOkO0OYLcLkMIBgCwEMJkJE&#10;HzDkXkLAJYHkGsIUKISYE8GsIQJYHoGHQZBCHhBOHrQwWzQ6siaRy+INQIO4E8DkDoMwOaB1CsKh&#10;U0D0CYBXZ0O4FYEQEAMY2URIAoBsC0MALsLIBpIIFpHMMINrG0QkAIUQM4UfnqycPwGQEsDWPu0I&#10;SUG8IgKkHYF1nrU7BuvyKgUkP8KWtrNIoYSUDkFEG4KgJMHfqcXgMsLwLAMoNkOUCgDIDwCwCIBh&#10;E8BNFLi1gMHqPIKELzVdsYITVsGEEVZEiMOwNsEwEUEsNgOpStj+Mu7TYDX7dnuHuLuPuRKp34Fh&#10;4EMMRICzZIE8BoOMIXaIRIBICADUL4L4LABXXAXgLtqgGBqtUkBoDUH4GYDQHMIC4AAvwIMoMgLA&#10;BCHWi/bh9bbqjO2jIbb8UkNILYJoEklgSaUYDoLcLQKcBgAvsYXELYJ8IMGoHwJjgbKLdbuXzLzM&#10;YLduleTxr0YAP4PoPUIkHcGMJQKruoSUAEAMAoJQKwLpT4CEWwL4aYF0akSYBEB8DILoLkK8Bqi0&#10;XcP0KEIUHAHoJYK4bsCED0NKMTvsRPg6WXhC7KobhOWzOEQnOPhiXPOiEofM4wFsEEDYMIN7CMRI&#10;FEGkIQJDfLrUXMPwiDfQL0NQSYFYU7TMdIRMPe48Di5JsUAMA02kL47sA0XiVoJKV0ImawFoHQI8&#10;Iu1fmHQisNyqHxyyaO+yssToJPfsIgKUMESYEA+QKA+d3sXQNUL4KUE8tAmQw8DIEoGQK3GMAQ4w&#10;E8DgCcM4OgSYAULQM4N8DFAwXgMoLIJUFYGkIby/p3p/qHqPBlfvU8QnVH4YScOnxoDjx29wAQAs&#10;JkK0LsEwDQB8XgPQOYNMEcQAjlBwO58ACDwcFKJfMchicKQiEMNTossHRIRGDh8ZEhZqpNBMEgOM&#10;ySSwhUJA6HZFqd+xkEhkTr1dLgPhIDSaczqdzyez6f0Cg0Khwh/0aiUik0ql0ym06n1Co1Kp1Sq1&#10;ar1is1qt1yu16v2Cw0tmrBKE41oeEBUNikOAx5s9suSEEAtnZSoo31F6uZljMalB5wcCg0IjcTht&#10;iMxqQgfFo6xQ4Ux6ugkkYiNJwO+EBAMi9esRbBgETpbp1AGQ/JuSHxNLc0ksXTl+Pd2l4mkRgtd1&#10;SQZEUrqFLIwJAoBT9qMNWl4wHR0vh9SQDBENLReMMV6Oxdrt9zu97v+Dw+KsPJ0NUjD4jON6xEGB&#10;OZMlfBwE1JvNNiolBIJaMbGSUAhKGYfybH8ZE/Po8jlE8QhANI5z2SQLhAFEnSVI0GgQAdQT8LYn&#10;yOHAgCRPU/EZAEAxoIMmx9GER06PA3w6EESDhOo9EIBgJg+LsuSnTdRD/P0eRdEgoi/NZJCwMs5Q&#10;1BpSS1JUfBmIYn0kHQkSqHEVA7TkuCdIIZR/Jk/j/SQCBrIAjh0GMTwGcZP5APsqiUHsciKKVJQI&#10;BQsC+MINQfA9JCpI0cByI4q0kC8QxdKQmCCcROFCPk8hlFgSi2Mo30kIgpDBF0QQkTk7jdMMOQ+F&#10;iNkRCsRhgLonyFUCkhZE0QDCNU6UIAgDAgL4zzFB8Ck6N8yyzEoVhqPI+j+REBQKGofSPHgYxMSN&#10;QDyOo2haEsUjPOZm0ZIMoC7GIRQqkA+hcEYLjANhgkZGIfCYIEaRNm5QD+PouSoJsch9IY8EGTkZ&#10;yAJ8fhlEZPT0NoLAnEG3kIBkMhJMYsCcAa1E9PwbhSD4rTJOFJAOe8lilJ0QQtCFQj4O85hsGQWi&#10;3Mg20kCAORTL1KAIAS9UIPo8TkFQShIM1mkkDwURjJwjiCA2kE9P8zS5KMXhlHs8D9spL0xTNNY+&#10;ePXnbUaZNf2PZNl2bZ9o2natr2zbdu2w8zmNIQQ/EuDz+AHed6P7fEHAIgyfLcYhGCxUZAPgXhHD&#10;QvjXZveQD3nV9YAIfSZK8aBMDRk2VZdmcOZ1n2hdlOWmahqmsa5sGyTszC2JkVBlII+0mCQMw/Hc&#10;cxxDsNAuA8C4aAA/zoOI3S7K4oyEJMoj0c8A/OP30EIdJ1HWdhpNv9j2fa9v3PdU15Xnel60RAoE&#10;AhJ4pyeBf11Eys3C9MYzzTMkwDMNM2z2Pns0mCsPhQFKJoSIFQGgEKCP8XYoBDLvEsmMkoGgRAwD&#10;eHYOYQgcAxA0BUCJCB+j5HqN0bA1BLiWEgLAW4xB9NXJIBkFgPhbitFIBUBjFySovRijNGqN0co7&#10;R602AyQUhpFSORlJKS0mlISelFKaVUrpZS2SYfo8x0BWCcEcZA2h2EkAEAMAwOAjBPDiGsMwKwTg&#10;kAeAppsHR4DaGwNUT4lBHiuF6MgfY/WxEIACEoMjlRABnAEAEko7VhBLCUFccY8h8kRACAIE4Mgf&#10;BwDcGsGwMTsATUARkew8h2jcGsNIRgihCC9GSNhkAHAaDCGCK4CoCIZkZHkOkaIQQaBKHQ1gg4CQ&#10;KgkFOKsVINQSgYJ6rFWatVbkHVyrtXqvydD/H8PcQoaguiXFmMckiJgDhBCUFoOIcQwgrBGCEA7O&#10;iEDtHQOQZgxBeCKEaI8bA4osEZA+DEJQtxXCZAem14I/hFhwCuJAVgxiSAEAMA4LocQ8hjCkEYEI&#10;HJfkZHeOscw2xrDRFAJsTItxhDNhRLUnIWQ5iPEYHIKzTh0A8A+DMb5LiEACAUBYT4qhXBCBiCFn&#10;ZOhsjGFaFELgcR4j5pSREBADgKhYDIG0L4UQigjBAB0AcfpxTkGiMsYIjhFiQGeN0c01ACgLEiKU&#10;WoUwdglJ2P8XwpxGBhIuiREoAQVg4CKHUOQcAcAyBUA0BABSDj+HKN4bIsxUCfEaJwVT+R9vOAG9&#10;CnxMCZE0JtD171jiDthsfZKydlLK2WsvZizNmmxj/H2PQMwUgii2GcOInIBQIghFwLwXAKAMAMKm&#10;P8TYgAyiAE2LcnIBAHgcFmLoXYLgOAOc2ZYzDRCDugNAaJ9hJXSmpNWRk1przYk+H2IgNwXRKCuG&#10;GUckwAQNghBIBMBp9AAD+HGN0bQ7x6nQb9UAJoPgZCxF0MB6R0zqnXdHZu/N+r938sq+A9B6j2Hf&#10;ACCoHoTBPCVEcB0CawCkD7HuH8N4WxOiyGTdskwDgKAaBABoiBBx+j4HkNUbQ4CeAPAsCQSwoRRh&#10;ABcB4nsNUZI0VQABHCOkeNdKEkBISREjJISUkxJyUEpJUIylZLCWieDfGYLgKoXw2jnHghAnYGwR&#10;AnAmAx4AAB7yZG4OAcsdiTAdBUD4VgrBQgcnsTsfopxGh3DsI8U8DScgRAsBsDoGAJkkHoO8dI3h&#10;xzEJKAEAgCA9CQFIGoKIOSeD6HmOlBYOBpDmvWREBeJwRAfAxH8AATgzB8DSFGJxB5gq0VsrhXSv&#10;FfYNJ2PMdY2wxBUCwMYbg6CdACAMCUE4JQEgFYuOkcY3h0jvxomUBgHBOCvFaEEFQHCSDgGULMJA&#10;WA1jzp6TkAwDAIgoBEB0klDxwDnHYPInIGQPggHcOUcA+a0kHB8FwOwpxEl6J6P4LQPwSjBG4wAi&#10;IBwFgRBKCMDqbgeBUDSHsMYTiTD8FSI4PgdRHikavmEkizIxgjqZpsAGv9g7DJy3kAWnRACUD8GO&#10;mhOR/D8HqH4NAWnAjMJ2AIDwJATAQjPXgcEax5D43YAIBYEwmA4BSLI0BCLEtbsZf1tlkek9M6b0&#10;7p/UOo9S6mSUf4ohDBsDyJUWBOQSg7CoLcU4kSRFVGqLwUQTAwh5WSSUDxgBfCuEqAnkxRDKXDc8&#10;Zwz1yL8XLNPc11F0XVk9xAPEQwdw0CYFYMIpwWg4CNCIBLV4fhMX0epfe5XVPM+a835wk1/3xYCL&#10;EAMAgCwrBnDmH4OgZQHT3KaPsew8BHB/DcJIUwvSqATA4CsSgnROA+BZi8n+MYb40xtDvHMPseRB&#10;x/EXIUScikRyPE0n42smBkDGHEbu4iqAhBcDwTgnBNgoA3cEnw/R9jzEUHAMglBYDEKqAUBIYA5C&#10;GEEG4K0rCdD+HyHwMgUwnwuQzxPwQQXAegpAiQaxEWpEw2p0x2qhQA8A5w1gYgVgXQyQ3mtRUACQ&#10;DAGghQmAmwVwQQMBPApQiwbwe0/T+xT2gwRAVQZAigcgUwTgSATg5A8A9xCBGwSQuQrgnADVdxPA&#10;kwdwXCmwvxPwLwRgYwsQngggBXGRGUHAqAmgiAfAhAmoOBVABATwZQcwjAewbgCoQBQQ/Q9g7geA&#10;bAYApguQzRTgZwfgnAKQ9QvXjgp3RTWli3yHnR3HS4eofYfof4gIgYgnnQ3wwgpgPAWQdROQXXWg&#10;iAbAUBVw/A8A3APgOgRg4VPBJAWAcwkAjQcgVRT3djnVxQAFxzonmBGVzDp1zzqV0kBn+wuApAmQ&#10;ggkQmQ4g6A8BQABwDgZQbgeYZwXQxQoQhAXnk3lV9j1og4yoy4zDbXn2ARXgKQLwNQOQPwRQXAWg&#10;VwJgHQFITxUkyw+gwgrgoiaAmA2g4Q5xSACwEgGATQUgVwdgdAcgF0BBQ3w2M0OWN0PCP0P2PUQh&#10;EURGQUR2Q0SmRkTGSRQQ9w7A4QiQiQiAqwrwt4N4KhQgCgEQFwUgWQZgdwcAYQEjvxSEyw/QrQnA&#10;iAjwlwpg4A6ouRSgIgMQPweQdwdQSAPAMVTRQg7w4wzwVgUAXQ1g6DDhOQGwNwUQygrglICg8ism&#10;pWgUxmqUySkQ8Q6QlwkgiwoApwsA6w8YWBQwNQQgUQfggAfQMgIwFybw/g+E9AjQhAkgoA6g8mUx&#10;QwJQMgPQbQbwcQUQQgNgAgAg+QaASwPwsw0BcxBwAQCQFwsAvAvANAIAEhPA9A6w2gZAVwXQwxch&#10;PAEAJwPAyXYWWXdBRQ/w2Q0AwQhggQhD9Q1w/HExQAAQHAIgLQbQeQfQWASQOQBDeRSw/g/Q9wrk&#10;AQiQmAoA5g7C7RPQA46waQdAfwdQZAVAshKQbQjYdUtodzXFjYzRWIfJ152p253J3Z3p3xTUzA6Q&#10;lglgpEiBJQQwUwYQMJjRWQ/wsQowlg3A6m+xCJXwXgMQIgFRTw+g9ApAowog6YNyuADQGAXwYgWw&#10;DEBROQ2wzgwAsgv4bBGQPgTQXANQJpZhSg8lDguAsgrAxQwgwwyg1imRCABwDARgSASgTAUAVANQ&#10;KG3RBw3gzgwQrwv3LxBwAwCQDQWgXgYgFqCp4KQqQ6RBSQ+Q9A6gownwow8WlBUwBACgQgRXkACw&#10;BgGAHAHwB3+RXg9w8w8A0Ay6IQyQzwvAtwuA85FKOQMgOwQgMALQLwSQSwQgHAFEGhSzKgnQoApA&#10;8F6hCB7gHwXgXQVHZBQ0ywvArwpA0Q3w64mgZgcwGwDRSQ2gygvgsww4AhGQOgSQVQOQKnwZIQ6w&#10;5Q3wugtwuQ0g0QzQwwzA1ZqxBwNk1wJwJwKAUQSgRAGUGRVA8g7g6wxwwQug1A2g3AtlvA9kKRGW&#10;2QHQRAQwOypQQgMwLgKjv6WxRA85CwqUugtQtQtw6A8ZcUWwCgRQUwZIXwWaCwAA/A+QrApwoI+B&#10;B1AQEAXwaAYwEIYpIQ7k5AuQtwtAzwzQygwwzUoxLwDgFwRQRgQgP6UqzwKaWhSw/w7g6g6AtQrw&#10;pgyQyAy7ADHxGQCgEgHASAQwOgNQPQRgNQLgJzv65hCAzwwAswvgzQ2hJAOQSAVgOgK6MRPXsA6A&#10;rwqwrAtAtAs5Km45hUWgPQTgYQfQcQYADDFhPw/Q+g9w3g2A0QtguwxAywxAvQ3YuHFADQFLHgPw&#10;KwNAOwQVcgDpIBVg8A7A5gtQsQrQxQwQwgzw25hEtgEATASwSwTQUAUgLgI0RgAA1wxwugtgxg0x&#10;CBhAFKgQXAEKhKRRT52bjbkLkbkrk7lLlblrl7mLmbmrm7nLnbnrn7oFsGF7obpLpbprp7qLqbqr&#10;q7rLrbrrr7sLsbsoe7o7s7trt7uLuburu7vLvbvrv7wLwbwrq7j7w7xrx7yLybyry7zLzbzrz70L&#10;0bxLtb0r1b1r172L2b2r273L3b3r372bxb4L475L5b5r576L6b6r677L7R474r7r8b8r879L9b9r&#10;97+L+b+rl78L+7/r/8AMAcAsA8BMBcBsBxSb/cCMC8DMDcDsD8EMEcEsE7oMCsFMF8GMGcGsG8HM&#10;HcHsHx3sFsIMI8JMJcJsJ8KMKcKr8sIsK8LsL8MMMcMsM8NMNblMLcNsOcOsO8PMPcPsP8QDX8OM&#10;QcRMRcRsR8SMScSsMMQ8S8TsT8UMUcUsU8VL48TcVcWMWcWsW8XMXcXrmMV8X7vgmsZAZ8ZhCAd8&#10;aQiMa8Ysbcbsb8cMcb3sYccrtsZAmsZgZ8aMasbMdcfsf8gMgcgrrcdMg7rMd8ecewd8awiMhsjs&#10;j8kMkckozchck7pMiMZxB8aci8fclsnsn8oMocoj3slco7msmMesmsfMjcpsrcrsr8sMsZ7r1Mss&#10;l8ZcmQAMm8jMtcvMvcvsv8vcpcwKQ8qMisu8w8yMycysy8cswszJ28xcqsnMrMz81c1s182MQczs&#10;2Yg80cucq83M4c4s485MH8285Yes3susnc6M7c7s788L+M588XU86s4M9M+M+c+s+72M88/HTM9s&#10;08/9A9BNBdBrt8/tB1m9Acx9CtDtD9ENEbk9CdEllNDM7NFcllhzepfJn9GdH9ILptFNIT3dF81N&#10;JMhg9tKg4dLDegIdLwB9MdKNM9NLmtI9NTb9JtOMgg49PQ9NPxCAFtQgE9RNO9RtR6QtN9SDadOt&#10;S8b1hw3NUTfEtQCNVdLzKNTtWdWogNStWzY9TdXsXQ8dYw5tZU1DeQItaQBta9YaQzYdY9cA8dVQ&#10;CAF9ddbc5NXddx4dYNesWA39fw+NgROdQgFtRGetfZ2tUw5di9P2NFhQI9kFhdiM19edkx3NfNls&#10;TtKg9g4tnTYdawBlh1hwCtpAHtpjetmYgNgQ+A6drdm5QgG35ADn5dqcytldtRYNmNuMRw6NvQ79&#10;vyNwGAGA9dxA89xhCAJNyQBdy9u3mw99z9PQ41h0dzeYfADd1wHN2dzcyNt92xW9ut3sQA294w/N&#10;5RCAKN6A8t6tZVWBB9dQFwEt8d4XUA7d9Q6t9x0da9hA7N/NqxCAKeAN88vt3eAhVt4OBcNtcN7B&#10;CNswDgEOD9Uw5+Elh9oNV9HeCFmVh9vQ6N6rQW/NMdpgHgBOI99Q7d9xvBBwGuKgD+LOGMr+BOLh&#10;UeB+McMd0djRCAEeOdv5QRJgH+PtpGq+ND3g++RNiw5dz5XBCNhgFOTOF2ow+Q+dfw3zYQDOVQHe&#10;V8VVh9nQ4t5Q/OKgGgC+YeQpIctOYzXuM+ZsJ+UA+Q3ubRCOI3pOYdcBCNU9U+cN8QEt7+aT2txA&#10;9Q5Of9U1KpfAFehOeGStgNgdHdyQJNksUQ7uj9rWgeYQC+Iee0BuZelh3+aOmcIN/A7A6+oNQdQu&#10;Hd/hGea+cNMQBwJeq+nDa+oA6+jw7ugTfpfOVwHeQBP+JeJxCOX+LElsSw+uweUuswANHdaQIty6&#10;9erRJOMOyxQem+zsGDYQ4O1Nq9HeX+f7c1hVh+XeXeydV+k+0R4eXenuOxJOQN2QHOjRQORA+9UQ&#10;3BCN1wDe6cT+UupRJdhthO4uzOmO+xX+0O/sEdjd0XRQCQCeDekRCNsQG+SOnuwWlNhPC/AR2u7d&#10;0ea91AAevt7+TqhRRuW9m1hex+cMR+nur/BQCeSLhty9kAI9qO/uzfExOfAPMcDeEmUQ8JLAAO6e&#10;O+fRCPLNoOG+GzYecKsQJ9oPNBWuHeJ+7fGOhAFdhhUeut+BB/C+DcRNq+W1h9HQIPXOG9rxB9wg&#10;GOOadu+/MPSBGfM/Z8BO7ebQ3tU1hePgH9LA4do9pPcRJOUvOPOeQPXAIOqfahTjYfeuG1AOI+If&#10;fxU+7e7+8d2N2sPtU+2fPRB/TuseXfbzzuQPd/L+/fgBVfafncAOO/hBB9huVQDPc9wfYuORJNmw&#10;2vrjYVhfBgCettc/oGOhRt7OHRJPpthPiBWO9uiZfOqwJfHMOfevNqfuVfsvyGHz0NoDevffsu4v&#10;Zvnfn/tr++W/kgANV/eu5hB/0fBu/A/w3f5ONxB+qecPh9Mv1xOea+RvF5hTefpuX/xRWfUuKAAP&#10;Vds8Oe7RAHDAn3BADBhJCHBCnnDABDoeA4iBYmE4qFovD4zGo3HI7Ho/IJDIpHJJLJpPKJTKpXLJ&#10;bLpfMJjMpa/5rM5vOJzOp3PJ7Pp/QKDQqEmqKZ6PDzvSkRTKHTqfUKjUqnVKrVqvWKzWpU967AnD&#10;NX/EwLCBI27O/LTYxHbIMAY86bi7bm+rrYwFeAJeg/fANfq3gMDgsHhMLWHriHNirS/I2GseD8jU&#10;nzlG/lrCDsyG83hs7ns/KXLonlpIfFQmB9TCnA/tbG9a/r0BARtLLEQHoNzut3vN7M7DvuDwuHxO&#10;LVaKmqOZ6TS6bxuf0Oj0un1OrT3V2Lm7YeGO6Cu/lm/mM1nJA9vPX7DsNvD9kHfftAR1vn9Pr9pO&#10;7/y6P3G78BgZgB3wKVh4T4gZDwoglbn3gx80MPM5IRQ9qQHCKFmrfk70PXgAmwcBDocByIgUiSDY&#10;mieKGfh+KYsi2LovQ9yHKcwd1MIiMI4jmOo7jxvFhNmQFhhyFgiaQ8nYOpD2bBtmQOSFsHhXU+oc&#10;bdBD7e1envB18Y9l2XpfSJsGiOViD1isCZoktY1bOybTrm9D2PBpkQPmCdlOlZX5WW4IJ9Q82KAW&#10;FspLfs6JSP2iIchwEqMgAGWynekaSiaK6Tpal6YS6MlIQ5So1c6mahqKo6kdKD4RORDwQqujoFga&#10;HAlrGHEkoWGZKZubzrlKWAEB6voUqWwbCZ6Bj4kiZUbqsEHdBiC2BZQ+XhWEDLUlqw7XRxYTnts8&#10;bdQ+JAUBW4rbOeha3BtFwWatXT3tBsFuf5YwXvOdLYva91CpW+L7vyDabcunXNje/cEwXBsHRqY5&#10;GQ+WrUAw18QQ8DcTiIHEnec9lfQ+jASadX67Q5sq+B6wMIybJ0guw48rog/UPW6zLKbmrj4beRKQ&#10;yik6nhJDnxn0ILQoA2JCXiCQohTOzkYxjFuhya0Ow6cnspi0LQmgCdPznWkZvrW9e19Vr/jSNtg2&#10;XZtnfSVjc2tD1jCHbz03FijmQ+4gVuBKja3rLW3CbfpWys47QQ/DpLrPaOIqKSDu4yK1jszDm8dq&#10;SJxZBkuJjDLTd5vLUPkSFOBm07LfiS1kaV/GLFbeVERRtbqOk2zpeg+5MtgLI+y5i+9d7rvQAPw+&#10;T3Ow7zxqoEwWAgBQC75DtiwGn8D8z0vT9RTuMO5cTp3W4rgqiD1u28IclSitX5wx78OnlA0ExLE5&#10;L7n1fxfVjJIt3xUafGWs4b3ats1Bap735IMVy6J0i4VxJGNWy1Dj4UmkbbiPRwKVmWoUYmA02DGC&#10;NnxTk+NHEBE2keLK1mASo3eQka2P8WgnhFCaFgMUpIjRRA7BKBA3I0xhiyFKLUYxPwGgZBIHMNQZ&#10;HklDecABTzZITxKiXEwjy6yuueQsWM1a0EKJEJatA1ZsEmpLIe0kjcFn3kGibGQ3a7FCrFI2ac07&#10;UzhFhHFHBjCfE+pcjKcRaA3o8q8SIbdzY3WFkOSakR+AACwuoPOtA2TDmRjwkarlFZblwGnkIfQs&#10;LooCkgAjJpZkdlLQmk6vwbwzhdh9EKJYeY+2XKdhjDOGqKhWCWECKIXAzifgRBCC8SwixBgLANEU&#10;oynIjsClBMSYrZ2MMaZ6bRn6xTVkPk0BGThL2aIIQVGMhyD0xorjCZuSkxpvlCggqhFZt2ON4Ook&#10;ZMb227olnAZ82EVDKPnA6w6Ro8I4DiZae497MiQJlnwlIsJ/mRvpIIkiQBGWrqOg6dRls+I0kaWU&#10;g9lp/nwuHncjqT9GFRjtHCNUPAew+jpHkY0jQd5WQ0M8P8fw/BEh2DIMYbQ7pbS4l1LyXxRJgMAm&#10;E9CjdPqfrXYUaUhyck6OTOwQ9kYC6lkwqOkmojlk6kaSM3ObbE05UXqBVolRYVCv2RWf5JcdTrI/&#10;SCTWKyFqtmCSQdpVSrEAMtLONuiAAGrqxBLVkkB4WMJSNkadORDywoPeyYxl5BlwMcrycKh0cK6Q&#10;Gbs94hpDi+AfQEwhVDDqlgLhG7sm1alQjqG+NIQghhEjgHSPMj1J4ZUpM6P0fQ7A2BcDEOUfBGQC&#10;gIAUA0BR8iZAPA6CoQ4fg7AKALL85MwYkKgs/cy5qOKyjZaIAKu6HInj3LcWV/ZLUpR5G8tOAAHS&#10;PVUMVVYBsYi33OvSQ9K1B6hkZs0xWxR9LIjzfA2+hl6ihLsPSTU/1lDZJISQlavxFbAEmgg4FaBY&#10;WrlsBHZwAF7DsUIIegJdLVzgwQXJYUhxt0l2aIe/ZubhLwMFghMkACAnwsFo1flHA3hoDDEUI8SY&#10;5h322JBauVpnh7jlGeFoNIf5VEPCGFoN4bwsBDOfEa5T0cW5OyedKdJoq3AQUclI8JsLNMjJyzRm&#10;yFrtVTNJOojUFmK5Qq2Yxj5dSNrpmhfI+0XyHN2nPmcn7axuJWIexWCyxZ8QZmUAhn9YyTmrQeYw&#10;26WpoEhfsuRFai1GN2NymVVBsCIERS1hcjRYY/JWy8CLMC2FyLmf+Ayu+K7PZ1RaP8fg9hcisFGJ&#10;oVIth+D9H+STHNrTDDRF2KYPokxUEZACAUNIfBFhJBqCLJVOmx3L1Ts7Z5hJDECXYQ+yiAsEMrcq&#10;nNy5N3rvZIeo6fpH7xjmvLVgvG0I7ZSHKRs2S4NFOZURd0xjV7KTe3SSp7L1yHxcPKABwKRkpFjT&#10;o6YlaZXA7UIdZpvwJiSMtXIg8/pfqxG0MErk7SK7NLzAvfhwMECPLg0ivZaFck9kGTkunU+tt8H1&#10;pYNoaYzBSilFINAbA4uVkaAFUsA5iB7kb1xK4wwsxPCIE2LCHiIAEAOEKJETQKwMoDONkuYfLOq9&#10;WKilKPyEzUvhLc3N+0UQRX4Jg/0bmIwGcFJDuTcxj83m9TKxjkXVzemwO1xjVBY0tdjRhUIeRD8G&#10;n+7mSlK0fiwljsoWNjE+HBkOP9UXbhLVyJIPWRHBuHyTP2ey50hxbkmrp1Avkmr2VbEaQElqxSZY&#10;/GwdYANDlaNkr2bmrk2BYyy6Ds7zjwRxh8DwEmI8RgwBlDUlSP4jYAwDAKCSFQMIEh4jMFELUZPP&#10;6UdBMIPsSwgA6S0G+4QC4KhMCYEQA43GyrkU7yZ7r9P6iZrkntOvOjehtUUL9g0nkb44nn096Ajv&#10;a9UMccbHEGMOBLFWaJLRtfrFbJiGicfEaJNcbf7I5brEPLpGngIEjSHD2baJ0FhXdNVGUH+HxUWb&#10;oEvJSfxZ5ZyLiZmeDEEPZQQOOETOQLUFCJWJjcJAAFuLKLpWKFhVyMYTkESETdhd7KXMtXdLIcKV&#10;LamMHYsgWGeDuDaBUBkB2D6D8fFEaAUAeApBmBpBnA4ArAiCyCbCFCcCzfSUmfUGFD8D1DtB1BvB&#10;oDdDqD5VJA1BJCUB9BpHSdTU9hNh8h9EdGwXdadERM3F6TNEKFhJ0YGE9VOgaeQEjgSEaePVSG9d&#10;9EPUVNvduh+FCLQT4YbEZMcLpb3I7OaOcKIghNviaEabeFxdnOGF4IZKFGMeGETTQTSE3KFLkaWA&#10;DApi8YPMXHnNzgnEZLKLMiiEsPqDhjCEPcbMcEhHaKFJSFuXSIcGyiJGPLBPXLkJSG3LgiKcqipG&#10;7hPhRhThVAJAOAUBEBOBWBdBQBEAIAGAEEPhhhjhlfTWsfVGBDyDoDWBsBpB4DwZCAABHBcBzBrB&#10;WA/h5bLPPRJjgkNfrT/RwPtANgqAAQfOjEOMNgyE+XcR5XfdoQBEpVsFzGOVRG5b6OMi6WUhDkOE&#10;9IZOiieFuJyQOKiX0hCGph+RZEKeUADkqGpZpECJSLQH+XYEIi+gkF1gmPsEOKOi2E0eiFxP2aVM&#10;hF6KOOREvJGYClKAAGylVkaEfdZObJWGwH+MgEZGyIUYNiZJfhFR5LFGMIUUElejfkshODaBhB0C&#10;MA1A+BDBOBMBKAcAUANEejzhkhmEZdAGFDdDJCzByCFCbe5ACBmB8CNBMAzAeDdDaDUDLDLDPDJD&#10;LDKD1D5hWV1ARAZA5AyAqAyA7BEAkAbASACTXNhkKU8kMl0m2csT4hHAAJLkzb/MrQQG3V3jGE3M&#10;0FucMlqLZE1LkdgecEGMxKrGFLsTOEajMKMm3E/GwIZSPaoIUJLkrKTiQAAZzTth8gYjLLzjNEOP&#10;lDvieSKLUMVnDeRLbajV1JonHgjExQQJIeMjDKrLpgHEjT2KFIrMiK/k3EgFhNzJGLFFjG3FhllF&#10;hHxLMbwKXNJjREGNXR8OthLaonXGCD8D3DuXXASANW9EimEj1hnj3GFC8ClCRCSCpC9EZAIAUB2B&#10;zBnDKC5CuDADMDXEoAEAJA4A9BEBfBeBZAbATAMHHmzfooepOZQGMeqGtH+SDEGGwJADZYUHfWUF&#10;PiMVQbbiTEnoJGKUIOvIAL1FaGMXdebAAchLipPE7GwOBZ/EZMOKOgQKZFhNCdbIVVpgWiwH8EON&#10;XM/EPpRObGwJWNZM/aZE9JWpYjCPhbiEzGMHaIZVgF+LMeXnJD/HaOiIrICLMnfEZNJFhJWeBEaG&#10;MGwk7J0pcKYGrMYlCF+TQjeoce5pwHEoomGQworGECdCJByCxDFdmIgM4hUUlEuAKAUAdB1UgAzA&#10;mAaFSh6m1q3rUVqkWMbKMgAEOT2i5EOnVASFPk5GsGtMOdpEsiVEam8GZFVpyMrp0NXJaoArVEsM&#10;YKFn8TPSbHdMFd9X2PioHdzlsDeGMQMNvqnAAm5GIFhXSGyhKFDJjOUEOLKYqE+r1H7r3sRKrN2G&#10;yFhJjcRgNHkAbEnWMDiluFpG3pmAZaNE1JWsKX9F+cMlGI8TIECqppTF+kZpKMnhMrzGeq5j2Y6G&#10;CD7DxB6BuBtDUDlDwEhACW4AfAdAbetXoAAD3DzDvDlDpHbEgAEAPAYCFWlApAdAREtDWtjC2tlE&#10;kDUtoC+tqJjB1ttrTs8twTgR+JSJDRShBEOftSNk2AHFSXWFuV3rypiE1oKXusopoFQpeAAIcYNp&#10;4txEjIPNzlSuKF4MVICnxKlZxniPcnkdXdfLeEOoTSaEPbYDjEPern4rfFPJWMQDXMtnGN+WWE+G&#10;wK5b7c5F4GndwHnWGABJ0jFmxEkkitYAAN8G3iDIWK5T2qIEEIrlMr6J3ceNxjbvFADNGuXLYs7u&#10;OGDs+oqtAGAD3DqDbBqBvB2DtD1kBqCAOASBIBQBZBFA6AwIAAWADmxD5D2DyDkDjDgC4CuCtC+D&#10;KDQSpq2AAAYAnA6CMCEB0AOAHjxEpC1wOB/wQEqDQwTB0wVtvvZwYRLR4R6EOICqtAAiAR5JWIUd&#10;du/FOuJbhnQEvpjDmplEGKOuHE/kQDiEbVKVMwZElSWSXkXozG0LpqaMIGwVyGwinAhdXf9D/IUM&#10;/IcbSDhg2FhNNF4PhsGEhMtKCF6EtKoK5ZUsTFDMYjaF1oPF1jUF6IckyrrEpwbDeu7qXAGYNwzu&#10;mGtllIUNGnIIpJWprKIJSIUrlkgM5vYw4FavbmHhoGBDlDVDBBxB6CND4e5ANAaAnB+B7B3AnAdA&#10;UEoE1DECyCeCOCfCyhVq2ACBdBzCEBVA/AsEqwOC1wQB/wSwUwWbNyByyPVueP3AAupEOdlGmEWE&#10;YFUy6akrmEuwswuABxnJOE7JSFfieLKKOyzEiGMLkgMw9AIMjuBMnroAAeAF/bPk/DhllbWHfEPO&#10;ixbEgjWrQEjpqR5MtqLJoEqLQtjDWIbF4Anz0e3FAFhKod3c4IcN2q0w5E1OBm6J0nMptIkdyTUE&#10;aV0cbz+I4t5kAKIe0ETKOLFJNuxMGyAzOFVyDq7vdGFDiDbDSDdDkDtAlAuA1AcpJEvD9CjCNB9C&#10;rDBDUEbAdAuBCCPCDBwAGtRElKoDR09EkDA1ACf1CPXB21FwX0Z1INmsBGMGyoafkAAzjJwEOrqz&#10;HFWzYOfr/Ezk1rpGbm9EwscGiseAAxF1JEeLFJjllfvucNmnhgUEVbQ0Oy7PHy9AAzJs0FpKKF4i&#10;eZ7MTK0H7ekAAiXAhx2EdIYPmsYAQxdFCirDpqlvLsu05EGWaLMxUEgnhWaHxVtEOzaU4AAuJFjg&#10;uE1IcFlxAItJWHhMtYDF6G3JyKogTEXgVME0Y1lFQ0bSrq8IvDtDfDOBwB3CCDxD4mjADANAXCOo&#10;vAhAUAJE/rSyx203OM52MEPzmEbgdGU2jEIzWFQnhpuAVE5zDXuFjMj2VEry1K8M/sxzOTZGig/A&#10;DcbwxOIGMHhb0Job2wmXqxweNF+pVtR3lEOQW1iO3K+nDwhDejKpf3vElIPeF2iF4WUqSE4nZH5n&#10;bc4NXWaPXuSG3N2oUEbGMGrJWsEAhKoLQNuNvRt3xGW1MF6QYu63+MTPh3ZH3vBFhT6F6NXGMIPF&#10;jM/lWL92z3PFC22RHyFIwD8DxB7BtBuDTDlIaMvAJB4CKCRA6AnAY3LpMdU4+5XMnnmEO1Yt8EOz&#10;pDeMtx9XhFaXQFhevf2E1sdWS2BF+Mj3oEgaMLbxQcnGP1e1IFhPZlRGulTAEMVqMPS1bAAQit3X&#10;qMtGroXABMj0WrixEG0Fj1iuhthoBSNrdEceHF85vEfusV0QWJE2EElrtDjp0r4ARcbFuJSJjWOh&#10;IALKONZrXEOMcJ0Hh3SGR0MEO6BNXJGMtFjGnu+06H2gcR5KHKJF4FuHxVf4MACJydyL8495YE+5&#10;AmII5D+fYBsS0KpbBBoB9CPBKbI5UfmbMZN7P7jL3ZXGW6NaBJ9OyYhGK2vAW2xGAr8EGaCcVE7i&#10;cRwie6XAf6ZXrEE4Lc41uAT3OJWK50EitGb6fNn1t2w1vX51x6wrZLzEb0Im7GbWEFpGylpn4EhZ&#10;3jCICp0GncpEpHaOBFhG3WU4IEq6h6j2IzNEgd2FzpsFucbNXGrizFkEIvBTz47EbnhGyJWxzGpi&#10;SImqADoEPvEADxiD65zu8GRzVob48od7kFT7R5CI4CZCEBsC1DKw0EaBlB6COBNA4Ak7fIzkL3N9&#10;T9pKjknUzEO3cEbvQD0FuJE3jFYuZnjyXkbF1zKFpNtETeI6EGvGtiBlaZlIi3OJST4jCFuGnLgv&#10;WOJikDdQUGpRXXOLsT4GwxKJ9UXnhMOICsQAA3TiPZiZTwdpbF8tzZrEOV3uNEcVxFnLsFuMO6e8&#10;bEmMYKopsIhIi2lEiLFLHGI4c14F42s51GZ5aAAvV32xxD+TxD5vTADgeD5H+nBKx4wHG7BDeoQE&#10;1FuYKaouLFs882y9S9qFP9V24OZCSB8BsC8DSbsEZAHB0CICQA+AqshE+3M7i/k/6KT4EEAfcCAE&#10;EE8GAUIgkKADYhr/h4IiIhicLisWi8YjMajcKf0ebkgfsiA8kEUmjkolMKfMsccugT7hQGmYemoF&#10;m8Kh7/dE8eE+hQEoIgoc3Asqo9IpNKpdMptOp9QqNJelUc1WkT9hQDrYWroQr9SsNisdkssWcloe&#10;dqANsiYhkgHs1yud0utLjz+cN6fF8hQbv4OwMdjzgwssfNsAMmEWFcFYhWLuEqlzjqj0hQdzIMzc&#10;+eDnz8KzYMDmkxNJcuodeqnVBAmZDtfCEqnT22tocl4hUIAWkDgL39PvGddnEfXGmEKBPKgwnmDf&#10;5940WvlTp6ru69AoL87fcvEzA0RBAf8e7u3mjT39ONjPcmGmgnfwIOroWyXn+/4pE6/P8/v+f+AI&#10;BRUsibIUnCzMlFh3I0og7CVsoCRg+TFLswTxPg9jMMoyD2P4ERzHwcgVAlRlRP49zrHYbRwNo6jz&#10;boCATIckCSCkGgNeYmo6GePEKHePyIkGEZDkSRZGkeSJJkqS5Mk1ClqPNt2hZt00VPWVzillCmxB&#10;mXZOQpqDlPKY0KCOZnffhh5ZOJ3EyTRNk3lCUkVUMIHKAmX55nqe0VXhzzfcY+lFTUHponyh4APG&#10;ilWOZCgVo8FKRoik5FcQ7GqOtCgNptvUWpilkKA+oqjmuUwMlVKHpPd60Ea2ZgjbteG3lc9UKeMH&#10;wKrlSV8Pg26+dxu2iq9KjqsU7bHRadwasuhlkqqvjbVhiXfeFsXVOlCpdBlsUqdy0EKUVOntQJrW&#10;Jo8FaRBSlEqbeUEWuM+3vABrWtQp9ATvi658fu+r9v6/1PgSBoIgqDIOhCSD3HYYBcNg7kxQsAxy&#10;IclxACsGFSOQ1DBHMfiNPc/ELBIHgxJMkCBA0BHnjomo8GePpAkLAMzzTNc2zfOM5WGYZjPJCqEb&#10;8C0WTw6Dv0atnjrkCp6nJaKOpCkn8oFejhm1BFFunRL8AAGNdBHX862HYkcryijxBLaFF2OSWW2Z&#10;4b4BNZjX3NCnhW7a94RuvJ/VpW6vVsA0KVg3uEdxRVuoxlkKssGqjuxaVqQrXQYdygbpXirAAdJm&#10;VJTqf89Tp3+M18EUZsU6rHO2yXKa/gF0Z852dXjgNbe5bGtW54VJ1RtT2dkBHcTpOm74Br53zXvd&#10;U30A1471CmJYlcE60qdd5kPW/W9n2n4wKB4JRWC4Ng+SylJAeipL41EWCkPBPIMdBjAYAlOP0+ST&#10;IQdS7M04EWEQWQ3huCyEM/DLGXMwDukERD24FpEKwY0rBfwNtBgZBSCsFilHcJANw1hQQSQeXkTp&#10;NbvSiqvXkk5wbhTtp3VvCY+6gU1kwJ0TAopiWgqEgvDiHMOnOkPcIN5QJCjeqbRwWJniYzEluPtD&#10;tgDnjnmHL8YAwRFVGNmck11oMPidQkTNC0i5h0/xaJu4xNcHACKEUwu4gi2luFIM6bcmDgGgmLMS&#10;dwyivCLH0bQBKLpYzLGUIUXA3qlmzR3VaUFV7SiplUj+QQxLWydLyaUa88q/1rnXHcqZ1K0i2SAJ&#10;IbtQJ8jYukiWXJ7EpJTw7e6wR8DBnxpKG4MoWwdxCiYH2P8hYAgCAJC4GsPIUghgwfmUcf4/h9i6&#10;FQJkTAqRdj9IeVoBYFhECPEcCcDADoCI7R6QRH8CGZSom+U6PxLktlfW1OCc7YVApQO+0p1zY5Lr&#10;XIVHoC89CLEwg0qZVCh4jM+IIq9Zp/TDmUVoXgxKo1byUnRQqhbOWephIsbtOsSin0ONQvYrrcKG&#10;KHU+cRUKoltLyV4Y0nRcE6yXUwQpuB9CVUcHZRcCyvGekWNEulqkYQCwlk4SkrC0JCgALgto0Udi&#10;+kVXOuk8xOmqKqaQrhXJOpLmUJ04AuDpGlGHaC7pPpHofHIauTertPySRPIIlxLy+juQ+Kw8Ih5h&#10;5IFsKKa2gr0AAxDU7Ropspq716ZvKp75C3wsHSXMUeQiA8h1GQNoc5FgBgFAWEkKYWQthWCcAtlR&#10;GR6DsHIKgUonxai9GWVki4TAwB2DIFIHkwpsMtm0ACbkCa92wIVFRRTdSJEUtjbhL7sDOvLNi3Cd&#10;zNneG1MgSaiZBJ4HVWyl2NiiKKjlpfRlATsFrtbj0re3N2LspIn4RloJr4+FIKwN28ZWE7vVu0kW&#10;kRhabq3bURUyjiiCK3Lgn+sE/yZkcrQ4Qx5BDXphNyRg+R31QEEnoBePRSVGSXhmTdehQawOAcYa&#10;I/ClqUEEc2B1TymDVLAIRHQ7dN1Bk1qyQt07qSORDJhT5oBwFJ0tMHMUgV/AAG7Lg8QrbVgAQRPl&#10;egjlece5ASXX1gr4mEFQH0OwOQaA3jcHYi8ioUw1iAC+EcGSxBvDMDwHkRA7B7j6I2AYGYOwbgOA&#10;NZYAA7hzDeGiNkcJHASAxCQIcQIai4n+gLay103sgykhQN7HNxARXGz5oQupDRsY/Iq0E+mJFKKq&#10;cy3a25F12uRn8me/Ck7xXkJGSUk5/1VGUcqcY1rgKygZ0LqjVJTNHmFXATdcR24rAYlGVHSmTwAQ&#10;eBJe6BZMFMOAXPQlJya1aGJcZjwipnXYHJOUnVow72iKaU4aSlhqsCAAj0oEyy5lHqYa20pVTW9c&#10;67bIXwxtPqbuAcAoTRpdmpl6O44Axa9SK7DSvXIAKgdEgAMSUU8KdysbOTcAYnReDWuMUZwUoJi7&#10;gJ60PDIgTgK2kPWmTNwDcMTkE3iSbeeqgAb647yA82Q5WZFLDkjJWTMnEWyjlPKp+huDOF8IYRgm&#10;R2D0HwWUAQJwaA9DuHINwFAGIlzvNll822YwK5DBZ5JeiMuMcd0rqJS2mjk1cAUrGACF8UAM3CIe&#10;wUmyWOwQRyetCFncT+dyFZ47wJ71tEgiegy6F4vGN3HJ4eJS3rIV9yfbCMl4VVBPqXgod621ka1O&#10;e+y2KEkSU6510F8wMdS6dU0EevpG2SaAgkNiakWiaN8w9EShlw3qrUgjuSIkqh96AhDjPEOkcm2Z&#10;2DW2gq0nIBCcxSO6GWO4Yk3cetGeoP5bMeLT10NRIWoGDVYDv8PltM4glecHZnUD1kjLSlA4ziHE&#10;MixcN2AAcBxw8zZlGPB+eADCBW6qNfLhtAgk8569R4/4P+bAUCveyJYEqXJ8l5N1uQpyxlRlYUsO&#10;wOINcJYJYJgNANgOAPwP53kUoAYAcBAEkFcFoFkE4EQApmYhFnh0Za10h/Q9piYsgRhhiCGCcRdd&#10;wQQnUa1s4z1WARYd80E3BuMkRfoN5JsAECWDtwwQQ3sc9483Ev944QRUZ8ceZ6RJ0Acrc2Y6c1sb&#10;F3xToSh5gOc0FBGD2CiFkzODcVgUVHMWw0RbxV4AVe0TgUuFwSJpECFBQY1UsRUaIb130fwdx3Q7&#10;MVtut8EQt5IsUQp6810qpTYQ8d+F8AERx1RssiQTcz0bsukvIz1fFjQQhW4AEbsYtQARhCEllJd1&#10;ka0oR2UfgZZf8R4eEnUYkXhJcpaG4vNg4eFHo0RuBxOFJGVXER5EARt+AUFvl+YUWFgRl9IRYYls&#10;d1oWyMJYsVsTkQ8n870TAd99QR5bUAgaIoRCJcOCsUM8d/F+aFqNsUgMwL0K4L0MwNsRYFAF4GwC&#10;cBk0IVIPwPMKEJsJ8OgPIPcRYDgEgFYD8C+GsVAP0NoNEM8L4MEMEOIOEN8NQNsOIRcAUAoDMDEC&#10;8CICgC0EID8D4BsBVNckeB1Ada+Nw2F8oQIYknc70a2DsCWRx/MVgNqSkQo0pdcRUTps4lA84RgY&#10;kaJHp4wgF+MVaH0185M6YsaCQABiyOoU0TAtcYk5OL0XM3MNeEoYseaFQ88W13ASQQpcgtgRVqYR&#10;wXhVwQId8W55aSaWEnphUaqTsBGT0RWR4xAAAfJBEU94VpYCOJc2JPcSARyHAaWFIgCEkQQvd5B2&#10;YdtWkSI4AW4UWCM6p2M142ARt55WMAAultYaIqpjMQqM4P6MiA+SAcp4EQsXAXCKkelDF+YeEd+G&#10;V0MXQdwmuY4a80pJds4vBjMfIucfKEQQs0o711kaI6QmGDB9BWss2Y51uHIedhMQQVg2aDka2LaK&#10;sAQ0EreVs4Q4ISIW6ZxyF/KWKdg9sR4P0dtaGMBDSIUk6Rl0dN10mdkv+D8N9R4A8btwEQSUKedq&#10;qVYQpgZggSkqqaAPeZQRU0pEMqOUkXJfAVQz8TWdURUtBvAVuSScMRkTo7BFWX1RiX8eZPx28W+V&#10;QWWbVFABuMURVs5+0QuFA11F2VAQREIpufGikktTwr6JOJZpgQsTBD51mX6EIUqTko0QQukuc9Z2&#10;FJgQQXCY55QX+WAXah8TySsrlJMQkRWj44sssqMt4r4boQgYuDUReemkkAoa2IsQg0FGkRqZaZgv&#10;KLyMeb4P+LqA9I+LE9And1ARcfJF0bt94RaWQpkQQfIeFJoSIRZ6sAIncq8buiwNtXkd8aJJcRaf&#10;8VuogRt78V1s4oyVEAE4wZZ9WD4XypYXITBWBI6NoQSnMREYkVhjOHYAM4xdFx2deiqquqyeOB+e&#10;WqwuuYcZg5wQRIwACjWrFkFcIPYYkq+lct0dspYZab0Qsa06RgKjAWMYdD48sCas8RkoEn8XiW0X&#10;8U9OIOOMYAOs8CaKAVQbcTqVkWJQIS8QN3oBCFGeERpJeE5+aiIBip0P93QTAXAW6gyrqvgXOiUA&#10;CuIRoZ01qmxBF9teESJBoXgXCU42MTqvOV0TMnU6eGIQsaJ5WkwXVu41Udsbsrd9471GSIITOV8Q&#10;ikcOhPI2hgYSqCqvwV82YTqZIekVgeGcWYAPwpZjMVgbs9ESQVh+WZkWw4BjkXhQkXCveMMAF+Gf&#10;wrls4XhGURykESwYl+8BcQqgIZekBWISxrITBxhLgQipkRZFsCMmAaimBSoV0RmsUSsSyKoQoTCT&#10;IQsXh1gR5T4Sod9xx3i0EbsQhrmgZqiqqvm3+Nuq5nqea4AkyY0Swq4mYTqwYR5eYUO4VbGjI4QX&#10;iSweMWMToz0paaKA+lSn8co3A0q0QRmnaEERmyNcotsWAUsVhfWuYRefAfeggds4CguXoU6ryloo&#10;S6IQS6eVhOUl2k4QR08qK5C8UXS4cPlUyTcRyykXAoS0cSi1QYknWnQzR0xm5+6yZPSg4Z+hCxIZ&#10;uHG7YWQ0Se4ACEYuoRi7hf0ZoZs5gYa1h6YRO9UQsYcY1wkAQXB7UQQqO956cAgRkrxqEduZYd8U&#10;W5sXgUUqMYls53gvKL8WUTCzxXOuq52eBvgcaloeE0pspxkVsa+rcbsq82YpZ1mgkAN2wa8aJ2cc&#10;9h0bwaS3yagdu9djmmuA8a1EoXh3ipIudXZ0q368bEByG4KCDEEkilm/sqI4wQqXAAACnE7EVQy7&#10;0ABGu6oXUrw6lTIRseFEM6SgARZ3NeN7yVKhdnYRd8PCEma9CygajFkACbeNUACKQUO7sU2rOe+g&#10;Vi0U2+Q0eGOaYU/FKeu95XVtPFDIUVGIcQS44CBDwP9uZUQACH4xgUibW+c2FbsT9fI0kroRWymk&#10;MBukUU0rQqUQSGoRmbV5sB4Qpqw/x5ob9DcSm8GWwYElATofLLQQ/KgSomolkTCctwKZoAlBFrtc&#10;4Xg4Zq8Q8tpxwlCpkTq/px4Q8vBRCxWLgAQvKmLKSHnDofATMbvAa65qY70ZS3CqMP3BaonEkssQ&#10;qbUnc62mYecoyu0P+vFWsP8a0a+fYABgodcoEUUXBfOhjD6p7IbQNqrEOrDQQhFi+iYaSwMAC6QQ&#10;RjtFLQhDu+oAAczKAXQVg6kZakIRUbsbEqO/OthtEA3D0Rlw6x8AYsN1MWp4geErcmuKpfcAYebE&#10;eyp7dWYUoz0oyJMtqm8VJs5dQQ98uyCVPGXRPUgRyG0elEHQyigUtF8c81vFRkaYwQ8NnVhSRp0C&#10;I2HVgNm/eSSg0Q+g9bSG8ZuxRakUy6wc8TAbtBGzJjCVwvEWwreNgADEzVSVoR8SGnxhcZsZYbul&#10;8WvXQePXYSqtgYeDkUU3BSC+K4sSBqIoITcYnJEUkqqC4mMrxvcUWskAa2sQQXjLcP84AUUdxjnA&#10;8QuJOgQB40HOES7DkSw6ETPBMYmSRcCymtUBu8cQ80QpZoBVoP5VMSSSQa2oNT5SWNccp/PD/Unc&#10;1QvQaRvc4fwn8rw4cRNcDTa2UBbdJBSIAXoTrIMBwkUToZYpbNe0V9opsaIbvJcPChuh0QvIgADd&#10;oUkXgtBvfXUcqHsOp7Z7gXW8jdYCHF4RUTAY1jnfQXOVZT5da5bdzg4QTVEN/VoAeva+IUk6lt0Q&#10;8buazJsSh27GN3EvrfLZXVYP/WR8Roob9d/hYSnHsO/f3TkRbFLggADCsN/MYAUYvRgQTfuEqY5E&#10;NQQR6CYUvAES6pWM9IYAStzYYRij4Xi/eJUSasDhASw6nMsR4TBjMbE4ziEQsz14gukncbcdwd86&#10;QcIT7PQvKV4RMbva4OMoFjmmU4GYlrOYsAAXg1RT6idEQWTgrI/WIP8eHKjAs0YZQVg4A5NSuCHc&#10;zg/o1DjdBnvo4Wa5IN65QrmS229Vs4SvQSThXBTpIzrHYADCkZsk4Yc6m94RkXAqPhnPUUEW7GoQ&#10;TQoAC/5gkVa97jRn7C2laGYXXqLqQAwSrdTI9EM4zjsWEn+xEeG7DqDQjEzJUWKXwADOwZngMADf&#10;LtAzO1QbsW6XPoAozG0qa+Hp8RqKEai/eoGxW2wQKjMR5xoCJxzj2uff7oBBrGIAEXArw4AneJAr&#10;e8sSkrwmuzsdtWAbs3BPoRitIdDlguQUEYnjTqcsfqmmcoEbsnfrAUHGsmJEfGM7CKrXkQR8OmOF&#10;LtkYc7C+VvwTdjXp0RMvLm6qWHi/8VErRG+puWvarB1YwTefU2gQoY2+UfInUoFjbupyDozs30g3&#10;npC4T0kWHFLyARfe0QrcTxn00ziWo4Ctwv06ls6sUVgTAa1HqW6JgQ/I4Pga1wvO4RzFLssTWFjq&#10;J2TnYXTKvjBqcRvi478rft7BDuw4QrzykAUYkb3XD1a4DhFGVrnHTXoP4n+csqPEoRvrpCocpCzi&#10;wnuSiSrIlsy48U7yIRXblfkds1Scvv7h0Rb54ADzwBIRaSkNpjPTMRzKIlqGNWCy6foSLeFIoPQo&#10;xjPBbkcP7lECLQ0Rl8PPRQkoQZ3uERWcocZQn3E6USmwteP2AUFHp5PX4qerXakQ/vZiBWtjcAOY&#10;Xr2dAN6mBwLty/KHkQrqI0Eb3sdZet8WgTrNoRcbss36UAorzSjaOHcQAPB56wR5QYIQgMwoAQyG&#10;w6HxCIxKJxSKxaLxiMxqJP+OxuPyCQyKRySSyaTyiUyqVyyWy6XzCNJqZmeaw07zhETqYzyez6f0&#10;CGuKhwR6w0TUgB0qJu+muinw0L1IJVSg1ar1is1qPviut+vw2EBCFBmtyt/Wh72p22yivm3x1/w0&#10;D3QGXYKXgEXoBXx+X5t4CGg/BhrCxm3vlw4p+4y+AIO5AFZKJ118V9vw0C5oRZzHTG4t7QvrRgTS&#10;iPT56HvDVufWxDIB27Ayg090U13w0E7q1PeGgHfhzg7KzcTi8bj8jkxi2O11c6GhbohPpzHeUNxW&#10;h/VGp1WKuXvwZ5Q3TiMDeblSDb7XodLqSS47XVvDfb+pBcI/iIXF0/zbw1+ARBiAkTPSBTjgdc10&#10;ZwIkQPODjkhBDQNhNwQcRZcXXPaGkTY4C4eg480NCGI10Adt1+PxVASaUBENOyLzrjFEIlQIHmOY&#10;o4XyQ1egIUgJlKAOBIGghDIoY5jD9b8AYsRCLIAQ2MTrQ1soVkpGW8OCWYShNlT7l6LAgmFmgFRN&#10;iJZOB2ZIY6SmybBEHhZd2UQkCAgYdEFn6R2BzjUVDZ1k9G5IjhiJIl4+0NXGSpjQ2QJAj5DTmpF/&#10;DpQ2LHmAackMkqIwhiV6KfSdcagqOpKlqap6oqlFEzJpNRnTdOU7qqs60SehmhN52YeAuNUWihgD&#10;bYJhGGrWxbGsVzjqcxDY1rux0YbeEDkkZfKXRCY14BR2aTdsF4qheeoHn1DJ/flGJ7gU9ENbBw09&#10;pM7rwsxArOQyGj2numQAnd0wTUGt2hdmEwNYUGrSuMAGOeSTLPwzDcOrRcbAkim4kXRPovOyUaMU&#10;oH8dp5Enhd85VhQlC7PddRZKgu1qhR2kTmeF9ABnVYkNvaOGZZtnV8RNl2VkqNWSApELSiBDYVwJ&#10;FrpntFsCUV2ZUcGk3+QxYp1vA7rJRCPGwwsAHZN3YbpsID8dB+QJ5P+Z28oa+YJAeLLZYMD0Nmdo&#10;z6kDZsfRp6lQQyY6GQ22QV4RGcYxqRV+iySs0QiiEdri6duQyJY+15DYoNzmlxY6nMsRSSJ7bxDa&#10;GkiokMkCJenACAJ1ZU2ewkjb2pACl8EboCcPqnq+673vu/8DwUfqyrqwHdOiI8LyqjfJrTnn6AqA&#10;RRcZnZWY6c2jy/a9tGFxZdiJjgvtPBslzFx3PbJeRPd5KkAJ/v5dEt9OhDdC2ZH9LkQAP2x1PpYS&#10;01VkoGXQoHdGQxNpkCsMiPCxRTpdDsrSbuwRoT3IKwWguRMeMGmXpbAahUrDRUHJTLslU35EDspn&#10;fAzoET41UL/VyWh3CYQQEuUMjhwJD2CMCT2vZeQHl6ERg0PGDhDGBQfIe3dsI3VKmlBLE4jKOIek&#10;VbnEJJUMzbo6IeY5FjdyIIqPsRYosSmJm/LEbB7IADEHXbGQxRKSjftzbM7R50WQARfKkSKKKGjs&#10;xvN+jyGaViMHZh4houKSEWIsBJIqQIAFksYSQigiB9mCFMKc34ACLInAlItHoezjx/mIk+kBS6PD&#10;KkNbM0JzQ3DwlxUseZJR9npQYOO7yWctpby4lySJ4hNiGE4eOrKXUwiUsoIIY5BaiyMJRYwiJEaP&#10;JhzQWeiBaTJCxsme0NebJDZjmcRYiA8LRiGGIc4Xxua2XcRoV+YEhk3ARTJJBEqLpDIZu4J8sBFC&#10;SgUT6ZfEJt8M4Wk8ZuYqapZITloSRO+aNCqFnoLijiAwAJ6G6Kwigy8kSGL8TuRN8pbIfRAVTRwd&#10;rRzgtJJhDYxUOCHK7YPAgDpE2wNhWoAKGbe0XIwRkQxfZ7iKQvcmQ4B1QGYuULoXGeREW7qNKXRg&#10;6dGiNsia06gpRZFLnMbuXGUxD5EGlSApxMZ1ihnZRLP9nhG1DSqcw4o0pDUF01I2bxPaSIyABMcW&#10;KgpDDeI4Liiii7CC+H2Wy/EAE/INENjuBciFIWNgDMq6YjxDEePoLUoZMZ5HnKTj4b9ErAmCWBoY&#10;T+WtnrQ2itGqqXir5fKxeTaS1ZD5sjXfqZJ+5G5poRIY4NwtrLclmgWQY8Zp3PvBiFEQAFdZrkQX&#10;s1hjBcUgTvbiXg2TzmDrlAiSV5priGWGJ8u9eJDKVkEm2Xw2EFCgFxT2UVFinLApIMReO3V7r3kj&#10;fyONHZepAQmK0iBkUbgAsEqAA4iD/xwH/PwnVWk8TRmOR9IwmLdzrqGqKaOUZ5pFAkjQRA5lUF9H&#10;tX6Q9JBl1DMqM5cAiUdDVkNOyY5DqH0HOrkYkpS8rCOpKdwhVoWCyMUVK/GyvuKb1GMuWUrG4AIj&#10;HBZ8V0hoG8k3+JE1hSc+DfpAbnJQk9wlI16L8mOBre5O1or229rhkJ3ooTPiA35sFdzLReRBS6IC&#10;4lxRKmM2CZ4OpQRivmRMisbX3vgTC0GfM/6A0C8MmkvQAS/eRoKaN8rClUjASG10IwGJu0TpQkqS&#10;FcIoj+mHITvpilGIYs1DxFjatYOyjylJEEkHZRYwLJIG6AEfUMZdJCQEF2dJVQIcOVx+TvcIBVbJ&#10;WCinXcEXjXxEzam3dwne9uldm2jy4QxpCEzkbIKazkArZp3mgNEaSJsT1UGVTOXG/2risYNKIQRf&#10;JZMCkSTMlnVZpjUVkIc/Mhu5MkkWburjN1jgAJKv8YgyqKLmmlTubUyq+dXVNJGXF5xtb9qKM0bJ&#10;gSLLhkT3/UCfsRUKHBJKy8+RiM4QrwsSddCBTs5AAGjxThDd6xtI6dmyZmnUl0Rq162g5L6AIWzN&#10;Qh6l30j7laaVMadTsrJpkiixo/0Wau2Bs4lufun9S6naK0zxtEdUgxiU+ZDFOTPJDJ1hJp9b9Z6l&#10;zghuvunPCnUsGoYB0FkZG13KQ+3gSrpiFjGUBb2ZMC19ksk+1TcU5w2T6VWO1Ltz3KVrTyLDyUAO&#10;yZepBStbVq7L5aDFPS0IlU5pwh6KHrGaraSnaD+7Yv9Ifdsd1HtRKlzSOxdZkF2lZSjfojpjlLlk&#10;ZqQ+EKISGe5ccRLT0zQQ9fIphg5/Lx/pKMctlSbd0WJARY2Y8KUS48yAKru2RIDwsYMQYjlBHUga&#10;aBB8VXEoSGRUg1rvLJv1OeiIzpc0K9s3l0XYXYlyKFcJI+eaUx3aReGHhX2D2Mhv31iXjnylzZjX&#10;lgw8SaRjE7xshvH82/CPHKyIzkSBU5AAnSnNAB0M3xXl3DG/YIYJIJT3HVlqEwFqoJjvx2SuChnm&#10;yI3nRF2TR/HsBsX94LHT4DFaxnH7zvXrnaDhHaiZRbxlz5ywwGhEBRWZCXnQkiFii/Dc3ZBE1Zjm&#10;k/iYWsBJ3kBX1QmQyE0M4VBMGi1tmxVuBEV1jz0Bxdmk4OobjvXWxDVGR0RGXJg9HjW8gAhK25w4&#10;lKTrSAy9SGh1xcVxRZSpWBzeBSkmoMxMRiCcRaH10fQAUsR+C9ogxHYFgIRlBXhYHbnnGe1Bg/oL&#10;4Tm/SSjcxRTB3IgBXNhpXkRo1ijsk8yYU9RHBHSIBzFWBDh2VfHEQBSQBsDuDh1OIXwDRbhbySCl&#10;ydS/BJRvESihiLF/n2hMSIDLyhSXiYyQGFCQIPHySSlmEbxDSl2riPD3oXRBhcSlyY4uxfoA3S3Q&#10;xmjBC9ik1+zMlYRdCPHcIbxIHUY+o/Y/ipIKGhlqY/zDWwhQ4clTIdBJGuVBFxpBFujERgCSCJY+&#10;Twm2w3j7BvzKx5xFXxw6mSGSlQFiBzj5hHSlyLFECTRpTuC2YIItQ/15l3xDDBDcxLjWDzlRkkyx&#10;BWTaxahjkmoWgAIiBDVEjuZD5RypTd4jw/iSkmnJBERlRl0kh3AEhLh4TL1+yFXsk9xfijhSCo3Z&#10;xDIfwGBWFDhilECdxt1KUsBUht35wAH9hsxEngT0AGEsj8klj9BDGtGQUZRCDzm12YAHSJZBg4hD&#10;SuzAh64a2kkCXyS6TGIuREDQi/BzBRTdyYxjjeTHSQH+hjRfDuCyxDClz7wJ4YhFykzzo6B5iPlC&#10;RPXWyKBcSY2RAHBiCuEn0jDXovBvzBBsiZ3GmPDAn3hb43ylylyShvFfH0RpVciQJNBg5SC4Bcp0&#10;J051BV5AWh0wZ1SqIcXXUzhehKJXA/GeAJIjJ2kuYNSlIZQFGxjypUYnQACuyvRGFvA8iQB5EaGA&#10;UTABCCyQE3x4VvRFSuy2WzBD5DJi4bRKKBkaRbyLD4RnJrVASGjOBDH/wFImw+G4hHT/AH55qHRx&#10;J6GxJ64ZxFp9JKgBEmhMViXborABHqXqwCx6I3AAHXp3xVzIR329lQDBFJw4VfH4A/2UYSYVSXkS&#10;l+2FJpmRg+G/A/5mRShvI35Y2WxikUgAGrhsooyhxDCCxvDWJbzWxemvnsphYBg+znzUQHCyTWDM&#10;hlZqgBjZnshIg2KclEDZi3xV1MA3ShihlSQA4Hxej1WR43RvxjmrjzpuiSxpShlexfjtEXIr07Bf&#10;CSjixv1VnthfE7zdyl2tU3XlaHnyanqoKoUu2hFp5AoKqoh6ILhoYMBdInwARKKKgAGFKEKqEs0n&#10;amwIppjDKJZMxhZNRFRcacg2HOnLBDIXA31RpcT6xo5lRBGqKkBjxkRkxEp4UViYZLhIDdyOJyRS&#10;osQAF0xPpZg4RvKuHZHwhDB9qdqta6xKhcYziXq1n5KNRFJ+RFUqK0xLD1CWYuVLZ7hmEAU1ohhx&#10;n8Q3iKJFBnEYUxpn1ExJCSEqi+R5Dn6PDd6lQ/yJUmqtBDKIJ6p7BFJhWXSLHSlfCKo0jiQ/Eqps&#10;RmmFBDRzCk63nZDuGvlH5cxTxt6SztCuy/B13SRjEaCLKGxIiIKRYmBegKbRhxWuR2TdyJYMQIY1&#10;CkWJxaDtFtwFXvDdx2SYyY163eymkfa3qmhSkhpngAm8ABCaqkRv1La64/K7Lbanp15A7bhxLH1S&#10;wE3CxKKNzI3vhCnurcj3HbGkaCDwB2SwGKBfJQG80GUG7UKFIQxeBDaLpYh+B9p5YuhaEQpbrXAA&#10;CPEcribGi8C3H6KQhIRcTL4XiNBAiwJhyHp8hPJHoQmv7jxEq/m1x5LlbfruBEXLgALahGHvE1Ud&#10;SuxsLtxIRlR163i2S2SuJl0K5QRQYZAALVDaTUxTT7RSiuyPBsmIxEbv7jbsaFhEjd0qpbyPLEZH&#10;Llg/org+q8a2BEGnqP7UR2Q/hcTuJpGQqsSlzAiAJNxrTqyJSSpkx0yu7xAACKESr8haIkmjAEhv&#10;DVLmxeiSjq2oaMGOBfiuDByNYyxx56I7SlyKmvrhRaBEylx5K7jYU4W/hvzQiKJb6S3yxfCJTQpo&#10;BbKexShjo9BDK9zQxFShjGHE204OrbLucQ4/7cKp8RBV7kVEYs7DBKYjhXxcZs8SDyru3vwEG+Ro&#10;y6Sl6cCoLr7AFdppx/KaqWoPhdIlhQ6bYCqnRJavL0YZgFYoUqpfAA2FLzhEowiUhDH0jHSl2nk7&#10;bGRJoAQ3yhn44M6sa4MU8iRE5PQ9zQBAqBJUBXaGQ/yuyFUKbmsExMbuxjhsC6ZoQAMmRxKMlbDF&#10;hD7GxFySiJZiCEyJS6TIlsAChsJQUL1EJxR5iNTn6Cp8RAhFleBimuxcR2SQCKCQCNbfUnz35w8I&#10;qxhaCQCSjpRjKOQDo468xJb+B5o7SSn+6jwAGviY8YwAEMiYRGTziyR2Sl0mr2xW0ECEC6X/ABD1&#10;yIxzEdbhgAiSjZhlRtbVxaLIbY8z4pJ0sKQASux9l/jzpaiXoqsCA/qDkLLngAChhzEQjAXHCFsQ&#10;YI8itGYOsRnWNGhPKSRDbRgKRMaSa5ca9Hix6txSlXRmhEDdzWMDhDZzjdCoMjGWspRFEKCWRiCl&#10;ynBjkqmZQAWrlJRKbBFfKNACBEMbb0hGF+R3zq8VnLZeRDdURLcp8oRESSEY7Y0yNLdKMiaComRG&#10;ZQ4sgIDuLebqyvMvJrhrUdSYxZGw7kiAYgBWcgshF9Wm2e8rh3y+TAjd6XhFSSpsJJstxAotBFL7&#10;8CDXiY22RmodtVLfHwBFFIbSs3CQI3yuz4tD7eXMT6qggATnyKCLDuKxRLIiCSjAh4dlQ+nKVYiY&#10;ck0pzHckDNiGjohamkbKyoLxhQzd3A3EhdidYR3MLUm8zQqVKaxXcLoBW/NaR5E7w1t0JGdoB5n6&#10;Q8WA9c5ZBDChtMBTTq4T3lCLYJcQtX95GlNHJ2d5RKMTw3241QHihL8XgAMOt6StIVg3NabrTdzG&#10;HeRE9jDHcgBWN9jb5FRFuAtcidcSmUpOxLr0NrgIDtJShX2pteAIIMzmTm2/ZYxEHmQ/suwHhK9R&#10;hftYpHRbGGYhd9MU9j6vQGqvxFLu8UszA/slw+aLxMUBA41EDuB2UKgBdmoehV7u9TAAC6S0jq+C&#10;gGjq3eBBjd1Kc+x2jfxmr+SEzc5JxpbtBDDQjc3D2/SYzBC0lCLzdD2XbKBHU4+XBmoT9M4oUSi9&#10;lPiMxdEmjIlEOahKmVQ5jZBcX1W/LYAAxZDd8nzQiNUjON5lhoyl2vrd8XeJRzlRilxsCyZb436m&#10;Ur0cBgzdyIFRsEYpUfhemrt1SZ7ZWrnIBb2IQIjd5/459GAALYg/Yyh08dnT94+KOs1ud54K+tBJ&#10;MeFIwHNRBLrdMbqIscOuCpuurewGTQjGCIFPlzBmouSlyNeABQJdL3oRBFcpxZCQHtQ/yY4YdJ6+&#10;RHR8WJrdeiQAHpGrnf76COK/BdmrpQXpJpOsBGd8aypL6gA+Fvh5b5+w668vmuthABtPuYuMb6sf&#10;9XhDudpDbAhMRlSOI30n9sQH9sxPa5wAO8BfOHMsMsvAr6MDRTZJdAZxooFUSjdnQ+8jkPyHh8uW&#10;9AWLRv+GhFXqTd5zFSXtx5vAQAiKCUSIDB3EFmVRKlgAkRwAORRHbTcBJ0cyeNBDNZxBrZwAqbZg&#10;ms80WoC83rAAJHmqhaM8XxM1SpTIh8s7zuC/JigAEkBfrKQBSPCJR8lfL8S17WQBSYCYTL84DViA&#10;mcxD13mnxESQBshRVfOQoIesu+/hE0etvhRItJRSp91ShLySHcg2huRukM/iCoNZAAF/jksyxDhj&#10;i/BYiSLOxfuA7CBWqx3kgA94EUKUyG8ZAIvoQ/Ou+vRPSKCON0jZth70M4kNBD6sVXCI+0QAMVdk&#10;cVx7xHUqiKPuhFtaPSxujZvR/lZBKsa6R3RFPCOB9dBE2kK0NXSZBPf1uq+mwAfLxP+HOHvoBQ4u&#10;TQvGuPxIJ4bsChi6fbZexjFKSLC/DQl/kQvZJb7FxABKJQJBABBoPB37Cm3DHzDoU/QDEomEoq9Y&#10;vBwxGgPHHbHnvIIg/JHJH/JomBZSEJWFZa35fJn+CZmH5q4pu9pzBxFPI4B4RQKDQqG+KLL2/MZJ&#10;BAI+6bKQLTX3MQNVBHVnhWHdWoOC66Hq++rC4bHJLC+qoBqWIbXS6HbrfcLjcoTCm7dqK+IhPpWE&#10;HpfohZn9goPPgphnNiJjB6fB4c+YOAsjT8iAonMwS88zSoJAhLWnc79DJMpbaBEwnqAdqsQ5rxB6&#10;XVhHlLntNrttvuNzugBit3vt/wODwuHxOLxuPyOTyuXzOYmueZ+jBzv1ER1ub2Oz2u3tbNdm7B9U&#10;Dg35O24/PfnplBB7J93Pf8Pj8uFOXs4PvJMXKaCA/6EX/RUEn9ANQVmWM4X5QZfAZgx8Dxg9rEHA&#10;yEwdhVtEQN6GUkhMDGUPKH0HS0FWGBR82ZPM5YpTFTwki1B0xfc4F4et7Ucic5I4UF7AgZdtFmUd&#10;gj+V0C1fB5vzskg65KQcHJNA2T1xUdrkGkWQ3zleWJZlqW5cW5JDcmBMUTbFjFDkFR1mgNPAiaVb&#10;zqm9HjtQdqATBadnbjg5InQdZlogMJqAdtoTvOihUHgwGZPA1NzilMAJqTybW3oU6KDQcD6YBqml&#10;BfVeInVg8JBRNaETUFaJBXiCQAT5nZlUKoIxkFB0TBetUgPdgWChx9VBTFZkTkECLCRNawhT6eZ7&#10;QaImUOmzXhap5AbciKTlkg7JBU+tQXqBjlRZSJLahk3kQkyTYPPGJ0xRBS6Kk0HJdbaJ3nONZkHZ&#10;daIfPKQZiRNEm9QiwgIpoGjnwWt5BT6A1RUtJEkROIn/BGMa/RKpEST6dKYA9B5KOu1kHgOFQdj2&#10;8MlcW/8mynKsryzLcuy9tHPJp0RndN1XXzDOc6XOcZvOpB7ReJ27nhFBruorO9J0p2FmoyyQAWhp&#10;EExqJGzXNFz1vO/50nYFp4jjT01B8CtkbSN45QZaL1QbAY7qWWLUvmc2o13HJKx9BniiSsWDQbXZ&#10;0bqB31ROLQkpJc5BuJUdkAqRdvUJjlHTHAbF0vluX5jmLNOln0HgG2lxZ/m+eRXoFzVG4qiRLheH&#10;clJKMY5JJBWiVVddijNYZSa+b0+A5FwFutY1pJlo2LrVBpSg0QkNMWOXFjkQRNS8B2J7kGXiYDcV&#10;G/ABYVhqURBT4DqZVGUweQWCU/f2oQdJFHSRT7unlUUT2LJHDtaeVTVQKP9RBRh6SYlLBPARQbnS&#10;DPcReSciRGSNMRaWTFnzHVvGRYUU2BQ/4ML9IkeJYq50YkHcYUsszzSHExe4ZdILa1Hn9Q4iJDjj&#10;2fJxR0ex+7mWdMohvDqHcPIew+OIzJmjNg7nWERD+I5vCTLkO0vNW6A3jEFN88coZjlxEHQWg2JE&#10;WocEmawnEvCvCgJDQCXyKZtTPs+JiZRaKHDllRKORAtCxWrFyYKOdUEGiJGUbE8BLZJEYwUAEyJx&#10;iQSGDbVkQZxkYQAOULWb90SziDEaAxA820kB0kHZFG0uBrFzkHfWBOLcopRykLiTFcRZndE8VcUF&#10;1CGXVABM6+M2zm4DgAc+rU7Z6U8mALCU9OiiDll4KOVwrpl28QsAGyKGxtiIIHMcRNaLSC4SuG8w&#10;gjjYjKFmU6UU9JUTHQnJNHQp6JClsdUcfoApB0gvRYuRxUZVE6KKQOXgxxTy0JrlmQhazHVLqYJ8&#10;z50gEnTHAcShlW5JCfSTQCvlRhUW5gTYGowvBZillLKfCszsZjdKUPqxpwBx0goxPTEshC/4cgAR&#10;IyIiY2aWq3IOZ0nyjCzK3X+RNgJUUgmUXcxGOhB5hkvKCiQiCHHGU+lKfGlFSKl1MqbU45MQTpEG&#10;OpERnESFbz9cukGl5zVfFhjUZEtBwpQG0GxWZFZKXC1POCx1W6JHGVrIQ1hnyjoVFhIOxFd1GzfS&#10;1K2QanaTUrHHY7MhiMkzbvZKiVFVyJERMqXytQg7AUioDjsqB+hEiloDNjPo3RJJDTFSIV9HxYUg&#10;GCbaexx6vSTVmGwyA/tnD+1xtnbRmFkEUwhbI2IuMMiPKHQYXyzxI1xEQMobGvZxmepvedIlshnb&#10;VHEt6nK5oCpFkHW0gE39fR3T+AewM2jcUQEGURcEuBMSjtYnaAGRBb6TwLX6U+h5Bi9krQDH0AB3&#10;i7OyMEWhESJC3IwPujMyKRYQEGUgmyKJu7CJIXUQqixBGxFoUHgYABE0dkHUZepbR6SSOMt2cQxz&#10;fB/IDcLUc4Z9VxXMLkRO4xVlFGfQPZJYT/QUETKi9mmpJlZ2ZIITFAbjEd4nLxhohVEEOYyupiC2&#10;pzKlZMyflDKMSKos1qmzeI0Wj0rzykXIiF8gAPitkcR2oCy42WKwQdHczMuEItuOU15BDY4ni2id&#10;a06CgEQgFhEmtcDc3bLQopIbAVqNYMgZFwtnTg4qIcmMq0rC4K3RiRBbBKTLsi0SyaTqDyD2NJaY&#10;57LFAAmXXdYI4buCLoDWLo8oV4R5EHNjWIuE/ElkGa4nfNmuNcnKTOS+FcmkJpeJHaC+ZHE1nCeS&#10;aG34GbyncTyoM0eh0W6lOFecl5jqdGRqEYaxxvnhHnz0ARwt0ChH1ySqvYpPELkKXEZsAixTPvgI&#10;VewuO4zLqABNpgg6lDPmOemsLcUDC4NYUYvYmZPo8LKJbf83KPyXpBQGxGwp/7DkGRipZtJVFtLU&#10;lggHQpBpcAXOKvM9JQbsEVORZ8hl1jTcBAAZQtBfGuyGLwRNkTEVQM+x1CcoJlMwgD5AUGgw3svs&#10;BZEvNc5S13bM10cHJ3TOn9Q6ie/KkQ4ixby0edzE8ADHYvTkYgyHM5m2xW74r99yg9YHHA2Sh/+n&#10;4iPvvNvydqQQ+JielONXChGXYi0Xc4B1i7j2CPxzbci4IDSGvl7lkyv75XiZlPPBQE4YNsoOOxZi&#10;nlLkG2Vl8hSGSwbEROxMF2jJN24cZQalNldLKAWZcRMYsAZLiRAo9mAArFesAAkit04+g5b1L3+u&#10;NyljtDSv3xQLtkHYGxo+hOdzRyLX2I5MbyX8epSYZkRxagDffQYJNunQKnC0WY8g2vwGSmJMvNrG&#10;Fz2dnLhJe7t3yDKMWt07nhkXuFoYCopxhlyJriH1TXAHflG3OCE6cJAVf0EmJ/KBG5gFD2LlAcZI&#10;FjK3ETJrFoInOpGCR0ETRxFUcPH9P1Z8ebHARVIZFuWoAgeBcMFhLic6UoQbABc+GUOMTIFPKIGf&#10;FRQkEmbYACdBgaGRE+JrX3JBJ5fVeLAeF4SGbgOFZrfAG1f1hOhRhShTFzdUZWVVZYRIV2D6daTu&#10;E/HKEkXEEKOMOOfGhPEmFHYrGXe9ABIFWlcOK6IUIWa4ExKMcrEII0Age4QQRdEXLWd5FBMBTyJP&#10;L5d9X+GGG0EkLzZ3TJUlWrD/SpGUGRHiJFG/aaDxgQTTG1KMKDgBIkN1NKNnDkYzAIEkLdFNIDMa&#10;ZLHFEQDaiuIShyAdFuZnDwGULFaxFveoKGN5GqMDGOJxH1KqLFfthUjFVMLIGZfJKafLFDEkHfgB&#10;ZCbZFDKgKDGXcUUmfoHnfVSTSVHcQfdwGCapFriaG/MdM+WLEpGUhBbpHBfvIKErTBFzi6DoEHLt&#10;JNG0h1E4gGAAT5H9M+M+L7Y7FDFPIcNYMOheFuKuK3FRipKYeTG4cNfbjhH9MBfVgDFzjuSMLCOV&#10;EGiiW5ONFfUsUtF4XqYtGSEpiRACE+b3HFazDrY8ABL/NBGqG6ExJxObQrOPiOcYAGETIDJBX7D+&#10;ZwUWEHFRklMVFUFJEjZfGXY1R0i0kwNiFPLiNYOTkbFrhNjGFDhQlaldledQhWAAVUdWlfQ7NEGI&#10;SfdzPsHBOvE3YrIcLubjeiD7GwFWfRVxkZIDJ0UBi8HjHlNKHpTnFFgnLCJ0NCFAjIDzavFWi4eC&#10;OwEOWvADJ0J0HpK3InYrJBPbkCAAHiIBIcarg+D+HfEkWbFWeNFCEQDWmqbQACIcGxQ6atJpIDH9&#10;eXEpc1IVSbHGgOfrAgX3X5Hgl9LRG0anD1ExKKTfmQFAlAEjNdLal3llnQM7F4IxVoAFGxgqAAcj&#10;F+NAHkmHFCExPZkHABI7jEaRH3EHFomvHyGsOjEGGXSyZiG4IYIZfVFoGXWUnxG6ZEE3XFGRJrmg&#10;Z4EKe0FNFLJFh7FwfaaGACMBInZfTrN9EIPSEEKIgJD/IkFRHpdxX4FhZ5gKQtITNdneG3XSTpdE&#10;LCNuhmoPmiX6Ejh5e4ExLUNPNHJPLWc5EgkmACKuahIkLuHCJBmjotGRIintAAGXkPWkD6GsL5Ul&#10;FPMDKUF4L/J+H9lKMNoKE+ETpUT6gwg3FacXYWESF8I7L5R2kwLuIDGsInkBD/KKTLEznRlbmbpv&#10;pypzW1lhljVWp0NJmJgVE8mNHBHpcboQa2NeFAYMDsSZm4bAZPfCDhFBozANJSmDEGkzAOMtL5Rf&#10;qSFCMBIiJDbjhhIZEQYfE1FxS7I4L/RPE1oHjYiQFhInInNYoOEGUXaVEzf6JPZ9AAkZHinCeODz&#10;PZGEEcKtH7Q3FmPZTQheIkTIewHIdpacbbEtEHi0i2Frp+FCInIHodD/qqeRc6m3Adm5p5rhMslQ&#10;EGcmASFucDE3kfMifRqMFBIcfYFDgOdrjdHbK3iuDagfADKKkcG4gYSvfdEEIcn4IEG+hEI4fVXk&#10;ErG0iXrOAUemXgIpbPEjT6KqRXErkLFNmsJtFLnpFWQYFmL5siIfSwIDi4U3MBLCoiqyEEFoezEv&#10;kMpTg7oQkXFCsNrlK1XZFDm/eRI7GOr4ElPEFUIDTgmbSTjxHAqGLPl+AbqRD4EHZkFuJBM+WXsa&#10;Ejk+H9JFKgH1FRsWNsLCtdEjkwsdFUHieJpxFAYuAjSGEQGOGUETOMk7AANdLHI4FmZfgwF8r9p5&#10;lcrit+t/OYp2ZXuAM5WtlWAIt7HHInLUPcSTbMglDeIhcKiIW0IGFkticfEVNdETnTH3uHTZjSJX&#10;ExReEeh3eRJ0QwopFAlnDmXXs5cnFDuLIqmbdlAejEj4EmFRSXThD/NRuhTptmIfahjDLCu4D/PZ&#10;ckEGI7r1Q3F4HfQrMaI7SGg8i3FUMnEmtsEKE+LFTVExMafxqrNYL5g4ejZgEpIDFPJDHiGUIHuH&#10;oohtuEvxJXedSHkTADYmu/FAnEEHvEAIFxfIFDQEAnYnH1KMExqiAfHwo/F2HpETPesPrQOIGCHf&#10;vJkaAINiq4G/jziwAMlxuqEIetIZExE+jRg9pwD/H1LnRpmbpYXvIDIiFPjnFNUlMMsUtZFferFC&#10;ObR2JBb+AIpqG3GUT6thD8H8nxvfKaOPudDgP7AGI7mnEHs3AAnOGRZFERESGTGRbXGCETJDv4wm&#10;G4PuEvniJFFPNYpkEGxIAaFBxnMFlGEKsxADPqJ2HpSLgcEKK5D+wtQZcsABIiIimBa0d+YrJDMR&#10;eQQIEmmYsBAEFPMRJDGsttQmmbc9EpI7rgp0t9vyyaybLwuChYycMmrpDisXAQtIHLbIDvoKn/Ep&#10;nzDeEkSNAhW1mJnoFUJrbjxSffHwExH1VtEgmEAImGk0G5tOUwECOtKULnXsIcSToAHAObJxfcD+&#10;FLbjQlD5dbfKKYnYEHJxJ5JBOMGdnPM5FRUzFmFhEoEpKIFRTIqDHIxSJrJxSeEGawlJEmJxInpQ&#10;yJnJpfABIBHivruhyzdyAWd0yg0FHNtKxpKZKbFDwFE3ExrwhzFvjOF2oasOsQFAvPV3vKQ1puHv&#10;ObQTFNu+ACZq0dFvLWZbV/GRGxyXG7TVXsUaYKFxnaD0ncAbsrRJD/LnL5deD9ZfY/H9FLGUMRLa&#10;gOGOi4maD/ETNdvgFuDX1OKOtHIMF4Hp1TF+yZFCx5FxMaT6UIuYAAMDvMz7FBdvDgr6ETinD70i&#10;zVg8MBrmG6XKM/EGJDimEOIBLnUlZyGRR2wVnLD8mzH9ubESpEGUNdH1OblcFLAr2KltDin9ACF8&#10;S2KIviXiAAMiObcIcuQVH9pcDuyRD5SwkwMBwCzhle1X0G2n2oHLyelk2pJYyoEHwYgjHYatTplS&#10;EpgOjiAhzNRbZuoKXH0xoBD9oDl0EEj9sFHMyBDriMikIkjkG5OREwEmq7l/EIxSwcwevwHJP/E3&#10;KOFoNdHp1UFFKqc+tLHiFoE+uQc0ESo8j3Q8v7YHH9Ulm8IHaUAFVqHHrNEGKKNYJBF8JDLnwVSt&#10;FNr6ST0XEI3QDfEQEQLFJD2k2t4PFvytmsvVdcryFjODESnkvFFwuswcgAyL3GFBKgxoAAj2LvHv&#10;qMtBD/T3FURzv5AAKDLUZfMDUEHCrzXjXAsLNXEXcEtfuISOEGGOHpGfteAAtFx8vmAFIDWAAceI&#10;If4y4DGCGXIkzdPpvnH9xq4iFY30v2Ap5ezNdCNYIcFoK3tyhbR53Zvoysxwvl5qTqFAFLwZ0JAP&#10;Kg13EKoSAEEQT6MBKgL/FPGXnXwfFuSG3jEpqxAAMazxd+g65IzRIDETIcJDpEnVKqFl0aFCcvFU&#10;LR07EYSSEaL5H1GUYFnnEGFPI7LzKgXsFPw9EEU5oQoKXdbGuA2m4Q6162G22rp463HYdCjonWFW&#10;zaHHFRIHlME0E1KgepEGzYMbVI4IL/sKAQG0wb5z1MdNEmd3Efy+FDqbEtqd6CG21wiZJPEkMd2Y&#10;EUEVIi7BHGEQRN7aAAJDLuJBlzOzvWFwwOEce6EhEKFPNi3OOWok6lEpJFHppEaljbQOdtHEsvDf&#10;WKioH931dOFLGXL5tYADJrRm1wmymzs1678duxePNo6I0KxrFD35AA0QiyFz0BAANi51abEGy5nK&#10;GCJozmESJF5yHZ6EEjJ9718nixEHRoXLEO6sAEGdu3FwEQF4L5InUllwJN7qExIHK3h5GOquGZdO&#10;GUxEyUAF5MalFHH1m1AFIBT1EO6+FBMaKIf+IZ6KLa7VrW8gijbEd/Fru8EHUkEKInLnEx2gk8Yr&#10;db7qPPEPdfTJOMKOID4K+DznAFST0EFwkeEGg8FuFL9JFFwjTvESMBiMOMIiJ5MN1ear1nEO5FID&#10;E+QJ1yFdKIHfExJDTHJIsOshIfEiEj97xcL+tooRQbIDNdjXt+608e+/8e65hZ/AHKruEGWGEaHz&#10;NNE3ZfMaIiq/uZUDS5SjEkIHQrHiMD+A+QGCIxrHnjfs4bG4ujh+JIiAFAMBIkup3ZHFtOGUGdiK&#10;Hnk5ESLa1hhuD6InE+0sG6K3vtEAf7/AEEBcGCUIccKggABsOCsQecSib5isCgcEfkajb+joBj4F&#10;kIikYJkoCk8MlMqlcslsul8wlz0mblmsdf0fAIZnYPns3mrlmb0hgOosTi4KpIfpcxpstclQd1Sf&#10;dUk4CAlYrMMqwIrsOBs9B7ysbossMCNoDFql03bluqj7fVyA90pIKpYfnNOvd8vt+v+AwOCweEwu&#10;Gw+Iv0XcOMe+OhgdyIMycrm7ey9wnN4koJmL4z7g0MXA2kEOmjeXb2j0kjEV6lTv2NldEMyYMyId&#10;xN8dO8qTum9bk85C3EgwL0LgfvKir5AfO4wj6Mx5T9xz3sbye3auEurN40gGvbt8bq8sXrPg60un&#10;O2hAS2fYi8hAtZ3HGhlChTjuE3roIBSADrgJDAXgU9YHUJK1hBCDDZg5DHzCaEngS5FzfhdE0MVl&#10;xAWRAFUxXCFzfdRG3OAOGlYRt1IMBBdAHPGMErdRF0xcx1IoAR83MQxF05j1H03TmLoFBdrwAUUD&#10;pGfpnz4dROVWQx/nWiRGkrfOREURWUVdWoGJLZ91ImfNDImBOZlWbN2j2StWXzXI+nziYJJzkx+k&#10;Mhw8J5m9OVfdhDE5TmBz1jRME5iaT0nCCim2bqjaOo9ikCpCk6UpWlqXpimaapunKdpQmqgGeokM&#10;HepSIqenqpqqq1Obw6W+QxeF2qwAETVA5ErTsGTsrxcFZCWwK0pds2xO+OGtiZgZqYw4UMi5rV+o&#10;J5TqkxLougAFJIpebzdt1RFFhyzHcSqXVoBFe1uNxcHzXiY2GUKt6EACJo3QRuKMSpzHMrw7HxQJ&#10;N1WmJ80hbZX33sJL3UalG0Me6RErcw4sSRuUEEcBBKyUlhIwPF2FCdZF1Wi585IuaFEEdSIrjADG&#10;QKS7HDmzFcGrAYHs2wfCM5zrO88z0AJMiKWwIooIJGQyeTwOfSkMmYE4cXuAjrvzQomi5E8rBzWV&#10;fStF7dN1cIma1WqZdZyExedWHUdRN3zrqLErUJ2KCwxMHgV9X2cXt1Lpcx8kh0ZBJlmZtouoI2+H&#10;j8AX+fZBkr0o57Fcx87YmrkkhnMJE3regmVR2b0MzYHtNTHHLM3QAFWVnmH+TF4zttNF3UVZcMjS&#10;JI8VSxzOnXCapqoKM0CyJdIqcqQUfVlF+nhDAwFWxHWZR91HzTlxlfUDFwA2gBH+elj0EVaHL8gl&#10;BE5eBWdNiyJrMoKTLyoZzk3iboYs4/SEMBr+MxOZwQCRdF2AEnTe8olqgCQEhI4R1Fx7ldM+gaYJ&#10;eUDoIwSgnBSCsFmfKgE0qIM6pFTKogvCCCRN0RJvPAaYELuFaNIcemxFJGicwnRdCEpy8CoLyOiC&#10;Nk5hVboZII25BiMjlKCdctUlp/kPL4U265aZtTJpMdOuwpa7iXkXf0n4lRnC8OAMEdgoBFzmFZRc&#10;hIExMTLGYLgVR7BWVkkwNskg4zY1VnIPUQUgxuItkMN8q5HhAkjFfayBwvab1inYdOdRHZBEXQ4b&#10;yTBQTEhxEMj+1lCpAo5mOcs80ggK5Nx4hnJ6T8oFLlAiuAB/AGiwxBH6wsjSck5wpJg15NR1DwJG&#10;Jum9ExnHQwyJUq5WBBEPLYU615N5WTjNIc+QQ8BG41nOhOXBji/iMEvP8wUhzrC+kXY4b5jiOI4n&#10;+Q4zghiajUsrSQBuc81yUnMNSm8i6LkumzIYuUtEfB/q3KEReIoAIogfRMRtzhBC4G+ewStIRdAT&#10;0Iji50f0JE3lyewfM1qszBnMREyEk6TiPkXQ4/p06SCNpMXqAAnJ/otnMJvRcASZDnRTOo9BQEyk&#10;qkEeQQI8EsjlJ/I+XZcy2EjRLPKRt/5HaRQFACfMFlSCbteI2f4+ZEybvYJvRkAL/lJEqk6SknL2&#10;C7Apq7KGCsEKv1irHWSstZlJwZg3B0O6pxEVnrepRspoWGkIYez6R9AAAPGUAhx0dZTqOHG2vKYC&#10;ADdFwNTXtYAJWjp5ddSIlZnGmm2qwpSMw3j+EegK8sAroYdExVsVAmNfUzGHIuq5qLp0iSmJisQ2&#10;JDIAACJzKY6xQpkEvlwSVJB/pdqVai1N76iVFW8JisxNVryOsBOc2IrBDDqTQLHScjpLrMD+WcXR&#10;okjCX14QOQyc4G1tEtPyQouFUystEiTXC9N6pQpvNTSmxUrwAR6N4QxbCHjpnKaibOlNniVJvewi&#10;6ahtjJlWWZbBzEbFMLTdcQxXSt2VomwSQymI/CYouK+kiWhHy/EbaQdg61tomgMOM03DQASVpqP0&#10;yAgRWaugpoUSp/SxZiFYQ8Rsib8mbVaI6UcgS/L/3SpmVi/pKSb3kpxVejVViUlZPcuYuzuFlmMI&#10;2m8qxtnMWUKdJYe88i1FCfHKV/B+mV0IBOeBoCF2VlZWwkwuCU8kOoKsSfIhVicvAH/O3JaJncMr&#10;Ksl1bGEmLEdsCdSEppJ8mfJW8IA8dyPp2IIe5pEaCqNcj7kp/2ETnOnqrNKnNVNLABlMl29bOaw6&#10;k1PqjVOqmdVpVGQRUtbIP6r1mTHBZ41YlLomz0n5NcwJvPmWG71YybyPjoAA40gL4mHp+OpoRG4B&#10;kpP800r+WVMZSHDneOJtkiZEJcRs5DK0PLFYpcEEFwzBnUQcNmRGxyDNEyIoI/TNLbK/WCQTRA+M&#10;PmOfbkslx/sMFFenhsweaBvkrkA1svpzDkE3RKc4nK2D/HYTVtClYA2mkXajSJwTTjiEuTVI9mhr&#10;asPrQPuygyLgDtE2VrTlvLlJ2tWNL8iEwSVEXXTuQAWCDnULWKsVQT2DwFhaaoFA7SMej/YFJklK&#10;OiLPBJOthp6meC0Ltsj7JaceePkgMAXgADp0qRH+dZ12bx+kMyATgj6utAdaJfim8ek+IIAkBQs6&#10;hyKbj9ZIUV+zgdMxlI7Pp/h4CrcNI1VDIPTCQomlsXI9ZHz/GcRYkhW9A7MuKK60TXRfrQK4IIXY&#10;vCIULnURdiAuRVpTX3IIUJdK8rvUcZi1Em6bSQosx2P4i7TSrHITe33rBIXZ6UyEAR0MqCYSjLG6&#10;crJtjsT6pIV1JBVmOEX4kWOqfVx/xb6yANJBvmZ79JgVYFH4rs8vUxqb8v6P0/q/Vq2Dmr4PVu/X&#10;y7LZDPxAo2qrQ6jXtClyJyfNi5WNb4rxxZCdFMo8RtYFuwfM7h5IUVOEzsbMq4Td4MScWFasYB/Q&#10;QQbZd4dhCwQQZw0QYcdZQ0Po+UaQ6onN9dzhC8R8e5gxpBXUgVIIXIUIRNcYU5bsXQkhegTAkxI9&#10;SI011IYJfMOkRcXB4QR1t0Sp15eAABlsfMyseBDgS4/pNwQRPMucS0m8iI7qCwAEVlFlFISF/KGS&#10;GUXtzcW5w4ANDhoEABswQxYQBRPUb4sV94P9uyFIdF2AS2AkRV7IVhFtF8loQQlcgVv8Q5ZUR0cg&#10;UJbBncvIVwV0i5NUA1+QYMb6DYdo84P5MsVgbYXgXtrYO12dQ8R0fMh6HYQwcxm1Gl4hS0cqCYAZ&#10;tVAJTJSNZp1sAFnISddQt8A4sg/AR1foWVxWLcogVcVhyd48V0bYbgX5/ot07ISca1FM/UnlVI2o&#10;P1GEXSGx20sxL4vMc4hw64nsR8ZwbgXYdRioY5aMBM/pftks+8AMRdpl9sUVd5Vh1RQEVQVl3IBQ&#10;bOKiIQ8yNcP04lndUUocR9zmMWKMPp+cTAi5i6G2GYYiQ2RKRWRaRdBN+1WtW2RhepwsaETdOZOd&#10;CAcwsxSEcqCgCSJVBYdZI89gy2AcRoxyOIXJhAc4tg01udrsR0NiT0cxyiBY/gYFL0VJxYXhbwfp&#10;mCHEYSKFSkvIkhKYq4sUQwiwi5HsQRdgSUYQRsUIoJxSLR44AEWEkgZwmpg+PpcwQQf46GREX0m9&#10;ltUR1wiaIcA10RwMSlF0TUgQgUkyFYABCdOkRt6wQIiZGMTFjIbEkyMUcY0SAaR2Y9+qG8QRJJIF&#10;f4XI15xZyMR+TMeNtA2sR1msgCEI60eQeWLwe4RMdZ6UPpSIVmPsR8WEV8eCEoU0TcdYfpXkVYfM&#10;lRhV8JmUi5/gU5FUzFKQSseAXYRONAAJIAVlSKKoZ8cwdhSJbBygjURVSKboSFmqa4AQi5gkbYm8&#10;q44l7YlYSGEYVSPB/ZkQTebggdkd2ZvdqBPUS4iZCYaaSsS58cPI0wmaaMygcoch0B5YVkVYkQe6&#10;KkRVYFn1RiK88cVga0cYdQsxuwTci6IwR0+6Xci4VaZR38P4UAUJVMVYZyLMPxdFdVklieLcVaQU&#10;R9nUkB4eQYc4VmiefRw+QiLSWszZwmZAYSRSj2kCkGkIo2Rp+9rF/GkNV+ERd1OeE1CAb449bYl1&#10;AxBcW0W5SIw6DIYkdQ0hY5nAQydsARKY29BEkxzFZs6FtSXcXtXIOASsvcZSZYPocico6GfgTAag&#10;ZdVNIAvFksZxvwP8eAXgUAmo2ESNjAYgdQmqJgPYysTFAhVBlYZMXiog2cQImodidIct05pijMVh&#10;GNwKioSwTdYE2w7YCJ28ONfUgB6kACKFXQBJXYSwm8umoCiMSUa2bSkmj0oIdgtia+qJCAylmmeg&#10;R80SHsACNQPCXskUR8vxtAewZN3gQyYAV0XsRsiIRtDAaZbwXBCs0pgAXQS6JAAgcY4QXQTkXARM&#10;kwoIcyLuQAAVrpPhTUaR1EcScFFQQI4+X5Skth4UPyl6NgVgf5UF98ABs+WATCdwASJqe8iYiyKs&#10;PsfNysSeqESsfovw4keCP9Vlpc6AzZpEnkdQe4VYkxgYR1zk8kRpY8oUR8eAkgXaucAcTkdYsxO5&#10;dcopywAAsWzZiydw0I0QkYreHUVSI8Sdd4h5sQxIdaNYP1QQS0iZS+GASWY2GMTCXkOUQyJywwS2&#10;yps+RRUW0+LVp9NJUWgQSc8SfCx2qIvQcovJICf6rtNiwa3K3W3a3cSukUABrCRy3hCFlsVZzsic&#10;o4Tc/qywYgUJ70P8Vl9AScXaY4ptHCWk9kQIfqDcAAeA6GpW3MP8640itAR9G8QY489pYpA2SUYy&#10;Se2pDik4X2nkN5SJfYRCVwTMSsxwRN840OzkSiikSu1gWcWkWozAzGecPuPMbgf5YFJEQ53QqkdY&#10;RMdhpMPu4crkTtqMU4m8diutokS2QJSlRESOToSuAIOyx8B4cZZY7QXRCdUqM8coiaAW1YSwtM9d&#10;5YeBYq+K36Y9dsPUQwcYtgZyvgrRI4xKLxsKnIiJ4cP5hRQUR8caEIaldYAdCfAIQS+SqsBSq1PU&#10;sy0wR0Zy8WRQ350tlW7wABS58G5R0kc4f5mVYEm++oAcZAZKnEYIUAxyv9My4PClnlNKcCmsSqe9&#10;C0ARncfNX4AAZxDo/p3gi4bhF4QKlkBc6QjAuLCg8wAU7Ecp8C9PFkScZxmVyDAVzMBVzUAAvw1F&#10;ZsVYmqHai8AGMON8AO2cAKDkAc79nCVkZ2D0Z+T0NiPJSy/KtQaZOkkwamoBZtmUiaYgO9px7bH0&#10;AM20TuWcPuMVGN5oS0Rssx2hUVpxncibDyWFqYka98SEhwcwRO2kji1G0UQJVNldK7CW/qpZp3LD&#10;LPLSR23q3xrLLUz6Ag4e8sA280pC8M/spYjZnCfUaTBUpvCcPsSvD6sEpYixiUaQQzBcQQua9csI&#10;UJR0RpbbF5QgYGewQq5eOUZEiZMN40S3EF33I6/I9zNMSo1cVV1AgAzgoIq6EAmY6G78QSOszmtg&#10;hckzAq22wI9sV0d/O/CYcqDURMRJhYXQe4baFwRUXAeAuaBcSwwoZcRscY6E440p3wAAa0cwUC8A&#10;BHNgSs0hwyhiYQc4h7AfLqR3RkN7G4fMe4iyzorS/ykxd8UUSsUAb49J7/K8QQkgthbyq9D4TumQ&#10;AAUIxxtJaQSodQNrVNxaNvDoQzARJCWoV1Cckwkwb53i2JooSc/FpkVk9gthb/G+dhuW/kSwRcre&#10;5+LR9oSuwib1Pt4p20fMVmhcP47h2wAPWqUEBpx8docgcxn4Wom8UITlDi5AdQb6P7KoP9ose4e7&#10;VLVOi1qE/gh6OllzOu/F0siJPotgbOtqy7MhpejWMSXfGxSIfNKYbabQ0gUBoaLGLYkePWSNoIP7&#10;VMNpXlZtKlp4fN4yCUR8iZ6AVQ4+wUP+KYRClQS/NVXp4iv+hmqJXuj+70SoeCIUBfQsPPcVUVDo&#10;f40hXupIAwWHBrTCfHLLeve7e9rPLd/DfAzuksQRKZ8Uo2+nCgpQRuHaPCroqncWeUAWW0YihwQ6&#10;TmuLJYRrJh/0R+rnQgp3dKQIfMl2gcYCZJnEALVaVJa4TARfJ5MkaSzqIIPl4LhLby4pxYuZP9dw&#10;QQ+ggzgbXQo4XBI91YR8hx0UPVD0Q0Q6agRLeV4jEIXbgqzOXdtduxIodFkTdI6GA/UwTNo/j4A1&#10;7yIMADk840SrbQTV2g1UXQa0i69LJXfRy8RsdhjPOgSy4wUUybikp5eKqpIm+saZnYcrlwOWcpiY&#10;V802si+0N06dmUVaYIW6281qIgSqfqszhgSzaO9wAAkQTl8wmC27KvpUP9bCizpdxYiy7iXckYXg&#10;1G5ejoB6G0Tcdg66cWvCXOtYRkRqYp1w0RHHOEONuwnccQubYflfmHgsSwfosVLMaQ6ErerCrIRs&#10;xwvwXDDwTkXbhEeEQTIm4rqwAgbbj0SvNcWt6oTQTY8+WgASdSXe146edkAWZ8P6XEAEeCQcAEiY&#10;kgkgfM/ooIr6ICjDX6Lm6YQQUC0TMzdrCnGwcYVaF0PzsEAYkigIP7iLEergSNkRYA4dnepDKDcd&#10;pm17WIS07jFayEPA6eOOF8VjWVhEbaBLkNcAAItiMzfTdnmXyvyxJ/fKkfy3TkxIoKoYCK5sYWmf&#10;NYuZPQo7P8N+EexU8zfkp3vIVRitNLdzH8o4XbUbr0Xt5wQwXY6HMkYTGYgMSqGq/AabgE7kRXSq&#10;ijlgzcQbVkgoT2ojV+UWLfB8v94jMtN25PiZPUkaEj2AVb1zGjUMSkV+zq5IAQdYq7x3c4BXfkhY&#10;hfHXQSG1os00ZzzcSsq4tOGpKbGTz7RtHYZGIFJUaGoAkYcZo2qIsUq7MW2oi4ixd6hIYwXAkQWH&#10;1TzFWQTe9AWMoJqbgiXUmZiYpqFUjHfc/gV+l0eMmquEAfUUgCsg3DlIQuZO8w1kTeSbo80JCcxA&#10;RXBHOtYpFs0grdSKbSrcAlboV0sVxpnB/7UIAJuw9of6FMQSqV4iEEcQXDmgbGtMSoi4uYe5iaUk&#10;TMTkrrfkRsl8QB8ACBgOChaDhCEviFt+GwMAAmIh+JgGKw+HvuMtyNwt8RUAheQv2RvOSgKTiKUy&#10;N+vKWvGXvyYw98zR/TaHgichydg6ew+XvFz0KYvyMvuHgSkwUBvqm0kCAWo1KaPmTgIQVgD1qH0J&#10;zu2v0alz0HBuy1162iMRmiR+n2OPu+4zZ/P+61a6v+P0urVaH0uqX6Cx+H0Sn3gH4imvqgSuLwPB&#10;wO8R+rBnKhPLt7M42ByuP0atAeH6B6aSV1adhzEA976zFV922h63PHbSL1YFbixT6Bu7e6x77Pax&#10;el0+lg3j6R6XiH3i50u5x+PhTp713Pbr8GL08TdyIgnheDw+Lx+Ty+bz+jz8v0+z2+73/D4/L5/T&#10;6/b7/j8/r9/z8pp/xngFDx3gQiIGf2CIJgqC2cSM3YPStoEpCJ+lGg83V4AaGkTB9T36Xg4Ihdc9&#10;mfVtAwYigEYqgxtTli5LTyQ9UgjjRkIsexeIuOVJTzQ8HY/AyQX9StXY8bRCQQPCSkPd5WAgeleE&#10;bNxREPkhlQZUZmTedkFZddMFHjV2SjwQ8EpmkhRF4OKa3rACSI2UBVF4U9K5tXNVlLVKN2OStRm0&#10;UsC6BnpA50SRJWAY9FYaAZUmXBOQQMot8VzlqRkDd4JKZU9rzqp1D4cbgCnjOypDrqZilPVYGqra&#10;pD5jV1c2KXhVk5AgIa3aA6a6dVgQDhOHp7sGwrDsRtF4b+oW0R2pjrcl461QcFqBAt/YWg9kkVl0&#10;FVxO9RqxU1D6hk5oHpOa5lAj6QJBsypDsc1NlWR8HrztNtDjvezkDWUG7TjyMGxYp2WgR+01jtOg&#10;0XjqMLYAFY4jURRFGwxUnHxUDUrtxc1zioEY8XNRmbABH2oWOkmOb+ITgQ+kI/B1D0rms4kdr28w&#10;erVD8KS1D5Xkh4Doz+nTqSui8tjqTERVKMHgStK1zU+EkpU9vzh1S3z6nlUUfVTIUhBeoVduFuIc&#10;y9IzT2bDAl2m01ztzQV4VSd0nxySI6dlhl1xreV6YJFWKjJUUPdl2ZtXjDEPR+bVtUm0a1uY5kPW&#10;Otb3ONeFLkiqwalKI0PVZoErUTIXg3sA2nTub0WY6Oq6OmbW051Wo2eBUkf36DT9UtH5mBLq1Edm&#10;vQo8DN7F8ODOt8Tx/I8nyvL8zzfOeJ/yagEZ4DgWB/P9j2XCjw5PdQ+0aOfdeNUOFv87ZXPYJ45j&#10;EjZNJ6fROyYM9z3qJAGHHe9ptFUlpOE5ZqUs+7ME1szMc7o0DYCBtdd0eZHKLlLAANAzUj7MYCgA&#10;VCy0vp4iiMxUQABUBuERvkIexU1CrklQJgubhlpRHyG/KIqpVZozSkjPAVRKh8E+kZdcSd2bqDyO&#10;fJicY46Tj+m/G3EgzpFVbghUglIuaTSsHmKohcqhSzvNpBLCceEKWAk3IGos1RqGfjoYyTYo0TFW&#10;v6jXGxPb3RyI8Suap2JAy5mvTHDg2pS1HJIgCfN1Zr4lABj8RcqhVkZo0ZMecokSBtq9O4CZTini&#10;ByGJOSsp6kEnI2N+Q0b5c05lJaWSMoxVlpoTg0eGMi3CkFJQ5IpEZv3JyCVqjYvDEm8E2I+aB0BI&#10;5DlRZIbs2qlDMp+IHCABULWqO1AAUtmrwgAFUk7KAAimQSR0AAtYbpvyPtdLmmOS5SZrsEUCx4mx&#10;RFFpfWiUZ8hRpigAKkhwjrMXEkVO874gaTjvNBWYqgpMpiUm0MUjo2MHilqLdHBMiprzYx5byP5N&#10;JdZWAELUUcxziC60XH+U84pBXzP2OJKFQhSY8ocjIUBNrFaID/I7PQ6J2XFAETaVYtxPV9phKE44&#10;8cuitSoSOkghLKWyO3IKytIJRExz3NqWOLMbamrGojU6qNUqp1UqrVYxz0XpvVDugYRFV6voKZyj&#10;EgaNARyKPo/QclRQGGomufooFOSBlWbsUllszz9GKS0m1FAGGOVWfWS975B3wnzKMjqjwACrNdNV&#10;G85JH0J1nPFXBczh4lq4K0uxUjnCTxZp6eVHiOkMoaZa6tfIAF9ljMUyk0xJ0OTPOShc7JqFtHmT&#10;rVA2rC7bx2K+nK26tVFwedERVSDFUxubIGl+2h/IyQpWm7pZhH2Wr1PQNm6qI15Lzd0tx1bhS6u9&#10;i+ABWqTigHVbeTQj53qyrArBeyq1oEXJtLG5itztigIwsQn8gqSHIk5PSUYbWAJ3UHOiAEq0pCTm&#10;qcwe5bkZCHqOUg5Nj5GX3ACmWUuJitTklAKAdlRZfCTneWmdUthFUnV3MiXVoKvDHV8r8cIog2MY&#10;lGdymahhMbbD/qSjY0EMQNRqPCq8oSZUzNdR4V1kMzV54nABJIdVggLWENqmN8hcypL7lkSOjdIQ&#10;AFPS+xU151YrEFKfEyBBQqTl1KMotSC+3yIjmWbRRc4ACKQW0+SWxGWEXJS7U8f5XVmR5p2AdaNy&#10;iLkrN+jBHhK24S5h/n2nRFSpS7JjQUgqoWtkjMLOEipT7e45XgScj+ctMkxpeRU5+oABJfNiUYxR&#10;oFFocYQsohaUrgniKfIrHqkFmGvcDqkj7mHyZwOFdgDyX72vYeNsjZezNm7O2eRerKAiBoEq49fa&#10;G2DxkrS0UQ7yHL6HsJXJ3GZFX8ERRYSvAA2mwzIJjMsp81dwHuTUmu44AGKuYs9VEuaUiVlLSdZE&#10;85sY3nZKsy1UKWTMxQIjEU8rU2qJtcwaqtNlQAs1fke+wA8WjgJ0YP5RaEyPuTtMtrY5jr/4AMUr&#10;QnRO7pn4Ko0G0xH98KrI/BYoiMCgFLcwtMqjk4YEn4Obg/RK5G2ImeqFsZ6C54xGwVQj81SiRkTs&#10;TbPA+49mXSQzEh5ipBKhmrITbPYnjlzcccm+JPUr76z6jztpJdlczOOWNSCNm2FxXbvagyGlIJfd&#10;XdeywIVyHtzcdd+AH4yaYaZr4ult2/gFdxD+HVFYIlaSupBhC7VmOQpqWU2hsetmOfAZc8aMHydA&#10;AEtOXjTJP3dpboJJDFVQyEnW1TcgAYsojccdkpbLX8nC3VILMqJiLpRI32curnmmD9NEVoqSXyxl&#10;LKIhdiJGTQLTZqdV1ZhIhN8ACk42KzC8Xf8YP+iXrKNFJ0uTQh7XTX+nZr77KSSq9W3Ke5hL/dSb&#10;G/R4UAxUy2BAAXFS7w/lwoAR5YABVlKivXcBFXrUvgBVFDIRTxUhViji7RimoiGjmBY0NhNDKRsW&#10;yoBUmCQRqGow/UTzemBBUhSy3IIT9hoAKYMXa3YyN4LoNIN4OIOYOh/iAG0wAG1VXYO4NHFBA3JR&#10;0x9zQWvVyB02hSwXhA9hSyE2wi4BAzFS+28h6Dq2K2XBSSE3YVX32SuiVRCSVx6XAz3XBXQSP3GH&#10;mSphDxqDFR43tA4U7oVhZRVDMTITujXR9CICIRHWSBBYexIVkzjxAytUTB4ByTk2BwAhexJxqHLh&#10;8YeCa0eRD1qEwRD2iRJRyVST/gCC2hczRilxETLYXx9SY0nTcQAkEi8ykB6SzCzGYgAx3olhAyoW&#10;bxTRcxoDumHDeX/xFSji+4M4QoxR/IhRtBT0riGh6RVB1SYx44vCZjGBcRRmnhD2ewFStYRCboZB&#10;lR7jKCIXzAByiyPHVni1czeUPIjhBRUi0yIx0BFSE3ghFxc30xMRH3wgB4Zw5B2XogEx5iWjABTW&#10;HwAnATFRqjjoIFtyi16xtC0zFSIzSoSwFCtVoVtykDXXARD0IjVEJBx0Jhwi3IeUNRAxoEyytTXS&#10;SG+kqo1RGSeBBVfBUjdXVUuA/hSyoS+yWnkjdw/2mgBHp1Kmgi0yHIyIt0KyP2+nTGMViBUhUh3j&#10;HCI2rEOxjjEBMSsxJ2qIBEdY6h9hHxUkt35VcmH00ztIVDIiiiGmuCGoLVvhOS2pEhLRRBoBqlNh&#10;wheCF05ZWx7DRCPz6QAIWhvVQpWmEg+4NoADNWUYxjxXjZi5jpj5kIOm0j1G1D1lXpkWzHGhD1ZZ&#10;Gx7RVDKRzhBUWTWhNBKx3oWB8pgQ7i6QHRTzKSbY2R8RsTkybTLYr2z4T4bxO4cR4hry7R2SoRqI&#10;pyWos01YxBeBXS6FIgBEWRc0bxsW7HSh+FeRmVLHyBWkTBS3phMRVi43wxtJmhA5YJVEzBBVZYpx&#10;5hsTjkeRUi0RYxySMFuZYh7ytXXT7S2SXoRx+RRF1Q2UFhqk1SUBdTKRHUlQAhK0zxqjjS5hRlHD&#10;pBJ3rWtkKgCkkJqJmKFx7hQBXSbRTzNY9KAg/0dySk7nqk032w/DlhCTNVQiFzIZnIzB7YSRXxDy&#10;i0y0XpezhmKDhXFWayQSVyI2DRAyVo3xwobQ62TytXBF4EGJST7xwhHR1Tbl3SNhYxYyjhHzjiMD&#10;IGWWmwAYJh6RoC2pF58ykFbWjhjj4zVFiImADmsw+CWpTRUXrRUkkGshjnnybBdWrhWoURKSUjhF&#10;GGBCHC7RyYjRSxSy2qQQABc3klmwApiXoxA0b0EDPBCRtIsSpl+Jy1dFMVtybTIRH0zzVonoB2BH&#10;rXFRzFtyNhUl65Vg/BVhYyTheG6p0IhxOSEyWoGBFSoZo6Z6ixNj5CY6px7Y7igashdZOxI48QAa&#10;jaOhtFGaoROQJ6056KGB9oNq1q2a2q2zzpk1W4Qa3FU2/BGyERWiEx954QAJtiQSMDjheK6wDB/S&#10;I08xdaQwGa7S5jDFfJf1tRI4KJe5sW2Zsy9xeF4hWEtWKSnYW3HDNW+nDw4ReBY5dh4Yiy96jp3g&#10;B5qnjiTpDh+TQYowACkFZT5EFo/x4Ks2ABcyi0TDMViB3rDaTh5Br34ZDCGjXRvxQE7qz5aQBijh&#10;3hVBr6mkhRNDWABWJl/R+SWkq5JhWjNYHB5bFQ43XIul4CjRly0TKY5hdSizlRBReCsltxUiTpt6&#10;4bZR7hHSOky57RB7Tx7xRpLQ7zoaaBdVIABCE38WTY2ITGfB7ReKuRTaOQAHqn57CA/xS3rZXxUa&#10;hxBTHB1Yq0THAT/BmajhU364pACbMAAniyPGYRNBRkebh7dBBRqCSJyGZ1gT9qqZ8zFSXyPBv4gJ&#10;JRFytY1xA2bBZYxLUw+iF4n6xw/7nBvRHRvzDB3lrAAijofB4jMZU3VxBRViSBHUFhoEHi0y2jKZ&#10;YWAwAUchiFYqjpCxeU9RERYy0RVq/xSxqBUh1SzJhR6VMHkAAUHmglQk7lGWOmBBoCkBS5v5XR5K&#10;rBSRUiSC3LxUzhOSF5yoXABBoJ1g/7YhWLZBtCOqUqO1FoDagYBliRJ6yyizJSGoW0QQ/Egq2Bjh&#10;Vi+y0bZh+MIcJsKcKsKx8q3plW1pl8LD2rURD4RiYB88NLlyTq+A5ibRUp2VRB/EjRRIiCtxXBQo&#10;0D9m5h3x5akxJW7JwsQXY7cIlxZRYxeGKpghjhqjXa1QAFmQ7MVQG7bVARTYql4I/6GhQibYcBxy&#10;Cjjr6hNhT3PblgAF8nNavhMxND/RAyji0ZnyIR2UJRO7JxdV24YqOouxWothF4GQBjFhx2SxtCMB&#10;r2nnkk4wC1ZbuB6BHUnViBVjFSHLHRtTKRv3KhJ0eSkE1SPDk8pwAriYEDtk7mXR00cRlZvMMsuX&#10;JxGU7J5BD2LSKx5ReKIg8E7qjLsWBp5BHyjhYzFW/aXLdhKcXnpBLbIBRhUjVriEPxTxH2JAAYDh&#10;J6Hz9ibYgwFx4Eb6WpLxJxTx3ophBRRBrxyWwwAKN7Kyt0I7tSQTXSOkFhDzmB3p2w/MYrbU7RGS&#10;Y8BhtLtgG8mxFyYiSxAy0RT4F5ZxikeS2hHxyWFyt6dhF686eZPhMaDikMBkpU5MTxAzLTQZeoK7&#10;jCKmGRpBinHhin0RMpy5MAA5JxTcCpBX44ApjcFwArgcsLuRDzHBoEsBrCNiXxQEEHFUtKvqrlSW&#10;+rRY8xWmQQ51azHDk3iRd8FRHy0WChwhr2EZNb3839XhFTThSS8RFU7oD5oQA31Jhlt46Ze9PtZh&#10;S4MQKZncukDdP9fdgNgdgMLoP5ltgjzaMg7RDzNYkrfaA4fxCzpQHBK7IIaWqrewFR/b3BAzwAKC&#10;Ntm07xUbHGWxtKRqjiE9HHYhRiUqjiHLaZZ2T5ih4iF6ugAdnUog/UFRCxDy0xqBK8vXk8fhByLH&#10;TXkqNRTSi8DAINqRjtptKC6q8RAyI9ZJe8Nnizkxscxw/dQxwscygSjs4h7xrhXyY6W3y7TGgxBz&#10;HM0x4nIxpE7hK7VgE4ZRwpHQ4bYA/70hNBUnIBKRXS7cPris72NxIybTNS3BvzUAIso9h8JhRjjm&#10;9sNSXTukqHdg72I9NVShPSXxViWm9tLAA1Qk00CyZh8VYk/QBHNhC3rmp8UkqJYSNmHrMXViqRJ9&#10;eh4Bv26qy87SPxHzQeEd3RSRHVNBZBZZuRBBBbcgAHEhiEW0KRH7RwCBDxsVsRNoFBJySFfKFpXA&#10;/iWt5itbOuXEHk8BE7IDHFfB44T7xa0Kvi+0ZBK3lxUTq0gri6D9QRdWntXWn5e+FWqY62ONd3FV&#10;GSbStTFRv78xFZ9ZZ4ywBkHcdXfB026mgRFZdBiKBRNH41SRT9vhIy7aq9ohWBT97hyqqhFVKpQq&#10;uxuEWYpx1Wd13R4EqEzxeDTYKcFpWAAsjGWgBGnrhRVikBKy0UDODR5MKOw+xux5jthIQG1+yCwr&#10;fhmeKG8ceR6MYBDxqikK7pNss7/hUbkKMB+LeRA+TAD7qrfw+m7FCcFhvzMR2alQEJjmTc4LmnoV&#10;g6kR5MnRDhA2CSqx4NiSve0gAULhrFa6ZsFh/dV3FdO4agHewh4Yfg4BHcPyt4p/CBjiXxqlYnu4&#10;7TgJ4hUSoRYyodDB9BVC7UgbsZDRSSXykN4abkndvCgVBF57PGGLSDCSLr+g/pThURoFiIFipGnn&#10;egBlKjIXsRuC7aCBOUkN7Oza1heDq7SxFy0yVyPH7uGXFTFSjkz26WAHFRT5Yd+BVi0SX9zB4U0R&#10;Dd5txw+uSjaxNqBtN5hYqxTy2ovg/t5umxO2LhFyzGR7scV13pV9PxSytSXyI3mi+sVhPR1UZOKP&#10;QTXcDhjryhad6EABBSUlpmQwEp0h6S3COnp9HHqRMcBsJRAyMBVl6tpBjoYQ6ZgxBdlregFBc+AB&#10;dY2xJay8sNdS3l4IBeerqvvapQARUlfC0223CmqUWR3jjpekyyoSE+jg+YnzNTKZ8utxTxqhKyI+&#10;tA/uSkVxEfKxWvsp8yizNYc3qulQDxQLwltzmN9BFy3D5KoMFNZqjiizmHU/f6rxJ3tsjBtBUhAA&#10;vAnRBH7Bn/CADCoQ/4UAQBEAFEoYBIqG4uEozEI3HI7Ho/IJDIpHJJLJpPKI9DJTLJbLpfMJjMpn&#10;NJrNpvOJzOp3PJ7KE1QDPQo2d6KiKPPqTSqXO3xTm/UI2EKmGarMn3WHBWn5XALXgjYHXYpXEKw+&#10;wHaI3ZgNbAZbg9cJ2+rm3rrDAbeA5eo8+b647/Zo3YAjAgvG23iIM/cFYMLDqZkJe/sm2srTnxDA&#10;Pmq8BYuGwVoJY5tG8dLGw7qLcDI88ta5dfG4cH9mCdrBHQ79zG85cA9bANkXFwnrxI3tQTpXjk39&#10;aAHngn0JJZm51I2D+uGuzIYY6u67u/y8VG/FHd/FQJx7wDQd7ObkZJyXD8sVDt/Dod6ugEwR/I85&#10;H/POAUSAIIYFf85D3glcz6b9oAKbMH4DX0+TZhV5AAcdnm/XU3njQZy1cPxu1ec1DFmQxv29geCT&#10;3YwEQgjBj3vjONI1jZOkMOmOjwjx4UGQ6A4yABDmqBSRn8AhIXdOo7ZNRt+pGBSLHCOJl4jAVzXN&#10;ep7AOg6Qkek07TnmNZnNj5i0dBWanHaM5nLb+A0MgOIYTkKDmFjw8D2nuC0bkgJaAec7KDWI63Lh&#10;NG3Nb9Hm/lxUwQZxy4cWZ54FCF5z0pl1DcQxzQLp9qAdotI6SXVgUQepl4BPNHmcc2jwWrF7kgcu&#10;mT0geiEQb9zYOfpmgHhU2YLQ4I7Fa85UMRkEmFSGpTeidCGxQqC6RZOu1orZy5xQiF0Oc2X0QYpD&#10;FkR+A0qtFEHncu5EbuRzV6Bx+rtQhUDfclG3qsUI0Oa08m3cQ9ZXp8C5WRC716oVuTvQxDmcguck&#10;Sr9HoSX2IbSAGcESvM/3LkBEnnmoFYsbeVwqyaVJholaMDjAIGcwqVMWR2QseAJnJIpax6rcuHmK&#10;P3PEgZx+osztk8XuR90Kle+nHjfTozuzT9S1PVNV1ZIzbMsvCjLMwkbFcZx2CsG2r1dLzxOg4TON&#10;E0zFMkzD6Pw/kcAUCg4DYNAsDANQeBcD9mRtQCaUIZ1EUZSOA4nikdoWgzsRtvcDTKB6rn5/ITuT&#10;SNKRCw0KbxcOSTq9WXb+lrmR2/bHR68K2nlG2/hB5+LjO/a4X3KgDCTuoOSxy6bYpnO6CRHmXlSF&#10;36rEFqrm3QAAvB6mRZe9Uec2IYLfZCvCZxIZ5mM50bYWykhhOq23WbzenABg6PwP2+zQybXJzIAP&#10;uR91wPfpDPTRCj1VBl7qY3OgBM4yE/RWhwOuXSRVlp6iGQHRYgtdZCDmv1RAVw84GIMoTccfQhS8&#10;HkuzhDCKEZJUDuOc1AMrz92QsSJGYobsMDFHNUsZxCcB0QtJIeSNByj37keXqclccQiPGFgyBgyo&#10;2k6kKhaRw/R3x3FmT6REiRqlQr9e881gZqmFIhgkQ1zYADfpbPY/dcAAE9j2PkOFJ50HklmgPGhj&#10;pCmTAqVGSh4pwnrFzai+osCLCPJIN6rMAByUwmXVykMhRg0ouhAAoVA5G3kkMcqRBQAJXZEggA98&#10;iEXoumThyb8xT805lcI8ecziQoImTRKQh+bF4zEbQGao36qyGOYgmWhfT0COp5eMQY5pvVHkbTCs&#10;cxSA1tESSQqFxz8pSqoLwYpWzF1fnHfyQh7yIWGELIQ/VjcUgAJZLRLRALry2KWU2qecBaFfnqNU&#10;lSdMsSJEOm1CkAqA3kKxOSm0jcqjltzJAQ5JDA5mj8npHxIM2x/mehBCShpIo+UOojRKiZ7x8DxH&#10;MH4OwdhsDnHkUQRoogdglAhRQeg7hyCpE8J0WIwhmktACAIGYQAmBlC8FkDQEwFtVcE4RwwdyjiI&#10;opUInr+ioITM4paQZLFbIHiFF+HRHDzyugUASKJczOIOZbLAmJt2FEbX1HYjzCmSLhR+QqhAAVLR&#10;MqGTMhhyXvFqKwRs85nofEpVsX8cZG0oshI2ctA7ACNsDN6iFTa5GQpRJYjodMTzVMhSQSRJaYYU&#10;L4LxJQACSKtRgI3XmaREATWgOaZdWy/ZEFmngroti+neEmRY80mRDrWEwnQVghiDkQ2oI4Q45Z5w&#10;RW+kwACJEekGFsgoV5frEECIFS4R5Qr5rakJIUc1AaA0FyyLcyGA86VGnsVC+mtl4LwkyMVIVJqI&#10;TFTpUUWxCDTSTJhSWVIqhViIWdUyRtCCv0wp5Qu9QtB+kNl1XEui3RCmBgnwPI8/85QDGFTCctJD&#10;IbFqrQuZw46EGARqqcR4hx50BplLQapSxJ6um6Igy1AbMSuSiK4b87IGphEuhMoMhhyzmshM8mFM&#10;N/CIH6VXN8s0xiJKhfESAaeRocEKX0schk+ALPEKcYpKjD6nRCfSZy6pc4c25PPHaL0HQAzZwGSS&#10;6hErpkSXglxfq9cBD/QGwO3wIrgEMMQNuNBmTNWgBMed0ZTkQ1TAAr9X6E5b1PV+Q5CaF37vCI3D&#10;Abs35jtGIgyEhzCloD/vOQeIS3yFG/yAh+VZaFvFon8ZPHYAEBq/UoRVELGQBL6XUZNeqLJEZjnl&#10;pwtmhKIEQYaV7IIAkuKhqVeJxOuth7G2PeAfw+x7iUEKHYXozhwj/I6HekFIqSUOHWOAaohxDiGG&#10;4OdVhNAIAWBEHIPQeQYAiMM0+nhQyIFFp+4jZG9CSoTQ5fECD/iX1FG/ois1MGNVUfuym1IBjB2L&#10;fOZNX9iEjE4k1JFWK8iRxqYBlMf6v3k2J3qSl+Bo1+keYHa4yZ52WzdJG/E0xEFLWQIhE+xeC7NA&#10;BgPIhgaoatkcO4d47+GyFGqeTHbfqE0Q1oOO/6xdgSIJRrsRyA61IVHXMuwCPiZ2NygN+Wwk+bCc&#10;ORU+S+NCVEUFsVCrZMOmB+zpQchDloALJJNMU83UyykIEhjQsF9DHzzkVm+r/FyYYnsXPOCvwewu&#10;OeGvAYpfqhdTJELcguRGNk1GDO2vSoztyIVg1wX3fBEDjstI8YpgDjtaEduGSGgJ/HhHLiRr4zyU&#10;eUjxI2Z5gcB4g4DqwaCIyVDLx8IclwwZyZEKhNUs0yakysG/M8ge9JaEL2DLiSlhVi+hzOAAefPN&#10;7QAJTOEgt+erUTFYlOV6S0Zk8v7AAso5qqyHLwRCqpAN6CsPznmQiOXAQBH6UecmJ/VWZueFeXJZ&#10;YD6ZUZia7UJJCIDR2eoAIKWG3RPdnchKfYufEEQJhJtIhHNGFGDIcM+EGHnFmLbD/ZfZffiAFO4d&#10;JfWEVPCEOfnMDHHOOOWgMIFHLIsL9MARoW5Q5f2IDP1SIUHESG/GqdTStYsFsfPAeEbIhIcWXc9H&#10;3VOg6aRElShEGMbOfAeXMeHNUbFhZhchdI0D9D6D2CnCZCKCqC7DOEhbVUhUjQkD6DwDnB4B3Bzb&#10;gD0EhAEAGAHAIAGgmEQD5D4D3D7D8JoP2AXAnCFCLCCAeAQAJI3buOFbwOHVBhehZOOKFGnGpFuE&#10;vXvHdZsXAV0EXG3aEMXMOILFzHNM4IFXAXjEGZ0EMioAhEkGKDYizd8GaSWcniTEQceDmcggGABG&#10;qYuOOcFfoEZLMQuEGL1FmWZIxEKMAV5LkfDFuduDtO4MtVhEjjTEMZhbTEdHNK/HnehHEY0GTgha&#10;GUJcXYLaQD+aEQ5EkWUMGfNhUEdgJdZI2P3YuEyjTb5P+XkGlIHZfjmABJIK+GaQHGKMFAAf2K/Z&#10;wfZViG5L1LkGcGcdnG/RlEKG3e9EKKhV9i5kdOAHLMKaVVyf+i/FuJRJIGKRqekAAV8JqGsGuGwE&#10;QIOG9EOLHi9AAjRNlUPEIGXJhK2VWD6enXSFoYHAnG/L1k3JcL6EbITkQEIW9W+aMQwK2T0Q5Yek&#10;jEcg8FecZKxk1kxIYG1efEgRoRqEbGqITXbFsG9LHIsIDZwi4EeJ5kYhED8FmaiADP+MhIhX6I8G&#10;XWvEQK/P3k3GDRGLnD/RIRoV7JGHJa+iqEdS2eXanhAFsIsa8AFGqHHL9S1gFYEABHnZmACM9Tpl&#10;/mdkTfVTxACThADPgECKFJvFsPJQ3fVHHKwKxGHGIR/edG1KPJhVHIkFodsMKg/ACJIH5HQK/hLT&#10;kEQRGKCKDEbRGJcKbPNLwGqJCHLJtQcjymSACmkK/G/IsdbjzTJH8PJHLOOggZlFoRGGDKrIHl+h&#10;RmofFT/UvNJlVRLGaZwVrkeGRhbn7n+n/EphhDxCiCVCICyDDDVEkhqbXQibKCjCSCCCrC+DREgA&#10;IBKBZBZBGA9A8AiAcAVWcDdDWDAC7C1CyC5DDD5iDEcAoA+BUCKB0BeiNFBbvAAbxVAoAbHRqmJW&#10;fWhFpEphKKmWnD7PYmeEVG9J5eAi6XRVQT0dnGcP3LwE4X1D0HNL6eFEbJtJ5TfG/KPj4keILJtm&#10;5EcYudMlSaOZZZJLFlwEQV4F/mKAUMhILRqPzj3HZptV6EdddU6EmjTW4lYQ5kZpMf1SfNJategE&#10;GTpM1dwhRjtRTmpFojbSmd6AEHLTfJXpXEQGqXfEuk3LEpqFeGSGTc0mRk5SadEZkEhK/EMLZGTh&#10;PSKFgYiEgGXZ0qWmAGagCG/GcG/f8nwoVH8lFmOo4rCE5EMRPkiD7EhHqknH9EgGKPehMEQLKJRH&#10;NZ8D4X3GzIOPSFRkyGgd0EuRvFak3EkMDP+MAJLEMGcAprqeFiVFimsAXLKJhV5amNHpLEOkBEeG&#10;DRoSIIQWyEbJUhDjcSJVQGcIQGccvI6EbP+Ywc5EIRPXwpKgiEGlXpDFsEOciIJmkXWZksUHnEOn&#10;5GalMF9HJSQqOIDZfpEgRALIsjbGDnZiDRmYaUAa3AGeFfgD7EOqRnimhjwJZq1sDmfFoaqAEEOs&#10;LFTK2gcsTmTh7FeYuRPJ5tDEOqLD+K/JIJIrnqDnzO4JRpREdITDWtgO4kotKAClvFertDrEeK/L&#10;KgUAAtJiDGKjoEdLVD+r0EdJcYuMDayIKFzK/VIIFPeQnmcMbr1LjWwUJscJIJRcTrDFMn9uNuQn&#10;+DvDkDYCOCOCRDSDcLIEmoLhsOzDnDXDEBwB7CLD3UFKJAJAQBsB3B+BCAyAkVQeUDTDDCyCFCRC&#10;dD2rIW6AGB4CMCYA6AlAUI0iOU+o3uRUTILL1HLRVGoEvWLKFFmKuThIQHNtvawT+mGEOi1AHKhS&#10;NEytorXAfr+psKZV5MbghRsATUMhZILTvp/EKP+plS8I8VwrcAKk0WbEQo6J7EbZwG/Jtk3kLW+Q&#10;2FaPNPJuMHwGlvuD7n2VQscnhkJq9nbJIvjEcITngaZVPhNJcJcKYKZXIYDHNPJP3SDL9T7EdgaF&#10;ghNE1j6nLQZeTExraDfVzEVZwdOFzG/ZwJhKrkIHLaeD9f0ZtcCAAL5LFnWGTJURPQoabf3V+GTs&#10;6ElJRrevHxUEwGKjJlYMXJckEAHEvONnOEdK/e6HCEMeeIwHLqjD5iXAdttEnL9JLK2t2VREVhTh&#10;gFzMXZwvysND/Z0ZssYD3b/D9bFM1G/HHGcrQwRD+Q5mEQZM9Z0QWD8P1IpFwP1IhZ0WCKfG9xOD&#10;+LHWex7JCG/s/X9ADP3Y9IBG3fxs4YFKfP3GXo7AAfUIicGPzHHXXk6MbKFXJEOW5qbyJlCABIOM&#10;DS7lgAJJhmMEGSIEOLKJ5VOZXESyis9GKHnGDtdEcJUKrYfADXAGqk/FYakyKNJXAW5XJdiAGaoG&#10;aG9XAV5uCD/glP9XzAAWFHUsbXUQ5ZIf3GFGKIHmkJCbFIDIOSWFmxYwMTclbGaSHmRIuKPfnmky&#10;/uPQ5HNGDPJn6xVE8uP0V0YXiD7D5D2DKDACzCbCgCtDuD1rWEpudbYOKD+CjCNB7CrDBoJW6BDB&#10;YBsBuBaBFuxEmEIC9CqCUCTCmC7D+sCAAAvBBBXB/BwBbtEHvvEiQbyiS0ZQiVjEEsKFVsMEnMAw&#10;3D6H1FsGcKhJIk2GtEbaCmRjqybT8VXFeIOKWc4Enp3EbLKjGzxFcXalYGFHLiWEdGehYbIIsLHl&#10;pAGPJzDeUD/M6nKk4iYk6vJFQvLFuTLKEruVUOxEVV5yvYWGzRmj9DxJ5zMYDl3i4GqGFMAPejsE&#10;KlQAiGqFmL9WlF9mQD5qupFAEKPKhEbKrZLwhFoG9dsmGG3QJTqADjWj1E5IsYZEIOlIFy9EsxfO&#10;PzRnatG0pEMRoG3mbZUmor3GaktAVHLLHY6namowNPNqBMXIDHqYnxD1R3oEhQPIJeNAMrLJJE3K&#10;Fq8nzf2EOwHHQOplfKPRG1tsRJtY+FztTMTnjAIHHRoILIXHNJQJGkNEQIhJUwgD/XGAFEMQCwQO&#10;4K/IDL6J5zs4VimFoGcL6GcJ5JtILHNZcdjGojXEcv7D2luW+HNydX2i+GqRozSEVKWRqfr2mEV0&#10;SKxvXZRHCK2SjESvSmrScGTkIw0AEVOIOsyEcFmZ/qB4TZ+mnqOG/L60UVMH/GKiiEQPJGeJUVes&#10;RpEs/f2HNfYG1EeFmtvIhseRgz3tynb1mtzFeVoGcjafVgZECJcMAO/cAHHKhyHKrIBHJd4qPADy&#10;7lYHNRGRPILW5EnqNWYH8HqL9IL5A3eEQGcYuGDLHmuwSwrsREnIDJIRGP33J3pE30X6p6sOKEID&#10;YDMC/CgCmCrDWDdDlEhAVAdAqAsAaAAC/DJDWEe0oOKD7DxDjBtBsByDmDxxqK6APAaCLCPCPAhA&#10;UiMEuD8D1DnBwBoBuDi7NVzAOAeCVCXCNAZANxdGQ1No1iR6tOK4tEOSWqYEiL12+GcK/1fH83EH&#10;yzlHNpidHI6zfs5FcHLK/PPF4E1izDYroFeaLv6HyyvMDLwIDwt2/Kh4NVC1TDoKtFesGqgEpwyJ&#10;XVJFo8a1VAZIDJtLkpkHX3LO4pWo+ywF9L9MKGXxQEOzvAZFmOqEd8HANIc2daFshq2AHQCEkjbm&#10;vAGZoHsG36GhRHHRG27Eji7k3sFGzprEwRqK2PpMt8YEs5BJVFOITK8GgOm3nh9F9Rq5R8Eak4DA&#10;CglIQOO2s2v2eUJMXuEEgscPN8GF6187u9+KrJ50T9CFJRoIHJ0F9gL7yFoIcSISWrBEeILO2opq&#10;IXQuGi+VZIwJIZ0MAkAq3xDIOJcILzHx2D6PNHH2iHEtQzeqMRgXqAGZNGXLH6PFYQyFoJRYuxJH&#10;fZ3AHOw9W8fEisIDp1wEZMAkrLwILsQAAPJHHZSpoAB+uHqssFccKD+T93fS4JZ/UJXRe4TmG9qy&#10;yElGqH6HqEOLBjbj0+vHQ1yEeRwJ84BnaHNJc0RFgV5s/K/w++VkRFeHPHREAAECgcCd8GdEIgkC&#10;A0MfUOfsQhz6f8UhQAAcYij/gYCjoUj74kMSgYgkoEk7plLzlcWBsuC0wcUyeM0gYFm4MnL5nb8n&#10;s+i0DjADgc+jQBo8MAz+pcQfsai1PoAAo4BoVLf1UqNTo8ao1cilUgYKsYissnAjytLftdXrUWoU&#10;dAVNq9SglCsYKkogpMDdV+CeAoV1weEwuGw+IxOKxd1t2Mx+QyOSyeUyuWy+YzMWdzaKhkOz6fj+&#10;oACAw5IpONJhLLCUqKTizZMWO6NUQ7EoQzWYcLPXhzQCSicEE46KCIPBioeUU6RPanXrThQDNiBS&#10;JGGIe3WDTXcM/egZ38KI8fa8uPnzr9MDlwNgYL99h82Znzc+sa94LD36xfpdbkf9HEdXh+geAeBk&#10;DTI4j1gtVEwBZKTpTZNwkhRKzzf85EDU1cUSUKBgHWUIlnZM54lPCJ1UhQJDuiw7YuUFGIEAiM0W&#10;OGNj2jhA1JCGPFxfJ8kGO9CDoRZNwFB+SJGZN/Tsk1A0fBQFZSgmCz1XGSAfOWWkjQIEJeBmYFpP&#10;KWjlgEAgcmh+InPCFj0m5TU+U1Fk5AyWIzAhFpBkNA1UBKfpDU1GlWUtFlUUKRn4A+insX46pDVe&#10;RglpKLjtTQ8ZzTmaAcfFjD7p44KgT9ApGCOpacZCLDuhCgUUWd7KaZaVY2OFOz5VSmpQRZIT4gmc&#10;kCh+XgQqA4FakavgAXGRqePuokEVlFUKpxWlUqeo03BG2AbtqP7ct23rfuC4WKPe5FrN+tY6QyWF&#10;NOa7UDn4EgXvJhZBk07E+VdRUUsdA4fmAGWABOJTnkGXAAh+yqeYtV4bR0CcPjwIaUhhFlJwZV1C&#10;w8CalCNZ3oenBUOoJGLaBs48nRpcX4liSmHss3cwU1TctVsAclXjMDdU1Z4EsOcE9W20LOUdgkCX&#10;OhECs8/6cVSx1xx5PbpAZA1dRRV9B0tR9U0JQsRA7X30fW5D3RaH8agTRUEmKZK1vy1pGAWMADBj&#10;dLmXTSVHh9PsGmad4hh9dZUgu75+Vd/bLYVZ5GsHXwOyc41iWOWNbP+qaNRZcVXjg9pmUlGuIQJc&#10;VUXFPlxqzWQB1XqGOYaH9pUnY5xRDSqFUfjYqlWEJuPSx930MAVxxZD0QXVcb/3QGOUmSFsaB3zt&#10;puL0fS5T0/V9b1/Y9lQGcZ5oGik8HwpGIYRhDkMAnAMAgBLImyFbBskKbRtm49pQDAKkkyOKUu0W&#10;FMaQ/hfCSDMyw1BgCqD2I4UhGyCBDCwG4N4WgiLgO4Jo7wZzwHiPI/UzBGlzJiI0Wcs7omtEKQ+n&#10;dsqBoTlShUZdPRCSBPIWwBExCllhlXKoxovTgCCkHheAA/Cd1KEDhitgjTA1LEaawT5D7AV5AXMn&#10;C5IhAoZJrK0po9hdSmuPbGe496mkfQbKAVdRsVWhLBidGAyhVz6jcYaAJnqoIugLSMmsgbGksK1c&#10;es0/DGkgtHH8strDoyOnsL09AqTgh6lEJ6stlJHU7r5aAUsuKhybpSAqvCRY/BqScK8AE9jBk+p+&#10;kutUyJEkEugAAsF5EpTClXG9LCVKtUjNdR5DsyJVxty6c2VRgLJS4tjQws1O7zgOpiXaOYiRVFjM&#10;yKc0IuqhiMOnTNDdajqSwQkAAkYqiy06MRkPGGcM4pxxhKbGxXZV0PlxdMRAuKIWaEDKu49zZFnT&#10;yNa4RiGSBExMDWWT4pJemNKWTWrst5GFFAPYCf2OpAj2O7IkU0oUMifRlK6XFTUl3KJrmQwZaZRy&#10;8TvJuZCNjuyNNmYeg4/CGELJPI+7tXdEHZlfK68Ujsnl+oGZ+PxyhWi8LLU4xqVM8SlzKmsUKn5R&#10;06McIGwNCEKADq3TRFghUr5YNjnvAtZBHUPylLwndgbqiztYdYXFeCBC6rLXMT4oRGmxu+dqAEs8&#10;l3kIYd2QOYqdCLESSqmRfQ/63nSIxJQjEpVmxuUgTerDrDCzLpEQKEJJy8Kpb4Qp4JDHqEKlS5lq&#10;5o3QkdbTH9zBHSkyXQcRqZCYkOkYSg8iclrjH2LtfbK2dtFwvcDIHcBQEALBICiFkJoQwdANAU1M&#10;hT7H3GxNmbU25uZxidEQHMWIxhtrRDsIsTwPATgTMsOsbwyw3hzEG7wggJgeBREWHYMIAVvwUgtB&#10;gO54xEW1MgwNPZCpaEYPlLci1CC639IUmRzc7iyzwKkmKVDCiBJ3YjCwq65rVADZKhgq+AwRM0WW&#10;rOQJSyNE+Koh9AheDINjWHJpEZAmAoOMQ2NWZWlgr/nIRpx6VSLQyidK0yqFmKWeAE75O9BcdpYQ&#10;/jJBbp8TAAkiaJpAAJPFnTo2i/Jh3Nrmw0P4rSd0PIGqmABVLbofnvYCQNYZEpPJ3KpE6GR8sVo2&#10;xal9MBi4okWXwUspKUKMmSUapTCBQl/p3V68RX6BkCFxXMrVWpZ3VLNMKxoq+Y2hNMKPhQjpAyzr&#10;BVSxgjAKdM4FvnpzTunl6Q9ilkeSZHSmrLKEg61pAq2rkmRKmaIA1a2KmwAFO4KNblNWGT5XZZ3G&#10;uTKklVKqHz8ZGZezAq6y2aE+ZoXpCCa1jpGmLmghREhsbWqE3gAIJ9tn4MgvZIcqT8IhLOrWWA3q&#10;cAHIHrJZeCXfpmK06rSZJ2NFnTuvbV7tmvpVI0kaNLclazWWo7IftpJLpSQgf1ZpSS40IX/KXhB6&#10;dG1ZQk3BIyu4RgBWC5tMVmGaxpKapzbYJ8Q1UKWgmisnt4lSKoiFO65uKIhKumJC06MlT+J7bFms&#10;6iOlUV3yrJetNDr7IhzkxCnL8FCAHXYqReMOE9y6VqSoBeb07seSeTRhSk5GSwkFMWplPFCoRr/T&#10;+nOi9k7P2jtI9R0C2GQN4HYOgagPAS3Ewlx333Kfnc2cQig6hfGINkd5CgIiPFGJgEfczLD2HUNw&#10;Nobw6DrHrZ0AAFQQg4EoJEPQCb2HdO+QI8N8INdpMGrtgdLLAvp0la8jXACj69a+QNO8tyJKNqwk&#10;ZFULCBqWmQ4QCSRqnECcaVTRJAmx8X1LTIALOyTrBrOZKNjmyrlJbOfqcBhXdoYK0v9YL9VaoQxn&#10;tlgOdlvLmV3LMm+j71kCkulBIajXfFJ+H0+dvPCjxuLP9QD31iBE+QshYlUVcrUsUTcyUnRfs0YR&#10;AmspRl0XEstUV+oRcRhtItguBnBtkyVlpFkRBlMp464RglUrUUkUkpICUZAT4zkVcXhPRZUR1/Au&#10;okgWcpYhhM0P1x2DYtFNZz8nxNZNVwEAEBqEAf0waEABpE56OEeEhbIrOCsAAXokEo0Vog5E4Wck&#10;wk4QoncXg4cp5z8qQqUfhuYrVX5tE85XkZgpQ49CAScewWd6cABQg8g48pSAMAUgR9wQIstLoNtz&#10;40IkYXhE6BkYQpSFARR60AFWYfsQJMgpY5R/IPxZQzV+kVQ7AuQxUQwXhJcexuYkGDtNc6gUIXxg&#10;ojMwEst+8UwRAkYrV1IiovZZMyIRRZZcUAAippsRIzlzV5OJxDIRJwNYgAUXEg4hArU74XF7M8MP&#10;0skTc8gwEpQkET6MJhsRQ2k1haIAIxkw9nIP4nQVR+AYYUkT42NElkpvIARDI5tFxqs1UkUTc72O&#10;IZg7QVIyoe9H8wx0Q1VwGOF5ONKNBxOCwaUQxwET5sVu0kYyU42El6tM+QeQqQuQd3dck/Fcs/RO&#10;IPoHoGQFkNQOoPsQQAwB4J8J0I8BN3QZYP4PMOcGwG4HAOQO02QQIA8BgCcJAJMIsBNukt1e154A&#10;B6BfGQwYNIk3JMUxoQMhZYAACUOO0ACA4Q6SNUSUp1ZCGBoP1lRU8kZloRpQwQRMUhBUgAE8IPoY&#10;UT4s1vCK8R1ZAARfwooXUWcrsvY1I8grkZKIIX4RZgwjQtyT5tmDQ2lMWQYuIlUgkrsVQWc2k40s&#10;EkNxxfdY4ABWt0kcoABG4XE8089lAUAT4rOI8T5Vhh4gYg5+MYUrUpSIsQI218lwEUmESHYuEvYf&#10;0RZFcS4XUmswNXc84nduaLcUkyVf8YmFUOwVQXo2MwOA8Ulh8forUmIpRKkwkPs75MwP2USO9u6O&#10;iPxVoAIWciomRSURQfiCRjeTyd2d4Zc2slp7EjMXoo2FoPuWUWdNxu0QMwEfiByRqdGJwvAlgwNR&#10;VskTgTl84ZcVczlvtrRy0jM3ZkoxEh8gmHKHwTcsEg448suHs6hzsAIQM42EQpwU2YYWlXAVoCah&#10;xWkWtJpUcp58QAAq4S5j8zU5SZkUhZedEXE5tR6J1xR9sl6cxuZuwp6cx9KJYWMUkmssssdwsR1E&#10;5JkVI48f06wVQyU7srVxJJ50hQgo0seJ+P9TOAJrROuWR1cQqZgp6dxI6hKdFWRVsgdytR8WNQgh&#10;8h8zkRKlZTRtkUlviBA76c92YzWl9UOLgZIXB6qBEAMewU2aF0BX+UcYuZoAdZsP6XmYwzMTcUJu&#10;Olqd89mnWpGpSpU9WQ4/AQQ/JcxOMO8G0FUGMrR1VNoBgCkKIJMIYAsAeY0ZQPoO4Hd44NcOcpcQ&#10;IAsBQB6TEJQBcAsYw7s5cYcKusEICsMruTp6KpUU2X8SGT886UEZJZynkAARKOcQStOJR8UuRVhV&#10;xNkhoRBrNVlxV3UUCj9n+iQSchwQ40opw08SdKWm2WI6iLCdwRZowQ6C4AaWUXWH0WNTUAJsE4OU&#10;4jKXUZqX4TKnhViJwWd/EUcxqCIQwxqMiuIZYuZRWWVvyOsRCm0malhOsmZyBNlQASV/uoIhgmKn&#10;N/YRA1iMQgYVQlis4Yk5ssOtQ3KYwAMkYliKAt5jEyeNwVQxwzRVUN4ssh8iEQMf0o1hAvArAYcU&#10;2HkRonRMU2NGws04sl47FJIP5KGwww9W4UtIMAIRpl2v002uWwkSdPsWkpZX4ncxyAepa2+3AYN+&#10;WssQIpoxpuZkUScRKVt1oSdMUWduaEyjBhUXEglJqxwgRt0ZVEYiUpZToUkq8mhEcTVoAAcxEQNG&#10;whZJ6zVxiiduhKUh8poWcgmzNicYAWd8AAAv8lUmJYZM0RYWd2IkgT4vayYUuuSDUQsQwUKM81eN&#10;Q5SlMAYxoyUkaaoemVsWefiuIh+m0RIXERoUmF0COhYRBMikeQmdMneV2WAT00oVqWW7i98SezmA&#10;ETsVquwAS0CKYP1X6JyOOPRM6dKJIQwkYxoeyGupAQOeEOW1oAFtg79YMANh2isAa9wPxzmYESdl&#10;iTWY4RB9GoQY9Y0AU2kugQqDoY8nSKgTtTEP0px1IQN+wR+3E9epPCPCbCcZWph3mpxOEPwOoGcF&#10;gGgOcaEWIBwC0J4JAINcSmAZUPsO8HkGwG8NUOcPAjoBEBoJAJEJQBwBCWYYoLXFAH/FIZANDFUH&#10;TFeTvCMU0rPBWn2wIng9cU2fCbctsQpMif8P8s2ZAw8VRWMRRxKoa+Fo5NmwoQyEQzQpYpRwO2SM&#10;cR0kazm2IQIRKtBrCzkZYRpxJxS4oUCvsAoXV7KmQABPMjiDSjCwuBAYiLB9Mw8UKGWn0Y0RQzmU&#10;YVgUexGugPo74UKepNlKIBKksTuJxMXIsXVngi7F0kZwO5uZPAkARE441xhGkRohij6Fsq2+MQxT&#10;okY40pqvMboVedcm6eMAi38SeBYACQV7CdFB4Wm9AQyCTIYVLLUO0VRk8AOZYRKU1zqyxNlxIXFJ&#10;dQ/OgROWMXK2WmWVyw61eqOJyhUUcqmu9rQUJpkClpvCjQWQsRJuZSYgYiGbsQMg45ughVkUKEQw&#10;EmQvY6q89rTMsmigNlU1YUsXcWMgTM0Ya4yrO5QzUkYwYv8fhhlu3NgA47tuaWGlfH4Tc592ARgn&#10;cvDRdPiY004R1JcvBsYN0yMANsiiI1GmE0IXE41IaZMQMssvYhCyp/XJiAi7kXZYTKVZ/VuBAXGE&#10;QkMrsU057UxTZrR1gQIVdCIR0lh00RSAoi47tl3Lynu2DG8Q7Kq3qvaPu7/UtVlkatC+fV0AMnSk&#10;2IS+aPYUfLjUqoI6x0gXiES24RY49pZnO7tNKt4p4scU0KnZ4NraChwCYE3aQxHZatFU8UK4mPIR&#10;C8YOvIkZK19Wx0PVnBcZEUkneABkpwE1IU0lgnRv7QYj/CXcLcXcYUDCqRB3pOIPcOQGAFwG0O4P&#10;vVkArDbDjDoAbDwZUPUISScMoOIOsTYBABnEkJQB0BGxIYfFALXFIH/FTFbFisfFoRCsoPiswB2y&#10;89E7s49S0lElKUISsmR04PyowAUlCEbIIQ4rUkPIMUuNoUe7Y1dKXKYR2Bia4QIqkqsRCiMxpSEA&#10;V0sQQo3A/hJNZQiEzIfXjPLRIRjQQY+vWV5jsUlOkgYvA2MU2NwdrJ4nTbMP9ggPt1ERgh+t/BIp&#10;wvBQghCExRcmke8YXOLg0P5hcp6MNaMQyNg52iyuYAQnfIgQ7WOynSARg8gkHi9pEAJMWkQuEU0z&#10;ksdDkSVGwstgsjwXUrvm+l0UcrjCIVIT63gRAew42g3MWdImZHww8pbBIXhEjYgPnbYXUUkioQMN&#10;bpGWnArZnVksfkUn52Pcfpt6MkOJt+slIsGChkqcnlwPrXrE4AAezT0V2zUssUkwErutTmUQPW6v&#10;wZXQ0QpnwjNn4P0kYiEqmauKEAi5cQJGwlWiPkRpDmB6lG8foVRMikzOkXFMQ85yQQSEsjiA8s3G&#10;215NYnfaurxgYWkqkkHRinxTzWbdpjsfiA9Jq2ERCvlyXR4P/jw77WQQy1A845sf05ujefGJCD4A&#10;FNsUcs0WcwEql1SUQfgXHbp5PcFqPKQ8DTZ1PTl0mNjpcUcnfLnYrxMAJv2nwUIlDmhJptYNiVsn&#10;cpopaKV5M49fG5o0IFTzIEjzTZM2+1XeMmAlUkMlWOx5Oc/JnVaycAGUQZPRmm6dCoLjx2Eorprp&#10;wZrcT0/1LCfcmpqRF3tBvc3c/dHdPDXDfDnDsZcP8PQIGScM0OMOzeLeTErefekYYMb3AJ33IYgh&#10;BGyHkHX3jFnQaskTKicXhMXxAt2fYicQM38gZjkgDWq7cp69ETciFOA5srMesS4pova0gQ6YIRiD&#10;0wakEmcmgnSzsOMlVlSxcAU42ft7oTR7xtkXiNxiDrcUCtaSwUAU3iAVfKOGmU9bDikVr51DJJdO&#10;AVqoHXMREQ6iMYhkitCv0fiaO/H50xpJcnchjkkR0prLMVI5s4+LsT3KuJ3gMULBLqbYOP6LHi+v&#10;RqROssEULhGnFJeFO/ktwrUrNtBYnS8tqXwYMmSr8AAncQATwIBQQAQaDumEu2FvyGwd+xCDwcAx&#10;QDRZ/xh/RqCAIKR6OOyQweMP+KAGHxCGvyIP2JS6TSSDgqZhuauGbvqcy6JAWeyyDxp/ROTUQAii&#10;jgikzul0ym06n1Co1Kp1Sq1ar1is1qt1ycvpu2CDgOxiKyyF2O+0yqTWMBweegUM3K0u953agvm8&#10;0OTwYD36vRy4AzBvTC1AE4gQYquQfCvRyZCSSYMZQIZaDurMwt2wcLZ4JaBt6KfwYNaYH6h16py6&#10;yg5Ki68AxyLAaDgvbh7cvDduLe6SJYgE4oQUkETu6axy17YyOMRyDgTo8MG9SDvfrvLs3SSV6gwf&#10;i3CvQd8eTY22SSTac+DWuKPv30GTcXLBDHV6VbSTSqOe993BcAdgF2TyO6BVARpeT5TtHExQZcHn&#10;RlGltTMCgfhZdjzOaGleeJLkcRxLINRJHIQP9QVtSpzUlUWB1CQZJl+AcFYzao64dRKMXBRw9o8T&#10;twWmBp0QEOCRDxkZB20hYH1tN+TYJXheTnlIyZULaVlBECWRBltJnBjMFVtQdwWgBJHgUWeBTuf1&#10;rkYUUAXonCC0FQacD/XtsYiTtJkcmydlMTBGGMi9FAcoVngWoKiaKoujAAnmjaQpGkqTpSlaWpdT&#10;CyJshScLMyU7HcjSiDsJQQphVj/O0ahVGU5D6PxMgcC0niQIMCgGAKij7O8eBsG81jnPB3wSBskC&#10;SJQGgOW6lias0Z7PQcd7SIi1KntZWkqTc4Y3hSAQdeulUkaI20sjEIbnhiGjmiJ/ZCSZNQbA68k7&#10;Sy2oJSZw20uN5D4UGMWxoA/39SZcEmagD2UBhXpEOBLIJXuMbeYMDH9wyKUGmbE8MQcE8doelG7P&#10;A6Mjd5BqHvIDkqPXK1NvyGI3jFcMHl+jEsSzKz1Sq/IJSp/YhoFBslRJJk7o8AFtkLKMJSa6o8PZ&#10;B0ct6FFQdc929OJ/X9SSDNA0NFJCXIGXUA1B5GPFmTqSxQZCRxy9dipJpCkJO1Bz5EUGYFPQR3tt&#10;MHntBJhotjjj4R3E5W3E3D0RT0qvt5EHCTkdjf3IcjOhKnMS5cJfwdcFgN1v07u10UmSx/YtnpsH&#10;OQRcEqxcAN/AJcOnQboVMW3B25B7gbX73vu/8DwVLWeNUHmbYze8nWkYjFB30oeJeEONm9CjBfkH&#10;f3zVPxNjkmoUHMTVyGHJiKZAX+e9EQNz61BRy5whhjaEHjG8NXzidW0SpLNx6TX/9ACmZ6hGmbEQ&#10;YKRQjjHQJpkbaTkasDnqosQ8QRhKZkBmbdoRIoJXiTIUfe7M97yRvGOL2m5GKfCNE7X5BAAKQkgE&#10;JHSV4tpcITj+YG/4AhcCSOvJIw9OhGESvtIIfl1SKwAreNuAsg6A4Qp9KawEnaQockYh6o5t5Lyi&#10;w0iiT13T0mnFiLGXAg6QCgtohWjFsyInIgkOC9JfjVTNnFZCvxsyaQSx2N+5tGZHEEoUjsCVNLOH&#10;MNdbyAUkx3SNIiLYW0sbaoUNBkcVRD5BGfp+RHJJO6bSKSCkrE4ii8HzgXeFKJazRpRymlPKiVMq&#10;lNKcU8qBUSpFTSqIMPIOAWQwDeZy1ACoJxSCVEOAwBABFFD5HaHNXw2x0jyIOA0CwIxICTEeBUBK&#10;mFmiaWeGdaK01qyzUg5kpxjjIDkRFEh764FIs4au8YjyMV1IiPiUU4KSnFkSLo5Yg7KF4MhW0ieM&#10;BPZvk7RubQg7B0gIYnE64hxBi2soSUclDE+F5JAIONiip3ykvvUuclAZezhnFKgSxJo33RgEbC68&#10;vbKHUl8MY1VAbIXXwEH7CsuFMaVIPLGwGTcXwBqHZooOlZ1jrtXK88sf7XIitwKKjFChxTikcnEQ&#10;eTbvF3EUaqv4v09CmoJN+m5ghPSOJCoGQZibSDoxIL2VAs7loMLeTMVZkNIkkEWiQ1WhI/ERIkLG&#10;mZL7cyXUHMg3U96QigwfH2e2lbQi9kchMQRp1iSDHFNpY4jRtEEylJcjEo4KK+zds7Z6z6l6QpNg&#10;wCO0qUhznbIwbQtrYWUT0JU59+8g5JV5AHXhOYAEyNmJYhRJRXEEsMaExNeE5yXNmXUQdMiZoQyb&#10;qO/qApPSUD9k22wgk8E32qIsTImaX7To3TEYhID0mQk7Lgn0kzewIxIZDBgnaMWenvI4kBg5B0Ej&#10;avvScphcGYk9PuQ1fkiSKXvIa0I2jEyTIYP7TS6ABSd2VQSXolyQoNkULgkK3SRiWRId0TttEL4M&#10;WXdgUVoS4E6ydpXDInsQQBQcJmziKjE3XoxLKCIr1p2nSHH8bFg772rtOJYuMoJxUKEmPoUFm7Kx&#10;pZKxpAkkg2cnijyi+8M2VIpVGklDMgjKCgo1uu7yAwAW3D/dsVGemIWoW4OK2NQ70o0RWIkbQFWc&#10;neWgzqVHM+ds856z3KmVinVPkuVCqNUtnR+h9DQFcaI5h9ESAaB8T4nBHATATg1QQ/R4jlV8HEco&#10;7h8EHAiBoFqxxCgPmGpea02JtB3WoIjPhVyVNXNo2HOhLpwmRa7OVQtxVFI1LPQQ1DZirRqjCS4l&#10;jnyWJCtKCMkz6xuQjINWIAC4GDtjfIRiw7vEKJALOyErz+yKm0Is69ISSto0bOySZ972lJEknFs8&#10;ACSULWcJ3r0kTeLcWPKjEh3hHGxo+MQ2ZDEXinpCsmi4AGxAAXPJaS6p1uHsHvzIeq3BHHw2QKSj&#10;Wq0kKjjW46L7j5AgThH5GSRuR0aQEpwIRp6wBziu6YYf0toJuZoYcMPpqpjTCpPkQ6tXMVwA5Z58&#10;VRCl1QBb+IMkJhjVUumIakTMqCCUBziwKRaBg+jY8TAE+Z9BUl1RlkhgumXKyKF7zJyw4JKjHIiL&#10;akppz8ofRFRE0ZMiStd6u7v3jOs9mRm2NvO1DVO2Ju63mS6cTxSqm0JZwk4LE/DgAYkYMrOsDe4w&#10;MG9+rJT4QxUSUvxyzMC/JChtSvHJey21FNmRZia3iOEqLOXS6VRcAlEvKT04t7SXMoYOcVcdO+Zg&#10;mJ2cnxxtIdUK3hdpzRPWnQYTdiahZY0yJkelZZrvWSOJkJY5ZOqQpKEmtWWPgqPSDRIo+QZlC2vb&#10;kSTrmbN8mJOU/sGRpIVh0KWSR4b8/cQiLNjo4xgjyXxQWzVsh6BbUoBbRmxBwyoCQloCwZIDSZCQ&#10;BxXzWIliBQRGjIQfYGCXwSoGyhxxSQiZkSB9ECRtDlk7kmQAXWXZREEVCly4DKGNBJjZjn2IRcCQ&#10;FbneWfGeIOIO4PIPRVmfkrmgUsGhFnQkgfgaAvA0A5jQwDQignQnAKAFE1Cgg8g5g1wbgcQdw7g9&#10;xEgGgKwQQlAhwcWpmpyzi0BBi0mq03IPhTELyaVFwCCh1ZxTBjhyTQmuQHHdhW3mheWK0UB0RwVE&#10;BBl6TCRTW50y3/QFCXxdDG29wAm0VcgBiSiQjIVp10lOxbxPSQDaDOGYi4HWTCR9BO1fw5BBy8FK&#10;SlhJGzTr0SC3k9BXlIlMXhCkmRzdwAEKybhtImxmSAxsRxUGhOncCMR9BwRB1ax8EkIKRLotTNm+&#10;RTRHAl40TDATI1FmkoDYSCSHIwUVQ/2OSIhcChzB1Il6De4hRUhQWtg5IFUkHcoJ3RSiTph7xJBb&#10;VXgBTinZBBhjiGH0zAjWQ+xe3YRJCMRJkCTHxVTZkTEkE9CblnILIjnJgBBJHOBLiFEoEL3O2OoJ&#10;xUCQgLJHYeobJIJISlWzXpxBJGEYhpih3mI3Fp0L4fwBBJn6HJR0R/0WxuS2hKlvSFhWSCRyXS0N&#10;0fpKxUD4xrBJCFCZmzYdxtz723Bu0lGK0e2EY3Gnzez75QktB2TDEjXB1aCf24CuFuBJjY0CX5AA&#10;CaZLoiVPgAC/JJFgh0VtBByXzOHAwADDpUnLHNnsiXx/SGFh0iiy3CF0RBkKpChFDRo9RbWYo9V0&#10;kTSDpgnCnxZjRVH60lRcDCSaZEwACFDujV5hA/lZZMBFDYy/HomylpzOBQS/IuRFm3wAQz5rwjJs&#10;RKgTZtAP5tjCZh2I3Y1QBBgxpvjYSIjVwupwzVQYpxiWwQTuhJC2hdJUH+QBjATVWIRHDsY65GX7&#10;hURHGPC5xBzn4vVs2LBFCZkoHCZIks4Op5p6Z6meoQGgBEmgksVngqQkgfQpQvA0ROwbAgwmARgL&#10;wGiiQ5w2AxAcAdwig90nALgRAWQhAbgWS1mqIZwAIaWrJ6xBhdCNRv52hqEoJKzOD0iIih0CSiSC&#10;UIZW3CSQiX0L1hBPWNGuyCVIhJBxSShXi4zr2KWlYEzuhZxKihzZn/ItxG3D5jgBTKCaV/isGEh0&#10;Sh45hSxXkIRJFBRpi1i/D0jryZJKhFFpxdFJG0xqJDReS/CKhvxJIzIznP3RR+hDVRWaJ4QAWKxb&#10;RLEQ0RiASCXb43CZBxTOFLxDSdYEozxBCaTITSS8hjjOCWQQDCVgQ+zITaJT5u5fzpREDBhqDCVN&#10;5gBUIhzzhlxBjZjQjWxBF6Y2Y21+X6RGJipunB3qBtRUpUQ+Tr09JEKVxnpVxTnhhqm+VtVR134j&#10;qnwAiMVW4tqqi4I/o/3PycgAj719KFay6zBWKHjhBKk/QA2FAAV6TupKxJEL4lqSTcj8xfjVY/Eh&#10;Bw6dRmRBzuoc2dxGCaSNZGBHCSoohW4hxsY8Q+xJkSBwxJEIWABGFkRFhjqY47h0UoKWHoxOU4i/&#10;K+0lZlBe33pgCMYEBSoyxGlIq1Bw1nFpxmxJGVokaIhBjODZlOlPzrXKpXBWKN1R5JxVTsaZJhXs&#10;3cBsUhDASN2+UTxTzARtGyhm7GV2QBnRB0Wvm0BFn8A/kCDHWXXPA/zvDQlMSdSAwnrTwzbURBwN&#10;LVAbrVpK33RFia7LRJifTToCQygrLYiCTvBwZyAXLaDOCKlnLXaQQAq0UkKx0hHxDrhVk9DY4lBu&#10;zqIjiZD32tKzUop6LgLg7hCp57Ur2g0sk3QzguQoggAlQrBOwUAZQewYgTQNyiQygtAnghAmgsBO&#10;wT7lAY7l6D4Zk2YaE22razTVTlqYZFBNBNYs46SIjYa8BWhZzaCCaliQi3hm6PzCV6RTVp15BBi8&#10;CFFIm77WZ0I+AAEYxGqHzzBfmNCNaPxU3oR77CR0B0WNHRxTl9w2myB0Ufjvlx3gBLkoDY2Tw2R/&#10;aqpcSM4NxURQTIUF3EREI7SJiEkiwA2uxLGYqx031tX6CblOyQDZjOJ1Jhm1xDbAElRsRXhyZVAE&#10;RwRQQqcFVIgcMGAQ8GjOHU7cRBiZDlqnpGhfVWBFBbRxX4xSa6F0mx4tmyh/XGR15Lx9L8JdCCS/&#10;KhTLLQbywAZDm0pzxOzKDY0SDlqO3xVixfiZKTBVi/L6qpL2jckhhOUeBPr9oJ3ph71OxxbrnxgB&#10;h/apJCxFDKGyrhcZcZhBzDCA3ihPVhxtBw4xRTDlqKkkJoJfyQC9heavSQjCaew/E8iFqtHEA+5P&#10;h12OaNxB7tamxVy/EIVArWh72YFeyM6tg6xB2BxFHaoJzRiQih0oCA4Jo3cU4tieGb1YRFiMUCay&#10;hEhm0gRDYggACQjEzTkPIfaj7zIkWu6R6x6ZhV5fz6Q/bghEhbVRxv5oHsMWXDRSb/BEF10m7bbJ&#10;TXlK48xY7tjOD2T1xBrW514yhEiXxjjIR6XVV1hGlRTQjTrRw/g0c6mzQbc7YEWb51bSBUDAVTxk&#10;Ars97UQzafwAgas/WcgKkSENF18wabIKnDDv18hpkoMZzwdBNDND9EBVbh4QriVng6w2wygbweAh&#10;Q9A+0lQIgMwSAigfgap0BXA/glAfgbAug0IpRPAeAjQmQOgJQFLpU16EaE4a7gBJBZ7QBPBPTJy8&#10;xLrw7ehLrwDeyqBGFIqPxtBcCShLIjQAHqiARTTgzhF4ACSSjn1dXxallyRoB9L36rxFDBzYaVdX&#10;RPRbcXMgrIcsB0TBxwxUIbiBhBsbxiDvpZxCReyUCCqQyMW5XxxUTZhm8Pl7sSRoDYzvCA2XBqsr&#10;1t6bXsqcm3sVlSFPxUzATsUlEJBFAsNnRQShwNdoRbSCS2gp9plpwgdqWynaxYz3yFMnyGhKq1L7&#10;RVTE3jBgx/VUMJABxwyOyPF3o24cDxx1RLh/WzUzB1Ch9XA/FpxvxtNRwETLR5L30GNCQGtCxWCG&#10;JnTj0EnQrGlXxBJqrzFhU9G+SSkgMOklrb3xdm4KBFhw8K9Ed8oPjZqMHPTvFDC8i8BTTliNaNk/&#10;qOL7gFRLFp9jz+afBGNTiFjUxTBQRdKdnC3sr+gA16UoJHxxxaVCHxRtD31yFP0ajIb0ERc78oQ+&#10;m0cXKqhLI9B7o8iEXB6fhLhbayRqBTRZ0L5MYyHB83MulP09NtI3L/dwVP9DkkRBCQhJJWxUxHJZ&#10;VdmRRlnVqPx5hYxwSFDKDKC6SGqxOMBS1tJzgAiQhwY2g+ny2As2I3DsRKkVDAWIc6g0VFQ2AMOc&#10;RtBweFluORM+2YKaxBkLyVAyQvOfxdECc7QbVOx9G+xY888CZ2IkbcM0N7b9yiTY2yrf98yked+l&#10;emN8tE574Q7ip5w+Q7gdwbQbg2A6IiMsACgFQgpsQLAHN0d2Q5g1QbAcAfA7w+NBwDIXglwkAhAD&#10;wCKlyzLpmqqFNDyAzaOZAATEyQFR0L3r1PyhyZBUy/Ob80wAyMRwxcLFI2ySuDKpQ/zDC/N1jOBd&#10;MPqckSCQLyBhjtxYzKNZjhEGB9BJKnRGr/ncEhCSr3ROzTi2hB90DwS6hdFdltECWs+iBTBXjZsf&#10;RTSQiFECZA8txLiAxZyGJkiMSMauwAECb1w+xZ8PsAxTFtcUmjLLzXSbrOhCyCUoL8B/RdBmwpfL&#10;zlgOPMgaPNB9C8IsxyBrEGDYZox5LIMC4tmJx/OLWVwAjKD3yLb8xDN7BBiXiM8RDIxdG6S5263O&#10;Q9D0hO+KwATKBbX+x2cHXB5lhlJBhURKjaBZ36OJJJXQrNEN+jROx9DE6RsotB+a/JWFRPUCVE+m&#10;ffC4aphOfVRVdPBIWH8yJmhMzQuMi555RBjTu2vI9bq3RLjYyQL35mTYxwTZkVCQgK/nWuy/EL5d&#10;Pb0jw/niUBKbDBy8PjBEiaTaBJN4gASMWyi6pmUCTVSaWK1+xfkoDlhLF8KxYE97RbRQUO37OPZo&#10;h1C8McJdREC45mTAPeEheimObWMJhYy4PxOCEleR6fR6Cia2Pxs0WFxoCFESDn3fQCyShQTDGwa3&#10;BJjYbHRS5RA5S/GZBUPpnYg/nLD3xcBAG1An9BABBgDCAFCoQAX7Dn/EII/oNFIrFovFWlGkjHH1&#10;HhDICvIhVJIVJgFFIlEH/GJbFwLMJjF35NJrFIYBpy9p2wZ685+LKCCqHFHzRgbSKGCpNMoPCIpK&#10;5dDKhEJdOQNSnvWprDn7Lq/YBFYgjZLBZrPaLTarXbLbF6jbrjcrndLrdrveLzer3blkm0KnFmyY&#10;ud0aoh2JQhfL2uFEjEsrGFFxIMyQhD4aAUA5RaH8/H0nUYeVmxm3Fx6UjQdDASgDi7AmtiZ9nFDv&#10;tkRuNfusXRny6d+9eDFwPxA3xuIB5W6OW8ObN4QF+jZAjLpq3uvwXrFKuGO6E++7/Dy3RFAh5u6G&#10;KnFnl7HL7vL5oZ4XfEo8+pN25yBP2Hf7zTwOeAUUAOBH7AR9krTEGYLgaATnXAAAVhJvTshVKlVS&#10;1JlKCSHH4RY+4gN+IldAuJQeidu1mTs9jci2ID7c8AYLBl0QXh4AErT883sPI9I+hBFwJkIDpEA+&#10;RoEANZj4ks7ZNjqL01QxK1XQx6kVeh00Sk07Tml1XUrQyBoGVeQgJSZ8nhb1K5rhhFUmTU5JxRR3&#10;wTiUC0uSs656lsn59b86Q+oEi6DnZLkSNuiIrRRSANCCjoGRRNYvjxWj3b1ElvRCCEQSZ0wMp+RA&#10;OkhEnjjqEEmnaPj0SuoXGBueEQn981pTVNaYRZMUxo4IJlS6qnjpWL4QmNOVdV2twARKUqcQtCFX&#10;fZXUUSZ6DxtVK1dsKbEukgCLdSAIXIim4rjuS5bmrA/zquo7rsBa7p0Wl9rqOqPG9fkBruBaFTsR&#10;QEr+jVF3ZOPA5LPhK4GSdCkUcgH8Njw4MQgOBFiCKdsQOB/73p8DAcx1JrsO6W7RQaX0QyU/5ITF&#10;DJQTRF4GBTMMxgZ/5/hByMFQx5gQozAzjjHLD8mBCLdAiHAkTHBc9i/BanQrQgBSbI44m3C3Ezqe&#10;jrRRMYGjWocgnE5JsSyuEwpBBovydJtPSZV1UP+0EOjGBtS2KMZARaVVPQbYrLP+Vt9TGZcUSa85&#10;bRTDQf0TPcgxIA67eNXUmCPk9mRjWNgshaUM1HcUGVeNZIz2yEMsretT2NcqqH/q9YSsK+vHPsah&#10;hB9uZWjbE5mUGu7pk/3uOW9kGcirnzn+lZI1ioVdtU8XI0SSMx8EAN927d0V0Tkwj0TX5xTbe0QQ&#10;ySMnWbuwajO5/o+m6Pq+z7fu+/8G7X5gGCYRhmIYr8VfPM6DXG4OAfB2j2Rgm4GQPwlhyDYGUBwB&#10;yvmfHqKoTIjBUC7GaRgBAExJiaEyB8CABn0mxE0bMM5tTbm5f0/AlZ/zxsuP2nRfwEiKJdHM8wi6&#10;JwPKFIMTUcUPEdLIP6B1mKLxuxEae0ZyqkSaHXG81JGq8yVn2JSQQmKSFXIvZ6StyTk0Xu/Revc9&#10;BDE/oxKupU+yN2pNaJgehCQFSXRLN6kh7KSFzH/QcTWKJBkDQwiARRgqDmClmVCkYB7Gy0ldS24Y&#10;gxEkXpIbURBJCLymgAkGxtHSOlKu9JMkiIDOiLm9h4OJWxBGcOmQMzoVEqCKA1lWxthIAm+oXH+j&#10;psApZatYjZCGG8bjro8aqcgA8N4kEtJWdl5jBXakEjw9NZxOScFXJzIMhiqmMtnRAV1JAJpstELS&#10;qoiSOianZRfLFCDfSTHIUYkhjaqnmK1JpOQhByCVkSQMpcgk70qlXWuQ57wAEypWnlPZTRHm7JtS&#10;QjV88KKE0KoWXZP7jCLL5XgS0/7WFJIgnmfuGCK5GMTLE5U7LYFKxZIUkiOZBiTMdA4cga9LJ+Pl&#10;RqRKIg3T7E1baU4AKBovEWQMfZbLKECExRqxs+bzDskXTCftMrx0CEUkG+Vi8mCDQ3S2dluA/UrO&#10;4AMt+bZBkVotG4TWe7bkYtubyAFxCoaWDXn5I5vxCHxlgldJCi5BG/umKujdoBLyYRSIkP5poAo2&#10;HZVUStJBV5RD+jQWhXJMKInfUqxcijG18ygOy09b8g0trzskp+PhFmCygPs9Ksj33UFmIYmVtDnS&#10;Kt1LQ0Rm6S1NyyJ+oMRdkSDEkBUHK3cQCYo6VVYos6BqSoEi0COYQACa0yWRGxFbWHGxQI8vMrrR&#10;FVHZF3dgGF2gZXcswkYcN4HbJuIUt+TpBoZxPIiQWk6zSG2rJcUqIEhaGX0Lm9a+t+L836v2WB+Z&#10;gTBkWMKYcxJeB+D0FWKUVI6h6D4IuDIIATQcgrA8WsfwvRTiVEiKcXZLgJgbBIEMIgQgZgqBGRQc&#10;I2Boi5F0Lgbw5R3WmIOAIIoWQ2BtCwER9sIYRwlDubgRF/H1HZT/aMgxSqUpIQdNQABMYgJIvAOE&#10;3r0pBsUJWg6GpBksFlJavu55Bk7IrbEVwh1WaYEEhm1JfKroZJdX2V21CQnEMgeYthEBMUzkIJXP&#10;UidN0yq7V6RbLqeiKUpUYbsiTYKjEGTU+CZgBiGJ0JMvt6xMTpqhkkWlLa+7xUcM2wpD6IM8ABYO&#10;ftsVsiKKhTsrPL6JkUSKII79VUdyPI3UYq4SmuBW66JEFd14K42HIZ0b0/94mBMDlQKhB0bBCbMB&#10;ns6PqS0RDfJWTWSR0z0FxoAP5HR/3mESZTXwlpDDkUWH29JJCZU6SDpMWorsoEV5jquQhA1YU21I&#10;AISanzfHTEUYQQortNgAJ2y8RUhjW9SkQqjeMAVeCFE1p4R6fiMUrMUkGf9VVKcg8a42uMmrPZAE&#10;WjYzEiS89VkVRemI/cg6HgATovkilIE4sFIkUwmCViKI1OnEtUxECr25IY1hfaczwHhpoy1zxOSY&#10;8WObSKR6BEysxYK0Q6ZK3mLz0U6fibQ1usUKvzEchEjkRs2lToAE6VP9lqc7tSrPSa57eoWhKydi&#10;r5SKNLGf62nbsJuCTHb/T0hIzTLoIdcypNIEsQ33SCdDv1fmv38BO9W3keuCWbcABQT+YQM2BHUV&#10;TjQzYLPw9FCFkkEZ6orLJ3UskEiWfa2VreC55aoWBA041mGc9JnwjFWWNlKd+V1HQifg5QIonYPP&#10;xns8BK7kUs5DGiORYS+WQZLkdZon3O1CHlq2r7eYb0W33hkfgjSAUMn5AifmJjlgjCZfMAnJMeM/&#10;9qh++vLMSZjbMTp8c/yRa+/+v+/+f/F6X+P1YBP3YEF3D6DsByBoBvDcDsDzEXBTBrCABfBHAyFs&#10;D9D6D2CWCHB4C8DNDgYxF2ABAnA0BHB+B5BnANAFJJPsY7G0EGG2Y+QngAIpIvLzS9U7H7UpNEZQ&#10;cKb+ACdGK1IGUpHTIrfDdIAGMUc3aLFGMXOlABJIT8FdeRIGKMKMHjTKKMPZd4D/MXI6fPACJlUp&#10;J/PMNPUpKhUhFaaMOoR6L+UpJWH2UyEUMxRsGLKVLzenXJTuEQIGFZFahTE0Z3XtFKJ0JlI3FmEr&#10;KqJbcKb9H7MrIgEUJlFdRlEeKjEEHIN9TKJIFKK7Emg9FaEMUpJ2O/JPIgJROmFKPZDNirgxBPiu&#10;PZPlHIL5FKLzXAEPb2EIE1MXCii8HjIGBvjABZjCdBIVhzMwMgLIh0ISF3ErbSczEEJlbUh7ghEU&#10;V6EGJIIGEMJ2MxFKhLEVESSgdNeSD6IGNERsO/SLIgOkV1OmPWPWJWSNEKMbMbRYi4ABJ2ESG9NS&#10;VmVyIEH1EejvN5JIL5HISgESSDOIbsg0kLkMRJD8SgfLSDUbiQXscME5cgAAHITiEEEmNGJIMFZQ&#10;hBVZEuM6HoLzL7H2EMUHILE1bSE1FKHobvE7LIJISDKVcKIaFDMxLzhPSDI1JvE0NgH/j7bzH7iC&#10;ACNEKMWDI/EQNETfdHAAMxRAKIDbhPKhQ+XrAAfKFGF0JILhEWZ1QEdmIELHlZdaGuR5H7LIV+kc&#10;UkIFiOEIQ3J2KVkQFGlEajJte0ltACIGLfHjcmQwQ3dfjif8ewJVjlLdMbZLJ2G9IvG9fNLdPZaY&#10;EGMFhOl7QwSWE/SxaiEUeUFuJWXDIEZ6lcVxEKhPI5W0KDbSEMFKB2muNGiYi5E0U+VHb8U3LSd7&#10;EOFXNELfjeEUSgjIUBOoZwAJEUFKErHzESKVCSnMDWnOESFXIGJljABvUpSScGEwIzIvZLmjD5Xi&#10;EuVBHRcvm3kNX7mFnlnonpgAgCYAEVYCP4F4gIgKgMgOgQgSgUgWFuD4D0DsCaCNCHC9DODcnnWn&#10;ABAuA5BJBxBtBiJ1QfPvguQkgwQmZAnqG7I8IOk0IEHTSDWhetD6L3adJIAlojEMSgkYZ/JCEuO/&#10;g4e4I3NEIrkpEIFKQwLzWyIGAoo4W+E/FdKhE1ZQWWh8H7MbEMbel7KhQ3Ero/HBdlEUNEKuXme4&#10;UyE1HIMUF6PMJ/N0JseGADRAkyD2IxJlL5M6m+FgLyLqI6QtAEJ0EScEEMMxIOoxJVRUmiXqD+Ob&#10;EKFXOIOVG9bSakAEKhJbfxIxExo4AoKqBwqIAvqKQ3NdJEizFDQzIQIviPD7NPErUyChqZJ/EmBg&#10;qdBHqfTKApqiWaLqm4ACiiIlF3MFbSfiLfduFGmZDzj5mkAASuNpMJMbI1FKV9emE7mdEOp3qnMd&#10;MbifD3kbV/dOADjrp2VvEOnfkVONT0d2lmkVJlqvD5rBPVEQHIEmZ7NPUED/FXlsrIOoM6K7pkoV&#10;rpX6o+XghBcPcpiyLuJ/TKVKFaEUfRJGESM9VVEeTOoOEYp5MNSfQ8TID+FXK7J2qkDqfEIlZhJt&#10;IvSuhrVmJ2KhbErUEVXxH9EmHzNgT8Vmg/O9bxVminABIbIcH/LzsQluADLGi3D/rPFqWGTNN5Ex&#10;h5cHAEfpVmSSbsj6WrjwIEKhK7FdRLIvannkAAnSJCpxjbMwlUESExMUFKsKlbD5FsLEr/WyjYH7&#10;kOcAE5L5Qwfpi2D9KVkYEXOjEJEKMqEIZ7F3VmrLrLFsI6CMtzRLsMALB1t4ojAlMbIGKqm0EWFX&#10;Upo1eTEOExb6rJFXMUlfOnJ/H/s9fyJtnRH7FKRspSjTNuRLDJuaDDucH2OIBhugRsZ7J2MbLImT&#10;AAjPe5ngEwMUIrKqHTf4rqULoEuyu1u2PxnsP2YDP5F2nygLgNgPEWgRgTgVF1D+D6DMDBC6CrCx&#10;C2DXDeDkFpAcAjAqBIBPBVBLA+AyGbloPxoQY9Y/u3GLMFLAr2EWMbc6HXXBcpAEFKOIHzQsEGKt&#10;HGEuqrIiV9I3syAGcmExKuL7Ird+pcH9HTKVt1kVj4EEkTD7hPb3IvJUEIdqAaE1L7OQs+EIKhNG&#10;EXWVHBEmMUunFsjEL8uALFfWNBEQuGTWwlEXVZEMbXHdKGEEuNHOEtHTQwErodD6hPjpliSuMxHI&#10;HzT8sBAfXIEUl/Hhllrkl3IGRsMbCgxOE1XyKfL5aXEwpoZ9JCROLqKqWyb3SgCYxfHjJ2B0xjMU&#10;MbOIEUUOLsqmK7uLF0whVNJGPlEuSgI8JTE5SxrHEuKMFKMFfLNPHIm9EIL7fVuQVuvdpzADXRD6&#10;baPhVMNkAFblm1l4jUU3d9EENSjZEIU+nYAFMnqWJtUjACTZAmQ5viymX4G9lUpMEGkIMNdsMDfi&#10;dlpUFiFdM9KVPSxtN4EIKuFXMXtUExJ2LfFduWD8FdXIf2MwfUJewWABRsMzwzdZy6vdHIFKcmxI&#10;ExT6D9JIhctsU3s6EwfSEGXpghVmswoFhQIErBM6cZXnJdpFD+mPEIc0afljADg7LdaJHBXiVmOf&#10;HRHZowcRlQVmFKKuPMosIzZzLVEMHoHoWQMQyKLIu0FXMby3FGT3EmzzACp+xcN5tmsXFStuNQmm&#10;yXXvFzyNss0lzRFnFdCn0tMXrBa8W5x2AGrHt/z1J0H2I8EmM6IGfc0WJsMvMwKuIrQzdlEStlhI&#10;hnJEVfsOyGEMNSJIG9DH1THZA41WJlMgCu1afgDIBJ1eBF1gOgXFXt1IEYEMKhESNSvuMNynQpey&#10;1t1w1xg1D5D4D5D7D8EXAIAJALAErKF5D/D2D1D2rIEXAGAHAJAGgrF6D9GfD3DyDvDFDJDMD6D8&#10;uqADAIA1A3A1ASAPANAG19X1vfoSgyoU1yF3FdL7csEradeRVtHcHdMby+EOJINGiHavD+MXG9E1&#10;SuEUHosdlQHoKqmNIgJIM6RAolQ8MgWFVAbhh6zFrOnCc1AFL5lDWrcuLuxoG/QzLIEmKunjAAR1&#10;ICEGIzpQFmZ7IOpAnDEIJIeuaNvdqmV9qmwPABt6PiEOPMJbcSEGbpHfzYEQq9D2yhcQw5lZxLIS&#10;EMfwkUq1EKM6SSTeE/V9MFmecLyIRLRLIzEmQ34OsXJIPlprelMDt+V0rMABFXSgCZ4oJlBW4rIG&#10;fsfsq8MDh5NEQ3kKFuErMXkYWOATEUH2RLErKMPlIvlLD0G9KVpZJrfiFXKhfpaFFII6Lzc8OoVt&#10;S+fxhPHIJIJ0M6SghlJtVtmFVm3xtHNuWMAFqztVWlySEmMxzs2m5tLlHZMFNYw7p+PQMwMFKqyx&#10;4KPlMbomJLfxcNe3EXMxQw59D4WIFX46wUHLbVEwEm4GAVSD43MQH/LDcpVmzZJINP1PwllHM6M6&#10;QzTKnGFDIvWEp1f0NO3uevzljsvdFXx5EtI1G9TKEMRshFE7cfJLIQdeHBDQ69IrqiApBG7CO/Mg&#10;skVldbAIstbyABsetoACMxKuFdVfp+PlECDaiRJCfsG9NKIgsFN9jxAC026Xd5fMN5zmrQWlu022&#10;Ws7kLjjeIQErL7Kq0nI1cB5g23FWE5Em6hEGM6Plw3Q8HZLI2vAYJbIQ1pEOdlr+MUHz35lQExMn&#10;hP3SKVrjVqCV8Xh5xCBM8bSrA1q/FeFgmQAIVYEKpOHGxE5uGvu08p8s8t8uu12iAAgxvh8vF2so&#10;Lq8UlZ6OH77KExt6MgZL46EuPM3b0kD9SSKMKqcKPPeHE0zxABZ+KOHIIrtEjqOmlH480B14wjAG&#10;UpckqlEWKuOzEQHjIOIQExPZJ2E17W6iAKaG23xWEVTHkA1vvsVW6as06N6ojjkBslFDrdFGyr4L&#10;l8H7LPEefxPW5ej2mxABtGTL4lsz3vFg5m5flFAEyWD+DY+aIQVCKfdwEVyI7YAJMxJlwbD10c+Q&#10;AGMgDR+sKuErCx+wW7ByAu+00YEEtOlZJlOIroFpyvDjeOADOIHIZKHNEMK7VcEYiAD8H/Hz1Npg&#10;opEWMMMNJ/x1EQrHExWIqmEMeRFXExHoKhM9KqkYTmHE2rwp8gcLVj5obi7OrL7w1vIxIzRgm281&#10;/1Fqr6MDcsb3/aexEAf79gYEgoAg8IhAHhYehrkh73iMDfr7ioGi4CjMJjYNjoaj7skLtkcIfMmi&#10;4GjICEUsibdl8VfcqlEdBoWm8of86b88eM+jYAgoEhD8osqAdIANKlVAhEqe1QoAMqYjqsqibhrL&#10;4rcTnUCgdKAL+scIr1AsNmptqg9HpFCAtwDlyb10rb4oFwAsoC98kz5d+AoALwYbwrbw71xNhsML&#10;A6xx6lyMIpADMWWH2YsNXgdAoVFfletNNoU1D+mymAd7o1cICOuqD2nzxhAd2oQ27j3L03cTsb+0&#10;WLpVetGhf9rtfE43H5cb5PMpkH0Wi5nU6tOjVsjNCicxmOwd3goW1DvI4PF5UJoUou1npUolHjvL&#10;n+bp+vApWUvNAz8xhEoUJYW+X5XltAN1wCgNOnBWJZEbeA7i3hEwoTbBnUFHGGAghpUwMdBTVhXl&#10;jYcBOJGNdaJ4oimKoriyLHTi2MIxjKM40jWNo3jiOY6juPI9j6OyakEZ5DQgd5GIiSI/kqS3WZ84&#10;JPbBE0IUICJVbs9IHBKWpXQiVQICGYFrZ9WThXZMUoWGWgSPqbGplJB1CUKbD6V5KAYneakImRqZ&#10;1RhGW+hxsJzZ97QBZRHwab6D2TUhDQel5CDUpJfoWAQD6Xb48qacNSomct3EVWteWUd2oUHWFQgO&#10;qpeWDAtKjzrBsqUQdvlhQitlqgBSm+b554vUFBUqTFon/QWCXoWGaFKdZXl+b55QBSqngAfU6UhO&#10;xCE1XwF4eQheYcZRiT1oSp1KpcD2uBF8znrA82fpwAXrVtqzog8kr3QgZb6kMZ0IbBuTjs9B03Ba&#10;JATjSD7VQirbbk84G+ueiIspo8jixac4ERllETWEFMeRE97kQmqgOu2x0IwJCbwl5hQbTXAGwX6b&#10;7AARKEIoNRa3p1C2fZtEz9WtKnnzoAa/0RjELCbSlCkzTdO0/UIqyA3NUyJQmUzebHJV6cUGRvLW&#10;yldE2fXlKl5f2cEFo6Vzq23KINABKk1AndLVrMAEoXIHLn1k+jl388OBUB42yu2v9ln9Y0qrxY1e&#10;b6BbnV5E8gqA++HXBlMndWuAAclKGUUJpgfyBdDeylYd0AnRIaCBqeBPBQAK7Lr8iY21x/7hIztU&#10;BXg474a/AY1E2Ub5lF20a5QBl4J/M8RY08N/IEIyS14HY2c+MP5zILUBKlCTHM1AZTjtw9twk60T&#10;yEJ9x2QC5yBcGZSZPqdZYYcohYWfOb+zX/2HCVP7HMCiAaXl3oKOCl5CpGzGrpXanNhZgzPspKE6&#10;wyjVBuLte6RlVCwSMnsbSAR4RA1jrwP0Qd5w/jPvhOWUIrzrxeQwGVDIz4U4arbUYANB7BGJQgS8&#10;CWH5E2AJ3Aw7IBTUYjxILK+iJMTImxOifFCKMUopo5SCJpfiRUjpJipFw5aYyswPIOZ8sMKG7l5I&#10;m2YuDLWSFrHXG6N6c3QEFS8l41Ld0upVhUQMlCHDxlhQe38crPSMskg+3gi8RXdR6H6clBcZzOPJ&#10;N8spopOnjxLITGkApXmREoQ9JsorHIEJVciTpB8YWRqqZaV5dsDk2H7M+UVlKB0DuLcYoVWpwVwF&#10;ISu2hmjJDYMpMaBWYbnGgkZS9BeQx91DFIBVM4sI2pojWmmlMgp40vOciKy1phB05u6NkaIoSal2&#10;myey5w3wsJ0i4nWUALk7gwTwNuBBcTFhxFAAzPieSNJ6rimqARkRLARLTRS9CQxCCJpzkafgtxBT&#10;Gz4AzEWaI2p+vJV9AcAMFENKtIeOSYBY6DEHdSWGhErjok6aEToxpKmME6ZnSg9D9DqzDAqo6LtN&#10;qbxQN8YcbZsEOFhl6V5OcKwAGUMoSieSDyvExKEt0tSjjKT1Zm48jKv6WD/VaVUEbWCDl+eg9J5L&#10;ejZVWWO5wzRGWRSzpMehA8JgAPgIHMuopSDfS9fMAFs5FWMgCVamAEJKhsWAkM0gA77JDgGdEX6j&#10;iAiTMzOSLOx4rLIskB7ZQW1liJhfsy0oEzLYikzIuu2WRaoyFJKXBspUp2fLwMbUoitokPoLtiAG&#10;h5KHdOvmXEqtdFZLqFpjbAxZjUQFwVayRVpCGKT1qsil1DdCELnW3RwTl0oZDKncFx1NM0OIHa5B&#10;0ARMWUkoqyZR0qB6HxFTJKcyhYU5uac6cF3lF2DUzolOa0wApJtjKKvIfD6rZSUNCQhcRqU5kxF7&#10;gYY2CCEA3wWEHBoM8HkqZatVkTBGDU4wudW32GMN4cw7h7D+IEWxWiwQdIwd0kCIxCimqYAkbkxY&#10;BHcg62y8rVSjJC91/yEOps3U0ABE6drHMal4mq16hY3PyXBOaoykOsMab50q7Swrnoew43xvXFOJ&#10;e0QcrtvCN0vXhUYi9B4RkmmMAKFBYSarnJinyS79iprbbaOpK5/FTAAVbEVylcMuyYIyY1dqw83F&#10;KQ5WgtReS/EqLCyRREAXXpzJUwRTKmmiV9oGcsmJLxu1fPSQVyRAy80PIndRu8Q101mAFc8vmdR9&#10;pcI2lc2Cv0vF+gk43QV/xg64F1roiZqXmAnErsBc8b3dQ4UcpBGBMXS0kH0XldMPGpERfmTp1JjX&#10;dVWx6UKh6ajUr0qtChlJKnWLnnrptmWNz1EXWaSY88KFvFwr1d9uCCzzy1y0ifHbS2vYq33vw47u&#10;s5FeZYYUlTFGQOvxi+uhYA69PFoYzXdJOpezyW26WXqrWQZGH6Y2WBRS819uMQcuzDtNsdY9ezMq&#10;tNalfH6r3Piv1pELvyPxQpyTKIec5Iu19W245ZpHns9DqVzkTje0Rz5SK8D7KAY1RxdmYFROaUrO&#10;QhOpmyDH1Z4Aa7HizE71wMPXk0paykpfnzQDl0KMXbmYvKd7OIAFrQ35OjtkDfGTpmzyYIALb0wA&#10;2WXB/tbz4gu15eUAlj76tA0RlFzzyiL20ry643+GRRcIAs3AAFeFP5idIsDfGYB9DUKa6S1zyL9J&#10;Y9BlKH0zTIXaUK0SMupY8BRapdpT+VlPWV85oSw0BLtG/QJ6CURFL8nNq9c6PlbWg0f3DKbWj7F/&#10;84VX0JTtEoCFD6szgVT6IOXlR3dt+04w1978P4vx/k/KivEaRMSxaxT+a3L0EvMGkmikz89eEYVR&#10;I32C5fjk4sJRs4R8UAtUtURMXkUIogutYsPlLgAFCIP1eoUpTN7AQg68wAZ8ZRk44xVYvAW8XAsd&#10;a94E+U+1EUTVwY4IRsXkXkZ8aQR0hxG8yISqBIQc7p31WQztYQssWoZQTUl4hwxQwBy1bpzwAI10&#10;AQSoq0wY6869P5X0xQtVvEP6CgXBY0UoohGwdUnM6Vptu4AV3RytztnI7oV5NoYWF1ksAMb49hvI&#10;UpW0URxwcxa8gcWE69G9nIbQbVVlEUldBMQVQ8iwZQhwalAE8MUgCSIVpZUQUgcxRxBljIXwq0NW&#10;JAvATlScSodiEIzNe1bkf4RdZsvRAoAAb5SAABSIUpqtXp0hbl4Nagmxb5l9nwtAtsy1+2LNh0b4&#10;w43cY06IZQZ9xURWGlvZ8ljk8lolfaEYYMeNIFq0AAiIVOAgWNHJP8UUUIq0o4WFyIk9yQuYpgWN&#10;KdIOJU309lXYUKMwAx3wQNGOGs5gUg3oXkvQbJXVl4RkXkTUbBW8P0SqOhMxUVwh7AzhzMQcmoos&#10;Rsl4ogmSIwQkb47pihPII6Q0V4uIg8xQgUuINORVZQD16EctJ4cUc53cRsZQ6xAEsdCiF1zZaeMI&#10;AA3og8ldalVRS1jeMFzpXIb5oVb8oWFtztW2Q8YkaKHB2ZwpI8P19AKoK2UU5wEyUgFaUooUZQl4&#10;nN7YUpvgCYalhMUV5MoUXmHo3ASpEU4ZJcZSV0rA0Qq1xxLAUA6k30QoQuCsA1IE/WDh5aK+R8Ug&#10;7oMmXYY8LFlF7hmkR0EKX558CuYFseLRFJ+CYSYeYiYmYpE1+gv1+pidFuLMlcwAUAl57ATUcx/Q&#10;xZ/YTdhYRsbAmQ5WJp9qFEy2PQVCL0PsWEl43ovSPZQlfZC0TqU0lVU8UhpgS9IZ8QgYRtuZ2UQk&#10;Y2F2bAAF6yESaKCcXCNMYMtduBn4Qt75JkpUtsg8uJlcrw5yERHgAgY0yRdoQdgIYBG+T5wmPp0s&#10;Q2HkbtRwaKOwXBPUZ9HGIlCAUBGsqoUAyBL0X4uuTVqc0RSsmwyAutDgySRljgiwskRdOd4Uz+b9&#10;bk+qMQAEZ9IGFMAE3oq1co+190i5JUVuJIRdzsQid4U0V5OUWMWEukuJrCJQAITVX0u0vRstdsTq&#10;EB2pYZDgUCP5P6JMP8s43CBgP6f4PpDiOGT+Sgikl59ejSYukpEkX6e4zmQAlotsbJAGG0PydZXY&#10;+lrYhwXku1zsyRG8aJEUnJSUAA6JEUg8vQ3egcAajSN5j1uqAqCGEJOEQU3omobI9BMsy1TMbIvQ&#10;uJXFw6Vw7KOab9SoRkTFAZgBCcUioZd4RUZR7AWF0QRtzI+QP45UvRggMYESpw6yL89kX5G8akI+&#10;qQ6kIOqeDFjguemOU98xiwecWEogXaiSj8xoUhXoZ8e8RegsP1EUv4VBxk0Q29vaSao50mPE+4rt&#10;yooUulssedL15OdaT2nIjFZ8AYKatgK+toUAE6t0Fet+sMXiFIQNa8SpX1Mg1Wk9YZmEAaPVXmio&#10;gc9mrAe5xAP976A+cRz8clUyocRV5N6dPgtWMojowYq0usu0NKwlZYLZpkoUSqpwEQ7gH99mks1C&#10;YaxWxixmxqxsceY1FmZB+yLMbJnKTWdowaFYABF8OF9KI0BcnkWovRm0P+TSuo98RWtY3oteEoQc&#10;XsXwnMbIQiKKKp62JWhUYMQh49G6INUUgUV56VdwnFD8CUZQbBRwqUPuAUQUwQTEvQymGaKF8ecg&#10;AVeumScEUg6lKsrBUN3IP0V4ZSd0VMTU9lwUREXajyMAdUSqYMSpEMusecuculIGL+PlWmIhUUcx&#10;p4P2hdn1i11AvGrtmQPm34Toqwq0YNYVzRwocxEUudzsZ87p6VUM+JaWhAUUuuVAAF7AmqyyEKhk&#10;iiPZiyJsSmJYcyL+FsSpwgsUARk0Qslc9AyI0MWqj6paFEAUl49WQMlWPgUV7QQVBwARXRnaeMjF&#10;aSGenJEOH2xy9okwX5eQRt7AyYSYym9GaqXAV60NmNyw3C0O6xqczMhx3obkRM6k6w7otVVamum0&#10;UWvgWFTM68oKmRP4UKzSP+EIy0g9qtP6sOvIcVzCDcAFkquO+orxc4pcmpAF6U9YQsck3cl50wVt&#10;nKs5RcSrCEQMuIukmoSiBpnwuIZEKVdQFnDFVkTVdkVNX22wtcbJR53CEEWFEV6WVc+3BGFwUhfs&#10;WsROmoeabNw67YWoh6eMwQ3qBM4EvSlWPm1DAyopb93+EEUAakKnGAMXGIQgFHGXGYSq/44G6iaN&#10;pwARPIbBIabQAh7AyAamom8+ldaPEpysgXHm4xodyiEIY1EMSo9C9MdUXlfUAGxQmazdB4VtNMNZ&#10;dSpp/sUp9etgKZ5W9sj2xfJvJ7J/KBv2x6Y9iiYkRMbK3QPcqIXATWSymS/1MOZ6iITpBdqsroAF&#10;EWu4Pt6wxtz9pATcq2W5N0mwymuwaIulEM32FkRG89ztTPHauqR2KM3Qo7CQ207qE9J0Rk3ou0g+&#10;dZJOjiR6XEsiMURlUNJl30WF/ERcnPLoUCogUXJ0aNp1JeAsgvCrMQ3C8Fjiv+fEdS7CGq0Qr8Si&#10;+S1eAkwbLe88uk6mYNUEmwvSTWGMBt5Ub5nKC7PEcVBoAJcGFQR8InR9dQUAD/SMGrSWANjdEWyg&#10;Wsb469pu2wvBEVT9nasO6gY2E+wABmpMABEVEOk6lYQO4soV91L0SoeMuvHGowQsQgyAaKGa2QPo&#10;sLTOsiuEdWESRMYlJIRdAMCiGzKHV4jE7qmBRY/mNIQXEOE9Nk7J8sTohxC44GEClkaE3IR1n8rA&#10;WEy0TFnIsevyskYu4m/wUotsle+GnEP5YWcYQN75YOmsb4uKjNe+zwRcl6ryGiKyiq1AUIwQvSKK&#10;LqXQSOe8mwzMXm2gTo2JjcWEX5RJRwDDawttzuvMAG4Uu2RUNMwQQgTF84L8HPbtr4Ws68mSkO4w&#10;6eOmCi4kb65UAvI0Ptw0AM5UaIgW9XCvFqRvFoUBHwVMwYoEVAwDOFjiroAZEWigVBa+buE8mIUU&#10;u0uLbkoiX4EIgtt+tQjCmvfCrWJUY1xjAERsSh77PtYPE1jjL221JcSoogwZpmwN5IUqER76Fu26&#10;2c3QnMlcaJG8MThUhMMIE/hkG7hvV3V8jTPLh7iHiLiM1HKMABibKWxoxS6C2HONelXIwSqkWuaA&#10;VllZp8XBEU6IxQuub6c0AJPJ7BAHjYP2ok9Mqp74XlQEh6AIfV6xJOiGMohwwRlU3AwbbYQdPwYl&#10;KcSgl4eNnK0BWo9ef8RHPIh6MYAtEUTFOBJe64U05WAsvBb3Rm45fCEEtOPDOPc+PKOoAOklWqda&#10;C+rYAMh60vARssZ869eY7ImptQQuWgRsb4tclc3fnGXMAM3qr4RtRLUyirnjA4UJ7AJfqKXgykC/&#10;qbbsHN7cAEo7pkccuuzsABQEtcxQQgmotuJ8QhjV08AB7Dog4Fooqo3pyMRHXGOByovBMuA0RPNo&#10;ALpwegY3D8VtputbU+g3nOeSK0RnszBUA9EWw0+2YECvm3iTuQcvq84GPavhGjnsAW+SoAAOOMQw&#10;Q1nJgOmTgHpWMsQtt7UkAfPAaDEtUVvMTo2QXBPdPgZ9HAmy4QQfTau8P+AYR9IGtCDYq0zG+KnL&#10;A6rER8q0mTfgnRRfo8QnCIehEVr4h4uKHNG6h0AbZXx8egRMvQLLzIxTqjJrnSovoOJbQ4Pou1nL&#10;JhBco4G30IEr0QUBAFWLwqupXa8Xy0tMufvUPpChUOH8VN8y4u7HpDQFMu8+tHUDPnDwoUTUXkxT&#10;p4doQXkOYa4kXniDfKDYz5L0ZRVkuJnLxNRhvr2jte4WjEaGTIAPRwAFRQip5O2xCipbVkAbdoPZ&#10;6uTARsnMo6LLuXh+XL5H5T5X5YjXibiiZG9sldG/muEEXnkAx6YMUAtdG8X6BwAVQFW2fkfMancM&#10;AEy0uKb7H4UI6lL2mY7Kr8PaLfIGES28qoalDhQEUIv8bkylQ9PKypycPmmsY0oi1ZnYl5uMxa6L&#10;VUQUTWE/f/3+6MANnpIyXCCDBQjmg9XoUAzPxABp90q1zuk0xbQYWO8VIu0vWQPzy0TENH/kDL/t&#10;PIQAEQIPwQCQYAQiEvCFvKGvWHwmIxKEv6KxYBxgAxqEhKOhOPvqQuGRwkDSZ/yh7yqQvqJgKXge&#10;YwYCB6arSboicxMMzxBT6BAiEgWhwQP0MCxN90pvUyLA+nhqoxZu1R+VaXgIOVoF1yEv2v0xvVZ+&#10;UcIWZ12iExoAiG2zEDyxv3J8XSUP+319+0p9xMFX6ju/Ay6XzOsXaWXaE1i/AoE452ZDEwijzN85&#10;a7Wu7ZKJ5zOgCZ0e1wkHaSng+w3uE44EibWzPPbDY7LZ7Ta7bb7jc7rd7zexOLOLg4F3wnMWuNSY&#10;DZ692u8yWTCToyp7uPq2OE2+MAPGPHuxbk3vr53NSi11jCy+E2OjwmZhv32vquPLPmWaKEcntRaW&#10;YrCQZdD4YMAn6RVxgBXZM0WXZQHRCRM0LPBwTiXlFlrUd4FKfRE1rauDXsZ054hO2I15c1X0WRNL&#10;DpisiotDmLxajFmUohtxwBVhF0YWN2l2fIh4/d08XaUcWZFG6R3aNqSn7SFxXkZ5WI4RV7UzQZHQ&#10;SO6WYAZuTj/UJQ1RBpCTqmRLIoQhdnacldn0lxEozl5t5wZ55kvc5nVHdqNgBeFVl7a9vqBbADKE&#10;YxYzzoiaUYViBD+l2cFrRZe12mdsHal8BYKShqaCbJQFYldw4IQZpjmqaBqRRaU2xWuhAMa0Jqdr&#10;Ks60rSbq1riua6ruvK9r6v7AsGwrDb4mrGGeyEJHey05IixLPbZe4SfRY15lVB0IWtXALBW3VAQl&#10;cjfPS41jUBZgQTwGUTXY5LtWg62bYZKHJV5X1Yjt2qLelCJXBe/pdhKQZ3ABb3YTGk0oViYQNwxE&#10;5kOqIztQl2gdxVq6IPM5caXmf0GdqV2ru05GIeScK3bV50GWunMETFpAOYxM2QOzGKVapjquzPA4&#10;1AG640Z2Ub7AB5D/WuGD7pWYb+BdskPPWpjmXuZkVVjPpxADQQCyyEISJ3Xg92CRxucNCUfBO20N&#10;PLGM7RJR1YhpEl2XujEZRpb7blk7kJe8G2Mw/EX8RJWFvTPFQdMniCL4qKzpQlQBc5AP+SzcCVFf&#10;cAIhOeEEJCLncFQi4z0fLBgHUV2rvzPlEswO57pRRFTb7E9uzWpGq3tsIO5SM4cYZta+fADU6ORJ&#10;QLdBXGjlpVoFDXuJUazZvVY79MUJaYFvXNj2V7pV2ltCFprQ+H4vj+RnvIu+mtXcmgGcUDa1fpjL&#10;3DpVR2munD5BQn95lSF4gAfSpBGyBl8kYOSUUhI4IEljQA7VG5LzksMAaSx0LLEEqqeGZwrEEGGA&#10;Rg6OiD7oWJkYcNBEbkJm5FKfTA2FREjtFvApDB4xniWFhhQ0girzgApMH0kFtL3lLqCT2gZ5Aq4i&#10;jLiOnsF0SnIBcTC0RLqUCXtETgykAiV3GO+I3C0jDS3jFhac2wACaiTEJTak9bMAozrQLXEAzhFj&#10;6IQNWtty6vCjwXH8gZVwI49wJHA4FoZKGSD/OSVh64FoOgRbS4x9J9HoERcuW8vZ2ixqVTmrM5Lh&#10;i8sPIsUA5K72TxoZ63E8sWgAFAe8at8sqlfSglXK6V8sJYyylnLR8ixhNLIDOspZhOparAL2fJuB&#10;EYYAULskF/0DS3svcYfYjSriivsISkFCT/pJlWiyAEt5Y42N1OOcl7zVSENOd3MI7S8h/vsLWucD&#10;E7DPI9Oq06EQAwSz0LWkFqEO5zp6I1IKBsUDOyWM45ctZM3vEzfwd2ZB+CTLpLe7s6aAigPCdfBg&#10;zxyS8w5gagZc7uQQR0IkxGD46CLSUaoS9PalWsl5LsgAaFLhRUwKOLOmcESqDdS2SgmdH2sEvNWq&#10;4iyQSWFAgYmglFGCvkzO0Sw7RM1YTnac5ltKAnCEGJqB5qAbasuMSoAQL9Xgd1gfqU9dJe1wkWZe&#10;3wzzUH8kIbMldcJY0DETgi0tD4AHkVBJC+mcIADVudBE6F3dFI2zaT8UqbBWgONprZTwARR3tkVg&#10;Cgdn5to2mbLeud4zATuq3KOrBb8vrQ2ilgXksJLKiERMYcmP5jGpEsJC9KfhIU9nJb4ueGhTFRgE&#10;NMu8llF6jnajCo+UqHDHV2OnZAf1tCTFro6XaEw3GWTyXqP1ARq56AlO05mLC8yTV8Imq5c5YY7m&#10;ebcS+MYBq/07XAXJpzLF7lWdmPYuzM2l2gUDEKUkogAFHvkLG/9MxZzbI0aaJgNsD3rIk+yhVAnb&#10;WUZ4gJbZeb5K3QsUO6kLDYV8kq3YmNJaKmdkczwyi2AAVHH6dOfBFTtNLeBK4oDLJuADZYdqxKVy&#10;klKagdNAFwpQ0BuGceihssfp4KG8ZiNcSUSRKVSvB5CFQEdJmkGHeFgCoNvvaPLJnJW5ay7l7L+Y&#10;Mw5iNjLeXMuw7rNzGbaeJCFtljWmZYibxpiUUQhkgqxEyxssOSmHG5Em0sikEq6Yi4VbtZseUpeh&#10;CCimMuohJjD/q+HJaMSaQ0ETaljd3H9Vy6W0tQw+XafSOs8UAlLoYl5R2zSbQKeRugAzk56KUzx4&#10;2nSGsimFPI5MhigTULHNfJwAHL5ccES9w2dCEY7LocNtLRNQtCJmXmcxLzGPvH6XYaW2BL7aacJT&#10;boMdvpBdDOUjBRyjsvkQTNkUISJKuYuoi1Bh7ZvPVWAAxlf67XUcY5lnhMygVWOGJDgIveB0UBfw&#10;YOnCCsTEIs3ktb3sXEStKUx/1Qy61GqRiXaM3W+F2agXYscf7igJQaWO6E1SMTRIRI3ek8lzsRIm&#10;o1A2wzbGMY5rIhBq3jOMpw1cichnDZq6D0I3beZmP91JY2fYAXl7lvkl3X2v2rlHuxKkhHRUVkJk&#10;QkGiBCCZl7jtZEjXXilJwLyVg0JGuoD8ifk8/yVX0w5yTz3toAjN26OTWg97sRt9qqUSHZwAq/Od&#10;QeQus3LCJd4NJ04hC6VzmebSWGHJR3MsYGP5YFnmAW+ayGjaR1BCDaIL5UWQZJodjK9OKf1LDyJi&#10;N9a8ane5Shl5n6bpPZE6kkY54zxk2wPdyl7OUPvw+jtNmVcXZ0LaSWMIM0nQjRjCgXuKUgDFUGDk&#10;rpu/qWybRcHdzVrcsAxWLknJmJIY2TEUJee+5hBoDQsMm1Jngz7FjSj+62IAKRFHSE97L3MIoF2H&#10;KXQ0snM4AYBIBYBoB4CBnmZSyRCCy2aEvYCTmSEBQCYWgSTREjS2fhszETGB0x9DAxR07AGEiBRx&#10;Y3ezwh2jfDM0CxdEUQAnnwBHxBH35REhwzUDwieyFxJjL2kBVnjRZhtR9BYS1XGIMRGEb2cXo3zX&#10;2hnhjBdnXGwRGhQFHRYzjDvVlGRIUXSxBliS5xwzmXtBnxBhyS/S/04hDyEh002CqWIBsxaxQEES&#10;ABe1yU/1jRWIcYLUow/4YQ14fQkof0hgQ4ggRohBy0KVJgAoIoNAACADmVqBnh2lVkmiZFqBLD/h&#10;MxjDfGjRnTjDyGpwAkpxbRQIDnAwvV1HBgLwYIqkhiOQA0EViRtR0x8nIBIVq4tRJ3Fw/VOkpU1g&#10;/IbFE3dF2BWDu1qBQDhjoxCGH2DIWWwnvSghRxeXoXMGo3a2wBWBRYGoCY2maheVNh0xY0520D8B&#10;CBbxplUhCHZidhX3yzgxMRq1Vh2ju3i1fRjjZHXRBhFnYw+3uAA2AwAUbW50HSADETTn7mPn3CUk&#10;eFlGG3h4YgBB/QAhY0hEUoWBGjLyEHIRGkiC6RyTmTmUrRM0xIV3pABkewIxnh8jeY/h01IjGAqJ&#10;LwhJMSjRvkhT1xex03Dhbj1BCBFjIjInAQkA1JQgOJRASpRhbxq4ZQFyrhY5Hym3N0gH3TPE50DR&#10;M4YSAnbBsHtpBwARjDhjUEwlVi211CSg2kZmzXtxBo4RBne5MQhF8hawK5cjigizGIwJWkpYdU50&#10;rZe4zodlJ0aTVyV38hCV8jNZDRuydQApBivYzX3ZWwAJEwAnNg+xmxRyYTZo20roA5mpnZnpn5oD&#10;4YC0uoDUvCzo2hYZZy1mJRCYGRHRuxdjaVNiBhbzWTL18iABLBWDZhY18kfylJiI9wBCrk4H7RFV&#10;0I33SGrkhkxDjI54WjS0iB6hVh0zaV8h9Ef0/koSlUrUbVXBqy5x8jAxM4IjSzDzyGIibxGmJABI&#10;bHai8RLxQEiDSzl3JUJh0yFSe285CjV4WRnhM5WZEFdkxB0483ahEzEQwKCiDTZkPxGJEBbyrjER&#10;FhR1fzaTDzAxWC5zaXJwA1VhbzERw18mTQ/2hxQy6Rpn8jjH1DPBb1fxMwvKMZbh9BezLwdqN1iR&#10;QFf3EBsy71Ij/l+ZJJioc3ZHYhBjLJtBMWMH0hdBFhWFVhpi4R05V0oZnJeEDpk446Vy25+G9Jjo&#10;dSezLyV50poaZUtTaUfRzCNiYTeVqC1wBFJBVzQVS6D0oT7Bq0xIyAAKB39o+mlABjc156dQAD9h&#10;PBax9B8hLJZyqJ+3nF+3vDVxM2imJhX5EhJmHyeRGBdheR6xQ2rjxp4iJ5DSexbxb0f1iWlxCF8m&#10;mnRw/BCYNxIQuKsgUqtIIn6YTCrKRgBCa1lIrxWhnhwBwTMwqqxF2EiDjAoayVXgXwaKzR2jjDeT&#10;zRX6AZ6hx38HSK1w/GHI/3KBBoRG1pFRxx2p4BZhdiEDA0yhpDMxdhqxRawQ4m8EgRIWPUjxGlIg&#10;gK+DThayDW2gly6TM4YIFxs5VJwjxiEI808qXBKncp2oWqjmk5eXKhlq9GYVKJDXwABWMRyEZLEg&#10;+VFHiQDkB6Ziz6VrI7JrJ7KLKREpo2Z2aY2l8iEnPKb0hpmSgjyHq1CwBkFkGEgp+QARQBb5uXf2&#10;ShMqRyGRl5C1PRjhRRqxdjDzmTAz0zpRBCrmnipmuBEhjCkohyqlFIa7GwBhazq6WiAhWIIjoUf5&#10;kiollC5yrlIl5K1bQDB2TKlRVqJFFhJi21Vj7HHSpjaSfYvn6oerDbJZXLGBayV0Ey40Np3B5DIj&#10;/lVm7RjjLyrqkzqBkBCRjLCI5BMUhpTBVmcLHhCB2oIjLxLJZbGquEYhGBpjhqKiKzmWGWVYIkxA&#10;u7tgg7uKUxIS2wYbvTYAPX/5rBtG122KJH325hpCQWbBEXgDpBQLug+q2SrShFfxWH5xwUjkVZ2R&#10;tGVRM4apfrUha39ZDrd32bchcLuxXDfJ3rKr7SuRdne5BXYQAS2x2n/BlpCajAAXoUBAAzLxMzeU&#10;7oub5YWnoWVRY4uxx0xDZicB8jTmsQ+2Mhb18qt7BEbr80GouKJRLxFiFGrD6l3qggAzZjM0d0go&#10;bFOzl0VYdzDFiRFkfb0BFjTjDzoTUAScN72ZxobVUxMadAAxQBRakxnlInHhKRKjDwqcSQ1sSxyQ&#10;UcTqy51xlqarqpVS17W0N8OxnSQxQ7jJDV6DrRPDREwB1nSKXxCExDToUGNRWlprQ5Unozu3pwyg&#10;xMdC5wnMdzrhEjIlW73HvxL0ERRTjF3DV1sa3AA34bXGQMZoWsGRyoyRVr20spkK1IWonxqxWIln&#10;SF6LgBFjxoIm+L7iurhcocpMpcpmYLLJpYD5p4CRYy4W6xETSyYSnRez2Q2MCBBgKMuhCRwzjHcn&#10;gGrnchyRyVicDhDz3BGDwDLx9DaWGRb1VjLxe4xBdHy4dRtVO7+icJ6cjG0xfhpq61lBjDaUYYJX&#10;UZiluhMy20ETyKVBnJIUMEhldhw1IlczDDD3M1A0pSV8aRKoSzlx2iroUIdIShCBw1jDxgJ9CUEY&#10;mxsJ9g3HKw/hby2i2xXJsRDRWBpsg3Pj1y22hV3QBhFmPLZLOThjLxEy756MH0DRixfjfB0wZtMH&#10;JnSIqgYAW9NlaRtzGFNs5BQ9CxfjaTTpwIbbUisFgRIzRMWwBTS7NQAMe3WK1U582xnhbzSzM7m6&#10;Vzl6TjQndq4R2jxljCrjfJhMp9ZBtp5zGjRL52NBGJ2LAobxAtWoL4UhAo8BGK0CWUZbSMb8BTzK&#10;RYWwBJq57SNjfKqRETyMzRFckS52U29LGEnRJiEGkcOk8rO1wRX8kWVT3mbhVju21RE3YA/jWV0j&#10;bXwRGFHTaabXFhms7BIQ1drgQtsNDFXLEAAdIl1UWwA62Rmy6YIhtctry1FMdwnAyNxFdoIgYtyF&#10;zr4GHQB5JjGDM739exE9Elsg+q2x2hjIIkEcL0CR9JAQETyD/kUxGnXxQ2MjhluA3q2yXTjI8xFi&#10;YW3wMZYxEiQZs5ftUxMTfDL1NmFBKMOQAhyRjDTskRuNUZwS0Nltt1/BQxQD8hgcmarn2Se1VoGh&#10;FhqJUIVBVrjxVkEX+dZb799+H+IuI+JEtix4DAAIDrLoBmmRI3yrdIuhBszxNWWBuju7aw/xplfx&#10;CS7y76fLDnoxdhR67RBBe0fUwshc2tKno2VSV3HBKCEjTtEBuCe8hTWbPeB36+QOCwBTb4SbzEah&#10;so/GQtBBETA2FdzMhaJHgLzRCL47DZCbZk7Ba5KlhplZfsjUgkrb4hdBYVDxKgb+gUMhtzTkfUgn&#10;8p3a3QBNkiUTRxCThi2zmRw+BC/BHYIjwNKNaN/qXiNhMzxjTgeuodrg1XgDkgPwcuqOOxnV8jTj&#10;yEYYMBRybOX8lBHBHhH7AQ+ncnsQBVfxyXkBTeS1+J66nhL+P6jjlxZRZjaai2wBMzZr8g/h2hRa&#10;POJe1RChCzu6JJkn8kETOqWrGEbRWFid8xETDzD7WFjSigA7Ps5RZN5hGjChUdhRCTGDIteQ+e7O&#10;7wAZZ9SbUulBnNEGVRE2J+bZDjfIGi4eOMVdgshp7hVkjt2BfqRIcxWCQTMyEByZcgK40wA7NBHx&#10;R1NpzxjJCSALPkEaH5OxnCQV0ISxyRN/LwtKHBViYQhvNXSk8hR8CxHzeTUMBILiXU2B2khjxj7D&#10;aTyBfdLR7zmcsOPxWBq3QBCFeB3VXE8jIstiVyrkhkc5FhpIizItwBtxbwKfY3lCiD/qceEYWhb7&#10;zxKn4hJnwmzeIUqshcyAAxazLx090Rsh2i25Jn8jTiEhzwBliVNiABM8ugKMQu1huso/i/jvj/kB&#10;tMqeKZpoCBeR8oUFAZXjFdYxsNRg4ZuhL1iTZl8h8sV59XURm64xjjSyECEHgCjaQKjduF109BWH&#10;Vw6YH6WpirPnSkiO1BEjjO6E8ovaYEpesZT+d90n7AAqb11M7VGtXagxm69F6DwonzL0YKWt1F+/&#10;gr0E2DVhshFjUJLwqB8ggf6IggQxsq0g/SEDD7DK1Zjr+pkuP+6k35OgB+fA+C7xAHfAn7BABBoO&#10;BISFYXDAFDnBEHjEn9FH/FgDGIPGADCQJFH9B1PIlxJAZJo2SpSXJXB3zLoI/XvMo/Fn/B4PDgFN&#10;4MBZ7B33QJrNY3NY1GJzOwAA6XQH3G4OF6iGqm/Kq2qvLnzH6TXK7SaWAwtYoE76zRa7RItRgDYA&#10;RbhBcJ6BW7dHndrPN42Dr3YHxfqhUQlgq9hMLhsPiMTisXjMbjsfkMi8sm5crfnxH5yBs3OIdQos&#10;+tDB5rOblTbBHQzqghrK9Tau2svXo3T55PZhco3YNUGQbvqToX03uHNaq/KbtQBcuDeLlB+dO46G&#10;+nHcq5cvH+ZFs1m+NxqHGI7G/FGAX5gT6HN6pheOSCvfW4N8QBMJhSZrYONG6b6nNMDfgAPoCR1B&#10;1uAgIoIegCUHZM8nWTVmwGB6E3GcM3lNR9G1yawEAch5yXGNyIj1iRSU5BGKGXcY24sJSLgnjAU4&#10;ygpbVuWBYE5VEFzwjyJD1WZamRUkB5EdMG4cclNYAN89pNQdYEHe8CoeBw55Wg1wUwbRGJUTU7Zf&#10;TI93gAFvEHNGZ4+dYsprICbQPm9xomQ5+1AkKEYRfOEZNPZ35BACGk9TmQE2QZYIRd5VXzkKi2Ic&#10;lyWjZ9aaEYdG4RgZs0Ycag0HnFO46lSjKhqKo6kABeKlqiqaqqurKtq6r6wrGsqzowmq2GeuEHHe&#10;uyIr2tKzTA47Cb4DZvA84bIcFB0mAwHbOYxEDgg1MJEAcJbXU2wjjR+3EUR1TacVVa1yWB2WhaRD&#10;p4RS4E7XheIRggInmAtwZLcGyk7goH77TU6L+uxyk9vsH3QqZFnWl87Xsn5qWqsaPpWOdB5aRhNW&#10;ZZ5FsLpNhrVlBBk1U3GmMXJcnFoip1oltn8bQaBoRipVZjdwBgUzVlz0zhNVZoqjZbwlEjxQe1Qu&#10;0SxLzj5WY+zg9LdSBi8ewbK6TR1ck5U1xnzRuBoGtW87VRvEdAygAIKzUFIcOLadApCk6SUlHTU3&#10;G1VJhEGN2yWfs8ADVE9cGWwBfZ8kUWvf00ReW054Y/0bbzdgY2k4sJytj1IQaEbGO7mcAYnM7VhM&#10;HkdOTooNVlXk5gpeIKbzc6/63ruv7BN2XXQ3elQaBG2AXWOD4I/kbsSBjr8JeFiBaRlecbkNiZ/p&#10;kO3g/+4ACEcD9G4T85Cg2XpJcn1QVBk5zNSbGjrUL9v7QJZQRNXkAG+J/RhewOlLa+9U1zU9R/FA&#10;BtXK05TAsBMH7PMJ2cZoCDWllTA0BOBZSQVQOQU9ZJanQAAjgqhE4LtDgoZYqdsh0CwJpUOMtF+h&#10;eSMPFR07RMJNSYN+S2jweAx4YoyCm89yoACsv6bYWuHRXSwPFN4o8g0LzrQtACQghJYEpOOdo7YA&#10;BHywKVM2TCJpggJG8DnFg3gKYtkbbMDmL6SkAJ7b0UmKIBjtMsK4+BdJm3HOQayRguRxiwIYIo38&#10;3SNwBshfUn5ITiXeKLhsWtxSmAAtjTkAJchS2JvdaaYYjcVS4AgdjJRWEh5KyYkzJqTcnJOyek8r&#10;YTSuAzq6V4r6T6ri7DzQen6BKxjDMJHTLKIqxlnAdW0mF6xHTjMajMQwrMqimubduQkuRHzjP+II&#10;3pCKCkqMRmCnUnaEQUTUYKU1aMEy5MDI+daEhazUEJc8hMjrwh1jsnOS0lzbFAAFg1HaDkaScocb&#10;MZec47FED8XdH0ncST3vdH7HVpxkCcnJfZLx7z74jEGSlB+WQ6X8kENMUBwJXDxkJQUNWjJwZwAE&#10;kkQdxTbmPz7JvHkAcjpiEeW7R+QDWi3OfI+v4dDS0xlgNyRkrr8SYOZHc2NQxm0OMJU2YiGxWWIu&#10;KJy45AzY1qkdSkj6FVIyvRQUyuIrpOXJ0oRQBGe0lzFIRgBMoikEzHqWLeXEno6q01qoCWt9ZCUI&#10;GbrgAY401AURBlRXivLrSmoWT2RsnJ+WYkWsCPwnK1V41qp2/peckmCtLdEORq9VWotjsAUtgs4n&#10;QEJK9TEsk6R8v9TnVQfk3yloRIPVpox5jE2PdEZdi0gG3kJQibx8w6DsSAI6vOgJH3onBfYugAUU&#10;51FdLJKomCEXjk7WYCa5pyVtNLIO8WD5B2IwvIOsSF7ACNpUQbC89pGEDLGQa9Z90jB+raE9eoHl&#10;7AY3uIYgojcLDRUinjGusZOyckdpqT03izEQoiUGtWPY/Y8ADrdSkf0AihHPNvHxxcJixCFwnDEY&#10;5cg24YXisZa4JbqpXMmn2NJnQBIGtxQIw1+piv4IoVl9hYGdXEso4ehTUcR3yoRI+eENqsE3b4AW&#10;XNVo2AGogP2qYAcQtjI3GQgyjqbmEx4Ul+OHK9ZUMTV3KuWMs5ay3lzLpjJQyjlKHdXoiMvKjaAf&#10;0tbA4IE7KasgcLMB+IRIY0s2V9aVj+iKQdCMCatEHT2NjQN4I7rVSkWSkBRyHOsPoQSg4/bZAEcc&#10;jorxwXIMAJycGCZOYqvFP7nYACzJbEfdpGMiuM0xvce7V1arD0SLmH1g0ApPygaIADVqW0uCZM7t&#10;i9++9k5C4vg6AJgBHcEMgKBQWt5FphmErAP0XW0CSC4QMG7attaomILA1+eFn7QvgguaHEKyyTAk&#10;3LYlzNv9lFCI7IJ3t59xZBJ1fXK5O2/kHTCNLfIyt9mXocGrf9HsmRxJ8QbJG2DFKSSTwdVNlgBy&#10;7KrsyREdJo0kKXFVIzQGIzud9joh0PKEkdeijqKuZuS8mMNC+yHEeBFsKWTC/ZS3PnGzSQbdIBDS&#10;k9BDzpMNkMYD5KTRSMuiQBTMPRLZ6pO61MJetguttIyOvxWMsZqBj090xu/SNv+PpbWQujNJO+Q1&#10;vEJN4wnUuCigbtABvAm7QCmyqiU3adZ5TzYcJzC9iJB0FI6hsksmqUnPtLOtkBqNhJEIRqvsuieD&#10;yvSqFR44K/kEDJ7JhAmtm8cb6PJ3IrA5FoJ8wAGlJCM9jjIRWqR/OJeKOMmH5HA2kRwCCY9jhU4K&#10;Bg6+2gcCrYuwrYZ5XPAPHu6ugs9AD4gf6ETccEaiR8psyR+5JZV78xmRqT8VAGtU415t65OxGtUn&#10;KUnSEuPxaYzcTYNyG2EV+PME2RE7fjBUEfaeTyd3p/L+v9v7/4/yYrMCuSDK7ZjSnf6GKE1NhESa&#10;xOfWnEGH9dtbIcDAFLzdeUJHzKDYGJUckO9Uxd4a9ACV/EOPsQBa0UsEYI6JhFZafSILELxfxE7L&#10;1IAZxYjEdOfSvEGGXOQUULGE1SqeDcfgdACLVeDN6N/RyWTebP6WvbCebfLeKeZUJapD9SEcsXBM&#10;rUhfAc3EOO7UCYGEbQThSfREGU7NAFkT2BIhkdCY0ZLNRQ2RrPgXnP/fjAGSSHGWQI+FJLzNscPT&#10;5EWNNPxNLNNNjZQfaY0f0Y7e/J7CJiHMJBdiKI6PxIcUEbcGLhrX4cgEJOKfmf0KhhUOccebzYze&#10;HRrYEa1hOhbWTWGJEEbIKEMh2gCisZUHWTlVHicN7bqPsRVPxZvPEFjECMAIKhHD/ZEazD7hmQ7E&#10;GIKLxgJFcI+WQNNVCGHLEQJLMKsSqIWiThrEfU2OAaNilRrXIGbI6NmEfOQJhPphMVdFZNLNLEbQ&#10;JLqccG0LVOOPxO0MXACJSjpEYIRRNS2jRg0F+LaXkbZFLLVT/PWhmcNaZFVLBLCSqSSJIfbKFFLe&#10;8FJRVJUNLT2WSD8huI3YLE5IGSSFgMIJfWVZChtYPJjDAknCpkpJhEdB0ktA9kvE1U7YILfFAWEa&#10;aiyhoGJN/InIoh0E7a7D+JjJjZNABhQcIZOKSaDIGEfRNGME5LMG8JSGwk+AAabGCFkUUN/MyRrO&#10;KNSUjTaL7gzitSViYljlmlnlolpOuf8Skf+SmZllmZvLET9AKTGEUO0QTLzOfjKOilMEuemEUhqE&#10;OLzSqi+N/OfgXAAU7MJSqF4LGEMHBOSEWlAepFLIKLGVGa8E3LVJUIcGGHGMJVqfZMBAFe4dIE3F&#10;kMRaOifACavg8EYFgLEJ7RofPfnPQYqAFIRFyJ7aOfNH3heNkHoEdeTY4ULHvI6MRjNSFUSD7F4i&#10;Pm2Y8V3E1HWT2PxFgS2kcFuIcIRFkJhfsUJkFEOU+AGI+fmJUEMPWUOUxhmbaJEhKD7etNVMYFCN&#10;NHzk5KoEbNLTlIcY+EwXxkOKUmwFLJ0jCX5mDHmggTCevnfSUcKNtgOMan3UJg9iTF6F7PFVNHvl&#10;qobSYSqO0P6g9jYZ7GbMDZvPuPxQJHBIWYEX8AFgTfhJ+EbkCPdotIKS2NQH/IAFZaOf0TsIwAnj&#10;IKpEfJLgmF+nOiycfFrm6E9lUEbJGnoEGT2UxeWGEEfVqb3EyEMj7FKWXYOD9FyY+VQoPY0oJFyW&#10;MFwHJEwZvdYYicsjsYjRoevKSoMEGCdp2BAp4OOPPIGlJUjRVMDQ2EfUOpsYEpHACIKJSIcMRFNp&#10;xiBIcG8JLeDC/qTCiqVMrBmqYhkBILVI+qNPSGbQ2afhdi/SAnPfCGEMzfFjBnflEUcKDlloBm2Y&#10;jbOoSSFIGNmLVJLa1p9YQY0UlQfejKJmaGGPxc6AhmnocSWcLrJrMrNrOrPGElsZiZkitGXaBDYq&#10;GoWAOE1I+N/LGHBYmdAURfJatD1JhfMWiABEMJGJ7TlI+kXEHRVrGFeLaT2N6iERpaDEdI6QvHGJ&#10;GLGNAVqJ7T6m3AEFyooFTHJFZT2U7iTLzoJqnefc2E5HGcrUJFgLzm7JNE1HBhDWkEGp0E3IcrGT&#10;2c9oxXhFugqEOIWlUk6Jbq1MpY0GXB8s0UxBLs3s4LGjYEdkHsfhVchUXHoHGi+qrVhjtZGVlAIJ&#10;hsVFBdPWzGcc1GhN6UcNsm+X1kDK0UUS9dDPsmveuFdHznPiks+OvN/LVtEiBF4MdFLl+WgrLQlq&#10;ysxQ2EwrGmJrQt3KlH9gaE3LMQfTlFrSSFkXXUoZTX1JLTeEGLztDpGsnABVfSLOWGbmjIGcyFVX&#10;QM5lehmEdEwE5Q/GqGGXWI8LVPxLMKXE7EfLasDGge+FCOFamRpIRS2kVTnVyioHogntRD6iTFJS&#10;qJ7J7LzPFeGGbIKQ4YPWEMFEHcbEHOfXUcFFVomGhXDc/GFMzscX0E3hrUWAEYmYpAENLI+JSFZe&#10;xCYJGBZvmmCACQJaTGIHBeCa6Eur3rpoUFVnPQTg9IREbI+bQC6Cjv9HJBEwAqYBmb2sgtGHzozU&#10;AcUUlafvVmTYxY5uOtQdqrClBanlfE9s8usiAKqg9XnfpADweoGgcHhEJqelaUjI4iyUUsUWCpto&#10;TTwFgJGNmt4Kuqww0w3w4w5ZerSlugAlwgCNAd9tvFJfmJPoDOIEOHBmsvNAAVqFZN/IcJGVqUze&#10;dcQwKFLMDmeQEFVssauSAKHwUjDiBwIHIj3GbLMNLPuoyJEIcPLKTLGRVMJh9SARog9ZGYLhOQrU&#10;IQfNLg7iBlPEmMAhYN6hoE5OfLMGwYLHJMkE9E1i+w2GRvaeYCkyUC3yWEdBDyZBgybnfaDEbJSL&#10;GPxIGQ2KaEuT2FkY8lDZOmsvSVSR5wskYEEKStAAEkRLth6uvswKlE1fgD5QvDTzAblAkAyzEHzE&#10;dQfQvmjWEyQKwYGQfEbnriBFJt9QLqCSzusGPwnYMFdIcfvw6zfGOt6JWFrVKfoEGQJUwL+YjSSf&#10;XFVVqNAT4MFlNE7trADI5FRLGTldLwFD9R/dnoFYyX2dEHdWTIGLxvIEGFNWQdmg9MzLEPxMReDP&#10;6ucEOMaqnxGADLxH9THwtHzUcdriTFNUONWFAo3uQnggbNmXatND/c4AFYGJSWKEEnjQJJSPYowD&#10;/lASFYGy2NRtmJEerh+J+c+NxDUCr1HvmBZVaI6d/ITxMGMnTGVVqm1aDnjIKFyFkYhKSyWC3EiC&#10;nUUBC1hybBgIKQ2LzQfLRPujsQTLMGXxlctADHLvReLGLuuYnkPUmuvY+cbqwia11ZOm1pgEJtog&#10;SrDpu0EesTvfErptbtxUVEYoSEbS2pQzgKjzM2V2Y2Z2aKyw8AAf/rUisEfNKM4EHkyxVs+lewuP&#10;NACFgQJVqeDE5WqALXHUIvWD6F4gpIIdpT2H9QTdgAGtLa/Q9FLJSEwpixisXFLLE1MHvQvUxerE&#10;10IpcADVaUxk3j0HvQfFkRoPalIxmAG2EaQVybdKRcdby0+dDZGxqJbqsoA2X1/a2IoIGSq1FCG3&#10;2PFA035s4lLuvki0DAGLGPFpBFdEw1ptSEUFyxUwuhaEYsWY22Ay413wvY0jElViytjy6KhFZDP4&#10;cCl4eNAIGICA+Bb4kIKIKSSnqzqhRuZyRiQKLxrAHLMlYUIoOIKrGIGnUTnHzVdV3IRIciwmaEbz&#10;CPx2b5FFJJhRMEulEFyi2F7HWfmPFRVaVNpbMFyFZnKUomsS2JSXnV9JN47YzZ4wfMFekGbVaOON&#10;scZJWvKbxcNaXni0nx2FLrgF/Z3wiPPfIouVi3CE3msvFhMEHzRAAGXIckNwRdhD+55FgmUEWyMA&#10;FFgJUUO1uFAPs12av2RoAq8hCE9LMFN6TnNtvrXEw5cEGhhECBx6odUGLNLorcUYjhoLVS25EEGU&#10;O4zD9HBC765v9CjHzp4BA1jefLVPFLGHWxpusLVx13fRoLMIcUOYL3vGEg9etz+y6oOJC1+4WACG&#10;8FNsNFV7YaQyjEOmNYzqqidKTvZ4N6usxMD1P5GGO7Q7u7x7y7zGF2d2fgBf6SqUOQfZ+O9J7EHy&#10;oEW0r0AibACwb4wmVADfHEEo7FVFyG87t6DF+IWi+ot0kD7EwhonjyO51GHI1AIOf6kROEUWQ2mK&#10;TFgIKRVFyUOL3vXFgI6I6J7ZvqFuNNsiDlcUqx/geiVSAiTJjojAG7PdZsv2GKiEdIcE1NLDF9LE&#10;5NmJGLE6X2KLjE9NQEdVaRVdpUxmSKTT/7w3wte9TAFnPNs0cyx6AKuKSFZCT9rJnDRFrkvA9Bv9&#10;yJGLVZvJhyE9FKv7WO5Ed2EYGH6EYIcLxUOmZwVpjlb8Ge/kGvXFJIKRbApV3702YT2LahTJbQJx&#10;9EyNCJEI6W2bMLGLzZvhBwkAEFgNmOoEWQHM4EwhYaDtejIkZEHQJubEETlgR9hLlEUT/etvakZ9&#10;XGCIiDcdrwQnjev8Nh5q9Z4ZKEUNLMJjsXKmkgf0zcuEEqedQF7OOFkQkLEIMGTyK2Q857R4uz+v&#10;CAGOOIRjyginQcHmRJfUO67NLA2/yCB/02UFeW2Vq3XPxrnghEAfwAgYBgoGg4PhIchcFAMDADoi&#10;Luia2iqei8Ph49jZmjsPAUgAcihIPDsmiLoeMqh79lsNfkwmMgAUiAb/m7+nIFnYZnoQn7coL3oc&#10;5f03f8ZpNKpdMpU1o8Po9QptUpcNqdUq83psNAleBFgetiqM3htFqoAg4Go8xrEzo8NslSh8Nmst&#10;ftYpUNBd8El+mtowOCweEwuGw+FvOIxeMxuOx+QyOSyeUyuWy+YzOayiazpnz8PO+iRGkzempr61&#10;Lf1dDe4H14m2OAqr42urb753NYs8Dmczou8w81uMDu8znYFEXKBPMpTj57t6N3hsz14HmMxrwEu9&#10;Ft0gh/Bw017Vg8oIeno4E5ffsh/aCPwmcqeN6gvGkMiD368rp/rmf9RUNVpSEEQVSlSVthUzcNBV&#10;HXddEFd2CUZTNcmKY9b4IVyBlVRM7nzQ1JAaiODktTNDXsPtNU1hI/2zRlNQSjJyDwjU743XCAgB&#10;XeF2nR9IFmTlSkzdpwUvTCFoTfUAY9YJ1JAQV2EwLGVCzlaD0DBeWiTlwDZefN04RTlWIDaeOkOg&#10;UAXIeo/kxkNIJkQV1gTnR/zmeFTJnXZLYIgRhHIX4JAKoOPqFoah6IZFRTXoxuT5hdxEZmd1lHak&#10;+pxAFal3imTYwSJ2kPW2SlMnhgYVml3gCQ13JCUyC4rTZOJjhOblJpGOQBeWlWpcGpwAqVD3ISSd&#10;ATdo4bHPayXgq0AJnXc5bQiU/YjBpaldV5R1qfAEXMAk3rfqVNQluOlkosFOwhulRzWuyop+YOvp&#10;Ju9SU1ukIaWOe+bur6fVoTMzsAJfAlKfoHhrwcQ8JSxLXzdE7aWo5R01T8EG1PhR4BlFMJhplB5e&#10;A0GMhchDyWyUlcnVgQcqGDLK+XVInIqlMwbzSNzvOrOIQmpO0xTVJAf0Cdo1PClpYZuvrAraDajV&#10;mHAApDS7zUtx07WySEDeXEZ9WWOr9q5IHau6nW/syPwCch2kmB1fALonbtvgfTNw3PdN13bd943n&#10;emaZ0mmfGdoWjaXe2QpY3eHxZD80BsFuNU1Rzk5F6D01Y/Ipe5Xgg5palBNyls6XLOqR0mzUFeVN&#10;XmWC+Tni1DVqTOlnITGRz84/cpp6GedO6BvZQAGJ0Fil41eTPFAU8fODq0PmAE5oIDi9B864ktR5&#10;EV6lqdkuvoZP+LW+nBN+z7tA/Z7qTNM2hXlFo5i1FWI9fJTMNvzUeyT2Up5QV/qjjr/1WGjLSfKA&#10;BshwHeNPQmrdphNSZruQ2zsApD1ONMTKYJ74AkeO3MOciAi7hfQeFHCBWoAEtAXDZCZ5yT1VEFgY&#10;TB0hl3gABUGAooqKVWFGgzA6ASbwBNhaur9srSkBJGIK85GQEnCRIiTEl+zhxuufMKQ06xRYMJ+I&#10;acgu8DTBIvU7CljCsy5vmhSwsvDXE0QHak1QAsMCmkxcu+SMruVJNOU6daLEPmzELA4AyPbkRyRt&#10;PZFkjJ2n+jrHlIYmYDpEkkgM64g4I5HurZs9NNMMlVktIfCSRIDljjhHnJ5oxg4omvhoeyLkKyQH&#10;lJi9gm6/ENGCW7I8EYvJZpcEmOyW5Dy1Bil2FeXrDjWkPUsTIkByEXlKcXIYeTNmeswJ22kkydgu&#10;TSeWQMIU1guzYORAkf825GgGJ6Blbb0BxS3HYkshq3V7MWnGTEor3EgkCSc1FurLwBwiMcWpXBM1&#10;usWUcqWVsYAARXJcfaS5VYKKeAGWomrBVuxKoeY6HVEKJ0UorRai9GDMt9b+4EO5pBEUZMK0McFJ&#10;HqkgBTSgtRSmhurKVKo1JDzrPOJQfMpRajtNsj2Aw1qKZJSuQod8pjXo5ABKeTdBj5x/xUnhKZAT&#10;3EWrwbAV4mrRaCRmY+tRtioSYScifQInbk6hwGRYTmS0ZGpFNV9Nogsqx/naZGQOl4+q01BgGSBF&#10;tEgAHWW65OKiS44v2ftONtgMbCzurqeVgtRh/oeJQ2KMpWE+rXAJAGMp2mPopjcAA7RrWJTNAKt1&#10;98wVeRAqJPAy82zIxpORZk9g2LXsCEvOUh5NQw22ZUEEmZaoakthcZk5FAx+1thzDig8c5WVSAIm&#10;xjMZiZrbUdXJjhJF7LxpDda65giYqMGvBKtBTDtVkniRlYRCZPDzftWJ8zZoYQyOsTV979q/Rval&#10;PUmdmi0WXS8eUps/Tcx/H2Uo7ULDsM6rzgWDMVidk1u7fY9rvQBOTkIdohs4EzxxW6TOYGD4ZP2T&#10;Y+kAjFH9AVNvaIpNvnSoCT3WdC52mOLyUi3G7147gAFO00AD9JBwCLx2M/Hsmgm5ABZkJxoFi1Pr&#10;NypGYpIjBz+WYi+cohcormIGRsHoY8rnaUogi5dpSamxBMQ+Jt3abEHiMUecsXh/Jnk1JpDzk6MQ&#10;EMjZMo6a1mF3vliixdkSbnlRTPeIJM2jKTNeTWPNWrsaIwNojRejNG6O0eZOjZoCBmio84PSBS5O&#10;IeIesRgtWx+VdNSrjP0Pi1Tti/Lkg8msRQyKUfNOxRZmADPIWCmpA02WouPfQgrbIjHzYtcN8x2l&#10;pO2m4jokkMmPtsJjE1Sylkz5xXpZ9R0oIoEFJrbuQBMMEgFVgAN97pCGsUW6dYlGGqiM6hls6mDu&#10;CkqYw6TloZ1sRKRkRIlgprZk39UeTeOztSkwwfFGaodk2KR5JjJxKW/4zwLrvF+G24UzpihvFXiS&#10;O6DYoxhu6n5kc+nsODOUQfImHFKyuGMIvKIRaKMkdqlVcSYVee1w7ilCK/3zOtTotTyWOTeljx4f&#10;aHpflDIfDIE/Rrq6Y6TRMlB/R03Mqpuxqb4K3FeORJpYh85CXdU7cFnURsRUOIGinHO8B/YD5txm&#10;efALkna0MXwwcyVoDlRatvBZ7Jk1t5WY5SOKqnk5k5SYAS1MlADjG1BARD3nEkkJ3KfRIGP7741G&#10;eAXSKmRwwe1uCaOnSOoLAdqzR2pwEzFL6SIyka3k76MCd6VRyRcuAAXeYxSVN4OjOSjKIhWbEPxE&#10;Hz3sRoYaBqscFVMogD5NvEqmVJMLu2TiNHmCJ7BtfScSZahHNSq7RabUktE253vj8mTf1FoDmTUr&#10;sALXH2K6qlW6Q3IixOlUY71/D+f9P6/2b1pJwGlHBUg/spY50o4Q0coCJJo8kw4tIdpsFGcqUdZO&#10;B6Z98XcNuBIUcilhMQVCREZDYNmBs+w+Z/IYROAQ85NWFBlYszpVBepEFClgNtVUAAJZI11xxEFU&#10;1cFoIQVgISCAo6IQYQdDJYoSISh3JA5acUwcgt01oP9a0PsnYx8x9UhetXUnoSJ5JZOB0RkpZsM+&#10;ETAhcTMtQ8cBQ8ISI+8SgxZnQTsdY+8hcriGp5pGZAYXJ8UUUWpDI0ODZxditcUVZ2oUso4KGH4M&#10;OICANL0Fctt682wqBu1+ZcxWYagaka0Q1YEspy9wtCROgcwrspchMUc0MMyJ0ikDiKAtsUdE2BIN&#10;thwskpgcgsR7JGc0NiUAAF6LECiLN2F/eLY3UTEt8N4/Y1kblngWgeUuMCV3I+91tBly0Qdmlt4o&#10;F8EP0beCRsZUlENGY6NWVtdZ8Q1TpOCIgYExYc8ONCJEZkQQ0xZmJx8swqmLVeiHlKE04mco4ilW&#10;Y2w8MARV5U0wWF8Q9OWN+NNU14eFw76NwQ+FZqkWsTdfcYhtgQcyEBhJpOOFYxwfISo8la8NgMGR&#10;c8kE+Rpbgt1fuIkUp4QQ8a0o4pYIySYNWSgQ+QwHaSxiJboQePaDJZsV6L9tYAFi1b2NaTdVMSIs&#10;ReYVgTFucYZ9Y04q8ANmMZB5IphjF9yNd4UQNw1CpGZd1n99pJMRkrgdpCSON9+Lc3mB+V6WGWKW&#10;OWQYJ/lR1R9/Qo48kpZMkQ8eUtQShrETCFkP9s9xMqUQ0C2XtXAVSN9m8cUS0TUcgvZk9LdJwzoT&#10;OQxMldCFuTJ3sjosteJcRjJhZfN4cgN5RXUvKU19tcZUlQhQsSJ8dmQAYi8pEeUsSQ8blA5HETNE&#10;aQwdZ01rATl00ikx9JqFSZE+YTV1cnQWptkPt3I0MhdP9clBZZ4ANEY0OW5g9lqElKWMcV6UiHo7&#10;91NnuNEchTosRDJH1ucTMwU/YnZzEZYikLied6qX0zpCSchciVIikWoo4/YUopYKifZH2SIUMxYU&#10;WLMCgFOf+E0l4Xc0MmxjmIAMN3Ia085LsGIQ8fNLWeQUte5ksqQeudE1slQLFjd6+WWh0ZhMknYX&#10;ceUa1qdxSEODcV59APuZoAKQwxQWpON9QABDJHl01IQqUqUdp5+OeiYQMdaKonSPkYUo5OxD42w2&#10;o/ZeYh6EiHAQUciF+QwQ8nZ02UwYgmcUeFZtyZZ+BjIzots2o+86spaQiVaG2EQUssQ/UsmFaVdA&#10;RyuQoAZOkumiobeOsn4che0a8HmnsuwNafsTkCqoEHKoMxR4EUpiJ79XUh5E13Ih4JCo+F8HWpJk&#10;SQVz+aQUyaKUdtpwsZeDgAJDtv5Xk9sSAfdDw8Q98xaC0YaS+QYP+QR5hAhxOicx0AaeAfonZTx7&#10;WZ2cFxFU4SCoECqeqh43aWCsOsasesho2Wd/tpZ/1pgUc50pZg0Ps0aYMTsimUZbxWdHGQVHktsU&#10;1q8f9HEiEQktSg4SqLor0SBEYeVOUTFAAhONyVWUN99yuBaHcUpicYs9yB99cVQ8UT8TUh6HZEYt&#10;s2wa06tv6dQYtiI2oigexJwa08leZEZ50Agv4fgrEP9BYr42wxRJqlIf8w5Y81JFuOwmmHYTUx8d&#10;YimfMQOpcYRxYAE60QUx+MIXeN+d8SA2pDIXeRWjJOc06vp2thAeh020cf1LFHkikeUpYx8w6UZe&#10;YU0NG1QK21YWgCu1lNgF0xQdoo5T4P9OML22OLoUpToR0GaKITeH4KFE2Z1t4i+qGJpGUMK3VEas&#10;m3gZAa2N8TEo5eASJwqUtfOZ2k0AExQvYpEo4bcVgeUfOzSZ5IIV5EZJp021ImlQwfqt8YUzau5D&#10;4cgts++K8pYmwpEWoeU84kUTk52qlVZ5ml0VWhGp5QBXmzIXJidZNIFgdjKqy3Kxs74btaVVEAId&#10;YQ04tJoXcnY5Oto8w4tEYUUHq9ALK9IUox8GW9YDu9ioc/qkJ7AS1OVdtLMLxYUDEQ8Mq+YES+i3&#10;dg9Ykfqzgc+myrGTsAS7kZN0iZwY09YdsS1D0PwWpssTB6y6+dUWpOA+8fOhEpGZkhNeFHEdoxQ/&#10;ZZ2Hl8WBSjxA6qybAyGfka4a+/a3kZSsXB7CHCLCM3OssABpWWl/MSgSidgXKX13ait5lXQAIeVM&#10;8B2R4AAikbd7ESKC2AMdYfPDtxgdUa8SQw5UtxNCleG6QnIa9iIik8mGYAV5Iimr1PUTWF8Q1eYa&#10;1xAsyTgP2lUYy/wkujtgA+YdZLFJyYBig4tCRGM+9OWcRBlTcV6y4Ut20QumkTd3IzYbch56ptyU&#10;aTWjMoNCQxaMWroUlzhHuAcTeGWG1h9v6CeOhT8dYTNiItszZ02q9aZrq4JUR4SnkAd7qVASJHmz&#10;0S0be5YABYtXhZCycYG1QNEpYtS12qeVIcga0TXJwzp9INqK8U2KADjAkQWI8QUzZ4A0yQwttTop&#10;Y/bL7DOsJUSDBGZYep8QMD/NmMKQLCTN0UxISfhtIAMzETeky4NPKdaC9GVl9q0Uw+9H1utXMYVw&#10;YQwQVJEjggh+IQ02poeHwbkSjHbJ9jGEh6d1UTs87DiAYdIS2Ma74AJPmFoPyCgRmu9Va/m/k5VA&#10;IgOvy/Ga5MQTtDYp0qmvm8FhsoN2Wa3OeC658fBCQzbI01IciXdGYSQeVjnLIJLTnTMQ9kAE0FTT&#10;+XsC168fM6tH0IHUcikG3UqNoT3NxQk6RcwpjCAU2VFmnSSZMZbRiQfIkYcTNdMuk5M506RDCtUS&#10;KQxTqKU6RcGcYAIt0Wo+9yqTJWpgoSI2oeU50WqQzO3N4Y/VPXzX/YDYEYfCbChpd0o5NE18OTJv&#10;VzOVcucAUx9ucdo84ciX8egQ8t1udVgiM6s0OjKqzDBIEqlt7FVF8eUt2AMo6KVwJBaiVel2mG7K&#10;UAMdap5ea/SdWtyZ/blUQWqDq5dZ/I+NEts4sxZMk/aErRM2aF8XdySpgQcdYx/Z4bUUcMvdWOI4&#10;1DJt42ox88k8kU6T0nREYa00O/CXZqLDKCqUWusjKF8xYzYTM/bJyvcUWAnec1t92ZtxtrtGY68S&#10;DRUP1BsSBjdDI++gkUQsy4gQWN/Q2O25A2aXVwKld60AOhFDujo9camvOZ9nUP5FQr6Qwx+N9tRx&#10;gktTI5oTF1qhfaVeKPR5KF9iLYLYEUWN/c1Geqx4GzC2+4BtuzUl6MJGwTA0M8mUIYIx8oEfM8mE&#10;oQ2F9uAswTOzwoOJsjVzsnzRHNap5TEa8doh4qnAQT4T9p8bemMew7Q2ZTo2quEncsxqQPxBaX09&#10;zbtWMSJmmZirJg+XVsTfo8yQw0PGt2jnFEFjF0iF/PEUpDJ2Acw8lpuJOiUQ80MJzpANPpIzq1kC&#10;tjsIuQyN8+8pZLXdUMsQ0E7qGRoE+NzhKNGNOtmhevTOmZIhceUxS8qhfaLLCv60FUnRqvVGUeUc&#10;hsB1GrMcGF9OA5PMlQHg2rYB4+80NCJ5xZ+tJ48l4t3KQABOC5rjEYfX7tbtntrYHYR/x/QUU0MS&#10;i6NqiZ82MSAttODgt7VTpTp00UcdYdac0AAtRMlebcHY+65HF4FN672nAtRJonbvKirEhxKVWlua&#10;WXNwu0MYQi/cmZ8TXhpihHGyqgJnfGCYEP2ySKkTuw/GZD/ViC7GMQNOUiAQUtuJUjot02oTMShI&#10;Q0bEQAfJgfA+9IS47SWC5FJk6FOBclo2w5NqZVwscxza9DAt2HQjXo0mkdpJo/Zf+lpxOHZCTAUW&#10;JH1XKNlHsoGiq6sbXwt9lbShS93xev+deCUSJDItJf/quuMjpJo85E2iRHdd8V4tTjBrcTkh46uV&#10;VeF80jKCHtvXybMf/NQ/gWCJjwtakQM2wtssQpZ0IPcinOYYEciMIh6T/OVkgQVDJLGN4c+uoAJO&#10;AzZeZlxmp99uIT9kQdaKUa0UWnAiIiMpFOV02hEVge8fBHlJwmDlW2E9B0QoMsSzLws8z0NT/hwg&#10;P8ATmvCNEVgSQdrfEbn8EYhBbmUmmqyk88dJpQAw6iGTnyAeV6N6QLf+En0dYwcGusAUdbEMj+oQ&#10;1Ea9AHr3WC719PaY7ftUjbdDvXvoV+mqYAQQAAwJ+QQAQYBwh+wp/QyBAGDAABRKCPyIQgBw6KRC&#10;NxyHP+PxyQxsDSSJAJ8yiPv+QxeGP6VRCTQ6FP2RRwETiLvudxqDQ6XTCbRCHAei0OBRB9UqgSCh&#10;QeEUyVz6HQIE1YTViTU6t1yu16v2Cw2Kv0Gx2az2i02q12y22633C43K53S63aupq8me9xA735EY&#10;C74KxSh8uHDvTE2WQx6m06TSQDSYC5R65aLyyEQ4OZxx56QzgEPjR0p9RTGv+tTaVT+GwKLgTYw7&#10;S2WigeLiPc5Z6ubexCVRSaSGTbECSadvuexuL5HCyqXVSBWXF2nYbKBbSVY6hTKBcKw7bMRyKdDv&#10;Qrow+DaoAciyw7f9uOSZ7/R0faIZEbfoIfxv/5LkQVYCQdgRFzngc7oJeRDGTZRF2UAU9oSYVXEO&#10;ZEDYYgJFDxhx8D/RRxUQhCEj2d8AHURtJgUitFGjPhwEETR5QBiqK2ROmOHtR9JkXTRrGvQiAoYA&#10;2HDxS5pYiZQGpLfwEEhRQ1JRiZX0XehyooWpF2hRB9D3dp8VdSaAEdQID5mCCaDkmo75slNBnFmM&#10;AEOCGdJmA9EGJPQ5Z7S6cUmaWcUOAqgwVoUEaHYOiaKoujFybs3KQcpw0SahrUvmB65fVJEUSbaC&#10;z+dYBHIRSPwBqV7kCBiqp5iZUUXBmsJNRCJGeONLkUad0kfaiHkxRKEIQB6wm7OKxW1UVkW5CN60&#10;UNqzouUeNESZFjECAu155RByI4OmRUQkOKwUjxCXneZNVscVtqjQVTwDnBDHBQpmQDTR70GbZJrx&#10;P2caoqaYFfvZG6ltFxQlwaW02aU6sLkVzmOg0BUuSY3cUIbFp5WUPsaYUy8dSEaMgDnIrRwFkYQa&#10;Wn8BQ6EEXi6bkjSSwgeZE281chYsrZRxU0jJDH4SRs1KscB2FnFasQSbRc+WHCAAw6m6TAJkY6pu&#10;EIwPzRleeiEIU1pSEGlhBqwBmSwao3Z9oULYdp2zbdu2/cNx3Lc6MXkml7GdfV/YHdFzmw70UtzX&#10;UieimskQJxYhRxNHIn5EpDReJEQS5xUUaWlXRiivEG1ZH8nUuDESS5F4CbaCTuprAdRehJkq43Sw&#10;AcW1wLi6n792tbXr1lIqZl+VEI71qaUQJx07Q5Ok7SaPu+mQAeVQTa57OWLWjD/1gb9is4Smo5Im&#10;gKBAdRe3Dt+SuLsnKunaUJDtIRJIYQbY8vy1RIaBdGM4osBlEhgKAt/S6SEBkAjSmlXeP5XJVGfg&#10;GdcTtCBGSCGRNsCKCZISVG9HMwsdTuyuHFTs/IeTPR/FzPQh53BNnjkIUkRxCCAh5wuRQZE9ZpTb&#10;HFToCEdkOEillMi2WD464fqkI+zshUEwRAOiO32JMSolkQg+xQbru3WpfQgn12BKjimRNCPCLbu4&#10;SEcX6h5CD9F2m2JCZFT6EIinrS7Bl07uyLkXiCP+FC9CFMQJUTSOUNDYxFWoRw/w32/qlIuoMBQF&#10;5DnFWKOIlxyEIHFQOOeH460kgFbGcUlR64pKbXq+kr5JpDgXhwOyTgAXPj6hKY5xQADlRYJIS6Uk&#10;coTIpfc2BL7AV+uYKoReUCTTIoukU1RwZQjIyqg+I2Y6URqEWjgRhIAAwyTQZEDlGZoYAFTWkAJO&#10;MYidyYIlLuQ8onJE2SamgEA3pzwfai4Y+Tw5dQpegR9ARZZXkKIod0AMKi0GQJI1Q9EVYRTsalPy&#10;bhH4Nwna+Rs1EsoOGxn+tVfzUJrq9hWZQFFFo/RMoyWChdGqO0eo/SCkNIi6t2bw3oO5gBEUjLDF&#10;seEinlvqolLWiNCXEGxMjEWFw8yaQfJUiQ5RRCiuvUuP+ZgA4xvoKowOmaHmAyaRmtEiCnkYkKjA&#10;epX5lDUQhTjF2hDmqvJgdU82gzhJOk2eDRysoAUqkCKiqVMUVjHIoOIbGfYBk8pxdPTqC6Lg6V+K&#10;ErQzycQJ2ENtTpv6V3mFOqCAdVQGDivkHadlTZKlAOwgqmBCDymeD9RQbZIdhAJuzIci4cFpprIn&#10;I+RePYBK8EMJUcwkjT2VECMiQ5sqdkPH2HRJKmFaZ7zzsuW89bk7hNoIdEcBy2idkQNCi6boAkUS&#10;FfBB+3amp/kubKBa7dK7u3eLOS4a94loVXuirusB2j1uJNjMsAaXZ8uHPTammNSXOj/ZvQFB5lLQ&#10;oQt2RCx0hYPpFdqQQqKvgBUMcS4y5hHHHACNDKACWEiIEUt3BmHZJIBAMM4BxCBEFuW7dGQg3Yzc&#10;S2OIddsC0hZb3nPRRC6BF0kFhNRWgxzWzKWTQsSQ20/0XP2ogVwyMcXzVLqSaFGdk33s6NiusitM&#10;21vsqwAVTRFBfZWFNlhgJxQw5cB5l5y5ApCqFArIBDx65iGxw0btE2MgAUwjMSUiV5KkyaOni3KM&#10;2bX42IEbbNs2x9lRxZTRnDxHROwtiAY5F+K1VpofdCdbvNDUALGQ6IdnbFOFsVhICU5axXfozo3T&#10;+otR6k1LqYt9JS+EGL9Shvmp75yASLV15xsY5FCtWUXMa4ShGFnON40pNM66YvRCNzOLV+1GsndB&#10;nIBSLyyOeQyoZcM8RRm8VB2F8MZ1mLRoJCuxr6Hol6SSdJBiaODS6tzEozRobsywKZWRWzdmHHCv&#10;q9YBMKZEsUdwiTs2DAlYCl2SSeWn1pqctOVxDMc6FAEzJQ4EdPHIek6cstydzEoqhF9TVqiEXQw1&#10;DY9ckG/uDrJJ6WinABbZn1O3aGk23uzOQQ52b4JAG7JVDEiWY9Nk018VEmkqiIPYA3cnV/RLuok3&#10;nZaoi0dISfkOk2QFQ3b4twPxpTBEtIYuIFKBsevsfEMkK0/aRHEh3vwK7AkxJuHJNdPwMlBQkIJN&#10;Zlvgfm84PzaMpimxxQkiyAU0zUbZNDI3JzGjOXKllSyOvYQacRdNK0NIYiYk2YzIyiaVpPameqaa&#10;4AOcUwswry9BxSbtItLfLFtQFkNrHkCFWa5N0EbHsA8+ypaGX2r1gfnI8CSR2ZhVsvNNtw5cJkSX&#10;QXSLspf817PFF9TLFHfJtIUPzwZHBegOz9X30W+oyny2ub0jgia6M4HEC7FfMrldiHZN+i+klSAi&#10;sAm5/0VuOof4/0/r/b+8SdUt51W3ulX9BFCkA3BuzBBsVvnyAACECQ0NhIRyBhUoirBCxDCPYEXL&#10;SjVxF5TEnaAAjZUGWc3N4GyS1uXiyEhyhpTf3SUIX8z63Cy+U8FNGNWg133WQAWGkahElu1kTTxN&#10;EigsIPQzoPwlYQQQYQ1gCElOjpz5mThGxxSQyEDp1SF8VdiEGKWGieUH0omBk1yln6l8kCnDnpXb&#10;k13Dj4IFwAF4V4xozUWQm10B2+TwgAiljATswJIdBJkkFLYSWszEHSRQi6hO3JBYSoUjGDFNV8oK&#10;hclth2BSjUVoUoBDm82TRKmHhBhkQH4ln8H+ImTfRpS3ISD5xXBoWGiJCRzoHlxAmHCeVOlQG22B&#10;0bxCGlhkRKiQ0bhDDLE7w/HkW1gA0ZRBiLnn3Jz4Gu25RCoAXNSYBF37khRFGvhu3dwBTMm8BIhF&#10;ETxFBhStT3EoCECynCl8n4gAYv2zGYyRYo1xmjoB2+15l6REkoEoHfyXWPxLTsG1QAhFzxQ+2kHc&#10;B/BLlqIDBPILhYniQBDQQ+kpFUhRUNiAkiozXCRSocR0RzXF1xhtm/ovBIhLnf45IFRYC4wA1xSf&#10;S0Ws3UjVRlGGjXBKCXRyIawA3XpGhQklxHzL2woMRTnrX34ZjoRJ4YYhREEqmIgAyM2b3GZM0qkh&#10;UoFuzGI501yyoIomjaYh5TZUJUZUpUxX3+lJ1KX9SLnsA2GDhM1VZSXJ5TFiV92ig+2B3nRKVYYr&#10;BcoM0mmzjnhlEhVkSpRxSQiGDalBRDCeWthBmSVTBbE94WZVE1xkU5WGhNEokkCJg0ZjAqpjkint&#10;wbJkiyhKkH0H3KSn49REloTf3Fg+SKF+gBWlmgVCJfBGyAlpBo0+UmldABBF1oSQ281qDpBVmHCA&#10;hEEokkjKIny7TZVOlOiKDz3qg/ljCQxxUOhH3pjzWHBkVL5X19GxQAUoDsyRZc2e1Sn2BbpMoK4X&#10;ZQpHEZxBHMFbYtRlBJlyXQYZZg56iihyEipKIf45YWnC1GJu4SoyBWBDnf5Y45pMyWhOB8x9E/09&#10;54J9hmlCDAYg49yX1dhJj4Ds0kkopZZZlARtmKS3IfC7SyiQxXInSCX1Ao6IE0qDSBHwzsEdEeJz&#10;2Sponj5xD6S+mtxCCEHvBKJGVUZfwABoWHEGVropk2Gdh2nhm2yp3znaFGC84OqKaN17ZFXuZz5d&#10;BsS4VkD5BKnI1xpmgAmizEBFydjZRQieUgGbRajrGUqCVZJPXmZoSEGYxtlpg4I3HKRIRxT4C3Er&#10;GtZ4VBJM46JoUhYtJGmmVNF0GB0VBDIv4BABIk1SRDnvhXRF0NpTJ6xd5T6kKk6lKlWn5Vn/GrX/&#10;mrxKoAW5FSVExY0rQBj9ZDEpxHJo3mZ/BYkmqoaqxW1cJGpoTwU9C+58V82RarlHn3TZ0qqcF5Ts&#10;3YKNIJD50T1KSJCdgjKyiAm9mnlzROFyWGlLYTxOxNEplc3JmKxAhhU+SM5rVjhoVkVLVMB6EBhx&#10;TARoSAlkWiz+gBWm1yW84SUIWB4M09oGpY2eClmljLxDmm2GlOkHzL6um3C1i14dAJBu6bSJq6RV&#10;ieWbakhNptACSXbAlB18nBgApQXJ0CmiBEGY6G6lrIRaRyEgDg327Fi0RkVjj0kchkUhVlUBJBC8&#10;jzbA0XjAlchjpNU9yJh4pNw/p4mtABBoVSFsBCBpTSZOp/Cpa+hsXcSwqzhBiXabbMA+oPQsGmzZ&#10;SAqXaqBsXLJgklBxX5EhRNFz5ap0khzZUokFyJja5oaGKoFMquGx7c5M7Ni0U3wFxJjs1u2c4pKp&#10;7Pi0ZlBHz0lSH3RZZ26SrcSpTYxpSJBDolgH0piRUoqYRb6o2lmTTuxkaMw+SIHihIjsxpSXblYh&#10;UMBJCdoxg/xLjUxO2c23mQF+S5KtpLRYZrSTSEFOhhbD6RJPB1wAX5Lr4CidImLIhbbELxbyLyby&#10;jZ6mAAGrJWHRBpYAY/Bb6+T6ZIZ2aYh0UqHmjwBE4/xaYGocFCLXxW6P6Nn5VGU/qtxdoMGhIhrd&#10;Agb8hNFFgKGXgPHcrXABJKiQ1yTs4/Q+5WxymDqQym2eCEC+mP7vbQhOKiz+RlDL1VrpZeWk56aN&#10;4WxXqZ5HzzZT5Kpfr6VSYgBYxJk5SQ5W67BlE5UFxpWi30B1XHLOFlIB5HJ+zzZoTAUciyr/7y8P&#10;BQiXXf2ixZ0dJaA+acYBS5bQatcIjURXGPxxagw/nPrvsAKVxoTMo1hnqElmMBlNgBGKUF1ZGaAB&#10;LkEhRQhLrJRKBpUTwq8bAVMbhJnQRxTEDs3dnmRZWiEeZvLGxBnKTEBkYA7icIGnsEpeFNKf5oBC&#10;BtloUoi0UoCAkkLJhBE92wLMzsRsbY6SRG3OhCieZC6fm32gsGMmmEhkZ1sXAAYBqeRZlRhJmGjY&#10;68YLpylSZtxBkhXQTf8phSRSnKSEGGsdWk7Q61clcHsu8ekmlyRFCJJT8g51yEAKczxDkiiLlk4E&#10;2lymz+JYFD1yU5bxMPRY7x83s4c4s4xYLzbz2rnRVkabRdmzCf4i6N2UJa1i3C5HnygByQ1OrbBj&#10;i/J16RhYTs2GkkssqvESszMp84G2rsFaqCL7BHJW0kjMiQ2m53CdkRTAa3BBCLqEZZcS9CbAyWYr&#10;6dg/CKKuVM1CqRI88C4UF5cC1nC57cMIDv0cLGnjgBMeYShcBJhttA2fBRSn9HRbrUFSb5zXlaxC&#10;GKUhRuxFHbZnxH4NUE83c5LxQ1tVL1FalTc8qr2jM2bNBHFbF8ppmN2zRCBITszLslcViwo8Q/m8&#10;2sqqjzcrUAoTiCVZBF05CaBXDp6FxSieQk9fgOtgHQWY8O5pxVhqNPAAZFbpKpcn1ENBEs49BCMQ&#10;SihJq2gAXZQ/B6HoV29eiOL6BZa9naBLov2lklCEGHNhJFzNbqVD6V5HlDlAb3F8cItjy0ZrbPaK&#10;A/UqlrFiD52OgBphkAhEHO056PJLlNxJBEGc099kwACoYvx6xDnDhJoWNDRXdj2iCdiEFkaCSEL/&#10;i1289QNMk5Y0dUhYdCN5t6d6sPc5n/X9Tf2vlH9X3KR6BthoRu2i1jLBxFG8xQqL1M6IwHRKro7M&#10;XhRAlyRpRuzT18dRBXcULFRjxEhxdi2o9v9NxXCLl1pcABXQdQqKh61W91l3dNXh8Mb6OBgAb5VS&#10;dX0IYM7PUpIGbGcmX5m/C14vxtjs6409b4M802OEMwQ+yJljMug+sLijFtJ2HGhYhtuSOCzYisGJ&#10;1CN66llOkT5MYunVV9FX+Sd6Kf2ntQMrBEmGsySErPTY8ZRBkkLFBCqhdcGkmWmTKeJBgBzZXDtF&#10;xKG82BA/AtufD0gQ+fzs1jmP5KsdD8jgxxVod3Nb9zrstJdMbERCKBNzRdiECdhkVOrMQ+meBtjM&#10;sjyB1kUCCEBNNrhBqTdL2lrhxEmm2HClj0ruZEaLdjuUtXej7N8qse7Pm3XyaRJwrKRJEDKClRRC&#10;GGkoCtRKpLF7S4bWwAC3Ekq+F6FGMKGUxH0cprdLlD2B2fcxdOBdb4pHuvVAav1anqZ3LkFoeUxZ&#10;NXO6O6+7Lyt7amn9UkkFyHuKtWm0+s+tdtmUuRCMxFwJ+/xtsaMRTixCtzRJjY2KRIRNPAjuqpms&#10;5b7qnmdNdw5z2zObVasTxlGYxNMYKJj9+IrFpNeTjcC3CXRhenRVsQm396FH5Ab6FMEBkBdImDuv&#10;gBpDtYBBPEByMNHZnStRZAXNmOxRYeILlaaBGP+YxBFqBDhoRFxhcqXJY6bbbsp3H536xH+phdly&#10;URbPe7Z6xLpWyXWZ2cZNtoUDyuC/UqjVzR74hEoKe6lD304FGcBkn15ZKExG8+ut46JJvA4hRxWG&#10;idhDjf4EA/RpQj/iASvilyYZHz6RBDljhtitWiy+BEn6dLIGJONubr8WyixJjTepnGHJ0dEoCJDp&#10;4fRReTesKzwCOROJOB0R2YyeVu1Q3qdJ8p+uqifV8Mkc/K7dNxwBCdmmytWbasVD0oBKiRRDq6qU&#10;3GwA7m+Nqww9hZSEEoDp8yuJk14fveIH8LIhKeobHLEdH6P3+u+t7iOPbx2zMqRKmGvKACfXhTvL&#10;P8f9P9XRO770KnBH0TzVBAH7AgJBH9Bn5CISAIWAoaBofBn8+onC4rFovGIzGo3HIbHgFCo0CZGD&#10;ZLAn68ZSA5XDwM+ZfIYtKwHJQaIJuAZzFZO4p6+J/GIS+6G/6LGAdSIIBHrTKG+4rOQCBamB6q9q&#10;vEZPUaK/45DIaCrDUwLL3zGAXaHnarLXKhObbXorHpnY48HLu77y6r3cLjfr/GYTTHq9MLe3UMcT&#10;gMXjLjUYrM63XKLJ43UclXYvUaVHpPSnvoMtOZnbgDSorCaVJ6dfaVEY3LRHsnhtLy79RCYRGK5U&#10;dfjYvM98AL7gMfC9PC6dpY9LbLGAz0Ax0ts5+rZeFGOMAJqEu71XPzt/MpnK6jlYXMfFv6QDtkI4&#10;96vj8vn9Pr9vv+I27v334jSgWgA8oCT8+EVRFylfAJJ3YQtUUeVyDEWdqDkNchFmTUVCYRfNl05S&#10;1HoHURRkLhhmXxh0AYbRqKIgRFBkVOaMVjexdUNdlOoNTmD1FhFnUCaIAW8aNK0RiVjlviNHGYfZ&#10;UUtTNXFskmFACgaL4kUV2oRTNHljRGUT/S2FgTmNM2HjcAUJgtBktVpOUTPqQFVAdJ0JVECJ3RgD&#10;J6SdtDwkWSZHAFM53AgHqGSMCUnNyi1XPZEXacxD07QNBJ6AxoD3WVJ19cJHlRA+oF3ByXUGNmpq&#10;aj+OQBXORJWABUVjU6CJKkMA0eQmQlSVN4XxeRK0neeJ05qAD1cgI8kVVycnBq52ghs+iH5tK07U&#10;Y1xLVti2batu3Ldt637guG4rTJq5RnudFR3uoiLsuO3lOOG8aYhahFcSk8Vck5K0Vqg/aBUpUWso&#10;B4pLRpHr1UWb19rdumah0EcQnJXFKbaBIRX2TUPBfGwQx04MfWo80YTNqkCTFvUGtdFkfQ5D6iYU&#10;9J9bhuYRlOwUbnJWUCTOlpyYeKraSc5NDxNBHQBmFml0CQMqaWuWYZFOXsxAETp1amHpReno4ACX&#10;FT0dHm2S10gYOzZnfrjA6vh1pZPlibkU1rLQGwI/6RAZNQV3o6N8o1q4iZO7oSrWhLPCGjUJbax0&#10;bfBGga4/GwXVw2+UYPNdcVHVKGB68ThzBMZGX/jQA1EAZqP7KmkQvN3iqLkeC7DseytxCYxOZg+R&#10;d0ElcYM6++gRuUI0tjIorlM3uQnVjpWXaYmrlcoVQRM7AybDdrZdLVjRWmJ/4F9fFhjTtq+KJkVY&#10;PZjs2SNZU3IApyU6LquaWydqVFM9Z4OQfjwTbEL8NWhlyPFogGAtRqjSnK+PIVwpz+DtMqJazofr&#10;CyGqwKnANOTMCylRTeo9HTLH4uof29c7RkCVpyWImMCb2iFmHaGORprBiGpyd02QjCxxuw4OElt6&#10;IBE0qUAJCle5pXuPyVUgACzuiMMwUasd05myCspSSqQfzzTGmYZYAIrjrDfkzPYYNDURSOw8h2SA&#10;hCs0UQrAAm9Qad3DNJdnHBbEMI4x0jrHaO8eI8x6W+uUTS5wzrpXWu2PZ82YMfHBAglhD29AVHLI&#10;4k6cibggT7Bkl6by4kzTkUIoZu23mXf+4whqiCuPBH4/R7xGUpmYQhGFQKiASSwLKT0cSXyuEzJa&#10;RVhUniZyXYcAFQihFeFRceBosph0vocSQP8sZY5apJjnMl/Q/0WENFpNYZs2AWzaCdNwscW3QrVg&#10;Sx0CB7HbSnIjLpEyE5lN3JbEc9hgE3yzi+9ZID0EFKpI5Lch7ozWkEApQBe6fXuuCfsSspSxIjy4&#10;SuP8b1Dl7xzRQ5GYhXJHDlMOypSBDSxgio6YN5UvULvhRW5hrjKmnk5KUhaBhCJoIJKUB2mM45CU&#10;0pq4IrijYBkbK4yFvg6HLStMZAlusw3IMbUbRZmDKm7yMQIo2VhEiJsqTk6N+EUZpzKU6Q2cBGHR&#10;o7qwoIlasVZD7L7ScoqixuQpnG1sAJpVEFKd4UyLagaDADVmoGlz10z1cK86NlEIUwEPYATmMFgS&#10;Wwpaom+iyjaCIJlOiixz127sFItJsp63iPTEhTG+NRExx2gZkYxVgA3NrEMxRY2zdUwkEKcsGJ4B&#10;LAERfxPeCoBXRkYOvVee9WgBEzrwqqwFdZlSnTPcUjRY4BufnrDEj8JTyN/swcOTxpSWw+H6TNsk&#10;R6bXcK9Xq7t4Lw3ivHeS8oAI+x/kCHddgiLzFxocN60T11EFRUaRWRiokCUWWO/+uz+K2kttcQK7&#10;6CSPE1ITSF6kEoRT3k7Khf5BCxwYMLcAAEzCpkVVmXQqdSm1EzapTEDtSTColI8v2vKUla4llESN&#10;rFzFqpTOEVFPp+x3DHxupYP+Olj0WUwt9jIBlCAfyGUqF2NbaHHIInIsbizgErBNlBQh6iEnfWPg&#10;Jf1JJpGNLG4YrjtkSkRLGzCOJSiWrEaPCQheNZZ2SI2UpwyiKLY1oyihWuSypshVm6O/rXLjypQ7&#10;ZQnKhE5L3iIP7NN027ENBfoy3F7tH6QIupgwcKTtJvWOyFTCBM6ZaubJqM0nCFkzkkph9BMUekNk&#10;k1Qiptn0PAeEq4pT99YWBbaq1F0Dm1EeKVhU0qciaqWIq8rQxGIOmXK5rulQBE5OGYYPxyg21MMY&#10;zqZc1xBk365nU1yLGvUEpyQJcIrxUVlkrWI8rZCNpfOnJbAPIYH1Gu2e6rw0s8CFqNnTrY8j3aoY&#10;OSZSbDxK5YAk2DQx9A7eDmDxRWC2xM1ELEZhRBDJCLAVfxlcQv8663EX2UAQoJCKQ1fO0WO67I1f&#10;z5ufs6U+1h/b5ZOTnNtoyGtUJPSEiOziY1jukRvYxM3Db10jHnAnQOh9E6L0bo951zLoIWuq9cg+&#10;iFcVMNnQ1dlgljc2zDK1ZN/cadJQcglISK68cBV2jZU2AlD5gRl0cZHm1mupL658EUz1UIapZRDv&#10;h1qTH7vil70jyk5kYWOWep6gwjmVHNS1jVmodr6tKK+6QAEJZgn0pXAiKoEwdXrbJ6iak1QIveuh&#10;CyaxHTlYwq6bQA7sLRiHRxv3lY1uj298vMQBFjLCAomdA1XSgVVRHPtDHyEbJrlAExGyT7QqfgzU&#10;UigDKbMoQJoCUy+pyg5VfRHQjMWVNKWNUShFonJKHfC+3waGOjoABTEPSP13ctAONmEbAEPmKYlU&#10;f0yD5M2nzbD0XXgBktY+KqHsTEZSELG2QuduP1cXP5dCXVEPazD8N1dlEfW2TjGHZIEccrKfKgRH&#10;QDfuJ9dhKqFKKESMO2JfJTI+ZYaJW2VWcsXNf1FxEed1ACKiKNPoEnOlc0VSJJEeKWfobnIYFOFK&#10;WGMkKVJ6cHDtJaK+ZgW7EXgMZZMHJ3KIGDgAXzEjHuJvd5IEMWeGPkdscmgpIlIoPTT5eOGAOqaJ&#10;WQQePsAAWIJjFKU+TpWVKEJ0EILBVtF9KWAbh6KNQuephpeqgOErEJbOfPe0RiACPZFTUdAiEVHf&#10;ZjHoa0FKeeElL3G2gSQgFRHuLEfsRwhOicifigihiiLbXodLAAdNXsfrO2GHIoYVgxFVS5ETcWiA&#10;AGFcd9GLaIdiEEVQOXVhADRacnHiFjhjLAZ+bZJZeGV2EtTEKWGHJ9Vkc6ELFjbuEnU+WGULAAUs&#10;SmZZfZbUf8OyEeY1e4OlV/bUcja0aoRZUjLaV2QDNkU+KzbTdde4eteRHqKNfuh0gQahLSRYiFGN&#10;RYQNb/baTSLMWBIoRHORIWUWd5f8WkKEKYj/F/XWPWVtOnV8g7QUE5jfZJWxcvhMAAKIYhU6OrEC&#10;DfknFOJvcubHJJKiXbijkwLuKKKLhbgtHjK2ENWGJnfSeNjrhmEre4OvELQuhBd/ADFRYhTGF7Wz&#10;jokgXGflQAjyWdkXdxEaRzepeuJnIWEeUhacFKPvFDckZOlHkbYDfLePaCJ3Ezh6AbKEVpFcKWSM&#10;GHL3gRfMk4ACc2MsSJADf1bGhlS+i5Eai9jGE5RpKIO6LEEzGDDamMbGXPbZgXJAN3SkPBShe2FT&#10;PNe9P5e4RHERPoERcNEjcJEXfoLHUhX0E5mjAAJyFlabRSFTPdFjAomzFKhHfuHCQPEtSLN6O2i3&#10;KBL6ADSMfoEYd5Y1fkPXYhO6FRPoPKQgEelFAELEbukxLiienUnXnYnZnXilSAdMSCXticGDhHmm&#10;g6iGcZK5e4OGknDfGDebgKmWZ8GXgvP8TSfbZZRkYKJAhiErbJAEZXP4KIKiEVGHMwPdPgPOgJZ1&#10;RbjHgKn2i4nvHikpETjDK+EYlfFVNkPoN1ZXkYYPLTbjiwiQD8FjW2YhY0H7EYj0UxlZGMKNU+Mw&#10;bdLjeQhrl/P5faUlS/J3hUEVKIOGTyE9fWk2JnTefRlOFejYExhCa0odGlQDEzQHj8EYKIItVRD6&#10;hEcdELORNUU+G2j6jpSnApphfgnapkLYVpeLa1hNdwgqeIa6ENQpG2mRZZHsbNENSHIEIWeFWBQR&#10;V2l1lRlnGlV2kGmUD8acb9F/PPplF+KEEzKiKWewH7FRbuKIKYXwgmkDT2fmeRmaEYokIdJsECo7&#10;ghEEExhQAIIREtHamtE/o1ecS+acnAMzRVl2eulUhoZZnAQpfoL3U+EVQDEtiWELUhWsAESMHfMz&#10;pKD8UhW2GpEENUKiEJmMDaTCllgpIoVxcSqFqAIJl5ACQDcCosAAirF8FFccO6SMEenreZjSFTEe&#10;NUE1WdqKLSnWryr1r2r3U1ncXqipihIEnrbSrbNdNzNHdZICgsoOfCdAJTcrX/kaK6AFlMraoIoe&#10;P5crMqk8adZ/kssUo3sbpUZ+gwdmFkEvHzQLFDEnKWjID+Wkg3oVELgVF7qlMskSj9ENizFRKWbu&#10;jYHfXyEVe4TjEtpjceD8GDqrD4KNmqjgeRo1PkbUddK5FjKIEniPk3FKW6pCZZbZnuGmRQWBcVkg&#10;UaW+ErO6lsGDp3FAZZgyTjGDYVFjkRlmImmDEXTEQ1r4t2HiqQDuVwEEL3c1RhsIELJylsG2rBGL&#10;WklsFKTmpZMcMdQut9Nxo2kftYYwqfT8eRocUMaIW/pREXW9t3clADKEqOJ6EJQ4DdFOJye4EnhT&#10;Ggr0drtLk+hPMsFKKiSZFVVpqihsEPN1EeNHRHfuY1PdGck5pLpqiGHFoQf9lse4LHG2HaNkRMIC&#10;EYk1FxQQVXPrJyObenD2EVNHalNmExEzcCOKsGFDWksAImRpWEABSSEtSHZNPXezuufcFTVEE5Jy&#10;folCEWr+knqEvrEVvZKGFRSzmuD/EnnCUArxufHxvzwLwOwPwQH5r6nedOngfsERvvICm4prMqKE&#10;pUi2uQwNoPtPlnWVHaafD8s0qZUicLhqKIORPKjawqbiP9uvACHmpFuTHLENKEXXkraIZhYYklD9&#10;nxT3NFAEsRLWIYH+hFAMc3agVlSeolUxJ9ehtwtfw6jcxSfAEWP/QzHdLEkkAAU+g2w5n9QpVQvw&#10;EYeyuxsaSrsBwrU7oJYbAFSlgSpEhgJJpyF+V2HCmaVfK5xYsLtdYSFVObPouFtXMqiSElObhvN8&#10;Y1jafYxwELfFE1wRyYEXLHGDSMJ9d5SlnxWknPdppGk3ubxRVgEeuqtwSMeUG0sYsge+yUsCjqGT&#10;V2YhEzvfDss+FhLEGHj6RbKYDPzDcCO6wKXcquLSgiTAAIL3QgXPtDdcJnOjs0QCFoRbfoNUu4Gh&#10;UMwoxMAEIzFIT0rKETx7lPwsshEfRbEtHsTjUWEYQpkvAAFlMhPotJEaE1FRYIiyEGoUf+EPlsOd&#10;HCNUhHWrEPKEkqh1ECFjpBGlKWdWFTOGSzMhiFxvkEtbsdwfJJnAEtbuEeQumqYhJvPKEYTuIA0f&#10;NDL9FKNkSMyZwMyz0u0x0y0zEYwTinnffrMhPKvwqJPXqcR1uAy0TgWwQgjyIonzzoqjzgxCEZwg&#10;D6kcQAM8J6LEGDpdjBf9FKO6TjumggYWFTOlVQp+SYErKEZMvSlQdCDB1qMhA71tq/EPTUy1dqPr&#10;pU1dyxsaznJyw4d8whQiyDAEE1KYYnuZIdpXbZxsvHPth/v/rCnlHq1BoWlGgszn13TRtawlUpEE&#10;doXSWReMsPSqE5foMhrrEWKW2jqsNqOGO6FOnMNW1QkAapE3ar00ufFcXwbgo4Tonle/KrsOwzeH&#10;sPzfJQEvVLeRGY0/sakWtwGAVfgNAGTj2CEvFRiLFjd5H9eGcGcHNUfohnwiZubK2kTR3ew0dd2V&#10;LbzJ2gTSPdn9zQUMsmyoLKFVqERodnTKj60WlebK26D6uujlsbi6rFN6aIKYvBjJlpAIjEd7EJx0&#10;a/ElmfEHEIvWaHw1373HRhNkFKY1EVNkFOhHtX3mP5kGs3hqWSfTFFqpv3FVKERCELQDYhFRKYgH&#10;PWFRQpFO0kKqcCcE20qI0w474+4/t202iodPdGO2rH3k4gLi2QOiVbTPSevr1iXBo4b8n3fNbFbX&#10;z8xZV7lQ1HkdEtnHmOIJFjE1usD3jyEzRHe4fum+3kFRX5E/hHdqJAdSCG51EeBu54TaAthnRWkD&#10;3+5yKq131xNUFj4Pa4K15RG/wmIdvrqEeOJ2J3iznOvEsS3jXuT9xtd0FVSSMhy/twjyKIKE2kyA&#10;JJFKTEQDOdhHm5AGbfE/oxvIwkypEN45J65Ar3Mhnrkrsf3u1+k9sUX3N6VyD1p8rVnxwi3pVQtb&#10;acf5rWE5e4oSJwlQL8EvU+FRSMxiynH5KINkQDrScguw6/R7yT2Jw2iXVXie5d1Jq3147SYFqbfX&#10;hqd7yLEEKE17nH2wiIEPf3y0x05XpVty7rVtSnjEbotiz/fOECJfEzQXFVX84QsSsqEVFjAn8USH&#10;rdE1zOEG77FxFjoXAHpQyoNeAFix386lEE4SEnRpRrdfAEcCWdIEPKnH3vSnJyO5Hd62Xe498487&#10;LZD8D4DPDQDQD2D5gpOkAGAvAwAxAMAIpY88LZ5C04dIPoOdXj6YVgSn7K69sZb5Olf1P4jyWkE1&#10;JvoFeG8irvElxVEpp6mWgoa+FVJvRbKEdzP+ylzpjYsRywS+Bt97Y1FKBs9/Az+BLcoOgaAPHsNo&#10;UtoJ9y8PPrHsJyhZE/3IHzqgxE91l2vy86kxoHYO7pEtekIASHFcvUPtE1Kz4LeAddE1jjEriVF5&#10;zmH4IfeREnWkHujY9OnZEnDX+6bzlVpsn1bU6APXTjIEi3bcdkn0288iQbET1Q67LjfuEJKIRHrh&#10;H5Yx+Wvx+ZH4mB8Bd2J6FjtF3Epr3NKqqeABjaHqcc1d+SmA4keGRk3v8FFj9nANvbNMxziCYvV2&#10;YO2vRwEAAkCAEEgr9g7/hIBhYDhsHfsJf8FDEUB0WckYgsRiL7jsPgsgkMFAskgQEBEoCUqf0scU&#10;uiICmIMmcdfcRfM4j8Ek0kAsLAMsf0/h78osFiwOEdKkUiiLqp7tqM1oM/A1WENYBNaplcrter9g&#10;sNisdkstgiNmtNqtdsttut9wuNyudzfzka7OUqrVzNaTZfMdhMiAM9EAnFxNKRVHoyFIDAV0yMiY&#10;iwTaQUi5yVMCIgFqQQx/BYGzVeTWmM+ogp31aI1uk19jor8b20ee2uM/3MLoNoucxAVUhcFn8bwV&#10;qn8NAeywcLA/O38ahMPoO/n4N64X7Lu7bx7sRoMPh+9pm/pAf88mkT49bd9s4fPj4cMh0I40g4n2&#10;goK/c12XxcdC09cl71BWBJnFP9zgHOmDCug4wYQDmEhmhR+ESbBX3Jgp1wNes+DyiB/wAT9v4iVY&#10;Bn7Ao9IreKCH5hhaW6AF0UbjCGIkTFBYFQSFoiV1VVWeBB40fIAURgpyQgkpTzqis9E1i2F4jc1z&#10;k1gh6Uhb9JpCP1so7XKFkib9yQTmUGpnbY80uOJD4cVgIU/jacpznSdVzk57TdctbZjQ1QW8i9Xk&#10;mcmVnFmFc4yV1yUFTVYKHnZBC0pIv6UmkcqXCimaOcJBI+pCdoyT9Jn+faJ3Jb+Hk1nFO0CT1BYn&#10;B6sU/OOtIeQWpJSriRYCQ0D6+d08Yep5XoyT1v1TSxIpbn8/m/oCUqrSCX4/QuIrOslIY4AKJ1Be&#10;9Y7XP5BbgcyRqBXF0Fcb9vz6uxI0kCq8EYOQ9r0bKulitqKa+A8FL9RE28ArZBJlBMHcGQ+a7AtN&#10;BInchDURuw+kRkABlIdkF6uV84MbPDHUwTGJwWyIEckuin8np+w8oyvLMty7Jz9Ps+S5KomihK8v&#10;z3Po/FrAIBAGDUPxNGoZhaBECQFy9XT+KckB9KcvjTjYEQhC8liLINop1aYmmoGdqmsa7Sl1SzGz&#10;gO/aFuomPLVQnC2RtFTbmW1P4pSoElIQWTD13xInJxeKaMR2az34Xb7kT8EOKwYHZYABEbAkx764&#10;o/KlfqJAnTthb+YATmrh5dC0oAh+n7VE7ZrRE7OrCTreKBDE9tlKdLqjlBJf4dXKP2vj32ePcUh5&#10;ZpPA73s9jWG2ras+Oks8KfXJAPEYyQ+0UmSZMwMBX2m0N7EZfRFyQL+LhT3o26Ux45OgA+pdIHoZ&#10;C0mdVuocvQ9vkm115vovx/8/3/iDEHGzAJ8ijzNLRd+pwkDwm1HzAGidVB6yRPqdijNTrc1iOyLi&#10;NeDYjIOsRCXCAKkInHLkSI/90MFXilmd4T9L5P0FEFYi+xthhCSG/buyICx7xyw8T2AA37JAIocG&#10;/ERYRCoEqmIaT9iL5iwpaIEgpWIHj3jriqxEsxsn1HJWe7mH7tYfQrVCAGGYADkwUJ6lw35WgEoe&#10;fUkg+h4UuRdeI89cRMUUppiaxeIMRBvrIdAWRk0OWLvuH+2Zjo8F3AFBNIxE5ERwyQb4PViKCEZI&#10;nc+45/YACeuMhgSF8jZiIkPccT9M4Gm8wnlSWWBcqpWyuleZohIsBPiJFCLEYxEC6ABBSDYJQgA9&#10;hmATAlpQ/2YiCDiF4Zo4B6tTaq1drJo06Nca82AO5rRESwLVDwco6JulrWXIBuSNWXu1AElEsz2E&#10;TkFQ9FdbKVADk/QI804sXUxEyJmCKfMmodw8VSR04JuWTHhSGZJ4iIier3RjA2cQoaGgsoe69i8a&#10;5sqfgLO6FKNKDQXLGcljIAJ2rSc2y05MZCCqDIaSJLiCCxyXoIABUZRTxm/iSAOKQ56byIpXDR6B&#10;DZKUbho8SF0DVmThK+T0kxD41FaA5UxeSTotENnBDmHNFKq1WLih6SA4XpELizS4uhv3Rv1ZaxRF&#10;Lo1gRGnGUyixTFeADIfE2MIAWIiQrqnlCQOQsV6k8lOFNQaRFiRKcWBhuSCxrJMt5VjPyrP1S5CY&#10;ADb4Dn2OSUM+rxq+rRfC+In7Aq+m/cZHg2y8p5FCQCSRXE9XzmQIIgoDdrierySiQ+ykCSfr7dPQ&#10;BfoFCIxVHXGAghv3tAVWAe+Ci0ULUIKK+pGSHEUrAIKxdJhEW7sXPe9wgro4pHJYi2gd52x3VjtV&#10;Io34Gby18NkNy9J47hLApAWOzJDUUlKBGyZBg6UmGyJ+ecD8QSCunSZYYrT9bOu7IXGti99jxkmt&#10;1EE2T3H1OMTTd9u95QM1XqvKzC+GsNywG0MYWIdxEieIhZcBwFQNg6B2D0FwJgPEFHENoaQwxijG&#10;HKOseVawAhLC8HMMwUwfUYZcPwe45g0BbDQOpnhBQIAXA8CUDwFy6AMAuCENIYguAIAI1s05qSCG&#10;rms2LDhXXTtmvfQsriz8M2EWobmdRBLSLfdtCqFBY7UleOSRTPIGCgzdHQsAjk/7AUvetloghRCj&#10;O3nnZfMwAbBD/sjO8oKhdF2BzkQUUumBbaadeF/ToNNP5if6qfSxIbHUFgTBTNSMK2T2tW8XDKMj&#10;qExQVpNL9tMggArjRd5+k9WrWi/og+8GXgwXW06OCjBCIune9oJBSb6J6h2jtIkMAhsySN/SWbLv&#10;EaLDW1SSgZXdHbdtMAU39xaf53IbpoWw0d2hM3fKZ16RUe7oZaSaKUQSIx9Q8rjNwAHsYVWBstdi&#10;UXlpZJjnZC05TvubYcANDlwiTJrJqxGcCCOEkLRPSCF5zopTboGP0oL8c5N3t0TWUJCV9ymu6mu3&#10;4AEToKcnsGCkdgBW6u/e6GlrgN26TyQ+NZv5JE/vnR4c3RrnsDTLVQgl/yn1w0DUXYQAUTlIqYBw&#10;396RudIjLEqruwc2QUN+sYmMOWCEFdWOy3u5x/ujdaCQnpD+fEHJNfum455JWJshs050+QRE9q1r&#10;oAFwpJXh8E9q3SIB5LydfKbacqtVeO8j5I0g+x6DqDuHAN43B1TMPuCsHASg5BuC8BUBgCSuj4Hq&#10;O8UwlxGCxGGNM/IAwFgWEWJESAJALAMaUPAbgxwvhyEO8YJIYA6hpCkD3ac08ugAy/NfyTEXuSSL&#10;B2IkkmqUksp8RutmrEM1RIFzQgnQCY94JwbDbZXIKVCXLpTrgA0FER5dURYsNs5Ic8TH+nRZOHK3&#10;6/Ch5Bq0QUNiANNcTU9gJOAhCR5M5wQsyY8wP5Aho1OUTFV4P1q0T1H9WRsN/tMNsR+1LpqhEdrh&#10;RlbWCVGNV87qCFZdTMVY/J+x2t+uBFvRZdrESx9UT5A0iJ/EUVUgQcidfOAqAuEI/4ml3KBZtJZK&#10;DSCqBp+wkVhksAMaFEpkCgSY4wuRTITFJWB1nMnUT06NEEUhehekl8yEyJcJ9gP4sBIhP4Pty5rB&#10;xkVZDEuwiJGKBJq5mmCJ/AQl2tmxxou1BYP9R0SRQBfluQb89gwRtAAAsB0YOYQU4wicnl4U51Yg&#10;Th+F+49Q/A5kQeHglIb8hwgok4T9cJgAQRdQdlOIwANuJkAEm8REms+owQb+I14FzVxEQJNtCWIB&#10;uGFmCISZw4b+EAQJJIrQOMbITUSYvtFJf4VGKUAB2UmVd1n0xBwSChF4AIik4wT1b11sl4SwidGt&#10;FIk6I0eNKYvuEMy+ACOiOuOwV8M0LcKIIEJcKwSIBgCcDkI0IUHYA0AYANnUPsPgJkIoHkLcMkN0&#10;SID8FQGkHIF4EmCMp8MwLUKAIIJkK4SAAIAcHAIII4EIC4B18plw19l42FNiAsnlIh9QTE6M44+I&#10;AsSZ2hoATYi5Zc6Nsx1EWCS0eM6Mm9Ig2Y+qDeTFY+LpjlDWDgbklxw458s9ceFseMiIckSaS1aE&#10;mkPNY95CEkygT8TUIKVwvIT8G2WADGWKBGOpZg7KWUyiL+A0TFGY24SxQkxR0+TItBO9uYTiUuBt&#10;AaCZnZzWEmC5USUIV8gos9tmFxmxgUUBoIkVOJSYQIikhxI4QlIhU9ZaLwupGtDIQdD53CJxoJGs&#10;tEb868wRb0kwl89hfOA6O2aopAUENaa53matReWgWV911JhlNtSBnkimDMuSEFwwn8XFIWYWCwAY&#10;uCVp1A51246MWNIiLCNZ/o34Q0uAsNrclGdBapC1oqdEAOdmBBYNDSCQAEhoc6S1bqIoSIvImkb8&#10;m86dn0l8UhDkvKTYkVGtyBOdYo69Ig28ckUgSaeoTF31R4SIk6MVdgSglBS5EExcT9JI2aHybJsW&#10;XlwcAI51tgQdreKcBcbInlpIR1IpFKTkQmKpKMQKagTEQ9H0TWg+FwxQ3c3dd1d12sb9fuLN0YeM&#10;hxKaambEnObOjuj544P0PYIZ5gMgNoOgSB+8GwH0IkEYDICIWsPIOcNYHAHIH0OwPUPsQUAsBgCY&#10;JMJAIkBQAqP4ywK4JkIMKALUMsQUAMAkA8IkJMJwCYBYAeSA118x85mF5Jd1H2DJuSfwUgRZ/ciC&#10;I0Q8e+d0SIgouuHOTNRx98ARFJJJ2hxtA0jKN6TeClX6CadWhdTwgipZzWYUsOC6d2FqE0XCbU7Q&#10;TEKmqspILQREDyrAGirIsoQJGsUhn2LVReYwnZxad9QoAETwSQjSitt+EcSAid1YT1IiSh+IVpTl&#10;vUWqC6U6r4SJv5wsQkbJOUf1/4V4b9zuS1Ihd14GdeRdnI+BHBuNClGcSQm89gsB2hY0SyfcV4T1&#10;Dke8/WNQxI76tQQQck9hbqS0SZ3YsBocPwRFfs3ej+wonJn13aXyOiqgW1qOhQbuvKNarsV54k6c&#10;QU9hcKUyYlIBOCD1iQi52AoEtET2ceXOukuNDSucAMT2S04yjoSJNt4l3mb8ooQ0twSxE0x8AIT1&#10;EFd2paw8WlTw9GH8WkhxnlKgV4RGAMNhgEAlcJ1lD4gpIwCYbKg6Xdw2pR16wYfYb+S0m+NJN1D4&#10;3UfwR0ck69hUWM2Y+Qe92MtsVZfuEGihER4mG+uooFE8ARcJ4mXJR4CW4MrMrQ+STET0T2iYAKI1&#10;1sxewkSGI06cbJreXYPkkWokTFcJIh4lIqW0P8tE9hzuzSwshij26W6hVUPEOYNYG8G8HgO65dks&#10;BsC0JQJIIUA40kW0P4JsIUHQLMMkNwSEAcHMIgJED8CoBoysP4PgI0HsHEMENUOUQUA8B0DMJsJU&#10;H86R458uSJ82SSEIk49wqpAlUcQMWKwU98fYSaH4PqZwP1zlX2YF+4tq/Gx9/oo8yaVgV+30uAUG&#10;ZuIOW9TGyeBuxE2PAYWuKqVwIIQVboIXA+wEQJEFboh5b0k66ebShIWmjpQC/MWBrezmLsSFvcrF&#10;EEQ8NrCigisaA8bg7I8859SwVZOByIQIUGfOtFnIgo3dEE+Q6dJIeOIW3uXTEJmxFsSwT8T0xccl&#10;b2vioxRe4nAFaUAFpOykbrE3EOFgAIhwkoCA+R3ZbJZYQ8C/GO6S6nGYWxJK1WtzGcXSIIAVKJQO&#10;WRugxFn0mkMzHdCAEtbpmwkW0WAHCK/JYpbpJJWkgobI+Roy/kTEwRKZ9cQQ+SikR1w7CqdtzGJb&#10;ASsDDUsyxOh2llUAbpy6ZauSo1w8de3W+cV4/VVpks4pd3IhDQm8vsnkbJaSqJnLG6Y0AR1aMXD8&#10;Qk+mpwAN244EWIe9tWKwUhFKEFAAP0mmT6xcgAAGS1zsQ+oRS4clGvFxVp4VUkTE4k4phUh5H2gY&#10;AhdpSgSEk6KpIoxd2gt1+ZcAyAVapZJqyrLlEF1bGwnbBjPjPs8dh4LAHUIgJ48YDYEwGEHwGYFE&#10;XENALsKQH4JMKoSIEQFkHAG4FkEIygPoPMOkHMG0GkOEO5koAACcDwFEIsHYGF5K91NV8+At2h3Z&#10;E22s4ohwk59MQTCqqUeMcmzwn9dsux+sxdzi0mE6tCURIpUSHQbq5+YWaCBRzOCLB4yyx/H6piod&#10;Chdw2gSZJIsBQ0KFn0HbV8C3WET9Gsgo/WBlqeqZ1JTQe+KzVCNdcaxUP7EZ1HVM8iHBNF+4Te1z&#10;FK/eW6peUSx+++rnUXO8ALUpZbLYcC12HbUgAEgovsiddIQl9qumxjEgSRZUP1R4b/K9q/JgT9bp&#10;nkb9b12h4GVAQJnAwwVZGsmkkU9jCpqYUw4zHvPzbUWU/V1nYPbYudqSYbIDH0Sx3YNDcMhAMEEf&#10;ccELcloyWU9gT/Fe+888xGDezIwYUGT0xuZZo5wYSAT0vs6MT9Ijc9acUXT0PrLkgqZnCsW2z8q+&#10;C2L0P8h4l+C4jTXVmw3YSoT+00idfZd3LkmkeM3cm+40d2tsPzVUeQTFRIVpgkfZR7a1YolESY6N&#10;cJvIV8vK0NsFnm22IAe/D43xEwYGvybZBdWESgwQ/W3AThA8TE4w+Rb1zV+sm8gqzYiAQWiA+JOJ&#10;3Zb0UEicm8h4kzgXXOBGsXTkQ0wRnnI7bsXTPrkrk0nULUJ4IoJkLAMQSIF0HQIkFUD4CkXEO4OE&#10;M0GoG4IEPY7MCYDwFAIwHYGIygPAOQNEGukoPNOEEwGIHgGYFADpAoP4/YPc80uKzAAoAmnRKnSq&#10;SNmCSV44RF1l4lw7FUAGOYr4h5n2fqdpUZ9YQ0TUclQkQUgpbok6swW8ya0cuC/GJdzXXPpvVGEs&#10;vi+USTHByGYrqxrgeMlw+RJINPrgLProF7rzbQAA/UQ9Q8CzfOIDAgW1cm2C6BAkgrVk30SHXPfW&#10;eBTtTzDfYCWfUSYcQuS0vbtwsMilTAPwUE6MbJvzGtnSB6SkuqJ0xQ9gmly7DPpUUyBGy2FzG4+r&#10;EFtyCKsVw5EGFbOcis2Z9ojK/45sim4MCWKq4e2Hb0V1gsv3hvk7xESAe+1DKEnOx/CxaqdPiI/w&#10;jLXOA/FkvIKbyNu0NECvyfV8HZJrkxRcifPIQ1a1a52hn8qUVZfM6MTUms/VSDLgQTTMivenH9X2&#10;cNnJQAwQxE+Q5Qbo4iWvYon9gp+DX6A/ToVZDk9hfY6fyxoNYvXjpwlV1CXIl8T2FMRG+MR1D7qa&#10;v2zuHEQRbocnZJo+z2h7YWqAQfo4QUhxhVJpIie59kuxW44xJIk53ntVo5csbppDY4c9wj34PohY&#10;gqS0hxfYSKfkx314Ad30e+nwQkilFI8RJKc4eEiehk6dfbZTU+y63zPDXg6OsmsLxIXD1r7D7MXQ&#10;J4IkHQLAMUNoSEAgHwJAJcDYCIBMXEPbl4HAGoG0OgPYSAA8B4DQJsJQH69spANcMEKsHcI0KPCM&#10;G4IMJEEQCgA8LoLsLoMsMsNANINUNQzpIAAdiYC8CkCMDMEAEsEUDgC4ASdw0roW9/ocQAAQKBwS&#10;CwaDwiEwqFwyDPmHtWIv+JwMGxZ+xiBgKNiOOgGPt2QvqRvuSxOTv+DRsBR8Av6XwOWyeWxqNy9/&#10;SiKQ2dwKWgSfgWgwmbyN9QaWyuByebwamTynwqWgOpzSCzeMP2Ez6gUEJV4L2CQt17WSizyVzmUw&#10;iTuS22R7Au4vG5qO6uy73EFmG9hq+gm/grAz8CSeoACVgbEzeSvvC4aBWic5GUSqNgjLvzM5qnY+&#10;jx/EgbAgqWu/SwaZx+Y6mC2mGS2ggWrxjHVGP0mex/B30NXN4u3f56Wy6XzKdZ3ISuN1jUcKB7Dd&#10;792vjp5uYcgBbStZ/E5rNZUBVMByfvbgA0qJyvByvNVsCX8Eh74+GB9N8N77w986rzQLmUt1mHRs&#10;H4DOqBT1gd2nCSt4QOg0FoPZcCHHhOFIVhaF4YhmGk8OeHYedmGktaBJ2MVVB2cgl4WgQNRXLROI&#10;mJSdZobVBLYRi1GUIW8f48OmPkrI+QQRkNwYghNwkfih115e+Bz1PeUH7bAFJUhE65XYyLEjQNN2&#10;weFK1gBcB5jOiZW9koAJGkVxn7edagAiZ+3heGYwHaA8J4i6b5qQJsGwRYDQYoJdzsmU6H/P5UlT&#10;ftN2cnyAQCl6i2sRN+WcS0HKZBWmzgp086fViaErhGDwWlA96fPNBoRg0DoFOpRWcbBjErBmtktO&#10;6uWcSsE69bA5rAQarWlO+emDQaoXEkhJ2DUVtImkgAW7VieDwd1mU3tFomtQJXgSSexEDbsD7kW0&#10;5KpQOAwfaJCTiu6TrPR9sAkvRN7mql+UneFg2abRsImbecEfpkHAMwaNMIwnCkLo/C8Ow/EMRxLE&#10;3HP4ix2GIwzYO5BAFBMjCYJIJgVA2GD9PY7h1G8aTcOk90DAoEAjJUniPBMBMUQQtSfIomSvMRGg&#10;KBQXhVEkvC1LE5DsPJj0fBcHwpGIZhnDkLAhzlCCa1oZ9cQMd9fIjYdYxJ9Tl2a1VIRt6kbS1eWa&#10;W+JUfoiigDS2/ZsQtxZvhu0U1pFQXtaBmqnwGQwRlc6933uNZImh7aISveorf1E31kZiGJelPwh5&#10;ziK5O6sYAcHdI+Om5APSfkUfViqbsQI9OwsS5hC7QIO2oalkvw3eWrQfu0NStsLO3hBOYAbAWgqf&#10;wz/3qCYm6epUrNv03kQd4Z+UFN31VhwZuTzaXYROaIjROWUFSuaGGnFa/E6NtkbfEHqGfWXIAtF4&#10;VYS2tgZSfZjlISwF9JAnrlBOSTZ3SL33gCc4CE0A8oHwQOirsjZonTn5UIm45iJluEEPaXl/brmx&#10;wihHCSEpCVDLAHM7976SCBmDPmQJ5cHH1G5J+QMrBsHqk3hWQg8JLVHHGh4Qok4hoiqvXoCQKESg&#10;OxMYc3p/COXikbNAeta6bnwJyKm5oAhu1zLXH4v93rhgIRkHHGY/Ly2HMBgMAJPSbSCw/UaP550N&#10;QCKCAwoR+hAibwET9HdQDsB6JOOivl9scCPw+dWbMnJLT3gnkedFDziiEunU2BU2BA1CLofO2wj5&#10;bz9pGW8nU+sgXqxXd6oyBCb1opGdSRuDMhmBHCUACKWpkxry4RwP1gJCTRMEQ8Yw8MtQRJOhSQM9&#10;7tgQEJc+6UgbpysSBIGBuaarSbliVSbQwZoCby8j2S8rBg06vxkxCacrEYhTmnTOqdc7CFj1D6GY&#10;Mw0R0KqJ6A8DomBKCOAyA8A6GR9DzD8HQNo0BwMcIEAYBgFBHiYE8B0BzYx/iYEGG4WwyxwkxbY+&#10;KWJhj3AOC2GkOgUwgAwhI1oTTXAztebA2KdqGnPv+lMQWGCaXxEvYDTIABeSivmQya97JL6cvdOu&#10;QORIAVvK9AmnUk8ZhxrVfzAqSZO26ErMYkZuiESsRpOuaAotOTBqAPyQOS0Fy7xuIKZpYg1q1jLr&#10;aoR/YUq4sGAYoAm6xHTtrAE35uhgzGPcYQtGART42LIIxFCXZG1ARMA7T8ApWDoulerDOQ5wq8my&#10;KwVmTgAkImDe2RgzirXBpQsEc4oJ7yWn1rFZRIxsCTp6eaTtfZPyb1SSPHVuxmSW1/llGxOs0wNj&#10;fuCjMx5g68krVaYM6MrgBG7JadFuBJbdmwVLUk8NTTe1WJzUOWUHDQTDLzS68N4rxkLKK9MbZ9YN&#10;0cIKbC3Zk7GmLJLaQzt6nFo0bpYKyZB0TDcv6u4cT+4yAQTC+s2pwr5lPsbbgfiaLDveILOFMa3p&#10;Ax6pqP8wZnHyD/kCogg025VW7NdApOZVHelYOqTi9d+5UHlwfFIARoDBvxQiQkorpVq3DO+U10RB&#10;UImgLfWcg+MYbELKIlsq2PLuHGWjjQgpWDGWCm6ABbLvW9LxP4QSIVjUwmTcQ4oleQUYAGtoZmsB&#10;Fn43BG+fkla6smkEJvf0bhWCVzJKwOHO5A65sEVPf8/NOUI2/rm4g3paTNYCsXgW8mioh4q0Xo7R&#10;+kEJjxDwGANI1h3D0IGAgCwIxLiREWBMBbOEMD8HqIRlQyhujqOcAsCIi2aAiAkANnI+B2hyDYG4&#10;bg6p64rs2A4CQOQagyAK3UgY8R0jiGaNUbZJR+EKAMAsOYfREA/BeB9Cox9sid22TxQ2cbzh13C2&#10;ERGkTHlYvPZ4fuBcrnhqEeXLTcsVJfI3T0hNsgCRxH9YTCBP1AEnN6qe/UoHiMBvbZ+VTfqjJ6Uf&#10;mCRab7joNPCW9LpQV4RBImqc+oluN5peqCXj4V+QmgVKs0kZ7z3vLvrDTLE6DOmTUfY0waVAKOfP&#10;rHwqcw65kJM1f83ssL7QAlfZTKnLJGbxTfXm7PQLKF5ks4Zcy1d6uUTfGEAPSuBvM6OQyNlroo9Y&#10;OPyrFpAoXlTdDHMzuQ98EfwFUkk+dxwvVTqStU6Wh9dEMHI8E9rSJuyLbkFR72AC3Dm4ZYy9i1tw&#10;JyxuXxfjGTEYGx5CQvS2m9aPKe3FHjYWZYthLLKz5SSv+5uAN/fVT/Sx84mvyemjL1Vuj16AakwA&#10;W16DXo8qlztgGM1w0fqaN2YkM1iHflxfOdEO+7ns5Dew2DbUT/mcd7tkGVTCmaKFCWp1i/1sjadd&#10;EvsH/X7h0b8LHBNgsebw/vJIJi2QPpVV3e8w/dwSToAaaYoYDYEl6kgB/fsyABOp7xbxK2Aj+xCU&#10;KXPhAl1CvRN2aVw0DCHh9RjFtRgwKYEzkwACTihEnx10DIFXmWjnLYHYIIIU6Q+Q6gbAZAbQ4g8T&#10;LxAmm2nWn2oWoyFw/w+AiwdwcTGj/0AwCQDwiAkwnAJwFk/jEw8w5g1gawcQeQ8A919gGAIQKgXA&#10;XwYgPgMgJhDA+w+A8QvQsgsQpQrQr4Kn/BAwCwFgJwkAkAhAFwDIQhjwtYbSPAfxxw0IcgdIdG44&#10;IhCh9V5xA3mDWD4EVQ/IH3tDxhpxkhyhGIfDvksTyBiXV3Yn4h1zBBNyHnwWSl9kHBLVc2giV0Ox&#10;xndBAhmihBNwr4o0uA127RmUDBewYReRokVBG1SSTkN0UT1YlBBnBg/Tl3zHagAX2xHyTiyXyCCR&#10;CX7QAVc1ixbBbYsXYxP0lnzxCyrziHZhhjwRQR4V8Q+4nHqn1ULVq12ilF9lRo2TdFNFcyrS5mOR&#10;14lyy3F42mKxwnAlU3lRBxsFSSpRsE1hIX+xJ05BBGJ2ZVxQBFvxoCqTn3E0qkrI3mLxsFvzpXxz&#10;xheR+USH3Id5FIIIpXATxDenqIfX8Hk5G2BouRyXXYYY8QAVyz9XyCryThLSpXM2cxG5I2QWLivC&#10;vSrVTY6BBCdCY2TxJYtjgBH4jYj2BmO4wW73p48nCRU1PSKhiT+x4R9R9YyhDRmlPYgY6ZCXtFRW&#10;JB7ydRAyrR7RsE1yn3YJSBCC0Vc2bhhhN1TxGDqgAVu2GEckfYexmYlD4G8wAipRjEKYxHno4GJQ&#10;ASs3rn/G647C0DvRoFuhGHSl+JBxHy4y5Gbh+R9w3nqwCD8VNB0Sr5KBKxRTdHKRHxokSFNBJznz&#10;n3MzhpFWi5VpqprZriGoJIJoKIKmmmnGnmoGopsAjweAcgvw1g41RYO4PYP4QTFA6Q3Aywjglgpg&#10;6g6w6A7Q8Q9QIQMwRAfwcgZwEgDYaxhg3QzgvAfghwlQ8w+ZJAAQSwYgdgZwUAOxx4bQtYb4cYc4&#10;dVLZrwADn2aZ9RUJeJMnUyGGJAA1l34T4CEXMyp02BOVu0cmKRlEPRU0ORmWFTnyp4mDBkEBA3kA&#10;2AqaGjBANaHXHwJYEwKXLx6BGxsDp31AABsCTnhD4Q/4tZRl9h7Rg1cx7ygCp0KWFXmnDEUxiR4S&#10;3igA2qQXRCdSdVi4/BBixFTXs5ZiSHZDdXR4wI2ZrEW3f5CXyhPBgz4Boj+1qB045xI5IY/BWB4V&#10;wxzGLhwS/BmW8I7zxJAB7hfz8RKz/ixB7HuF9VyxJygBjDyxjFPZblpQBX2B5YvZb3Bw/lrzvRKw&#10;Jqi0IZ+ajmi6GJUnWDxh7xmqK2SSFZcXyIfn8pim6hH1qhCkWx4xmVNJ/1l4wCFSThYocg0BJwi6&#10;sFTStBG1vxYqUksRoESGcF/VOS0SraoZLCDx9S4VlFYRD4GT1nsY/mzo26bKDBBCgBu3OhCBWBvV&#10;qRDzlilRD2UUB5RXnUCmYY3HyUCqWSSUcpI2CH4aZx1xsJbj8V4BnSqS5qYxU3kh7ay0LhP6npWg&#10;AyYWAjpSqayzv19SJh70ligDpXFg/2eyUDn4EKan8XtaKY1XsUX6eFNqmySDxjp3GR0xAyYS3lOB&#10;mRYpVBJRk5iRHy3ir1PSYRux9B0yhEgXM3M6j07JrLNbOLORBA/GtgYgaw3A8A9ptYLpuIMSFjJw&#10;hjKgyDLZwQDwiQlAnTIwBkJA8g7w6w8A8w9wEQFQGQDQCQBYMgtgoQjQmQrQwjiwFwJQOAkAiQeW&#10;onihOyqTiBPAq7dQgbdx9Qdreodp+S5kzbOn2QAq6V9K4pKCCXgRoipyaCrSER0XNkqiaEECHipz&#10;0UBpUhol6UCg1LmwU7nT+1c1/yp3xx+1vy1WKB4awFURma6xB6bjfRCBmpOGIpJmKi0YrgAqmlXh&#10;mbtydSpZEBDx0SqWZB3bA0dRgy+hU2V7iqmBCEW41kqq6LzFtllZABPJGKMRH6hFWmR0sjfnu02R&#10;P6ZBI7g2LyJhg2AmQEUW90EBtCdR4VcxsEEq5xE6R4nxmXUikJ/x7al6C2UhtIxD+4A7gMA0JRWB&#10;YrChtI1ABTBFcxby1b8q3hx7t7yGs2SCiUig/ZQXqZOqRKoRK1vxsGhHGCUEEKqRCxjAjcKSHhNw&#10;mMLSpaxAAFSRAyr1W4lcHBLafRJniRoH7KJGMBiReSrbfxBFvk05XRAh0TiMCatE0xWCnQ4I2R4b&#10;6BZLJQ+xKx76e6YBxkjkj1NBhiMhI8T7CiCYxLxxEz1RLWArpSeBjF2JPZ/RUI8EHWLJQq/DwhIx&#10;7aIcXhOxJ8Tx9RoDpy5nxccJQkWxK0lh4RvRRby8EaTAAamq/BeS6rzw/g2clqgEw4f2aaB0q0Cj&#10;p68AACpyZ0qidX6IjhQyygATxrt77zBh0bCmYh4Ud2AiTmcRnElhjMpn/SY0DJE8BDD7N8v8wpqm&#10;k2lWl2mSfQEwIQmAkwjAFQDLYGpGpmqGqhA1CQEgjglwoAHgD6jw9A5w2QbgcweQ7A9KzCcDQgiw&#10;kDIgGADDEVJ1KVKwd7fJ9UEIel4ZH2j6V5JZGkCiCxUyEVSRb8IiexExRVTZlG2Qx6GBjE8QZkw2&#10;AjiBNygBoCERsBopLSVBWF/62Q/0uq/CNxIxWLt3ZqZntnCIjm92UpKMus+yFljRk6LHFM0WU3+B&#10;QaLwABgx7xvdLY8k2hidOhfyThb8ciNhl1c6khCB+dOF28ZRXNNBPMOQ+x37/5R8qpMDxMS0bUUc&#10;+cp1CBiTp1iyp3b7uogMPqgFSCvRK5lL15c3U7AhOUfRaZbtH1RMjolBK1cxHQI9K8w9fjCTpTpb&#10;+LthiVu4lL5B+75hP3u8/wA5PI2L0jdFOV06wh04nsuwBz8X5bOxmWaWHBxhkwmdogxNpBAwWtp2&#10;4QdRYhJ3IyDz/sWRRllBohgx+X+x+ydUDJmiBRBsrQDJnjvRsEydmxBtumq1lKnh+UjRf4G4jBJW&#10;FYGBZGFdRgCEdy3iFSxMTzjpHdtyYxA8ujfiEWAnM3ew/xvUECxI2Yw2S466zxPCES3ihD1WEQB3&#10;bCvcexBxvUxhAlSSxMjJhd7XsAA6Trw6CownU7J6PdABl5mHsTiEGN+yvSpYsg/dnjsF7n8h799Q&#10;ExmsTxJx7xK0EBN1cxg8o6Cq3pbkWyJtS3r9ORPydVcygBAzpdn3WZgRQdmyDCDciHsdfzEMwePe&#10;QHiw+whQbwYwyQ3w8K0AGwlwlQjwGwECEoMg+A8INgaw2A5WvIOwHoPglJxajw/g9AggbwbgzA4Q&#10;7BBQBwdAiAkAPgKgG87zWzXRAjX8859Jr0ENq5WHLq3X4WVxgyrSTt3xUKI47SFdXSE2UljSdZQS&#10;ryHgwujxYi5hCUw1KVSdvwAR73aRjNFxgT8RLdHLHr9g/IwFy6LIg+onSn9kdYpw/DdNvBUzhhoE&#10;gSr0HNfdNcjb3chHmq/OrHREfRsDhsMhAh+WcUMt67tA/8CnrQ+27scwAWAtmmRIFiBx9Tn4v+LC&#10;FXgZLwAkdxRVwxWCp4+mjYjpfjCd03EhZB+y3i3i1UELD85zMBgde8bRc+tOxyda5QAdZVPbr+LV&#10;xRBkX6LBoheadC2GSY9CvT++tuQfDBx3b1ytVpfbhRAtTNx6iYuqy2+SCR7+6A9lu9MNWCb+IjBm&#10;bm/xc0OsqRLQyvKwkfLRJ0wwfPMeH0Bj+xvSqaZdoBGz+xeZlGQR4S6irV/0gZQZbnMiVIzhTzny&#10;hpoAARoMpRD6FADFvxK+syBUaBIz1XgRA4CAExPBN+jSHd2hzVXNYC5BjLprq/Fnm0CmAigEEKyG&#10;KN6YjoAUZBA96NKOzh4aHx78T7whL7KPawASrS3mbhmnb9RMPlPd5O26pO8B5amvco7sZuNZdM5x&#10;4SETBMoBJ2aWaxG0w4/CToC73EbO+er9jkUXM/EA/y8y9BCS5jn3t2WEExLJQMbxB77nsaqKhqaB&#10;Pzp3MxLajfDTC+P/wvxV4glAfwaAugzw5hBABAEQiQlwkwKQF1ECFw+g8g6QcwbQaQ4Q785ygQLg&#10;mgmQhAC7cJ9VEggwbFFpwEHQZgewjgTANwI+cFKOcgAOdM9JrxRYpRAH7An/BABBgLCARCnpDII/&#10;4NEIjEgAAYqAou/ozDoqAQHHo4/JDDonHInEJHEouApQAJZJpfMJjMpnMI5HANOJBIXzPHPPmNQG&#10;7Qm/RHvRpdEoUCA7TC5ThBUJtFYhHI8A4dKgPWg3XAXXnBYHxYohGbK/pC/JZLI4CraBLe+7jZbE&#10;+KpFatOANEwrfAbfnbgHngrLEKtfAq8MTipPBK0B5LBr8DXjlLRAn7dgDG6lhJlHKRNI5bwIFNLo&#10;9HXgXELi+3HrrpjIc/8hEY5nZjHAvug1vNpEH1wHfwnVxNZLJVsoLBs/ypNUo7HpVbQVugvqdi5e&#10;y8u3DtZOn5MKtCALZcvZdBNJlSqgIHT7oY9MvVodZdHVuA+tvKqtVo5rGXRBo2HVZgDtfhDloRN+&#10;0eaNHEqeMDIRUp2TlfhZWOUpdGsedzUcBiHwZiF6YjiSJYmieKIpiqK4si1EE8Pk14ygBEm+QZmw&#10;BZlmUcjREXoeltI/TFKkwclD0GkRBllc+DUVaxJEVeOL08KCVTEldHB3loK5cfhEGOByYThmOT43&#10;QSSQAVZo0qXNYksaMDpxRBdEOl5Bo9SqcJxdVSojPWf1EN+ZURdOIQZcI7z2opEGHWU7qPkZsEGX&#10;kCaVnZEQWpkE6bTBaE+OdiqXjqSEXeNKmHpsE6fcQ6m3pUCUqfhl5GWtFX2gxb2rXJZj+Q54kIYV&#10;HmsgdzWZbwGnVn89TisxEHjal2zybdmWphEDGUPFikOeNaI4XltkZf9AomcyR0UrZb6pA+62OgU6&#10;7vqJBofBix20YI8zkvlEHTB+/UTqtxFoSpSghwV+DswiMEOjBN04BHD2LvKH8PBFE1lNvGH1W8Es&#10;cUY96KPaCZ3QK8URnlb48QK00SysAEqXmD0ICTM4uzXNs3ziPrFznPM9z7P9A0HQolKsliBKMuDN&#10;SkbSDJQRQvBzNTzOo2RuGkdTtPtEQXC0QiaIUcI50PY0zJkhBsLUyjiRMZh7I4TA3CTQya3QZ92R&#10;CWh3Ije9k31EaIhS3UERy/QfXS7zroNM3PrVmnJz25ZQ465uLVNEpCzhVUeYoqudNzn2uONM1WUo&#10;MOmDfqMFCF1YwTNyHJVa6wP4Wjzu4jFkZhZGYLAOg8xAVVm/cDIrnAGr7BANh8URN8OIpIAH4Wht&#10;F5VZKqZBbiKzQRaIcP9VvdSr2uUctFeYS9z0cqZF4K+tBsgaCOGx65F+q7JtH4gW2J0QRt1WY557&#10;1SLlWY8cci6RjnlWWsBCBZHB0QOWcQghx8DYsNAMr4jxqV7mXfE+YmhSjyrjSURlyoAXeOKM8RYi&#10;7HAJMeWU908JHilHTMcakvJeSJoUMU60gxeCcEqTiA4xTzy8gniKaNv0SIkxKiWTCBw6EKPzAEiN&#10;IzkjMlqZ2z59CUSEQbZVCNUhK3HvkJsRNNRb4uj9PcOk+CBXahNjehsjL6YuRdgKAIxxeUYH4d+x&#10;42hjniHjJYcZ2BHjxuaAG7I0oFHgwiH84gxRZXuEZkMVKICBUerfcs9A4BlyOKGVSswcTJTqwrSm&#10;PlMY4T8Q7JM7xKRBoVsUcQwgdht3ZHsLQqwxUcR/RRLyfoi5HIVowgI/wjJl3iGZMk6oq0TlEEQW&#10;O7I1ks1oySH9Bw5p/SKvEeoR4ib0SQrkk079QxMDWRqcEuYthbZMgBLQ8QpgHVrGxGzPRZTyAPT4&#10;lLI1e8TmQI7XQAQxwIqBpoIgvkci9yILzeWQYtBijFLRjsTAvJ9IvvFJURxj0ZZCkIVSvOJlIIlw&#10;dpDSSktJqTotGWLUT4gxMivImE8MoewxhNBuzUcY0BdBtD8JSXhEQahJC+H0NIU6UNBH2I4PAbBg&#10;DWHORIBIdxFiQB2CcDLc26t3IM3lvYiKjM2RgN6sM7iQkcVTAsCFBy0Mlq9CQ2jKTMESMcqky69y&#10;ysKiw8gyRKltODKkwwipZX8GAPg58bgxbDjmsSRAFtjAa2OngzNuRBk1kXkG+N4pEysTAIqY477r&#10;x/mWIHX06AAyyEatHBAApLJqlZK0aOeDxz0oFjU/udJFSlEcWsx5HpjjD1pJCZc8Z+Dno9RwaOEF&#10;cESG0PHEcl9Yy0xiRORys68zpn4dqoi0I/YDl3I9C+MEQDqxORgZdV8LrTj/NvAi71FjnkqmrFVG&#10;sWwCpoO6XGZCQL53wjA/JM1l3kRUv9e4jF6EhEqWsoaeSKGQFCG7cMqUymCvfIzKhZVAwRHTrZhr&#10;DeG8GrYNAmiMwBDaXkhCiQ8ZVrntDgqq8pS0bLWajDaCcBErmFvWiRBiIAJ/Q8I9PgD1mYsGgI4U&#10;o8b15UI9JhCte8JwAYovYWckKTQAllkYRExx1S8yoyaYchyrJ0Yxl+AI6ZHLzj+LyCjNOKSQyolG&#10;bo8diRzIwybHM8kkyEZEIUoag7HniFKcKWh2tGmWK8VicA2LjVfgFMkZIxUGrRLmSMVZY71yy1hG&#10;8awq2F7mgAogdtbE1zZT/cnnUic1aRvnhSAJ9UUnLkEWJZe9Wqlb2lsmW8EeuE0KIUCjhY9HyZSo&#10;mpWR8pzYgFcA2n0gzHiwDgX2W2eFBSDH4sK89AJb50GZxEses5tKDyzSXd0AeP6z4c3KinVG5t07&#10;q3Wi0dA1xiBtDyIofNPiDApB8FMRAdAvtiRYLcUIjBLitGERMLgcxEBWB+CqJA9RTiZFGOwe49Rm&#10;DKGOPUfwFBHCbEiB4BoB2aj8HmOYOIbg4jhHaPdAIDALCLEiJMEYFQE1XE03YM7eEtVc3YiiWdBy&#10;IF5WPGo/Fa2buRjHuhyV04FxAJVeMnlvCtTwiA7WVEHXeMUnoNkZPWpQjO666YGAQ+w5ZJwZdApp&#10;y3l02PlZFlbrAO7s2AE8ckcaEtQ7sRcxoylPvtHokjyCNh79iBhdGxNGQaX1gRBNCr1wb1KVPA0a&#10;rEC0V3rLt0ZHogF07mPzxl/SYsw7hXYnnRyUkXs724sxmbkIOIvJ3u77ABbjgWveKBBjU4/Rg/ky&#10;kx7gYmclB3tu/fXmj2ORBaxl0KTfH5Ks57LYtQl9ZF7erQJDsaAIXnC8rkTowQpXVXh4yla4BGRB&#10;jy2DFAq/P4TnX6v1osPwNj97vu4MnAJ4sip8GS+fAFXc2d83kRALYaDXSeuEvF5HjF5SWGAFld7D&#10;/DHgNF5HsLKRqWFA4gUZWF0DCgYAmgaBAgcGOf7RWV4RjHjKGIFVqHAJGO/GHSzawXLEILWKpZxG&#10;3Q3bSaHSNGXZTEQOyFlHwWBgnghJpH8ADPXLRY4EGbHPXamEhShSrTVK8fSY9ADGOR7EXGjHjbHI&#10;UIaFxSHLWLiXJUbADVnRAGORqRqPiajYTK9RYhoeTSHHjRAF5PZECF5GSGXLRhOG3ejPFHzTFhpX&#10;/IoZ1acGxeIRgF5eZXtFSEqKvPKMPEQGXDaiPY8AAGOfnAqbRERVgVhGxXaaKTqHUG6RqT2EGOFY&#10;ZESH4KBgLEcGOeaJ4EXf5EcRAOyGpFobMZmF5LWbQPtfsc6h5i6i9i+YbD8D0DqB1BwBvDdDqD1E&#10;QAJARAeCMCSCOAdAPF6IoD+D6DxB/ByBuDRDiDveJAIATCHCQCRApAaAORID6B9BnBdDRDncpG1U&#10;yCOU1fiIuDZDHCyB6CICcD7OUAZAnA7CQCKB3AJfBNAN0c0VZAAVbN8i/EvFlbMLYeJQGEEZJM8J&#10;BHNJoMtEwWfPIbHGsY6SmEsf1ABQTXyABRAGXF0MeOhC0ksDRkuMCYEFmLzc1VnQrQXADWfi8IuQ&#10;JIRhFd1f8OThfGjHmRyWcFaiNECTVfUEZFWQrfEIlGsinKKetWkfNUAHTY/acEOKBYlD9XIkZRji&#10;plHauD/HjiGh9JCerACkUk/ImEqk5h8IjkWh+PFHjikAAhZNaEGZFQRHJH4WWlgM2eEJoFKg4RgI&#10;wgLKjltY1EIhrEEZNOQaqGgGOQ0FeacLWZWGjHwgxEZXaJoGiK5EGS7EOZpAoWxkMmompERKfOIG&#10;sGOdrmMX0EXfdb1F5OqfbHZHyhBEThdYBXKUAFoMeLREcDTnFfkGUWFBgnKG3JXDEDBnPB1nRGpV&#10;nIwh2EZaXC2nZH4BencBjneRqIFXfIkUYXzPhMkg+lAW4d3iDERFWSKKGLYKfGZGHIwSzlsdnAEI&#10;jTomwMufQD9ToHjiUiWK6D7ShHwX4G1bhF5XaTcPJF8KIF0awfzn8EQFKMUGOGjEOLRRqXII4eTl&#10;yFSZBlAoiXxmLomeEONe/gDoJE2XHmdd0OSO/GSFKgld0F5QrTsUHRogzhAADHVRAFlShV8D/EqT&#10;wSKEzSyMIWmD+JsEZGpW1Gxm6ADi3FMYkE8SoHwEsFKJoEqmAEZo8OSHjKpFlW0FiQVGHGHmqblk&#10;6pqptpuNAD+CnCRCACnC9DQEpBABWBnBxBcBJkEIjDSDACsCBCQCiD7fSAcAsA/COCEBzAIatRIC&#10;wCbCFCeCzDJETAeAuA/CJjYALAFp/RTD4DxCAB4BwDPDeDtUwBlB6U0A4N9kGc1c3N6kLpuFoRqR&#10;Oggl0dsUAEqSrq5E1SahBADH+FxJGa0FWa/AAbMlsETGpLHRAFoCzrSCWrUe0EmHjJhAcHsA8rcW&#10;RiBX+edi/kbEHEIQrLWZbFxGZKvpSFWWRfpEvUHO1PEa0lEh9GZHTVzECW1kpFGFlnkZUXoogRka&#10;2YjJOrplkpsIjfzhOaIg/ludwGOpLMloulog/m+eWrDenpLolYghUMoEVRosdACmBIprjomsPACZ&#10;rHgRgrfMmdwGxFWQATdMjXbkTe9X8EvOFT6pvs8c6H4dYH4FKOynBFGEQgmD6ETF5fhHTaXIwF5K&#10;GLRO1Kys3suYyGgMgGXPNLvksC0IyDXkai5iUBVtjeMtcRFAngcBAJoMeUHFlXUIfmlEQIFLKHeS&#10;ah5mgfWE4ioazFwhabhPEJoHTGjLKI9rCTEl0r/lqO/UZFHHNbgOTG3KFIiRjRAY5GJT9KLapWkS&#10;+O5HAn4FKFoLDScECHPdyXofzKvuhrFPbe8heklK0RYeErvZOZ4sGqHsBIlfOsbRgHfIpZYG6HTS&#10;zpZavg1osliAHKGLKk+HjOFfZEQSogLYxETmFFvLYSrGOAlvZsREytNdOECr/e2T4MgOIMgf7G5H&#10;VG6EcHwOhgBc+E4gGE4KpGpRqk+GSFWYfg/nmn/utS2FQoDs9UgsJwAwDwEIlDrDbDGBpcHtIG1A&#10;CALBjB1B7BNA7AsqgEmDlDYDJB8CBCHDtcXESADUyCLU1WSRKDnDWDDBwB8CMD3FpEpBCBSBlBsB&#10;gBLn5IkD+D7D0CbCMCFC2DHDVPjAKAUAkCPCRCHAZceqvVYc2Vac4q0s8L3MYDbwCWYrgRjd5ELE&#10;NsOekACSHHTfhL3GKryd0lqOyGSIwRqJCY/GHMeC1xuCixwYNedKpBGx1x2acpbkSD/nssku5bhh&#10;mUhO8XIUTE4tGd0emwWERGsbYlhSaokRjevVvu7tVHje7srGhRaGOJ1HAnimRakohHpsXIlQBYys&#10;MyNyJJFXRQkYirED7yAPFxUq/IuSHZWyWThb9ONuzEzx9IqlqaaUDHXwFzCVeLKWFPEEcoXFaoQF&#10;jklGOLWGjk+ULMPLRroj7EERqKfLYdYBRzcOyEOaXDIzhtpETLYC8zmkuDRyyERBdzsAvzuEqGSF&#10;lGpSHEOWUqQO4D+vmt2xbRZRaacZ0EVF5m9g/dFxVAAhVLAEvybD6EsMtWtGPyOs0Xa0FQwsZABi&#10;stWHNYGlvlvstz4Ywux0RtVyTiWZ1HTMghdy8O/fFIRKvdSKPnhpfE4awPwhqEeLWQrKIMlGOLKT&#10;oG0O8ZWTQLrTlFxaXZVEeOyagEChdpLEqSKTwEzvrGuoESUABHsbJERKBv4D/a0UUEEZmJvFvSKS&#10;KvbERF0KBbOAKOFuWDwLRihM6x7noHjHsYKzDRMyx1215zCXpD6CeCLB9CxDFtfwgAEAFBCBPBeB&#10;OBGA6AfAZAVEQDyDtDpDIDEC8ClCmCtDvwtETAXApA8CRCEB0AKX0IkWgDkDiDjD5D8hPAAAQAVA&#10;ZATAOAKE0D/D5CcCIB+CyDH2DoJADArAzA9BXBXBSAnAjAeAIAEqQD22RDaDXDTCqCoCnDVDdDnX&#10;/AFqrCHBNA4AmRJqwkIkKVdwAxRMYxUOMJnx6I4y8GZiuEV1CAPGsROL3W1QVeaQdFWLRC+35gND&#10;HOhEwAu3/A54B4CfZ0cR3FaKpG0O1kQQolBEyWfLl14RKsmasEwea0Oi5Ewa0Xam+HPedvHF5GXM&#10;gy8SHlas2QbZDFSONsNWXiWF5Oyk+TV1VSrlWsDk/I4vHJfFaEqOyYHIRZxIFkRwOmWvVe6tUacG&#10;jeVxcyvM1fA4rtJE4zzEVZMsHyYE2RXLmHjSBuOUW31z8q741HsUM165jRKGXdYIwMtFWlsoNLld&#10;CHAOIOqDM5yDQ50FlWHDFyGD8awBQ58BL5+EqHwCU6CxSHVBT6GrJGjdYxSeDEVWOA1FKpATGtUT&#10;ZotmhiSFaKXMLE8Zi4corM9r/4UUNutyisnxc4FymtVz20furXpUWPIiWyMz94NG4aq6hE0XPd9k&#10;4i5i2IROy1YFoIFUR0ah8EOyv404FKvdjAGL3LYUJhQaG0MEEZPADlKFSfZKXz2HVOyKB5uwM42W&#10;jGObHbkHpGKnyGRF+LHKBk+G3Gjml1lEwZx1KXJnuGlppESFoWFd/yXPE40FKYX1YypD/lcE8EQH&#10;smnJzFiLRHwldGsHjTwOy5kRJ4R8R8UptD1DqDfB48aDhcREwAFAJAM2OASEQD0DwDtDuDyjJEv8&#10;fAUj4CIAzAhAWInD6DsByBoBvDcDsDzETBTBrCABfBHAyIjDzDrDdCAB5CBDbDqDwEyo+AbAZAHk&#10;4fj8lDr8orAACA7BMBgBzBlBQa13dxLqyc5wAUHOI3q4O0cZTvtEvh7Gyt4PS0BE4fhGXOhPiZgl&#10;xIlLRCw9737kkntEeiUBP+CzuAvJoIYEK7CLmKvKGL3KspQkl8Blq5Oua01q6ESstJG4j6e4Moe5&#10;euahtEIirYmPxRjPXF5KsvuAGY/EqSol5mBO8eMuPySlkfOZW93W2PouPXc5Wyq+Uz8lqZ5AIHTH&#10;TEOaeDyhfGOEql5rAp/4o/N+eywkXelFaVnZkEVfInoaKgFEIO3xcLWGSLKhMEhfxarEJEKHTF0M&#10;gan/QrC76dVi5As/xvO8V/0NBIwGKKsWWz4LKFKEAYkCfcEdEGa8Igj7dUMAEOf8Qh0SAADisSiD&#10;/iQzjZejoKj8SWEiYckF8mCEoEkqFUsiQGl8TmIBmYCms2ioDjEKf08mYBmwFoMKjE2B1GCdIedK&#10;d1MhUSnAJqNKecSn0+m0+jE+iT8rsXiMxsMSmwSstRBMYnD6tbwtr5t8YjFVmdjms4j4KDd6rcOt&#10;75c+AfuCsILwoVw84iT2xbhxtyh0+oIFnj+rr8uNgsWazecztinwE0OSiWSpATl4Gm1+dOsxb2sM&#10;4yU+Bm0Bu2282z0Sv1Mdzt3+Wx+6nGFBcoCDs5OC5b9rUznE7nmkoUEuYBA/Yy1Pis2C/e3r08OU&#10;62osoSCnoevqc3sjGWp0xnAe+fm3UOyjg/N+nwW/rrf9CnRP5EmhAQGoHegFF8RNaz6N+D2UX52A&#10;HTgIoWgVXz/aw6W/O1loFT5CnaZqBQfiZx32RM74rQY6ESBGMAYjJnkYeE9DyjiOYJYcFYpj6P5A&#10;kGQpDkBwpEkeSJJkqS5Mk2TpPlBYTjNgyCEIMjTnPM+ZLAQBwPGcdh9EcNQmkQ+jsHIaBvNw7FUT&#10;EUxrIAXxHDKQDuOQ1yGIQiTaOY7pQAUQBQFgaheFUCAElGPiaowZ6ORId6RIik6KpWQGNOFyTskt&#10;Vkzc4AXjZpRqjA6HWUZZPnLdZknwWJNnLkZnY5LWtDArZrmbCmuhlrwLq+RID7BWGE4Fb2G4ZZZa&#10;lrRKoWcTZRE1ZJlmUZhGWaTaBbPRBfmehhD0QThplTeo9XCTdFWUZSC3CtAAlhs2Q6dAGGWegtYb&#10;aXF0wFThGINRi8Gdgu8rVZun3WXhtAMis73Ccu1GZvWnsQiRoVXTVEr+ZlubftZE74wBE72TGsaW&#10;ZzIgAaiJgfbezE8NzL6qQ5OHLZa03STFkgZzqPFhf866aX6/08TjM2DxzBGaT6MARZJxwI0+BT41&#10;JU0MOq1U+ZTTwIXhegbyfJdg2HYtj2REobMvaHeBfMQAew5iE3DUj4vLIMRAFOGUagOd7EffYHBp&#10;dQC3jQ0VZLNFd2xnsbyFM4FgVzNGACBbcTFqGouSn3zB5bTwwvgWxUFEoJbfLzcUNmIpthoXFv2y&#10;0xgF1WQTS0VB4tEnm2pYXLYCWVKWF5VlT7PkKxk/2SZTbNXp1lE4VlEILiOQbyTZqGe2yDVhxYAq&#10;kUbCYTkNy4d5xluQc1EHmXhU+UADS4Fws9/w4lndERX2EOhOrEEvIHf8cvbnDmXIgahBZNlggPKm&#10;8R1wAG2FYJmCCB6KD7PwHufkcBni/MPH+hMnDWm/vfIcwtFqsCIIFdwd4sJvRxQqU+hMyhClXmCM&#10;oucAZkoDGmg+ZwyzpVPgoh6kNZrtmyxCiGZpkkRIjxIiTEqJZnh4DnG2J8TgnhfjLGqkMD4Kwaho&#10;UcCsEAFkkpnTSmtNpYU4JyTo+Ae48BUilFALYXQxB5D4H0kMC4HQUhbDKGIIAMATxMIcowTSjgzq&#10;QUkpSP6TiFDZkW+uJBZ3ikuJeg1urSVOtIM4NqTIrJNjYk6yRrQQJQhUlGr4FxxWvn2XIg8b6rYZ&#10;MXZkugnj8iJk4NQcEiEGWSMnWyTVAR1jtgDZA1hm4ACfLENC8lbZb1moLQm60fURlKryQywZgJMz&#10;UEYgAkhgRdGRsTImp8nxOCbS3Wqx2banXQAFWrNozs0UmMnneimbhVpXACmwRAmzS0ZAYZaP4clA&#10;FyESQnPwctBipskJxA8EEESxF+Q6i2eR9ibFnA5RZhKQ5MjahGP+AhNSVAkMTIikdJKSpCCtSgb1&#10;Kn+AdCvS5paozeFMaqJ6mqNjPAjpy1qAxGwZmWh6ChHj9ABvrIw1o2ZtGtPjK6RiDExEgE2QmwlG&#10;yC6ho5XuTVdRM5+GolWbAisAyZo8QSVOgA5EIlwm+6mV5E3HmCnFLEfxoDQopb/AYzbcm3PrfKaN&#10;jkw0BscWSRVAqzaRAAnY5CSjjCrL4kiAZBbyHISXOsgWcdbFgLCJjXd2QATUOcU1LomZxzTOGMEN&#10;206DTlmym6ROFz+iZ0cmMdh04/yzm3quTFtRkqzFha0eYvznJZmUfsAB6hLzlqtIk5o0yKW3Dxuf&#10;VgASuCHIFLPckhyCTzVmXIg01CBacgjMowtDsk5iT4Li4MypXbVlWM2aY01hiwu8c4RJrqo6TX4k&#10;RRK/N/L+3+pGP8fo+xxjeGwMwZw0RkDKGYPUfA+2PAGBiDUGwLwYg0BcCgEQB19pMH6PcXwuReDv&#10;HvHQmIJwZA8BYCEC6Sh/jyHcOwZIyBijhG8NwZ41xvliAMAsHINgaAjBSC0GAKQSAJw3SWQMg5Ch&#10;3UmIi/6QjKSruePG/bYV5WGo4vRJUExaZeFvmCe1SAGA0zKEzM7S65gEOKqN9tdDOl+bdBO1Nb7W&#10;GRKDI0mS8iZ1aXmfY4VkCeuNmQ5FfCqc6gBkvRQqKCTLLkNdbS6LajKKabZbIA6zZZrsnyXYiyP2&#10;bWAiJnt2YAq4TBllDEnjys9oFfI5FAhoTzGUNdM+DMM1vWHMxpGzhm7FGbZO9rLdranscOsuYmpt&#10;4DL4NdrQiCE2VWGhCQZDJxcqUcXaT6sIAWtHHL8jkhTQTMvOnPJUAJeGlo8iCkFqqHV9KtNMf2L+&#10;UN570iEGLe41N8hy33X0ABlnqkOMkhsaHBEEkSB5wgiRtzJatqY8/O2fJiEYu8aFCbmq3D9Q67xk&#10;Gvs9E/JrriBpVqLAcgnxvVXD9ttPBDywbfLn11ROwT6sZ6CFKY3AW+WbA3UblZO6oAjKoJodYboj&#10;kTXWWGaMohtn2WiYuLmndRivER/FpIqcKXzR9xcQz2ZImzOgMmoZ8jmbOqeqdaAC47qWfkkrp1QP&#10;3YJDmEoJ4AABuTC3PSwho6HqIBC8HFIU7xVuowAmSQTtZyJxzKUIMybdrr0CuqaRzcggk5SbMqOL&#10;acbr62lIwpZuorhXaVDeOXyKgRDnNKjZ9lRYZ2IJsOJ4aijBDoJqnZqPwiTCScPr9qPwyR8j56UO&#10;TdOWhFUEwGsMuSFQ4vcG05JKjev0Ej5W+j9T6v1vr/Yv7kpR5DlI5NkP9kzZU3S8dbLzEA+rnzD/&#10;sJyhfOxZvD/HH/IyTcqDDlFF/gnzmgif8Cj/4gUhtcRqZ74RUWcaYWcRIh1aAZl7ZAEXEvhoBqRB&#10;kdZlgRV018QAOBduNVWBYYJ1U0SAITOAQANP56CA4s1scTYAJbGCIUEThqAThrhncAUaY1ouQ9Ej&#10;Y2xBmA1+Uk4TY1o0scUVMZtlQ3JZNryEgAAwkqM8cTwpog1dcq5Zd1luRcWFNrmFVNU5IaFJdO9Z&#10;Y4JXGCFx8AI0JqFMAbcgk1p8og0T5SwcURJlQ7we57YWEu1LwAIZJ7R21PFzyFaGAANxhrtMUTMb&#10;dySAgkoX56JrAAR21qEhZhodh+GJKJOCYJyJYg1SwwkXgTheAi0gUTp5QV5z2BJ+1saH2IsWdywC&#10;EZIRg5whuGV692YP+D1x44tZUdwTU10jllRn1vEjZu1ZwhMTYjsYcRg7xlQX5LNcYAaI2I1r8p04&#10;EZJ7EbQgWAsx1YIANtkS85qE0ullQ5wjl+V1CIN2h2oguBdMl+4RRWBcdoh5UTVsoTWHpqFO2OsA&#10;MXggkgVTcQ5o4eohlxwTxqAZuDF2oZ4Qo2whMccbc1qL8b9AkPocs9pYURU1o2xAYRhbgRMbc395&#10;868QRKs5gZhDOQobY7xnkAAcdB6JEZojlBMhN8qRETMC2TMvwRAjY257xOVYZ3QWEX5z9vGNYRIc&#10;tYZzQBQWEVM7xLMhM2oXgRhKtcQCWVFriJSVROBWqVWViVmVqVuVh9tIR91IZk+Vt8qUEkduNV+C&#10;R3mQJZxxhaF2tYp0Ib9BMT6RUYJy4NteAFKXpupKsjZ4JNcS9uqIcABBMwUZhUWVcABexcQWF2kA&#10;QgIgsagcUTZ4d+o9l1OCk9oZIXgZIjmEZN8UAdQPuBoxJR1OmB0P1MBv2Ggeg1o+AYIb1pUYJ+kk&#10;Aut2eW5dGBtaw4FOWBF2s9plk5GGV9MbqNoAYsgV1yI8wRVpcbcjY3JZGakfZUMcVU6LKDtw4x1y&#10;ItIV1CUWVPwRJzYY03JbSbYP9yJMCCZLOM8AEcU2oTguQb1+lmKYAAZQsXgkt/IOOPsAAgkpoRIq&#10;M12VygNf0VN6Jn0aiVECVv03Ipg3I9EvKY5nR+pqZ2SdJYucZucjAjl6aVaaZ2tOWeE7Ej4gsgUZ&#10;I1pSxBUQo1obd8ocIZJ4UegzwQ4VN8qA2ZdyoAiDMWcWcb12OYlLUS9sBqQqhawX6Lc0QwkVM3KB&#10;eKah+bVJZpwAIgWYwTEs01oTg12GsWscKkGcdYGKKPYTYbd19fEfYZY3IjkwuDp+2aEAV8+HVMoP&#10;mMuI8agb0wtK0Twg0Tg2pBN3iFhz8XcR98MRI2pmmbsZ1WVQChaM53yiYUFBM9ERI1pyR0gZw7wi&#10;0RIaY5oZscsi0z6BNwGjAAVY5+mDOFFPZwobZyQZ5eIiufKmERIWcjxBMz47cWU7mgSJKcSrqr2r&#10;6r+sApWV5kxk6Vw7w24pylEx0T4XgqMh11icVawp8ZR/YQgNc10XhmogkRgaagqmYRMZZKug8V0a&#10;gZQhOesTEgUaYb07Bg+PydldEhNeWLJzsx0u0RIXhPw1pBWcsAOhNPapJx4/gUFPwb1645CIs4sc&#10;tJAZ1uoVAVEcVDeSsj4ZRBMjlUsPyLGb5sKBRqQT6iEkeR0WKEcx6Feq1sQRON0ySRMAMgkuQs1B&#10;mBdtqnFOaGVL8feKV/CeZsKOMTgSwCp+wP55kuRpaoiOQhl889qOmIteAgV/Y+sTgqNBNlQcIgU2&#10;pvEkg5w7yqoA0ZQuQTa01m+sG2M2Mh1/Y1k085qfgTEa6uI1JdFSwXg1U5yCmk1ZyHZ2pOWHeyIq&#10;MjwQp/ay+yhPMTMhMWd18fsTNWY3I4E1pvEeZBM5wz6wFYswmSQA1UdawwtWaIKz1YOQV/BC9Vl2&#10;60itJN+DMcUcUa6LxxKYldGQMRW3oaG40f2Q0O1rZWym5OEc8RVe8UgkORgjgh2SerIVEjwWd4sx&#10;16tEURAa4T4gkXg265OCYTghM11BWwtAqjhtoT519Zsj4uRWYs02oqOXc+ttpM8yQZJPxwZ/BIsN&#10;mXMTNSB7IWI1QQy1SaATUWdvEcWIqzhXKNB3k2yig/yVNn8RA7yj+FUai4hZ0S+KqyK2RfirzBHB&#10;TBXBa2OsOWB9+WKVqscew3bBO0d3wZSY6kxq+mcV05wMrCsLjC1lRAaXoFJKUea0GpoUg3/AURMj&#10;l/Y8UaiEAjAwuGwTMwkjwhsjZ+mzYtdWyi8UE+WjgTg38eYT6fp8MWeYWu8PyIKewhOOMgVPwhM5&#10;w1Wb2KcfYgVTssFrh7lp6h4RKxcW2wcP2qEZ91tJd4NxhLm61NaGN3COQT6vM4FPQ4udEu0jy4UV&#10;EgWAocks1w17cQ5oaZgxqFfHw820aox+0yTHWaWkN2shOawBQi0wtO+W12eCrKVwwaEqMbdBXFeY&#10;o7UTWveqIAVyQ1oRgws7ylUAAaZVwTAj8ZR6IQqnwd4z4ypv3BfMYk0Rgh0b1yS2sAAZQ1U1WLE4&#10;GMITU1qdB25emwxYtUOtBPRUO+ojIbcgsQp8oa6WskEgVvFPxBUb0dYhNVIbSX4QSMnCeBghNeCT&#10;zFgi0jaKAPstVn2Wicp223atF2sgUcUhNBMRiuOA42SDMaoW+jhMDEyqR3EbRvGa4j8jUeEpq4sZ&#10;oXgaZKe0YkB8q4EP6yp2fGoANfQQ439Q+Q4QQvi9LLE100skAct+RMQWdQsRIsYaxRxrhrVMSDOg&#10;EXoTg5xBVxMS+z9ocP05w5wg0g2hBoMASF/KcASpGcnKWvgR+u2G0/yG8ko3Ih0jYs0q0gWKqYPM&#10;dSbCHWvW7W/XBvPBkAB96sWVgg16Kh2exX+lB2vW0TEZZlQ6UMHYRvkNTUoAYDvYoGrYyI8z4uRu&#10;Gh81o2oceeaMdc+T47QAWIVRY+shMz4ppcOlzGShiaVtgp2aQAFAbA8TXaAclQMdmA2mE2w0XHG4&#10;LI5yAaEjwaa6pc+h1a4PvHKeyCOnAZrEgZmLRYukhuPNpz7K8ZhMIp1eyWgqMgtt4jiugAAqPM3M&#10;2jYV0T5AZSwX4q0X5yeLJOiOUAQ9rBAkKLCB6lKBcp+oIAogJqBO+ztZxOoTZmwUYcVri1oYCHPI&#10;1As5ET4cc5qyIZZWan+IvFE8HSN/Ai0qYTwhMX6TMC3cXXHhoboh+2I3Ii23SH2ZsR88Ug2m4qMg&#10;lRq5y7uNlbCcLaQdYcQYYYfdW0Ya4phP7ceFWewcWfyWiHxgHPXjE/SpZP60TPXIxJfcklFuqySk&#10;5dHk4k2vWW4gUwmegZoTgwkcsb2SeD8086MbaewkBBNKtbRDh8wAwjxV0g8g0hNSyU8WscuuV+2L&#10;GhkR813MV0kTzFQYvVwApyRYYRjOXn3RYAzVHaMP+vMp8ai/of3PseERJvEgkh2DemHaIPpPa70B&#10;N4EQTpdM2xNAaP0PUi8jEjMpVnEezCZgKiM0syrhnhs2HX/rDrPrTrUpbXPXV+CVnB4OajiFovLd&#10;kk43Lb0PEQIMQSQMNBMcUSYC8Evs4CbtBAYqMcUg0hun9OoaUUjZVayXeFAQR10TWUUYoYufq9jp&#10;izlYshMea8LREfF1ZLhMRz/QcYUaZ8ovocXEEWsTZBk1ohPEevBx7nNqGF/Ja/83cRWQfPWm5oHe&#10;cxy0uWZ1skV2duPwQRDGOh+DM5ohu5MeYgm4CP6FQWEccp8jaSGh/NQAJBmdHkvHrygZ4Wet/f62&#10;Ln7DlBM3IVMwuzDvETXU0ikiDi6hfbAAdTDf0YUZ5Doy+GVDDqsPtmrlkbR1/Dkz0f9/ab4cVvFA&#10;ZzgPmZ43I1LZEu0yofXrb2MinDtQbR6OQRhDUsFyQhtREZnTtA8i2ZWB+Isq2W5qtqZDMaY0tv1t&#10;Ii7LE0shvKwkiyLlHH1ayCOCa5Nz/0vLjrLeieaW6WfbgAIXiYMjbQrHkkGBD5vIBqT59onxbwCF&#10;KlMaHewRMWfnkZxBOEPLG9QdgeZQ1lSsgQ412rUgAQReeen5Xz0TEeZvEyfSXyCH6I/6vuMPbjgQ&#10;4aheA5wb03LooZlxQASjfoXTOyVdLoSFsASgrRkAB/abJ+qMs0sXi1sQ4XgypEMjl5Ejgp+xEUio&#10;d2v2QpX5D/P/b/f/gWHriWGVkQB9QJuwR7QYAQiEgGFv+GwsAwqHwsDxR8xZ+xiExqNxyOwiDPZ4&#10;SKLPl2yZVyhzyoGywgy4mzAEzKPRoBzabgKcvydvuewkC0CcgKEgaihWjg6kviluKmzunvyigaHh&#10;2q0ACuCs0+evuMP2aUKrhuxgSywRu16IxCEQ1/w+ygQIXJ73R/XaE0+hUIM3x0X66PeJQyGzeE16&#10;2w+pU/D22G0KaW+y0KvV6H3Z/YiF1eHwnL23L56GzTRx7OaWFxyhaaNU+OTfQ43SaObzevZfUznG&#10;6KN23IYLbxvVQvgR3e6S4UK20/MgHkTm4UcK0kHY+EcK17Ls7KvOvu96n8SH8aOzepQ/l46cgj1h&#10;721LtAC2uP5vX62mEYWERQDgr+u9/24AIE4DgRq0cPKCDlgpJHjThOX5R1W09eNUgYhZ0XwhmGob&#10;hyHYeh+IIhiKHYSPs7InSI8GtdZegCTdDwfjFV1NOJgFcYlRWfXZAj6QlcH9ApVzzkNtl3QiBosA&#10;JcFtkU/lqWFQJAgQC5UfM431PVCZABqXDql6JzsiuHGrYIAX3R2SEaXBnWgk5G0PdUAGMP+I51h+&#10;LQCnCD02lQC1VB1D48Nug48cRHJ6AJxG0TZUmAnNCVCoZwU5TSkpoQuUAFWqaZ1gxDkLAyoQWqNL&#10;ANatlzfqmPH7ByrapN9gEPa9dlXQlMgJWMG1tl46pDPNHFXXwGZ9mB3qQTmf5AfA6bMO6zkJsJcg&#10;QW2vq8PS13EW2cWXUJ6wIRxcJ9gQ5Lkgg8kJdGrQcRxJjtgo5Y3YJN7SlixwCCG+HvnaHFtu+YFt&#10;XBcFXBTBLSvvB8IwnCHjwrDcOw/EMRxLE8UxXFsXxgmsaGfHEJHfHyIyHGMVoM27mWpamXpxbG7h&#10;xQpYilSz4SQvM1M/N1wEjOhMzy0m6P+TaWTTDJHaib2aUC+gAzJeU5Vd5VFuabZuR1V1wQ+t7mVy&#10;h2DnSSYW2AGEglaPJnwQFFtu1CazP5cNbR6fVwzJJEJz+ZdDQ3AVlZePNcAF49Ey6ewDohHNCRuZ&#10;6VXZ493Qjh4ZmXj2yavgYe5TLabQtcIvQtXJz41HVSgTnHYTSt9KfBtUZQg8etYB/zvVzldHAFQg&#10;S7dT8ymWualhuWFZOCYnmQt07CQ+WJgSBHLe2epZMRiWK+mBsOZAFN9uT1q1eUIEfde0Hsj+H4vj&#10;+RCbMOlKjn9TRQBrfU59n+5DkrHRgAQ9XqFkYAFCVJN8/TEbAyIBH/MtMsXYyjqyNKyJsqVW7rR4&#10;pnAvBJ7oEUsJWJI+sjRQjnFDIQVyDLhWWNeAA6Q9EI3ZoiW2/pDykYVmkgErUjyoQGK5R4uZMDMn&#10;AkPP2VdHjb37ETIot6HKnwAwUKEYBFLdnNFlhMRxbSLU0wBfqhB0DK05EYXiAEB8XEYgfTiRxFL6&#10;SEpcA0zJ9JzEcAGIStJsDlx/vSRO3QjatzAEcjLFwB6GyuKve2TkEcgE1uOLszIcMhoiGxI2VJvQ&#10;BECR5JutcehZ1uE5BRJY/bdSGjXk2SRRCeIPq0KBGV24EnykJR4N6VMoB/OoIRDNAit4rymlmweF&#10;EtJby4lzLqXcvJesUY0JpjgZ2PMgZFL5DxJJNjXim3+Ar9VTwuQyjxMEnSFvAFfNhIAS5tgsm6dE&#10;EU4C4JnR4YAy5T4lOYhEcxOMKDkm6ZU/VlM0YBPYH2g4AUiHuPdWcO48ZV11SkfMsyNERYDNUUQb&#10;A5jaybQxI0V6H8mS3NdjTPGETeIRobk84OMDFJzE7TPIIjTzx+y2l26A65l3En4oYUFShCKHk+fY&#10;VKjw/KSwkUXRw7KZzYRDKXReDK9oBIQoUQiPEXENleLOSAtpUihLqd6R4y6KV2piK8kAh7MonkNM&#10;WRhn9OWnk2LgjxMsgARytmPWitLE0sFnogkmkLwiiwIH6ohPpV12s/oWAMq8LR/FPg5GwuRl2Tna&#10;W8jxstXZ0v7JymVRYA11J9MuX4dC7XZRFas3su0q3Av8KLZaEZk7E0YRBG9AKiKR02py5J9lGgBF&#10;tYGwQkBIDLqetGABgRQHmksLPE59hzCrvfqgRp9M6B/o8teUBbLeTJUuYWbqxpNoZyRK4UJ76fSa&#10;FckMOErhUovDWu+nOzpUyFrSWEfAp53kUt8IFAJs7YEQrtV4QmUkEgLk0R48BR0CbAgQVGBaGZNH&#10;5LGIRBQEGBqIqvgej4srZ48vAjnTcAa0oy0hfKq+RCQJEEcT7hQstasPkeptiDEeJMS4mxPigAEw&#10;JhTEDuyERGKb7kCflA+1dtyylXc9aI7cCCEmAeAMXIK7wrZEBhkY8ZQibrCgphU0hIF2q+vWj0jc&#10;BJEmjcBYo3wAVpNzItGqRBDzplckQ1CNZCI8oEbJYfKYAJmTuhPM45reqtD/LgZd5VFrfZZhe11y&#10;Zgirq3ySTZDZUlbsKKe+eeAAb/KlLglg7y5sRO0h2RRQJAqIw6OG4tlsGyypTSoYCqlH4EpAWURs&#10;p6vqIvDdLCKrhX8+ZyAIcSoDCXGP1MUTsw0CSpSkjLUgjD8p+YLAJHnDoBDZZrH0u1cyYi1Ob0GQ&#10;gqRUivEgRK6C4B7dELMXQUds+Mdv7gQOgiVI3pKQdxuAQoWEDr0qABU0nJXLeqXdqTky+zwBlCbB&#10;BSU5AlfOwrdAohegScmAqXYpn5cIZtgMAr4kFxz0pKLLSMoUJoBV94A5ZTDg1EJAKEfs7xD0+xeP&#10;OTt4CWDwmCauQsqBO7OE5pmXbZp2q8pJJvWAAc4ARDm52lgtsPziKZtgBSPO6iLKvjspMASQIKIF&#10;frgohBJKskInLNFg5V18AhQgRx88/CHq5dgu3cx+yb3+32iB2CNDiFwvKXzJqGVUKqIETd763rsE&#10;9u0/kfyt+cxXMvMpHhcAU+CzsXZGjsC1X1WEr5+RXin6rWgXyPMsmIrmXeQmCi0kwapP0RR7/btw&#10;y40l6D0fpPS+m9PipjbHSEMfxdMb065pJ9VfZPeExzMdD9JA1gmfUy6JgRTkYGC3irlttqnhW60p&#10;SefI8V6SL6ekboQgo99lNNCFFIfD9CBT4Fm0b6Qgq8FLCEa0Ujof1c0A80iAdhOP0sdyDapn47Gt&#10;pm22eqt46Z00gdal8u185bWhhCGrhCW8XLWezVRQB0V/hD0/E/Fc0WmumrxGi3h1ypSvnxRFmwwK&#10;oGlOV2meAADZ3Zn41mlMQADsDsG8mWjKHM0RT1W5m7UjFtBFn83wxQBRBRStxN0MyPCvH4hcF9R0&#10;RqyPDMjMmNSbThnMRO2imgljyrSpRQiPF2kkWmBDXYxNhDypUD0AnOX+3qIXXoRDXJh9SfSuRQh3&#10;iYC9nFUTG6ROVMA+2NiAVekHCEGhRMoMQ+UPoJBq2ZSfRICvnP00SmR11I1BiYk7RuRulGTSABT/&#10;RNnRBOTcRZX3FES73mwAF/hUh3mEBl2VXPhPSln6YcCGjj2nYayAiAxCTsFKRGHKh2Ct2GmVCjBR&#10;UiHLA/H3EM0XlOV52uUHhPYHiWEJn3h2XbAGXdg+xZxbWjRZT6Wih+xcCuWACIBl25IBA/BlzShN&#10;zYCpXkxHUD3Ow5hCSfT32yBAo3hl2aIpxpCvHlmBD3WBgIBlz8oqT+i6jZxbTJWikZUD4UhG0M1/&#10;kmDFxTyrxTxV3OUSBdC7S0o0IXktHopC5DpD5EJETE2K3qwAHrWL4XS73/mcS9mWBjRJBIC3R62i&#10;RdhUkMyt1DWlAB3FBO4T2lxG0jBN0eR0YuRHiPCr3eRmz9VIyc4oBp2sSZxD0M3Jz+h+0qxVBVS0&#10;i7SYHuB4nEH5SHj13EhDZPYiCHSmUsRC4RX8CSXCiFn+m0EvTUy5hgBJGUT+m725xHFn3Mm80XiB&#10;BHBgH4h0zsCvCZ5UopUq1KJJRRR0y6hHE/JGw/x+4IXURS2UlP0BxGGNpeCpUixZS3kD5hg+JPlD&#10;hGCtzchS1tXQCLVZxHIbXKAATZ0M4nQ+5ZYMoBiTxOSpS3hXnYT+hQh0xUj05ig/TTSLhNhXorBe&#10;JLSLSf5CpEpwTGBXCvkj5uRGA3JyTjxD1/kMzMi7zMobztIjAAydYqlJFiiEJrB60kUkZbTfkAoE&#10;G7SdRDxV3+R/UM1mGxyI4UEhm8hqxcEZS3j5zsIwVRB8ZVkGjThQEeSWBNyt0/HAGVRHJRoJBl3N&#10;yt1/iQBgHmiQ4AosFeyUR/SWBqyQCf5NVzg/2EBgIwV8zt1DRHFkzsBDzZ1k2EG0hRYzyoSIRbT8&#10;o+wAB+1/i7YHhCS3kZY/yGSVkkRDywkeWhxOw2qQU1QAQJqRStyVjWoJEeXWBCSNIHiBF/hl0Dyv&#10;HamDDBRco2zBz8olS0RcpwkvJDaX6YqY6ZKZJFEw3rExWMHpRbV3w1nUnAWrFIhDRXArKdklqeAK&#10;BN0DxIIOSoTBjtCwBQHJItWmjbRZRXpeBCR+0jlRx2o3XOyWh/RUp3otISXs285ThjRV0MxIFnzk&#10;T+mZZnxGGEDB0apvFNTP1iiZBCzqoEVuABT3yWFk1n2zmOBQCtypZjhRT4hXiWBXBIHPYBoFw+Ve&#10;o5wExQitzwBIGEEKBNyuSGB2i7XaRdpKhCWEEb5jwBHWGECviKR4Bdh+6WSHWqyWCcVBifXRQ+Z4&#10;1hR6ypUFBNz8mkXEHtjLTShymo52GVogqqxglekAjYB+3dRHhJC7ZW0Jm9zzDBD50PxlXGiiYSA/&#10;CfZBVzaZbFjCDU1IXXCzpnG519VARCJyQ3KnoJC9m7BGE92YRSRQm1YuyH6+I1Wm6qp4KhkuVTir&#10;a0TFiKSVptxVyQCwqOCvJTBPZQTXamjgRN0pCwiPFkyviZ4zRZX0E4pi7MiiBcCwiQCtxJIDCzq4&#10;FB6rVYRZUFCPC9RG6FhVaGDFbLQ/I2lFQABXG5ImxNhXFtRcB0z34XCHlxBIhao7i3hl5dSXhNF/&#10;kpI2zMjwFyABQJLizCmAh3akgCriwJC70kXDw/xUqRQJhV5gW2xCC3reJYYAxPY3qNBCCfV9aODD&#10;2PxWRCUMyf7F0s6YbsLs7tLtWJaZ2LZGKbBDQ2LvbpVi25zU21BBhbSfbMB+x0YQphxdqyRMrZYI&#10;g/qrH9GZUfiebbqjCAx00UhdpOHchNkZRDyVnBltqmi9oU0IyZX6b5SSa4rbhJK7Bo766cYpB457&#10;z9YSxN7WRMk/H5bXpoU7HEFjoV6ugDSQHyyHHVA/pZBdLlh8JIgCCfSWKFBC19EEhHD6Vk1EX3HA&#10;IzhY68LoXUBFhZ6QyQBXJ9pqSSS3h43eRPxQLeRHpWQAbPh/bKgDrog+xTzsED8DZP1jrzQCS4SV&#10;IdACYKgAKIiAFKwA0XhXC7xxDPhDU/LXnLpapPyeB18RaPm0YN3vKMBFCNED4Mx6yfyfV2UhnGBH&#10;nWLA7tsayHi7x3l9UeT8pOYNbpiVCfxDz54mYGHSUjBUh00/KVQBCf7qRCEkSZ5ZzVBJJbK+bNjg&#10;4EJoYEx6h6x00M5niIxXCvMUbLiQLmahB3pr35l+5PypawLxGnHG6hiYhcI7h3hXFYhAltSiFfLF&#10;X7yioVoai3l+oERaicyECQC6sLzDSvi7X0MNS0iQLew8JpTn15BckXswSG0YhKi9kZVwhHCPGkCC&#10;BHCtzYMahNCxbjxCLHztynRFrIiPBQiuawR9YtBUjZ19TMiNL1XOaIBpE/B3stgAyBC0s0I0RdmD&#10;8ewAMaR68bDFrstBdCNCdCjFbuKaXrqa3pCPKQQ2qQ5mQ+EDzMn9xSTpFEdGgDkkRl11BOS0j33i&#10;y5KzTLTgZ6pKkqzyx61ugDVER3pJDVJlWbyln3J1x8L8imUjGPsDJLyGUHDU8GrbmmW9HEQBB+yp&#10;R04AAAE/CVn05+gAit0pCKSPEJimYehNiUiAx+ycUJi5oQxS6HR2hVy3h+yfa2ibA/o04JHORUj5&#10;yKX0L+R/XuMPLwCQCuSfRDy/iJ2ihUnuH88UymXjbLp/xMhDyQMswAlwpOgASJSWE5BdLXmdFc1F&#10;NSBQqx9Thss0g53iEEz3RCSviVjU5UGeX6tj9dQCmENUidSZ326hp5agxgkFF/iuyXiKaBBFEFII&#10;dC9v2dEym64hxjZabZwHRQiviNFtS9p1C0l/tySQy7x4xcCf5rbVA/spQ9lgyCGUkP1NtByI0IZl&#10;g/YpMB3HhFNTBSc9SGRJCVkPxJJeI7hD6TspkI3NttB2L1S9nuNsREtbBHKKABhgCeFYz9UeUMy5&#10;j+BAtrj7BcEpNahRa3hIm7bXkHNx7aSIBXLpBByGhVzujnSExDWiipXWMByGy5o3h41/pcIK0cCQ&#10;1kyZ5sRSV/oXBT25LDgAVZd7CG43ivLiSfacBJBVx+1ZRCVbYJG+toiHSPD6bvy3l/l1zCTsMGRC&#10;MFV9twDDt4eWeXOXeXhstDZFqaoXSvrIhbUygpeaSvqeAU+bSpb7X61jGfUIkAnWNfBCxXiNIv4B&#10;Q/4o5+4ixRT3yKVxRHEM5Lg+jMneWitWwA1IX5RbTpImqmFeqBxQEM19WZTsLiK/X8kRXhBmHB5+&#10;T1SmX+OpVERIM2Q8oKD7CBD3z9xGD5zUptb1ePBCBcN1w/ViMu2sMMwCoThOWpiHCWCNLkBV3TwA&#10;IwSFSFjMRSxT9ZbwB+ytxbeCkCToJHU74gFzejKNiXFV9RhDdkw92XRJK68oh2cNeMwDhXDsIrxH&#10;R08BADSWMoD9B2B0SBNGNY2zOfJqlrjLR00pC3tnBG9WOfH4u41EZa7RO5nFm8Inq1RghUh0RNyY&#10;JbY/So8hOX8bBl43i/+I00RNx08z7cxPTJX0C9oNABSwuUhHTMj8qcHuwCdIYJFc50rwMAGcOfT+&#10;plRrpx+u6cUKCZaOL/8tBGiQO7xLMB3zhKiYhDy0o8uoA/+qwAOvR08/BNi5lBPONsOfDgasLljj&#10;2gBMhV+Cw+ln3CBZdHMMBMi3pIOHRrHLIpOl0Es3iHRXLBjrSlu0RMtYw+G/A+tRGerlxRQJfhPd&#10;CH8ZV26SkXDxrboug/D6aL4NgBjYPK4qB/+VQAIwyHigihBAieFIdIpuAA6XQEKWyQ3lz3V7y+y7&#10;S7eMtIxcoCvjSJBOzJVermfGUtcKPuPu/vPuOYZF3r3pjwAsPxAtPxj6SfQPPygOvzLCgFMlp+A/&#10;2b+/BUh+x+0eR+0cQ7OuuDRNRNh047jMuHA9m7Vjobe/NjBNHS+S9TyzqLxsPTDXeAnOWqCQz5+z&#10;/MMrw+t/r9hAAC/4GAILBoPBQDCgVDArDgbEANEoM/Yq9Yu7Yy9I2/I7Bn9IIUAYNIokBgLKA9Kg&#10;RLIQAH1MHTMo29IpFZvBoHOn/LoMAp+A6DQpEC6KCaPJqKC6FPabTqfBXFUpo+6rPwEBKzBgdXHl&#10;XoNLARDgq5bLIH9VX3HX5OYHVwPcJg+rPOpJIoVBpQBaFcAPF3ra51WQJN6vO4HQg7igjjLk+cfX&#10;nlN7/UMqAAZmKFmAZeqOCctBbTGXa8NLdYRZ8LP5FcpderDaZdZ7TdIHIqvV8HehBvL1oN/PbS9+&#10;G7uK8+PZ4/IKFg5FspBadPB6FTNDVp/Bs8I+3V+B3u/4PD4vH5PL5vPTrk4fXkadV4gDQt8rK5Xt&#10;9pdIs9jAiGP79j2Wd/20SBNE6gM/kudUAE4aBm0iXplEJXhTYKX9yVNVdm00WdzkFTqHUHdJfFwU&#10;5N4MABd0KVeKQBQwCnwZtfzojNrkoByN3HPM647PiPXSVdegSkIE5EX1lVrOySTvktyloVVQk3hc&#10;AF6A+VY9PiBUEU1JpQiY/XSglQXNQqJ4gd1oE3SKXj9T5P0mB+cIub9cpLO9xTuU5fQUntXAOS5f&#10;2jneJ34Qpeo3Bxm2+eFaXrOFsUFi6cAfehLjxpZo2PPlLgQpxY2DTo36hplV2KB2cmgTp9KCRVBk&#10;mVeUlXi6pU0fSrUSpJg6UahIEyOlpTwjUBQbsNnnoOax6WPFBqlZuurOs+0KUmC0bUtW1rXti2ba&#10;tu3Ldt63iauEZ7jQYd7mIi6LftwmLsJO7lXCi8Q/vNvAgkIElhSZIoHiBIl9plOqudiGG4AJJk0i&#10;BcqDU1g1CYZA1rlJIocQphz/g9KK5QVSVFkQE5jAFaahN9a1pXrCqshJI8qZ5g5XXK02XZih16N7&#10;NnSWeV2ViyLMNUEGtAfBN7Jkk7MlVXOHLUFfVXmmEwAYlimeWdck0r+FkgzvFW2irBUin2nAQfC3&#10;5XNjZnSX0Gdq2GjXDPdBnbCNaTk3Rs1VWuhECYddgBYOep72FBn/3Q5JNw8/6ZxRd16XrFm/v5cF&#10;6i58FXgqztDpY5+axHWUI47Kr910AuGwVg1n5w/kmf0GL3tlcrHObbkuX0F+1WHblyXLskFplcm1&#10;TxCMgYFAwh8Xgbq8jyfK8tBVrNbz9OAHiltTtlV6UqJ8LZZOuJ51B8FbhIoui5Qtu26UrBi6fY50&#10;Xw8X0/eefij8KQQymU3YJWW3wVTk6akirFn9ujc8YgoKLDYFVJuWl/CWgAHwBJBBM54z/uwgWRVR&#10;5ByRL1PgNmDrAIGlCcaxAjr6CEHMf0/Qnr/izwsH9BKARLnUIfaeUJoAGj9oKLS0VZLMTBpVAeWN&#10;EBLidKNTq4qGZd2BG4Pgn0zzloCD/bacMvJKSVEmWsWdHY607kuJMnsCifSaOEIMpFOBvyaFSHFB&#10;8f5b0SFQUkXpRpaSRPFBCkZbaOVewYJEveL8Ejvk0HHIIgxm1SvMkO8hmMiJFyMkbI6R8kJIyHXC&#10;JpcYZ1yrnXTJI8wx5Oh5k+EGUIN5RlKRcSJhxPy1orTIRU3JWS1l6MHF9K5f4GPAKedGBstmtF3K&#10;E+Mhhf0NveJc+A/cXywx/IQ0WLRckWFygkzFED8iRGbbiUJXr7SPEFl2U0/JR2PQ/V6hEABZ0XFr&#10;nPOh6krgCIjAOqVK59ERJiKyTo1sUCbt4ZVO0pSV5cy3dmXA+B8C+xCPOskdVCFMxzIUfBuJBjR0&#10;IHUQZsLagMl/kEONqhMHpoeMOVckxm1DxPAA7CHhA17lrTrPYnrPTBlZKHQwiBV4fklIm8gmjRT/&#10;t2H3Rx+bK6fRISbS0AkP1hgbZsN5HJBjBglqaWFaMWUdq/VgT8scP6RmVZgQMuVEadEgnkAMkQK6&#10;x0Fk3Was66izjdrWTQgxfYbF/V7IohEbQD1lMqxZMpCoWoIeCVmIJClMpXe0m0AUTCuNTJA4RX5L&#10;jBq4Kyo2NaYQBvRNeSwtLviQL6hS2FT5A1kk2H7XxKNX29oUOoAMq8e69kgN0SiOsdzzFnTq0V+7&#10;KQAUUbUyNK50i9MYAKlKJCLqnkFPaQWvhv2LV8gC09ix0kWIuY8YNXsJWoFBP2ftjRllk1IcUSJk&#10;F3ys3VqWVkpSfSlEGRmOixhBS9EqA9Fdbx/3NDnpWQY+BY2i3GAA6s/b/SBqNRzQsAJQqQGYqUQU&#10;pSpYpNvIKWOL7yS10RMi2guENriHALPUiDAJsO1YrRiC/8/8Q4kxLibE+KMUnAkpJaTAd10CIxUZ&#10;a+gzcaqeK1N1rct4JKve9cIhhnofkGSvbYfsFrRQtdQeK8M7J5gEP/NOFJg6KljN/Ugv8sCUTNx0&#10;iC8bBGDESbiWEv7I6tYjpYQqE4BDPXvdMSCNJkUTuHJ0UKJDIDdm8u0jmMZ4U+nvIgnecdhT9p9T&#10;vhSBqeS4L3Phh8yxkXYHSLSYMq8Nk+k3qRlkAsdShRaaK9wx8SHFFXqNlUhBNC1xphWP4sM9aN2l&#10;fe3qW8pyglKqMsWRpcjRrJdQ9Gzw/5VE/Y8Zua5MyN3PUKSgq5ni/wYJNngECijzH/vUpklxnqK2&#10;xWir+LT7idF9vffHGW4txlPV7pBrgAbY2ZH9XMns67tF9zGRdNaLCnL7Kqk1WwBjKlKPgUrcKdz6&#10;T5IOfBUtsVkn0zNS4rLTSKkiLWTckyfSDYIJ6Xo/bHsho9JuZFtyycvHAtQAOBA+5vAJXqtFTN9C&#10;/maMwX8/8xCfk6L1MkACfYv7ZKbZgmBBtDj/yxNoy1o4AQNfk3nWYA9J7BSJdnHBwC/1rG7BhIBK&#10;EFKSJMoAjO1SoasIGldECh2xvLJ1RGLlfgCJ9Tq/kAkEASFySui5K8aczOQAPe+9WA+20HoQVsrk&#10;Nq7vIMjRGDBBovse5qU6iJoyDMePkBbcmJd2+Q8n5TyvlvLmVxYuQgq5sXya8xFrPgADpbtgFZtk&#10;Jad8QmKD6eIZA+hpf0RR3M60eTFCLXmaGrQMIFNV+4SDGUS709miQok1FYf0RupMPL6h0XH0e0x4&#10;mmRZ/E6o+RI1QAkFH7dWZVHM8SBl9MGZssKpyntuvp1sg5JpwJVJonXQRUClMelNCnslCOzcEIgn&#10;3c4/y9RwEoH0X7UVPHAAXqRGEgZmWFeOJ9GRFrTjZHXkUubrFXL3FCGRMoJsEFGDFhVGflLfKZGj&#10;gHD+cDTrSrABQ/XnFFWhX0cVFnF9PuEGbrN8W+EKGeL1eAS4FVYTFfdnUVLNPIX0UmS3HwKHeYhG&#10;YgJ1DghKJSddD/gJGgg4F9MeFpVtGgXDEsFCH/gNEdI/E/F6GbWHAOUjFpH0J1LBO1AXGbFncfEg&#10;YCQJEVQhEoX9GMTLI7RrFXYdAmGeggEZWgWnADMeNhacI7eDNIQgFBO/cgWFY9V9AAZ/ANFjFXXo&#10;K6J3URIGN3hcQFADczdVFBEGQ/Mec5LUE3hVAAO4EwFrfpWhewHfOVFBL3V1TIE/a3AARaURM6EF&#10;FCFKcDhEI3FOKZGRE0i4ILQXeqU+Q/M0EoSOFrH0cwRQEuckXVNufVE/GDAijXE0f4RfGeOEdrdX&#10;U2SPFrRaXsEHN/RgFcGVFpXdEgF9L1eIhHdjeyjwjzj0j1j2SMeaSXecSZYxhGFnX0ZEagVbauiN&#10;gRGDi0H/d0IpdUAFWkbsWmFPM8SsZIkFHnM+HUEmH/cDFCJ9bCGYEGdRI5dGFQdIjUACcDIsH7K/&#10;cDb2NPKHeOcaD4KNbrFnRKU7RHboRKFXNheOg4QxdBUwU/HiFnE0K9ksEFGbjbFHFrI5GRjOFPGD&#10;HwH7F6X0X7d9AOd/EKadJJifJVUVKZMjEGFKXvPUeKEZToFsEFfWAGg4afD5QCeOFpcVGeKSFXH/&#10;X6FePuW/RfiRMDLUKZRaLJT+N8kXb9UCANXaEGF/i3I9WFL3FjikEbGjc+kMUrgUJCQ2jvEHLJRa&#10;WrABHwOraNLfOvLHKZVNAlmaj3mqLbH/QdDZFnPgTcFPFCRfFKcJc8ezN8hxAFV1MtFZH/PnfLTk&#10;HQFVdIFXL1geXHEgLJOwUrdrJcFBmyYiFhYXEtEIOwK9WFHwZtdOJXGjkidFboFCfwiOJuESHwGe&#10;K/ZFPRkjnDD+IgnQdJUvFBGbEmm+ZNADPUJXI5K/S2W8boQCF9HwMeYYSOXIEFI5lEEbK/E6WEhQ&#10;kLOlnzVhEKFrJXOKH7F9h+AAR1oFFQatD6K9J3Vgc0izFHgpALbRPJE6J1RaO/Rrd1cPEdX2lqE/&#10;XvJ9dRicAFKHOwKZEiOrgEVmE6F/X0lHc2FchomJEIKNlPVGcTmroqjypPpSpTpUpVGgj5YuYwj0&#10;HqHrUKjGHSnxEGL3H7RyhvgZnuO/pJejQNnGl+euhOEwoOHjOhF3PalBNME/H/pydHNPkXoNJent&#10;HupuP1AKAnqGEGFrGjK/oWnCMgiMT+IsbfEqiTSSFpJ1giN8R9J7QSJXGRGReEK7QuE/fYFXMeRf&#10;TSEDMjfpKlFKVIZbABKSF9NuGRRap2FBbRgmHwJXH/EiiBKcKNfYXvi0EuosI7ZQiHADQ/OriiHi&#10;KZURkrdBWNFZGeJ9J9odIhEDK/URJSGehorDezDcrhIHGeFpNHD7bWFHaLEQFhKZNFJZS3VvNArX&#10;SOE6aZpWr3LXNFQVnFY6N8MxKxEMUVceKWFycQW3cxACJ9MuI9cgFXFhsKFZX0ZyE/KHckX0VTPe&#10;W/pqsIFEFFGDrWEsg4Rpa7EdRKFhKlpqNuK9GRP/pnm6FBVGNCEVUYMSEKFjJ9H/LJdAD8OndBZM&#10;iun5MMcMcyevEgkoWsD+ZmkmNfFcVGrMVoE6NuGjilJNnsGHInfEU/kSaxPRJvJwOwFnSFGKHiFr&#10;UYjTEDEmoHbuE/rVWIFHmpLYKZRpp6dES3EmHwoijyFXJ9ZKEFQ2JXf4fbH9YyE3srFeW9EohoIO&#10;NPSBSDEFJ9VGr4LbeSuSuVuWuXbkpYj7eej9jwPPDWgyV0dLATpCEXN5sGD9IspFlrsgAIGbWxFn&#10;F/I5hsQsbdpRLYb1eztZPxFunmlstIuouUHTZOPuFCAqvHQ6JJtUEIuhvDADQiS3kKItEMfNEMYl&#10;FpOwlPEGFCqaAUpvF/LJoJgIEwMxFKhoOUqDAAJXlhEFFhXvGRXqFnhNfAkDD6kmMeGeF9ROiIEg&#10;YbjGR1URTjeNHyG/FnURbcrRvtEsdhEQHfn8GlGjtZJUJVNhFKb3D7O7AAE0JrwZUTKchomagGJM&#10;EFW5AZKZNWGllWgacLiMRIR8JCkwuYwypVKZrhDcjDHfIsY8GrIpTmEdcVbHYEq3EosdALIwGYop&#10;nKD+RprvOKkOsIRKgRIun2FHF9xJHAvrKhWhUjqSAeEGjZHFZFhPU+WuAFNhFXsYiNFXKHqUEumR&#10;D0I5KrexawZ1bocNkUG/gml6bIo6I3X+YqNuRankSEGYmQEVOEXVGbH/Rrp7m5MqL3GDI5QaG8rz&#10;FQaoFSfpEmR1FXJ1I5yDdnhgEQg/LXJXkAsMnEU8PecimDT6WoqvFhFjURb6ybvpYyylOaw4EFQ/&#10;FjF6VqVrFrFCTWiewzLOvCzEzHzIzJPJuaAAedpahGJ1MjbtFCsPFcrQs8EgV6ABFhoxD8E3lBg2&#10;G8UjJ0JLhblpQqv1O/EikmMgp/x4yOKUg4IgF9stzuktF3VBo0ACJSHwkZH2r/tsFcE6otsZZpZO&#10;PUFrMgEGQ2ZCYnE0d4jGVuFweOyjEuRaK9kOW/QSFCHwQ/GeEiUlKWweAQqJEZHSrXF9FKF60pgq&#10;FQK/X0X3EQIunZYJFFlkHkFyUYngayEKOrFjIKjAFefvumY5xCADL3F9QYviiNzGwrAERfx/FPuN&#10;Djb6WPAEpve+N0kOOHrSAEL3mhzDSSH/JXqdFeqGAnk+zKzHGjRps1U/elIpN5gmaqaqS8GbUVHw&#10;nBD+zmF/ofO/tZFKF9J9kcjoMqLRlbDsEGhof2USxKFnpqQKHXG4ciO/T4EdZqKyGKmiFQFnDa2e&#10;PdD+ZuQsPUN8WFptACZF0SAHeOwxYml3JJyfAAReJ70NEHH/s0PexrI3NuUqEwT+cgUEEKUrEmKl&#10;IusbFNUYilFCXvyVjED9xxxhGPGV2CFcfjnWHjFyl4DyhdsJFcGiEZ3TFwbeFwNYiNEmYDvuEqrf&#10;eVE6NFwRQNF6VWJV0hLKEFeOcZ1qHl1N3538393+HjzMzOefeUE62eDavLQZEKa+XOkQmEFZL3J9&#10;Nuf4FgEsQ23fDtqMkVU+GbFKGjNuPutAcDGDhoH/VeV8Qs37N52lEIZdavz3F9eOFrVy4MqRFwVl&#10;wTAPFhRafpkOO/kMH7Q/bU3SMqo/KcYoFnGRfKxqE/lJJ7F9GjRauIAFHwhurndcEsz9ESrAt1Em&#10;Jr2qRfJ9xRHeE6dRQYQ20YStE/jXAixXHiE6GRUYqgAAFKQ/FyzX2kMqkX1pHmGbeOtPEHFrkzEw&#10;EisxwNGgXqURpFW/IKGDXmtuAJ2bKUstGR1kI9ozEHoc3X3/zI4F2ecsNL3k1E4JU/PgN81/u36j&#10;Wh4vFwFnUjIgE3xjvbFBKlL357LRFrMjFrEiUOEFhKDg19psfFfXW3PgGDKHEmGjX0XVGDk8Hy5/&#10;jpg6UI5RUetEZndIYFESTrF/wZ44Kl62SI0lDtdqjy2zAUvoQDFP23SCO/RkP2GPgYMx3jAHz+IA&#10;Pe3B1GsfFcQ/vQRaeLi5FB3M6aKoED1Bqe5yN8cSFcWddOxuEVNFxpEuQ/RfbhH07TS3F6SoACFj&#10;XqcD11MbESNhih42QpeUJXo85D4bGYH7Rp7tAKKS6bHg4p8w8z806b4Bj8eXFyMj4I4q2Gqhp8AB&#10;kMO3HDXBQN0KuiACMesyD9X0UrTPjVcLpe5WnlACXv4eHDmyzrtF4az39aE7qoe0EIHwL3NhEiZl&#10;EwjD3c73F69KEQW0lcEIcXGMRawd8fAGh5vQOwX7tMlYNAYyFyJ3hmJbES6X13NqXaH/K/c+zuS2&#10;MTEhIp5d5pWGEQ03HmJ1XqliFFE6lPhzARLRr1EdK98WxBwSidoTlCoP+oAA21bx3X0f8kFNUQd8&#10;wkKcUVG/d7DqNuInFC9lEK7A9hAA6NMdJEet5jEDFpH/I5O5m4GWW/UVnJ81wyw2wqprZnFCH7Iu&#10;H/+/tY7UACp0kOqBZfdIxPzwxl3pAe3HLXZ7N0RUAFF94mloWF2PcL8tKlFXR5EygYzf0HMqEAB0&#10;CCkEA0GAEIhL7hbyhrzh73iMJfkUisJAcYBcaA8cfEeir/kMJkcIAkmhb7fMqAMsBsuD8wkwEkk0&#10;ms2m84nM1irtnrxn79oM0gwGCdGgQOAVKnUhf7+p8PebuqdRp7+ocGpQChNNq1NrUwD9ab9koL9j&#10;FoAdNnQJttWiL3rUJDF0CN2nV4m1wn7xeF+tc2tFtBNIlwNd+IxMomgIxtGCdIm8obuUs1fpUsAM&#10;ECl+eEVtEaBc9dtWhMcA8004W1ehzN51+w2OykdNdm2280tEJzYM3tE2fA4PC4fEpki4vI5PK5fM&#10;5vO5/Q6PS6fU6vLTXYM/ahJ37qI7/W8M0enkb3mkHHAFyklaomne3ws0yfX0mmZmUKhel9lapQFf&#10;9dgRBeA1aOuBlTO5+3qUoFYNbdZlaBCEoGOt9D6VxIVEWhKIKQlmYdTlgHCVpdAYBmJ00hQ6orhx&#10;T4iZl90miWDQVXA6I3R4+E0A+PGDOmP1NWZFUyWh/wFWGRkJOWS0NPJNGGBuUWueJzj1laFHwPaL&#10;T+ZmRmPiVOkqPmTYUltN4iVoHZqXyYkJCGb2NAhxDinSVj1ZmcVwQloQen1wXkPRCYWnpCFRhZXk&#10;hiBNZdf9+E5YNaFaYZCZxb90ZiWQ31NTIJKdlNNYWis6lRTRKKRUpRFhZmCKAjlOmnYZvQMYNTZ2&#10;llKJ2WZsmDadoWhbqVLBsKw7EcA17HXCIoejAAZGUSuk2U2jJGAVKJiiK0AAU227cTqzABoqMQEV&#10;a31ElEG7Tad0qZnZFZGetI1aaegHoP9CVEgMFwSvtWqigiIloBzApZYlFk2UhmaDRJOWZVqFlaic&#10;GYBQmYpkgZVqIU5T73QafQepOxU5RWCL/emywBvnE05VaWZ2VFi0kVaFk0VqAYSBBkUIllFWGOTP&#10;qAWgI9CWZUZZlmCsyfVJJxBrTWho505Nk2dqKVZKFaqcAkyxGsmyaOWaAydp6uQhg6EABaL7BLBU&#10;UTdp2P09JshdFcDn3abUkUiJbA3PfXUsrfuB4Lg+E4XhuH4hCHYJp2hndx3ng4lxZZNvlYKYNmUV&#10;t+gn0ptJrnWjdjnmJlkhp+3L2QjDaoQbqwCRXGVoUTAgcYOooUWZmVojngAATKvEcYmIuo1hGH5P&#10;tsuuTICvMCDzlaWaWTg9NKLSSxlwCpaC1bQisp2iKRr5kqS8ARjEY/OnMPbasFoBU1o23iJhtNBq&#10;8OSTidvTOD1Xpkasn2PMAUmIqJUVrsmIQ9ZGDuSWN4AAuIqxMjNvsOCjlTKGB/laKaURjxCSzFWV&#10;IQhHMDVsldKfB5jcCFul5d0Rgx8ASZGhISVpT6xVMo5MyiVm5NCrIIfiekzJm0AjjiG2eDafUjFN&#10;QtAQh7ZFtLcXISxeENCbGZNPAFOKsoZksfvFyLr91MvCgOTVeEWkYEXIxFMvCRjQEahgRpVpHkEM&#10;zLy7J1pLGrELd6kYmS8DDFaSNAFjgBl4EVSybdJr2CiJ4McUY0KgEbjoSy+A/5YTBoUM6TQ0L7E4&#10;kJKshQ0bsEXHpeKWl35bTDGGJQOGVZFUIoSMzIgkLpR/wnYwZl2hm3ClWNuYlRRaCkGPSSQglBKG&#10;inwUPCgvCcSZQggdFEpSagOyBJslmVY4SEmPgmTYqygDEmdQUe0g5CCtEyMKS6Th0ZuHkZ8ORMxJ&#10;FxGPZunGNJOi4P6Ps9ckJaGMlaXOrIqxfEmpZJuVqeKEmoReJ0VY0aCCrKpJi3KhNEiSO9onRai9&#10;GKM0ao24txrjw7nfERRsnRiU6DiK1AF5wIC0JiL4Z0lEc3txYN6k2ZBVz+ACbVQAn6ClxShpuSMt&#10;BMiZMZiaQlIxmZ3PbqQswlDBonOpmcjBRVBClkILSRilRgzOmjLhLUzJTX/G9YiqJehFCrJFP+jw&#10;B77EKJNQUrJiJ8z6UmfUZllJdyEJNHNXxERp1zrqokXCkzGSrRlfKAOqhJI2ALMNAErRcCooIgaV&#10;pBSRmIs3b4TqIY45muai2QgoiRqlGvlqxmC8CT+2qbMRF9VRz/o0M3ZpwJo1RJ7I1BwkhcFRUDaW&#10;Y1+lgQAI5s5U8080ZhAAIqmKQ5DZZk6lITJtTwADvapHda650hsXaTscm1TWiTLwSIRhWRRDB3iA&#10;Ga9QCmaYz4RgTIohWqYOdjFGt4xsV31WAAkIihKFsmnM2UidAAC+OihKP5Id4L81gh+SxAKNCtEV&#10;jgPhQCFizXOdVM97JBkSqyLNhQ+hnYDQYdYAYnRaDMlIMGYaeiwZ1D0NvA2GRSq1mPLQRWYw9qvF&#10;CLyTIwycTByKJYnaziaClMeMGTSkydjMglybbMmpVrONHKfaI/6YrFEjNOnHFJbcnmyJQbczqQSg&#10;vYjKVgAysjH0IJs+hBEF1P2VmS2p8S0SQp2a+fAm5aIAmPyRdgACWUKNqZBn9yVFdC6I0TorRejH&#10;FHZO2Qg7tIHI6IQtNaz4AU3ghuCTQszlRt5XKfguqOMgBRQADHzEhYTEmjeOhC/MC0YaHqhkUARp&#10;2bm3XrnC/OEG2wp1IwwlicbTTJMEW5jA/im6hS4sytIBVzlIkg+hRSccmglVEXyTJGnaP2mGQtUS&#10;TSaI0MfLAhqSxyk0JkWG6rhzboIWynFGiTUEWuJJUMk05gGq/vsXglFnCqzJJokZXqvgFk0SaRUv&#10;jqFP7ONlmPCzm9f2GKVVi9BCDDI0NOmKvg5q37FIwadiLOWQlmMoN0sxaNNJGZGVMzq2TMsRrWmE&#10;lVJl6wBVk0Y+GsyrYWKDifDMZa1qxN7o3ovRjxnkG50pbJN3TxivbORz6UaxAMOCbU2zoumYYADr&#10;M09a4ApGuYk4hFaCMZrOKjmoRJgTds7O6LhR6TBoBfQhZet9QBw5Qkk0vkkun72JMnFhQ95Oyiqj&#10;ql7hI6bEJJkrLggC5TAJ264Mvho8Ykkz6W0syTUxVPNfgFOJjYYmxyHEPWs0YAlwmsU0zaNKFFPy&#10;lnmq5GGhAjLQhbCW2ceEmNPvnLxCCeE9m/wHi5LvWkIMSVHzpNoAmGKQTIip5hvVfWZAm14BfaYs&#10;JwllJpiSdGGM3gLo/4liaz/H+b8/6P0nNo7pAAGkqQ6NSaqJtTaidP5eoQvUvL1mNQ7KAMp8xESg&#10;+g/wP8uVHYAFLMopnEP4tk3x8oXhqMbIrJP4b0YlOx9MAF01HdMlUQU97wQI2puc+pLVEgSEhZec&#10;QluMUZ9kTRuduESQaFtwUollJBA0TJNF+E4Fm0VNagSF4E0oSNfsPwycWhX8lFNMcIRVyYVYRVLN&#10;OFiUXlf1mRgwjBpx7IAMnGARTY3xw9xNd8TMSRjQUaFYTU6JvRHk6YSxG4AtcARwsJOxM0/RWsVE&#10;qJex8QA0xF74SMmIhYaMXwgpw0YERgnEaF6AY0k0VFdwTkpIS5188yCx+qJE4FJBxw71Cx/9hk54&#10;ARz0P1liEQRgYNAFkAQYnE7sR5ucVFYgxEZsk1JBb1GMUo2pW0gZM0QlAFWsZku0RQU2K99YVpDc&#10;SxnMgM8c+iLWHc7QVYqJJA70+xi4bIads5LExpgdWd8MSMtNH4UooBq8AJpqDk4YU15QT2HZVAZk&#10;aFfIhcbF8xOcY2EgcwnZOxOAUo7QbclkWgCKPh2cTQgg+hqU7R6IXhEsPMmJUYTkkZ0MAyH0T1vU&#10;AAac/SN8TR9sQ0naOQTSKE8waNgYWgi9hl7SPocASgaORSEBmcY+LhaCJKSl1Z36SqS2S6S9+N+w&#10;45pE5BSJ0Zqd04P8oB9wYg+oTJwMRwrIZ2A9HgPuJcvBssblVgydFKShw+AQsIWgzcqoSwXB9EvU&#10;TJLUycxk65kEAEYYoBJMAU+wUQ/o7wekTI/QY+SsP9JBx5UCBMlFfEQtZxZQUoZuWssQRVOwlmBg&#10;TJGl5AUgRUg9jtVJAFJsY0cEqJq178RQWgWYURlhsoSpBdd4jQUQYaZMPknaW8TdLNz+Bl1sYYY+&#10;RAXkXw+h5xr42gRgUQ/8atuwc1gQ3YU0nExEbeWE/1bAg1zISSQQjkR6W8goWaQxj1KgA1AEhpvw&#10;ToRU1IQ02c24RxvmGSTCdQdEShdoNhTEuI1Ap+BGY0Pxw99UTZd52qJsUERUSgt8rI7SN9B8Q9JA&#10;slGIVpWs0kPoiIUg/STl1pVJZwXAZlSonEmJzWapEAQQY8WY6KNsUGdqShfAUo6g9iJCBBPkP9U8&#10;3xnwUYU1ud9ZSqR8yE3U3cSo6g7ERh5IzQf4f9j4Y1eZRElSPAz6PJqZMl6wg0ToaMhQiJNE10cN&#10;EkfSIgQ9aQQiEJqVHUAYvlFlfkbKe4PMk1joP2csRRGUfKi0iUyodAVYk0beQxIIZs3GGCdWdV+W&#10;mCmOmSmU5KTJR9/B+gjkk0oBiKXYAIvkzcadsgP4XCPVzotwvUcGE+iZ2RCZz2J4ciJcp8nEkgf8&#10;Z2DWZRaEVlao2ohY7iYVrsf1cgZkYYvkTIZ06KFIP0tMUg+ydMbEoBOwiI7MwIacShSaOSaUACbw&#10;TWKOFCNdhlBdKpKtlNUBvel8VorJY48x2cRUhR3BVEWhWtbKcoysU8/qakPyJcUhWuIoSNhI1eig&#10;AWCoBOSET0nalt1umJVIrJ+CYkcsShJAy8foU91EAQUQzcZuhIa+rUOE+ozdWaEN1uusQRuUPKb+&#10;voa864acVEt9BIascyZoXx8mLuSwnFissx/Wmaw0bENmxAlk65cgclzxz071Akh+NYZkUSOsA1L8&#10;QJd5Bck0+h31sCasWlqUpQY0uebCREfBNaysAhpoVFJBU8xAicUgjlNZhWFNiOjJslGJ4dmZsEAE&#10;VonF46rkWgoBV0wsTUaekMQhWs/Q30jl2JLVAl4d1AUp80QJlUAU4h6QOM72PePmi10gPRZwTQgE&#10;vmu0cMSgoAZ0VGft4t4AY0TJWsUiaAcQRUy4Q+bhVEmIs8UE1A/M02n6lcU+wUQ+yaUoANMAUaxS&#10;w5+Ot25O5a5e5gc6miTRpOTZ0UZ01MlZ4S0FLQUEgpAGEgtaotVCJxacbG4iuhgaVpCssxUwAGel&#10;9SFRrFfgAIjQU0YmstGcAOcYA0gEWgk19GZISFGUWiWqhkSEghbZnWAWSgTIx6qEbAVFudYgx4nG&#10;sAgZJgdQVoYOfU9+0ISaVIhIUgaG4gTojkhQ2ESQac2pDoXlPY9Oj0Pq18p0CQp+EoZRMQQsaeRc&#10;AolmQUTVeUW0rd/kTZ98QSqwc8v4VOEKJoWhvEg2jscKC4Q2iRxYTUUgW8RG3SQYf8YN40RxgJbU&#10;iuP4wKQAdJmEX4XAxk70VoCjDa9i5mmOi8ORBASYvkvB7kSMXCtsThgaxYP06hc9apqVwxeMb2Gs&#10;UQnEZ0YmsITRAl3duoTCy4QhJB90QgucRWP0SRQ8B8XAnalqGhVFBkemRyaEACg54ipYS4WgrITL&#10;BAXkoAhTAc5wPpxU7RoQdUXAhRL2NauheESZzcb1lquFRnDsgqMIBcTegInRU8zcxEeKncba/EAA&#10;xmqgQuhJAErAS7C4cMjnHkgZrEU2eWPgCKHosJbsiuL1O9g0Xar0ArDloq5XLjLvLzL0TW5t+6TV&#10;/EQ1yaBq0YUp/sAGV46iJwcYts8mSid4bSSxqWB0xgzUXYzcaFNZA2F5BeF7Gu6UP0+oacx4a2Sh&#10;yUZStCY+6ZqJs12ZgkAIUib4jqGEjwxGHQizAxVKtYcQlk+hE0Wi93IwqLIRUAcRgYvXEnLMAFxW&#10;3t8s8y5ISONl4gQklkXyOSQ403HcAAhTGiUaGoSaHIjwQkhQhQmI8oSZ9kaekgAIoCc+/IRyQ/Iw&#10;sVI8jdU4RS7sf8ZmsUQVOIXhNVKyNUP7NY9jK4TYad44rLQ8XjR4bbCwBzKTUAfCksQmNI71sS6Q&#10;TQx6XnL6mQgghQVajp0QXk72LqvQABwBUDDIU/TjWhe3NIyevwSyaDKERwTIaMhY71/4TIacjS/U&#10;AASgplf4Rx5YSNAGtoQuA+8JKTOGgzMcAIzc/S0QdOLwfAhQ2efUZkYPKzRIcEXAjkXAaNherLQ1&#10;yDUkAcrInFAG25RloEgYQk7Rk8RUplU8nFpodURVqwT072aMUaFkQsVGm4SrCPaWrzKNG22cSQjm&#10;cIUFOzHw9rWN1U5IXB3sUCYUTRAGl0RrV5RjLrd3eDeGmbMB+9pRook1yYt+X+BsP4+qaCnV9kuI&#10;tld5eQQYqJU/d+1sALASIQRpZyF7Z0f8lnf9MkaHZYPYmeCYfSugueq4TRJA6Jm/NESxdOz3EgSE&#10;ltKQgGfmShv5ENA0ZlAGDLRUbERVSanAY8gE2AeTAQTTEFB0UEVHcx4W6PG1H8f++0dE3xsvKpGg&#10;SwrKcgQaQAVZya/nSwb1NEQlyagqp0SxHui2GsrIZkYmtAakRwbwb3jksMRVueyaVjPEVovkYZk8&#10;Sg/q4DE0APevG68KyAA7HQb27axUU9SY2dP0lEad4Jh4eTHwcwkanUWbKxn7eKmB4Lg43+9AVNxx&#10;roSzagAcmKkEou7nM+jySxYgkYiUY/U4OxgY9DO1LahRlhed3d2Af8UQTJufMkufIAsErUlYbcXA&#10;RVU8+EgM2qHoSjaERFAXcSxdGJYxvmrm5ehoktM1EYB7Z4chLsbZy6pISwaFC48wa9jcQ+8CiJE+&#10;NY3w1k5mweyc8c1mjQBVRh8AO0XyfstMY/mOsfoM4Hfnuru3u5+jeTMJowoA/rUxAHQZBqAfXDk4&#10;f+l6UOaqLa6gApQIfCVAcArIgErI5iSgQmPwj9bcAtbloAfDgRUAZsRW+E74SaBhNmwITYjlp/ov&#10;msQgY86ARiuMjeRlfQf8nE2ogG/4RRLwYjdk8wvnRwTcRWzwfTEfscAArIUhyOj8POX3dgSSASaD&#10;z8QLHsQji9RTNTpShXTn0VVKeVp2ef1IP1d4Y8hZmIenBaIas4jxcsbblXTEAcY8wjwxF0aPaPp5&#10;K0ZiSgs6o0ALgfTCyhedFXCgY1WstQf8dUiK9HPoPuWLa3MZIIpDE7dMACO4QgmLDju/5ATghaDs&#10;glMkVoUgx43wXDFRTxsgiJqdd4xncUTeoLaUUh3XrGeBGJxHJxMk65WsrIaH322ATkjlSbfMUo/T&#10;qsyElkZ2YSk8QiUAAczckbPSK9w/aSxwQY+wYb4+5iHAQ8TS/zz2WzKcOvYYTIjSs8laA8SjLJfo&#10;UHN2oDheNMa+8yiVfl3bCUW1NHUdQn94fAbeRX8Ef/y4Xb4X5GwP0//n/wQAAQKBwSCwaDwiEwqF&#10;wyGw6HxCIxKJxSGJqLmeMwM7xxER6KyCQyJuyQESYDyh8Sp4yx9S6BgOYgWZwYFzYHTiUAcEzx5T&#10;50UB+UJ/UR+0aBv+k0qE0qlw4A1CeAkJ1QJVYCViE0R/OSuvWvwMMWII2SBumzu60wYM2wDW6hPy&#10;oAGuuSBzoQ3i5QajP1s36VPilALBwO5VISYiYgOB2l3OzH3zI0asATBgKtwayBEG5y9QJ4aCWPGD&#10;ZaxBiZgWH0qt42fPK+QbKYrPACt4q+YqGZSXPq5bQLcCrBLaRV78Z98iEvPl5iC8h9vno1qiXDmw&#10;TLZTLQPn3ClXLKVvYQLKBfy1QJ6ivvV1+zjPeEzrzg/5yL6xTovnnwP3ct5+pfFNUlhVQUhSWWVt&#10;TkEW4Bk4A5JgIVJnANcR9kGfhz28e5fHqQlvHWZZqIUQSD2UAyJmKVJqIViuLIti6L4wjGMozQNo&#10;DwUA6HuQaD3lBdwkSPSQX9kE9FwUxSVyfMD2Kh5RHufiAT/QaUYtiJs1QYoFZaAqXImAxImAOKYn&#10;iABcgcmeXo0RRgDem1+F2SiIoFP9kj9QNlmWYpmo9nKap+n9CGuOWg4DAEG6HhJFVbPajHbchjzs&#10;jpBW+lhMaAQdq1FUZ1mkYRAlydpAp5TEHallwCqXqlBY2a6HELZpwoLqqs60peCa1riua6ruvK9r&#10;6v64RcmkZGdG0dR+wItf1JDdrdAoJXKDVStJPG5QJfHstk651oWfUEqBg1ygCBmDVtW6hmVUIPqd&#10;51Suh+DhvFuExCC9ayQI6r5O2+53YODWuYCCU6tZBFKbxvEGbRcoLipAlwwik1QgtSlwmRCajYoA&#10;1bc+zgAZRlJzUq3EIlSn6UtCBMRAFlILBTLk6OfMX6yYAWmBDN7Jpk/pTUlrqOPs79Bc91lyTpW3&#10;4mRcnepUA71CCSnuvk6nux1OpaBWXren5gEDhlxkDfjXECgiAkLc/FrPgFDGKmcHGawRIlbxAAGi&#10;QORF82SUkU3JL6ingAmmYqEt/ALWrJ4fiOJ4pE1bWc6aQkbfgCnt5U6hVW2if17qcQXgoSZxOroe&#10;pvFKa5cObUTHcJVDhM6p0AnZp4ANwQ6SkGYBrmC3+SnnQnH1ZoBjY4d1SYhyltaaP3hLgAKEsuBS&#10;9+L9JCGizE5958/UHG3NA18kTPD/XB1VEQlimU4ZIGW9FMExmlCJe7hPn49xC1sBnNwQ9OMmAvs7&#10;X9Y6tEnBwidPof1AY+rqoDwKgXAyBsDoHkNWEsRYwdyPCIggQ1Ig3INoJSid8rCSkvE2AWUo/prj&#10;3P0XSb5frhVKPMNoZZLyC1IM/LhDAwbxgAmoeel4yj/WpEDhGqUDpfD+o4Sg2UACB3yHjd+Qk57M&#10;1vvHeYxMpLFSjudJi+d45AzwmSIYXJjJMWhxMOuuEqDeYwNMZFFghSUWMGyJig8wB1jUHAAsg2DB&#10;CS+OOP6h8wZUkFuOc4QR56PX+n9bQABB5wnBuyJEuNvQAI/RldzElN6ai5FwY5El1YASBmoOEBqU&#10;ZD1zHUKEq5uhLGDN9RWlcAKpzUOhMGoMcqCUJNtj1LqXcvCQqMHsOOYLVIkk6fskpdCMznnqNdL+&#10;BIADUP4QkgtbzSCjNBHe1I6xlGGgAjIzsgqICZwFPsxs5DHTFTcfYANkBDpHACIfO4ga8RwxIH+Z&#10;QnR+JCGWecy59cvYuymIkepyJEDRKLUY3mdBNCQsUKFIqdUW5PkCleTUm07CCGUhG6+dJ9ilH4Nd&#10;QaUzlALzjn+Qo91ICWUPIEVJ58I6S0mf1M6mNNKa02pvHqCRGiBEcgqsinCzCdGoccmSi7eIypzI&#10;SXJB6EidHqbEQp/B53ozXcg+J8ShSBzTimVCaJnGpHqK2qeKMrB9TOfUW58BvJFMEQSgsyyTZvkE&#10;oUakhaDWlFJL4YCqEnolj+eJJKFi6CdLub+QYraNpTD+eYZZ8Y/pX0EMUg9p0/qcG8RxKkgZlDAU&#10;EUKcJ1Fck4AHPkfQiJcJUnPl+QMwFK0aGKfcx4rEIzeI2nyUSbyhTFVoAMCK3rBG7lGl/FA5EKUK&#10;0ZJsQN21LCeTIIRL+YI4zrR3d7Ti6t1lgF8UhUSNpclTl4BDRxXJ/D+nLuKQWpjnwGuWIWkRGxOl&#10;Tmumugkrc0q0kLbqi+ho/K2EyoWrystbi3XNABVIqllVL3ATsQ4rZ/SJIYlan7AESa6EiiuP0pTB&#10;CpQjuUQdB7tIH4PH0Tqi91yKFwRs/2QhA5GFWrvFzEriaZ4wxnjTGuNj606WLTxY8F8SlKRsXQrc&#10;NioYyIOXI879itrZe+QhJJ86p32IUbyWtnKr0UompZtI/7FM6hdVuiQAFT4NywAMy1vQRGoL4/1S&#10;FcSlQ7ZdfgABUmruOkw7MmJmmrotSIY2X9Rx/SRTnDcASSn7XrIg2ElSp0iTMUa2MolcVCu/AJnN&#10;LVsMYHqHNpqghSq+ECNRiTMh5zhWq0eP7MYAHvJBVxiN4AAMOQBAcQw1z/dPEHJ0e5dFxwFkDzij&#10;CwoApAluJ0g9GaNnrEGau8/G+zNmkVSIjjVEoCZtXR7Auj5PkbWdfeiZBsI9QsFKS9VmJsSsAf3P&#10;gdFmviFn4mvrZzwDWH4QVU3wfVSWaOxneQV1xC9vlYMBnZCuH0qqURnPVQqDdwbCAMQaX8iY21aL&#10;c/ZU+zuKorwYcsxutp1HnfxwPiyf8i8g5HyTktOSMU7ABT2C1NzePWPdaCFiR7As0Oxq6gA/jLQu&#10;Mo89CW4DVFJ00OY/p3ChTqd0ALQO+0AtFJQaZJRlD+9CK3ENL0v2pHu6KPyFiSqPHRMtHebMZTLA&#10;e7KVJFtZTRGNzbJ1mk6pXpKjvz+XyjDRLZTIgljEr12FUKlx+kxfJrzXk3cPpoB0o2SJMmTbaMXz&#10;au2ISbFZJyUWCkeQ7E5oPB9GIQZRJSDUHpEalwE+2h53SxJnldWhSlsv9IMj1H/JvY3XL41LtcrS&#10;5ISNNRqXRfOHHLoH5sg/iQEINxcAHoTPiCpejvodnJSS6ZMIIkpHvIiBSUtCQgrb/WdM6z+t3F/F&#10;oXEP51+Ahi6DUNtlnvpTBSUiP9UlRgrHHWb4D9l/YhpSv3L7/gQYxT+Hn3kX9yLn1YAoBYBoByam&#10;OUFHLFNhrizHOG5THyXiRELhWxqDZ0X2TTEhbjVxmncxEDOnQiNknEkkYV/QBUaTNFgBAyEiPUI1&#10;cBLhW0Mxj012QlVyhSCz+G60Si5UZRUkd3FFDBSR+F5By3o24UkneTsjpC5DsBWCC3ZQHm6REx+B&#10;dFtmgBRluoPYWA/S5xg2+RlCsBVn9T+oKU3RyGpQAEv013Sn8QBHqRIn5GYE8RAnxmFCaj8Q8hon&#10;jBAyERnHUHNxzhyEfRyzr3hiJFslyBAmxUEDjhjU6m5wH3zYCIlD0xvE80v02hWCPR53f0/xfB7n&#10;7xxkzhqBlmdhciXkowGoZDhxW0tX0VyR8z9j6DeVwhyGiQ+G9RDF+mKiLEAH5RC4rFSjrHlhDX4i&#10;qhcoUYQWUhLikIOxchwonWWYlY1BC3Xg+UiBy05xMWZ4H41Y1nbY344o445BC4CmO1PmPVNRgBfg&#10;2SZBliDSfBUHQkUXkgCI11ilCUWogRBCpyEi6yXBCSRB/R+H8FZYZlSxJihwGySh+D/VtR0jNCC4&#10;YRZBwnLjMWdkXjyhgxzxqBmh+B+BcHqSp0Q4whC14w8yRIR3/T7W3ROFsB6i2X8BfEURlhUiPWHB&#10;EiYSY13BUJCxchonyWqRRlgIJjGUoRVhmpJiNJIJEQAEKErWVXWxEZGpRlJSp1F2/gBBAyp5Sys0&#10;JhrhPhDCEiSiiRIYsIixJo3lNhdGqBioUYjI5ZcmERSRjXQlBHhpC0eXIBz5A3vxYBDoqpOUDYri&#10;g5aGrx80d0zTPZYhAomVSCLyElJVryJhDDeTzCFWqg9CM3WRySanrxViHRLhjU1xCT+EA3lJc5qh&#10;CR+BjSNosQD4qpqxDoBJs5tpt2zI53KmPF1k8x/TGGZ20BQFhxRIxxB5SAEkI1KBPnMYwRgyp1eh&#10;KoBE3GfkbRlkI131bRST1i2YXgAj0VeHNISBchvFu0IxrhvHjpWxAh5zz5XhApKDphQopBMyp23h&#10;NlJR6h/RohfITIJRUDVz9pSykCkCCSPB5Yy3OD/SREdDyY74XxWJlADDV4kxCk1WCgAHwJUwAIuD&#10;4CfhhhPELJZlsQBHu0KkC1qSjD/ZKzkiDWUHDJuBBhcF0FUJb3ZZcaMaORDhgCOCNiCRimSBbJ73&#10;Fmai+5Kh0SC3uoikDxWzARSQ4KUGfxSmkyLRUhchqCp2sVWYB5tR9iIhfBoj/XjCD4qqFaOqORSh&#10;jSD6JqZ296bab6cFOJunK1P1N4jhahAhmhcGqGf1EShY/hnCDXf1pxXz/Zjy5ovwAThBqCXl6ADV&#10;ERjT1o9RAiEp2Y0xSl0HD5GwAmH4qCJhz1rBkiCyXlTxKnEQBhljV11H7A/xvJYRPl5obiXoAACI&#10;nhFBzyNiNqhxBhOj+HcmrikC2avBKIUZa4SB6ikKF2FmkqERMUIyDxcpnQ+xA1jifjGBBmHE+xnC&#10;hV4U/xzz/RrlrXPDLiXq3RIRcJBTXxBWu1mhWFMEEBcCYg4mdpJCpaQ6cY3xW013oh0TSwARUnT1&#10;pZcoNg/EYhiziEUYth0B0aDVf3wTXYMZkGdwA14YWgAqWCXK2gDW0wBa76+IQg/3dh7HjBUh5zWY&#10;wLH7KacKXbKrLbLivKc5vFNhzybQ3jeRqGFhcE4VdY/SXFLqS3Mxrq6XMDeaUkSThLO6gADXxhBi&#10;RHQlmalBnKlrBwAJOw4kkSDRgBcjz5Di+1ZYpRgyXkNETQBKZEo6Jo14RQ86LEUgAXnhOGwCszmB&#10;LE10lp/wAZAAChlm0hAo0RVKxqbhAx6kvxjXWjJbbULrYH6xFRtKEq7aJaSxiqZmN2nRKikJhxBn&#10;fAE3fo0xFRSqpQ+LoIvRCjAxMbGofRPJ4LKD0hcE8zcyXjbbHrL3JKPBQFIVchlh5yPa5rs0CESZ&#10;UDB38LDSFYGKGJ6jbU2xqF/rvStUvykLUIPAAp7TLrzL1acbLL1r2b2iFbMY6VN2xzMVij3RRhSl&#10;bzsipzV6CRBboDmq6hECD17yXFexKn/BC4fgDSXhOhfK8prxBSpwI8AFF0Py+ZXCXIkTdiQV0K1B&#10;QpRhUqPiSBUEI4UWuBxraqsbj0IyDWlzixrk84baVBBRwm1hAh6iCbwB+xx5nhDSdTeUzjzE9xKJ&#10;cSC3ZzksG41RSk17hcKknhmiEr6hEFB0vw9hgL0Cu5ewAHkACEQZ+LqytR/UtSCSXpC69722Mx6r&#10;rhLmAQBj9nsMVWCxRIaWcR/3ECL5XZzyXLyhM7l2qxBSSpssXigEvy2YaU6oYgEqtscMeYlL2Mes&#10;fcfhAr3YDFJhSrNbCn30OhM0MSJi7RPBcnAB0UJxxlrRBhqCCyDU7iIl+p+xLHB4GgAROiEkIxjU&#10;QK6xWF3yXhSq8oaYLhNqUA4LRRkxWFjh1hwhpkv6Yp844bHJ9hOMZri0DRz10CRI+gA3hlfr46GJ&#10;dA/xqKoaGDRDTBqDVz+LgIlRz7dRPqkyChbsPRnLvKMhQhz8kQ94VxD7yQBSDSCzc7Co1yMzBLGC&#10;qBApWnhifnUmmh1kuCZ8f3FSRLNRfBlsbko4U7Lc7BAmcTXg92/CK2k2u6WmZIuxSV0L0GhRbLss&#10;fj8xLiQyQZCBUCEh56OM+tIIlcfNIdJL1cgadUvR+A2tKzczzLeR50+MkJzBxrbJLAAyp6jriiLR&#10;vB/cRBX8k2nxMxgM2RikdyPRvMrhthMROoac/hg1BFRRWCEs5HnBWKsxOGHrnVMV2RjxjUkThCFZ&#10;Rqp8NMSMMYAUKiC6KQ9qyR0VuE4BgxOhmjz8eHIxSkv6rw8khBcsGROIdBB66LDBKxLKyxDsMABy&#10;D4gIb9Wn+BSTc8jw+WvRLHOLoxIjC2Ua7M8VFmrs1BBMTyg6/iPRmtJWNktSNj9hmtFWzUbMyREd&#10;j9B1ZSLThLjhAmHJ6iMJhQ5Zh9EwGdqbLaTb9BxrQq/cujNEIzz9ZNo9yaXNxNytzb2dJ46lND/c&#10;rq3BMxOkIxz79RDRUhUqjRJtdCaiGxX5YA8hDHWjrz+DbSNqwjJCAYJKbn6kniDSSqWcTV1ykGKb&#10;EhCb8JqaJKJnwyMxgDUqmkitlgBjvBVNH9qpjA8k192lFQC0d+ChA9PdwA95i54pYxnCDxUt9WYC&#10;u9gNkBAmCahA9Sl13ZAZaQCGh5gwABjTjhaxbD+Nzl1VZbkz06GhFdjxFeISySXhinp7ytAitRWx&#10;dL0BUpC83rL5QasDB29hDsSRwuE+NOVHJtI+VeWJtt0FNx7g2OXmGBMdlGZJRslxnJWkGBoh+KR+&#10;IgAHhA+4SgAipxpuDr7hlhfIV54UHwBE3NfADiEt4GzaHRBcSUC6RT/pfw9VrRiiDRpuU1NeaiQT&#10;/eihMWBQExtxRhgKDBKsdBDnw93gCMP1N6GnGA87EA+s2SM8SZpRCJC+M+WUvZzRE8hh99gQ+ICG&#10;wHC5sE/xSn0MbIbokeQ5q9dndcnOtX48ZwCi1ACewer+zXFeV+zu0Y1eW1NsVy8X3Uba/ljDf9hu&#10;ymX0GDRx0dGQ9CT9w54hiiCxfBcrBK/qWwABmpZRnNnO0oIH7SQRom2sue50chJkdyDcVDh416C9&#10;Gt+uKjz+6RRiRB6rxc5YTxbkIhNhqOgHFb4pjijIJJQthB9fDDkt3SJkcQA1sPIO9CvrNdNYlbOx&#10;Fd/AB+uuY99lNHqx7BjSCRqIUezIAlZZyw8pIbD8niC0I1TRKPE/JPRGNO0PRfSHJu1Ojx0Q3/Tn&#10;SKjCJkI+FQ+NVBDcSdiB84ckGBvMAw6obYci4r5LRzfxijzxpvSSqW7Xgg78nbbZNx5SStvSgH+S&#10;QSkHGzNCpyp/dQ9PHBDSKBPNOXqNi7LVV6G7dtB3ODHffuBi3j9urvaStPJpTis5mBFOQfKnk/LB&#10;FId6cSNiOPNBM/NmUX9hW77IRvlMnp1xNiD7+d/fkfsOVtzPsftHsvS1NzUip7nLVB0w/sQijNPu&#10;JhESCxOqtPNzhzUikLxXSEHhUCDZNRg8AAI+8/tTlxRHoS+VYfBUixJiSjV+SifxfBjemutn2RRL&#10;O+qBDqtKa7QPRKh+JWPxoEUfjX4P0vx/1SFTjofBDvmBAABAoHBILBQNCITBoXDIbDofEIjEonFI&#10;rFovGIzEHhHHPHoMBZCH5HIQLGpPKJTDH3LHpLpe95i/ZnEwXNgROAZOgVPJVPp/QKDQqHRKLRqP&#10;SKTSqXE3/TqZUKjUqnVKrVqvWKzBE1XDPXoGd7CiLHWrLGZm/XnantbHzbnxcImAbmArqDbvPAUB&#10;73OARZoa68C7MHaJY+4bCQpindjIGFcfigpf8nlMrJ6c/8Ng3Y7c6/M/DbmAcfpArCqTMXvHHg8d&#10;bmNfTn9soHogHtomBNzCbuDQTvr7ostwuHR31xnFyOM+tk/pKDufyoGHunweJ1uv2Oz2u33INq3R&#10;4MxA5L0w9p+7E7Rbnzanm8vfaPFD9yBJsC7zvNsA/R/P7/n/gCAQAfKAoFgaB4IglKVcJpXhnWBY&#10;lkgpWGYYZbD2XA+EvZ8/IEaFc0Jc8Dm+AlCUlWZgTrZuFUsZhJQQjB7WYfoIo1fSE44jmHHvPI6Y&#10;+euHkCfp9gWkVeX6RlzHtjxL3McxaG0XN9F1AJDX0XsB4kbxJZIjmXl/cpyDiYZA4wBAGJodWX5r&#10;mybZugl33hU9AkJB2dnnfxho8hk9Z9lBD36fqIoifSXZvoeiKJopVJBoujqPpCkYMg6EB3WMiKRV&#10;V63rn09UvfGc0OaKJF5X1OgMmpUDqqtnTtQZ+okS9A5oBgEa2pmuHDp1jDuq2jUDlhpAPsOeEFjt&#10;76thmTmzQV+n0mpon2X20k4lSubXUR7TkttBrDA8Grgti4rjuSuGrR450gSJJEhcJmGpntcGpROV&#10;IiXleYnuW+r7vyE6/v3AMBwJRKTV9AlhpaEsDUthmpe2TbMRSpU4fZebWUaKWbQOtgRa08XMlgIc&#10;iqnC8lUBhqrOqrZ/QuVATy+3mYe3K00QxoqFba0U2xMCH2ybP0VudH0Fy8E5FBbQNJ0rS1I0K6UF&#10;SVIwfvlVIZet7XtRaWl3tNNtM1/YNhUG/9i2VSGZPc0TOMozTONIyDLMs9T4PxBAEAcNA1DYLAuD&#10;IOA2DKI0mf4/IaNIzTJM00TTMYyDNPk/D9QQBgLDkNg0CsMN6DILgMAgBGUwWD8HhGmNmUZzHKhd&#10;7WGmREpUbtd6nQnF0pjyHIZx5Awc7xvOn79EFojyPjpvNKpUX2WIiiSWO18DZpxOhmGiBv1e+8/2&#10;PZyX0YEeR07FT9hnKjx7XM2RA0JlhvKnlTJPa+/8M/+f8f0Qw6TfNImiYJ0yzXN8jIFwQgpDCGMM&#10;4OAWgiAEAE7Q5BtDLEyJcT40RujkIwAEDYJQWhkDKGcGQJwOlzK06JSql36lHLQsceSGUMocImSU&#10;hJ9lTs4P2RVTqYlgF7RqCKEz9DmI8ZSak5hDT9KnPsmaGcPHtPEV4QNKgI4no3iTFKKaXx3xWeI9&#10;0kJ5XwEQMwcol6nYgsRIalRLB+C7vNLrFSNcbFsPzja88cQ1RjCDEOI4dI8h9E+AGAUBYXQ3B4Ck&#10;D8F51huDOF6IMRQlB3j2ckSoAoCAHhlDoHwJANgTlZhG6RhLpo4FKU7CsuCPCLJXL2iIvpfSGjgl&#10;Wak0SdgOs+k8/BDJ4B0I8WCY9La7ZZPvOYtschynqgbRJLyYsxjsxWHfLVdQBWpNUIM+QtSmy3Qu&#10;JCXlERCYuTHm3NxBMb5utAHsOobobg4h0HUPORxCwHATAyCEDjSCBDqHIN8c47R5RkAGA0OwiRGA&#10;6BMBkyg8RxDUDYHQPQ8R8EOAiBcDgHgMATIGOccI3B1DwHqlYBIFA+CJESDIEAFSrSaAAwiEs4Co&#10;MePWnxPpGVvRpAFMsgRvHeAcpPTam7STMFoijTintPmmkdaG3Y3IGainKPahcix9pTyoL9T+p9UD&#10;tzfqiuMf4/R8iaESHoWoyBtkGASA0C4XAzhmCADMFoDQF1OAAPgeo8xqDOGGJ0TYoRyjwHuQYCgI&#10;wbCREQHkBoB4aFXH8PoeokBBh3GANEcRBgFgPA2GINwaQcgsBOAwBIByBj2HoPIaAxxdieFCKgdQ&#10;8h8kGAwCsH4lRChzAKlUqdI6SsKqoUlDhqUMusJZEIipomRAhSxbS4Nwrh3EuKuSZMWFQkWSw1sB&#10;pfaeXGujdIqFU7pqKHMNUYIbg9iNOW3YBYFg+CFEKDIEQFyJjtHCNUPgfxADlHdaYggAguhzEKFU&#10;H4KysjcGSLUOwhxMj8H8QQBIEgPB+EGIEFYHaIkSHONoZofBAiEHXOkgoAg0h/EgEkGYILYFdYNS&#10;R0t1ioPiONGBPphrdkEW8uADWI8X4wxjjLGZWXuXKIElRnhvJU40x7j4y+N8fqHH6KERYfBWjDGq&#10;QUAISQvhyDSFMH5GRtDIFqHsRImR8zqAABwFYPRGCEDqAqwRUx+CWD+HIXAzxwYWCqGsPoXQjgzI&#10;yNIXwqQ/iRFKP0f5BASA1CSIgPYaQDWvKZbHEWQioFoNSp8mdRQMvO0TpLSelNK4jY8S+IhOkSKG&#10;0tp7T91dPn+HyPAcgcg3hwHGO+PRAgDrfEaJMSQHgIAGI0P0eogw5htGWN4djkwIiGEgJEFgHAIF&#10;THuOobYag3h3HaPVupArwAkEiJARQFgGOgIwP8fg8g8BpDONcdNGCBABAOBYSImhJAgAiAoqGh5O&#10;ai3jvLee9N6723vvjGeod8nWHKNQYF2xHD7z4QMEgOQnCMDyGTQpJxeinEiJEU4vclhWDWH8LgRw&#10;ZFTG2MgWl/hNZ7IIC8IgWhBBuCxAslIsRNiFE6LMZOSwxB3EWFAHYJt3YfdHiHeG/Oe8+5/0DoPQ&#10;uh9EUzvvopWhiCtEwIoUItiDBODKHsMgTQbk+HKNMXwbA9iQy2AAGQRwuiADWFUqYuBQiMEsK0YR&#10;BgtBxEOFgIN+SVZUFkHcQwnOvA+CmGkOgXwk84QbiC2UnekeG8P4jxPivF+M8bF3IPjiyilEgHsV&#10;Ivhp4WDgIUSwQgW4uJUPQdY2w3BoDmOww5jgVA/E2IgOfDCliZEIG8Woyn/kEAGHwSIoAbAhAeT6&#10;9Izw3hxD+PLaBAgQg1CWI8PoZ/XlH3fSbyP0vp/U+r9b6/2Kb9H+yUMSQfQzC8GiOi+QEBDiYEoC&#10;sDADifD6HmOoOgbQ0jgHd6gAADAJAoEsJ8RQEOUlMCGBxBaDIDdD0XyAUCTCkCWAfOeE+D4DsDfB&#10;tBvByDpYVECAUAeA0CSCTB+KoFLfQWzfcghgigjgkglgmgnKIfbgoEZD5CDBtBkDLDhDxEEALAZC&#10;VCWCQAdARAJE+D/D5DxB5BxBsDWDkgzECAIAOAYCQCZCaAaALFQD4B3BhBbDXDtf1AAAOAgChCbC&#10;Ng7ODEpD/D1DpBtBuBwDiDrbjhYAXAkCQCTCOAUVrFIgfeFgrh1h2h3h4h5h6h7Eogqh8EPDxB4B&#10;gBpDWDugFJ0AUAhCYCSCMAUAMhfEpD8D1ZhBvDKDdDqPof3COCXCgAee+FMDuBsBUBkDiD6fGAHA&#10;aArCgCRCEALWBPhDvB4BsBvDWDnDwEDALgXhtCUAXhPEWDljADQjCETDAjFCfjHK8B2jKfRh/jNj&#10;OjPjQjRjSdDh+jTAAD8DtBwBiBrDeDwD2EDAIAWAjCXCRCLATALbZEqD9D2CHB2BwDHDbfjJCAJA&#10;PCICTCcAnAWWZFKD6DoBkBZBpDqD7TqAKAcAtCeWHAKaEE/D8DxB7BsBuDTDmDvHjAQAZbCCUg6i&#10;QESC1kdB/kfEZjCDQB0kkjMjWknkokpkqkrksU2jVjTD5DqBsBkBtDiDxV4hHjijkjmjoFAD5CPB&#10;4ByC/DWDjEDADj0j2j4j6FLD3DkBgBcBtf0kEkGkICDkKfOEniTkQDKhnkVkXCRkZARkbERkdC1k&#10;fB/khjCkkB0kmktlulvlwlxlylzMCkvjSkxgvBtgyk4AAjhjjjljnjpEpD+D3CKB3BxDEDZDmlGl&#10;Ij3j5j7FJD4DlhTBshWlTkHkJkLE+D+DyB/izDPDkKuECAFkWkYkaEWDVmpC3mrETDUmuC+mwjAD&#10;lB1m0ltl0m3m4m5m6m7m8Hcl2jSiBiDiFiHl9k6mAk9E+iSiUiWiYmjALARdpCfAhARlYFFihiji&#10;lfGkFmYlWmaEqD7ixizi1i3ECAJATAcCQCSCUAZANnVFChzm9nxnynzn0n1n2Eqm/jRD2B+VkDQD&#10;nT4EDAPAdCaCUCOAYAPmQEpftB9a6DRDhDujgAOAZboCZAZbtFMDzByBbBgDcDzhXATAlCmCXCJO&#10;emCEoD3DrBxhlDdgUEDAOAXAllgCNAToJfPc5Qkggn3o6o7o8o9o+ksn5jQD/CNB4BiDBDWmik5C&#10;QjkAijnnJD1DtB1BvBpiXUKbRASAlCWCchdomNnCBBsBWDNDiXxECkFCckIAWkKE+ngDjizBxi2a&#10;sAAATAdAxCSCSCBANZko2eCc6JmASp/o/qBqCH8BKqFCTqHFTCZqKCKqMqDqOqPHcC/qSHlFTpBj&#10;QCjCOB5CrDAZKOTB5COCYA5AkGSEqD2DuDgpTBuPFEEARAjA5CdCPB5pdFJCXCCBtC3DMDhEFAIC&#10;FCaCfAtAYi+EpalDVfCB5DvpkAAAbAvBFCUgup6FHDDrSCkrUChrWHrI5RHG5EDGrQtP0L3E9ECR&#10;hExP1ElLeEDPjHvRJGREGMaQ8TYEIEDMeOuPxIkSxAAIXVJI4BVr8Cqr+FTUdCJB4sDI5IhHPEDN&#10;XFqP1GiNFEDHMRMQ8rajprdGgrfrgEDrjl8PwrmLDroHGSjQ8rsEFruJeDcsmRPAjqVeQm4C7ClC&#10;PCTCpC/dtBxCGdxAse/DeDKBpBwCEpWEDApd7CJd+FTCvCZCDCfC1DLEGBmB9CSBMA1YdEqDjdZB&#10;xdcpxECA1BKBfB9BoBTFWp/ASTJI5AntkKnEDDWtoPGPxaPYtEDDjtvMpP1KntkSYECMesmDcRJA&#10;xt7JUHMDPt/RJAkuCrnECDZuGKyP0NHSvUSEeDmuOI5r8BVr+CqsAUdsDB4I5LeuCAkEDKtSrZsP&#10;0JUt7AxEDGGDSunRJt0tmECtoDWtqPwtsLhECtvDjtxP0tztkryGtt4t6t8F1t+uAJft4sosqcEm&#10;9DeDLC1BxCDCZvGECA7BQBnB3BiBLE+vJCfvMCvEGBMBiB4BmBQA6FTDTC/CpB8CPClvOAABHBcB&#10;zBrBWZSEqvkCTvnC7EGBYBuCEBaBEAuFWGrqWGWBxwBmuDUEDCcwGNSP1CiwKCjwMEDBpwPBSwRP&#10;1mpDVBwwWEDA4wZCDwbRJBLweHKEJllRJB9wkDIwmEDCPwpAswrP1CvwuCWwwEDBdwzBew1I5Elu&#10;rFRIZuvIJwmDIwkB9EDBExDMIP1HKwevVECtgCpxMRJwBBxwDwFwHEjwJwLwNECwPBpwRBSwTmpw&#10;WBwwYwawcQ8xIHKElC2xoJrLeaRFLv/jOD1TjwWB1DpD0fGASAfAyvzB/ANAEf+EXbbCVCBByC5D&#10;OugbkAHB1CICRA9ApefFRUDDSUGB+UJYCECAbAqA+COWsAJADx+EWGZCJB1BoDFDaDrXyAJCBCSC&#10;ZAxazPZBkyvkiEDuTQ6P1IMIMEDBzy5BZy7P1DRy+BjzAEDA9zDwpCPRJA7zIHrJYDFzMxOwBrSD&#10;DxSCcAwzUP1CozXCMzZEDBmzczdeHzQxPEDqFBKCCzlxGHGA6zpEDGRC4ztRJyvBkyxECyzI1y1y&#10;2Cay4y6y8P0y+DRzABjzCzEwpzHzJFuEJDG0IPZxujOD+D4CLB5BwDDDXmLbklHBqB8CHZyQ7EYD&#10;vDiDRBwB1CADvD3TqAOAaApCSCQCHASAInuFID9D0B/BwBrDPDhkUY4AFANB1CECKA7ApAbEZDqD&#10;aDHSACJD2YBEDASAiA0CVZGALWuyuywjDzzr+y0P0z3z4ECy5Bzy7BZy9y/zBECzDA9zF0EA7zKF&#10;7zMDFzOBxzQzSzUAwzWzYzaECzdzeeGzgwBziqFzlCCznD6zpvhgWGKztC4zv1SDQyy1Vz11Xz3z&#10;51cz7Pxz9z/0B1k0DQ8zI1n0GEI0IDG0Ksrm6DVDACqqfCkEGANAVAmCJCNCCbFoXERD+HsCLB/B&#10;0DFi1EGBCv3Bwv6FZDJC0Ceq9CwV5AeAwCGCHB6AYXOETD7D1DuCFB8ByDODdoQEFBNBkB6BlBOA&#10;4PwzwzyAAz00bPx1Y2P1d1fz+1hAA1j1l2Y0FD5zLzNQ8xP1uECwGzTzVP0zXCozZCMzb12Bmzfr&#10;SzhECzj191/2Bzr2EzuQ83d1T3f2L3hPw3j1az61ez81g0A1i0CzG3s2aD50H0JPY0LjPD8D3DsB&#10;7fCDXDohGEEAXAfAqBuByByAsAhAWyeEDDvDqDiCfCTCNDBDRDfvpAFAOnohug6hxFVD4DwDjB3B&#10;yB2DfDshpbkAcAlAvBw4xAlAbf9EMDsDlDcbpCNDIDXDlEGAG1KP6CO0s0uNl4M2J1UCq1W3i2O4&#10;T2Q4V2S4X2V3rQm2Z1oAH1q1s3zAA311w1y3610AA3+3/144B164D18zmP0HK4H2DAU2F2Hzx4N3&#10;gz2y23k2RPw2T3o3q2X563t4f2e4h2gm8DZDGCzB7CLCcD6chEHAKAOAoAtAxA3Auc3ECDmDdDWD&#10;HDMDPDuDyjfEGABADBQBkB1BhBNA642EQD7DwCPCHCMDjje24BVBmBMA5AoEVD/DQC7CpCBCUCm6&#10;xq7AMARArAvAyAyAq3hDiDZDSDJDODQDwD0rJbkACAGBZdbBYBEukP05s2K5v2M5x6b5z3l4W3n4&#10;Y3p4a1m585+3xzPrS1v33Px353739124ADD4CAA4E6PPx6Rzq6T6V4L2I8C5w4R5yAA1b8I528K5&#10;46iP1572bAG2d2fvpn2C3CjCNCaCrDBdeEqABAzBCBWB6BwBbljETD6DsByBoBvDcDsDzEGBTBrC&#10;ABfcZyfD/D+CuCaCFCitJ85EpACA+BOBhBvBkBP9KPa8B5u8pPv4S8s4U3m2U4Z2W4b6j4d3v1r8&#10;R1t8T30wG6D341z38113+8b8d8f1+6Qzo8jAAzs4KQm9t4O8D4Q9w8r8t6dPv6f8L6h948z6k2c4&#10;gPP4ijWFOD8C/CuChCdCpC2DzD4hXEVACSQBEBOBbBiBbBOAKx9Ea9M9O9Q9S9U9W9YcabaD+D7C&#10;2CmCYCjCwC/D2imEZ75AKBNBWBiBcBTBFWB7OPvYpMREJPuPZIcMsRIQ9Gyr0JUTPP0rYEFXAQ8/&#10;dyVAAElxsPZQosVAALOrbeGHM/nF1EAAsCAEEgsGg8IhMKhcMhsOh8QiMSiD5isFAMYA0aiccjse&#10;j8gkMMfckf0mgsaA0YAMilsul8wib8mb9msFAk4Ac6mM8ns+lsmf0kfcFAVGgQFn9KpdMh0VfMIA&#10;9SptUqsvf9Yq1ardcrter8LrDtcjbVqwWTNaLWdbtdr8fr/gwBAQRCYTEoqGBLJxQFwlDgDjEtfb&#10;vQp8QTgdz0hBJLpwKQ+Fctf7+c7ea6xWSzZrVbTrdjtk1xi4DCYUCYnFw1JhNJwrEIZwVg2e02u2&#10;2+43O63e83u+3/A4PC4fE4vG4/I5PK5fM5vO5/Q6PS6cgrGj6nY7PKfr7brebz5fb9uQED4iEQLA&#10;4E7UGfj5bTdb9vf0GAQFEQkEQIAgD9n+f+AIBgKA4EgWBoHgiCYKguDINg6D4QhGEoBdaE4WheGI&#10;ZhqG4ch2HofiCIYiiOJIliaJ4oimKm3hWK4ui+MIxjKM40jWNo3jiOY6juPI9j6P0Qi2QJDkSRZG&#10;keSJJkqS5Mk2TpPlCUY/kKUpVlaV5YlmWpblyXZel+YJhmJyJUmOZpnmiaZqmubJtm6b5wnGclMm&#10;Wc52neeJ5nqe58n2fp/oCgVenWgqFoah6IomiqLoyjaOo+BaEpCk6UpWlqXpimaapunJhpKnagqG&#10;oqjqSpamqeqKpbqn6qq2rqvrCsayrOtK1mmrK2rmuq7ryva+r+wLBdiuLCsWxrHsiybKsuzK2sSz&#10;bQtG0rTtS1bWteWLPti27ct23rfuC4bif62rjua57oum6rruy7UGuW7rxvK870vW9r3pq8L4vu/L&#10;9v6/8AwGT76wLBcGwfCMJwrC4IwTDMPxDEcSxPFMVT3DsWxnGsbxzHcevXGMfyLI8kyXJsnrnIco&#10;yvLMty7L8wn3KsxzTNc2zfOM5kXM86z3Ps/0DQdCg3PND0bR9I0nStLbbRdM0/UNR1LU9UADTtV1&#10;jWda1vXMe1fXdg2HYtj2S8df2XaNp2ra9ssLZ9t3Dcdy3PdKX2/dd43net73ybN333gOB4Lg+EkP&#10;f+F4jieK4vjIa4fjeQ5HkuT5RzuP5XmOZ5rm+cVTl+d6Doei6PpNWVnpeo6nqur6vn+s6/sOx7LW&#10;+u7Ptu37juc57Xuu977v/AxnvPB8TxfG8e9/D8jy/M83zrX8rz/S9P1PVynp/W9n2vb9yyfR934P&#10;h+L4589/5Pn+j6fql75vr+77/w/GQPt/L9f2/f+Ik/T+f8/3/n/sNexACAcBICwGQ4/uA8CoFwMg&#10;aoOAUDoIwSgnBQ4UCYKwYgzBqCcF4Nweg/CB/kHYQwkhLCZ8cI4TwqhXCx5kKYWwwhjDJ2cL4Zw2&#10;hvDhzkNYcw8h7D5wsO4fxCiHERuEQYixIiTEprMR4lxOifFBoUTYoxUirFZlsU4rxai3Fxi0WYux&#10;gjDGJgMX4xxmjPGhdkZY0xsjbG56EEI3xyjnHRhUa46x4jzHpWEd49x+j/IBTcfZAyEkLIZREg5D&#10;yKkXIxOciZGyQkjJJMEj5JyWkvJhJslZMyck7J5HUm5PyilHKRE8oZSyolTKpC0p5VyulfLBAcrZ&#10;Yy0lrLY5ss5by6l3Lw3kuZezAmDMIq0v5hzGmPMgkMxZkzMmbM4hEy5nzSmnMOaM1JrzYlrNabM3&#10;Juylm3N6cM4pLzgnHOac8h5yzonXOyPM6p2zwnjGmd88p6z2i3PSe8+p9xLnzPyf9AIez+oDQSgs&#10;LaB0GoTQqD9CKF0OofBGhtEKJ0UgHRKitGKMv1ovRqjtHnz0co/SKkb2aQ0kpPSh5dJqU0spa72l&#10;dLqY0ydfTCmdNqbuhprTindPHJ06p7UCoMQI41CqLUaEVRKj1KqW+6n9TKn1QbDU6qNVKqtTqnVa&#10;rNWmj1Yq3V6r7u6k1grHWR1lXay1orSyKs9aq21uYpWyt9cq5sIrjXSu9eF+V2rzXyvq7q91+sDY&#10;JcVgLB2GsOtawtiLF2MWVYqxtkLIq+sfZKytllZWUsvZqzaprM2cs/aBfNYrQ2ktKxKz1prU2qUL&#10;ai1drrXp5tbbC2dtE22ytrbi3KnrR26t7b5bFt7f3CuGky4NxLj3Ifnby5NzLmrOuXc66N0lVXGu&#10;nda66Irq3Yu3dxDF2ru3gvCgy794ry3mQFeS896r1nTvTey998Dk3uvjfS+pv7532vzfo2t+L93+&#10;v/MS6GAMB4EcNgLAuCMEo3v7grBuDiHYMwfhLCZBMI4UwvgrC2GMN4Dw1hzD9+sPYgxHfHEWJMT3&#10;qxNijFd4cVYsxfdjF2MMZ3RxljTG9yMbY4x3b/HWPMf24x9kDIdr8hZEyPabI2SMl2fyVkzJ9lsn&#10;ZQynY3KWVMr2GytljLdfctZcy/XTL2YMx1tzFmTM9ZMzZozXVvNWbM31UzdnDOdS85Z0zvULO2eM&#10;907z1nzP9Ms/aA0HSnQWhND0i0NojRdGdFaM0fRDR2kNJ0J0lpTS9ANLaY03PfTWnNPzw09qDUc5&#10;9Rak1PN7U2qNVzX1VqzV8ztXaw1nMfWWtNbzA1trjXct9da81/LDX2wNhyp2FsTY8otjbI2XJnZW&#10;zNnyS2dtDaci9pbU2vITa22Ntx721tzb8dNvbg3HG3cW5Nzxm3NujdcXd1bs3fFbd28N5xP3lvTe&#10;8SN7b433D/fW/N/w439wDgcMeBcE4PCrg3COFwh4Vwzh8GuHcQ4nBzA/FOL0nICAAA8A/gAEAAEA&#10;AAAAAAAAAAEEAAEAAABwAwAAAQEEAAEAAACUAgAAAgEDAAMAAADUXAIAAwEDAAEAAAAFAAAABgED&#10;AAEAAAACAAAAEQEEAAEAAAAIAAAAFQEDAAEAAAADAAAAFgEEAAEAAACUAgAAFwEEAAEAAAARXAIA&#10;GgEFAAEAAADaXAIAGwEFAAEAAADiXAIAHAEDAAEAAAABAAAAKAEDAAEAAAACAAAAPQEDAAEAAAAC&#10;AAAAAAAAAAgACAAIAGBbAwDoAwAAYFsDAOgDAABQSwMECgAAAAAAAAAhAIZ/xgJObAMATmwDABUA&#10;AABkcnMvbWVkaWEvaW1hZ2U0LnRpZmZJSSoAfmsDAIA/4EAIJBYNB4RCYVC4ZDYdD4hEYlE4pFYt&#10;F4xGY1G45HY9H5BIZFI5JJZNJ5RKZVK5ZLZdL5hMZlM5pNZtN5xOZ1O55PZ9P6BQaFQ6JRaNR6RS&#10;aVC4E/6XT6hUalU6pVatV6xWa1W65Xa9X7BYbFY7JZbNZ7RabVa4dTbZb7hcblc7pdbtd7xeb1e7&#10;5fb9f8BgcFg8JEbdhcRicVi8Zjcdj8hkclk8plctl8xmaTh81nc9n9BodFo9JpdNp9RqdVq9ZJM5&#10;rdhsdls9ptdtt9xud1u95vbRr99weFw+JxeNx+RyeVy+ZzaFwOd0el0+p1et1+x2e12+5m4H3fB4&#10;fF4/J5fN5/R6fVgeh6/d7/h8fl8/p9ft9+z7fx+/5/f8/8AQDAUBwIqb9QLBEEwVBcGQbB0Hwg7s&#10;DwjCkKwtC8MQzDUNw4tkJw7EEQxFEcSRLE0TxQgkPxTFkWxdF8YRjGUZuDFcaRvHEcx1HceR7Hyy&#10;xtH8hSHIkiyNI8kSSiEgyVJsnSfKEoylKcBSZKkryxLMtS3LkutvK0vTDMUxzJMszTOuEwTRNc2T&#10;bN03zhOKVTVOU6ztO88TzPUuTpPc/T/QFA0FQcQT7QlD0RRNFUXRjyUNRtIUjSVJ0pSrVUfS1M01&#10;TdOU7Ty6UxT9RVHUlS1NU6e1DVFV1ZVtXVfWCmO/WNaVrW1b1xUdVVzXle19X9gSxXdg2JYtjWPZ&#10;EU2HZNmWbZ1n2g/1l2jalq2ta9sOnads25btvW/cDUW3cNyXLc1z3Qv9x3Tdl23dd94Kxdd43pet&#10;7XvfCYXnfN+X7f1/4BWSnYDgmC4Ng+EIPfeE4ZhuHYfXmF4hieKYri1NYli+NY3jmOzxjOPZDkWR&#10;5JYVZ5LlGU5Vlcx5BlmX5hmOZQzl2Z5tm+cZy/ea51nufZ/oDt55oOiaLo2jt7oekaXpmm6c0Ola&#10;fqWp6pqrB6jq2s61reuLPrGu7BsOxbGpWv7Js+0bTtV9ZPte3bfuG4qDs25bru277jum8b3vm+61&#10;vW/cDwXB6DwHCcPxHE5Vw3Fcbx3H4nxnIcnynK35yXLczzXN3LzHOc/0HQ2dz3RdL03T1v0nUdX1&#10;nW1F1XXdj2XZ0X2Hadv3Hczt23dd733fzD3ngeH4niyV4XjeT5Xlxv5Hmef6HoxF53per63rwb6n&#10;se37nuvx7XvfD8XxvL8HyfP9H0ul831fb9336Ttv4fn+n6vn9n7fz/X9sx/H+P/gBAEwr/oBQFgN&#10;AdUD8oEQLgZA1cUCoHQRglBMysBIKQXgxBkn0FoNQdg9B8lsHIQQjhJCUjkIoTQphVCtgULIXQvh&#10;gUWFEMYaQ1gnDOG0OYdQFhxDuH0P36w9iBEOIj54hRFiREl68R4lRNic8mJkT4pRTdzFGKkV4sOr&#10;itFmLkXXNxbXqOGMQ04yEFBHGcFMaYvRrjYWKMC9BNRxDPHMgod47CIjxG2PUeysxvXiQBNQIzwQ&#10;AQY7whEQqDQyGw6HxCIxKJxSKxaLxiMxqNxyOx6PyCQyKRySSyaTyiUyqVyyWy6XzCYzKZzSazab&#10;ziczqdzyez6f0Cg0Kh0Si0aj0ikyp/0ylU6n1Co1KpyuBJqCGeGQg7wpEVSv2Cw2Kx2Sy2az2i02&#10;q12y22633C43K53S63aK0x/3e93y+36MVasVqEwu/4bD4jE4rF4zG47H5DI5LJ5TK5bLwa85jN5z&#10;Ox3AwWD4SvZ7S6bT6jU6rV6zW67X7DY7LVZrZ7bb2zQVnRVzC7jf8Dg8Lh8Ti8bj8jk8rlxra8zn&#10;9CqwPQgCt13o9js9rt9zu97v+Dw+LS87x+bs7rB73Sef2+73/D4/L5/T6/bbeX7/rXenedd+4AgG&#10;AoDgSBYGgeCIIfmCYMY1/XVaODYShOFIVhaF4YhmGljguG4eWuD3Wb6H4kiWJoniiKYqit54diyL&#10;1HiGEYwjSNY2jeOI5jqO4cU2PI/TeMnrkCRJFkaR5IkmSosi6S5ORyQn/k+U5UlWVpXliWWxk2Wp&#10;ZlGI5dmGNz3mQ4JmAKaAhmoBpsmKbpvnCcVolycpLl97J1nmHzknw85+QwF6BBKg56oWhqHohM50&#10;omP53oyj4HP6kjbpSkj+QwCaZCCm6Qp2nqfqBmY+qGQKOqSp3wPKqjlqxDwBq8I6xAWs6oqcvK3L&#10;WuQqrsZa9rWv5AouwIpqaw7Gdw37JPiy0SoEF6DBKx6HPq1CAtaty8pYD7bLC3QNt+0rhiqwrih6&#10;xbluhxLLPiZjgXmswFpY/bzAq9Qfve6Zvsk3ySv0w7/RIi8CEHBL5waGLkweFbnwrDWvOnEDuxJD&#10;AWxU9sXPTGUMCXHAEx7DpTu0asjOrJUMmgAqWQwSMsITLsgzCBsJzGCMMzTN2cpQ2z8zxDAoz88d&#10;BOfQ6AoKhM4kQq9KInTEPBjTxr1EodTNzVUMMzWNI1p9Mz1uAc217YWKn4858ORDL1AoCNrpY8Nu&#10;QwB9xmoIavAHYosPXeST3sr99vM/UMB7giU4QGuGJziCY4pDCG40RuP3fkXe13kn02DleYXTZtkQ&#10;wDOexk9EM38A+kQymwgpkCeZh/QTxHjrzL7FDxS7Qae2BHuEM1U3Bb73fxD8DTCJ16ltmzw/NPBj&#10;aercXlPMe7l/P9JZrUPo3fXQzpAD6noEMpbx5sAYE/jxUFvThU1vpG36+tQy8Bf/AZvyyhEhW/Y3&#10;v4A7+t9K+2wPaQ24eDQxzudc8B2A75zgPOgSeF6MDIHlRHbBJko6iGAUgvAF45Dx8wcZQ6ljgJYI&#10;IHFHCQT0JnOEGdS8IHULCMNTFC3sSZDCuhEhqzR6q+2VEGe0CKHrHgCQiNhAuIJ24HREiOUAvI4Y&#10;lpkHu3V8rEB0qYUzByKo+XRukBJFp5cSD5NkhIKMT8YjnApjKIqM4GY0kbbMFCNpDAixwEPHJmkS&#10;xwsXHsRKC4FAKx8i6auIcfjnxGkDIQmreR6jikSQxtYCH9AOgo6ZTbf5EjiiqxRioG5MyFPMO+To&#10;b5PvpGsQxurwAhh5lO/4jzxwySsGpK58YExTyyWgwpiQ7ootwbjJYgzcQDtzbrJszsgJgnHkHMSY&#10;5Kh0TKk6O8hkmQNwSHauuHkPmPTMjqXlurc5UzIOwMab4jZwx1IeGGcrUQ1knjEJ8Ss7CGRnEUEK&#10;eK+YqyUeOyh08yh0R3IZGkDIEJ/zdMtMOgJwZjUEoORwfdCl9xYAGByh84yDLfAbQ8DhD19wBlyA&#10;dwwGp/gQoQcNv4u6RiBpLQofZDJHCRpWCylswCTSUdoFIhgR6aiFpuuVSyrByvdINHp1r1VLPaAX&#10;URwQHqQGRoHUg2dBql1OIjAGAZDFoSMHNVafkaaPEPju7uhr4Xk1aqea+k4jKyitrOQ8GVag3Vsp&#10;aCwmAWa4s6qIAsXNdpGLSqi0QgzaXPAMbM95SUvZtJqrxWIxFSrDmtqbYqsQ47H09AA6eaMKAARa&#10;BIvAh6ln8Dejupawar6wUAsaaWfIe7TjRtSydNANLWsCEXXQmYnbZiXtqQysojAgW6WG8d643YdW&#10;Wi1JRVQ8iGF5e0vCPlygK2kL/Ym5pqLGXQoIutdpeYfwgZ08d1LpyKz5mZSd7T9CDUcm5dMyQ070&#10;h6vXVIhxWwq3wJyNq+YYL6vVhqERKStYB0ZIM8l7VnEF1CdJIyED2rzl1ufggzt0sFzEHXhAdmEm&#10;igXkZREADuAIvJIrIeSlximUvAA3VZ2GcHGKFpihlwhINEGfKHbF9uggE/CxjR3a8BgY4l6qTDsi&#10;iDPhh6CKOszHsukLy3+Uar1oUcsziYtuCsmmWwblCJBeb5jaUsyhuctshkGqNbEilm38UnXg6m4m&#10;SAAz9vNlMuL1RBZuF9nB6pDF7gftfkAoQm88iZz2QwP+fgm6AU+39dr1W61Ge0NfRN12PQHA7AOk&#10;9J2UN1ros6R2ayz5P0uZHKWmoIOgseOMhj/qOXaZ49oE2qCN38beQZ08tszEGXhnTJmnS0SUpWJE&#10;YOuiHylEHr58JRYKVxCy60F+xrZidU/qseFU1BvlXbf0AEz3yr7XXFVSzdbQABkdP28etSo6Z2+Y&#10;zTm4np1WHM+0g1FXUs62aBJZxG8eDi3cs6Os+yDQ/zpsDcpX2dTnls+5WYaOBvwC+VEOPCF/jDIY&#10;t0WFFVE6fsfRpuboLfXHdICfjMvbiU7eO3/SSr4f2rAFP3Sxm5mRNonRNpG4d+GI3Jy5ytJ+LFMh&#10;/kB1suLyOGzURobPPlLXYY49XUGctYqzqNvvmJSIX7I3uACWAcuo01COVTFAtFrCAIY+sNvBVDKW&#10;t9iyySm5GL73SACPWjcPj/jrE1dcP4fy9l2Q2RyzuRGNUtFF1peXwtz28yDlrMB/D9H2PYe4+ZFg&#10;KAWAQATdoinTN2hBIfSouzMnzBaC9ypKSHe03PWmqmhwBbro2uj1ZKUn4CAXpCbfJk+kOVYU3sDn&#10;Z0Et7TeBYHQX4eOrsFQoveqG2XvRQOEh2U7wGAPOnPAANkbNSdSz4blEMmic5eCzq/YhL4pbUHTi&#10;H50i4zDwDIBdCkEeJQVQvytCNFEDsEtHyoDYGSLoVYuhkkwAYBgEIaQwhcAREAmfMHrDYW9jFxDH&#10;nSs1vjf0vWdxIEVS+xeUjkzxDFJ0dXp2+DHjp3noABMzu07wzoHTsztD8gZkehZ3UQcgwoJ0jHvQ&#10;ooCib3EWoRBkjFRheVvkdzdVfmQHfiog/y7UTUVUP1Ezpy60Ay6xDz/lyoGBcUVU+X2xEVfnaTMX&#10;4DBw4w1QwgewgAkA8A+Q/H6H6n7BUA/wrgmAgwoAtgzBMAEQIQLwlgiwgwCwBhNH/4GTN0d2F0vX&#10;FDGVgBBlyoIxI1nHcjPwKGIYEkS4FAAC8Hqob4chLoHQznCAcUhxDFdAVIk054ORZVdguVpwexDE&#10;nwbwXYnybheS7S6zKFFVdEUUUTfy8Ez2JRFILj1ReUvWXlRBeXw30io1yUfHyRakd2oFwDKFHEFD&#10;1U1AIndjDYUS6A8g6A3QegeQeA4g7Xh17n6X637RSQ/w/g/AjAeQZwww1w64Z4aYa4bYiRMocYij&#10;MHwBBk/VHmEA63wxDCsQI3SRIXw47kzkmXJhDXpUiYhT4WjY9I6BIDf3tAljSgq3TksGvggwNpDR&#10;cETUpT1VbgoJFCbo9mEGoi21HC6y+3cjqVl2BxF1nEd14TpFyk/RDy6253coNjnjyYxhYReUdzZl&#10;wEP1HFdF30nRDF5S2xv0A1fjaZIRsoyC0g8Q5w3AhGvg2Q5EzREQd41IXhSg/Q+g7gbgXQYA4w9x&#10;DQAjpABDpRJgEAIALQkQhgf4bocHjx6l+pAjzA2Jbk2Sr2BjpIfkHEP48olhHkVVnBDFE3DxEY/A&#10;4ohWsi94SJbBFktmewmVZwrRD3u0MYuxbwdJkmOAwEP5i4ECV4DCyS7ys2sys1O14FCi8GGZmBGU&#10;d0lC6xeTqY8oSItXw2ExDj2k/XKxYEFE0RDzqWjZQodES1GoLBsUhy7UBQDGdB+Cozqw4w1wywig&#10;iwjQ4Q7EeBFJT4XY1hSA9w5g0QWwaAfYWxDQQQWAbgcQWgRBZ455hi6XHCrRBlHk/ZHCyZGQD1HB&#10;Km1Sy4xJMBDlJy7XYWozhp5xF0tjtgaVvhDwXqBV9QYI+hdguKCwfKDRDIJQWqESWFvnRQAJPAD5&#10;6Q5UVW2TcTp1hhHFO0tjxz2lRlYRE0TUA3clKT+l/5XxSZtkEpuCmZuqLhD4PCZFhAIWOhsE+V7Q&#10;ADaXGQJ5xhejkg/w/Q+QxQtwqwlQogrw9Q+FKBF5041RTg1AvgqQegkApRDQAQBAZgeQiQTAOEIR&#10;Zp5p/ixxeWoIkGXTgldHlUypO3O5PRKU0UkHOgGpkI+y1EOSkhDFHjyX15/mugwQfahXTj/onwXX&#10;BagRd3w2NAWEAQMakjigmJQiSqMA7Zw2jSlqNw9z1T4VE1RhIZej+IRBBlfkIBGJrg7EtovyaFHH&#10;1irxPzx2oKphDT5S0KjDZjoC8KFZ7EahrT1TOmhSr0/XtpQ5x3LA/Q5A3Q1gpwpQogxQzQ2Slyrj&#10;cQBEHKURDaU5URSQtQoAiwmQrnCxBgAgBwDQhAkAmQLAGwDJ5ZaR/iYKZzWlJzuxDHfCajKHmjeR&#10;DGqAJqlhJj1aA1Ei35fhFkzEURzj/k/ajBYUdy60tDB1J3sApmeQm6tmGWuHuxjoJYJwwhDAt7IX&#10;0CSYvVj3QIFimy8Feg56xAAS8I7FoxIm547nxll33hGEd0FETYRS24RytBOFJzZqthDIe0FxEkTW&#10;VmWCaC8DdTKKQRrkA0FLJwBFlzqaQzWg+Q8gngmQlAtgwAyg+g/K1RDgAgBAQATAXAHA/A1wpAtn&#10;9I051BSg/AmQgwdQtQyw3YkQFQJwlwmQiwEH/aZa8HkZa68zSJOZTXZ3mEfRBmVjf1dKohLESkTC&#10;ZJ9jHxF6bw6LPJ8Z/RYzf2oETW3EaZeCwGfgfyuQtRDwObq2LwdoTxj7qLphDAc7tGwyR7n1j7O4&#10;61WU/1vT1zf6nz4SbIOCaBJEVWVnYSzp8hHSlkto9xDi8D5aCRLzoHxafUOzpKsDnhFTOlkRDHb7&#10;lwAIswCxqDfy+1kVdKqRuJRCiQ7g2gVAZAdrYbY6fgGAIgYQZwaAQQMwKAsgmwhQnAs7b625UJ1R&#10;RA/Q9Q7QdQcAaQ3A6Q+BDAHQMwSAlQfwahaqZrhipyli+4wzpGQEP4LhDEsD5RMJF44BBkz70xFr&#10;KxD0jlHLDRSm53Zq+AIbpCoDZhWHOQADKAS8Pl6wephRjXw18AVTZIgApMSSR8J5fLBVDxDKmGkS&#10;aD2qvwGRKkA3lr2AA3u59xHD1VO7QxBkjj5cQhInyyfBD6JDgqHxEktm51JzdZcAAT2kP7kDghqE&#10;zG58HgA0sJpbVzSL7r8L8rYgBwCgDwOwRgTwYAVQSwEADTqhBr/sAMAhD63MBhQw8w6Q2AbQaQdg&#10;7p3RBgRAWQcAbgWQQsGLgyIieMGjMZvA4amkCBBsMzQTdWdLVhL5mg3xeZfcTxHbCDELCi27DKsh&#10;SsTK5SaFRstyvwuszE7AlVO73zHgdc0wU81RpQcM2AxM2kPwqc3ZxSO0OCybSgAkIDKETU2BTLwQ&#10;BjKGQMZao0HLyDPad6xxIaq4t6RIhis1ylE8NxeBTEA1xBzldEz7ABEHMz10VXeybKG8xM+QBYxJ&#10;ARlWYQ3kTTx0vWjZtBt77CiL7gWgbAggMAOgQQUUbQJQHAExEsksAcA4XKVBRw4AzAtgcAggmL9A&#10;AQYweQjATwOAIg6Q5A3jsQzwyQywyg9Q+bYwCAEQGQOgMQKgMgOwQk/gCdDRPcGcrCoGoFkaFxDJ&#10;9A+HQaZBNJdA+TdaQcMcLDbk+cwQD8w3jRQ6pA3hD7RQFCtVJ3VjwnYU/VNwhQLtfBqHVnWBDFbA&#10;bqBQXiPNWTGsKY+T+hDNhw9GR8WoTssRLjZrz6Py9a/tZhHpKlVqKhBldD5cbBFBeUA3ZokVRFFc&#10;/RDmyy6y8D2ilrLVGtchnEtkUbLTqWQNBSW6yTMQ+w9Q6ToQFwEb5BF9KslLcNLhRgvgpwkgkApw&#10;vBDQBwE16wbw0QvQsAtQwgzhHABgCwQwRwTQWwWAUgFADQCBPNVtVyjzx1nIqis48jdbAj2MYj+s&#10;fhMsxm0tigDhIcLRDp/AGhQjf4By83wQFytUVbrQxeCRD2xgL2bggt9Rpj1ULAOhDAK+FkLyOTrW&#10;50izazcxDMrjoi85Qn3S9RMD1XPg2XYWQKeRJEFEthzj2i0IfNBlClO7uqtzFWGdqRDYLillJ0vS&#10;8GkFCheXxoN0PRnEdUh0VUvT/uEMf0ItxdLBB8BRSAnwigdArwxA2j2QBQBgB3jA9kHBJJ8QJAdw&#10;eAeQLAIFzBON6N6Sid92GWGxBt/AAFFdGRM11SZhedkQHRJEAdaSo2jVfhPFOirFkYMTgtuSj2iQ&#10;11rw0ujxD8PgS7puOxpbrWcAvkjEYOHiLz1UdU9iaDp0vdE1JxeReTKGp2qRNdlJGBBmGV3RLzx0&#10;A73oMDa1HEvZgIhTdVoslxFTf1nDx1J0P2hjgnHTPOpepg/y8Dc2XxkkTZ+jPICDcedi4BwdGy5e&#10;UcleVBRQ/A8wfQbwbA0Q47iREscwBQFQFAEnjNbQ+g9w9Q7g8Q8xFQCQFQHwhwhghwIgF67hIAv+&#10;/gkPABGDZI7ujJkgdLhebi6dYjdWQHSdjfDEPdERM9XTKJIKNRINtDEGZ0z+dxNbmWZ5rLPynReQ&#10;0PJbrWXAAEvbpjBAQc7hqomImhDM2AcAXPNSKxeW52sAAD5UsBDPHxFPPD4xNkVZbg2G2Cr6Qcyh&#10;MEAUUargAlfkh9j9Dr0tixHd9840P1l00bNCkjx1wLyrnRjxeauzGT1TKEP4gNmUQtu0Ce2dx63R&#10;Qg+A6w3QaQbwdQ7Q9MoD7gCACgQASgVQRQPAMwJAIgH3i9bQ9g8Q7Q2w3Q2QuArQrgxw1GV8+BDQ&#10;HQLQQQiwgAbgCtDxHrsWfhHvJQ0PBvCPCS0t8beUKSminBBrvlvykkjOnBOt99WxI+hVPNiMPKrz&#10;hvHRLpp0iRzu1ADSnxeYKkMRDzp3WwP/zBwlxGgATUh5E5FSKqGUUwCWdN8C1On88hEE9ym6OxFj&#10;ZDfz/vahE2oI8Kpznr6hND1U+fUS88UgAi8D4YiBHvqRFcdgHsuWRhAH6/X3BABBgJCBRCgLDIND&#10;ofEIjEonFIrFovGIzEoI+25Hn/IH1IgPJAXJg9KI1KpXLJbLpfMINIH/MZrNpvOJzOp3PJ7Ppask&#10;2hU4s2TETujVEOxKEJ/N3M1mGcTyi3vNIcCwsITzXBcIwxLX+/l4qkulVOun6/qvDgGYTuhyiOxR&#10;L1rdj/eJe0L2dL6iL/TsDgsHhMLhsPiMTisXjMbjsfFXPknhlIcFsuE8zDntnHDnocF9CEtHkI5H&#10;m5Dgbqg5rJ3M3JsHpsocAdrrA4DNzgY5nnDHIcDuCG+HkOLxuPyIm8uWh+au+fERJ0kt1NGEuT2M&#10;LfTowO7Dlt4MuFuz5PLgX56G76n97Id0hJDALDnR9Hf9odCAJ6H5wOFxEZZw9m9Q4GIFBGB0vPmC&#10;jXgxM21AEIIRBCE2Kew/jehhsj0TNbQDANoQXeKD0sTM5YmPOKEOAqK4BgSBoIQZsDkig80Oft+2&#10;gaEGo7eZj30Oh9jvQI/UzfmBQYftqgNAiTI9k5YUgk+UpTlSUlBUNRVHUlS1NeQ/kDPY9z5OI2zT&#10;N05DsCcMg7CYG3XTFYj6JwiB6LMyDaREIAyEYjR/GwBQBS1HD3oRGihoccaJkMd6MX8iJVpCkaSp&#10;OlKVpal2EhaGDeRx+Qip+HgDQ46akO6pkOB+qYrApxzjq6GoPCGskkAdrkgq44z1rptG2axuQMrY&#10;/2SOc8bFQ6tKyCGI6YsyzVOjIe7RNW00RF+1hmtitLOpct7dH230OHK4hauS27mY+uIaZZmGaQZI&#10;j6ptM60g8+L1Q6yZMAhGrpbNBqhp8In5S84MEkFDq/CXCWHhaJjlhpM0cg98VYSZ4r5RqNIyiqK3&#10;5cs8kOCPIQGyNDrFPE5sosdJI0hYAsuwkJarudMEcN/NpDp1CKhjsGoyg94nWzN2Ic0LRdGlWV1E&#10;UZEFIUpTNHSs6jbMlUyGPM+lsAUDwZI4kSRB8Er6YMmtkGfZkOowd6O1DbNt27b9w3FiJBj9/QOc&#10;MG0Reo3bvyMBrJy4AnHybKDmQ4FeIBTik+wyJrqQbgc8kpOI/wZB0IqkH9+3LnKYMvnxz6GLUGqs&#10;a+mFXqOB515jr60WevZQ8Ax7Mme16rq+4RLhMp6SKwd7/gUzOLw+jADigUOzyUOvmEQgstFX7puQ&#10;0R8fiAVS/HrxSCofNcEDmBvU+Dq+Ouj1rwAfHfGpDp9O/oe8eEwQ7dD37b274P5mMn7sisvP9FDC&#10;Q3AqhRo3Z5qoXcgAdaOt5I7CHEcPiAmCKFmPH5cy5OBBg2iQYg3BwjDSUstMS20+Dg+x4B5DaG4a&#10;o5h4EPACAoqgkAcgmLA2NsrZyDNpbXB2HcPIew+h+U54Y4nyr3VkxcgyCh8sEHAhZX7vwOtDJANi&#10;Kby0mLJMChZGURCDIPbxBclqNHCoWRcBhA4EYgRoMUJWNYqo2xbAAqsSEcgZR0jScdRIcRhx6Ict&#10;0W71o7NQQszYb671QkoA9EcADGTYMHNy4FjyOQLtBIzAqBhFEHvNkSSwa0nIkt2YA88nD4YhPtIe&#10;beL5+3CxvY2ApEEiXKn3IM/E6ymyHPVcQRR9aph3EOgiAljyQz8ogPFAhTcSYAsuQfL52JM3Io7j&#10;/IAmsGpozUahB9pZD2mpch2P4SogA2C5GcOQiAAg0h+EeEkGgITCNkE02YM7aFGmAmrPSes9p7rM&#10;ZqzcgT/FlG1IdAyBRDm8PePKw1jysVZkkMCa82K/ZTGsi+Rc/Zp4NPWePPijJLIGCbo6K2j5EY6A&#10;yjkJBmVGjEl2FqXgP5Dg2UuDBTCk6mJYDvIdGZI5DkhxCfCQ428Yj2KhPe/MilFCPkgQe9aBRMyT&#10;ALkOS+BiMiZvcQjQUm6GnCylPiiCiRE3YvrjG5BlxmQJq/iWkUhDMHxjqHbWyntETVEUQCgOsIAi&#10;Z08IM3429VW4OxWGjY9B+WIEEQsg9JTmWBUyIvNOxNjEnzXS005LsHRMiEDYLUZQ4iIhlD0I4JoO&#10;ASTshtPCHE8lH2NtPai1NqiWVqrYO0h1Y5iEQkG+FB4J7byhOSx5hq6wLVjMITNXEb0HshBGxMia&#10;FolyeINUyJ9ubVz3fXS4NkgyHOBCpdh0wa6mXQMEkEJ14FCD3BTeQUd5rupOfKrgmbfoDIeIda6t&#10;RDgH30Xy+uWzipoEYbofSmyB0jxCje5mkxKj9jbwPbU2r3lk3PI1QF1pEVaSHsRgU9EqldkQsIbV&#10;wMT6mGnI44EE2IsGkQN6gFiRDHwrvPifFmFQ2ikzkHcsACDjarvrAABwLAKuXosXejH5iLHwhsjD&#10;sfolA/BtF0NCcZDwDhyEMI8IALAOWhndDcAEOZ55Ay3lzLsPSZqbXeQ7EQJoDkyJANnNJM0lG3Sc&#10;hbA420LL5iuYZxrDqHr5ifhQh1ra2vuAG81zeXpqDF0KIXQ98iDK0DLoymAYNBmCDhpIYmlFaCk0&#10;vnTSBiyZmnRwQaQ93Mzj/zgkOoJ0m96eAAvhJpFsYs2xm82X1cjP14ZG4BlxLEZQMJmfGJ99AHka&#10;SHAyXZEc8u/z2TFIMDIkm/d6ArMj/xvIWe83gjV/B0EOPiRw/aFm/KrkPiRZr4bqkTP2xGf+tQDP&#10;xPFcfHqUdNbwJ1kKbMIrJHJH0M8Y4zB5j4HsMwZQxx6j+AiGoOIZwJgIPkTcfw+B2h4DcG8bA6GP&#10;uQAOBEQokBJArA3sCGuVrR5YtLvHkfJOSqWQ0riVjmSI27RM4dxLi0pIygIQY9+7TCJDb3KXCRKD&#10;88oVcRHUBJuTRoQ0Fjo6PzrRrEqzDohPDwC2D91Ihwb+qhd6v04wiw3YkOfiBnr5EXCsmkivmuYA&#10;KmVOIzy0cvKlUkRpoQ5nmvyWXi06ehwKSmAEXSGri8RETrIgMCgE06Q0H7eRXUySxBkjxmJYgwa7&#10;51QkcgeQxB6IJJtCoOcsiKQ377oAAfnClF+Y7uLZ1n05FN5to3qeQeodQvBeGyPAfZEACB1EWJgH&#10;oJzxk3HONcYocg+CJHr7SmwHQXCSEgIQB/CuPTvni2rLXqGjTHIFL7cP0/sts81xQAET1fkRX4PS&#10;TCEZNI97Xb235iYkm952SR46w8cHi/V9qHpexoCv/zo7TOXXyseL5eNE6JDA3gEEOArgHKHChf1E&#10;6c/DjEON+WHEIEORJS1EGbGAdMNPFdfAZPxEaW0L2EGG3WuPhgbVMPSECN+a3OCEZSCM2I0XsMjG&#10;3dzEQLvOFd+Z/RmX6GBS6KmalXvg0EiOBHxXFc3EZg8S8EGbaEEEzIWKhSGEofmKXbjM2IdADIWP&#10;FIPIPK0JDKrd6ZcY+gLdZeqQ4esHkChCLB2CtDDDYERAvBCBWB/BvBcAEKBEwD+D7CbCJB5CzDHJ&#10;4EQA/BUBqByBeBIh1ZVfPWkfRWmhhLNVFDcEzgbgdiMiTLnJDGnhNIeMwPPgtSEEiHxHvKQbRhcI&#10;rbgefGHSjPDSlM5h0G1S+OZfYiUixLmauDfRJIPG3fgE6B1i7C/i9K0CmjAcriyEaP1GeeeABReV&#10;waiOFSQEGRPK0GngPMjSgimETPhVmEgL5PHMaRcG1M8XibEEGeAGhEsJBP6HoKhK/YMG1IBK4Y4Y&#10;cO/YEeCGcRCgwAGN4QMI0V3AAifHShREXIBj1bvESg+KiXMEmXOjVKUZ9WvEGK/WueFefK0OBRJS&#10;+K/bVY/hgjDbwhjZYhlHZDZDGCxB5CICdH8EPADAGALBlBzCABJA5AniGEaFiDECxCfCOCgCyD8F&#10;rG0AIASCFCOCPZTRnGGTtiIchiKkbKVbXMUVNEplKXdMeJBHxPeVMiwKXlMSyITgbERXiRLddlbd&#10;gKSczIpc1HShFGIioDiPhkRABPeOZZmlQlyLbSLZMkoIeaBMkE3C4l8B8l+EOaSBwBcmDlzEVdwl&#10;aAQlcEQfoEGiuKpPrOWPGX5S4EZlkI1EGPWIag3EPN+N4MNLvY6KfloVEHoZwYzK0PWS+IyY4KhG&#10;3jyGDZwapffG5EzQKW8Z/L5a/EzRJPegBESYmGcbZEMbNEVjjAXKWH7SDH7QaPhY1ABH5HxTIACI&#10;PdelielmFbxkdTaQjHZD+D5DwCDB3B0DNDeDqERAEAGAOBTBeBhBSBLBDAJkGETD2DwDpCyCsCjC&#10;qCyDCknERBHBaBwBpBYBCgrGHlGZXZZiLnYJSnAD2jSN/KyYvoLUZYBYYEPL5HWK/lxLMoNEOMAL&#10;aEQS7X3afEoahKRO7OGEGfzLtGOI/I/QaJKPNbIoTo0JTdiLGETJKN4lXEXS7XYBUMeAwpCTtoSl&#10;QRJSDVnAEHvXPgfD4HuHSKhSDSFIeMAozERpHM2pJHiOFEXHxa/eKAAa/M8EsOFS7eUAFVSIePPK&#10;rRPpFFOXxPjXzX0pjEQLDJBEcKhIWnSH5OBeMIwEPoiKkEXL5IWZiEGYDIrKTYPDrEOIWEcSlOBL&#10;zG1nOKoKqqJkZkDo1ZbnakfE2D6DtB8BzB5DeDtD0ERBNBkB3BZBCAvEaDkDXDEB6B+CODwD5n9E&#10;QQuALARA1A8A3AOAGAEEODuDmDdDPDVDdD2D4D5EUAeAqA/CICFByAMADkylFWifQQ6qaHZLvSDY&#10;4oeKfograT0JDZwkaEPOBPHK/rhKQjXMELyEkheESRLXimhAimjJSiWEeZyRWKyGNlqeTEEKhH5c&#10;8AepWrisHr+L1jYD/HxEzapS3PXE3OhBzDBsVEOUdCbOzAxOrXiK4mtGsrrI9pNIPYddDEQqLX+A&#10;RJHV9GSSNAMRPYOPJUCoqGXMmRJH5SHK4nES+edEiqVAfmvEVkBPDfVD9IPehEIpsPAa4GGLvPaD&#10;/L/KfYUEzoNltnEERPPHxKrKrJDS7IWK0EzltM8ovEggpoRtMJPr5DcqOsBIeRJnON+KhPejNAAP&#10;MIRo8UyrmsIWNqcZEE4D6DsByBoBvDcDsmXEPBTBrCABfBHAyEqFiDUDGC1CHCQCgDzD5fFE7ABr&#10;NA0B6B3B1AaARNiGLoHcgoJt7HIgNEUejAUuoTRssDnN2KDKFETIPK/PHN+puHIkMfposEOtOIYV&#10;LEnlPKXfiUJAhshGCEzN7nEVMlsEClNkJrVEYH7QMPHsGuuvZEPfcW9HxOFnOSZasEwDSvkBivmE&#10;OBXvpi7B1OrhHnCAFjPULHkpwnmkHlOAeERZvYHiYaAIRN+fiEOaxQREXv6ZxHsIPPHszAAeXGjR&#10;Js6EFgWJMj7XNO/t4AAGnIanSRdHDVju6E+EzLDdjeLIvlEEPPhDawonSN+thvQaiSlXWMuaCAAq&#10;PwtEVK/RJapPxY8K0hROBweE9uwnLVHY2s+V0L5PeN+pgusZdt6vaUZt9Tbt/uBuDuFuHEOuJuLu&#10;NEvDnDbDOCQCRCWDXDiv1E1AHBDBSBYBiBYBOJLfNGNulrYfSxOGLdbGVETZzr9xzQ8EzRLPhOBL&#10;JN+IBMmdcEWK0VjgzHInJM2apZkobEGl1EOiRIUKYoou9ATGHmWvvPNH7Skw1WxGXEsU0OBXFvYx&#10;6qaJDKbH7H5XFOBx1QsbpgRrBEuXiBby1RCSHaXCktBNGicqGEPQVKpwyGQlqkFLJlou8wjRlIHr&#10;tDga8EMXFlXSVPKEGJKEcPhH5CwzZbkAALvIBW3AnIgPHG3KhXkApi5PQHoSDMPEztlMjJHg6GGy&#10;QaKEkPNOBH7WuQMy+HxH5VjPxSDIBrmOBN+qFxFEVhCEMLvQaHxyOEVHxzCjdluHBEUyIWKEgRLP&#10;lEcN+Y3HtwRAItKAdRLnEXF0PnXymWMDHC2CmC2DHeQEQBYBoB3cbLAE4D8DxCYCQCWDlDxoOEQA&#10;9BPBeBGA0AlE3D8DRDHDFC7HdDlDkDlDdDjbYnnAIApAnAmAgAnAsBIBHBGAhAZJvHIxwiJrZ0mG&#10;IRTDYzOAFS+MeKhXF0M1jNygUIYN2kYESLvI0p3wQEVVjRmr3GFmMAAnVAZEUo3DxrfAivJEsH7V&#10;qOBPW1tFOePRVAIf8FO1+fkAgSJ1+EOnGUTHognD9ZsGt1uuuv0lgmJnWEOmxHo2kmKEwCM2tCo2&#10;vEOCc2ypCAwNvleMEEXs4Eo2HZ1HsRaoWdyX0ldKElfhJEMLJKh2DSReYEUyoIYH72LOIojAAVqs&#10;T3NECnEM8Bo3bEOIaTtPha/A83iJDJBEzBJ3nHWSJL5zfylgCECU7ggAAMAOBS7jhzcEiYaABzvO&#10;IQDIojcEPIgQKxCD/H5HiWuPFv5HsN+IPYzeGMjwWGByItdg9ECIPeS14H5KrOZEcRCPnvhujZAx&#10;N2h4jEZD7D5D3DzD1D3ESACADAQHBTJJO1glI1i4kE/zyAAHWH5aJAAdCAL42OczSQNghVvANEaQ&#10;TMeHLSrTkMuS+VjomGEyZjOO/znER2oD8K0rxEvEzmQSxwLGiGkGGmWIPMA0kE4IaVRkDySb2sns&#10;yYQEQHWIikKvuEGar4g5AoLwF35LJvJRJRLY4p+wlEsf3Bk6FEOLkBaLiByNv5SAARmTMkDa9O/2&#10;8GCqBDpsuswET6NmzAMrkYHppADiakKERuqEGPeLvPhHxCU6raUDEd73YEEIPBE6zA961EOC664D&#10;M66U56wuZEOXgBOA07CVjRJXiDT7HaFDFEOA27MUYEQgbUiERKrU4EQ5CSsN+MeY4EzpTADoxIRq&#10;NHsZwre0dPHU/D+H4EIJKmREREza/IgOxtkD/OBIgIa7j33NYqZFOLvapIPY+OBS+Kh0bFrzs4EE&#10;IM8m+Xd4i548LNG4zun8ME93KEGPNIW4djiGjeB8QNtTGIKKeKgg/EwIaI07Z0cESL5PxPe2NEwv&#10;ADeTNMuzfEUXiG97tpzI8ExazDhnnVoMKzx3+SMEGU3IFE74cPDy+PeM8zROtpgWwGZWy73rdHsR&#10;OO/8ao0yV6mH+N5EWS7Vq8uACG35QEZRJBW9jMNgbzZCw8qLMiiECbfEoMeLD0KEMSH5mE9rcM23&#10;5Mw0MMevfEgwUAdIPuw2q2mETPCPEnBEGa/wiAAQMNpLvBR+PBS+RERUpIaIBS+7CA0JDPlRtCqM&#10;Nj7wwACHiBq+jK0JKbLIKHUCWmbEv9SRQaiHxBN+xPHlxJKOBEcK0v8wM1evcbpy+N4OB5pemaib&#10;hr1Kh2/PmmYcwutETtv75AARJ+fLuEi+raiIWV2L1Qa79/ON+WBEhEi8ED/IPyjMh5VXQ8K9U/oK&#10;X8Oci/pE1IWaoHoj9WgEGwoDaTB871D/tLn1wDeEAAECB8EDUGgUIhMKhcMhb7h7viLzib6isNAA&#10;BjIQjYTjoFj8XkMKdskdUmhAVlIUlcXkzqkjthAdmYMmsikL+nLencPfcXD9ABVCm9EosIbdIflK&#10;AlMElOjIBo03cVUetWhAIrIgrdQqUCdlgddihcdCYWs7htL2tdQrYgrIIr1yud0ut2u94vN6vd8v&#10;t+v97f+CcGEfGGhFAD9CBVGcmOibzrFZD2UAeWuSLzKpzcITmeGGgwGiuzy0rl08Is4WssIeOuc2&#10;whdMAmJA220cCwjge+8hAZ38bCEXbnEnsItwJ5OCf7f5r558IEPSuE3yGOcmSBHL575j4FSHgZHi&#10;2a08srCkXnL+69WetKfnq7wC+dUcUuhE1Bm2AzE/o4f9iwNgJYjrRU+jKggvIKaJBgaEKD0zB1XU&#10;KT2CDKM2GERO8KIcXCAgNd5oAwhwKEIO6JwYil1ECZYAwii97znjJhj4Qh73zjgAnecZAm/BlwU9&#10;c03z9kSLYRckCW4QxPXtOOTo8Qxy0Ii0B5VQiRD9T2UkCVBZWUB6SphmJopbmOZpnmiaZqmubJtm&#10;6b14JqchnnRCB3nciJ5nCe58n1fz0oCTjjQhZWqQg6KIhpCAloxs5+o+kKRpJRUuTBCAcpiH5jct&#10;pTyPCn1rPZF1QXBZaaUV6k7N5PVtVuK0MfV7YtCatF4jI56fPBCJIbw90IYuX4TmE6bEic7mIUFQ&#10;13sQ6bGQhs21bdd0wfdCn5oA9EoSpLKTt23rfuC4V0tignZdIIVyepuncQiH6YBxcjMvIar0eoVL&#10;3Hi+biXagrYVCLwiftC2uPGt5lbOX5VAdfrUSdAruphF4aog6KER2hkCdZjq/UJiVGac5adQhBAP&#10;wSJonHLKZYGDLBsy5RrqYR3HcepUMKjh51lsLBGwOZ6k9fuOGqMDREXvIzLMQtaThWUO9Og2wlQW&#10;A7NHNjVqhQh3HLzaVXeywYEpBVCGbKluhj2cPdpfhNYRlh9Y0eqBnei1CwL3aX2ta9sUCYuEY4mi&#10;t8UQhUHL4VgpGTMEuKQigqd3JH37l+SL75RIpl5XmOZ5rm+c51IZyJqdBnnaeJ657p+oQ3PcmQK5&#10;6vrmt0Ig3JOp7Xtp+cs3e6T2OK0CawprqFkMElhF3eBHyHB3RCntfXawMhF6U5Nn1McArHrjoB13&#10;LwqX31uxAlOCR3pjr1ukI8gEYpBhdbYyDNUZ+twV+1OBEIgaOMKwCju3/3/n/qTaW1ggQG4CgOgO&#10;XVXp9T1LaAqecuQRYIoaOCgoXj/z1DagycsuC5ybq5YomU7yEWFF4Pebonq0CgMCQoQ9VR6kcMAf&#10;IQJkDIiBIRPyTdAyqjlo4O8dxFomIgjCiGh8U8Rn1lygUVRUL8AAmzQi+l6Q/jiDcSwgaFYAFCln&#10;KMctUMGRtI2KUds57CkDFIG2S4Y0aiEHqU6TBFp3ggxyBzHQhA0Y7i3jyephQdI+okOOVtJB71BI&#10;0a0YI2b/CEuuKy4xJy2CEHBR8ko5aBFmHvcGRk5Z6kqJVfEd5GiQnwAAe6ZRuwC4ALfcvKiVcrJW&#10;yuX26B0TpA7p5ERK+W6fkhI0LgW5YUoDmkIgOA6AoG5cTGmORdciTiEHnbCpE96uVOyiNkUyUxZW&#10;FMUUUQJ2ZBCLs8b2AB9cUSvHLjOlgqCEZTP1LGQJ9MSExHqSFFc2y52/lFSwkJKE7kUpKamsxAxC&#10;AL0CQbMigtBqDoGSFHtKq53gF0WM0lFhlkjnJKNLUVlGCoCXo2DSjrt51jrNSWc1hRZvjmmobSFS&#10;0i5urNdMwlcziGzZIjSI1ZHX7kVoUTk2YI6ez2JDTMd6uzkq9IQTAOFSCEBXqWHWppdUNEuiYTlZ&#10;5TGAKnqAokiJ6j1GzRxT0EciSFntJge2MJ7x+JdI6u+hxDFjNLN0+s2ZUFZGWGdXYlwuq8nqBVXw&#10;O1fpOAHLcjhtxVFsSXIFIgplLwKUxAAlhpcokvymNE7BGUhh/xSSQYsxJUECMUPebNsM76DpvlVa&#10;S09qLU0HlinUgSd5aOmtVbIu53FVTBgPMQi6qjuGzYA8u2dwHOUtHiq0t8jFxKdYJI8kS11AJTMs&#10;/uxRDVbq5OidO45RDlsgMg+h5Foz3qqSwi1c8MlhrFROQiyTdijG6qKQKUy76fpKjOv4jKSEImLu&#10;Dfq/a3YaGlsXY0vd1FPkIP3PU+ZN47jRbOGMhAVsH1+Ds6k5ZukaItq/b8o1JqUMJSsUVTrIDsy9&#10;IyQtXqgksYGOlT+iCxIGwPcsYJqw2JMABRae871GxLjBx3MIVWPsXlSYmohK6RD3plQ++KHNOTms&#10;/IfXIjRG5JECPagS9xCTlk9sAowEpcr/DyRawBkEA5wopnGAAPWaK8i6IQFvNoSM30BoE4oCRC0C&#10;MgYPYm3qL7fvuNPVwpmHWFl6VCoJA1hwANbxJYixJqiynLVVDUADEAOGQQ+q+/hfrTaY03pzTqcL&#10;WOjtc6WW2ntSoEampdTKAiL0gIQwCEmpdYp8xkcs/dX3PHcrIVbQ6WHeHzPyYmsJAlUk8Iewqhui&#10;iiYbIEwoxOGSBLMWcj04BG0xqhaXd19U/CRKVJJc8AZidYJh2uWl/B86unzvwsrWW7N2lzoTkwnK&#10;LXxXyL0lhQWVp9vsJElgKO/meoNx8KrS7mkDO6G6u1AS7y8MEYMYIhGxzpVsyIP2KkTVz7iaUWot&#10;ZCJiTCjYTmKjxSBavw8SHFg6SEI7IeQhZlr0sBZ5iHPmbMCckuVymWYSLSXcjAAu/AJDcvQMIFT+&#10;gQFzIK9tMfs7hUCoI+doUU5b1BsvcSq+lwV727IRWEqEJnXlOofEF2I86LUv8EAAkK6pCjZuIA7V&#10;dQ9WahMPQFMTiZRdCJObiRXoZDGuAHX+i8/ZkIXE5RwWU7iBr4KY3ru7qPD/G+Q8j5IkWoJZy18n&#10;cDg6BioAn873YAEylBkC0bTfzHpi9saOwQKLQFnbpYYITCqQ/sCm2O8ySYSSODO6YsWaLZRSem6P&#10;f4BgNK8Sm8fOQI/bAPPl7nic1Axs3xVsxAaghS7+3piViVbvyNCEI4clRX0/4tPcoxctw0avWl6J&#10;AC/LapIhHfwFN/IhAm/6gx/u57VsBIDQIL1w0jJzlAc1BskQgdddwQJM0SkRck0k4ctpMQt9QOVb&#10;dMNAUTdsQqtywQ0d4JKBxGoMYwoLKCEyQz0e8+sYseoewVcQocE+sVAsxw4P8i1ls5MQ16lxQVBo&#10;dFhxAlUWUep1gAAfk9EV6BFJARsp1JsZZuFyYQsNOE0GiE8dwDKFIG+FQjhKY3gQor1FRod94fMe&#10;dbkQocsfVmNNwA8ukTkusc93oPoQh+tugjkjh50CcQgfUpZRIANeVyoR8YmHl+OGF4+H6IGIJbN5&#10;VqJbBqSINLgjQboctMKGASEe9GcQiFcZSImJYSFcNdYCF2c7cjQqolCDoQpVeAcABx5/0UQv1c56&#10;NSN6UURAJxwQJepKcmJUEsgYpusjQfVz16wmh+kWkcsednM28Yd0QfNV9sKJeMlK9Gd8IRkW6JwY&#10;Bt0TFotSkB+KEQlgpgwQgFiNxH0HQ55LoYZmAi+MgXh/oQmI6BUQKEQQJfcTNs8QmMwUpcV2de0b&#10;2LFKVesSJZUOcTcsZU0HUgYF+QMvQGqMMjUQIfkaosxWUlwRkWV0AQlFSKQ/oi92ccskIr0e93x7&#10;QAYkgWUyReATteJdCORdIVKNJUMAllZ0ZnMUYJSTAKCTIQiE8Gg04DsVAg1x8QI7k7qRoUoQsi2H&#10;JxkQIT1FRt9dEASBYTkoJmMT0lgmUi2NdJEb8dxjJz0XAsJnM2F4yJZpqMqWCWE6iIUABa95eWJK&#10;hqcWATITQTYUV9oPVeMdKH2Wh6Ylgqoe+RUCJK6WoOwQhnMcswSRwQJKKDIoyNAQmPySoW4XJ6GJ&#10;M3eJUmJuQOGEUBAj6CgY6Q0ACJQmAmqK8PaOMCIbNvck8Q8j5DiXWak7cw0Oo8+EImmKktkQJLwV&#10;yAQQIqEFybkfUhF/IKaDQ5Q80VRwkA1wsbiAYRMQtMI2EbolgjhuoYwQ2ayZVlIQmUYcQuYdIUaX&#10;ARcbMeAJAMmeAXCb0T1QAQpE0sIjgu9ZMSIe91N5tlABAl9T+cEOJ90Q0VAflkkQqLUQI2FkBFwY&#10;JKGGp4VghsxQxxKbYSEwQy4GwNeg4+thE2Ed5V8sJyhk0PsmUflb4ZcQp+V8kbZrcSKbFxQlBDwf&#10;MworyPcAAYkYtGdpEbMfsYtMSOWWGV+aqjejgo+WSWZbGjk6hbsc+YYCV8wQpkIxWPgB6euj55Gh&#10;4ACS04tK1rQYIjgucfse8tg1MgZKIjgXBMJMKkolhGeiYAIW6URdkYJwclBIsXEmJF+c0fOHKfwA&#10;AfsW6PAkqfRgCAoQoliXmEukun8uEcs0sr2PRdgmgT0fWeUACVQBkRcIyo8KipEQgJ6pQC6pY5hg&#10;Mro61demwaNdoaeKQTeAk2IQ0T00tCgUwueMinKf5+eAsVYoI4YP8sIrkG2rYQgFCrkvcFRaahci&#10;1nmaeW4VITCrGlMfM+lnMTB0kYKfYAAjgi0i0VAl8YuAwONrUbZ8ugkTedYNxWZIkch+EXM0cHGu&#10;Qr1HIEFm0FswpnN0ZTgPpTpVuooVAyQ2GahogYJduciAhTCnoQkTAgSmMdyVCIAXBnMe19CqkdIz&#10;01N+sfkec+mkSWCjaoCxSxUaKjtqOxY5kctjIyMQUQcV4+YYSX84qu2xprKZ8VA+KjQ7WDYQOx8B&#10;pFI1Mrdn9IgQsfkh8ZBcsAB6QBMXikZ7wxgmGnJMIZB+su+vYmN84N+wgASqqSdyAP4T2maye1Um&#10;6nibMVlB0nAtg9sYKTkQaTsQkM+2QGW2YQgFq2kykHIvscuFsUp8oi+xF80Tkz0ZCGsi0flsgVE6&#10;obA6wACqMQu0sgaaGywQiPYr5sOgQAIbMJ245BUYsIa5JSQAAbMd5NoRgRlMJs6hwXORgc23900R&#10;mNdz1HAR8lBKYhGoOiqLJU8RFZ+PMRki2uxQIXtRgKxLVKarYG1XwCoi2eqPoACJm4q1IQ+tcAYb&#10;NMSvZ8AYQjdukTMYuk2DsAcp1JoTkXAft0ZiGh8AYeoth3xKZlunaj6xO1a+a+d5QnNa2WWxm+gt&#10;9suk5nKlAXOg4Ne9MwC+5ftvAN8eqZxK6dsQJ9dqsSKccPMcsWUhpaYe+SQANMI36gUXYT14QP5h&#10;dT2+MXyZMcslhIm4EmqYrAFqoA0RdtEiew4Sub+/nCkX/ACKV/wA4n6OdV5T1Ike8E/DYswecLjD&#10;ovu1hFkxd74mmp8OWwyIAeea8Qu/seqbQCBWzB9pJwoxESIT1werIsIYsGTFgTAg8EKNqQkTU+ko&#10;JWcUojgj60KOYWAoJ3xD0R8YtnMbMuUQJysT6Q4AEh9pG/4Xc0se0dwwpTzBa50XuTU0c76gw+kk&#10;iYwxkRMdeG04a864wUwVC0isKOwAAkg2E84Qod6T8Pwcu5YR9MQr0TCqgATAskQcsd4j6RGxS+XC&#10;rK2yexiIfK4pGXClQdKNcx8acp0VBxin7LJMi0BtMj9+5ACJEUi/ci8Uam4kTIcVspwaU1MjSoq9&#10;McEcFfkXeplTW5QkpFSzsftMKcUmmBe1OgcCFWy4MRVDAi+XTL7OwURL8N+9NYLBCq8PUp0XBmYY&#10;EYIdfN2ti3JskInQAKvQIVAJbQUDXQcuBcMVAYnCgmoxQsyEiHgR9MKAO3wACZ+WwB20kQp5oRYQ&#10;KuAkkSLCQscQLAwd4LPSgKPSogYIHS270fku8szAkYLBsUxrZT0XJ68a4p0r0gZVu4sfs+u5TR2G&#10;wQJMK9UYI0AbaXICHOsqgTlwdmMfuKbC8YAxRzEFkZB17VsExKaz0QikAPkmUVBPMAZjTJIAwQhl&#10;7BokRIlKYdyztBsXAVkYlwce0VBjZGI4cZYXCMe1CxbKzO3YKanLCWfYMmymEUgcvMwCAXiy7C0B&#10;u2LYdLfRgQKHKV07adKvtYyv0ReZNtlaNWYboqElg3PIA3wUIWUkjBfEgRVwdiKbXRZpmgG6BS7F&#10;4AwtHWYmqk3VRN43pSd1kAuFjZPcQQ3SMQhOI8gTe58N8dzLUCHLcXcgY0toeLwQIMvdgGvdovYv&#10;gvopMepGcfER+fomytXWwP0jgsLRQQatWYsVvZ4WsfUctZsUCttC0TvT8P66JjUZaTUS4C/gBmgH&#10;qOkBtPgc2m8AIfus2GURclgp01OFyTzUmBmvcP8wpOgTNKaX2cPHsc9igbZMQ/MXce1PkQ8i0WXR&#10;UkrSgLO5IIYyS2YGWHIftvQfPZrhUsJ+uF0AKME4rcy0YYIftIkT0lpIcUwd4aohqKQVCHAALOMA&#10;cfncO1bYHcXlSIHYWj3lUmLE7V9bQc8boergTllKjBLfgTnHhKzWFq4i+1Sft3FemPmLMQmOdKZO&#10;oWCYMQkbMcEWXZjhW6u4nZDZIX0rkyCoo+udQmuPIPyXoTfmkQKixuvmLYfmQN53xlu4bIkPPIsQ&#10;q7QBcaLZ+MUAK8DnEETqQrk+kLvqgt3E7ckBEmtYSfWMQAAg0ZCqF3MA0T0jQjimXL0Qi8NmQBjP&#10;idESUw5Y4kUZYbMLXskZ4JwQgIXs6FIDJMQji/BnMfnJhKMlXPIAIcssYholBjQfsWUe0wQqwRln&#10;lZwRkkLAwwptLJUck77nwUYz0S51UAc+LdEaMH3vpHkLcDfv4FXwB0YyQg3MUNvIxZjHTH0UyZqZ&#10;U+sbp2qs4fNMJIWgPfq6MbYcsi1r0Q8VB2wZbuVE4Uwj7iK+blPpHyd43leIjygaOiMQLpbX8Xbo&#10;mhNT23PywuKSnMHyQ//O+Y/cKZGK5xsPYbNlsQvz2HdhgZYlgtgsas0Req0egQ3D2A8X2yIOA1kc&#10;+jBPSXMSAmfjbgwQ0dwkLYscnIjzfYPznD57160SIzEOBNMQoCn3Ikrcf0jH8AMI33lEYKcQg6Dt&#10;DLMVUVbc/vgkr2nwMQYcvPuKoACRsTnN5biOoQwe9FR+tH/20TlPIRXggVCrWrYjT3ICl/AI5Wts&#10;nUSLYYvCwl8jQsbhGOhAceduLpOGsd7x0UwYnt0RHxkZasvhYlUYmkoXVjJlYl/Nomcr2rkFAqG2&#10;kFrQcDV4oBwh/r7jlDYTMZDxDjoerGIPxT8i3t/HQfvWQRXfsbNlgQ8fsd4wDvGoDyb2f+1pjyr+&#10;4X0kHgckTfQB8X73WissmdD/EQAAQKBwSCwaDwiEwqFwJ/w5vRB9RICRQSRYAxiGRqNxyOx5zyB4&#10;SKBhmShCTwx+SptyyBgyXh2YwOHP9vzZ8ziBhudg6ewmaPWgvKhvOiv6jwYL0oJUyEtqnv2oxgAi&#10;Gqgerx6DvutuKuxJ9QOpzSSSaUVmzgCjv6IN6tvsEXAQXKpwlyXaivOBha9hO+2i/4DA4LB4TC4b&#10;D4jE4rDTS2V8BZARZIC5SGUN5OXMwwMZwI57F2px6J7aSBgnT3IQNPVmHWwMr7A67LF3+VPxubia&#10;Ardh/ewx8cCp1cD4LSPauuKaAPliXm3SGw7MuXL1+aXAEc0SxQCQl0953eCB0wJUoLwyRPCQOeB7&#10;bt7ZW/BWfLtpf6jj788AcB8TZv6ZqFyQN6DmgRak0dtBlTA2C19BN13nSJ6k0WpywDQNw17BZojj&#10;bZUT9hVNGUiIBWSCJkACVk74qOCLEuS9FgkfltELMWNRwjdvQfFaOwqj1uwKVUIVBPWG0MZ4EWcB&#10;iKjvd46U4PmFHLAaU4eV9YUYhNR4ndt24VW5U4eduHlTidJwQSUGUcWpU4yjObpvYpY5wnOdJ1na&#10;d54nmep7nybian8Z6BQMd6EIihp9oiiaKWg8aNgQ5kDeV42IcY4aWpFS1Noum6cp2eX7f1A5mmin&#10;mITRLDbmNGHZhWEHpSBAwarID60QOj6NPFA60A+aJtRqT64kuUQDjlw0GO2yDqsqoknqRaE0equE&#10;DlMBgetZuDci4DExB2c5LOi4E6TxPkIk9bEDdsI7qiepbtu677wvFA64o9AwLve1geQxNIsOB+1T&#10;miEkOtSQbsYqT79WpAwVwyCwNbAV12OS3ClxWP6Jt+4UCpKmkETQ7MgyFU7UvcC3XS8DKtQhar9k&#10;9A7cyhCVqqhxrTlO3E9A5BmNRFEoniWIkMN3Q1fqoAYePfSRt0txg804mNQQl0mXlcAbUBzWF4xL&#10;CkCtSFcoBTYYPR5an9dVDtVQPDlftJAnXiJbkDkmR0ch5bD03hA7qCPOabJzf9QJgSODD/hdYBzY&#10;QUwwFTY42cgATRU3bjBU8SOvl0GiKJ8udBND/uhFHXg3H8gW6J4Vh7KgAvnJcyUdeMhmaDby7RHO&#10;P7XuO57ru+871gp/JqgRnoOhaH77x/Hk14DuQN2YIYdtlsh6P458j1vXm6yjqsg7UD6y90pSqQ7U&#10;acCbx8uTa6rSsgaRzU1DQOJXDZej4hZSOdBYTIeXOu2uHPyh5oY3UwkVIuRkjz6DvOgAItw66lhw&#10;nGQqiV55iUPH9LccM1LBiDv8ZCpgC6k3sQihHCRPbZSbJWIE98BZDF6IEIGkdJKG28D0VirNWqM2&#10;tF2IMakS0PhTxAIG38TgMIiqJOQkN5pzYKICQirAjaJ3yslOGyh7T3H1APfYQxJ7ZiJFqWoid9jf&#10;SBGXOkQN6hviFn7X6TRuJAi1CrjiLGOaIhMx2BtHggxalsIeTWRhD0CzbG2W0vlYxhIdDkI4V9rg&#10;ADynXfSQJESMCOLgHQk0tSIgTSaWopsvAcZPn9C5KJHoKkjolSXB5zp+U0InUeW42yFZGFTkGQUq&#10;Z432LUUeksty1FfPlRyr49D3IUgAfKamEq8HbzImXMyZszoSPAeE8QO6hhETPmunkp42oCAEOym4&#10;/p+ztpBiZNicrviaH9SeiJILqiBluSXFcgrh2HLugecYqZqWxkKbsRA2x10gm2X6l8jCOXymLnsa&#10;UgSaEzEGYkXhhbDHEkcSGhtx7HAJEDgSOmGwGldmLVuo1l5MWYkIn4N42yJ0gycnNSylszWkj3X6&#10;tpbj4Tbm5IcVNvaIlKqXkiZREsGzFxWWQQNCplw0VIIGFipYdKmp8Lcf1DzJV8kGOMhuRiPzbTEX&#10;2Q6lBkFqN7naQiGbeDlHLkYQOeaC6HFFpEB2khCokFBSqRIqdMDZB1OM4UH4kK+kJqGO0miTyxNo&#10;a6lNE5bkunLRhWIwdCB7HiKYks2xbqzADOujCC5W4PwhIOkOB9gyMJmmOu0aNpkbhwBRapwYSF8o&#10;NQzGxzw/z8o/ZqQU4ZeEDWFchbttSCzsn5GtcIr7I0pq7baABxbiSaK4mGRIgyHmcvsnJS5Osyrq&#10;3Yuzdq7ZHJoqCIEoSajxruXkI2kM5EMDPJJTc/tzBAidgbjHeW+afVQE2WYmckp7CVPcPRWggq1E&#10;c3UT4bZVDNgDN7I5fY/xAnFoNkqeggdry9puK+f0tR20c0rABFwmx1i4lzgOQdDy2JGK7i0QXCxN&#10;i1MopoYfFQ3y1YnVkQy9r/SBYzfbfTHePFEVsLzQosoECGWAL0XwvxBayQ1yCBmhiMy1QPP2QNE4&#10;dsqnScOKnLMhk75FveuNnRAqrGikYw5w5ai1K4MvIIlRA5FlIsMtQAzJWc5xSnC5SBAnypoORLQA&#10;BU0GvcfsAWdhyyE4LsETkgRUz4CtFpo5Com9Igx0mzshy2KYSAIWiJEquMI4Noi2ExFMIHk0OGru&#10;itsmvHLfYtCJ4AGCFVg2aE0UNCvrUQy4teLgRQa8YgCnX63L4F4hoTO3ZX3NGQYcbYvExLCOf0UR&#10;h8tagGmXX66nVasnuR+ACjkr7Iaty1j+VFhyGZ9Y9VNb3c+6t17sXld54d4HizW3bfSSqSyBo5Yu&#10;jMr8AsJF9QzvTgJh33jyrcdd7iuNMkEROiJzgADrrcwGnh5R4SBOJ1yRuDrIK3FTvQQKDJcqgozo&#10;0/5rB+V+0wrS1iehBS1HI5SQJH63OREE5Q0kgdqgUK+L/vZFRU0g5b0qTUm5OOflWKxwLpPSiN6j&#10;UtoKoBkCE4kNxJin5kuaUwpkQKqa1k5m2Ww48UfYhddkIGJ7s4Lu0p5gFcQjHOSB0wORIw66+bGk&#10;GzWPw6UNC1Inw2gkjBw6YIHIovl8p+0N59NsVNCtF8iLKZCk9yJGEhh78qkOPANhJ+aliUdkJl6H&#10;yqTYAFkpjzIHlZRhco6FbgYiMLj8gaIkh98MhF9KcaAPxdLBkzJwAKNG20Eamg0ySHWoWwFr45qW&#10;5mekgWko9lSHHbOudd5d//mj+IMdtaiIjUqPniABXbiYzECO2ifcGfiMI/R/trN8jVM0Y6WX+6/8&#10;P5/0/qVnd805q/2nMTRbB7RFE3icBakAhtkkhFn+4CBBFJn/wBDOV/n7DVR4yRyHhyHCkxiAUJhR&#10;zLROCFSQT+RGnbBExFBqUD0bgAHwRpyeVjxZGTRZgAEiB/wCVpBBD3D2mUxkRkxlRC3JBAj7FHhg&#10;Rbi2FvgDThxDIMHWy+HXYCYS27R6mngACGTsxC3FDzHu4LhCS2FAwAU+RcCcxeB0hNA14YghIZCJ&#10;1SwWFTQdCdkayLBNGOWsw41tnDxcHdWhRHhbkAjjzhxeB+3DhAyHoJiIiuyPx1x2xyBbjZw/y1Ep&#10;HOxAnUw3FMG2yIgw4lAnYliJ4lgnR2Ty0NIgBWyHnkgAR23ygEUAnVQBSOT2jVBAjMBLxiEATQ1W&#10;hEi1IBRlIiS1CMFMC9VPiJBkoj2bREiIhwzBXUTtDywUIyDTgPANIzCMDiVMBXxbnChUyu4TyFxV&#10;xU4cjkhFDpxyzJRlxbiFSMFzSyIDFjSPyGR2xbFWBvEaYTBGn8o748o826n+G8V4m849EJFPA4Vk&#10;R5BSidmSlKRVXfo+m9BlzEnCl1CFSuyDV1CT0D3Ch4x5SeUZRmoSAC1VBG2MGLBLyFVyHFzDFTxW&#10;46xRxUyMB206HRA+ZAwIS1F5xXRBkK0ihEnqQ/nXC+hgXPQ7yJxqXQRCHNg91blcJBpRU5iHiqIo&#10;XbxCz0RECHmm3V4xRCjGQ6C9oSZOSdFICuRAgZZXVMCRwvJYSdnGg7Fbj5TEock6xVXdhCxNByIc&#10;opGxQ/xX1MB6CuEjBwyviFT8xQ2fWGRvV8hBiTR6kjCJzDgX5iBtnmFeCQzjxNExGHwCGARvR22N&#10;l6QETJTEo1wByQYjRgJgxIHgwBC+STY0RWxUziyaHuTchnBxhlyWQ/iFZE5ADvAt5tgg5uAYJuia&#10;CJR1yQ4oG6RBB+R418GlzSWpRV35REnnA/nihGCuzJTAlsxGEvRGDYDYT5SHpaFCUxRpy3JbJRY8&#10;ZRp455Ez49gAF4X+p5TyJOxA4KD5idR6B6lnDHZ619FASLENBNEYBkCFTDji3EhB0NCRRBVymoSd&#10;Xr0Ki1jrRG4PAABw3DnIAIHNCeaDjKD/xGGXQADshfUD2fSDTi5nhCZQRUyrIdhHYeDQxNDOV8BD&#10;BXxbJyAByJZ9qNEy6Gio1+hC6GlC4V5bRDkAoJp7ycy/CLB+0Q5YQvC1AlaS3mCbpKg3yT3qxzZb&#10;53CJzh6DBZ6FhL6GAAXjj2yyGMitBbo0hURCST3CiIh2z7HvCS3chRxNCJyPwx6cw2adUmgJgLKe&#10;aWEC0fRR5zoohFF8F8qRC/hwRGDhzIXMAAKgi5Bhj3GqA/0mUmnLhXRxllmvwKSQ58xC3syKIPUN&#10;wDzvRbghqpAz6pgXqqCRzi4JpjluyFTOUpyKyLRAjKDJSuGiA+Vsp0wAR1xaoJh25DRfaexAoKxA&#10;jP4OQBaNZcqyqzKzTvZ556V45654idlyBDD/CTx2yGaFBHjOa3IChUZSRDmOX9Tj6Il3FMD3BxkS&#10;W0KvBcCRx44Hxf5lhAiFTh2+htBth/YtYvSJpUhDJWooYNwAi3K+CiRajEq7AAKPAEJSBLDjzKGx&#10;GcGCRgYNSy4VmQxHxIRIxAj8nSBCp7WnwFVEqzrJTuUexuCHpLZBRBHTQ4Z+yUyJa5xB58mrmZTW&#10;Cdi5hEA1LPAgrPh24Z14SboR6GxJxw3zKVjWKwxHZHBRx20hbHxCbLrMABrMhGIsg+nnxRRtmUkb&#10;yWpUhUzOTJT2nv1OBGCIiFYIQ+pOECyDSuxbIiIsyU0/xVSvrRCPyDaBAAKLBOxhRtqQBWxti1CD&#10;R5WC7XYUBez7BbCTxX1iiFhCHObMxWT/BxjOTdBikNIZwPrmx2SGT5Yoa5hGB453xyzjQ2KiiMDK&#10;Cjxl3gluyJxwyHRUZLZgRBaDrSQHCTSPzObBpRq1LJrv7wCe60G8kzh+33ifIqy8quFRRy68hgTJ&#10;Th63xA4WZp3blqn8CHiG1MIUWSF21MD2ocong+xAziSSbzhGjSDSYwrH7IQACJ7BRuxi69LRV+Sa&#10;RHrpkbRW4H3jS7R+4FbsoOAIiIoThIoWrjkExFBgmBRLatBMBMhGxbpJQ/q5BC2/DQ7zAA8CB3Lw&#10;cHCpbRMFFcRXSQxU18HLBZxarcBW0EhkqARi7NQ5wZsMSSy3AssNb5xhZWl+I1hAm0xgpQZrAGLl&#10;xGlcg9cJBO8JrACBH1H7Fumz1vMTl13ogASuDy57hciGR46+I/Hz4ijN1I4rhC8OanwGrZBKpPRc&#10;pPxZ8BA8DVTj2+RuyuC567SSRw6bg/jABJXCRUbfAGxiLTQ/i6S66/xhwzMhVqFSAaDOSSVjSJxU&#10;y+R4yTYuwADDkkxAoQRuIcjVUFB24w2scg3vR4HzHKgHBX0lSJ7bJ5bvsHcq8rBibw4+EzqAxon8&#10;HeHsBlJ4Bf7/BCsaxAyQW5m7ZZDVSJbLEziQ66hpF14gRlMvoXRHoFBXS/51CUzOT5STXDo4hFr0&#10;haE4KhgAcwyUxHEiJwA/x23tztbFg6pVpGS1lMBjldRGB18JSCxiFj4HRVcNxBcvLHRksaSxyybF&#10;1yWoAFMrdBCfaT3DsPRCHWaswAMqBg8+gAJsx5ieByAotFgqNGCJ4ZAhATtHYrxURbBtqnRBh4yG&#10;bkhCLRNDhDJMA4s6pGhGnX1N85BFCOSHi/R+31Trg/h0j/BwwVdP3whByGx1IwRlDJSQRHLOg3sG&#10;Cu8VRAsfBf8sg45mziT9RDiPy+RUx/YTy1CSTW7XwAiR7Cr3AExiHBBBpcRihtnlQexlwQ9byPx5&#10;cUmBzDl8Fwg1qfyJT5Tyzyx+6ujaXH5yXpn7hBr/hXZEhTDiy2CQyIje9QZ48qtBdktk13SgF356&#10;LxEzdUiicLSdYPxCjITRjic2hGn3hUySXvBBrRJIQFW9IbA4F1yuyvXrT1xNK6SyLEhBy1CZoNsD&#10;S28DxHamhIIJhDCFXbSbDJXM8nxWdmzbhcNSBHj/D/Gx8txy1OoOjuM3A+MQDJSqExF8HABiqDoP&#10;kOBBzCCLBatUKnBR8KQ+xU83wBhAxattw7S3NJ9lN+BB5Fg5YMUwNtBBGSsji1rvDHhDrKiJ8n6K&#10;Q3VloHt2CcxaiNQxQbOEyHrmwPqSwld9xDNUpsDqtJRe+GnLRR0fBUhGN8BDEJw39xy+eBBCaDmE&#10;wFhAz2h0tOW4QAQy+OIlAw4Yg1wfOPgK+QKwCtIhRFNNxwJkVBYKRHqGh44D8dxGAJ+Ud9xNED6i&#10;sbwCtZ4rMXwDCuGfBKiILZjRxUS1E3KxwIsxBaGHQ3119WC1uIRBxNENByBeFfQkAOud18DiV8iF&#10;SIiZBkLCiIh44nRUWbmZx20jG2z5TzsCRAiT+Xg/F+CSUNIQq9RyxqbtJ4Zwd+em+nBBsr56kzCH&#10;rhyfLSynuahNGLdwBgtEJfwH7LICxKuqS3W6rKA3HChCdCT1lMDIduTmRlDiSuyS3zLDFExQdX31&#10;6xmySC61hBauOfgAiZtLxf9EKjGYI8BDi/ZrzAyUySVnTuup30OjGHBOI4RyyR2LhicCw24Q4RZQ&#10;CLFMHRgIc/RBcL+7DWBXz3CQ8XDe+8+ne/hA+WTq6Cz4BCI/FM+qhCIVLdAIRCb7drCnxwHxwWk2&#10;jJUQAp6MxhB6iS91ABcp5V8OCBFyOMBHGd4/pFBHri2iQAHQBVzEmgRDuNQAJKRDgavNReKmAf/O&#10;a3yHtIrThFCDaLRaIsEA6ZXMRu4cqBtAxG78+shA2C0CyJSFbpqZ+JaXelQA3DROCJx16dxiL8+u&#10;HK88xaBth0uThAxyHYgowWfayJ3p5HhyyJxapkBDqae4neMjbZyIwBSQ2fRwx2WW8P4vBqeahbqY&#10;QD2hLj55Nke//jMq+n60vjRtL8+1RiGSkC7UBxBBfgQAKd8uFLrCBdrChwySUDxA3dC1vnipRxrl&#10;J3BBrgxfdqRAt2sKwItnQACuJ0kZxu0jszQABlx+0NCT6vhWzjy1CRyPzJc+H1oBOXxy8GjdRUdd&#10;0sByyuz1T11GsygBfHOAgHupRhKJBGIXACBA9LJ9H7xGmSobitBX+oxAneKOAGcv/kd+O4NMwBDl&#10;N/xA6CQAOVxAABAoHA3/BmxCIJAg1DAfDoUAH3Em7FIM/wDGBJGgJHIhHo/IJDClBJEZJoGbpSXJ&#10;WCpbIpC+pi3pm+JrAwPOJyHp3HAJL5e86C5KHAwRRp2HgHSpfEn236e/ajSgGI6rU5/AnpWnHXIG&#10;Bq/RgQ7bHUX7EItFoHGADU2Nbk7cKml7mILrWnpNXxZYtMX0/r/FgFgrDDsKDwLiK+BqwAKC86G5&#10;KLRr7f39PaqI8EApA+c7M29A6mItHPYg69O7NTAwvrAlrtO63Vsrza81ir5MYGGd2GN7jJflYo3X&#10;5xLWFePsnVA5aCg/zsZFnh0nR1OJ1n5N5wHe3c0v0ngM/DOe2HcQBcrZetA81ObXFrLU8rmrXSOS&#10;7/vFrXzOcH7G7WOdkB1Id9sF5ZVkgIfwDILb+DYOg+EIRhJH1phOFoXhiGYahuHIdh6H4giGIoji&#10;SESaicZ4pQMd4sIiLoljCMYyjNClPN9tEYCeOlrhxTTij9fUDA2QwbkWPECak7GwQNSALk6NJQb9&#10;9zvdQ6HrYJdQgTk5pcPGXkDBaYQTmOUYNPWZ3+PaaoVQRigUm+QwNZpEF9Z9FoLAx5EgRZyTun5E&#10;HMeSc0iZVfTyod35nPVEE9T1mgJpADqSk4C3mlOVZCkMHKbg6fjuOGoIBRoJGKmWHVlNyqZqPZXl&#10;fmME5TQMEazb0GIfY5kEDccFZvBRFo/OKq09aMIlXSJd6gOFe0GqVH3mjhbFKCG005qa1rXti2ba&#10;iU5bdoc8pgmKZEfl48Tnued4LnpIrllw5kQTmxEglWsUCrWswRlBsBDvxlXhDMgMBfyg2/p5XDjZ&#10;V5qBdt5oWdY4MQU1mnkcxjL0feunHr2DsQOBd3wUp6FRlcApxqtlcSZpgjLywpsujoJ3dRBZV9f5&#10;sGVWtPcNQrKmCYVEGKpACUWt05V9kcAJsves1nQa7rfQNDAaz9H2VNvV2VZdVWdPk2teZVFmKVNl&#10;F/uEFpFBuGX+cmmQNpsHGf1xA38xVH6ruc519ddxFTVPaGOY4k+CDjhJxviYQW3t2ECzlHFhpIDq&#10;KkFH09tMIdXNvNExWvjQEbVglr1I9+jp7XFlWpGGaBDq5Ztvroemzr+y7PtO17bt+4h2JyaikZ4r&#10;i2L+58Lw0iRY2fHRacdviJTbJU1A2F1JA15jasq0b7xIgX2NoHQLb5xQNlapNzIADfy1bXRboz3f&#10;5d0gYqr+QwRIJJktC0NQ9Cp8bKnqAS1QRgkLEWbwf5ZY/zFPzIEo9SBfWjkYSy0IxiqFVJqPoTs1&#10;wEnsk/a4Z8vKCFRnCMCYJYjO0NPiVSWUsLli7sHYyrxN5IH1rfSS5MAB5ipmaTw+AgTRTlktP5Bq&#10;IMQohu1IsQgbBoSlKjgS0kgxn4HABP5BEkTB33EfWI+ggj1CnoBcs0hEpZQ0RiGRGRSgjozgljSr&#10;s6BBjhIAIEnE/kJULLuXKQODBrALmMe2U8ypijMGMhkodKrOHOABkKtF8xzjrDpkaX1Ni5T/JJcI&#10;DgF0liXrAU8RYnqr31lNdihAizzyFLGAAWFgcASslaXcghLMXyPv1NOQN1YEGhLJkQeYzTXJENCM&#10;xHNBpZUbFNgsB4nJjm8PWAirUgZZUkv9IEWUpsNylKva5FYACihSzaB9NxwzTCPuhIYq8x0jR0qt&#10;ANDU5hhZkEKl22WBRgienkLyp460UGSGKPJDuIjw5QT8n/QCgNAqBpRd27134d0XCIoJQxKK34ek&#10;CV2xtEi7UuOoAC2hOJlWOtchUtOhqEHxyjAA9EhhIFPTllm6s3YGVTPrNgop95X4ML4Qi5g6x5jM&#10;NIOsklepBHEKvRE3g75FjKlhpGQUgzciBFTjyYUsJL5yt4XSAyNIJaGHWWA1yT6zCvy0Kmf4gavY&#10;1oeaK1AgRmEqqKa0ZmVIAFPGOVWRapYAC1y0m8BFgjHX1kWP4pSkFgLA2CIJLEdcdzXR5JApc6lY&#10;k31kJCU18ZL5aUsJAsCmJAm0OQSgy4UxJhGF9JSG4HtpLNKST2QYyCSWSOWs2hgxzRSLHmVGxxiD&#10;6zdG7loSAxy5THOKqSP9vtwm3nMifA0fRiiwjUuWWVPCoykGlIUdZ442YoNvomAB9bXFFW+b4Usr&#10;BTXTkCPyRic5miLHWTY4iv5Aiet1IIWVYBebZGIq2RInJPTK18IMWssKr3EIRpRI0galL9Ojgwd9&#10;7oAFRqrkJO8ABlTKlTLWq9LdFnGEYjyM/DZlb2AAWbXUjBPQVYkvij86zqnVzPABHk79dEsruO+y&#10;QqaeHTFRhq0gtZimYSlsGtif2Psg5CyHkRbdBkVECRZQl4ORcmoOMgY4taWaoIxwFOYhT30h5QKC&#10;QOLBOMiwDXPHYgR5o5GIJeslVeXTRxZREqtJNmCPJuTe5CV5v1FLAmTMsgR1lkw1NWa01yJaso/r&#10;oYo/hd7elBpHNMAZazzJxTi0JVayVoUssTQSKpWok6OIwepexvTkx+K/IBDyuCiECUpnFXZYVvrf&#10;n8U0+Rgo86YI9njE5xDKuIgxm3J2vtfo0OCRTFCWC669iaP+4w+jNGYuiSFtZsiBqvXLp8AGXgDk&#10;Q1uOJAKWYmIiaKFPcL6wZbkDtuaeR28qEEXKsDapSKgoTfU6NvEUIpKQMZpRUMcFNKcIEU1RR/s/&#10;kCa4WiroBocGCaknHaA6ooHMFpxC6gReJt0Jboc52zjkruIsTkFPHs7TMKicIvqcTCqK2qXlzQ+u&#10;CkXvLPAARirf3tUaT6cHLiCGFfWorBV+S/7OTibBNh5ieqjl+T+kREpz8CpIQ5csmyOXiIJyxgil&#10;E4qYvHwa9JBkknxL/0MjhtlXJjKbNePJd1FGaakrkgRzKWLJLvIjro/jNdRuAwQwq8tgJQyB3rvv&#10;fu/9+yO77JLwKF+A77BMbhlV4mj72QZosb4bGIP4oqdgAGpNUyHqcyOGIonOimT+FhXSBFhldzdD&#10;PACx1yIM0Ar6vU47eQgxcd7cznHM0IOKuhU1X7wRmU1g9dE4toIG5hsg/mhbVIg50izJy/mKWJ6C&#10;f9hdOFILKwdsJXy1108w/lDR1kbHWKaT2FJRvkykKUeZVbPQBQkzOR/GJ0i+6Nctsfw/9v7mMsWl&#10;YgTkPhkfHfeWX/JhEvEWI2V0KjLfNsECUlAaNND/MHZxfcAPJQBggVXLDUGVFwCdFhKUHkFrHfJV&#10;TuD+FhdFfuE/YGD3GOF3VIECgCAWQSFRLJNcFrH8GVLfGOd1EKMiFlD9dhAGFrUZJDEDMdgrESGK&#10;HmBrhJJTBRhMBShOLwHaHbE9OYZxHkXYP0GpP2AAE9JZdGHWg2SDHUVFF/HucGcEX8EYf1IQY2Fm&#10;VMFKE9bVFTdactABEDHmKvWVFYF3GQhjdzVuEQHmF9V0E5FTL4GOQ1FhR5GQcyeSAFgODQiQL4GF&#10;HmHmE5ayGbdsEtNSQhEGHMHMWrECK9LfN6HEdRFlhlD/EgSGOcK7f+f4Ihd8iviyizi0O5eCUIUK&#10;i1ZEUVLvihWOHHKmGVNFTXE5UsMdNtPLZBffFPbVNLL5INEWNPKHEDWmAOIWPrJJTXetAGPxKSex&#10;IXU3XeADAmjkgJGyUjboAdbqEgHWF3GKXvIWb5DhEQJxS0QtapJONoF5LfdOesZ8N7S4GIJZJ4cg&#10;PCKrGQdRjOEDTlYrHmUjKUFIIfGQKeMpACc0c1YhABGKV4LfUpECL4Z7EeF9HCHpHEE5gMi6kpi1&#10;ZpJqEDOWjrECGVI2F9GiGkEdEijyEDNCFIEWGfHWLDGjY9ECk5b7Nub9IzCklJCQlLEWBqlOA6lQ&#10;WHASFhN4cqFTS0kRIUEGKrgqFagsEeE5bdh/Eif6EDE9E5ZxEgHMKvJVF3fYAGFhNvRZbaSPEGJ4&#10;C+l4O7EDCfl8NSgKEEknEOZ5ECGKAomGlCEEHWQdE2czAEOQjJEhGVGfFNbEMqgOK9J4avj+AAKr&#10;lfJshsacGKV0XkABmkc8EcGFNIZ1c3JTcpMjhuADTnF5hfYPNtNSZwJnIBUsGQPrPlQlFrQYGKC/&#10;nDaAAXGaFhGKF9E9FTKjeVLnWNAUHfbVJxeRE9iCGdixUXMEGaNvQYkqIbnZnfninjnkIci3eEZL&#10;eGnlUNZbDzEDGYYgKmNcbtHEUqAQNcPrE9VWZCI2QeECJ4NvkFE/WRKpMkbNk3E/PrHJZqEfGKU0&#10;TfIjlEAAQYNCUQEEE9FIhqEecjExcXAfbOIWWwLdJshwn1ECHkJ4W7FBGwLfNgEGGaFTS5GCJ4GF&#10;E5dGLbmSEzUjkgPYEEUbMQmjhoh1ECQQb3ITF3j8JeX7D/HsE4HmKUYVZfkxF/kzG5VoFVnxEKcM&#10;F9GaVspZnrpgY+ebRdLTZ2ezlSa1EvVDHSMJGIFlGKXhFRGaR5neP6EGPjHWFrf0pSIwI2Bdp/F5&#10;A0qCBwqEcsYSFKhzHmJNJPECKKLfF3fmZyFfQ6JDjwFYFlHCXzEGHmZ2GaL4aSKQKKOYQiMlJDXQ&#10;oIEWMdKKTSGIE5BjqvKrAxqyCbq0EDcMEQhnippXAjWuEeHWHJGwdROdFIeZEgjyXoHEGaFNE5J4&#10;lZIPFNPrPtFaQGowMhF/FlSIE9rIOLEEiUgmEQKFpWbIYTEYHmFhj9q6rdGInIFfZxnAGuJJV0Y6&#10;FfiFKzQYFrmTESKeGaGVLlNviXFIL4WXm5P3AaSsdYh0PhF/FTPrYKiqSGFTQGFTOIh5phG/nhsW&#10;sZsasWnnAAZKi5sbREmKEzFlNCOtOvNcI2Jsmke1AfqWUDHJVhmwPnp8IWq3ECR4GsrgF/rReqJr&#10;mbTnK9mrpDIwkMJ/kfKzVEmbJ4OIoaXATlU+YEJOgeenITgALoVKGdHmGKVWoCFNMdOKh9oyiYEe&#10;nHFGJxJ4pfJQsDKLECNCHkmIEDPrjHTQFSXfAAf9JFGMFNHfGOV0T2riGKOWHMjfi8EDJ4LrEeo5&#10;DeNcnKEcEWAtuRoCshuURBksKsPeKbT7EDF9MdFllhF1jfchD9NeDafGkwbIV0HmNStpFfq2Fjl/&#10;PKlHIyBfu1DVu3E9WdF5Q1GKFlnLFKUsqOKHg5lgE4qUANFhuTlaD/F3ltabmNbOGKK7J4MEF5Nx&#10;GdNtJZogECkjEUgzEYHMRHCBvjE9HdqyAxEQcMGVn+YfFfK7FrHWZxGVerrpEgn6RpNCoCaaD0px&#10;htAAE5jkAmvbIPPrLASIT+NSLJmVR5XbJnvsX9FGZ2F9rUVug+ujFNSlHmQGc9h+ACiMFrNCS0Kv&#10;bOGwJJUjPraKDzKvGFYjYkr4o6ESKUE9Llourpm0D+FrsOEKircsMkSIJxn7uVEhsYxCxFxGd/sd&#10;sfZMxHO5UPLdNme9OyfTpTD+Mkp0aCUEtzMQEQooIMIbuLUjOWGKQzGplftBJwJDuiIheJGVk/oI&#10;m2EMxqEEbaEvkKIYjRJcJTTDEYOIPSEiVmjTxUfrJZwpVcv1M8GCE5OQOQwDIfZWUXZTFGGMsxFj&#10;HvFRkXOWbOGVGOLfm9mvkiExmkugAguoEQv7EDpFAJUnJ+TlfGTnK7vvtVxMyzLbR8DfeLE4d5Ee&#10;pnsFrFp2D/YNHUVnAAoxGIbOcqdRdfAEFhJxFhGQYKbXIyChzTOCCTEDB5zYMwUjOdrZxvOUmoEO&#10;OQHtyygwD9LlLfKrryEYNCHMK9E5RMJJH+pLFTceApo3ECQEFjfiEcR5B6z+PjKvl6t1D9TXXanY&#10;mbE9pfrbhzfKEYixwhOrL4NiFKFlfFExkVHMVWxyEvn9mMAANvNchaK9TlUjYkAqE5HWOYvsNCNo&#10;PrwoJebVHzrlGINIbqIGF/w3Yzt3UjGaOIK7wDspR9F/F9GKkyFPvfABFIHMK1FhmDAAJxqQHET3&#10;sIioacd0FRcssYTEhXy0xEy01f1gUgxJeF1hO2yUDtEDgliOO3cMG4D6HmJ4RAUB1GDfQ1VjjAIh&#10;x0mNGadLh2GIK9mpzkI0i8x7ABc/JDNS0bb+ESGfYKQYLfmVft1rIXFlXUV0J4yZzeAALfcbqbGI&#10;UjUeAhEQF5NcqPvPE/KUyKKSfRITQcEzEQgSIOYmDiF5wYFK09JhFhGOOSriEgKvFNLfinOpGC13&#10;AVEgF5MdX0AFU62CAAGf0GD5OfcwqTILNo2K1l3YIftGDunQWPEDFNicQHakFVrGJqm4D1q5uHIL&#10;K72BABj7hhDoFlwWEfQGrvASx+IwNFBP37EDuRAtB14A3pw7EYQIVuE9OQJxsvIRNcH+cnomAAyu&#10;ECR5OIyNpauwGyTRESFrK1khEDKrF5gh0HD/fjFRPVagAYU1EiFlV0MkKOGCg8yfYKFro1E4FNJT&#10;T+ir1wILS0F3M3F/tmAI2xIQtXDnEDt5AbbCHDrJGCikD8GaNoXYLfJ2mbQYFIMHJTptiUNoZ2KU&#10;FNfgHEvs3KrK4aYiEcNo4pEhprDwp5EYe7JjMd1OJTAv5ztNE4tKpMGCmuD9w8pCyiE4HGHHNFQG&#10;GME9z1tqxH1e3Z6K6Li2IoZIse1k6MLbjhD8dEEavKLZGVMHKrQ1Hm0mUCtsk6KQtwt3If5JKK3K&#10;SlJxyLWnO0LA5YF/zvcJEMq9IOuXQ+AKHkHfkeAAH7HPIYvWEzRQhHGI3MABPNKg2FL4YrVALjgn&#10;F/W8Jev0Ev4HKS4JEuFYnza4rco8K2ITKKkIFRNcwc6HEETqEOS0qYEUslKQqaD/eMAiWWI/ZxxX&#10;QZEfeiDjgiaPGIS0mQ6S7/IhoEDcacLEwD3bW4AZW6qNJnJJoMYQ1DObEYJxalE/0dF6FRfIa5YP&#10;1umkK9NCJ4tOIYBl8jH+A18mcTBFFTw9cvGFKUOQ2sIXznKHjag604HEE9KUsnE/Gwl/yGGaGF7u&#10;EQfhESmkE9fAtaGIOWtxTtGddR8qmbOd18Ex3CABOQvaoIKrHCyG0NOcs7xVedFhFhy6GM7aDimV&#10;xiuuEC5Ext8aD+iVy5lBt3TlsHkZm3Gp1IFhHkYFF/6bJq71JV2drpFr9P4jEcY0ILoB3N74rbQl&#10;NSLALAPrFrKKqCA005edbVirdy3KEWNCPr19FYWzEa4K6ItA8A+m+nOv1jnp+oJRoSWUG7Qao/Me&#10;rTpyGCWt6tRBs3AAMTHb+j2UFRGOrxGdY4EYQYK78wOyF56UpNAHUsy+G/xT+7GC0aVu634SaB72&#10;ISwlGpssEKOHJhJVZjAAK9GVYrkvySITjtFaij0XdJEiE9GFyMEcF9NFNcSlE5H89LG/HWNFEAeM&#10;CfkEAEGAMIA0KAUMhQGBsQCUSAkUg0WADtjLqjcWDsegTxeUiiwikoHk8WfsqbUsiwFl4jmMIAMX&#10;mrhm8ieT6nczhgCClADdCmc1otGo9IpNKpdMptOp9QqNSqdUqr/q9Yn1Vrdcpbur7psMWoAUCtmo&#10;r7tLdtdYk4HENwe1yjLtuT2rFFlT9iwDvoWv4TwNOnLlwsWBOIoQbtL7nL0x92vUWimUAkzhwMzO&#10;aBGcrVNf2gfGinLT0s5i1/CwR1egf2MmYK2MxEcvAtdmtYsLpd+8pGU2IKx70gj8mceDuM4kWfPM&#10;0T44nMfNYvEHhE+h1L6OSg19Ac7fTj8N0GPkwITBfoykWzXC8LjrFEg3Ui/dmevhGUE36t1I3Tsf&#10;9jHwQhrVFfNRUzZQGoKBCDHqUphTladBgXhREgSgVV3uPCG16TNtU+BiIWrBFFnENuJ3ORZM2tgh&#10;FAgi9EANa04o0PeNkWVhiAJSBrXzTNl0LQx6ALcd8VGVg4JJc6HXWkJ6HRYxzo0OJDmUA6V4fT5D&#10;F6gKP4raBWUMS5L0zdGBk1lqW0qViMYvCB2G3nGcpznSZ50neeJ5nqe58n2fp/oCgaCn0mqFGeh0&#10;WHeiiIoyg6Oo+kFTbpXzuRYHqXkOkVdXZNzhilBojm6mlUdE36mfMGapgwEJ0a1IF0YxaFpVhlFk&#10;hQF6jU2pamjY90WcCqQZlcDqkcw3rHUVirDUV0ZJOBrXdB+0n8VBerHN5xEzYqEHzcBdkWW60gfs&#10;530OXAIWendrXOTlOXbUxel6a1PpDuJtVUr0876SBjHfj1V0+ZQJMDZwCJGhg/4nNteo6m6+jzOT&#10;EUWWYFVkRY68Yf87EWeZqVIXZazdgHAEMhZx7prnKcqyufW8O+lIjsODssU9ramN930zue1EXp23&#10;6gatjHCUhbqrxqTABSUIpwUxWM3dFHUeZpFmtXazpcVdDsHTVtWbZyMUWw9OXfYxeq9lNrY6DXa3&#10;Ohs8GtW6MXHnFuVhy5WIEQbBdUaBdlYd291KcRym4VeRm1d1PpGcTZUqiCIR95E5+TT4quW3tR1Y&#10;tdIN/X1br+aC6d5RfSgP6ZOXEiNM16uRO3Ed1KUqd9UXdjpDoxzJFD17u3FXcClwe1tF12Sw2phA&#10;LTO/peRkbOo6PPvJoIqQiwYhBhWHuXZrXE6NSHdtl+EUW6btMUjGsYOuJUEzPBXOVhjHaSpFnOjH&#10;sEG911QBfPikIbX2yCIsIQRYnznQBvgR+ud0wD2aQMTynaBsEIIwSgnBSCsFipqFE0ocM6iVFqNg&#10;vCCEA3IRmMO6foEyfDWm6cInc6LD0uwKNqkNmajzgMzSQko0RFlVrBTopRSisSjmaRGbpnJCDZuB&#10;Zo25yY53QD+JmCuKMSSol6ZCu9CytzhMuKKr1Xp3WCseIMbVHRSGHsRHJDtBiwVKG6Kwd9LIAlzm&#10;UYURZEb1lNO7HqY4x7g4+lLeqiEpzQjHsPjyUh/4/EukONm+Uo752MEWA5JJGK1ljnEYKm41sVnH&#10;EMaVFMmqzmXQBACW4FEpn7QhlTKpQa12oEGJ8iNC0NIKEgHNLYiyMZJAcKKe08J02SACKQQ48yq5&#10;ejjIssMxRVIzMSINApBQGikRMbcRZIZ3UJJHKua1d59UmgCNbEYAIu5xjFnKSAVs6DdSIaYWRihX&#10;ImF0eiP5xBfUcFXO/IohTwn3lpfwABGLPwAEOMUTMt0SYRjcjya1IbIXIh9IsHGiIW6JlLLoe5pB&#10;tTKFunAd8nbSFhsDBIpwm5FlboWItEtyc9h/kOMi/IgxlCZz4KugchB3XEkMMpIgnybjgFLO+Neo&#10;JrTKJpmCQZc7mAAF6oRHk+ZtQU1QO6p0nMvx/pfH9AUyj1pbDmPuAEnwJawqZcEQRa7WB/vTJoQZ&#10;eNLwAHdO/CwrB0TNJ2Jm/shiOkYk5NayOqz/UyEIr60hVbSpV2GYRYexNirF2MsbBWDMG4Oh3UYI&#10;ix1lk/K9WdHU1cd09mEMMn6uBBZXkNSDUZUbwnGFpgHaUAzwiuQPIMsM81SaUjnV+bF4Fr1HMuee&#10;OiuRzCZwKXOVQ1qEGht6M48AizCrYgAcaXs7hfYk27AAmU5kyErnAM0y59B83rRrLAWIgywVVssM&#10;Yp1XprVoF9L0ZRHS9iXuxH6r1dpIrnG1Zile3y/C0q1KBD0o8mi1nEOAuIotXCQEWNmcI3UaQIYB&#10;IuVhCF3pfkOetO6y+GsNk1L0hCQxRzYGxPNWOCErbsEGTdGSUCSWHnELckYhxZFhpGmmhuSMkyIE&#10;Wt825HUupUGtoQXony55GgAO+yEvhfTZk+OExo4ULCl12KuZQ7oucrilyyRYOuXAXZeXASeVwACf&#10;PAxWUw4k8CMnzMqRUmt0JqnoZ4bUt06jQSoPMTNjTHDAxhKMr1kJjCfHHDXoRhStxZ6IZQQYnJdC&#10;QTcL6sM1KQzWjZ0q+5wxCFbvWw+7vJQA2lMzjOw+3ACtHEqoKSdgprcoEES8j+u833pUwIpApGLB&#10;czEWLpEUncSV0zPQVSthWo2uWAR/EEi5DqOD6Jmd045rauHEKwbU1NnSknuuQABf4/5EU1rUAA+d&#10;0DW0ZzaRfVxDkdKriAWkvRjKY02nqQYtyPDQauRiiM82HIIXO3zvzfu/t/2GsgoggyirJwf4Bwgp&#10;rzS6EWXFT5PDmljuzT9aofaXTrz6gEyvZRRSHaKTuTNIZ5uHzZH/GfbBx2pqONa255pWNo5UIocd&#10;sBU7evPrSbOqRN1PlJjcTs+fHkxOZKvmLVAB1ZD75hX4AN7zEPxH6T41MqHbEK27LMrpxD3c8LGU&#10;AmceaArDLIw9l2USaxfM4eZHS6TvrOb8VdgtIZPkYI0Rwg3KTMlFmZGi2SVzv88kZ1U+RV4mKUpm&#10;P/OZJ6wglJ9uwtNSeE+QgbPwfZdGHrvrScBYaw+PqCjye4rGBlpPqH4brCo/3AEvO6WRVfHzvs3X&#10;mQyE5M6RjhKLSYiRReFkZwfhHBEtnOFXgUXpJdbSseXTQQziZ9C+nCDh84rAY/og/+mzouDblKae&#10;pDx++pIi6ZiMmRRHWNCEHRJAh4mBMXRGgSmr21gAjUoxZvAdnZKHC8mYiXRHJiEph7/6VgHaAAFa&#10;AIVhHkXQXZxU8ciMuJlMP9b4y5pd6c55qkZx1sTUx0X8RYd8p0cRG8S8rQRRP5H1IlMBskaAXp2U&#10;ABuMZZxqCkS9AowUxoc468X0TMcRlUX1SETNVx4UTtt1SsulDYRR8QvEbUhZ5YSomZpgAEjpEhfI&#10;TUdEtdNtWxVV1YRRAQVccQXodFUQml+4kAAYW4jpVRTQQYd9TgAI8cT4jFnUP5WkTMWQ3N5EpFvu&#10;HKHWHaHeHhBgoZwMABwVZSHmHYlNHkbU0p5wbd7oO0RZApeYngXolNsdEk6qCx507sv0Ts6MQ5Kg&#10;nkcAxRrgU0c4zcmMAUueJonsa1GdiARcXpTdksTGKUUwXYlMfNLojE+hnpaQAJNCK8w9g6LgsNQF&#10;6NsdmwAQ3wP58ol1+5VVxgAYVET548TUZqK+Io6Zg0WFscd0xQiNSszdS4P2FxadWkbUWQcB3IUg&#10;25GdoEQwcdScQYs0kk2kYiAuJN4IP8s4c57BadfAtIkZqIvodE6NGAX8WSI4jQYwsFzSICQkpAYw&#10;y4w98oUUbVMQgxdUnkz4XIRY9YjFo0QJeprIAAwUeYiOOUTVzYOh1wWUWYcQyFP4wIwMkYXpc2Eo&#10;0o0w3UboOmPhkYTNXkRByoAAr0e5seMsRYHqUQ80HKUdCdAps4aAp1mIkNLocI2ISJm8TUjEreQg&#10;RYhBNg8BiUa09mReLgcccB3qNMA9NAx8XIzdOEsF84HBoYhQKiXEc4cJzxz4PpKMwVw4bERZZ8OW&#10;CIi0AQT4d+MsbWYNJ0SVEk24e6DMAMhYsEe5+0QZxWYAqscAhAu9TpesP5UVN0/pPcTxu9Td6OZ0&#10;qsd8y58ddaCwfMd0rcxR/JaMAAcQT4YxnIS+N1mQpcqsr0dFk8Y9P4UiM4Zwd0jEZQXQr0c5+cAW&#10;PgZQbWToYiZFhKGSakAGPiScpQ9qR5+AARVAClkaQpA6dKd+eKeOeRwBwJBxwRB5ZWeVvkiYidnA&#10;AtcsngcRQhtIS9fEbYnslMcIYyc0QgZoYqIYn2IJp0QYw0i9KqLYf+RgiIatCkaCKigURct6WAAB&#10;MkUIVFegTdsehcBtHklMUWVwegUuVoSMQaBcBZSsyEdETM9YZQcRVwu8jEcIu+ctmwppxx8gAIjE&#10;zwd0XoSB0UQkQoZQiNrYZwnElNwxckAhCcd2iUPIRZ3GE4UmgoOwd+N+iIAthMYWEcP1X0ZQwVqA&#10;RSlVp6mKMSeymgVJ+UQJn0UUy6DwPoUshYiOd4bdZkklWkhYpQ3gaB8oqscd1cUugQPUTMm4bWZA&#10;jZVVq4alvgTVI8+micYEW5HsPSBmJeR4ZgZksMZp3KQQOJzwTMqsXYdELKqUzcEWqgxQhaTsA0d1&#10;y5NoaA/6R6VRW4X1LqOwUaX2fCfJUoSqogr6WER5yQs6dB3cAwUhb5b56AbEhCAAHYVhoQGsDytO&#10;ahfNy8QRGMYgucT4c41c7JrwS8ZoTNqZdEAAqsqtb6rspccscwNiu5KNAk6YRYpQ0eEgcxR8ldAo&#10;xoa2JkX2EltuZqdVWtW1ElXGdKAyoqCyAxWl6oUAZohAesZkjohBewAOh0teKkT4bVWwP2b8TVsw&#10;X0T4sFniPMABGeL0UYXoTlMoUqqEgwd+Kkl0TMiM809ydldIAOdwzymknKHSzyz+0C0EqOedZKH+&#10;0JYxGxeMABeUgwnUhkeGKk9aNon6Ig6Mum1Kg4oGIiKI8CnVBNkFCOKsX0+R4EnIr0bqdAT5NAdE&#10;+gRYsolcU4VhExgpvEScucYyt6uUxQxYU2hoOFV4uIjqncOCxEAyHEAC0kOm4Ucc2cjR08T5Lo8I&#10;r2Q+PR98VCCIUUwGFZ0JmdH07UYhky5wnQXpUENdsc0owUzcVhHZIGJ8aJicPl2ekwfoVhVxNiv8&#10;RYQ4rcWSIhHk+g0oCe8G0e8MRca0s5XMZk9Z3IVgc4XQcJXUQhAoiOM8VU80xqbIQxKh5OF9/R0c&#10;VCKAqa7kQobOmSGUTt4wSqmAZyIW5wcK3kVg1qyVIi58Amtu6IUeP0PNp48AwWnwP4NXAAMrAIiN&#10;6EB8kZIgu+F9PKDcAO1giRgIaC8ccxoKsIbFHk81zzBQB1yR64qYa0wVcQUcYxQhzw9aUcHK6UeY&#10;IrCtyScEAgqttAQQXoW7A4cQlMdF8owUbMr2FGR6c4AlP690hASClcRQQ5SFKgc480w/Bla1UV9o&#10;Qww8w+AebCXZtozNWcUiAzAwbWMCzhEkbVsc8A+g3eEojFIiBCG4gOR6GeAyYAZq4cUiye0pSsa1&#10;BlRMFttWdorcQ6KGwMP1KgZoa0pSx4RdApSG8QVuz7InIzI3I4U+0SelwaevI9CGRYPYTNSGoEVu&#10;h8jSfBLqgInSrq3UAekEAEre1MnoXYe5KMsFApYsXQ817wqknElIjTAkQiWIbFekjYZRHJuRRV3Q&#10;Oqdqfge6KlJgi+RQUcTlVwVgwUcdb5sMABNBAqO4s9vQQh4pKgw/D2G0QY8Co0U+XYUijQmsVcy6&#10;rQbUQ7Fl/ZiIAojHFOhWowYInsy5ZoQYkMZoSBkQXC14wiu4NicjLkR4ha7aiZtkmCFhq0QgcAuc&#10;y6vUP0y5VwKPRQJ/RZhnJWeww871WgQYQ48CSMRd9wPKuQUgcBiQejMoRcd88VsdjBN5W+aAAFr9&#10;NEVO1teQqkXrLKZLQuZ4P9CwT4YoZQTkc6R3N6C0bUAUwUjEkNVxzyLRjoUe+WrUAMceJ4RcdEL/&#10;VqLEjSqgEUfZP2R6FQ/kd2N97chcUpbYRZFghRHlGe1aOrBUAoUVjYPAxMWa3wUY83M0VcW5pUNk&#10;H7YEVgGLYQEnYYT4ZoWQW5tcY8dF6gAV4oT5yeb4aCbQSchYamoN4Zx0Qpe4RQjFAqxCPQkZLlJI&#10;UUa0+gbpseF8cfK8UccQr3BgaJE5WlYiy3TCDRYFauzhApHl40PuN9S0XJtoT1TkRRPI6PcVadf8&#10;BSQ4TsYwQ4bWoalMUU263kwhHm6UMHdt/0Hu7JLobW/mMU/wAFNAs5sfFoQhLqm3RkUvIve3fDfG&#10;0fJGH2erfJBLB0N9QseirwnEXozdseXrXMo66W+IAYwVNgTOE2fknKp5zzWwrhZczdzylkVTLYOI&#10;u8W4akZp7RLgRBLoU7NY6PA6o9+7EhvAVXeLPgeiEMuYXAT4wpCy0wqwTUr1QiYwwW/ykcngYwhC&#10;dBZsBEakT4dEcR2MbxKMhbOEze2IAPjoAgnzX9QGMPTQVEVgNTldAdSESBNjHXZVf4RRvcYHPcAA&#10;26VEvohatMDzJvfeHk24+hCwQ4sFyQUscQy5/meETXUsRCyRt4cQXQxp8rY8eYsOYs+sRQ0qNIUo&#10;04qbY4X0sFExPJ0rWMUav0AOMWYY8gQpUjjsReWRM46aWeo4f+20TXWfMEO26UXQwoD3qwsOwHOz&#10;QjUdq4W5bQZza4ReSoWs6N4odHW+R7DQiHnMTXgWLjifpYUe6WBAbXd0tcxQJLs8eYeYzy4OxwbV&#10;AoYrVNu0RQTN4oTlG3QqCOwDUcd1VWMMfMucbpQHpvk8UccI8WaurZJLnx6NHkcJHlR1z+EokaFc&#10;P+tU/kUgj5N46vObR3VQnYfNVntsQjbRrMATdES8WRExOEbXjMUgYwyGKkUgSApQL3x0ZrCdhG+A&#10;N9SuOHUkAXnfwVt0bUCryzonmyPTy/zHzKzzfSH5wfzMymSURbNSvInPiWpEBPewoNgkQIT5SFb5&#10;NgZQuLP4VCk9mAW8XDSpKrW4xHB8Zwm71IQbVMRbjkpdKiA4b1iki/VcUUcQp2n5Goqnp5mMQxLp&#10;iVbAVePYaJo8AO6wBj2AO/LMBmOYhtExCWyG9kX3VYYgnGBoTeCjjMVgXbltffngUkiMd2LcACU9&#10;JLKEVvdYkk0gcDgsVExo82Fu5slpWkiMpRmIW4rfRAXpEww8ZQDv67OHzieL4YOGCjzxAstUSow/&#10;6VigUYd0hYXp9iO0cxAUakWQZTzoQZO0WcVP2sjoXp4ZX1KPpPyUAV5olcTlQHhUTW2ANxkMQxkU&#10;Qr8gRf8oBUU7QAdGNUOnaVLvKS9MZwyHZtGLyYUgjFQAXJNQQY9YQ55+dIQAFQIOwQBQYAQiEwl2&#10;wx1Q6EhKIheJwqKu+LuCMv6NwYBMqPpOQwk3SQwSYDSiKwpySx5y59TACTIBzQPzZ/zhxzqNv6cT&#10;5/x0J0IH0Rv0afPukzICAGm0l9x1+VKOzyeU0Ages0IJxMLvWvuKwwmUAYQ2aOyqeNm1va2wml2S&#10;sgcGXR73a2vaVQmpPyn1eaAOrwmfP3Czy9YiVVefSrATzGQir4KEYCO0+E1eyXQGR12Z7DwgE6IN&#10;6R16a8Xy5A7VhzW4l87BvbK7PfIYkAU9z7p6bxSb5BcAb8KEuXivLj4OcVfHziYPrbYrJAGCB0Kd&#10;bb9js9rt9zu97v9/oeDx+Ty+bz+j0+r1+z2+73/D4/L59hNfYz/iEnf9oj+/R/4AgF8jhgReEJCe&#10;CFoelzlGN9PEdCWEWWUlPFkZN8Tuhk6YbQl1FygQ4WXQhqwOBqJoXd9DDtQ46kJR0HowaICYCjRC&#10;jmjc8Y5QkFY8dYFHZaY62eOxKgIkaMAeYBCU8bI3lPWQIpRihFU+hs6UXO9CWAhEJXOTo44iAAEZ&#10;jBiZXwPiaEZOCaD4T5cggnBPEsORPlkTYH1LYmX28PRmUobA+VvTII6Egp4JYixoAAAWjFdWRx6Q&#10;PJzmJR2jAFXxhT9SpHXOR1HVdREEnwU826lbRCWbCaqpTbemYNU+gHJP+RgIVcGa3oCVl8pZcmEY&#10;ZG5YkFPoICcK7GjWyLJsqy3noBxTlrFkVNmUGAQtZ5E+nyKqApmmGFlpNFXXxS1EA+SJLRs3bqXy&#10;EISQd47PpCLkGopT1VRtmFNrJtkdXKtGtBybLPQkC8FudiJBkNCblmMEZfplCY+jwFWJpleJBjk8&#10;UJlg8MdQkLMgtRm6ZWE4nOt4/VLnVKKKdxZFds+ikCAp1KGSpPogbRV5wCCtEJc5LjznNfFjSh+x&#10;3s/ACv0tZGJXjJbdVJZKWdSaqKg+ngClEIospBT0dYBgLUbo56ZplPNEQhS6ECNm5VhuWEQRJFEV&#10;OjdpYbS/LvABPmVQbELSAHLUIz5FVPXx4naVdHU+4N3aWpZCb2RtgAW5ZXU8NrmlfPVCYyiYGrPp&#10;1Bq0lzNkITyasZ450QBQleJWNzsjO7QnO2UuIE/ThCaZmHiVURtV1yCjxJKszx7K4nyPL8zzfO8/&#10;0PR9J332Jp+Bnfp/H+9P3Pd4ZSZNTxm3Ue3djo3FCGkBuJJ8zFG53zN814iBCcNtRzog2kALlrcG&#10;asNebBEDgAAOWAsVt7x6ynogKeUtrbxgAKZSC+ghRWytwPIS5xkrcgJFdOyx0eDZF5gCSQrRL7nC&#10;EszSQ/89iVkbjmVQXQswIWSqAKuwAzZiSfDYh3CggTAEQLRAAwUBZ1IVl6g++Y2xgESG0TYYkq5S&#10;0SMNUsXyD6KlFE+UApVRgJIutNPek2CZZH+o+O5BksJPjnG2LJDcujshuN5JwXJfIASfMZSsTxUI&#10;MY9rlgRH6P73CfQuXk4EBshnQRGOyXyF0H4Bs3JxFsArPIhkLIaQ8hDE4ynjUyk0vjWABF7Kk2cj&#10;ZPlWFLXuP6KBS5VgEYmkMvxTUkPxIqpmN5zB/mOXwQiQwDWAEqUyhkd0Hy+TEKkQlSArJkqlG2G+&#10;ZoSZnlPZKpNtRMiyIGIQy8iagGgpscSjJQDMiBkFb204tr9HCJGhkmxFTQVMqAb6TQtY2RFT0KuH&#10;ie4VJ8w5Jwk05xT2/ACgKnya4ADlvBKaw2IacynsrAMVcrrDUhpBZ+TBTJPiOq0Yaj4nk0iYEJK2&#10;pYp75pbvKMQVdS0D4gkdi+AAnk06ClNlu61PwBiOszUhKMnruzsGALIuVULQypGASQWSZbnCfFLL&#10;lOAjZZDqIkkeP9ECWHdD/dbKU6RV2unHFtVwrYbavwndQRsp6mULu/XoRwgzoIOyAradqktbq41y&#10;rnXSutdiKvVeu9kO5/REV3r+fJPiXyEv9WsBA9T80CEJVpDJPiczbKWa26c90y1xkyi6CQq8H4Qk&#10;VsKtc7CciWVhAAiR9VgDwUSNNBsrqmUvqnIqVuAp2WyQfISzxGU5R7JfUUxJHiLEVEJUsndyJ/2y&#10;KJI2UszcTiEWGf6dmM44qPlCgKoBBptlyugn2P981tSEQDI7EYq6oZeW4O2XxLDQVuGFTCXJO8lD&#10;0qASbN2SDpEjM8cKbdkqfDnGAL4VewzPJgrPL4YCVQBIsmwagYWYIOcGkdXKtSydp8J4Uqgs9oJK&#10;pePqkSQgp8wYPtXlJfQARPEwkdl4qEuSalwADbZBc70wUrE+V2ownk76d0wMkpYq8sHBS6b4ThWl&#10;ZjlL6IQzNO5iUhosdGAJSytEkGAUAkOQheoalNp8UQJ2WiEg/y7X2BZSVBAESQUuTsxiEKhrYAA5&#10;ygFInIMQzNms5DsPmgmj452VKKD6v8tNMoc8/zLWoKjQcODEJYiSThTJS1LRDu6AAwCtHOGAZ4nN&#10;PimSyEdYazNzhfDnG0d9ji8GVyUFXUzS+rFFscGLxxCI7NxAALsINLwshgLgWwKEnxjLrchZFyAP&#10;851MnAuMyIAGVgBH1S80O3YhKJC5JBvmP/Ve0TpI+l8YhEEwVFbSqwT7HZ0k2PmSGJLcb1we7md6&#10;hTH+0lN1olSU0jsMpeYSwq9CuG9N7743zvrCteT8kIaPX3ffAjsQuYyztOF+FsE4ZyXYjtpiEWPJ&#10;w4gnBSyuwHPklaYJCUuJ5IREhu1VwAxtAYYnjKGbgqMhli/gZCCfTLrLLFGD5ogmAVDJo7U8ieFL&#10;S4xUwtri7EJl4wBoKc46OgqegKeWnSYFkSeSjnaEcOAAtox4hEMr8PtOKopUBEV0D+XicenMkSVF&#10;LZnLyXnUjuE+c4izSy35qAEl4VuXh5E5tBx7jQArM2tmJaCl+l5cjnOQ5SWZECfCrFNUspwmCLL0&#10;mwXK1tNkQ22bz5Z5aQCQ0hm2ZmV2/GHkM1T1YZQmi5YLE0mWbRCpKFDP6MAwDpB5U1F4OdSzaEdC&#10;lvAH9gUpsavRaPJpq/PW3gAqqBNys53SszgAsMdRziKve1VIrSdRibCO5pImGH7I0/twFEh96AZS&#10;070svibIlToI+kILxmYfiFimokf75UlRT0GzFH58FKhOE2U0bJPcPBCQe4AAUYAl2k/VFRhWojrh&#10;iBHSPiLD9SYxHT5kA1ABS2phMBPBgEjhCChknzrWwRtxfxNDjWIkuBNDoFAxbTixBmBBNBHTPClj&#10;JVywADMzDSTYGQACMj6jGTGT+jjhgEMilnMxsEdHIzJVR2qhTT+mpxTTM1mHHWviX3mnvkdFWCtB&#10;tj+ifCVgyIWgxoXAhoXl5RCoTmqW04CWvkkSmRWzoH8XlyAG9obIb4cIcYch6G/T2G/z2lfoc2+B&#10;Pjmg2nqgBjbB6iKoDSIxqy5T7g/m6A+2YhZEMlLB7TGULlhCt1hhKiexvHKEkicITnHw6FFxBj6m&#10;hYegAFjhLIY0DyLyMRoh3CkDA2aDcwFxiXBSOhCF7RNxOCaiYVsTliNIrRxXXlL4PhZndB2CrhRh&#10;TxckMirGMSHDgUBRcic0cX0QAGxi/RWUvFhnKx8xPjQSz4MWmBBnZkhi5Y2hCIvg5TnhohtFLxZH&#10;5xRBKic4UQ/yliMjM2ji5SWH0I1gBxT4WCGygAzZAQZZA3qRGxcnxYToo5CjzikELhthSzABeCKo&#10;NkSxqyPoTn5A3kdCMheGCCgXowA1Gh1oYB3FiSIW6Q/lIRSV3xBjDRzjnDWQAlKRsHIUG40jk3uh&#10;NEBWaloQ5IO3yiJBSGYRiBS1hiJEH3GhCFtxohvgpAoJTwWJUQLZUyJBSySEcxiCKiwmIydxciTW&#10;VBVzDWSB4z5iLCmRgGrxSxWzGWjhXQdpb0Ow2D6gppdF70RzHVnEEBhRgBtiFxW2eBxxPFhiQ5LA&#10;AhS2pTZg/YbmOWQxPx5FGCRjW5iA/S6g3WPSd4+BFyKhfGVgAYTEXTJVrwAItgH4fXtjgRgEQzKG&#10;M0ohhTegAhciljMzQZfRTT6hHTJZOBcjEyLJohCToFznLROCzyQTjkphMilj6oERhWsQAhTyWEwS&#10;fCPhXWBpmQ722hTTiVWBVz6jE5C4bYUp354p455G+YdVe3AZ5Vd1ghOl0gE1sh5hfH9BUpahQpxW&#10;PxzjKhOHTgBi5W1h7pGWzBq3DxCpPVo2TyMCmT+Xyn14sZ5SDWjhZBSx1Esx3Ylw9G8BZojxCGyg&#10;6EIjAEQyapohm5t2cx9KFxKmNw/5EBrTDR2RT0b57p8BehPl3DHTUQ/FcBZBZBWxm6GzzCfCaj+n&#10;7YZRSzDRW20iDSgEDSUSaigHgngzWxSygJcSikvCd4xg30oaOXEnyqPyaifAraYgdaZDM1Ly1F2Z&#10;6qaiyjQWS4BjZnuDe14hEUUyjIsiOItAAC1DDRtHDA9zRVNTeyJHZ0hkRiViQU/xNFOUdEMhCTJY&#10;f3uWww/20BHXFRE3jigJH41BMjxAKClosw8U7hsIKZsBWRKiMiJI5BNBfJlRPCbycBHUyww6s5Rh&#10;qyd5V6ph2yIFBF+GjomRgBWyPnlSgJWhpiipsSjBWy5RfE8mlxKCXwfK0RCQcq1AWq1hiRPCDX0E&#10;dKUABVDRSykIFxNBPEA5265oY1cKkkdGLIHhHXMAAYqQHqLhFSz4hAADpSERSybKoImRZJhTAEwS&#10;KlDSlifE8AA5WGOS5UH1S27gAVKBNBKnrYLBBlhhfFExCEQ3xSamtnvwA0Q0MhS48RnoNq6ncGjD&#10;BiMKF4Ig/memnxSSQy5UBSoSfCbHiIZZtRknQUhnKrEKax7Zi7PrQYcA4A0QxAqQuAxRCQUAXgbA&#10;JwGQC1pw9A7Q5w1w2A2QxQyQzA+Q+ymhYwCwOQNgNAJQKAKwGQEwDT3J54d1fD27Qlbq/BCDW7CB&#10;5HYA8o6QCZp1LWPyho7BKD8BAh8CDSbBgKUhMhKibGCrXQACoRT2GLGLKAHp6opQ5KlBBlmJdh3C&#10;mYfbdzPKKWCRYT+kBRW2dRF2YquAB7mRhRtCMo5WVRsX5VYg/qkp/HG6+bhhiFqQ6xCT6nsHXjnC&#10;kEwVDGoRBhgDEy5aFUgHVA8IErPRehSyoRS4khCKeyY6HXE48yjBmxXUb0QSMjbClhPrgiaKKkIn&#10;uwASKiKgur6pUwLQTL7rAmIyoWckoLbr9R8SQULjjhZDE70LtyrRhX6ylrPAAygCaq75KoixiBZC&#10;oa82vlRhXxtrOCSDDZpiaDwquRCioSWCmYMY+y1CgCQUAyliPp9xVW602BKCJBW7yBFYkSNxCXXA&#10;EhfCasFQ+CfAPsOLnR3iTBshzmwFB4ZS5UQUPTNE4wAmUhnq4RG7fQBi1CoSFyLIrgAD6gccVU8k&#10;BVXAth2bpCWV3nb2sBUrOHTZKGYlL2Ynw2ekIknmP4U2vXZBMkBSmSkHSxz3FBMh1CoRKqQRGTXx&#10;BkBZwQACLJyw/XuRVytB1CWCWD+iMqog+XISMhW8GhFyQ0qKkhcj+merNkpxG0AxZDbHyQ/GLBch&#10;mxV5hMX2YlBrsrxLEwAr1AEZJjkpKIYxTwyctWgwqIXghiSDnIYx2TYLzSSIlb9h6rQMw8xmEw+g&#10;9A6gggeAdw0g4g7R+gjQogOwJVh1cw9w8w6gsQpQowrwvgxw9w+A+jLgCbXwRATwXwVwTwFADiMz&#10;zbagAHALbcxz0knBshqRWXfB5jT0aDukRnIRV5sxLxMRMjM0Moax4Ig0lwAJS87xeibCDTvJrsdg&#10;BIwgIX94cqNTdjGZrA/If6DR36HcMBE8ebsSzyfDCxRD/c/V0RFR1Ioh2TJBYX1RBiPi5ZCRFTCR&#10;nrK1AJ1sREKsbhCCTUWhBiXBVygDGcc3ysdEdBZCXLcx2L5B6cF7qB4xPkbz+hXSbCkDicfQAljB&#10;ZpfBOHLxha3SslLxSyxKP8gjdiYWBssQ+zJYXAxkywh9d16g/X0wBS1J3s9dfx3RPCkHzxMJQg+0&#10;nylnFhQh3NOyRBCF2CJhxBxmbwAKFBAjGSKiYRjRNCJBgCz4NkdCoSdyKlgxCClkBUwRPjMyPiVj&#10;QT+lSRWT/RgINdFBP1WBSxgGTCtFmNCXdhLrtQJRPlHQ+ikA19xgp9yJUQWH2QYR5CWDuROEn21R&#10;rUEhF52JnhApHWOJOBSzPNMcXg/Q1t4pzSIAg95hPgdN6dyhKsPhMKC6XFVBPyhlLNbxTcvZIHw4&#10;VhUkqB375qcQAtMBdEHyarK4+yxHKyDdHROMnihCtL4g+KOFkCjCtGbJNGxBchVzJxUhVyPjBwAN&#10;RKo3iSjFLzE0vCKmnH9cYTusohWX9XOr/q7sX5FBNK/hhaUxsBchHTWylq2RRo69hXvhzplX3gkA&#10;RuRq1gWq2x2IZxhRVyJCSNCdgKNJ4eUuVVcQ/w/Q+wnQjAegswxQ2Y02/8081c11bUIA3QiwiAhA&#10;0w380R6QFgHgKwdAeQdgKAGwETy88c84eeVjzZ7A4zER1tfh5eIA+SiihmkCRlozDSJCcybCmStM&#10;MR7V0OgQFOg2SRniVngBWToMwoozbyV7pRFTMxT2PUsrgB24RRXxV736dhCFvxDImSdxV6rWP1vT&#10;FB21rROpvhFRS0BSJKSRRqTxMGr5IgFELloxXX6MYA/IuRSRckvCkMZktCv7LJwoZJkACKPxieSh&#10;6BV+pwCh5Lk1DTPBfCQ07dZlHotRWeyhRBS8XK5O1bOBXcgBKjGZlZr9uBNCXwvu/Qwu/wffATW1&#10;o9ewKvBrrefcwxPDQSQ+02OTMxV9KRFaJBpFk58hRmfAATWxZHRBLFi06RZkvxhU6xDN2uYRCNeU&#10;TxTa+AJTmTmvGT/UBUg9lB1CtCajQSijUyjCoSKo0m7AAnnBEyfLjtlRBN3xChfNtA/TMz/Xf+6m&#10;OQhPUZcfBgKgn/VvCBFZDSN+Gt8BHTbHsCfN7/OXqze4KwAyUCUVk0LcLxCDDX/Ub0BQqfchPibC&#10;fCsBsK5Z2d0VaQAhVzEytEH5tN8Y04IAA5MRHaKlVDra64GhBoThHSMjPCz5P9H4I7OgDT6oYDQd&#10;wxgDDRXfSmihMj+rK1VGBnihBhm8lDlBNHxRVyTcRFhr0rHdR99rqhdikCWIMcbWPrDVKzLMS/Tz&#10;idsABzDUwVOSltkAGnXoUBnvKoZSLJcZ3SPIxB2uNZimOFQyMOnvCR2Mxf3P3zyOWA+wsAoAjgnw&#10;sbSRiAd+Y81kgA/Q9Q7QfAdwcQ1Q4g8B8AEgHALQiQixAEAFwWBQBBoPCITCoXDIbB01EDPEoOd4&#10;qiIvDozGo3HI7Ho/IJDIo67JK65PBxFKgPLJG75e6Ji/Zm/pqBZvBwHOgrPJO65m/YaD6G8KK+qO&#10;AqSCaXKhFOgHI4VQG1VIPSwSIKzGn5XG3XnxYIPNwLTQVZqjaLTaoTXH46re8bjCgtdAjdnreHJe&#10;oOC76Hr/Gn3gm9hJq/rMCg/ioO8sa5se/8jBw3lL6C3HmHvmqtSw7nqfGqBmHHmnvkX/QNPp4UCN&#10;bLAPhnnstPhqSAoPr4Pp6O+tXBteAeDQN5CuCAY1p+NCtthoVT7Ha6iEOmGeraZi6Je74OEu6F+/&#10;B3z4m75PE+eNuYTQweDvbj3NbfNB8NxtaCKyIMRDbe6r05G+AABICAaBFFPA04IRAmhBgwZoObI8&#10;4AcpBl0BYHIXdGGYahuHIdh6H0JgY7YjcRDGITwFX6QY54sgZCmIZ4HW2QeEH+Qd0wQdUGWnOCPV&#10;gPhtoxipGz2kWBlxPF5lAQ1xoCAQJpQa+PTgi5BgMlcJZZQePzfl1B5OU1p2jgZzUGcZxm2W1zk6&#10;WNT4VgQBmjQdiGKB9DZIe9BwTnuEIlgGAl/B4f6DLyhUHLCiIXBxGmNPJ72nW1vG2bZ3QSoqEElO&#10;yP2CPuZQAcZ7QOYh2kHBipl2BFCmnVQ2pFPZT3+HusmGGStRErdDWnfKZnBU+nJNgJY5wXg9Z+Q1&#10;tpwjNCWGn6nkHmdwZOW1xmnaBBnQQaOJIadYwUt44rgktBn2t4FIoQerGlYZr1XaVvJOU+cFAPS9&#10;IAQdtrkt6OFjuA4ojO2pamaeSEHd8F6VeQ3Z+qiqHpQho3ar+0LOQa8E6pzFEIU8DccZQG5IO7Ia&#10;cU+QWelcDKuv26k1ctSbUZGnI/kilXPThDLKABybQa8I89nCINA0GHr20LRdG0fSNJ0p0T7Pg9Cq&#10;JsjCpLszkaHcjSiDsJQQ0tIT+PwqSXIUpS5M1DAGEATRPEgQxDCoIgaQc3TVM0ui5LQvTCM0+j+Q&#10;sLRDFkhRvFnXUGgpEhnRRFkY4XjeOiA3ORyNOgk5XOEdUBhDebynJwcZT6Bv+jZfgKakJk6P1tWO&#10;qMehto70PRtgh7PP0Mdh2p+nBV4xtbj9Hpw4fBpxCqmBiqEK8E4auQeiscA1DYGiw50HjqOPA8Jg&#10;p6nuFaZT5OU6U2Tkde+SFt6an69Tr56qZJBs6mdwHBVJM/DrwAZpVyAM4mjLnCTNCS0UBFPKA/Uh&#10;CbSdENKu5ckSxFnnBcqCR8RIjDJdG+n56p008GQMia9YxDICPZfcaof5tj1lNIaeYrw21dkINeUA&#10;ZMMBSwyNsRUO6FWiELMQlkEsEnfQ+h/EAtTAy4r/g8QgyyKCrkaQMOmJqnjXvFMQlM0pB1AmWdgn&#10;IgyoXWkiQg9J2EOIHABiQTw3h2FuE3BRGqHpByfKZYC8YuyEGEriI258nSToFgAVC7BTx+IlEJc0&#10;eZ95CknJ1TgoUXgeJFkHQdI4Mz7B/nvdHCIf5bUnG8c8/IjkI4SFJUgVxiwAymrYAAbxJEWQAFtU&#10;GH80aFRFSwMsaw1sYH2gANeq5Ty0DjkGYycU4KcHemvNshA40LIxITfQAFaRXDjH0fSAOTBRyxm2&#10;PwfZYkFWJABTga9jyxDsKcNsy81BMz7G2KehA+bLCElPT2BMDU8HemGGlPQ05tirlATASop8GhzE&#10;NZOqE+0FZ7KTAFH2dZCEnGGl8QlFE8ANJOSmq48x9knOzBCpmM8tlcmRnHJ0tqrkIUPj1MmO4A1Q&#10;vFPtEGlbQ6N0spfTCmNMiPD0HUOASgkhJDIGmNwfw/yNtXay1umYAB1DbGUHAPIhh6N8XuAcBoYg&#10;2h3CYD4FxtyHD/H8P0ZQuRUiME2KgfI/CEgCASH8SAmQZgga40pw5EyDQ1IuIioldHHmlSmQeLZl&#10;CRk+P4byA4AzbKBIO8k05iFOQFXuUlLZYDTn2TrIAtT0UWEHRiychVk3pv2SdAUq6gY9V1I8pxfq&#10;finrlUqQ1lK4DTpwovHphKkikw7OMv15aVkrqKPM8lTydUhkaP4dgtr75km2ScUCOrGV8GuJaQk3&#10;ZR0fydnHSZ5zJzbKuUagAp6KD1s4Uadh4iplQprAHMkkbtyXvUOqjgtJpV+mGKefg/x5ixs9BGeZ&#10;CCBnzX6meAGglVwAGIou7VnJkXkshHdAAAJTxrYMExg4oAbcIpQBNQwhZ6763ltDhrDaGigPJmOQ&#10;lk87ir4ZI2sQ/ynlKHdjeuM1tF0eI+LAcai7DjkGRX+pllbfSMpOXk/QwT7z8PHIYYaFSnnnLEPN&#10;cKlxCH+ACTgZYp8tafy9oQbYyyMZjHic0aefKAixE3Riw5YgScyquvqKnNJujIyTMbJGZJlpc0Iz&#10;gX2dx9jtE+hAPs4ylTLI/zkP7QBBxoaEEhoZcoUdEttCHSQ4MVH7EHjrYq/86sdkLOMeud1lyDG2&#10;J9gexEIQAG2QqT6TseSk5LyoQg5hNibusr2QmJo6SfKcSck44yOFG5KfzLagoAjjPrnYTooD8cFE&#10;6R0ye2i4F/rVJ0nA9dD81j/eSo3X0ySgXvJ0nUwzmtJaQkqscpRTCVEHc0pyNABckF4tsQhUJ65U&#10;4V0qkg7R9tokJl2nB4qqLQYc37gTVW/uA8C4GR5r4+xpjJF0JYTQpRzjvHoSCoLWq2UxH+KgSQfh&#10;TC8GiQoHgUQzB1DCEyXhHqsi1FCI0TQrhh8AAADMIwXA+BsCsVBpNbnE1wcXXPgnPC1H8X+8xC7z&#10;iQGlgqeY4ycEnIxoEl2Fh62CP2uGcFSJR2NscoudFLiXlsnUOsQYtrCVPIVPsaNAC5Vz89IUkg/j&#10;50nKBxqRnn6IyD9nJ4Qc0thTI7QnhrLA7pACKBThCqOqlWDENNibLA52sE3FQFMl53aAAL9WI+9J&#10;zBkUKcUahCFkg4RnGLHO5HRpyfHaU8VdCtvllk1PfOliqAqLxsQ1XdHpuCWUXxKSB7pKFrk3gLvo&#10;uz8x+pjKLJ1/T/QAmvedFwAB788kzZaAIoAdPpmlDD9YG32IcUlWg8611i+0/g/BBVH5xjETulkh&#10;pYh/EfkHcnYEpLzWOI1L31xHPXiNm8J8o03lC85nBLIIEQdFHJKfPEGXaIoE8YDaVbUGNbZADFjG&#10;GTaGpS2S7bFFNGlayKeHmFPSGGKGIKZV+FHSiduF/dwEIQ1C9gpFjChgsH4H8etTKLlYHZeAEUXg&#10;MDyLAAEI6TubSGGJTIQR1gAAGG2ZdEzRGQqKZJ1FNb8SmFHgTD/TjfQJOKoJIbngUHBGvUXUqEJW&#10;qDiKcRGTuMeH+JVb/anACapaVa+AnhrhbEIbcGEG8FtMkffAAFAZaD5YJXGgFEISaJnFjJOaPEII&#10;4MGKuMJLTHBH2IxFXKNOwelE1X+O9PnG2KhI/hxFcEjS7GcAJTXF4a1ICGGbeAAFPg7J7PJJkUIS&#10;/JnGnI/DXitKhKBQ9G2J0GKhtfhb9Rhi2i5i6Q/DgDUDJCiClCnDMDVDeFCAWAiAsAcAEDFDODaE&#10;KcSVDUwD8DzDlBvBrBxDjDwD4JfANAXCKCPCQAkAWALEjD7DzDkBuBoBwDlDzD6FiAQAgCWCWCMA&#10;XAMAGNIc3OKB3Vyi7fBZOdpWwFHHGRqAoEjJTKke8AFJwiKFLWZEHHrFtQNEGPFayXRHBMYE1JwU&#10;PXrFrDYkeWsIEX1GiGZGbW3AMIxEHYnF6KeMGWoc9T9SFKAglXMEeFAR0EzG2SkE3RuElWVGeEHD&#10;llBKeKKMnH+Owe1AHiwZfEGKcIQYHKuWJP2KhI6FtJ5EJWWJXkHEvG1FJJwX+gOENFPHmGGGnGvW&#10;9Fmd9MhIvFmIxhMSRlBjsGylIlKAEIbH+KNTJfxPPFrQVLugiICH2hLh0EHWZhFXHlkUdS7QBAEI&#10;xiNEvG8SEZVD+H8C0mVAqmXAwmZWRPfc1b/F8F9UXSlj9mjWhKNHaIVmbIgkjDjUTHiEHH2ApmxE&#10;HRTklAAX1gKEMJIa0GCFAFtmIaqT3FLWQFLKsKuh2hYEsM4UAHtG8HaHDFHemFLLlFtH8bYZWSfm&#10;JfIEsHrMePXDhKcZ6G2I4KBQVSUAAJwFjdvk0ENSJSLB4EHBinxBFnzbBAAUPGGXfEGLlHGE+YpF&#10;JGGbJdTFcljE1f8f+cka+hoEJGjGGIVg8EJXHEziSn/iof1PFZ+FgKsR1efE3MGLlENPJOwedaqL&#10;xIEHGKoRFFHEKh9Kcn1JwKVfLEKKNlwaVGvkYD+ojfQkxAEPWGCQsJ1H2YHPeEJFjUPPkFykJKhG&#10;lZ6ENSlmQnZJwigE0E1asaWJMmLfFhXX9GRlcACmRS3EsQQJOKZHvm/ENa3P+XHdHSbnnIEeWHfP&#10;FTJL/b7mDmkQ/i4p2p5p6IaDvDbBXBlB2D3D6FBHLAEAvA7BFBtBmBgDICqCOCcCzDJjPNYcTUxD&#10;iDSC+BzB+CQD5pWAlA3BMCJB7Bml1FqCjCNB4CrDBDWOnBvCFCSBDAtKLNHj5c5j7OMj9LElWAAa&#10;bR7HtYlFjmiOPdaDfkPFDb2EeL/L9aTO7GeT4EzJTWxACUPI2euAEQ7kwmSh3iyFmewlLFRpHDxE&#10;HUXOwpDiiPgEqexAAlpDumcKBi1V1GGJIn5EIPOJvIEFpfzDkmfALKBkBD6FPFNORDcIAIoLlkOa&#10;cFJH4GvIQIQKNdUG9ZMHrI6foEIL/H8aTLldlS2h6D9Q4hCHrKhGWaygZkZkhM9HvYgAATuLlluE&#10;ZG8JTR1JwFNe4EfHaHYf9D+JOV6AbHRQpFeTaUXHrEKs3ExEKI4LlDUtKRPEslRAAFjFtihHGHaK&#10;NsVoParp1QGE3IVIVp7tetfEjFAsDbsFjIoFPrmKoPFeHE1aelqmSPnn1FXsGLePSJIQsGvTMVjE&#10;fGGSXICFXJ1PSKZIAMnlHraiIYuOzFXGnayIGXQGRFPPFKPuPE6t/GKm4EOGGA9uaI/PFCMued/d&#10;jGtJTgOhiF6m9a8VZoVb/TippfGpenZRihBFJKZTFHBmxApaVG0E1hPRiKeFPYTrPD9QqiBlIlmG&#10;KrqRYGYI/MZrBM2EILlXBiXEJH2nPsRnAFJmBErnrEJlwnmPOFAhVahpNE3s7HtMnPSiaH4EKHmL&#10;9PnPvbsdIr4lMahS7G2nHABn+uvTkqEEhHonJh0MnPlFcv3faHBMnJ1OwL/Y6bSYJM1AFotvSAAn&#10;gEzPJBOwWq9GnXnDvZYGesutgNAp4wfwiwjELDuDaBUBkB2D6D8aWjdAgBdBeBfBDA6AxAFWBCyC&#10;bCFqQqSEJjQcUUsDCCsjzCiC4EKBQBmB8BiBMA2HRDSC9CnB9CRCnctBFBaBxBtBYBBj4ERVvAAV&#10;xq4i2GnQqkSaildvyEOhzaUG/EsmpTKXiEMrCEbk8Dsk+Adq9EaOwbdh7uVAfWRdyMAEGKVG2YsA&#10;AktHdGnZtDyu5MwGCJwIVeREjvJDjV5HtnmEHlnAKUcD/HYhkgkAegmUsGnlwgwyUAOUPs1EhGnP&#10;JGlHGIosYRanMXPFhEGIwGeW6PBIAMGGnMRGCt8wDP/nZHGPFpxpsSRyrm1wQD8bNADGvmGv3hmG&#10;WUPWcGCDVzVX+H2S6HBIotXdZFgGjPnKVIVyotrD+QVpPD/V/E3sBEquXEgFtKsHmG2hhGUHGYHH&#10;8IAI4PFE+ayiHnaAHFthWctaXHBH+PJAu0HJwYDS7pfbFI/fdOzO9wk0Sp7FtsDwTD9h9hyR4ICH&#10;4uXI/H8xku6ULoKJ/AEKhJ1kqDkX6D8JwnDAJHaIGtOG2POTuKZnmKhsPX6FjGWGIPSm/G2MGrII&#10;0GyGjo5b3HBGIsLvbEeQ1C21OG2ueCMFNIxJwrhylLEvVihp4fbckQuoSwRzZABIQCm1kE+BM1nu&#10;aA9n10rS7K+ahKVJ1wZHYtGEJbFMexvhuE1OaLEn1G2GvFPu+E6Z3lbiPGRhEnZKezLLlKKENneo&#10;GD+FPvLuqRiWmLeI6JTprABlEJXEKFtI/1FHi0ibhKTxpm+E1TJ0amdFjo3whEZFjg5vlAOghjuE&#10;MvxAGTO2FaqsyIE0raTsd2imSDF3CZpCpBo3GBf3I1yDoIGzxFJzzs90TNG2t3R3Up6wmwoB2fIA&#10;MBFBOBYBTBLBDATAOAJEKw4w6qRqTVCw/UrCfCJB1CvDFDZEKBzCJCeA/ApAUHRDqDdVIBzCED0p&#10;WAoA+BTCKB0BfxbCaOIj6j8mjHaV4Ona2qlNdepEItDSVKZieAEFNO9YlOwPJO5IEUXJDFtx60YI&#10;EnkJdFATVFZYDG8vtuoy+t6AAH2TWGtEjG8QVgRGCSleFHgEcFt4foqEGFXvqUzH+ykywymTwzjF&#10;oHmUDpcpUh0Ltm1OyOzHGPJo3aTbStRzAaqg5IotqEfGlbmm8h7H1GtocAFTuJwYHeUS2FPHrFjH&#10;v0B1+EsJOUPsVIeKuPJEK49AXEgrZEI2mD+yOF0zcEie6DrLvICG2tmE6r0I3HTPFYwDgiVdVE6p&#10;VRGENGvCD6dBG6fmXAqSiTJpdlIGWeLGRJwhrAnrq3V6udptFDoZgwPGC1sHBKBkusWL/Ij27AGO&#10;c5lseeeuHAI6rFtujE1gbE6PO5FELKNLEGvMn4tFHk3D9Fth96lEGIxGllwuyACFN4W6CFctKDUi&#10;h5VAhkcEhHaCy7rCL7tEHBe7wBx7yFjG8MJRiv2Y/WIipg5hPSd6zLlhmPSWlE6aEDQIGKKQ7uXb&#10;ATNHBGGzTD7FAkaTwKoXAEyh7LJFJfKz0zFEGH8ay0BRiFjGIGGGlxpFXFtgwYJFXI/4qh0KB6Hw&#10;SGCPSdASVUeZMaTnqAHSpizAfGneaGynGh7unD8ihRiTBE6LM5Cme81TA28FcpmFrZOGvFjXYZMF&#10;XFjaCXN5vuUFL9BD9UmmGyamV9jC0EHCr9nH2IGnh3OJ72M6vIg3T9v9yfgjUCrC/DWNtA/ASALj&#10;3EZ3mw73pqVUwCLB3BgDDDXrtiCCOCjCZAkAP3kFrD1DpDbBuBwB1DrD1aWjHA5CTCQB5+QNFq1x&#10;ec6mkFtXeEx2BADx3EG5u0CNLK6mugGJsvOH2YDFAKN50fwIXofaxRNd+EGUPFAaylI5cv8aR1fD&#10;8pVSd5wFD+8tPE3ygEMsD+tO6FLdYEi5APBJ+8aAb5MNGG8gvlyP2MedDNHl3GNG8FPFPYlRWF9l&#10;wgzh7MO0Xa+8tACJOTueGEZFALE8/EAeb9gb5goAg8IAsKDEMBsOBMQhESg74iroi73jMTAD8jr/&#10;j8dfgBkcIAcmE0oBEqjcslsul8HdsydU0hACm4cnILncwAD+n7foL6oYHosjAMZe8FfIGptOEtQn&#10;sukLdqs/f0QBL7rchgb9m4Co8IB9kDVmhDxtLktdekNHj7/hFHq8uo7Gu9wDd6vcKAsbuFHo99C2&#10;Emjqrb7hAixdkB9Sx+QyOSyeUyuWy+YzOazeTrzez8hhAh0dDfWfb2AkYM1cMDFZi7oeWyjerBlO&#10;dO4r1w1IBkwDEfAlQIcXEpchq9OnIchwNzkIc/Q2EIAnUCHWrLr7MI4Qg7sydtrcleksm1oX89H2&#10;TycPsxFwhFOpwS+YV+s9q7u/PZdbz/pxf89IBC+AyegV1AEdA5zwgtdEHWBXlLRtgUjWBR1OA6GG&#10;4OlG1FAdfXzBJ1gQNyJIBPRCFwYhaTxX1ZgagdOwLhgDlLYZV1wWBS19gcKI9YZ+2leQA47dQH5G&#10;U5G2INuS0VPh70TU4GZSiY9ZVXBIW+gdWVJk2DQAb5tWlaVXoVSMHZnjN+ZqO5CJjQNcIHXCN0fR&#10;tYFgmFQ1XBOe1eepkF9V6XVXT+dU3h1bUdihu1xQdR4Hbqi3OZVR21eNB1dQOiqMABb0fl6B6DoR&#10;MFgf08yNqc5apXsg6sX1S4WU2RgfAqtKSrat64ZST65ryva+r+wLBsKuSyJshScLMyUbHcjSiDsJ&#10;QQsNkz7HsZRYNM6WJQgCwdJ0nSPBUCgGZw/jyOYbBvHE5DtPdYwYCgkSUIoErjsEmr3Ge+UIHe/C&#10;Iv60sAS2GpqRthAWnsE0InOm0IialkSaVSUbV5iGQxRW0JQpvkuVdpZeQiHW+xtB4QQWdk3wiK8P&#10;hKE5JVvD67jhN19b5R1gS6tAKX16qlfBTZnB2HcgUZJGPqWqTlruLmNsF4T209ckjSFiM1SOLoiw&#10;FHEdiQ3FJUeWXUQiIIzbCCzw1EAV9XCZE3b6V0dgdYM5rJPVecQ4pNy4+0hbyHWtwhkFwqWQFDoI&#10;/to2ABNAjPWX7Ozj9o0CMUuis5uWQhe1ZadS1Xh1ynMZPjzsftRwe6ZiHhaVR4diKIJVPV6orp91&#10;HHqIAF93ydETVfd5wdSLpx7qnITgde2Gk1cIxVAJVi1nzvP9D0fSROaoaQiM17fthtUSbwT/U7FY&#10;OTd5wXQh4fhACu1HiCssDflcGlh3OemB7zWaYh7DhiZcG+8tTjTmhIO0A2p338q7N8BSBKMUNFXb&#10;yQcuBWX7HMfIX1hRPzwuvI2JWDYyIOkIFfCBgxQRvtvH4b5qbGCJm+RA08eyu29K7SRA9TxPzSq7&#10;dq4cg5tUXARh6WAq5p0xFDKcW4kaB0QFHO+x52yHSjsGcA7uC5az9kuN8i515SYbPCSEgcpypUvF&#10;gKch0xCbh+tfZEANm5EyvOqaKSx/hJlFqbKuzZQxRS6kjQ6Y04RwoRlLiWP6F5B1AKZUaSOOTaJE&#10;GPfs/Zj5mI6snJucJA56mHyOMorAAxYBlScEtJ6FoU5QhWlGSEpx3Duv2enKpXsgpVyulfLCWLz1&#10;irHWSstZqz1oyyHeG4KwYxwD4H4QkC4KRRCUEMAsA4AznD6HcHZdA2B0DxW2BQDwkBJiUAuAsyhV&#10;RujEm+ZAZM4oQCvQ0Hac6/hESylYR8wzBCJvkRAr5REwiJmIhaQhNRiCrwRjcpgfp7lIkHi6U0l0&#10;gGfAGKOhGGY/5GEjKdBWhkLZFPpI/JAp0qSYMdTy7YvtESJUYjcTYm7oCJqldehMAKUgMnMZGc6F&#10;rvVFxaYZIMhU/QAlZPiU2m9LjODgp+O+oMcEhkKYyAUxFCyJUuaqYGCw/o1AAQ6/RA5PTwtmiKAF&#10;XaXnVlFLAaMELQjJFeG1WSfBE6qUDOoU47oIKPrBd4cRiT4gBHABHWiio/4glEKLV8o6GnRGlN8w&#10;gvZkCrpLG2VdGL9E1HhYeh0rMgKNj6SEh0pL6pDw0hyRJDULSjn1AqiJ9DaC+0rRWUmfZPy+tARF&#10;RmddrrX2wWHT8cFcgAGLBEb6EZIaCAGPVAF25CjasGL7N22tlzeknJQUtyw5iEFekhAM1ZnDEDju&#10;qUsrxXinHMOU6KKhBysqyKPdUcZ+zeSQL6UeBzwwAm1dyptA75DmXjgzIYAKIhqX4DxfohAa7+hG&#10;v+eo0sPyfqQU2b6lbBjSuiVK/Cjg/lKGrUCRVUNmk2lDMM/JWln0Yl7N8+4d2AiboHMQgdMBqz1W&#10;STK2mmxEH6FgLgUnD8VSTHCKccYkJHcByBoshRk97lNFgOEq4gt6qRgCo8QpA7nCf0BU2/ZtRH8m&#10;ssACU5A6HUZnMhkRJUrqShpCpnlOlyXjhGIx+S0sCByjoidfA3CbtjMlgZpHEj9SanGcRibVUpSR&#10;N58GHn4voadAg90G5gvTjLY6IMjK3ROjNG6OlfLRZCyiJrMWctCWQ/R1BoCuGgcw+p6gAAUBwFon&#10;hICDXEAI5w+x3h4XQNZBTIAIgaEgJISgGwHgEMmLXXYf9emWGhsAOmwp06PVsglsxGzWw9Ai9MxB&#10;pyrtzSMRtH52iD0zQ+fOhWRCKsXW0ACMJTTEYFbRQi+B50RFeRMgmejCyjlZQ7kUlpS05E/jOAPL&#10;SttxSFvWzk4RLjhVhqUSY2pCG7uvnpcekIATJlgKyX1nOJgGMWIGafg5A6U8BzBXO9EbjfIxT8lB&#10;WKRq7kuO+hqpL4Ct7tx6AI3hfTaozzQdRyZB3UFrRNe5IgBMcNwOpss5TWSvNOahd8iDQDfNmQSQ&#10;ilbWKGTdf2R9Dry63Etcc5Ag79DEXM27kYvtUI2gBLBAkCkLYslDN5JdEx+ywWfrqYZld9dlkI7M&#10;PqraEwVd43xsXvffNHQtfzQiupsKgjvbEfNJrKt92CT2Xuw6Jspm8Maa28eBSrm+lOCC1pkyQt3q&#10;S4mpJe0YwAUSQdz5DjS2H3nFuueWjSoHZyiJNVv6h92ACco2vhAr+6TUDD3oc/f0HoYrssDCH6Eu&#10;KX1YdntZIFXYeUcUP0BgfSBj9QOH1uAm+NagmMpTrzUiIniEAV2SmlHuiAwrx+/COGbQYIhUkMGj&#10;6ziQrng/GYkfkjvSzRvkHkDYXaMQoiJC0wt6obtVwAdlIQdJd14TcbUXxUUTA0gd9+NJoTdPR3Bt&#10;8TcpoUcwg6JotfUcIUd6YA0XA6IYaAQZx/sTd/kpqB4ZQh0h11AP8hoIaDR4Q+QIGDgwhWwVl313&#10;uC2D2ECEGEIZFpFLZpRLhpdLEPcOQGAFwG0O4PsP0QhqJqRqZqgpIPUIQGwG4MoOIOsQkBABkJAv&#10;EB0BEX4ZJrsLVr0H9r9sFsMv+EMZh4NUERs0sWQ9B0kdB0slJ00AAiYeFCUV5tgBJSsX8R9N0+hZ&#10;8Vd29dgP1T1fVmkSNssa0Qhd0dkikVsrteAkZv4RMXBbNfQAA2xy0R9zGBkQdRN6sZRvqFJfVwoZ&#10;lZJkYU4cgU0iIUkVdbUrk0wQcjEgcaVl1ZNCoSYh1TM31HcRMY0iJY1vtVI6ZyQS2CUTRtcQp81/&#10;1vUhNykPtAcSZ1QRJCVU4VcgdWwisiZ8EAAwY+SM8r8SEacw9tEB9N0/EUVbcS4UmIgVt+UmdFAS&#10;wZ4aAR0X0cwbB7V8MTcY0VlO8AAgccx4QXBepK0VdcwSEmoD+RQwhbMS43ETdVh7UQh8U6aHGSCS&#10;E1kXA/lbVSscJbN/kcIkFzUVuClqlfWLlXMUeIIQpSsiZWZXg/Y/RzQZqHN4VWkAQrIV55QQMU5V&#10;8d86JkYCSUwb4/kitaJfWS874AQUci4VkYYiuSyBgAIU6TwTwRNfoHgLyWQGGWYDWWiJFwuAmNcY&#10;EcxWyOoQg68bAepcc2hysAFcwH6XsaUEmX4GCYAzIWESNk2LQAZXdhRkaYlWcdUdYa0it0qS0Yht&#10;5SlVBxwAFb8gciJ4lQAy9vskJjYQV7Vi9ZlxgUV2BiNCmKJvsUccJwiKo4lVAgdZ+H1c4QMNibh2&#10;AcIi4d82ZJdSlJcT2AZ2JAlZ8UkbBzgR5QJeuC0p1k4SMb6BeD8ZWaQbsRsLudgKOdoXAD6d0GSd&#10;9EcfN8aSJLKdOeSeeehoiEVpMRJpVLlLKEuE2E+FGFNqNqVqdJoc4P8PQIKFsMwOMOyGCGKGSGYZ&#10;NN1N8MROFONCBOZOiHCekY8XBO4fkdMdQ0CJ0wBwYlUQgSgCYb469eNHIaUX2UcaOOp4QdIQd2NZ&#10;8d8gkYhnJMt+B2cR9woiB2MWCSURlP+VQY2eNlsf0eE2gjMisQiHYY4pd6QSwVcz0S068YgUlb9/&#10;KGcroR9xoAAU4WAY1Z9R82tvukQQcw4QNP8ZaIGNZhURMWBmIT8XClhSQQ52NwUcQw8cI0CXERMk&#10;0/ldcQNio2hbsdR5cSoXAiYl4b5R9/SCxjwAFlZV0TdmVzw2gcwwYcx5orgUk3cl4lsRoQekYT1e&#10;OUp0UAmh1VAQgYZAymucskKa6I0WAwYYhshfUruo5/WKoUcmoitCM6+d8GQft85x0SYl6b9yxbdo&#10;ehCsWsaKsVs1w0MAdV80gqUSFJEQgbV2Mk0hoSFUlvYX1+Eh0jGkyQkdRgUcJV8ZmhITSQgWBWxw&#10;FjIQca0Y0/lepZ92MbAglHJVAVemmNyA+lcU1V82Zcw+ilIa1PIROdgLt9AKEFCwk61tlZic9isA&#10;U8txkUMitVcR2CcQccIWBe5TMUcvcJoMeyAb4qcI0a1CUWBahU9HYAcbVC1t1wE9wAMYgU5gclI6&#10;JUlGxl6YwAQw8gc94V4loRCOMWl9sUNe5SmohTSVyLMT+tATd/5QyvY7ZJl2NEqzkRKhgX0+gUcj&#10;FSsWBeOQgX0/QVc0iOYoUAKcETCAZsswZ4RYBg4byIadamiKdXiBqw2c5Hh2G06qe0mYpm8S0SEI&#10;u4INa4QQh78HMDK4ki4+Ssc9Oea425C5EsGetLdpZLpLAP4OwGoFYGYORp+fWFWfiTAZtqtq0G9q&#10;82exgBIBtrQJQBoA6jEr+x4vkGcvsv2g+5IS0XBfOhuUE/RwEr5s4Z9YkTs/QiY0gl6zAWB0wdY3&#10;ps8T8b5bcb5WQNpZZ1E0SWsSxzmvqM0B4SFbOLFQwh1WwzkUu+A7Y+QjNYd4YBK4wr0Us/le4jE+&#10;QUd3QxMQN4Q+hbwjO/R98ZeKw68SEk1ksP5P+sC3+Vy0gRuz0dQwh2NeJdVbW92nYRK/AewUu1q/&#10;4bxCsfO10Tc5U5al0P0zkV69Ypu3BTUAWI8RKZOapJBkIQp3IQcU6DwQfCsZMeo0gQgUtx4TtWyq&#10;MS0Yi9SVtWwcweo2aXUotQ4AEjMwgzkWA1y2g1oPxXeoeWymfFNcwacMHFwHnF4cJGATco6uBxc1&#10;Kcq31XMVmUwCTBS7nG6SKT8QhZ8cyPdt6jUfOje3RAUexcfGC0wR0h1jo2gjF496UTlSWlQP+hMm&#10;wRNE8nsRsSE1yYJbck2kHDYSYwYbDAR+0AXFavsvWt9rmLwTuKEV6OEdRSlDsWYWAaUt4J2lsQo0&#10;BuRXNbdnkf0d+xeauZ0PsUcY0XuaEPnEO1YaUGXMUWAE3MgGjMo69HLAQ2gcKBw4967AxDdjk20S&#10;Y/Z/YP9UlUN/luBQm/4Qh+YQh4RAZHKKoT0b4jMUnNzOhfVSmVQX1Ww0hyDKFXfHkAJeU8Ib4h2b&#10;47ZbcgceFm0PiRxfXFK3kh00AmqckPzGEAKRkAJIBK1zpt0XPAgT1JFuO3MAIb7KezvGWZjGdeOD&#10;QIYiYcIIfSgDbSrDLG8tK4/S3TDTEZK5SEe5ZOsPEG8FgGEN8PZqAAMBYCcKQJUIhMm7EZoPkO0H&#10;QG0G8NobEQgA0BYCJNcJABUAksK7MvoQcvwHdsSsYk2m26PJAR0/mVsge7+Mcrw683cQga0X2IA8&#10;LQ55ha1scgsQhPEfM2aSl/cTcjGVG9rGdR+9069cy+GVwjHGtbNbWA0XoUfHUgc8ssE9UbiHUWaL&#10;sS9EAZ+zAXuBcnddK+8QUqVPqJlZnKa1JQ8U2mMRPJyOpk3GM4omfIgS4k1bNjdqDEu3YYFwoh1w&#10;oisUcYivi7EcwYjIUAAiLcS3GKx969k4la3E9iJzOWBqErTBQhofs+g0CnAZI2ZCMXDIG3TRKoml&#10;I/RwSk0lWMCz8dTR5IBI3Agd9fgNQLPfHMoGih1JdJMdTCbMApoS4h0j0CjG3TLgFoy8IN55YSZb&#10;dcwmqmwU0h1Z/ZYQgVQVXMw8Jira7beipAmxUPwVlWwZllwWswUYSPsS6igRcQiisfXYkRlgUqDH&#10;8Px91lGZ4P1UOdGnuCqjRQUQccx2OrYWkRsb4XshoNnkM68NfkYgMC/LJfVSsU4mqVsRsX0k1vZW&#10;yhg696MSISMKvloLHlwVm4IIvEUQ5SclXLlJlmZVEUWqoP0aUlgSaBMRszk69nXCmajAzcYgESGO&#10;8RteM2bX5K3Nk8J8y3y3mtmNSW3JwV6TkbXb6S7gcYsSEgkk3eBQ0SMjMrJbOKylZ+yw3S8RJJCx&#10;rGfoXCoSYiAk06JHRyzJzoyFGmYZO3gY9VAh3YsBseEd8XCWQLywcQgC7rwKjr7gIsPp3sDsPgLT&#10;Se2Ei5dLAPwH0GcFgNEOeMEQcA4CAKAJsI0BIAmlMZkP0PEOUugHEOUO4PgQhrIC0vEIUBDKIsDV&#10;i7XVq7dOqem+ZT+CETkzkS5dRdYQaUGhcSsrjXQPCBsnvrbO4Sxbe8AQepYcQ51XwaMQg1zcQVlK&#10;0cwbUbDOfXu6MU4wYepb4R0Yja4Vk+g/0VA/bPQbKugd3wcrziUOg2h7fZ4Swd8YYkKbaK0Sxa0b&#10;VS4WDbEQeDAgEerhPGgl8SaKkptR+ygRuxm3RhZ3XAijBJAcwrvaIPt8sy3RvgYAPgAACrI2gh1s&#10;tSubgNjgsAZXUrsxGpoAAitJWmapTKFUwZA/bzoQ4dsSogkq8SM/M6ahgRsaUiYep4Ql7WBTMb7W&#10;AXveQVIhobAw/R23zPBZn0sMX5AK35IDr5SrrCahUASTcgGl+Tqw3fsRM/RZ/sT6No98kQgiIXA9&#10;bJcAPigBWN2P0N7ccTAXAX2YY9chgcLzLIYcv3IZU6/QK+geewMZGPEUMUcrISE/nx7acAYjOy0m&#10;8SAR1c+w1/zjPxfxkYT6I9QfodmNXLsVdC1eMKr+OYAGA3RDoavqsS5zAhgX14DDMU1XUppCPb0S&#10;Mk3VsmoEH/poEGkQAAQKBgiCvaDviEwMAwyGv+HxCBgSJg+KxZ0Rh8xqIwIDR6JRMJyKEvh2SaIP&#10;6UgOVyiUw2JgSGw19zSBgebgKcwMITx1T5+0CHQ+BwOUv6hP+iUqFwyOUSGgWovypx4DTR9w2LSs&#10;BvSu1N+UWXQyogWLPGzwMGWoO2yjNy3vW4xCIVsKXavve8xCNPmjUuBzkBX6lQ2lxCkX/CQyq1sH&#10;Y6RBOCgh05Ry5bD4uPVut0B+199aDE3/EaLSgDA2m1CPV4F265w7CIV9G7RqbaqnXclvd6be77f8&#10;Dg8Lh8TDUPi8jk8rl8zm87n9Do9LirJNoVOLNk0s7o1RDsShDp89IHszL5puing5Gp9NiUJAnnPN&#10;ztg3HA7u170mBBkVEAlCIHIBXiYkmoGGeCEDHeCyIg2BIPcM4oSXE9WATkEYYZBW1LVc44eXxIAE&#10;B+I1VdE2YnUZdErYNp05AqL1dPRA0WBqNWiOCOF5PdAwbj0DY/OaQU+OqIWOA5Bz2iEHJLTA85OZ&#10;Q6UDXND2oQJDQVlhZzxSRoD6UZhUCTcB0NWwHVqAxSzympljlQMF5vBKcYQUtsDhkhA1VCCeobQK&#10;XTfn9RlfTCc0CRBnUNV+FgCmAAFVBij5DjFEGBmJX1fUhVQJpqZ0DlBnVOWSfAAoZQFGimU2iVBU&#10;afQ9DWBTAHqxVdJIUV9nVXZ1S1bj+vANOuv0NZCbwXcOWpBOZmABVWd0CixW2BoxyKWVNRrQWNUQ&#10;WtmjIxXyLGfaFAkwZKOkQmJW49BunHCk481vNyLKMq5OVbl2Uz/Mq+CcvoNr8ggZ1VSRS1kXYFDw&#10;waXanP+0aFlROQLw8JcRwuhMUxXFsXxh0kQN3HFXUZMLkccAJLBzBMTZ2fzfuxS1VQ3CFiAGKgDV&#10;WYo1Bo5M4VemgJiMH8TaJEMGPCQ65QKLwKnoIHImo8rHRCZ5nhI4osRYIdWa47a/OtX7Joy9ciQO&#10;vMRCXP0CSSODgjqLEQL3bZdDDcLoYHLUMUwAdHZDDwLQOQ9YQMGeATx4UCjHaFXWQtuJKri5iJ3j&#10;piSSpD9l1A1bTBnaJYoAYYBGOrdSndmBZuK0p19+2+qoBb0aCyYlQK0z8oxVWyVNYT+U5wGkURZJ&#10;YBXQsBR1HsklCSMyTBDd6RCzAArEHjv8+7FGSRMkMTCLKs6dS+65VK2BVejFkV+LFLq9E8E731kp&#10;ymWqTYFOWMSxD4U7hSlbRD6T+9hw0NrwIv+IgNuALIXTjngKISA6/AbBwgW/4ETGYHwQOM9mCMFI&#10;KwWgvBg5p1TrnZO2d077g4MlKFMeQVB5ylhvEKJoIYLQMHOHQNoYwcA6iIHs9kFgQgriGDgFti6B&#10;hNL+QUgxB0IjppdWOjopZkkyqDKUV9OrlCBK8ZIc5CjUlTEpiai0ASw2iFAJhA1URA4rISbCj9kj&#10;TG0NFAAqElZS10QFHOUZOIEkuoxSkQ9MUUQAENaOrUqZV1kkwcABl3pojOruKMjRGzFijIeHG8sy&#10;TzStpQawVd0YA4zANVEXx4BRH6AAM6UaNaqSGSYJmTRrjIlrABY+RMwL9yJkDUeBhGMd2GD/kIRA&#10;kw7C+OZk+qg00sEprxMyAYE0yCyFLeeO9NkoygFOIaVtRDtSBN6c4ZJM7ZSiSPluABYZZI4ykSsQ&#10;xghA5AkPaZBIiDplGFObmR80zyGHzMnGUQrZVWSLqOIyloT4yBOWllLiPccRA0GBTQgMlCnepdl/&#10;JhEJVyrvabqUomEyATGSiLRqjdHKNTMIwOiVQ/3vE0IawRdE206jupWwIqKonIEkIS+0ARWzVgjS&#10;7SAgaZZ9m9KvHFCjLx/FVptRk5TOByLsUPRQACXStmSgaQ1jg3XikPb0ZKZkWB/KKlmo9bIFlRFf&#10;kekgvk7ycoUQoWRwRklGNHYI3qPA/zO1SWqTlpMSSBNam8YE2w1JeLoBrYB5RB0uz2RC/o5RMCyE&#10;NKNUF/cpn4j/YSlWYBc5pEreOQwo1Elmugc1XCUrMSHlVZ6lqXieCPFkLI0ImxN3LlAIG71rTtB+&#10;TKs47ch6trXnCe25oyDQpfyssLOQAKYrJlbIs0dtFIiYLJKM6sfRvX3PvI9bOkVjgAvJIfXcACX3&#10;qNvbgmKjt4jmSgvHea896L0lLg2dg7RSjuHePBeIZgtxQiCEuK0pYUQzB9DCEwGpzhmC2FAIITAr&#10;ilhNDGHkMoTwcw+QOgkgSCw7oNEReo5ZnWsN+c1PotRSyv1zs6ABXlKKlnDjjMwvhVXRErTLMxLS&#10;bk4JyKURBtD0yGNWBCh1D0nit21KJLQkjWkQplaFN5+AA7tu2Ia5+rVACV02V4b0b2VEQECoQCmB&#10;6OpHxrItV5E42UuzwAMQMyFXjgFGmZSsd1QZ/3cJS+UAlkyBmdysX8rd3QAvcAGTDO1M7JpiIsux&#10;Lr1LQj/s3m+25c6ty4vK8EAzR1hpna1aYpRko6ZcVKSlrsxmJtHMk3po5gSv5UG9GsEmqCt5rmZL&#10;8gbO5CXhKUXwvma2mENZ2l3OyinXAATOkZXhgU2NajWYFneHU0HFS1qXNxLyJryAFUEkgn9plXCr&#10;tZdBW9EWJKjnYsjmJqx8xMQIwJkEy4X3PujdJpoAjbR0Z2PRoKAgE1QCTH5S0htOVa9UiaojAu9p&#10;A5FhoAiyJGl8VMyTSZttBYNTlPpoK6cDKiQ1dCRjkI6qk9+YxnYtO9YI1qo5BCC5MI1nkhtSgAq7&#10;R+81HVR7GcPxFc3ETCUjFkjpHSc5NFjpIdhnvH5nZ2kMRjpUAG9N7cOH1L/Qubm7aOKJiyTNw50Q&#10;TN8TBUWiMx50KBrpMJN4xECM7yew6o2wWec0mcqqMTO4/dMuUm7R7tmQK+kMiFiiGdgmhME4Mw9F&#10;uaM53jqdE9Ddei2aKrLds8Ep5P000UrKSD7guuiWm6vJ9j8B5Ty/mPMnJvZB298H75UdHQNkY4cA&#10;8w1H46cEoNwmCID0GYAuejlD+EwIIOAthmDgfqHURYmQegnAtg+IGEQAYTwr5o4hJGpRrKyRV9FA&#10;gANM3y6dXjNs5mmKNVJClrADlbeaQNtBEGjs9NFLzIcUkfy0XcVcr/T1ROCTOynYhOWd1ei8P0gb&#10;eitrsKdk0pxWzgjSRvSUGaxA2OVRTGHySEkaytxNRAhZBVSZTOxwCMTWBJHS4DhUTnCvComgxoCQ&#10;zpjdmzy8GnRDH6xUyyTdhwD9iU2o4J2+nKBKyjEomIj5BOVxTDjD03mrimjJBMEzCUD0hCU+FqBU&#10;WiF0V0wBiRmGRroOzPCI1ixKSUD7DInzADzBGPxXy7jTxajJBRiFHLWIiZy6HRhRCMS7kaxW0DXF&#10;RwhXzWinlum4RMlcHdQAVZBD2YAy4eQPIeyZRVWbktCMTy2e4Rlw0fSL1NkWnx4ioizFy7C7iiio&#10;hW0dCwxoiQ1IEa0bXUBRBkCXUvFMzqVuQ/RZDPVPGshGiUH2nX3d2bmcT5yWH1hpSWjUkvyvCw3I&#10;G4xOW9DWkcSyWsWiWz3AVI4SIKHR4UGThRDaxD23w/EDSw4sEcWazLjrDIiYijBfHyxDCxyXTnHk&#10;kuBX4hAAHiGihzmzQBG2RNBLRRxTXZHToNhN0qA+3J2wBORV03onxDDOzOyvCRiMU4hQDHmm47Cu&#10;j3ROXJ3VRKzeoXhcUexDY1VmTMCjDyyyXixwne5FHehOYdEe2ezto6XgVnxv1vBRBVT4oNBSlkxT&#10;pFxwBVW9IEojFHZKpL5MpM16XnF7hRF8EIF4g/xJQdAbAbg2w6iMhHQDAGAhQjgjAJwGADhyA9g6&#10;g2gbAbQeA7A9xYDRgFwJwlgkghx8ABHwUQWEkQ2FpNBvhX0cYOoGABTJIB30SQRTmJCPU2xAyMWI&#10;Q/oQwBjPRkjKWdjzVbxShnWpRXxZDNiUBJBfCjBMGxYPCS2YEexgVzhKxkjJFR0a4VxUVIBRmTRS&#10;GcTJDnBokZA4mZRImZ0ETWCUIJg/F0gAjnEhIZBAxXzTDQnW47QAjOxkDO4sBnWalKzapATChDCY&#10;jeoqXlRkHjmKRGngTE2z0WnbHeSihSIFxf5qpkAAzAxdkdHgzWCx0vzJEdBXyWknRCWrRppJQ/hg&#10;UdEhFkxfEvE6pJxOUdBkDWo0RDDPZLhRDTCbFLQBRgSRk8wC4A1KyLBVUhE5hvyMSQy7J4wABkk7&#10;C4IcVcDv1MQ+DBCvGbpxVZhcZqDuk0ZwBNyw6BZZKIXlxnTQkdJchiRECUDWotCP2hBDBgUDYZIb&#10;hlG2hMHz3+DDzNg2qO5hxDDehkCQ12xW1F4BxEEzEvIC2mipndBUUz391wxFktJ9hSyWkcZmRGpd&#10;0DSbEnhkDTD0WcBORMEizNzOCOpqIKXfTpKS5zoqg/WaxJFNjzZ/RDCXS7mfoL4mZDRNzTClxDCd&#10;Qu6gCdQeagxkHWTk40zpxZI6S9o5G4llFoH/xPDehVYtwAJrDgCXVUmPUbouAAkdDNhoi7CkRXm4&#10;BvVlgA1ko7gBzNiZw1ark9lzIyocJ0TuY63lqDy4REyyxB5MRf223sFS3PFw2vI34DRz5InTJAhS&#10;hZCYo16Sh0VNjgqIkGava061q1zF5NkHl8UIV4gswnQhwmwsQxxSwKgOgUAgweAYiAxwYygpQkAf&#10;Aqwvw1UEwOATAYgeAZgUAAjGUP5YHxJYq2BpWaTzyQxokhK0hAp+BlhS0UyS0hxQGpWRxHjvVXix&#10;iQRAyRjNjE6AA7lsCWCMUA2YhOREGSCZTWH5o4VlxEzpnBBjiZyUBS0tBgTaDCXjCLiLzYzExRmp&#10;RVzen3kERX2YEnpogEzzYsCFDTIU6tyYivDnIiRiSFJ2zsBU3e2vDE3FBjhfDQqVpvmzxZDRxZHe&#10;yWjpp0W8pAIx6yat2jGvRamObUIyBKbQxChAhFjPXg0YxcaEg+J7VlIIDRiLzOyRhkhkiWjWJsxZ&#10;KLgAbDgHDQBDyx7fRvVhHf3hxKyYmOYvhS0cSWlEY6KeBURMHUjCVsyOiWhDUDYoRSxkF24y7Nhi&#10;RMDR0YanLArtFGxnTUhJDeiZaJwABXybCMUezOyw3DQADgkhBS0vCQ2dqNqN2jzPWa5+WTwA6RBB&#10;VIFIKTABaAzgBVYqBcUElmqxlThBRZCMaChDTnDghFpbSyDIhMEv0dDR6lRELaCyRZAJ79xZEjiH&#10;iFIwSimnErTMGbjRy7A2MBSZ1XhkCvFXjWjWp0SZzCX/VuBUwm8FAyMFgPsGAbcGlcLk6T0W77m4&#10;KtBiWhVcKHGhkxWhhMDO1NhgSxyWhW2OSXVRzyxVb9wJzhqxjSaUxSiFG7LrpGBgmIhZEhCFCWlw&#10;BOWea1Vu6tmexFl22TatRMhZDO43RfyQ8NBHjNkzMDWIqyBiW3ocFcBSHTSYlNjOzTGpS9r9YRbn&#10;raxAiZZpLtTGcSscsdcdhxK2nnq3F5w8g5Q1AbQcQfg7w+JVhgAOQSAVQbgZQWwC67BiQ/Q+w9ws&#10;goQkgnwsgxRfwBgEAjwmQmwIwEwB0D6/nw3xURMdxfxVydY4DektBVb6xTnHRdqhjUrS3EyPTvYW&#10;RbyyVNoZBfDKUsQBCvEzHOBWBDJglLhKzNhnSdWezSRX1IGdhVRFhkrKWYyOpDHdnf6pzvaoBiTU&#10;pwzY7cCELCw5S310KuQBDekDRgRfFIIghiTejgoaxvi7EvEnoy0mCyXG3zzOznDWCSI4DdhMGOZf&#10;hRCXSdaxVEWhRkjR8RoLnU3g09jqavzPYZLPGVCMRDRVUkisbeBpiWre7wKDtGhHjE80xBREDWID&#10;I8RQRDDSbCRviWhRlSRQCSEe2zKtpqjgsUymn9oy8JilRU45cHREDnhGiWlOxalDW4DO4MocKDc5&#10;4cSyRgS6Ehsp9V0EUcVqxSjejJIsDTCQ7nQ+xRhZEtNKhQBgYiHzyOjUkA7zJXjmmJQAWpUazzRk&#10;H2DHUqRU4WNQlj4mhgdDRZ2iBWyZzNhkiFDQlsoVC1wBS9pqrjDKUnjzSWjQsHUrG8tSWyEoRQKO&#10;w2kA6aHldoMawBTYxJATtpwRtqTcAMDzSLMP7N5qgAp5RDW7Ag9tjOxtAjTvb8xNI2IMImnhp7kX&#10;CbzQjy5d55VwhpVqRUTPTRxJDKROxPDO0cYdpvwATYzeiSMzJac6xOhAhfDUms5yHZdoZIRDBkrf&#10;95d6loCYjvbyt450rJCUzvCWBZDTDTNyRopBxmxDTSYB5rxU0UKDjnNiDBrbHe9+YhRDBFjvZgap&#10;dwjSTnETxsH+6bIccIrbQDNatcNWCc8dOHeINWMeZOHn63WGA9QtArwsw7Q9Q+RSwLAOQRAMwJgG&#10;67Q/QtQocnArgwhogHAJgMARQRQQgMwKUDhAg4g2Q0guAuAtg1A3A5Dtz2gPQUgZgdQYAS0FMowZ&#10;0QmFMpuIahoUhaD9RKy6Desr4L0tCvDUtNqDjgmOaKRlMwxAsCBIhoibLfTO12zkkayYjBBW0jyL&#10;DvTJBECbDQnGVxKHibySNNMkBNGK10mdRG0xN5xBUDd/xAjWLBsbxbIpR0hRkceFQ/2djqZ/mkyv&#10;2bqYhFbgxBRwInRJmMGNKsg/U0z1NvA+0rL2KTmiBDTgjnCxxAxZN3QAhEMLtgtepqd3gADBEtDQ&#10;rUzsT1BFi6CQ0vNOAARgbYoSDvc892hsFWUWmZi2RznchPtZ+s7K+HNsI6WdilHbiL1XulxviSEV&#10;xKSuNaC8xK11lw6sVccYVtjE+tBMlmAASRo/ujQ+zWCRkDS7LRKnTdMAJdhK6zsHoNa/BAsNjRzT&#10;CFLx+X/HBzecA6echRNXbDxAuoCTi9igm/BKyvOsOyhdtVgAGW2PBCRnWPhURojvTnDKTK01jD1F&#10;xA+mRPlXAGDWCFCLBMMBy2cMxB2ezgjBCMRks894CExcneTssWSNRFiFCbBEH9C2W7FDhKxkE3n4&#10;iIxfFRyXdS8hV10mhSwifb4eQywLPcwavdTR6jBv0rIyRcwqffagAuwTfgWE81Cv2a0e3Pqz9wlX&#10;jOydZ1Bkj2MUN5sUhUcNhZOdyahgTnGa9CRgVXvGxRLHRA43Cj9Fw3hJHUpIBzIK3fHhFtkoBDRk&#10;rYCL0vKCtsHWKbd6apulACHECVyWKICaSaix74NLA/X/hK/DhVejPugASZRFkcXQxSzO8NhEN4RG&#10;u9fxuFpyRDDvb8CL/HSEOH/4P460+IyCuJRzw+g7AcgaAbw3A7A8xSwUwawgAXwRwMhww/A9w8gj&#10;RAEEdWK1XOAIPCITCoXDIUHxWPkEfzgEQQBIbGIzGoymo6Z4/CDvIkRJI3JpPKJTKpXGH/LnnMHP&#10;Mn9NIWFpuEpzMnO8Z7CwHQH7Qn5RKKBKOH6SDqW96a4KfCALUhFVAFVoXMHm5K3C6sApo/oW+rHY&#10;KOBAXaJyEnHbKLCLUHriAbnCLBT3A9ry+73QAHUgLNwtPXi8sLLn/cwCG8WEMa6MfhXlY31YMTXq&#10;WDhDmsTCHznm9oIRjQgGdLLJPnny6tW9NbCKE/bLR8xrXpsKLXrNCATvAnvt4Cd1J7A6+K8OPYIR&#10;iQZzHxzr2+4RzAZzuq+OhXoQBu3idh0L7fQj4tKGcS6fO7vTCAv7PEEZ3x3hk9h2YOFfviw3TXu3&#10;/71UIX10wggM7YFfFk1FYdh2Jgxc3bAaDQBBiEwPhVqzqek7nrexxTrclB2Bb4E2nQxYH9N9k2Hf&#10;cFVgPWLnQh9CXQbBYF9V5Xl/aOInCQx1Tij9sEIdBZgIkUGpHN2SWHdhVmwZxCoLXOMXKXRB42VZ&#10;aALX07JcZOLj1ZEM5ift+4xhFXmJX9sIpS5C4RWZ7AXkUCF3bBagcnhfYknufJ9n6f6AoGgkbYdj&#10;zofFC3AmtY5UAFfVuQcDaSl9YIPVQImJj6P2TdBiYPg90EIZh5DlqVg5MAJ+QUqtsIndCc2Ylw7I&#10;IURiVmll1nOQhXnuqsFFbOSTlzWqK2JdCPziVlYJRo5QIPVFUpZZNeT2YdXmppAAIVA8JLdkk3WT&#10;ctzLUkFB1FUWU0qX0B7sQsxrvI+8UIFW9BOva6QAhG0AFUViVgZVczmwIkMEbUrMHngHIZec6YzU&#10;JXr4X1slmAS3QkidtWJit5GRWw44Jgo/0bfUAIPrdaG1tZVmHWBqbruxmghs9B1gUVd5sP8Cs6dC&#10;ZU1QeN1Wv/Pp+hFf1eYdqWHm6DcAAHSkN0ebUHp521eUV0NPQmTwAyoAqNWZsF/WYJdk1tCKFY/D&#10;LL1IAFenNu28V6BTtvhC8mUdh3zULSwBWavnValdU0w4/Uog9cQecBuVHoPjeO49K9Z5Dk+U5Xlu&#10;X5jmZ9LImyFJwszJQsdyNKIOwlBCgT6OwchoG83DsPNCxTGsgBfEcMokPY8DnJMiCEMU1jjoAJQx&#10;EEdhzGoFwOAfmkYR0mkfGdIUjSXzfW45RbI4FCnAwmhmRjBNJqw9VlmCn51gx61EI4iWULYeJ/bA&#10;BYMkZhWX7YlwK+oZk0IuwA75wUmHYYUUzBf1SjlP2bBIiRS/mDfoVY0YHYJleYEOZWTIGREHcOXF&#10;bbZyXF3Oq/9S6gzak7Wyywmh4CgOIUMO+F8Hx/l/UkA0tRwC/qEJchmF471QkKTmhMDCX0OnaO2d&#10;NQy/UGl/Yk0IvpiVtpHA0Qsoq30Yrbh4+EsLUy5pZBNF42A4YwnxWYdNxCGTBldKsUUyaMWgACL+&#10;1uGhk35QBQu3NABQIJgdOAoBakYRwr7UuV42BtTapfS+rt8pR10NDVsUdXyvizKaHEuVrjbDEn5h&#10;oXc/bOI8ADZI0If0lY0teIO0Yqx1ZQrUQee6NZYzLFXIOyEf6czEmpbWP9qJiC5mHf/KFGJmGYsk&#10;evMSYsxpjkKgsYM26tUHKfANFFj0lVtxoIPEE90kyimpRwVJUBe19lJA+YNDr8oRlUf/DxQxh2wN&#10;7IVIOdoAJbk0TQXNOJZoeSjIUdNhJCIEIZkqnog5ZmzM0cGXuCAAjEm4KsnNmJ1SdtYJcX0w8lZ8&#10;ksm4AWgIAGdAKXsE4xKAwQCHpGftZiaSpSeIRKloZRRaUuFjTALdMiRB3myURpMl0qgAL6cBTpc1&#10;tnAj+Ycv8XgTIPQ7Bgoj/STmJL6zMAEbJ5yKAI1YojXUsmjMGYlSjQlsvvpygwv6Sy9uST5LBG8l&#10;ZZqAX0QdLJZkv0Rg0QlOZ5CdmHKKg9nE6yjl/j0dMhBRVZQ8b0P1rLdwCK+OBFUmjWWsmJTm3ksj&#10;QyMP/WEAGsTbDq1lIYdNERWTqq+RXMi0bzbN2ktPai1NqrRucc86B0TpHTOoUA6p1jrnYOydo7Z3&#10;CfB/D8HsMMXAsxWi0F2OAcw6iUAWA4CEIYSwqBSCODsA9VLUPPei9MO5JBEWru6Q0w6HY7zuKtEF&#10;j0PpLD/qcdszB+T4k7IRDSfhDb3EyNeUKjRwDgQWX2iI+NOB/lmBHgKjhkahEuLMxCxhLjYH0ZXg&#10;eRZREHmJNGeQhChkL3nsekUE+HKNQIMiQhmLb0+NzQvDGGMKR/TeH3Bmk0zgDFeo44iggAEvqyfW&#10;Qosx5Esm1WAWA2Cj1zj8kSAJB6vk5oXWzFBI5GzBwWwYUKXCjU5n5LMVmCzTS+x6VlecryIlfKyV&#10;lPKLVOygOLAIYmu5RCzLbPzhYx8PJPUhqen2OyBTRGNwqQ1QyGTDpZZaZ6Zg/LN0Ya7EUA2UB+v/&#10;pC3JArHpZ1nwRLGeJnsUwrAGWA6cc9AlCxSl8zBG0eSVLNRTTpLmqaIyjgqXbTm2LMw4Cd913tZ6&#10;01rfYfo2tcn/IU//AQIzq37raWhahh0H6+LAaAbxk1wlzjgg1Zh5EHrIlcPpHJjWEmwW/YSp7flV&#10;mjMjslMxc4o6NHa4Jf9TSgNwASQg/e562Xo1FlCTsWwAskL+g+jiHaLNbtMSeN1GrQn3L6HzgouO&#10;DsWDjwpB7XTDl90YVZYDPR/GJNqJTi42eMiS42CjjptdlljNhi4AMNDyNzS+YmcKyFqGJj0iKdJj&#10;zO6Vlm2wjCWU5pfqjmRknI6FFElJV9BRG0rylzKAMovIuamnQi3Vx0jiLwbO3XG86jUsleNqX1ER&#10;fUMvyLAX9bc4TqwIqWADahC05x6f/H9L7XefZDSsUA6Z+64kb3gV6Jxc9dkmOBjTAOAph628CRnf&#10;3gvC+G8Pacew8h3jyHsPkhYEAJgWAQAXoqfh/j9HaOwdo+zYkLAWA4CIDQFPMUEPoe49R3DsHQMU&#10;ZAzB9D8zJTsBANQbg1AyBcCwCwEAG1ndckBB6aXb8Rasw61MfarMnLpfD/+0rsj/QsATFqNWAKJs&#10;lRe1SpVnj0t9bKcVqLkvuUBOKcTDrfKzkSp7hJZxuRWsomjGj7oiIRuA0ElZMGLTiQjJzAiERRQe&#10;SyEuVeEHFZGwFZFZWOFzFmb0L5U6KNL+SNYvGJMWF/FFQWbENsHhHiGYFeLHI/WaEuZnX/UnAFK+&#10;F9WDKMSmFSFqSgE0YggBD/VcD+WbIRIPYJD+X/KNUTMhKNF/H5GjXgHFZiGeIxRLFAZpEubMABUh&#10;GjfVD8Med6UcR6eAEsRgRhGpGJJxHuJCF7bhE0HTR6M1FEG1HVG1gYc0ZEJZIiYmEHRRHTIdHxbu&#10;EKPjWFEuYrShGJP/IPMJdqRhRYTfEHMeR6I8N8hIdCEKiGaHg7D/PyeEFeIrXyfEiSiTJ+H7GpIX&#10;HeF7NhFSF9UcGwhYYvPyHkGYPqF6UHE0g2FWZBdvAALEH3DciwiZHRgqAFf/IVKyQIKVNVFWHTGB&#10;P/GTLfUlNsipdFg3QLFHNNgdinYqi7ACHkQHKlLZFeQ0P3FNZSEaNbiGg0S8anINV5WSeyEKSRFH&#10;gvEJclGlDDjpU0UyBbAtjuLbIPaJFvE5OIF3FZLZFZIdQ8A8j8VxduSkK+MJGpInaHIikEEHHAVF&#10;HQR/fYWWaGEHUWKNYnVMjcVyd1FzMkkRb1S6kTXoOaY0eEN8QxjZU6dNMljNdkjzASHkHQPfGFIx&#10;bdAUgINsQZYZFzHAR6HxIZLZh0YpVnF/d6ErNbg3khb1S1U6HAQ0FqY0iUa1lFlNlQlRlSlTlUOY&#10;e/PSfBPUXclVWjGTTKE9biABHAUrD+F9awk6HqEHcCAVEYKyIdLZaSACJxIXSIEHP/F/cgD6FeHT&#10;TCFWHxLIZAhHU6I8K0isSeIiJzKyELV+HMZvDoQWNZF/MWHAH7bJEIFmR8UFD+lBmad0Y5MUAEHQ&#10;QZbwIPUaVxS4FeP/FmcTSkUcF9dzF7QZgPkVNZFeYSFzgMaolMENaAD5iOVTI8lkdAENm6U6HTWJ&#10;G8MMhDm+NshGdHFEIxUcH5V/kQFCDbnXNZJZR6m7EpJffID+FmThIPQuQwEHUhmZEmLUHxTqVgWQ&#10;jdABP/RBP8gpAAXnFmRZmzABLZIPJzOIIPLAHxLUFgDUoEE7L0BVmFnDkegwEYIRgQjhoLEMGJHu&#10;ThhUlcoXeCGHLAmKM/VTh0bnV4HckYJNFCIPThQWVwiaolHbQ4nVOFbCALH5QIdsEuHQNiFHMxFZ&#10;QIfRnxIUIVLGF7iwDcd6GJUcLYc/dwADdPELY/ZQKNkBJ4alD9R/jCD/gDIlWTb1lPSkbOABKjGl&#10;DYphPyL7bWAQF9XiEJFmFqB+psBCpuIPR6IPpjQ/JFhiD8VbIuKyGwYzm0dKppFHJZUhFmZ2bmEH&#10;lzGrP4Fza+T9jRFEn4iIINdBpbb1kdlCgOJQp+mXOMmaqToRKAcAQroJnEFzP/g5b1jap+Fmpycz&#10;Vym2TPOIQVMCKylhFmiLF9qiknAGFmNNX/d3bqb1M4dMpZNtYOiHONdPFqGYP/P/oYeBqdrNrQrR&#10;rSrTeClXXZfDrUOaGwLIopizAAmgAEqJLNADU9F7h5LsQkENHVF3OErMEHH5GRT/Twq1FAdkIPMx&#10;HAM2FPfol2LsNbLbGwIHn0n5agEHdkFmGBUabJdUb1o3AEc6rnelEZiyEYnONXiAgNWXFSHuQ0HA&#10;F9JfNzRjEuL4hUZnogpIXogJN9FHpAD7NZP/Fem5gSqXeDEuZjoNgKV8UosGFjpXd4ABELUcP/GJ&#10;QKTwGJFqFqNzIdgMofodZFHbIbAXFqEIG1i5NDTXHiKAYlGrXwKSGBJ1FCXsGLIkIXZcVkMhg3EI&#10;YjEMFmhrGrqmPzNDm1i8HMThFmQIhmF5GpQ8C6t9Bit/qrD5f3YvUIaCEYS6sqlPLiAMMWoWrZuP&#10;TEJfLfajFHs/VxaWLOtQEKRBFZgyo2FSZnLZF9OIH7KGa3T0ABJZGHGRLZQSQTI8GDQIPyGJMJGR&#10;fvgzNsrgNZQosjE0I8Q0frYLFCmeEJsOggkWjYs0qaAEF/T7J4GDbJtzACtrEIH5GJQINZF9QIQ8&#10;GjQ0IPkmfsaTDEvjDFvlBTvnQBpzoSYvMWJzFFpCI0E0HAGRcOFAi/jgkmn5Skn3oqovEMIPSMoQ&#10;s4tAgwiJvJIMv6tOJzHTLbcZDZv5EnF9LbiDFHY9FbmshzF/FSpVVnVVaDNsnSGLY3F5EIUcdITw&#10;F/cQACnXDbG1oKr0ADd6MnALHVV6ghVTRuFgOEEouoa3KDn8JFa+tVKlIidaq/uQTFrPxIxLxMxN&#10;xOEsrWlZXaPVxPKCrbgfK6maIRiyVDFSS4IPH5gAEMMePgF7wwgsFWTkGednJFRZZGKrGBEIIXKG&#10;jHAEJxZ9nvQ0KnmxsokSpJuDIMm3atiMhErDgkhOaHMkq3chFCVnHAJxFeozIuNZHTH5F9G1GRc6&#10;a3gMKNq+pKFzmym8VSI3JZcVGtk8FSHAvqF/K+ncZEHApCdkLMZENkAlF/LAIZELqquasZK+IiNb&#10;HVKyMpjDHbIiHVIdvEIRtDs0hSQUFWFZLAKNHkxiIkGHcrwkdRAGdkYiJFOREubJfKrFifxrqQyB&#10;HbHuyQFWa5Dal1sZjXsZHAa+t3KlG1gGEwIZbJy1ThsXsuNsS6trwBUAFAIxxKEMGYa+uOxV0KKA&#10;FgwsLUseFApXHQsMrEACIBHMF9hnGTSnACUcnCEHMJF9LIWNnvWWGJM4GYKXNbHxLAZdFWH5WfHO&#10;NIqskkb2RqVWVgRMoQaFo1jLvZZmVTfYN8sqF/j+FzJzMWGJphDYdkmpLsTsv+ctQTy3FbGpLTF5&#10;NzjElLINJxNzvqGRCd1hF3LxCPq7rDN8UaVPd6irLMvuFEvxwCXjI3ZEfxAVLbQWZxzlqVUCjINC&#10;kioMkUwEq5MvAHHTrKr+FzFZLImcEp1OAHuLJxilD2wBMjrFlxqPAAF/KXIPvRu9D+GjLbKGk2sa&#10;AFGpvHwJzufwFzZfKrzrk+INzLABw6F7IP2nqjwIXfg8dLqkLsZeG+x4Vylr0LOY0F3D3G3H3IlT&#10;xRAAfCxUrSH7swaTJ9xXDi2MK+HuMMNzUWLMF/y1ruEJHVzgSvYvGjUcUQx8wfYAmgufAFJzThir&#10;pCriFqJZZJnQNCiGqorGKNWbFmpdzjePENF91mcUFzIrStFEnzD6tBM6RRIdusqOsYUcQ0w1FjeE&#10;VnHV1wKNjEkXn6FEs/FqJxLIFZzhACIrScn0F/n+y8EbJfySD1y6qbdlYRznHiFFNzRtFW2xkxQ0&#10;ZqD8ztGJGDhnELaaFjcTsqJZP/Y4EJwhAbFej6nl2ZFSfOsSIkGTheD+GTIPGYiRErGRQIEIJZGY&#10;LAM4MkaoGYIrLUQW5kNBarZEVFUcMeztJfMMH7R/BK530znMIK06vLV7mhv9n5sqwQEMJZy1fU3J&#10;6IEqtbDqGHHARRurGFH7xlz9vIsZ4DiGwwS+UGreGYGBR/XnJzmwrewA32D+4pFxnUAAQ85qn0F9&#10;Hkhk0yvCD9g3u8361yjxpO16pJUpqUs8GU1+EKdEw+gwWGHbZ/E0TVsZmlFAQ0gyZEMJIPF3v0Eu&#10;H7zCGtKXUcJZMWR/HxShwOMECQy1B17j0FbwyzEKIx3RACyax/fiADbFTPXnUc4hxYD4dJVyeE4C&#10;FHgMlxp24cvSLb8Bo/Fz06LAT4am6V4csOa3pNh174qZjiKrGp7O18AEGBRBrcIvxmFHRuLbFZGp&#10;XnotaU4ANaojdFWWMxGTYYtnVyJZ21HOGTww0TsY1Dw3UJJS5twHjb02AC4D8iQ0bk3S6JKC3F9D&#10;9G9H9ITH3L3NlbrQRUJJgaARQGs7Ep3U2MIixxLmFEwsHViGNNP/HArptxD+Me7dioHbP/MJmAFC&#10;ZjsRFGssbjJHxiMMMMibeVFWiGc6NZy7AGX/kmwGsZ5gFoLbHV3AiKFA3sUctuDqkplqKrF/lv04&#10;yE56sRyuEHGYwLHMf8Dmzvg6FA0cGYLbIXd6JZu1GFE7c6h6dSsYnhFJZ0EaFZ6f80zZjGPkACLZ&#10;UWs/dP8NVqsNugaTZCmGzl+dtObpnP/CsZ5ILsQPNDFmQ0EbQ00JGD8HD9F9RBJz/R9CEZInd6OI&#10;GH2uNsP/JZriRT4eFAX/LMNZJzawE7wuouR/vHTh5ED673aX61yCtwuHrFqdGJEAC0CDkEAEGg8I&#10;hMKhcMhsOh8QiMSicUisWi8YjMKf0cb0efcgg4IkYekoDk78lMeb0gfcpfj9mL/mcHAM2m8zf81m&#10;82A0+jj+AVCBNEkoedFIeVKg4FpoHp7sqMHAlUqsxfsnAcjBAgrsHdtgdNifVkg9Zp4HqtkfU5lt&#10;VoQCg9wet0nMQm9VCF6tDuvsvq9Mp1Pggcg7mw7zxMvhtwtATx99d0tq9Zltwm9wlsKCucfGewEG&#10;DGidWkoFyoQb1OHcz01s5pTysDtX+0HG2F+4Bu6oGtelAoDx4Kk4bI4p344s5MTuEHnM5nEznk2u&#10;0GtGpDdIdD57dAqtA6D/t9CpoFzUGzgVyMv7b5humhNwuGL+FC70c+cL8E3nYBqdVVRpwCT4BlrP&#10;eBnOghGVZgNV0tc9NkKdRC4LT5V1rQpWwnhpsGrS9cHkhF0U2Wt7wAXBVXshJ5Fbb2DwBWhV05fh&#10;BwLjVOXsQdaFZeRkUTftBoSQ1aFEAlwTxhKPwAhKA41AtXQgcxGpSlOVJVlKQZWlmWpblyXZel+Y&#10;JhmKY5kmWYiamgZ5qQdxx3Iib5mnFCDwnQ552Q1egQY8E4DQ1VzioBnj4QoFKFehCmwOWiltSCJU&#10;5jtTQRpIGaUkY4aXZRJwMptRqXOFa4WWRmHxAJWU3boDWEQddD1OCrlrXhVFZQpLXmQhaAOrlr1K&#10;TdLU3gN5E3Yk80KeSs0GoKJU3VtL1Ah9TUKVlogYnQ8LDUBV3fhBBn/gBBoDgOuQOpsDKCb2w5Gj&#10;5NlZVlAruBZsmkOpZknUZBzfviN3bsFNpRQilAZiBCYGPeF0GVdkYxTRBnSf1BrsSegl3tsAMNlh&#10;FLdARzUzS2JUbRxDajAJVUvxd5FwWuEqQAWU05oKLoDsdFINSFBlwgNLclTNWQPz0Ic/PbQTr0Nv&#10;cGxVNlAxfDVVTnAgAWunoOTMHdUuJQIkRyv0+TlcI4zZQkHaBDngRlVQq2fTpy2ra9s21EKCoA4t&#10;ioUFHovFpNhTFQIzQySVwspNloWjQT2w1aGwQoEuKWg7+NQdRpEOTkmwrbK4hP9blUidVJEqzhOA&#10;AFWYIP9Wd0Brp52OdYjphJcGEuRUTsbLOk61+pUnVVN6SBHQzrfiRIsa3HcgQlVYDb9HFZnnuzj8&#10;3YkvfhOVrNn1CN9YPfYGX2lo1jyEcNb4CT+K0x/+W/n6TaqOdXSvk2ZNMVw6NN2EbCrFAVn8UzfJ&#10;KZMjV7CXsyVCPpsSSVtMNAC2I/h4GLlwTyeQ2Do1bGBAKjIlLHx/JbViARbLxCFmXaQRxCR9jfkK&#10;LgB+E6AyVlXa0AYraqDZMvYWQh/LoznE3ac7RfzSURABaaU1XpIIblNWkaM0hvUvFwPQVs1bCjnM&#10;hJsVVxQEmAMybdFZMzF4rxai3FyLsXovxgjCRZNAmk1BnTYcdN4iIxJZPY71FsMkAqobogwmLcWJ&#10;EJboochjzRxxwdqABZpHDyKwJseRPa1WCEiJGddgiPSDIphk7ldbuCqJPac3Fxo7zuqyJOTdIhB1&#10;hk5KueQqsJwPpEWHEwmJayqlZd2gNRQ5YmrGJOUCPBCF+ABakP9AZVStk3N67Q/0GyZM7JOk1cha&#10;HpFkggxxWo+4EkSWWSMhSqI/lXXEVuTTwx/TSRM2BbknQBkTZySlJDFG/FCjqP1lMcW+nSP4vQAc&#10;riTzMH1CUoTPQHygYOTEyL7yrj9IgqQARaGrllSBMddjRp5tpIrQFZ04QAIDX8RCSMgEBk3a8ACe&#10;oAybtUA6uQ9hK6MMeISTctDtCcy+Kop5apWStpPa6dtsTEJ6FUm7DWd6VGRMbkA7uU6SY2VEqLF1&#10;girhwEKT3JpbD8ChFXejDJzYBHBtBRK05WyLibwGT2dclZLytynlksOdzpCT0PABU4rBJ6qGEOys&#10;NW0GoPy7JA1woS4j2FAVseQl9XHvQdMaU8m5a6+wWn9QMgyTTCVJhjIAuBWyFUcQGk8nLkhyHrO2&#10;i6ww/BPWeF7aCKQjLRpNpWTNIwwLUiutWHK1puAXn8ruAJcgJLaxAH271YbhHRz5QET6XkLKJACL&#10;XRUoSqDYOgJfXI6UPgClZr1B23pB6TkId26cDRW2CR9g4P6jkGmxXUnQTy3k0zp08P5FJyjNSENk&#10;IShQA1UbD0dKou5cSRpNPdZFN+eTDIQD+RcyQlN1KqS8sEAc9B5F8DfuouoAJ5LuO6Uky4zz7QA0&#10;NIZgZDQJ4q1Gw6Q6LOHsQ4ixHiTEuJkrRkjNGhNycMTkYPYb12OAyhIwlZQkhCe13ENJfComJLyq&#10;kHqY42aA+z+QGlNCcrLcSDvdQCeIuJBrrz7IO4TBUhQA0eJvddeVfCmuVJPKcvhfXVl/JjRomwF8&#10;0sESMTmTjGiDFrb40eHsMmRFZzks8AuECbLir+P6XCtJoJWotQqG0UCqHkoDT+n6/pazkIlOYfkD&#10;ChJJhYvofODGH1oWhf0AMDS9JEAVqI8koyYurlFDKIgGFxN5H6dk2UTdF6dQGWh3ZvWCVYKanl2K&#10;Lm6asIMte6NiDZE5e4WS2UusdkpaNZAkd0B/FVMI6lR+YITx9l5Y6J+DtOSBvlK9SQsNw3XIPKdJ&#10;uEx8YAW63slJla7U8hpiBCem7nEnQGkYoCRATb6yBi7fu/iMLyNlq1kSHihEtQG9AlKSSq41H6Tl&#10;JpWTZQ7OdvB/RQtRAKLQb10qhVBVxUaRy4uUCEUCzMT6YlITZTc5AP5hsE+EEpoxIsBBN59rVe66&#10;3SmhwCJEkEb+jjoqFlVXcato1IGqFoNkexUBMZiJNQG7O+RN+gj/FP1YWfWCDh6622cFVPyb4KEr&#10;2JPIgOywSPoAJgC0yGmRj6963r8iek+Zk7Q8iTT2LJI5gEmExpAFV1JDzMvDkEu2p+0qQx5CmriT&#10;2Qexpn++wTLQnlYZvZvsZrNvHbV4mG37Sle+2+1F2cYNhVIf9KSntG4mfxnG7onTiAJ2/TrAFUR9&#10;cJg1FxaLpvIgmVfhhTz2ME3jNQBFtQSJ93/h3zPyPl/M+b8756UsUprIMm2NX0GZkxk0wnvs3YhA&#10;FPRjoh7hFPPeKqkRJ6f1AKsrMfxgC4rL175YiqIZJyDqoOukml6dLhfHAAehrcgYQdxgYRHcZ4jQ&#10;jUYQXAaskZ4IWg64QRJosNBNPs4QZFpk2NAcAFxh70VRbtDJ7kQ9QgWxedoVfwkpTww2BcydwZet&#10;4ZDx94VlxhvwQgS1EdnBjeCsAKCkRwqgWtsFBhPAAEgM7sVsVsk05cZEsMwR4ll5oIQknsnsVkVc&#10;NyFRY4eRzJrN3MScwAS870QoWgk1I9nMk9ZEQ8dlJoQck8bKBIQZHoZwQ03EqwQcYQUAauAcAsUY&#10;6uGIplo808WQiVcJdQVtdwgMLSIYUYVVjkQIWgqwfhgZPc381kTZN9e0Q4zcT4v5dcwRLJMR11Wl&#10;9eKBiZwEWBRxQVABJUARBV3wP1y4t8uAAZKeGc41X4v0UJqWKwdIgN+w7Zn5SwT8RxQVWs04VUUY&#10;qwdl0yLgw4AAWhLweRmkBdLJAQ4EU96wPts9AqNMAcTcUYgMp4exRgTck0iWMghIkQCiOcv4ew3c&#10;OozCL8P6LtnN6ENqPMIKPUUAEGPgGKPofwkYbQL8LGQBa0HIDGQR6Ufxxg7uM9T944PhnF1JeZIA&#10;fxKUVRPcsAYIAeAxwqRBdQgOM8kYS15gghoRWpB1UNp1BNoyCwPtm1sIQhNoSNzdjdQ4U1dx50Rq&#10;JUluJcAY/s9AfwYQb04RN1QVbJLx5sxRPOSxCRShJRR8+6C0RWTpDRAsTNyUP0WhokSCMgYwUKM9&#10;uOKFGB8qV+WKWOWSWVF19JGd9RGli2WaCERw6s715YVQuQntxB/UQmLIO9K0t0z8CF/0Tk6sateI&#10;egS8oJ4IypvNMRKd/0ZEatl1vQVoSMuIvIQcgMUZg8TFgorY7stMS01GE4ACDldcdk78UQnsauDY&#10;ReTp1Rk2K6TseOEwXCR+U+PFTsl4/hVATGbgAJdxBMYRlOScwMgZLKSCH9IND+RsRyBxm8ABLwQ0&#10;Vt6GX2GUQgbAsNqiRGEFAYhgSMu4Tcp6AJqIWsWuFgrcU8VmM8eQ6mNJnSdhRQT5KeDMQcS1gpNk&#10;rkdcVcN2fkVcXA5AUQQdSQR4jkU9FI6kfyGQSMVcStrhyFb9yxUsY8QdrxVObAAUVUM6hcNShkDK&#10;htkhKgUQVk4iFkAZRsduSaSSEARp58dIwAwRmRfJxgCWjGfGW2jRF4VdUmiGCcP9DSCBnMQc7Q2I&#10;XB8Uqw6lAYgMuQVtjKcdnoTFRxBcgFk6RSVRyYAYQcuQYQwSZ8rU0tuoRxWZTePB95E0VmIFCETM&#10;k18UXAtU3FnuEIT6Fcdt2dnMWiX1xgQ0at9uMlMNeUAEHCn4bIgMJyoJT9LIKGoYVkH2olKSE1kW&#10;CVpoAM/0At2sQafkN0zSo2jpvGMGmYeFogpEpI7FhcQ4eSX0ewvJs+YipCO6k6UuMqWElOFJ00Qx&#10;o4QpwkPxiEuErkoJLipttAt4QguQ5+cpj5gKpwRAqZ4ikx4M5ibQRaTgQkWggMtOYJQs3Qp5vGWF&#10;hEBGX2jVFaq+t2uCuGuKuMQuWhit9auRq2AUPiVVVQtEScnsnkVmPMNo/8SkVtPuV4QgS+jgUpzk&#10;AJ6GrEP2TyDNJMAEtMnl7oP5gqdd6cAcQcuKw0TZddr8Qgb1LJAYu5FKlkpeJAfU5yaYY9teg4Ql&#10;eQRdnYSiRoAEk0nlPsVdyqLNfKlYpt1AWB4cTyC6e2lxMWssQoVZ30TdKc7sRAtUdlPeHwhJeJu2&#10;SuCQACvEXq0YTMuQegbBeqphb1xOiaLRp5zq1xb4AZLhSEkQvJJptlp0joScu5ximyrIQhcKHdSE&#10;kmHoX0QedJNUQYokopzNKeAoYcukQYnlMJfIuIdeQsq4tVbFTwntdcNu413mihgYWt1sHoFi5Uk2&#10;M9FKacYdrmhUVSOCRBrKyeLVQZYMTYtMWiFQNxz5PMCK62xWum7AmYp5U2pxBqJ8QZxgqxRx5eca&#10;igWgwAnkp5IoQYUYasoJCuJN31DS4l6YdIVmlcQQTkp6eMdsfyTok0WuI1t5PabZ2gWiQgpI6m8O&#10;aEU1SEVmxgRxoqq2JSUyEMpKpMQugAN6fISCm2WEKu/gLW/oUCQIDC/4kYNfAF2IJUHXAUC7AcxZ&#10;Dy0lDwXCsgAG6uyW01DqJKexVQuJsRnVPF68eg3RUl5W21PN/1zjBleN4Q2xT4Qx6pFcyueRWJCd&#10;/BB1PdBMeQYRxg4QvJY6NeEGgIAcZYUI7Qkmt8RQVsCPEUZEtVm5MEa0xOzio5nMkSX2j27El/EL&#10;FPFbFfFhiSuaWpixGuuR+kOJoAQYnsVtDCAYQwVVxgkYWsXBxhKdWk6mXETFJ8UQqwxc8dYEULA4&#10;k0vYQktVLJWaDl6EQqvk6cRC3MO4fy60CIgMtVtMTPGyLZqkSePCs66DDtp2A8BwuQbJQCbRqoWi&#10;fTCB69aUSlY6Bd1O9wP+esQoTeV3IYQwTkkZKsP1z4+fJdOA7cANVrCYgMCnL8VU3EbCcuSOw5sY&#10;PqgsUFRNBefvHoSceyTqOcChZIdtH1M5IBCxqouQdmamKo06ZwaIS0SsUAuRSEQ1ZeGx/4ZwqhUk&#10;iV3t/YbpFSXcAA6mTFAO8pRNFIUZ20806NXQgMKzQEasEPQQuIegegkaryhR0Zf4lNXQhIdYakeQ&#10;3GB6e0Vt8XFLFnRolIWuZoSCqwAAkS8sQYkRAKc4QaI5cYbqNwT6/LDwnlLIS9Oxm61vCqj6o9o5&#10;PfEC6M043QTmerKO+QywQanIXAkSjECUVlH1JoVdMulMP005xhPtUmUkQ2RMAQyLEUCOjMQhZckZ&#10;0BLZ7sQ8oIM3WU+ANZhoDzWpZcKjW0kQGnXBLoi5MRaZY8UJAbEI0zU/EyprMs7YuQS3MnK2slq3&#10;TZtq6FBoTdrHBF66Bim4AZ3QSldzFVFyK3LmnAe07Yk+cByQTHJ0X2vareEGs+jppXQ0loeQuItV&#10;7h6gWTYsQgXkXoqii4PxhUVXVqnbRslrZTbrb3b7b8mTFsAB9WWx9cS+oAT47vGDGK04Y9+EQgqw&#10;bC4gQlpGZUT4wB4wQk6kbIrY3QnuvS+wTxzAPwzESfIuDPOIR7MmBnY9T/IUBqiane34cFMSX04S&#10;8YZ6UlOqbzUGCYxcytFJrByVbJXSTYTdFKaMUh1HaJnOEwAUYQVu8IgZN13DCZQQUJ2oaKf+N8Pk&#10;6vHbCYkmmSMCx8AQk1JpTu80TzIsVkkYbC58i8U8VWXShAQYp5nLGlqLhzZmDR628gAEkSxQrkQ0&#10;vLLSz6p4AW8AXpZealWuwYegUAbITegcAgn4TFWBfJ3uUlAGbpW0UIYRZY5IowrUfw7sk8ey40Nv&#10;SkAJLop4IXm6PoGJPsYQeQqi3/bAVRE3aQgoxAfhPs7tZfSdewTYdeQrcDoYROAscGORxYfFTd74&#10;AeHJYjDI8UVR8WEcQaKMO0Qcu7DgZ4yITkVUS0VkWoWTBPMoyOr+raybA3l2wAgheCS1MSUl6G99&#10;qKM+2zLVuwSeUJPoz0UYXAZHVSChzsnujmG4BUQ04TeDHOsnQyq5TxH1j8VQuIp4LntYG3tgkQyu&#10;nLHiO9jeBcRPg5ALby9bJJ345oUKeSNieytnBoADqPugALqISc3Qu64IPwbIwSUW02w6TxxOTYlP&#10;nol3NkSeVWpHH0Q4qyvTuDJjaVztxPwxB7uZeKu9QxsfsMAEqgwAQdZdcp60WjRgU/ocle03yPyb&#10;yfygRfcLcTF588TlgoewVldc73czBwoUROOoWAbDYJ69FJEoSMqw3FRgVttInaeLxezoxTVcde68&#10;QbdsWB926PeWZEAh7YQYuJdffEQkS+pU92btpe6HYOewQ0uQVXdNnNTIV1kooBH8i5vEzwz0wA7H&#10;J61ea4gMdcuSj8Sm6nRUgHYrf0RKrkA5ALDqjr34TZSOiUxQXB8FDJAZBrt2rVwkXC4s6fsAX073&#10;xETdggU0700ZkRy8T4ns3SiYb2pVnJCxdc7ska1EP94JmeewTfOU1QROxcopAKNXt0S9sl68fhAJ&#10;T8VmX0gOQyeAAqtMYcQcIT8o7sED80u7pfY72ERXaR1R3s+hAj4DLkUZFL1rynb/R0viYYSkv7O+&#10;a4u6hKswPtCNcvjAWkVRSEWj6dOcTMkT2dQUVkWtTfvMuwTcQAMQIGwR8QZ1wh4wp/QyGgCHgGIw&#10;+JgB/xaIgGLP+KQ8BR6NRqJxgCySGx4BPyUyQCgOWyGIREJzKFPF6TaRREFzoPTwDz5vUB4UKXxy&#10;HgSjzIJvWlw2MCWny0B0Vy1SEOt+1iMRiHR2PVGG1h+xN32ShPCMRN22oLWwO26ohK4vq5vu6xie&#10;B6fAeJw2qOV7YCDPiiUW0Q8K4idAuwunGxq5vqi5KORiT02JV0BWHCRyTyCLZOKVrMRSTgrThzU3&#10;66vu7zzTgqJ2FwbSlvXN5+i1HPRaVxp88CcAEE8QNca/Pfk5zJYaKRrRxncxyjgSNQ3l9CJgjt2G&#10;uAAH+DtgjQ4B7WR38vQ+rKRH0+v3+/oZ+N52PUXqdSU/p+USV4gFUCBh8IDgSBYGgeCIJaF7oKg2&#10;DoPhCEYShOFIVhaF4YhmGobhxoSah8Z4hRMd4kIiJodih6jkis84tRprAGjFRQUjR/4PTQ3Y5c9E&#10;V6SdGHEAl5X7Sl1IBck902PRwD5dBuH0aVHgQlIIZUUVkFAN5glhRNJ3UUlSV+ktRQOmRxgaVtDJ&#10;Hi083lYJgkTRpJ1FUSDFRnBvUkYp/45N1+kTSuAVsBY6qEis5IMcJK3Ui9dXXdIAFRXqAQRpRRWC&#10;liS2XdB0XzP9vEgfFo2hVFUUYQQDWCfqjD7d6c2fSdenNSNJFxBI7q3ZBJwgruhDqbZRIxAaAa9m&#10;9MABoKUgQVZZmCo4/2VR51HgA9/16UWSZYaxhURVFqQcUl569Q1rHeRp4q7CCQIHY27DpltD1RfN&#10;K4+RF+mstBKEpRiOwBeKwVheW/AkwNsJYLjBykwkZsLgEF8OvtoIOdCrWTrMBXdQyXEfo9y1RmQD&#10;o0BTH4pyTJcmyeKK3O6hp+sbDgXWo7ctABK1RWF+qlRFrErptpFwXFVkazdKX3UdJ2sqRLWsdS9A&#10;BgGyUTaxtDgfqR1FZZDKIsZzcUAB1KUBFttDPxK8YP5K9lWFWH6vNHkrkA7Nxk5oZdUe022RMGd6&#10;1BD2CN/f5Lu9klRbBttdPLiCy4oLuMXqwcvYp1Hi4Kp7eaFYd/N+a9dmOZAj59J69zFkOCnVLcaZ&#10;pWJxR6ztX25JNq6rEQAc11LBslGuIPJ3nix/QUWYpbgdRo4/FeV5GAqFWmheLnwjsFVjn9K2oDV/&#10;GVGUhMpJklRXiYqSX64Ksmke+sfkQ/gVYyiGHNneT0TfhR2sUS1vocFD0NeK0+W+v/f9a0/6AMAo&#10;BwEgLAaA8CELIfE0iEM6I0SongShQsI4YKu6dWAJYJSVBISL8r0iYDIQkTVURYyB8yMGwMU7qExF&#10;i9QhAYawmhRFYE+P+Ukk45ocrsO8RgxTegMu+IQ3Edj83ZkTSASd0hWFnOtWMn8kh1DIMzW2AEk6&#10;tUlszPEXp6Q5yiq1L0r06z1zRERSKQI2x5YWKgMmsFkMPzQqYOAWF6hFXZpoH8fJ2cAHXEnAE0xK&#10;KUiGwXhKXNOkeojEPL0pEnyp1TniImWaLi/DQrJP+dQicXCzIzZCjQyA2pPn6j6R4/RGJFgHA3Kg&#10;xRRTbLZLqUQ6EP2XmsgqOE1hrJSERNgU8EqdkDENGlMBZx0FglRZCypJLECQJykST6F6SVckeLCR&#10;haa6CMDWmuwsMwJpthLm6mY8UUS5oKZqS1JaDF8FRP0d5T85yck6PEeVj8P5lwSnrPae5E5rjWUy&#10;QyFBpyVmQMhHdTTdQCFhOoRhsEL1DFElDKNoj+Ixm7I80glp1GdkkYtKgDa6iORxHzEofrFjqJHl&#10;eaQvU6msqdWeREk6wTmmPkLIcf8xCWknQCVY1hYTIHCU0+0+sfmjEeL0lQEJE2pm2XJGM4S03dNd&#10;OoYIP1UndBgqqmajZEy9NLKOsEEVXpLnrL8uxBkNADmwP+oZI7gm6LRfjTumT7z1knJW1GVyj6XI&#10;xZCf9I7bCSKGcFPQ7ygkkvHWM8KVo+49nsiqR4Fdjq6Eci5DkcyBDmknheB+zJ56GOzU+sEk74XZ&#10;Rrdo+cyVeADKrrXPVeLs3OLGpMcM4jHyMGQd06hsCR2AkWh/ByfFvkD2Kt/cK4dxLi3GuOhKBcDY&#10;Hh3RMIi5CBTZm0tsRxWtmQPoSP0Ni7dWwCAou+Stdg6LxxNtIAEvRDYSD/JXV2rzU3N0SJbS8iLP&#10;CI1OjGj84lRTxJrr+ViOh80D0/jrSwAJE3rENH8aFfEbUaFWKK2CIcdIngFvU00jT8QCSOO2uyc0&#10;iDJErNgUkxSwZMlCfgUdl6WLVHMNIdBsBNL1VsAE6g8URR/szhOaQoh4mwSNIIgS7Y2GrEPWCdQ/&#10;5Kz9O6isXGY5NyOGKWnZMjRvpCD6xk9gAhSUAz0PKnylOCmto8J88I8SvYhszyOYhMyByrWTimQ8&#10;lePwGk0TXGLMKUABF6YGCQ1g28/nztOoJkJExCaGFNogOuii8NgtYP/Fj5SfK1dHOJAc9D3yGSeR&#10;hYKtSaETNg8LS90NR6kQMoZ36T1g42Lq6hJcdCMSPicQ9IC6CJm2v8P2fg/sLkXjK/IusogBENvq&#10;AFYN16wEUxMPCt4+joPfJsUQ6hK4XQhiHGqek0luEtJWSah4/NXmkPFdc2B+r3oth5fR2BWKJgCp&#10;5mIALSQBreSPENYpzrOn2ojnjA5LWPniFPwBZKyWXwvnSSlfh/3+HqP0Nfhu7sWgB2kSSmI+rynC&#10;34APY1mSzaUMigaz5HkxEPX4ScxTL2PlhSwzglp/yrOlM+Rg/VCKWkeW8axLEM98gAJO3Mjh4kzL&#10;JOa7obnRLgkTWDRuF7maSkWa6aY0+EW472YnUvkeH5k4LPbh9DB+V9a+AJC82Duq+UQ4gvjRilSO&#10;Di7W3gh6ASol+LDC/Wupbi9G7r3jvPeu998QdcpERD0SXNgj30sPaxxJav+XXiQBYfrTQe8UccQy&#10;Jtg7oABQzuo5l2xcRFwTkjt3XIbYgjW7FNJOtgsFALIT9S0SXSHATPWc2MAFUrBNlfOYGXg0nh5w&#10;tIGTOp7I7y5WOKPKjfP3IAFnQYI0kAsKSZ2lagxwoqy41G0qrjzutoBL1fQfdfkBNXgRP1QKVZXs&#10;apS02opqwyfxkYx014p7nVRTqRcTX7Uoqp0zGwImeXP422CV+BoxK0LyyXhzM36AA0PyNhkySx51&#10;4w6GLBGHjBvz92BCDEnCNBfhkGN3nwCEuxGAxYIQboIxeFVQYFG2AyBFc3ExFjsRYiAx2WcRJC4B&#10;ZGHlo1WRPi01ahWBJ112sXfYQGozujU16j5ns33hESzV8QA3wDp4MgBS6GyBEySUtG9hwoCBYWwW&#10;GBR2myMReFkBFBtnh4FA+XJBHnMXByeABWyB4nIl5nPD6jfRBi/HxxYDsUGIOABzH2bBD3RA3Dhk&#10;/TPn6VQQBBfBDGYEyX7VqBFktmwDrHVR8BeheELxGCfGQhKy6BKyS4SkeBEXcyuywRoTMUtB2BEX&#10;x2YFrl5jFhUTYC0yvTKmAR60eVoy+DITL4YBVnkxHBUVG0Q1hQAFoQ/XpBLRelGxYXkYbnxzRxdX&#10;PYqhpBiigiS4D2cCBRK2fBVh5STmYDqBejhRSxkGwzaABY4IACClMHWyFIKXugAxJzHyR3bR6i+B&#10;sDzkvRFHNxQBDRUSYBVCMCMQJ4/4oYQUCHd5ApBZBpB5CEEnf0DngUEFz4QB+nh4bhK0dBKxeJAS&#10;BR5ViBGC6CyUQ2DxDxkCixFowRuhLSQCySRxZoWx+CQw/Cmhyx1Cp34UmD0hZkUnZYsy+E/gColF&#10;pRE29RBmMzNocWBHF460I4aX2B71BXsmzIpXyHOQAmVQ/yznvikF8n7n1ntou5WQBpJRD4PxRULx&#10;giSYqSD4XQBjwnjxk2dxgivV95XEZDy3VotGYwBzWA/nD4+RLR4n4UfwAhtjMTumE46zLyghGF4l&#10;5I5W7zaVIm2gAyqxRSAYZHzhNnFm72FFdViSj0VDPW8DSn6xFCglGzKgYpp4fk2QMZq3+yCR1C3k&#10;XEanWSnDqFCSlCZnohQHTH2BGDH1JByREx/2hJCZxEEia4yBwIdCMhmSTnpxFpgFGIaxR1GypxoU&#10;rBQHvFix0GjoYELyAYYH/BgHkRDVIUySwW132o4QBVlhHlGxikQzMWzJfHGSMXmpnCT28WyELxGh&#10;Zm2QASmmFDTR3oiHWhIHBg/CDywUu4PySXkWKABBeB1CfIgInZoAAyp1RRzRYQ2aHGRBFDHiZHrh&#10;c4AG+xkxiocILwAELyR1AVcCFXGgHypxzR+iWHD49S3RqUQySUt3XhWkPyRyRxgpLDzhE1iDqDHx&#10;gp2RkpZz1YxBPi/Bel8GCR0E5AA2unGBiniTapBDKD430VK3WIMG6QBULx76SaI0Y4sQACAVWJxT&#10;/qXKbqcacqc6dCBZC1zFzpBpEXa0LygktIv2tCuyB0tBZhDRegKaiDulkxspRZRA/Y2yxnIAAhGm&#10;9hJy0x+iv1rYkGFH4UzhNnkRYYbh2h22oRHhZiaxwp1GQFkT0nLkS4SxSTISR4Dx8x3p/ohg/lwW&#10;RhR6uHtZBKu4hRD6PB/I6HECCxFkWhPqFIZkGSMStRGh5xE1IVwSn4SGxSMS0zkavBDya47xS4zR&#10;wjHYTnyaaW+GehPkd45GeBGBeq7RPjH28YD0MmHx4jLytZig6KJI6hFCPRHpuxwh1F5TXRUVABc5&#10;eaahwmCGOim7C11lmUCwkrES6AbbFJwyBTTW06yhS41B77BBJC01GxkHhyR5hWeRsDvB2y3p4Kdb&#10;LCKGXiOUdCwRDVF5oquBJypxsKtDszITwhoUkT0qQpnVQGjpGC04fBkoxzxSRxDSS55p9Ta3ZWwW&#10;xBEyp0P49REzuivY2arzZ4LGOJOYpiMTL4uowBKYzSwSq5aZUhYaB4dowqxUVJUF3wKJrQAHKRQD&#10;M1+x2xrIfowRy3CRqV0g4Emliyghilk0ajpgAxsEdLM62wAKV5dUVKB2M4nwILKwAEXDKpIhR582&#10;8SZpEoFW3QAq7BPqoRwBGJpEqEHihBRCp0uxrEXDMUABJyQFupS1i1ZStSvTM1BXKwA2N4V5kJeb&#10;wSEXXaCDFaBbHRLkdhEZmCDYCJVDZlK7uBFCtVRbLTJKcL2b3L3b3ne6d5DXg5D5B0k6whdXh3D4&#10;exxq+zKoDySxJzITYGuKjA/bbYAH31GySRNGrpooCGyC97zpjBFB4kxSNDMb/Q+xRRK4/wJ34xGi&#10;hj3BHC3helk60R0xR5LKOAHBii7DKpm2LJFFdmBXTkgAEGnRCnmbXBRYqTjiMZLjZrcbcG7y+Iy5&#10;95RwABijIYD4Lh1DYx74TQA8PyxrAX1yDJUBJ2CE6zG1ozXYkhPBDR5x5y/JaWol5rJxDKO7NSxh&#10;sDIRNMU8M2eXvZRUVD7pJp9ABkL0K6LqTQA4aLyKxrkmWR5Qa8dRrAZceAO8eiB6wJ5KaKJSCBej&#10;+xqRGhfh52WF5pLBGraELRPh+sDa+738kiBilxQLTXNGNBD5/qjoii6EXBNLo1mFmWyIDx51OhWc&#10;AquaxTtpywACyUbx6yhmdhFobp88NrCW21GRETHypzIyA6ew4kg5Vam2WSwTYBsJyIZTs04LnYAG&#10;jq0rBkojqJOMcHt5tBHBsMDU9MsiLZwRiLFspRZBEytTKnUxEUPx5cYGmnX7jMI6w2M1KCQ6owCB&#10;GJT6xRUSQMEpc4Ej8ZtgER/xkDmXDy/3ihrXX5831cCscjNBJX1xExeM6RZDZlZS3h+ivaw4qYK4&#10;48bB8C+GxBkJVGjqom+o52BWwbJZs5LJSc1SxqVaHkfBiqw49WAHMBo4qa+2A7CBHLrxT8kckyD7&#10;29P9QtQ9REA74QAHgqeb2aikORRCZpbBFHrEFSQhKReh/x53L8JBDKSiwTzoPxgk+lsEwyMR/1ky&#10;TpaY9a6lTxRygssBkshRVKqG+oLlTB4EPzKmnkzABy6BGiWKmRIEyTFmYCDIA0IT6Q/RrNGiq0wh&#10;Eb8ilBfh+psm7xUdKJ2nuDgp3LXo1GCJV0fGmdOcYTzB25I1o4Ni/BURiiR9I6KkIUuxfia7nB1Y&#10;LRWMQSriT9CdN8mL9TysOKTB8L0lopaGO2vZUaxRYQg9yCfEuwcNzMvh8G7Mb9vlBaShK7Rhxi7J&#10;N1cNPpc2GTeTeyUtRd4R7y7FOXm5/4gXyNpHMwAS3htsFwAF3bpQBy3h54sGVh0NlYzi/R2zYDL6&#10;+4uTcZm8iKYaHxLULy0yybmCBxjBjbOn2DTRUR1DIYvjycRBR4YB4i3ihonBkGCNuyCdJUPROkux&#10;Jzuhfs8yZmjifC5h2y6Hhna9eWBEd0VK/Tqaj7ZsZBk16BDLJTbxxDYuORFGyI1KVdK6D9GhGHZA&#10;/CwW3OPIjVPsmM9cKxmUyR1DH39posQWgYZ6BUarA649nVcnOnx6GpRdiU0dwdlinL22yK4IT7BW&#10;V3ZcMtJlQxPhUS0x57t8rABoNqAGst3Lj3Dxyxeku3494tQNoeh+iui+jECiIHgNSJDr37P0XSxi&#10;6IP2ylArYQBhem9p51cNkpWAAyZrFhGktDMZtYAsugAYwVgBHjLxYd2XHlphHkLzzsVsLBDChsh7&#10;UUojwitb9XkaHt66LQ+tn3uCwctcxH2YhFDqzQBucIZIwypBwuod8rfrzXyEyS/By4YMMZmdC+06&#10;uMZuYsmWeTQsqHyMZRmcSbzA/2N3TwClRW5RtRSxRVHcVxp9kcf6hhPkarHBHNvtJTytQSF3VMgC&#10;+BRJMDswtfDQqPDxEwavEgOfFDKLCq5oYETNDhHJVLbo3K6Omygp1ejeizKhq8I09GxE9CyUL1kx&#10;3jIRZmFsTL9RRKSqXkRxxF1++BRSRzU6uINq4WHxsFG9ziGBgknw2rJX8MPpRR85TttBRy6CpxYT&#10;MRVq6iFZeR0BeiZipyfIWRHhiia1ZaHi3vI7dhWDmeMcQOFxJGOZJOcixlgfGzXoXHneU5c8SokC&#10;01RR5zMbbuzst46ywS6BUVkzKjXd8kyfVxmX44ySMSgh548OEcGRFsNn73OtvoKhXm/SZKHtuH19&#10;gSoixrz/BNxO5F5iQM1CCnJROlRRUaHA2Yv78SNEQ26JdOzCTbXO22HxiheLdfJFwOifwPw/xPxR&#10;RdR9SXhJBihhDSp17CMRK8EWTwAKMBkJ4xDCS9BA/WyM+BxCSbQWBRGC3rFhZhVl1BFLVTehrB56&#10;Ig+mLOey03HRoRK2ZR3BWBiuZQ/TKivfQBAAAAAHBBPBgTCIFCoW9oa4Ye+oi/omBIrFn/GH3Gom&#10;/oVGH+AZCApHCATGn3EX1H49GIXLgNMIsCpnJ5rGpXAo5LI+/5dCwpQJCAXhRJPPgRSAxSndTHrT&#10;n7UJ9PqFBAHUH7OIXIwFO6zQoVQp1UoXX4FFgXaKq9LXH35bo/W6zYJFW5HaAW8bzHKEGb6DL+Bc&#10;DVXThMLXpDVZLV5TYoXFotCo5konH45crHmMzms3nM7U8RBK3Kc+Ab+DMXEavH6q79aeNe89iE9m&#10;hdrd89nqFlwBupbLq3MANbn5qt9nKrlYnpOCDebwaUGLLuOn1Or1uv2Oz2u33IW8u+3vDV6FQuaD&#10;Ys9/TCsCBRB7m78MaFfnQAo+fvD3DDXtq4J7Efag+mkAeBEKSd7FbVUHYLSWBkaN+EEnVdRmadJF&#10;gohhwXdZg+IdOKH3Dh0+FZVtO4mQJiUIUJTj1XMAYLB0EoyixTDuXk8XDY2G4of5gUcRZ7HBixPE&#10;YiVAoTRpwUlCGTHSVeHziUQ8I6S5Qnsj9FZIPtvT/cFlkYl9PUCSVw4UVKRgAlRC3zBUHJumhVzo&#10;nJ3zygBUEniRJEIaYEJ9OWf4icWYlkSGbH1fA3X3PlPnIcZ7HsZFE6KR+VmBXFGKKT5W2TR1AlbU&#10;JV25SFSAIWFE1CSdw2ki5FlVpORI7VJQpwVFY5cppI3Mc5MDnr2REgeQAa/hZjwEA6x5SSlu4upR&#10;IUlCK0IEAesbUtW1mesu17atu3Ldt637guG4rjuSOyaucZ7pQod7sIi7rluCijYvNjazSNVXBiJ/&#10;QDbdAnpPeoUuR9FlbbMEzswiinDp9IQbw6bIiwg7J0ope0hn0EHuCCaEfeE3p0vWwYnQthwBVV5r&#10;/QqMgSdBsTzOvMFrPRjcDRWQUwB7OaQQLMjtz7MmjS4D9DqRrTv0FjkVVVKYJQRw6qrZoADxhNj7&#10;RxJ0W1AAMBrJIcGB/YMSlDJakw4G6kNradIuSl6DbvbatQRHKCi5wVUQS0kn3OtQAhJUMWAFdeCe&#10;aIkpnhxkKkBgVC09bq4XV0uPVfk98vBnORQLb0jZiw7BVvWk+JHojM6RChk6cP+pdp0lVRar6DZu&#10;pFbgG2ddsLiFjVWYQl7yxwO5bwPB8K3q9Oc5vHi5pn1YWLs5B6cjoplAl3jCqEax5+4u0MD4s9JW&#10;kjtK9gCBH5NGY2CoLVWfzljev+aAJVVXVubAa/Vmzq/iUrSeZpoaS4jg5IAosauTd3BvCQtcJ8cF&#10;JgIWJJ0KuRZ1hBCfHDbWjsqp7G8kaUEVU4bOyFmMOUQJ5zBiFJPQ+iKCpETNr4JgcNQRcCRt3AGe&#10;g9RAnxN0SqSF2pQkYJsM8iJ9aInXuPIUo0f5HGmgDcOsA8ipCFIsMw+JuIAyfOuPu1o4JH2kLSOC&#10;jdupMChIiVEAGKjejKQGissVMyYTuq3dzBNI7lVPQygRHMACaHPuON+5tzMBoPqchmjmETtidkWf&#10;qBqH7w5FradrIyR8kJIySknJSSq4FziaXSGdda7V3yWO0jdjx101JohwVA9j6AOo3SkiJYIAZEPL&#10;MInSLZqW+HsTcBx8gESfKKY8v9ZoAYND7gTDdYMwDguNH4pUAp5kWNImWfVOjWlpH1SlFEl0THxP&#10;iiYf8jDlB+kKLuiJMxpCzloaREw8cOzjMlK2840zaRtLKIwdJBEdQAuvkcjs4BMJvk7Wki5vxWI0&#10;x0AEqR7Z5iSmQIEcM/b0D9lZc6eRxLSm5KSPuZiJRO5iQHjKRWE0d2Rq/kZK5rJbyMHsAtSpnw7X&#10;vRGIIVdNRmBiU0E7TY4aMBAU6f8difgBi+gZRY/gdSq5igBTYmyljEmtT6o7MBUynTMmmd4CVNEn&#10;6r1YW88cczxUXEzAU/KPoADoHDYlS8AbGjgsyqGwotxV0rkTiYT5aRVWysOSEU4cdejk1RIU0ikZ&#10;LoWgGJSUJaS0ARU8IUcN9cDyoMMACexUjvnfPFZlYot0HbMUWH9P4sZ7AL2gRrLQlUBitnsnU7cf&#10;8FjcOYo6VWapRJ5xNnsXV7b0F9rSbMSWvQ41/kciI1GiaPCrN8iTPenkBGrSEO0VVs0ijqkcHBdJ&#10;KRu432uIIqRlZwYAjkrk/+5ZYytvhLoAJgzGGPTXAAqQqt6TTQppOP9YoBKBVNRci6UhI1fuKAKS&#10;mji3rWsllQQS4BUn3qkTKRo6Sm40RNdq7Nvl1ihSIOhVnCpY764WwzhrDeHMO4ekxJqTgd13CIw8&#10;ZxEVvCLMupBODC6sDpwzmaU5MxQrQAXPYlJrRVzhzALuCPH9ViBXcpYcMoT2yFMuv8S4iz2yTsuh&#10;4sEqpd8bGmUUlAlOPCMN2JCQpaTBruTPJDV+XWOb4WymAeyl0cIqkCS9XGApPDpSmH7DMqpW4x1G&#10;weP1NV1jSYYMyUJjBQnskCaYvdvCBFFRnr7kuioA1pY2d8ZtESUKYmTtXFK8mSlCXCABYBM9YkXR&#10;5nvQJy0rr7FmIqqSw9vEarMfc7AzQc9Z1DK2H7W+PwRxuWcQg81Q2Sk7NMCTYbHTw3pojAbORITg&#10;sGeKmp3zGoP4m2ntQnx+xubYJPsqyBgXty6t4T55xd06VbKy60iszoV5rWkqR5xVSfPrYkmGGIAt&#10;PnrMCRZvY/bP2ghKS6llQ88GccEAIxvBCFWPKqSdit4NOMcIwtK5PCJ752JGiKmR01paWH9gIAbr&#10;yOKPUsSOXDMB1osJPls8nCiNTJqalxtpO5XHBPqjdf8OdATr1iT8oDYAPnaTofm1efSXWGWhV/JB&#10;sbuYIH3n+JTvjoKku4nRpBFsabLJhbI0x5mJRMz/GTCOmioZ/Ol16o1TZ3M5RvY0fuC9GFSPZV81&#10;hran5cYFi+PHBCR3eMzsMEmR9qyW7L4DwfhPC+G8OQvEC6iBLsxHJ7wpw+StGYxIghUsyMMu4Wfe&#10;iFBHbVQM3we4Z0iOHDWlSoCx9SfI3SgmawVo6+GYgwYEhXAjNzLxs9taVQn8PtOMVs8x9SLPrJPb&#10;IqsukYEpURfQ411uzz3jbHwus3YkZvH2T6YFFACcb9tzlbZW5dHDUVbKZdmWnsl3eQLaSYyEH1NM&#10;pEfyUGXOAU54J1fddPT0/uQpUlrbLnEOUX/f6R+c6OPW5MOFVesEbSEb2GaCkgOC5gQEKBRgTBSg&#10;VHUdkHGHBFbYEFVOMFuFbenNmIQDfXUJEgYRNNtMlgMUdKkApguf9eIgxSWXSDgUsVFAAMGfySEP&#10;7HNFXNGOPfuECg2GaFVFVMYRHHDIsSDGSdjEhULNbFQgdNeGzb6PmcNfZdtJhZ8XkM1AEMGF3gjJ&#10;hdDdvchFVGmJSaLMjefHTcdR6D8EWO0HGEWMYY2NGJSEKElZYFuUCejhXQ6ABcxfdfRVfPOMuPrg&#10;qd3fcbcAFEWbtM5foGZEfclVbNcFbb5GTK/WmGBLSPOUAECMuXcS/edKMEEZMNDSIPFYrE5YMQvW&#10;OEjWnN/ETHsHQPbKIiiNuijHZZBJph+HVhjHaFbRPECcCTAcYELiQUcNtJofQUdUmD8ZQABNfNgg&#10;ySRf1jUjXjYjZjaSXLoeLAAeNYkeHEni2HpHsAmjnWJFjL/gjaLafPijMgXgCf4D/RKJsMrFCHBb&#10;YDcg6D+FCX7UCjIixVRgnHXcEhPOAPWJbNSMGFbNGMlkIEhY2S6GFVbkQWpg3fvHUbnAEIuZhABj&#10;wVGJchNkXXBMjaZiAGdQzhwdiJFOCYAJgKnXkT/IEHBdTbqd4b1kwD+jWIbRKc3QzTAJ2YtMke+X&#10;5Tsi5c4iLekR7OXEhS6fiS1Z0EhjMhjDXlWCLlYEnJsB8lcMrdfOeOCb6X4k5KDWFIEElkOlIPif&#10;lgrQsEEAvlwgwjblzLhKKTxd7aocOivI+fVOPiwD9aYWeb4EVFtFujGkZHTi7GkVQjGkbjLGTfbk&#10;pdXAGIOXKVRhSABOgEuKkHQMYFXgjW+YMIuSuabKsEVEcLSPbVfhhcNFVVUHDPFhdMaEpj6c3GeR&#10;HFdedHsNmMyhWmXWbltaNAEMYaEjHEESIhBi8D+MuMSL/WyU+K0D9KkaKEaEKHBHBJsd/AAKIh3m&#10;ScqilmElFACF8F9H7VbIuHsMLEjPbc9XcMucMduLWmPnxh/lBbJf3Z6f2ABRaEYNal/bznibIllX&#10;kHsZnedPxR3lmAHHmSIhPl0Llk8oPoSoToUoUeKSbeMSdYleGHDgjWWECS6MaOcEYVbeXWqlRZdI&#10;EQMIiH5XViCPflkjQTaKjFIofjzoKEfcoT9FQgejPQGoylTi9knozHkFbEniaAFZGNDJsJ0PMVGP&#10;OPQI3OAg3Qzl4GaoOXDcbTAO6ETNckEYwovfZHBFqFslIGeFbGmdWkoAAS6H1WLJ/NIpak6hqSuR&#10;2UDoDMmUwYQLBJqfTQwn3iLmFo+c6i/XBdtiIgEGapjp6D9Jmcuc5SuRKhpXfD+CKqWDVqYFbBqq&#10;bA3qdlfOBJ6AJY7VukCeCqFGZpIddedSuMhABa5naoVqxLWEnj6nFpnPgIEitlDcTACHsfLqJacR&#10;HfOFcirk7iJXhT3fvb0grnQahFjJaiBprmHGdKkrQh/POHmW8h6fmQGiQkgacTALSQMGFlpp4FCG&#10;mlCEKJsS6gjj8jxABYHh7nVGaajF1Tcl8GSkmFjEld9EpiUN8FbPbPbclXpKKVhPwI9AFGYc0F5H&#10;7FXkbFCHQLSTxabi7n2KDU+S4GmgjndUdHSElc9FXg0nPlGi4rAg3oRdmpmh/dVrzO2VNQRp1p5A&#10;DEfnwRFgDTAiXj9p2YOEjljJKEIPOpYqyLfsptEtHtItJYZoXYijhgxIisUo8EhVUL9ELI3nnrFE&#10;cNIizFLFNFOQKEwFbVfTiIdEnRfgDs3YFrHacaiOCZZRNKgUhkhXko9dNaHhFalVGEWIwS6E+Vbt&#10;nUdMptoh/j+EVtvnBagnjmTevEYeysKECKplMtpJomargHGGmGmZEXwUZs+i9uFAEXGACRUMrXPE&#10;pI1dcsul5ewVGfTpqHBenKKo2gbH3QQLFrRrbknNtrTVOqAl5u7q3uiUfXDYEs9F1EWNIJqC7vKD&#10;FvMKkMaBYvQHXj4EwoID9ZquJuIknE7jBFIX9ksRNb3AFsMDxs1u0tSABElVUtDtKvsGcFXlWDXV&#10;/lIHssyprJ8J9UPENvZVGVnhPKkUJEIMuI1d7bAt6EVetnAuNhFADPbaCjynOERIsecKDuOuRqDL&#10;hRUQcEEWEjyr6owafF3pkD0IuKkL6k6HsEWO+MYW8e1rFiKWPoAc6Ntgnb0UivzchHsc9EcGFJDE&#10;Zsuv0p2kecdfYd2onWkZxn4Ejm2h/KkJhpyc6Kkd9KKg0tvtgAGj3EhVDhiXkHmkTGEq2VYdtiKj&#10;Ql/npFumMmiVGmYNcEfKkwWu5xKR3U+EltCvCvtLetGx3x6x7x8LftMoZeOobjUVDPrThFoVUtxD&#10;9H5sGiuACTJopAHq6FZHsGmenF3HSPQm+sHXiIEXvf/p3LbqnMGPbJ0I3xVfRnWEwo5ZwsXSuWRF&#10;IHmHmHBH5H7wcHkwFAAMEEjQhn0lNn7vUEEwWfkRxAAi3GbVfHmF3UsomGkuOEfcCanwusqrAzRU&#10;dfAFAH7omFZtak3v1jMljKkenMGEfg0TjZwWChLynjzvFm5rmNSJmmKVGM0srHHwJsYudy9VnWoG&#10;7EnbgapAEHQjpG4EWU8QqICXBjOt2rEjzHBVfFCJSkWPbSIKkEfPFNGcCHmjnAmx90cFjGFPQGNZ&#10;pUYXBhdLSVAGmW8drjGQzqtptFA0OEhH7sjERb0uVOPxEk4iWEVFbSIHmGeJSVdNCNDO+HDPQi3x&#10;5HZbbztGbkHGTmLLBIwMY0fJyTAvcAIwmrAu/UFttACmRELn/uef3vFGmkJvhNmFVH5o2IuElEc1&#10;YWCfvzxhQqNsuoCvAfXkt1doJsyjOzzz3UGFIwWs5EVSIMGFCL/g0xgLcqnuqlqphklgDbbh9VRc&#10;dMYa/14KcegViJqElXNMOnJ0dLX1I2g2j2k2lGZx/jfoajYKKH5XpNmenclMSqC0iD5nzUcHPFKH&#10;1Wt2HXSf+hPziGzfhH3j6uVpfLXLSvHERzqtpsXeCWPfZqjD8ucoxf5pr2iTLlL3SxqEE1lh/xWH&#10;sPOW7V6VDxw15q7VGHBLSOGgKVRqPprcPj0EjsxnfADHsF3IsKBJ3EaiQ3LUFSwFAuhEnJQH7JYA&#10;EHBs2uDUd1Lr0rOlEvgECjCAAF3uZM+cCvVhLrvoukkIbclo2MrqwHWuflCjQ2immAEzqufElkvD&#10;/IsNcjmjn4R2mx3KKKIIiKky8Z/oMP1zLHf4YpXEVn8fUD+pIIwrxD8g0iqk4k/f3ki3Vwox2ElS&#10;I0CGYEpg0NcMYHQEfNGXcjMZoGBb+AAcl021JMizSqot3VMqrEhVAVAEKI1g0qm1ifM2OjNaqFI3&#10;RWrQf39u8rAWCS4KkgJfWrFnRZFhOnhD/aLFC0U14OPHmQfUs1Hz0kbqOtrkrygHZ1gVRTmALHBv&#10;y6IEauCIbYKtuubHc4rkY4JGYfThPuUlMmBsv3V13WzGBc9aS4yLW4l636667x32ojgePeHJSclR&#10;QFOb0c9VDdLZuD+6FmZ6lacAr7QieFSXRXSPe2CAEQMhPJQ7DZ5EjMrMyrWjzKxbb11n15qadrMV&#10;iv7UdWP5jHbdtXWcpWyxWcaR3IpAJI17u3GggUqMrElclXcw2sntzprzNEEO+SIfqAAGFmxHGmNn&#10;gAEsX32FoIsXpoKo9WoSGwHZwknreYM5eAFPbJsLSXc8WEhoiECMe1Yknk82LFjEng0EKL/Au80K&#10;xs6uI8usepBz5IVmTiQQUONztY28jIF68tKcAP4sHTfrfmjf3ls2NABenS6LSdBk3vOHuPr7c7TS&#10;EQzl/d7HBHsS6Y2HUEnH5JmO+enI1MyH7hLJcWCMrYUECPFW36x5mrvwe9N3WtrIDIEVAFXUs3r6&#10;Cy+4aweFbIwKKI1dCZRNO7Om3EEHBarLQV+ER2Iv6KOGBKkMY8VFO4IAA5Pkcv8UFIwdHrFPQGF1&#10;agsFIVfH78rFjqLRLcsuSI7QzPiUbqlz0zVRqGPO+UsTkpgHkU8wtk4G7jQypAGFVS4PQOFk3iKM&#10;YpSpCUFFVAq/Tvr9GHY65/W/Z/alz6+2qeGEfj6aGyO9BUFoFERRUWyz7QGLSHQep0eGEauGaO+N&#10;mEKI3KIbmEEMGEcTS7OEAf8CAMEAcGf0IhIAhcMhkEAMCf8NicPh8RiMTjMaAkcgwDfsghULi8Cj&#10;ULi0lk0ZlESlUuhssl8NAU0Bs2jzwnMiAEcAgPn9ABlCmgCcdGe1IfdKkD9jEUglOlwdqYWqsMe9&#10;YcFaflcpT7qMOqEpjUeB1mpj6tNElVACduA9wbtyfF0tL6ncZBF6iNcflgk0PhMRh8eCOGCGIvrq&#10;xdeu0qh8ZwcVANEpmSANCBgizdEcmeeugsIBDmkzNMbOouj4qMsyYBvEyhce2EaiMJU24XW6uAHO&#10;O+FfAv+x4fE4sPA3Ir204lEj0eol8rlMyMCogl64L7PF7fc7ve7/g8Pi8fkjNMb/o1Ve5sGpmWse&#10;Qkdjx9iloAh+ICAh/fxAF9OKAD5gJGWqcJrEEAWCVVBZZgOO+DznhFolEBWFQbhd3Dxho64cV5DE&#10;RAqIYFWOAj5TtroJAVmQfixDEJXI3VYPdTHQSRUXCeJa3yRdxGudSPEvYR7UgjiQUEURyAGXZgnV&#10;TSSV2jZ31EbxRH7CFvEJOiWoaPFXnTbJBgemJ+URNiZlIPZGZIciOgAbwGZwAmckMPKdTsndqojf&#10;ZDFEQlrpJW4E09OahF9kVPEce+e3lQubYfSR5VEilXopQmDQSpiWjoPSnKHSqU1wBqok5PCdTyh5&#10;T0Vi5CITTSNlRnICYNPOtIyoef3IRFyqsYBBE9immASBew0MiWKaOoyybKst4Kesyz7QtG0rTtS1&#10;bWte2LZtpGSat0Z7fQwd7iIi5Lbtg7boUY40ZTtEUeQ9PV9Qly0nkdNG8Q+wwXYYEUMmg4cAQySb&#10;yrwAJWXoCKmN7C5fABRKxiECjuxONmBQhrn9bZCEekm+lMYs6kJT1Kl9qhGkPUTD5yqIGmNWmXJo&#10;opokys5LkxqmsZofQAW8CDPjl0CtDznxNJWfmqz+jKDzvhw670ACKZJmhwpJguC4yupqrzwVGccc&#10;hDGqaKSQY2SSdCqZwrwRyemOr1lE0ilD6Gq99nCwhD6xsG6DtqZfc7yNC1MbSNT/2pPQEkmDZ3Oz&#10;RAChcG2Zv/ANhmBzpQpCyYp4AAIlQyETnIfodLEzpBZ6bfkvURD8Nd/GH1ZdHgj7Le9CiWt2TbxK&#10;k9Q/Jky7HsububwvD8S2pcws3qPP/XgGRHl6vj1k+N7II2ZSqnD0Z45F271w35iwH0ROn4+LjZHt&#10;xQSgYLSpXvjOn2ERoq70Ej/tnwQSSW8mIHpJ56EVSFMK8jZNYBkUl9T0lImj8wAsEH8TI/pLEDgB&#10;eUQwjxPVFG0OEm1KJJoLEceep9VzmCZtwQSflOAGUuOLdY5Uvprj8lMfdBI/pPUGv7IeiVprQnnF&#10;pXa/eCZEyIwbIGfVH5omakriKqlFJDGZI7iQdslikkEkJe6d0oiDWfAgTQNyLrTyPMagcQsnqVkU&#10;moGzCwhsBiuHCI8rFhDQmTQchIAJwxHnwG8i6NxhCC1YvFj+taKEgJByEkLIaQ8iJEyAW6Jpb4Z1&#10;wrjXLIo8j2D0DfdQACObM3KxOJg/g5BQHsQVINFpFKMGTAUlS3siJmTSAcU04ttrDknK5IE3NusI&#10;3VK+I5AIsbCGEJWK8jCFz9FGk0V2P6TRE1kSzAET1hBCUZS3gfMWTJ823RGbcbxJbXF6gBg8ARyh&#10;9yCMsQqBU1SpjQD1PUUppCaiaHZAXKkCjABwm0J6R5hE6idxfIMT1/ZNgGtAHK02d4Al+KBI8qaA&#10;BISEPPUPMwh5vCpgdIfOopipH7OFXsAJpDFoxR0aQVFlJNJOmiIesekpIC+pJIfRQzKMkADiVsWM&#10;64JUk0DVJO48hRCenRH4V4XdQhW1EPyuQRDwYOz+I6QYu1JkjTfINGGIRNCHpWIYoQczWpuyeZ4X&#10;B/ZXoV0NH9LJIQA1AtoLGsFfUk621uj+XZGCMokgBpSAJJNaVFs2o4w2eIJ6/n9bAXRUz7pZV0Kj&#10;QF6k6n3IlK8Q9sgGEZTiIZPOcxDEuPuS8e4ppAnDkccNQFj5i3YEGSSyxBqxUBSWLQWl1ZIJRgDX&#10;4vpEryGnzUiBNavVdCGO7IJL23UxgBE7imAV+Nm4jljVig1iY7orSbtzbe6M3igWCHwXkvU5mIqa&#10;S4ropTW6QEego5VBrj0ZPalkicgjT5mU7nG28ASKaNHcZQTSkU11EAEnjLIpk00dvRIhfeukEcAz&#10;YR23hOTUikWGwLdAhagaKNCK0OBJlwK93vooappbJp+gDRSXYohQFYt7XysNYNb8Ts0wJijFeLMW&#10;4uxfjA7sjJHSQDvUfGJwymNLuYmjCjO7xVdxIBeFFWVTEMRTQG5hDEyECS4QyFCaGl2TIWpUhCBo&#10;iGvIQm03hfVFOaI5Cg/NWcnETv5GwsZZSzXMhnNU0SKbNj9vaeUnplbjnbT7Vy5B9qJFwQaaqTFm&#10;s4xPywwJr5C5ZO3ve3SjduI3JyYaR5/ZvKBtLkxAQ/M5iHt7qzGmgyVCaF9vCQugKwSvJJpigBp8&#10;EieqBYRYxARtEkr8jiV6dsYyOKTu9Vw/KVmsFGe4Uooj30Wo7plcy2yqY2kGiba8hdYU74SQW9Qm&#10;RPWIlE2BrW+c1c2ABhQoGS0+88kTRSvqtjgSQPuaabSNY/HDLBhRjjeO8jiVZhkSRwhDGEQBKVIL&#10;PFICGG8YjiYhc6TQa11scWeNNmQXcIEiUh7CAScSIZTLKYAFgl2VJd8y9BoUTmIiNXkMDSeqALc+&#10;sidA0uOdiCWMnqC7IT1b7mdIDJ5q0fO5BckFHyWZvJAm2Bd3R97IvdPFuRXIELJghLsAlxrOaMuJ&#10;qwtx+dRW5qy02MN1wEFEt/v7VWhNB16R9JysdgdbgEI9oEmTKgE9N5WS64jvNgwKINl3nU1e0cIv&#10;oALTp4aUIJN5uHf7lcfOV2ZoLmtdUEpJRLpDunM+1S0ANMypyRMVWw8Je7PgB6/gn6pvOScgvP+i&#10;9H6T0vpiZYzXAQtcWNpJenNqQJ5HDcKncI87kheCR7H9ISik3jLJLEZYjOpEqfj6uE7KQ34pFX+6&#10;HLVCIf5vCPAm+mqagbyu6+Hzcgk9gA51Nd2X2AphrplHjOOci1w/b+4W5ucPiBeqP9Nqp3skEYCS&#10;U+IFb+k96txTNgkklTYR5xUXQQxPFK4URykhp9hOARErE0JJgzskkR5PEwgqZb8etVUZNCBf4qkT&#10;0vxn8Vx4Z/lN5OYsFhJRp3phRWZkgTZ4Fw8QQz0z4wgSoNeDQzpneBgRUw101OpcwxFycbEUQxEk&#10;k0tkBbd+wRpZAyxsYxNelVEAOE0ZsCJagQs+5koQsyIRxDwPow0Q8xFZCFN6+GFW8XYmYNhFZ+N1&#10;8AA09/cP95hARnBT1LxrpMmGlkAT1RQ3tJhd8T1ZAvx4ZTIzFSuCBN5gNXpAQilRQpo0sQkqAAdQ&#10;FK4f0iVHp24a5PFJgQ9QFkYQsyVvxiqHEARqF44X55YcNiAT89h40ANnUP1d8aIT1Y47gXB0YPxx&#10;tCMeV8hxxN4T1K6H4SYlwyAiWBpe6GxAtNx4Je5c8ZdSODh7wgl/UP8X1MRbhbwRxqcVh3wAAklK&#10;4QxJZBI2lNWBEQYyYw0ikR5fJ7gciMYpETSDIQtVuMcTIwh0E095pb+At/gUts0cYZN3gPtYdD+E&#10;URNCgyyGJId6GQWQiQmQqQstp6lI96tJEIiQklwlklqDZhZomOEAMuxQ5D0wUR4flRYaBGGK9wdQ&#10;aLl7AfZLp4kAUXZ8h2tQonV+RQY64RWNEVwrgAYQlLcZeEdbdIJWZU9M2RyPA6mDg38RyKGRt80P&#10;oxmLaLoRwQx+p0qE5RSL0AAUxhJLKAUaQQ+Iog9vuP5N6TNcGRqN8AGNYPeCJ8kwWGhoxsoAN8wQ&#10;0bwg0qZmQQ1QFtgf2LAxgT0QkUwilGGCsA1RQj8+45+WQWQQZz0e6X8SBOpJYX0C+ZNUl4iMmU8b&#10;FWaA8RNZ4ASOde5XYQwpR38XBK4ppXMRNPE484syCUI/soGQybE8U0IjCFxm0jsbNVwRGRowgqRB&#10;pfUSaWdoUAaZ9o4AkTuYyM0AUlYR4X1Ys+M/BfdSR/MP0f1v534AWVIdJ5UP8rET1HgXARlPVKtl&#10;gR6I8aQXYup0Fl8AQQ+JpV08p2Je6c2IOGp/xXRPF4x3aE5FYZeX4Qgw1yRLWG1laPgV+KR4iIUz&#10;efAql9xCgg0ik0uYgQIQlgsRp9FVIQI898qOV+BblT8u4QZPoaGZwomPpux8oR4xEiV0gQ0ZmFEN&#10;qjFxY4SWcm1rmgcP+PIWOTsVyE10McQ8yMKSWjhQYk9a0QSNhbtsmZhzgRyK1N6QFV01QcgCilVE&#10;ybItuQelilulyl2l4QyQ5jVjeGE0JatWN9+E+gVhVWaVwBwqYQlXmB8Pw2IchA2iGKpqB4+IRzZ/&#10;uMeXBhR8dNUbxmaKNntNWJ84RnAVGPREqlJip8hnozWgumg8qj826U5hWdeo1qtUwAN3o1OdITQT&#10;0fmYUSY9g9oVFPEsEqaHmfWYk40/omIbw0uBVwiFpD6W9D+h0ANb9GksAphq1++n1PV7N/Iwgg0y&#10;CoAvcXCMZ8hp8AI/sxERkyApooqUAZMjcQI+5QMJSt0FWt8EmuFtpbiT48IQ9PGP2cOMZewQtZUh&#10;UqZVl01hQQkvw/uuyl+vgeEX2DQNdWWbde5cNSQxGJcQSqCpmMwwWpx0xLafU40+dCYYgwgppZRK&#10;kik0IjIXZLewEAJBJbAbxwekSBsAB7YXBS8UJ4YyBVkRkkksEywf05800Uwc8TSMKgsa09IS+ul3&#10;2v+MtHV0uJQQQwhQEV4nkXSN6o8gggkT18Smpc8+he9Mg8oikimO+IVCEymYGGmz08ojaBcAIUAv&#10;wjCz1+Z5JPAdoQtKKUxVNfdb0AEyaSutlLhoxux/6OkWmcN9iSilpgKo2cZNKw2WOggdyjRiqbmH&#10;R7Q26f8vNtwTsUwflxICSvevksm3u5O5a5e5hi2mGRB62RJ6YREjA0IbROC1FUoAMwhK49aL4ho9&#10;pMi4RzSpMsyW6zYQUc4ANQ8k1R12aZUSpd9A0sqSs4NSSXuJ24gta7GZltuGmSAYgUA5+aKSYSYi&#10;kwiFG7wRM9hTJA1OC9APutagh2tFqO1bmhIhGOqkuIacBM2Yxb8a5K5POpAQs5+hMfYrF1sUqNKE&#10;c+ahkP9FgWZVcRMyBLEWl1hgycIQsiVQMLfAolwb4HG+Icx8+5WPtgC8YQwZkapcQywpp94QsbwT&#10;1ChQEX0jBFVwildfg4+tK5nCod3Ag0ErRd+phQa5ARG9mj2024FoyZcReLhfefIZlTZhJRcSDCZT&#10;+Klv44KW20EXqg9moxMpqhacNZBZZucP1JZXmcOLwYYSowowsxWn1/pllSBRGn0ZeewRGagtA4bE&#10;hSAbyJAQQuq6VM2KuXAkkikmiZtfhOUhU4s0ImiZ8eIoEX15Qe5XYik+AjJPUQm7YAN25rIYY9ie&#10;+rBn0WZPO+JcxVlb+lqucdmjyNHF4RV0OTUliR0XcwWGykkeGdOUI62o1c8a6hwgl+i968ZASLNc&#10;5N6jENoKrLsD/L0GjL97fCu5S4LMLMXMbMc8K5sAB6ymN68V6vwya2TJliqr8BJK6Re9wpp26vOf&#10;ctcm18idggs01OIkkURZA0eUzGgQxcwjKY4e4soa6fSoVQZnJ6Ma4UQZlFqTEPJPXFASZK5uYRoa&#10;o0I3tawPoRkikxEQnEJ07PQ5W0+sEAg2cnUnqE2uV5mnyWgciXUnW0AAEoFZDCY0iGXOpN41GgOO&#10;+f6UmfUQ8vw48imFUxOJyyFHRS1b6/e4AQ0R5PUjIIPT4H/UBtMdvIvJ23zGFH8bxT+xsvy+8QQ5&#10;8iVJiXIg0gvSLMjVacEQI4tQPKgQ2qMYgjLQaE1Fo0I0uNiVRPcRxv61kP8xF7OruoR3om1v6jMT&#10;RChZAQwXbEEaBrEchTZvoSAjCdEfYZlRTCkRoUxKcUp24VFPhU3AO7kRHUlw4gMqkR5ZAlx4F5C7&#10;qfYP7DG+eNQARK5QFHqi19ww28Kz5e/LNkcglQHYtffIK3cd7HUgkRG0zZ1NVQE+Aik9prS92PoR&#10;GGwkmO99oAXX4Xq70QhHrZkd6J9J0ZepZe4ZeXQWZQE9gqQV6Z3cQcMwPDaMe68dy09R8UR25c85&#10;uzK/vPWh9iq20rE/s9rZgaAMTfMMvfXLkQmZMC9IxQHVceLBLf3gDgHgIS/MrMx656cqZHoVF1TA&#10;RhYwgklFZ2k5WOYgLf8eR3qfKM8klPEyDSoAQrHOiSkQmA7d6POwnMS8nKDN16K8gaKrEB5QEmg+&#10;5xrEnBQRlGQfuBQqYnWMKdoPzegc4wjVAVzP5fhtYTQarGvaCVM+kW4Q9RnZSgyMNZ5OYg1TkTk4&#10;0xFK5H4QtcxYUWnHhsIYgV7O2mp3oop+4AjQkiFXnbfjcRzOcYhHq7hXrHwrQMzngXYFrnu/BV0s&#10;ExE3vNg5Voss/K9/yzfBQa6Z1oEja08rFRR9y5LgO5k0I5/bGFuPrUa2QQ+xmfUT25AUxPWWuSeZ&#10;idN4vhWhQxdRwkmKlGF0ChrbIRrTYAFPNPNkXjzmDTlAQyxVm+aNkch5yXISo01WIP3j1qMTawbh&#10;7GulMAbPIf3syqEAJPFOYarALQdcFHMwjrwoSZ+fKlE8pviyI415rqQP9b+k9g3V2NWgNMiE0T0v&#10;oT2zESBehVy20yaZ3mIBBvASZpsoTqMd7PFUsASWEoegKcTqhowbwwgoFPFHrGiLMcQT0yw4tJg5&#10;EUjH+KV3MAMr8gk9gbTDyrm/y+m2Srd/y1MgkaIqYMLywK7y5ToSZFoJfzM+DpMdzhbzbznzrMXg&#10;WRF6cRENb0FOLZ7BPLVNWhXrGdhMhv0TRhx5gzszVv6miaFmVWP08RPdHgGzMALLdV1QErE9jm7D&#10;jyB0u20Soikg0ZklxhqHOzqMjDiRqoSovqpe8ildkiEyA0Lmiod8/2YQsxAiE01JjIvREyBMh+rG&#10;PGHoa4fQ5bk4T2QZgUKkYPpj3makgSBJb0gPoLb5zL8GjfxVBPE9QlxTIRlQEUT3qdws9cTHGEav&#10;/PK2N0vgwQIyziHzu5i9ggAw3wCgm7UAM49QMyahip4fWyCkrurGBNnuqRpR9+J0s8oV7Iu09fsS&#10;CkO9zoiUSW73YhXXcS9bTF3rDKX4xMvyQQSisgJBhVyru785XpzrFXQoE/s0s9qDpCPwIR+melD/&#10;revyIQAAQKBwSCgKDwWCAGFgWGhWHgyIv2JueKxN+wN+RqLv+Ov6PwOFgERyR8SZ1SiOR2BwcBR9&#10;/QOOv+WQeXwmZQmRTiBS0Mz570CTPiWiCigajvCkvWlu2mxp+Qmo1KpwOGgWjgaRS2gPeVTKZwKs&#10;AqxvqyvuzgO0y2Eg22yJ3XCyvqpy2bQUD3gI3p5XyZS+8Ae5UKqYScwu0gOvYXCy2WhTHwN45KBv&#10;nK1+O2uBYinrfOrrPuvQwmWhfSkzTkPUirVgTW4vX7DY7LZ7Ta1Od7bc7rd7ze77f8Dg8Lh8Ti8b&#10;j8jYJrlmfmwM79BEdLk9So3Ju9h7driVqD4iZU+E60CeGBbjd90BZev+LWyKn+fay3ESKB4rX7jc&#10;TqV9XF/tYEKQtMX8f1PEHettn1eZHUiAiDlWdo9n3VFLWAYhEQMW0DQOhxCV8PI4ohWc+3rgpUUy&#10;iZiGIS9L0XSFC4oSJC12VRWITfqAkFYhF40jKOUEjgAUvf9U1WSKI3xACRG1YBLVyklAzmlIoZUN&#10;SVkDYAbZaC+XIvAGSWkaWDgIOOZY0A+aGlBeITiU+I3/lBtXfgR+YEQliEDkOM0ff9ImIkaP4jS9&#10;RQgBChoFoiiaKotskXNej2VPlvnjVZg0GTVH0teN8EenyMJ2QWflpSJL4xkJH6mS1VosR942ZQRF&#10;54WFRwfrVIpsUs9YjTeDI/ViajksGLlSVh4wksdVlTS84LMUJcqlqCSqfP+qkNmNXKceyBgCYBF3&#10;lidl10d6KgDXKA4AnG0gBueXqmryAJenC0UtmOajpvdCWPBRLUoOq50vS1IqRsMAFWjZE6veMEsL&#10;hHDXajS8bTiapo9QsE8XVY7ManmnqnP6CHAeN9ELmpVpSObHD+U+30iWMCkyAnMQbzNTTtUk8Hri&#10;O35eViYzzz9uJjiPBFYYjA0TaNCECBbTD006ubpYWPpfuFAkiVgJ9ZYg3tciO5kCeNA1yRU5zO2Y&#10;uNoXA7lTDbbRO2+tQfQOY6EAvdqM3ii9R3nfN937f+A4HguDbpyyac0Z3PdF0+Eb+/ZlON1KAAG3&#10;51vBvXpe9GlTYDdgLz888gQSNJB5Ns5jhjaqRxDjdSj/e3VktUdTylsMBns/ktwRU8xAkHu/2FAo&#10;RzpGtqeBGuwbCogDtC2m8n9DVP6S0cTr3VFfXVIKXAKXu79tNHqR3BPV5dVPLZvyIESJ49oLgqfv&#10;rnc4OGv9Aw/a7bR+BWKRbhiNCLO9J7TsUfv4fK8l7aGCfAZQ+QNXLoCBueJICN4LrYKwWbyS8a0G&#10;lIlTRMud2UHVpmGXWgt8rroSEEcmTJJD1CGENgoVZhYEmnD0fiQIwDvwPHjJesEcg74fiuiCLaIY&#10;HIiqEB7EhQiaAHkXVy6xAIAYZKEMKzdshckJwFS8mNEzRyMNWIWy4l8HISryfKS10RUzEEtV2f1q&#10;bnk3QAI01MDEdIFOgZOS8p5jWlAARGeNUhH0noEKst8qzngOyIgoRcbkjGoLzj3B4gSPIBPgXOkF&#10;dhr4QRfRkeOChfiPqyABEsmRoR1vjIXDh36GmxFlG/K5CMTyBnjKwSIrksjWwrLOnctRB42RQanD&#10;IrkjoTGyeyTBHRaWeoOJEUIl6IyrJjVyJSaYypqtfIIYgGc2jThMUJJEABLQTTic9Becp+H8zmnT&#10;Oqdc7J2zuN84ZxDig7nSERO82Bkh4yMG432TU2FRkLiw9swBegIr3HS80lrvVjgkK5D2ApFyvKmZ&#10;mBsmRXIrkTT0jJDgDqLllK4kF2UBwAIYK494/xC1NvpmJPckRVpJsfnRSh67tiDzfk/Mee8IQAyz&#10;KOtk+xEyZSKIm1On8m31muIEi1hFNkfHjlyPtFcoC0wsecVM8bTALQ/HeQkqxLRDVgGbWJbMEg0V&#10;mTUQNkblHNlSMAoKASFS8TOLPGhzDr6ZImVeeukclSpRPhyQ8CtOrB2EMK6A7A3aT1qrqACxj4LH&#10;G6RNZJ3DsHb08Nat0icviRL6Ksy6UsNGuDeEBaRCJUwNWokQB0GtrAU2uo5ISlZAysRLgUskgRcl&#10;mDgUjL5ILumkSbaKWmjiEYGGaLSvptS2Xl0nXfCcrBT7mnGk6a2rMpWh1EIWS0rC+rAsnlLRoqxM&#10;rLMCMqjRV6NDEL6gUf9k7N3+PWhHJeEpt68I+ZTP4/6lCGxjhSQ1I9dCOsKYXYGVw3yL0Yi8AA8d&#10;gYFEDoPQek8ZSsEDl8ViPNK1NGtgDTmEb0ACvEKgclV8xnZNkFliiaoylLX+AKC3F7bwnQSR3cB2&#10;ZC4igcqzYWctfMd4+x/kDIOQjCTxOcQI6E9HGZDAAmyrcllO4dKk+Q4NN77WXAIy5SKz2OnjnECY&#10;rE+yL3bKOrmXz4E1R0AwQkl+BihV6I66uSkm4z17WouMAZIkJlWv7CcxBWKKK5HRoKJ+UzZZ+KOh&#10;pmt0sgtTljXaFGPTaT+PbJ28dTQA0RInbcABcn0D8vPHypABFyGJxrRpb0ciFu9KFQJ8xC7hPMgE&#10;MDWYoNaw2AAy7GIS9dwjpUPxIKY8t05JkmNJxZVWZRMXnSq0yNS4K16a3TZGSNVVOOoYCAIdsqvy&#10;Xtx1pFxsbgKFDC/6Py5airmPuJ9XiD3RxqbNqcewBUw0il6p+UKukNlDsIoQjN+qPGubu1wKQwcE&#10;hkmNLxVjEVZKszWGib4RPfhLpYxtqjx26WyYAmWmcFbLh2x3jW7spI+sgcUxBgNpsro1xNV6GIml&#10;LVMSLk8m0NSlNxzKPpZ6XENgg3a1AGoaDl6DVXT0mJf8jMuemnEH4CRk4gVErCGscJsny+Ai9kwA&#10;wKJlk5sBrXQcTMAhphw9i2FtX1oIdFIGqkEriYEsvE9fM7VDU41tEkCRqIPNeLJhNlrplKLTv4w/&#10;A5mIEmPXYSwY+Ibi+Dj1OWCUc2yCGUO3W+708n5by/mPMn9yK4nI7i57bch7A+pSmY+Ijl8Yjew/&#10;+8my0mnItPSu5ABd7EuYRS9DgGKF3EACFyI+QRMReHtpiCxwRItFzxIsE9fMAXguVJrs00MJqJl3&#10;g9cFjnz7tUzsIKKuIP1kjo4fw6L80glH8oT16OXUuIAXCS04cMBLDOS6pPGYj2U+tV8EAHj6t0z6&#10;wCgJYAFBzNzKW1V9IBhvDajhg1YCxCQK4DgXIEGODB2Cn+xEzLDU3ThiAIoGyGC/UpX+VOxLTLiG&#10;DNYBRtFloFQ/TzXlRtFHEEm235IMR/TNS/RLxVihDNzNzBH+Uxn6YKTsEbjdjx2v39RjRXGhCPhV&#10;kglLDU37QAxMoSxMnfwtAqIVRAz9gMAc4WiVg1GKjkE+yXiGD9Aaznk+QyIZwLIaYDgK1BWjSqFM&#10;jyiPx6WyCXnRUIzST4Q/36V8ocEm4LIdSswBicw/4IEm1UlMVe4bmyWojnlHg+hMhVjIhaVqhQlB&#10;0uy5RZkuhAl4hl31SXjvWISDSDnZADRciHzzYcQATBhR4GwImmw24sENFGj+hRzKT/iDlvBZyE2o&#10;BjUCmOkJVuk+VJ28V6RaYShZXu4l0oVRgAD+xlRu2pHGxAwzI1AsY1luhU0SwRI2wVo3W1zGg7B6&#10;yFhaRXlajcTLoMjeIf46Y7I7Y7n5HnE809W3RF2BhXG4wBWWhZRAyGC33p4mhi0hjdop38m73TjE&#10;QASY4UHbl8UknIS6hLVBTvYkBDTaiEUpzHm+ABVFBVjkIS2omy012eZDztC20MTCxT3o3OA+1MBv&#10;nGRHRTzVxR4JBTYexwxLTnkwxs2kTsk/my4GEqBeFWVB3aYTCPmpBWEORIjoBYhYzNY4BQiSXST1&#10;ifVAVQSBC1QBVMGYwBhgGaVB3ujK2IgAJNhuRF0Gg1gk5ahXCGgUJbgQZcDvTdBRYh1B3NULSMla&#10;RaYrXLREw2Zf5UZeCXi+maSbCETlXahjGoSPoKz6l93pGyRs1FGaY75lRxXWkPzNWODvVQA/TNTN&#10;zXmx5BRtT5JWTWQJxckPY/3xi6JVBhxaV1ABJCw+lVTCRrTvRWIOpVw/34Q4VYAhiuSY2/QjESxC&#10;RF1W4ZwyFolWQOJzRA4UwyZ0RAzLm102gM3AorU5H0nTnMReGHH6ZPhB4x4j5eJPJ3IcjuH5SMi9&#10;CDi+hXFyhGkFDnhMkNGEldyAJMgBm6IeGHx4zniEWLJHyPoPZo0UGy5egAzvTLjFwE5ChHVB3QQ5&#10;Rs3uEClBRCVW5vTBFaoKRF5/jdikTy4sn8hLUOVJxciuSESJULpWpu0t5shHYnp22kIRWy34xrx4&#10;yYyETZgzmKAsk+ySVHJcAQWMUS2nnQxaaLhlBlYIhY4rXkplhyI66UKU6VKVU5o8XnmSXoGSzNTJ&#10;5MaK215dw/zLoAAJUNCH1W3rCFBByY5Ymn38mhYJ54m+VVIupD54F2ke1OFjJPRCyY0Ek+XZyE5X&#10;ErJ5D5YSJCSDiGGtxA6FhAjNYhS6lIyJlPQBhcpiFLICw1aETcUCjvW0qMp+VL1GRH1xB2pRXJJB&#10;qMyAHdwAm14HRKFOBF31ZVUKHbCGjJXO05w/13xoWi030gJkWzTnTdqjHXABEMjNyH6qRtUNBWBu&#10;A2q0Qu60wWK1VqhViGCanB5kGBk+VlRB1FFWRMlulW5UiP5WVDDao4Fmy0y6ZP67Zjn0X8xrarZq&#10;4qRiFqkMqVq+xvSsaSBhBT6XSUpZUJ0xnEzcUwRQCbENFOzvXPjamLBMqkVsxR2NA/VVawQh7Gm/&#10;xAwZbHgP7IH6Sr2AG6RHykZv0+aImwyBKDFgTbQNgOrMRWIThMhiEYSrIR6BYIUfIqHIqq5ioeUB&#10;ak5QCNGsIQxuBWECkS0VRFYS1Gj5D5CQWH2a0AmqJYx1BLWaVWaTwACuTkKxmyke0OW13yRZZhh2&#10;khadImA+rT35q/wAI0nsjU0tH/WFUcYRCAExnixraah6aNi6rUZghBSYBB5fw2T7wqbhkIzcZzQO&#10;AQLj1HHqRrRL013E29XdGmRInPlgU36/BvKUrnroboroxx6WAAGSI823KEYlkm3qn/AAXPlWSuUp&#10;Zumz3eymIi6eS3HzRZVJ65p6xBznql2qWmKpIiLQLVKwmrmVxVhVrKipokVSZK6CLVlvhByGorTa&#10;i/VOFS4KqBV+WqjMX+Q075DLlWzvaDESx/xT44K0Q2gKL8DvSGokgA4gGNgAbFhiEMlWToEpaKYf&#10;Rv5XDLkUxAibDaoPhrUS5KTPxCSY2XrXBsy/akBlav5BxryY4rRMjJ2wnE2LBwa0wu41gsQRcJAS&#10;MJj5y5BWFHFFE3zN1urPSNRR1gUS17hSbQHbx7hC2wlfVjZiXslzrPrcxR53QBxWE+X+WVQ/xIoW&#10;IMLpMThBBQiEa+hBSI0NDoCH4S4d4BzPBR1b1Oa+EiBckpTBDFSMnPlaKjzNRTWrLxjy5I73ruQA&#10;Quccwp8dRTyXALwdcerhAAp/zD6cKKzLjN6mgx8hchmfBhGOAMsi0EgPMjhVorVvw/b7pRZCFarF&#10;m5nR5Roql/Iz7PrFodrPmsCGo4HKyByBC2VnhY1DFBzai5xQk30SxVjoJgZ+JrwA8kn6boGzcMD4&#10;KZSGLdg+8asaxJkJ7logZXES4JZABckxrBq8bQ0KE34TpxhE1/Yg5GsXoeMZbfmNbNXsK8ckiXhL&#10;yEccwuaO2BhUzcQUs7ASc7hF3w5ZDHWHJFGIJALQq8XkG18Txu8u8/M/9ANARCbprqGSmQBMosA2&#10;5Olx2zs9aZYORSa9hwMKLayJhVs2j2zk4UcACr69ZADlsWi6oh59gASTRBzLjvTNZs1J70QBCXiG&#10;lBXwh25kBhdCRgEChLY+g+gpdPA0dPqs2AWdgAhIsJgSMJARSYxiEpRTyGFHHKBQjZGaW133T3Em&#10;2Yspw/0oUT6zBwiYzLjoJLRUlBUOSEaEV2A/ZXCGFFMTRs3QHQbw6bw/qcYqR41HBXNZztUxbuBC&#10;VBwntfm4A2FGgStgwV9hU3znlDEFKhViMlcPy2xgG7ccC6ZJS6p48ZcQGksFhBB41FKChYxA0NCb&#10;LlSdIRRAy+lqtAs/HojP00CDhT8tWCJDD5Xrna7PEAmoqX0KBVRDVBTN8mXszMVqo6BAlW0PS2bv&#10;3SwAS/QdNzBLyGghd0KjkUGsHxVIctyXhgE+TkGKtgGBn1XjBWBqQQ3iAMbMQOhiJ8LVy27M9vBe&#10;lB8iDBbasXiprFtk590J2xRB3PiEd6arRMstT4CGBgGt45adbJQ/qrTLk+UT4xKBdXLQG8RVpExH&#10;TNRCbDlqBF6YkXYqTUySaKgAR837lbMPWzFMyq4b9s7uhIiGFBTLrZw9mp2NYy1srrbmGClHECiu&#10;UPYs3TQAWsCI96BcAv+Qws+RbYBAyhK1QWN5BWEEh44AhSWGA/KHRrSGCGk+XVBBaHFTAAkEtTtq&#10;Rss/uYOY+ZKVtBHn23TkDNR6aanbIQzBBLSGizporylOy7omxDXdTzmotYRuZseUnRbUCP5ZV+wB&#10;VWUMkpTNWCRCRgFFB49xhGxE5BCLAxOlU1wxumB6y/dgwSgO+nqyRSXLg9QoupKERU1qgYuqarZ0&#10;QyaZIAIrR/5vVYgzc5uSmXjnlBSY4dKMm8aBA/tJMoRxXOgBb6DF1ByQSSdajM9bBshcqEdd7dxx&#10;FamrRhUFGHAwe2MdQp8tRgNhQVwQu4InBXzUyGmacwBAjZGEZDz4BiDvbKtdONqCHIA/edyQJWH9&#10;uI364PyBGfzM8+1uBZVorEsFGNeHSBKZUq+Za+0i0jGcbx9DMb1Ce+N6nRj12kZJwEiaikZHhZWp&#10;KJDvykXZ6bmdeKUKBFwhPKNCRAziMjgPFO6oAAGHNIdmBUzNQz/N1ug0vOnW68wBMRDLp1lrANcM&#10;yaOIcuNWLcdtdVeJOYkmZQQBxiEChgM6RAtMBekpToIJn5xHdWnpRLuKOHsANlL9nsUUC72ohInt&#10;ESyaBWBQr7nD9utDBLfMnrbuhgOUmrfRsZHH8ALNhY0ORLybM3wA38NMy6lWU+WLN+QAkwzU9jWC&#10;7k0Ah478AKBVlBzZD0z5Yq4ghaQqvnuRQs1xhBBgFqk3N5DLhLaDIvxBENDJ7YIvjTBIi/Y4GyEa&#10;xZx40S3ivChhfTfu/vvv3mOZ6WnlyHzNToIzEBXV0S4rWBq5T1rv63/X+dVR+g7OqMp5uIEe73VO&#10;zmctxgBQtGPSqmiYyHwxf5srhAlulVTsBiG1wav7xVk+211gRAxXGtQoDvUORA9R/9BAAAAAFBAN&#10;BoFCAAAYW/4bCHlEFJEmVFAXFjTGA3GgPHI6A4/CZDIgJJI6GZO6ZS/ZXCH5Ln3MJFCwDCIbNn/I&#10;pzOp3CJmBZ/CJW/YMBpmDaPJwzKXS8abIgZUA5UpnPKrQZW5qy763MH3Vq/YLDIo+A5vDXdaE1am&#10;pbJ7CxHcDPcqTVJDBAE/rzIp+BQ1fqI4cC+cHNp3Pp/Ln5CLy/qtM47QqFCJIBK7hZDM8vCoWCM7&#10;lHxoK7OwVpMzDdFAr5MwdrArrnHsHvstQAMldoJmhVus6CLFvt/wODwuHxOLxuPO25ynrzMZIs1d&#10;QBNrvjM1k5JSXP2sTv5mE++H/DCHB5Nk98pZMG+ZrDcjK5tM7JlodVVt9lP+IQNf3GDTfEiXdZHU&#10;XlNlCdZAkzaZN3FaA+Dig9bDURQylLdxVUWAsJ4aDCHAsh53wTXdyIjVVHkfRoG2sA45IsPOLlkC&#10;KMWUPSNDfjY+o4W4AYHWKIkCc5vnxR9/0CBGRj2khEDyew/13XyOD6QhZGUdFCAJld0YNkg9lmTh&#10;xIKTJC1EWRM5QUJM2MmRC4+AB8z/gqPEzmNH5XAkHZ3PCeTqntCFQAxZFNPFCJuURdwWoc6KJTZX&#10;VEYmUI6XxiWUocFgXpZjDapl5oJQuFkJiw5C3qI1akWg7maWQNqqFGrFJgM/l3n5cAjmxIjrrc5a&#10;5TZlGUbydwdZQ3bCo9AmUXcD7IipRIksyzbOcCPLPtK07UtW1rXti2batu3LaWomlyGdCB3uQiLm&#10;t26ECkqDzilC0U6TNvHhB9Wzvkp6pdYZC5Mum0kzXdlGMV10UzrxJHuP008KV0K8NWS/ECwo07fj&#10;Q9I8vlwV3TYTccD7HkIhFfgavNfEdlJH2Ju9OacAFHYNjx2jnepM6UmxXZ7OoIM6nVjJnmtBGMXy&#10;bIqO3RcpQ2AUfbRwpgZhDH0Qmx7ICHVHRrk5ZKSKGJGBFRMmTpQnmxVQp5PC+NQv2/9AgRZi+25E&#10;ikYlM5+E7dRK3eOnwmJBkzULR03XffXv2jToJSKQFf2oAmaxpDXV1DBELZTXFJOzlq3Ou7uEZsAZ&#10;zAOKkPRBIuagtIeIjpIlJUm/es63rraok6L118AIuPPiOngjT5eQlj0cBDwO2cw9Vhyx3nfipWTm&#10;QilPABCwjdg3S+6gnGE8lAgPZbA4/OHv3gY+CYYJR10ZQ4jTe9QttrSeYzvuMn8Pb5Y7FhjEIge/&#10;iqg2C3/PFvsgTKn/I7agWQ3iKCjgNPMN6BZ1wCJ+IQ5hx7vDipsM0ypARdyCkGBJBwu7w4FjeU8n&#10;IgzpDKGuAq+ADC7GyqecCQuCUASwMsS6kIAZSTeMVUCSJShQl6uIQa7l9IATeN+JcwYAidVfvbPM&#10;QhkTFVTKeLIrNQLZUoHoI+eYzRfFdkkLuvM3hgRwtlby1BdgsYzjIjSVYIMbAkxuVcQQyibnfAHU&#10;pCckR6oQFXH7C4mj1CpAcN4uxs4/zEwpRAw918ilpwxkXI6R8kJIySknJRa631wrjXKueSpyDGPQ&#10;eG4hvUfjpObN4WRAxpyYo/L0tY6MjTHOSJIz0lhwSbRhUGTBCafibDAl7Kgf7FQXzCDfMRNhQhnz&#10;IE3MpBq+gAl3MSiprhCGqAhV+URDgME/JQL4lRThO2Al5l/M0skok0kfMZKFzaUGZkLPUeYWc8Br&#10;TyCxPR/SGE3EIYASRecVE8wihe2yCZVXGu8QUWSdErCeFkNIApZFDgHkdZivUxJjC7lEhPLMfrti&#10;bO4Ly6SRsM2oSvXg/8nJXX5vuGcLWlbtgY0uC7TB/AHpmEhLJKeWkpCbvrOEmqUc4iwKvR0q+UU+&#10;gCRcAIR1FDyqaAAfNQgkZJEMLzMo0UdrsTE07epSMhJugVJ1k5WCsK/UlPDRA7FitWCVxBfE0kAc&#10;uB9yNLIk9HBjGWUMgkBSvKgWK1rIFQROLuyENXQiKuwoW7DxsCDX+AhH1KF8S27ZKyV0VOYMS38n&#10;cfasnGjzAs8g4BjWgXZX1zlDIOAkP2DVnQIF5snAHZpZkGSCUHnC4OgtgYAObOKyy1pM6KUJLu+S&#10;kpCEMIgehL+OibpuEkocltKB5rRlWoIxAnMfYJR0QwXxQLLIUvOMWXl4dnliMrIW1woRXbLEuSmS&#10;ROsKbRF5JmBK+LmLxF8Qweqpw/q5j6fOQuBCnk60ye2oGn4AF2CtwONHBOBL4gSq6EzB8gEFOKoQ&#10;P4w4BVemdpkXdq9kSBIoL49t9ZM6HJ+qWaBoJP1LAXjvWLFpOat4uxjjLGeNMa40kuXKTId1zCIx&#10;sV9LbsYxlVTRQnGL6DuyxAJhQ6FwidFLE5lAa+UiRImrcTojsbgk2JN4Qg8w2MvigzC4hhoK4TvO&#10;tMyJ+dDKHWtKIpRDByhuXiIRcqozULzSqLEWSBECHlJdxhbgf6W1AnqKEfYWwzNEvOC1owGmjjKI&#10;6WNbHPBXidUgpKlUgSGCEINU8yplhdzeE20LTiUTBWDHPPaSufFAyCJM1OASgjpMkSjSg7YxhRHh&#10;nmXmnW3xjXC3TthbGjlAZYABSIm3POqXeFkKIdPVxAq8gUVM4hWJUElRAyKQKajXEGqgr5to4xd5&#10;qXdx9ubc+liGo2G+xWnuRB/UftySHSBAsCT52gACLZDXFXnJc+J1Eq9fnDj6WR+dVSEMxB1wpAG+&#10;JRFkTrfgu9piZvKh9uFHWRyQ6AcSQtzCoBicgGzyJJVoyZsifsDflK89yrN4yuiVzm6Qulc4myRN&#10;Js81HcEP22d+SfoK18kxlSTiflkMTqw4EFd90l6GAXLhAoEEzUCoHT5nDOpw1UZGEYBqGIYfnRkv&#10;kEubXoH4dGCRCMVF3h0QLFRjHMHqPVSlCcyBn5zIFQ4KveH9VfephPYtfiCbvuDEMztDFTWSASvM&#10;mZXWYvDJEzwvPanOWmgfuiSvG/K+Y8z5rzfnCEY4XEQJcmO5N+dVAUvY2wXW4Stuj03FIulTOtjZ&#10;ekiCSyaHFT7jWffwBdaOjQ5cNMpu61Rw7Ysjzrd+7MpOyAab3d4WQwxXurnC+J+KI/Pe2rfeELRQ&#10;lCqvsyeaZpySKHJTT1Ce/PLcgVqgr/sQ8CzmFtvYuLcduH8PQrYp1N5RvrDLPpLMOKb0U5N/WAAB&#10;UOGJfLM+U+albyE8E2a+VFcASRfIAAXQU1EfFEP2PzKBbxfxG8J1VMSiFjEfK/J1RhbUbhFEGUJb&#10;HIfwMsWmQIedgxViJKQgYiZJbED+PWPidlf1ELIgF8NlYUF3FdgVOcZMSjepRCJsPQC0hNBLhPF3&#10;IogBcuagEEg2PVZ/UCRCgtdLEEKeTNSNJ1WqEIciDZGMhlUpWeZSDXVbfuWoWqP2Laf2gMIKK1e7&#10;QwgMTNhzO8dUSjgEg8YVaYZJdAPUJ1ZsECUnOWNMELEdX4b3ACF8c2EtEvEwI8U3D9cMfaSjTmAD&#10;XWKcKNXoiPGUF8SEieIJPrFEAmiqRhFCOTJGWVEuDDiyCwi0KgE7UOBQi5BEi7K/duGENIEEbIe6&#10;AAJ1c6FCLLECJQU2EfWmbIXeD+L1M4jPdHF8QpbSgySLeXjYjbjcLPD9D6ciDaD4D7iYJSAFAlAm&#10;AnAKAGZWjdboefY6Y8gyOxNXZGTeaBcyhFbGbvPiRHEzOxCXkBTyDWEiAlkGJ1E2AukKYMbSTYVo&#10;b+E6bNEGJ+IqJbfeEug6Ehb6D/S/dMjDVFYEkZE8R9FEYUFCcliCABHybKOFE2JbRhCYkxeGEhWq&#10;BPk2aOA0HCF3PONcM4MVgEG8VpD9ijE/MiGUFLYDU4LXTgToj7UlkiHIKLiVObRXjtSThch+jAfz&#10;D/kSAGbSF8MxEIHqdmECVyE/icKMEHEhXEHfE2KBPzhfLWXqAEW9XpEfF3kGAljOjul8L9JbDbmA&#10;lxRCavesXVd+XjABbdGgiOG3ACmCa0h9VFJQBzmUFLZkBomYcsc8jaeVd9g5h0ELKBDSmjmkNXLs&#10;FhbSAomqk4ApmtUMTNFhJ1g/E/M4PDbPiac8QNS7ENKBlkfiFVlzG0lQJBM/AChJawbvG0dMIgQI&#10;PbeNe0I8WxmOkQhbZNgUcXSVfCIFW1YWdHQpJ1encBGJDBnkTwCzj1E6IgBInri5BQIgbSKBmnll&#10;EfIgHmFdakjlAAGUjInXmfE3KeIqKzFhPDNXJbOMEEKzeUl9L9mcoLoOoPQADrDgDXCqCuCwDMDR&#10;DYDwFND9g5O9ACAOLIAiAoAvBNBQBSAzApAge8YtDJC3CjCXCpC9LXAPAeAqCHB9B2AKAFLbjweh&#10;SaY9ebJQQgnPIjfwLPfhRkczHCGUYER0J1HmC9pSCopUJbF3YMmYBoMcBNINMxQSlCf3ACbSYqn8&#10;E2L1NXdHVCNrn+gRhHfCppMZjBE/F3ljnYEJTklaKREuYUhJJMbrCVqAjSOFKzBhqFK/pJgWADUM&#10;QIHqKmh/nWXDEWG8JKgDFmSch7lRqWcBKmJ1J+qIZ6l3eukcErfwVbkgW1XTIKG8GUTURLGzEwim&#10;lVjDfCaRMHErpgh5nElZhanSIYUyNlOxFCNceJqQoQrGLMFdZfDYf+QyKcpNVqmHFWlVJuoNrNOG&#10;e0CirZC5rbE2BHreWHBbmGcCY0pHSKFdFLDQrpIRbrgrFVQIQnP6A9ryUOQ1GUOkdaGUkuJIV1Ul&#10;OeEIQIQ8ErM4rtG1W1p0i/O8UWEGF8POPzMvq5OcVQAEG8GMSEQNc6m3fffhkofMhgcxnFp6WWmw&#10;nzADT/sdPUp9Jfj3RCc2XiGUmtApoFJIPzKkDVCys3nyE5ZkpbiqAmIoIgePD+mADbRMECPOTUeL&#10;HaVVRBRHayI4SiFENcKUiSE6PbL1FCdMJ+KUdOrHLXrVtdtgeYD/D+D9DCCzChCaClC2DzD4JRHB&#10;ADAGAIA/BJBWBkBdBSAMAGnGSUD/CpCSB+ClC8DRLXARAhAvCWCLCDALAGo9FqSYo/ejpBedMxPK&#10;W6srOHp2gsrFm/LNG8fBEkWekBCXWgDGEiA5unByupIgGJF8PzhBuZmNQpQpHRHqgaFNhEUJj8aB&#10;iLABlMWvHBawknuwOctcFEX3I5j4O7SiI8KBiyDDRnCxINUMntIaAnIqYMh2hKeAPqgLhasefxFW&#10;gEbLhynWPoVbGMS9DALsWJQYACFEIgqfQCfCFkEdXPW0D9nDfTFAECmCghECKFEEYMJ1Pbu4cCE2&#10;F8IqPDVMVsvbABTppLHHp4haIYNyvclDSyF5lCWlQctUthweHDhnciJbcueocasfq7vfLUQ1RErQ&#10;n+s1CFwwGMFJB+w0QIv5LXwkq6tfLdOYOYDLw/DHxBHqmPd2LIA/xHk2BPtcoHiQv7AAsWmNNCEE&#10;UOFJHqYhU4EzSAF3WesPsJpyAFc8aUlOu9EkFEWqMVVVWaiXEiFdPrxrcBWYeynUpKwlucWtcOEf&#10;JdF3IgKBG0QIaiENMVbZtklKOFHRjLjtsKAGkPGKECtbGdhlCvyScgDEYdNREEl5YPBMAyycEzIo&#10;YssFD9RheRFEswJsRhPDX4amELdgUIc2gBFEUyl7AAKmnhyhc2FkgkJXwfLUw7y8y/YuC5CmCQCZ&#10;CpC+D8veJfAwA+BTB8B0BeuMSRkcD7CFBzBgDKDeDzuEuGuIuKzRLZo+AAeijygxPbqCFiawEigJ&#10;g4OuOKkrVwsQgiADINpSC9e4CpEiKzMeA+N3BKwLcBw3d8XkJGhjaBKmM4lSD7GMgBUElCf/KcQW&#10;ObshspfgELwSQ1jDw5FiO2s1Ncn8OhDyEzswyzSL0anSFhfYqgU2R7GahFNlkxCYs1EIFJT0BYfu&#10;0fZDnFWagAEkE7a+aXfyyrfMGaRHFkWqbrm2wnfCrM0VhYczda0OVAEEEdGJQFGdKzQgJKxMaSAC&#10;FJcszA1gG+kvGCGDRyqwvDpMwYlNeqZJbSQeHMNlBu1yL1F8TEBvTCAv0aZ0c+Kdp7p2hUZJF8FC&#10;jDcYkpzsG+VBHHfhQIF8MVlYLsDN2RM4vpg4E2QIBF2YycAyWsLFEknbn5b/PUF8mvECpWwNFEYq&#10;J+MVSDsIVFG0hFerIJF8MiE2zn2fU9eOJXbgcCIgGMRQxzskLzMxxdORkqx5ENFkkfwNKUEdznYM&#10;uvD+NcQpHmWeeHK/c2MVKgoGgMVFF3FJn8FCPQGaFdnmrbC5sEEiWmBU3rfuawJ1P2JsMxlwEuEz&#10;K/IgEIL1OxEIG8INtFhGFmF3J1bSOYF7E/QnUOINLsPrYqlHEpZmPA1hLSy+4R4USLDgDMC4BzCE&#10;CX0KwTAQAVAxA0A3AvAnAfEIDhDZDRDJDMDPDrDwPEEyACBSBlB5BfBMA3hIOvD8D4DoBpBbBmDp&#10;aVdPASAXAcAXASLMANAaAkB0BqBlAIo8LeuOY5uQzkeaGJM4OxdXq8xf2HEJ0ppIsr1CEdsVsIFh&#10;F3IRCm5qL1NcTYk4K/0kOm1okRn0IgHfGJIV1+bwvIEDqixSt7yhvC1rHDOK5eI6EdajGDQUb4dB&#10;zxIkGMKBQgyUdzGMyaA86XQn5xOvcu6aJMxEpGfOesE2RpDILfoAGspb2YBFwdmQsQcyVblYyt6D&#10;WtgR1MMsdFkYObdJvgvJ45EJ0RzJyXxNxg3HD/QIn3GDdjiPFEl5gB4V7PE8whDZ3+4TL9wSPiwP&#10;iZFkZQCcC87eEIBC7hqFBhU8Efr2tP6OE5ldq4czwdm+SQGUMibSEzNXNlMDN7t6EEPNPAKgCh7+&#10;C48AHm1RAAP8Atd4BVWqcbR9c6yHEfbSPOGURhJQjKEgcB7ve0iNV0F5XAEcIgqOSpD7nIUlUMbS&#10;FkWeE2IqIoNlWeWaEdFEJQdHHRGUFJPKPTOcSAIgQgGJyAD/HqGULzn8NXNZECQnjXEC35KKENdj&#10;gEFkYMYRELtDJKKmvOs3CyfSJ1A79ZcpA3s9vtO01e4QECM4VVX4G8jNE/FC86l2AD3CHaHmxdI8&#10;GUKzF8LsmCYqMVpFPOFJ3ZIsPOQp7QIk7V+A+DLXD8D3DuB9BzBuDVDkJLO9AjAvA/ByBwBjAdAT&#10;APE7DyDuDmChCUCNC8DMDbUCAFAOAcCOCSCNAfASAJSLDyDfDJBdBvCFUCBHBeBzBrBUA/eZzhzj&#10;ekeZ9pQL9D1NEdvZjPgccuxvzoysE/v+AANcEddSFOFgGMJKC//WUMK/J+QnJ1vZqlwnWjyKa+iA&#10;gRwAQZqTEQ6C0Uh6Ul2wlP7p/rib5zLVPbCu/1YJDRG08FhPBLLzEABcCAMEAEGg8IhMKhcMhUEh&#10;4BAkShT8ir/i8KAsah4CjsVfj7kMKAckjQFfUof0qhsslsHlD6YUyUs0j8HF04LE6Ds8l0OgsGh8&#10;Xob/n1Gl0Pg9Dg9JhNDiFAAFNAD9qtHoUYhMdAUmkwIr8qfzxsdDsNMglPqFKolFhNQANLg0SAkH&#10;k0/ANfBD3vcHj9bEGAgQLo+EwuGw+IxOKxeMxuFemQbmSqr9x2Wy9bg9mhlYtsLaGgSWikL7DGmP&#10;uoB2qy+OzNOrMsuIArdsf+02Gy1k+kwJ3oP3/Aj+SbmbAFzEXIwUNcXMTvOX/QeHSyl1jU4FxM7I&#10;j7d3h4G79DmG5oME1wAkgDh8f2tb74Gymk8cI9FzmFrz0msNbylzucHXME4BBGA0PPKBjlghBwcg&#10;teXDPaD0He130vShaVvAF+kdepFWdXdeQHiA+IiQ9qgOgY8kHBeKgSixClhNuMFhQ9yAiUM4Y3dR&#10;BgQjuAwROCPz1kFDVbAqRUPMuSC1kpw5BPV929AkNpSFGVAVlZQ30RKWEkQ8JZeehez3j84HwSFc&#10;4lB+aUHO6bDpm5B5WBUFJzPOdTknd4UpSpslbXNPAdiABzsoNkD0QdpHVV1gAgiI+IIOWMkEBqk4&#10;lbqlqXphR3ypmnKdp6n6gqGnDSL0px8JEp0KBMIQyI4iB8BECV0UY/j5PUjyDHUwTSORChEFkbxu&#10;FkQ6iT4zi3KMgCXKtCABAYbiAI0RAxB+xagJq2BntpBx3t0iLfta4TjuM6rlS56KBQ+H4gQc77uU&#10;N8W1bC6lfTBYabQygXoQegY0nU8zewFNkGn2WkXTBMFTPnC2kj15lnRFEnmZSkbOd/AwAvFtkdex&#10;HYuStDFbwUBHumGOQAbK+EsVPKrFXPFW1ffEMtUZt1EQeNzhNnO6BiWLASjsEJQei+6fhdBH+QZY&#10;cYhFHX5Sp9laR26UEws+b3ReHWIicxNdKvX0fXMW9jD7ZV5cVSNHhbNmUzRC12QnbbzQTaGcWpBo&#10;W3WzVRzJBl5z8DeBUO/4naTGpDhp5eJhhKkfQ9Jkf3peVbQ+UJzBRgljPGY3FkUCpeCXD7h6PpOl&#10;6ZBzW6mYen6xLuaIfsKPVscu0C/tmG1rewBQrbtp7t5FwWxd3oZ1xd67jSETQaiMh1OIEP3Jnl+0&#10;5Gp/4EDVHzs2ZKLUr/emw7u5Df43ZEyaQfejTz+9FCuUQTJ8x3YAc2/F85cWhF9YZ5DUPXNJkAIB&#10;OA0UhCj0Tl/MAu4d45oFmycu9dO45GKMgNmR0vKZR9t6JMBmDY6IOtMeAAyEJW2rFzO2CN0RCETq&#10;PIOYJqzGDgQbAyhsfi4xxwJZSRdgI3haQ8GZD5iD7gAhBiGEiIoFojsiI60QkhH3iEER6aYDCYYa&#10;wXUSn+EIDCDowG3E0kkJj0GUh0R9qxtTOv9Ik9eI4FoEnSHg1E85JANxyUCo9zqRU/wodbHpS7vY&#10;9x+j/ICQJLB+j3ESHkOAxRsDnPmAYM4eRDhLBsCUxI8ByDTDgHMP47h7j8IOA0DIKBJCQEOBMBIA&#10;3WivE0IQT4tBlEHAGAkB4iBJCbBOBcBEgjFrYE0toM63FvLglyZYdsxGcmyI4R0uZ6HrolMFMSZ4&#10;7SwtWb6VIgheShwSLCP6PscABnuhM5pNw6Y3zIAEaSNqTXPRYZGeZmz/CoFDmUSRippGYGwmpPhg&#10;jHjXmem5MJ3zuULFTIOlBoJpJnsnLu00AT+iXEwnQkIgyUIsFhPQ54t5JnmMonuYWcp7iHlhPFRy&#10;jZniHmChiQdzTmiyuNIqYag8xIfDMFVTQoYJ6bhtpyz9+rKprlsLmvAkMQSP0JJaiQ1UWDSL/pFP&#10;14T8i7vHLdPBrJBCTAoquZRQY7HNFhMo+wlpc3rp5H1WM4rKits/UmBokxQ1yjqfBUEfZlHzoBAn&#10;P+u9eHW1ujrBOvKnHcigsCL2wZBwh2GDBYgo88gBn7Kqxg+U/qjN8bwbByBFS51fpJQqyj+3gFbi&#10;w1aN79X2scbm7+bp/SJAetWXklxzBxL/UaLy2Yt7a1uIalIGwVrdvnjfQt6710Hj2q4SqopC3czv&#10;YiAQrdvrOXJME5dn9A5+DYuqQcvMahtXaOKXl0C/5xNWOLOVeRsC5mCUXVqrTGnHkaLCXOGKPSjj&#10;fvmo1qxJitkmfO3Ahajxq3+GfgBJAy3UjWIaioC7tgXhJwW5eV5JSNM/X+ZQmB7iDgkwuei+Y36m&#10;GkK6RqExWxz4ijaQeNVdSFDrxTB0dEXT0kEPQvYlR3jvlbSgo11ZciJVspG56PE+6/ZAJbZHIORM&#10;i5GIUPMdA2Q3hvDsOwe5ngHAZBSJMSQiAIgHtOYgfglxBBzFuMwb6zQEh3EUJEHYJwMOnH+PkSAf&#10;A5C+GmOMg4DgNgwE0JYQQCstZHIXLuXsvw7rfERn0o6hRu6IccVF/7yiWGkPQxq8VVSNH1JQSbCZ&#10;KLSACtHjkAh6K4zHaqwtQuMwDXXK/AM8zLKnXHeTctxZlGMNJYySE+TudV2dkFdOzRjrkEMPdWpz&#10;2IhzphxiP5YpMBT7KGLsxOIRdnvnPQ0GLEA2Z2m04SyAdDSWnoQWBypJIbX1MM6hY+SJ4EjR3SK7&#10;dZJgq7uCJvA91javFHfSRt95VT0FhnrX0ws7SOpQZ+mtNmOAATaxk/jXL9KR0LstJ0gxJnLkwX/v&#10;yberGIFeK+aQh+xr7kdpChXa9VCIF5BDyYymw6mHr5GCvlus9C8w5iS5E8OrjcyMdgQRXOjKI9Ed&#10;z7l78r2AFehY4i3I58mE19q0iBmt+mEPNqG057nLr/vCSqxahW3FvNkehNCaYUJNTGaQrZ6Em2DF&#10;6LbtMz3/XtJUnF8tuXJ2l1zUAi969XIUH0UfheuSrkEShyYENrSWphTGQdHr4OCwHBBFjDRH1G9I&#10;oWXMh8Az3RyA2zm4SW5TtKJUVu1YHr4lGUbdobRlCHxYv0RohrXRiC79fDwWnBSFJxCf7YHPuMKt&#10;SAEe7bxH63P666aqGMEEm9NH8W84FamrYaKGoHaJJCFJN9Kf8iUanwcgrIRdCQBqiFVnKQdk5czg&#10;bejzzevGQ/z/q/WsUbgyRZhzEKJuzoMwkBdD+GoKplhmi3FCIEJcK0QoEcFwHMGsFYD86YPsPMOo&#10;HQG4GkN8O0PthYDkE4I4HkGR+wQdn8tsQYt1oJMGBkQdsNW4ycSYe40FcJsZsZGVwkolw5QtsYxB&#10;Wo5ooUYx94P0TAxonEVtwd8hZNNURBZgVU3qDx54R1Zl3xIEW98cYkVNuRwxPoAIx9scUZOVowAR&#10;1ZNp+lZI8F30QZuAPsMCGILGGRM8+MDdYYsRp05clBrtQsnyEcVV1oVFrZq4cUVtysP80cAFRkSF&#10;rERVVooUMOIOIQosGmIdgdvYAVph9qF47oxAVNWaFBBRQxwgRBANcYXMlASYv80tS5PxZsQh1Ee5&#10;SwP6EIZV51xYvJGYVAj1DEe4k0o95obBfgRqDFp1FgoUhl7weARc5F04bI+dwKCGMRkUmEcNc2MU&#10;Uck0IKM1AsOYVsHWNICyNQYyEuKBc5R2HSJMXeFsAA0MSRcIokUNEF2NMkRIlB6AQdzQwGHU/N3O&#10;EwQkoE0F4MABikOt5BxARoZQeg1Yk0M2QB2kLaCQVZZxWoFKQgDGQooES6EUP5vIR4R90YZ5+ZwY&#10;nuNwzUR1Fgj09clkrMABOI+Bg4AN1kbAz94FDVUsnqFRrwQsn4TwUOPcbIoEWEv8Qc54mEUOFdFh&#10;DFtUQmM9M8xhDFFEQdhp68LtbMLxDoaQ9ElBhcCQ+Uos54yqIolCFkR8SYQ8n81Zbc8AfIjQoGM8&#10;5oQdFdCE7wRdOJOIWEe4jQk2PeRJZcRKD2JA3R04VsnFFGRWMpHqN6XuX6X8S4LgKEIwJYK0MIQo&#10;FsHEIcFcEECtMMN8MsGkG8IMPgQkCgD4FMIoHQF86YPEOYNMGsGoHsPKSwAAEoGAHYGgFIDyMSBt&#10;L6B1MBoSCEUNf4NU1ZGcARftFAaY1aM8idZkXdYth2LZplPwoFOsR2TKRgQgZRxQSGbcQQ9c5cZ1&#10;ZkhYXcoEe4idVEtZvpBNNx2QSQcA5pY+cuKF5E82FKKl35adkN0pvVPN04vQAgR+UwVV62QIYKQg&#10;FIYIUMXkj2PUd1i8SQXMaRB87pSB06E1pMAUj1xMnU+BAkWEKmhNhoFehY+UbJjYiI1ZzaFyWeI5&#10;EBj8/oVsXlFFeAwtpKF1NSE9SU4qJWSw2uOcAQ/p6eNsUR5QSSjUAEegcA+cQpG1DV3d0xZwbISY&#10;Cakdhoo2ERj9poeh5d6KYClFH4TANelWgYqCjhN4d+fUP03pOVvOdsS4KSmMLmmUQdEMEEGKmobq&#10;lke5saksAKgiKpcmnIpid2SwVsYJ6BAUgYbKWwcglAoUo+DlrUReIqOSHEP2L+aVZ5j8ycVOncxU&#10;5c5pbULcMepc9qNcABWoE2p0D+p+Q6EiPBPyFdFEXlW5M+X0QwXN7oAAcoQYo2H+RIcVVZVdcJsO&#10;Fl1ERlpRo1gdW0uZZxG8zZYsfIehDE9eOsgaM99lakAQo9usK6QAM2HlUx5ep0E1y0CspU8CiwVM&#10;oEzZGRyMSZFg0FsMxAz9M8QdN8dsTBhoWEXkotrtcIzmrIoFXVGqPePdaJ9t3NZARd2wAWTdHcTy&#10;XqlIsWqqwawmXsJ4IoHULAMQNmPIHoI8JcDgCMBQZYPYO4OEHAGoG0OgPYQgA8B8DUJwJMH0Ac6U&#10;NkMQK0HUIoKEQkAMGwIEJAEYCwBQMYMQMMkgM8MgMsMoPUPmKiN8BEBkDkDICsDMD4EkDoC8CRYx&#10;nw6ea5oFoOMQoV6UbI9eo8QR+UR1DWhyHJxeFGeeECohpteQpoRcZQ+AW8e4z+q0QpFWFGRBOYSI&#10;Qaou2SmwVB5NwkQ9xU4gVwRoehGocAzlfUwsyp1tyNtgudg8AVqC2IYqIpvuoWiAS11ByOduiQV8&#10;MG52GQLEDy6FVcCgfcXk0ElCKESY54iVM+OKNmECG6kSJObgUOVwuWrEVUKy7oQcF271j6nFq5Wp&#10;M9iQ8AxAxW3lU+Ni7AVEe4+cv9AmFkxC9IQyR69F7tGCENBNrhOyol9UAQXl6Ay8So+BBB1x9Geq&#10;7IUQVtWo+C65tlEsegYJ5d0Cwq/UuGM+uZX+gtNiQUQu4y9QSSQwQarmvy4G48RdgAM+1UQZFEIP&#10;A6PWe6NoAGhoPil6gtxxyG5YplrgSMSRR8QSgWJ+EASZGoe6/kQgTAeg2ERJAOdInNW59iReHqC2&#10;8mS1Quil6WtCbWlkXN6AFDD8ddNQyoe4XM0FXWM9DcWyHu9il2d6JOLUAWT6RYrW4haak8gMzkk1&#10;ts/YANFhWqPe+5QQb1FivqSuSMZQVsn8lBiuPkQi6YjtisQqM8LDHSpcMdfZ6tZwYKNQCwE7H5Wq&#10;eAAOuHDMRBQIQQ6AWFAk4USExW7SoYSQVs0EVuSIQZDE0GnwigQZ6Cq8QtDWSWi1acCnKIZTJ4ZB&#10;NMQaR5V2/1jsZ5E6O8AIn856/YuGwjLPLZzEP8IwHcGIMINcO0QgAQBMIsJkJICcBU9gY4PwPUO0&#10;HYG8GkNwOqZUQYAoBACQJUJ4I4BOR8taYKYSYYUwAkBQGYF8FMMELcLANgOEOkYcAIAQCICkDIGE&#10;GMGK04Bo621ObCB+bKBkWFW6M8xAejIEe4aQTCPxEyRObgX2ROetkPKoP0oWTYQYcAcDIESadgd8&#10;lAaS2wVE5dVqTmeXDWO63w4wP6JgVUXOQ7IMQqwCbgn+M9sXGY/IVs9cQ+CnBkYkkQkUlCeMRWmG&#10;FWD+8gT6R5UxckoElAmFTQKpAkDXUyfwbAv8cB6Cpqf4gMYImOMnQDJCo5V60OXQAEZQoXDEP4R+&#10;UmU+mge6ike6DfB0APFueu+KnO+nW8RIn9ivIOrrKijl98QQosoVOJcl0ibjQFEk9FEF4EVuPcv/&#10;R8Z7EUjs5ck2+W2h7ttilkj1XVRfUDLfZopxOIo/LW8Wo3O1o2vszcYjQmKnCqRM1aB5VoQcHva+&#10;6NcnXDW4YsW/T50mD+4kVGgQSEVN9xDOeTIQffYMyIXlWpa+J4Py/QXknGPck3UQpxEEQd6W58NL&#10;dah95cDjdoD3dylC9OEB8IA4mHAQxvAY9dWoQ8oUk0+A4d0GgJi4AHe3G4V8jRM8+CHnWw9dFgZ1&#10;G2MncS+6Q4bIYKnfCFw8QgWFG1gQ9yicPmhkb0osEvhGkcCaVPAUfduVaYQ80F4EQpogN3TYPqwU&#10;AB1MnMidi14Eo1BBqcAjhwQxAlOIUOR0SS8QADJYjsZRFuLPYwRLWgSrWrCK5QPvRYiB6C3DZspz&#10;Z/kfkpXgPYH4GcGYNAOfJkVIA4BwJcJQI4BoBBLgZYPoPMH0HQG0NEOAO4vwA0BQI8JgJ4BzMguE&#10;JoIUG8LQMlmIUFp8P8PygkYgAYA0BMGUG8HgEcDYCcZYaTG0S5YEKAHHooZSB7AuMVAnXbFVrl0r&#10;XAxhUcA4k2lfbVq4R9sYR9VooGf9qjVoyK4NEfJJx8SpBBG2HeREPxNwW9pC3YQvIFWIRcid1Hbx&#10;Bh06CcjuDUjojsk3pnCIQ3K6SPBiI11GHMRDQOH6/0pjBHbijs/dacZSH2BIQYiVCYQpOILjt56i&#10;WZZxisv8DTuUj2Hu2a/zV2FHSMxohYiUaQie60hAQYZR6WQoDFiAR01ZRrd+n4d/Q6N4ejj0P63/&#10;pvK+Q50QP3IbK9Fgz+vTs/T+Hy4LtTuAAwoGqlyM5fvEgaIwbIXk+fLIQZa/IsPvZQVBvOTMiBDF&#10;ifkvy4p4WE9pcKQ4YbXCO4xO2HBopgIvzzdYNIQds8EW70F27EQgyOXNPzsvUE8jIW5EYYuguw8s&#10;SGgandtiwDUcXsxVh4AXG0zYo2KVQvEy/+ge3sxI4sQcaANDHQLClUNegZFgDv3GtccCeZPwW8oE&#10;YK78Q0o1ivyW4CPESyPXSoS0vq+dIMVXv3XKV5aYVvAKKIRck0cN7FFsoUebeFblvAERFE/VO668&#10;74oEz8oGr8OpG8XO3g8DwSOYAKU5he4YiJ59au6hPwcNooAEosWEzmwIAo+dG2M/QW/1qVWoz8oV&#10;sOHkaQ554G/Ty8Zfkn8v85HoPEHgGAGkNYO4oY34BYCMJcJEIsBMAvNuDYPUIQHUG8MoN0OoXUAs&#10;BGYQJ8CEBGekqIPkO4HUGwG4NkOnlPsUAgA0DMQAYC0CgMAgCDvN2OVpNlwQeHxCIAcHHtBosbig&#10;MxGNxyNrWPn+Qx2RxBoSY6ShESqSSyWy6XzCYOOZvGavqbxt/zqNgGegSfvugzyew+dP+Y0iegF6&#10;UwBU6n0F9tapiqqhCrgWs0Z+1ylT8CRusgWrhB/WZ3Wh72qjUaR0q2welRuv2Z/XAAUaxU+Hvy+3&#10;WR0alX+I1+yUZ7Yi+vwB4x8467yOngbJ1G74Ge4MAUoG5yb559ZeDQfMy25QfIUjU6a8TuWZMDAj&#10;YhXZu3a0x6ZkNboL7yRunfuvgt3h1x+4fELnk7wLkjmhLnw+9xHGAPixvSR3qV9l9yydaIgfwhjx&#10;68HebnhLguvb9jWP+ldSlVHSz3URz4Yy+X2hgH7TBq13atkmTY4+XtTB4QHdRDwPg0E4PU84YSVF&#10;dVfWxrQAVFxXUbECAhh9YlRPCIzmiVdWWhhc1fT9ilKhtjFiBaMoPBNqY2jeOI5jqO48j2Po4cU2&#10;ZCgWB43W+GFKklmFmf6P0cMOUCalJDwblUeZXg0D47atD5HUdB1PU9xZFRCXpmfWKZGmiX0cU+CV&#10;KYpioqAR8lBmR0VOngAnfRJ4WKmJXHtfZT1fYp7X4ANr0PZmFz/U9qzTpEqKTkI2Ujh0RKZc0SJZ&#10;l59ABdRugagl1ALqZLU1PGJTmYg9pbT1YqGWZbk9gMBpcSxdWKcWAVEaeaWarBWVfb86XcMstrJs&#10;VI1fDWzhXtAJbSiM8Jkkp/YXfxRbAo9Pk/Uasj+Uq3WiACYZ5QdxZ8a9X4FdRZJVBtIzovQ772Q9&#10;swVBS+0PN6/oFQ8IMCOLBF1VFil3WIKcLWKi1nWh6kPh0HsUguTsXxjGWpk3Gsdx7H8gyHIsePk6&#10;hsGQbTiPE98SBYIyXJEiwTAtYI+P49yLHccTDNk5kPAMCQPIgkycCcFgHyNBz0Oc2BrHEeDvPY/k&#10;bBMGgiFUXBgEQNwrWK5WnP4/T1PM7S5K0rCtLcuz0Pk/UbA8GwsI8jCABQCwGjhHy1SEf44SY0Eo&#10;HRKiI0nhUQPjiDb4rDthVzHMauO58IsBUYFWo92KgUCebQ8GeeUpr4oP9xYWTq6lcTmwH8ohdV1r&#10;hEK2h8IV1N/tWVkiS12TpT6NnqHZZeqJ7ZS/oGTdRdYFaG26OU55gOZ5+j8V/tz/nJLKeRGiHU5s&#10;CQM95Sm1O3iD4nf2a+RB9lK9yoqmAuEjhPL8c/YxnANxQHsWRy1DP/y9jveEP8qY1hbwEB3AYI0C&#10;F8nUa8+czyvHVERXoOgWkFAcQWfaxI2KMgLFfdexxji5DMleRWAQurznuDnhS9B8y2E2LXeW4966&#10;SoYQQJIgB3CoDGJZc8BlBJdV/DefGusyZG3rAAOodQEUSnxjziaqlIiTCdORAEo1XoATXnoVShor&#10;h1Cnv1KiCOMLr3DRkjLGaM5IxrxqcvFaNsNWRRTT4l1WpTjiwSEPHgtA7jXiDj6ByP57VCE/dO24&#10;pBdIopshiAB7wDCoxTKe+OACXorHofqOSS8RiNnUQScU+ZhCfpwL6fY0JdzpHuUOmtHC5wBRGK+g&#10;mHhdXxuWLUTBOJfTirUgoLQYkvI2IYK+EmYIRZho0WtDMuJPTtSgJ6AqZrDSDvtLqwQcUnkbPYTa&#10;U5a73EEmve4TAuqqzPRxdQQcsRxX4jyHBOoXk7FKxCnIRAF88gYz0BzPY9E3iDvhdXHQATrVZkRl&#10;WaFPjr3XJrNWassR1CjPjYSVmB57yev1LI/VBJnjhjdIea8D9HCvkPHZSBiJoyzFQKEQc6jAJkAB&#10;kZEoET+SHqtVWvsChZI0U2jPIqm9Oqd08p6jpkrJ2UsrZay9mLM2ao+HyI8PAchfjWHGz9oLQ2it&#10;HcKOcbQyBCiME8O8eQ7x5j2HyBsFYOg/B1DYBkCQDEbj/GqMQWYgxHieHsPtqaZQohnD2GEJYNkc&#10;C/r+JCwJMJ0UgHZGoa7gXB0+Yy/6IFiyXPjFnZJhYKXnL5fCWR9rrylKxlEhinLxJkxIAGuE/kXX&#10;mnnOebedFEJ/uNkKe5jkCysrhd7aGHLQHuObNe/6XxbFbIJkcT0sg6riovAGQ+ap/FBlOtGokyZZ&#10;DBFmVTOg1UqSO2cWGT9+oEbuu1G/NVBL3INwYIicWPVGI9W+VWLq9sEgnXwCPfJ+rx6ASnn/IQYF&#10;+hfX8Crf5+pSj0POKffV3SbJjQtNSuRNx4T0ShH5b0tcOIRgEKfACIzylfwufPOM40b4WO8eGACE&#10;gBDqP3Q6quwtBormTe0Y0xyXjXlKhWhkoLkx/2nioTor8naTLBACgl6JD6IUIJ6CfI8zQFWPyXkz&#10;JpG1Km3I3iEf5X32v1fHHqOSOnWFmoSWK2h+6R4GVaJbMqxyHrQCvfAJz+U/roxGT/AshHykxUQe&#10;iDb7zimvXzEBRt0q7EQK+vEuo5dCyoSSh0+1Mzbj10aWErL7dGj1fGfyZ4AJbD8tAfdJVtiIP1OW&#10;ll1I/yoqplkY56kUNAEbcupMVAyNXqtWu/VZ2tAa2Uxzp2fluFALqLvnSOa5WOFfQ6cUpVLcgo3N&#10;uTMcZijqGeKMVG4o6hj7Uv4L5VJXynmKfqD7boVNvg03DHpYsW8PJsMiU7Pz50Oo0fqquaqotJLU&#10;YPmHTaSaFH5IPphPRW54J6imWIr+lCDqiedhQqNGN6GLMYcVDpSks2FiNDw8YGCozoj0Yo9By8nc&#10;cRxprjvIOQ8iRyPwdocQxBrG6PBVxBwEMuZgzJmiPx+j2EOHYOAxxtjoqi0JojRmkRnHaOgcY6R3&#10;DzAwB4EVagEI9H8K8TQhxPi0GSRsDIKAeCQEQHYBIAmRpSE0GfsJDw79ksVyNG2y9pcdKMNrtonO&#10;3wSBl3IMfdHuQdfOS3KfH7b0FvtlIpxX365JWploAD7TqRNHnpgo2CFC2e3OS8p5YqWmvKfstVqB&#10;fCnL8SaEpTl9/k9ohIrgMy2vkdMVjQ/91yXSCxJCUsxUSo74AGU+DeSfEv+iMYo28enxmeWOckXJ&#10;ywp/ECF8YsSCdJYyJ7OocAmPnwSDF9J9qCV8oJ9np3faToplfpeR15Bj4a/LADITzsx77riWEQQx&#10;lDcPzY67Sor5y49KMJ0dRVpG5uubmKWZYpxWzVoxG3sRQSAlzVoxSmST/kkn5zoh/CNFHAH3Z4Eo&#10;EzFxxVGGkmnRTz3D9xnhUT4SrXe29n3RjELxERd0DhXAxoKgl4LBD0YQIwfYMVziCWkWjmGi+T7S&#10;qRRjl3iUABMGDABxX4L0lw5H+BB3FBtyqWNEpDuxTiHSuzjhOhdXkmYGmYUmXRPRr2ST9T4Rdz7X&#10;FCihB20k+1ARTiohxXzSjRT2DhPT4xtxYh6C1H7SbD3AJodlHlbBOjl002kitGwROlhQu4gogzjC&#10;fE9AMQZIiQNoixSirS1Dl1EENFESSWuRSXqxD3s04n6i0gJYYSNnzTlxYiWXbVWGr4g4RDoh1AM4&#10;qwOorQK4r4nBr4jxakkXfkMgAUh2gCHBsTsi7RjljhB2SYEFyRQXzXnEOBTxZCWXAwAD4V4R4Wzy&#10;F2UxIxmStmBBjGyAAGkoc41hTkGyNHiVGBdyWY0XkERxjFLYeIFHZ4IY647o72TA8QeAYAaQ1g7g&#10;9FGgFAIQlwkgjAFQDABSPw/A9QhAdQbwyg3Q6lGgDAEgjglwoAHiWo8BLQ8g5Q1gbwcwew7Q9lsA&#10;AgCwFAiwkAkwJQFwCzInX3YQZ3Y3ZRK5ExJE6A3JMY7SamCV2BPU6AsJOV7QuhGwPJPndAY46mwJ&#10;MyOUN45in2RSSWOSCT9Tl4RhEB1Dl0mSPUplGhk0Gy+RdXlxiBRoKJHRTj3JXnlRThnoCy5Rq0gY&#10;BgA0PkiB1xZozGwDyzF2LlyC6UXHDBXBrxdSfGlhGxZD3CxUemEQ93zQq5hk6CogTZipi1M0egrJ&#10;jwopkSNAX5lCWSWV3QET3C+SrYkE8H4A+YIU1z80SJQhL3qBOELJcnkW6SFyZySUIol4ZWOibBX1&#10;MyohUZMQ3GqX5lKz3hyzzjl0QGNCtjy3/3jxRkyidDuR8RPXmU8C5Doh9j2zm4L5pZLp15LkKQ53&#10;/m/lKnoELR9mv0LIBQAlC0Uloh1RXCFF0xNTgT4xSgkZ8ZmH+Rk0PCrYfVJxjIL33mNQ+3zRt0Vj&#10;yxq1M1M3zRDz7UG3zZpxoEOIWxnHGBfl9hSiHYnD4WhQ5XfwAiHYU2bzzi8RLR6lhUmm+WlxfSBY&#10;CEzTspfWYmy3iVKS5hTiCSolNYeQ/4RB6j6T5xd1swBUegsaPwvaQaLxXxr3cgMgbaSALaShDzl6&#10;FyrYkYJp55Z0/W/VsJQ0OEJzmz4ZfBWS7xVx6I2RI06KFxD5jpj0vAxGsXeBByWSmQRIqwMy8YI3&#10;tBToUFsGCKAj53pABFG1HRPxDyqyqRDxyx6DjEQBtyfEq0WBz1Mxil3xRj3Br0ekGQCJbA/lrDp6&#10;GWwG2Wb2qaIwAxX2SY2YzmPl2QBY6iWTzkjJ2HIZRKrKr6sDGQ+ghAbgYwyg4A8READgHAmAlAjg&#10;GgEHTCPQ/w+A8FTAbA1w5A8hDzQQHQkgmwlQF6wqsREA/Q8wgAbwbgzg4g7REQCAdQiQkAPQKQGp&#10;JyUpKZKwd3Zq1AAE6FGGCEimFl9p5g/5sAART1hwp6+kQBmV8gRwUbAF5X7zjDH5opVGb6mxP1Fh&#10;Nxq2xRPZ62qmWy3mFRThUYWkzTAgIBRpW3LKJScUVqHCYYnhij1EpmFGvBD46nDyDR6BRkeh6mRK&#10;VCwKeGGnqkLUU2fx/CCSWSNI2TtDtU6E6C1CrUuj/AzxSi8a/gzrS7RnFAXbT0Gx6DvyDUfwHInj&#10;BhQT4SxZ4hMaPD6jm7VSBWNHuxtxTCY4tkNmHCa6rotyHRX5+GP7OyDRt7JGNm9SDCDS8SBU6ICl&#10;9hT7bkgzp4Aw+2wH3BP5VZdg/bEBT2SS+Z2pZbaBYoEGoa7LlXIRdTig22UbEiSSCS4XhS2p3knw&#10;BHokVQ/wjrqDfxDwXrrEwQSaUGP2uCGBdR1H45XRN7pYk5qrsSMFDxXEq4EFhU6KL0pRTkPB1J2m&#10;N5oyolM2y06D1CerKRPyNEPEYxHVhR6rkH6WLABiIYBBPTzioojRiG0jl5zlsC7HpRy58xLyBaLU&#10;TWh5SRr2VziB7BZirbRqPwsSyyYBThYm4QNF/gVQHcBBmZeygU/5cRBxXzzhX2pTiLuxSiCWRwJx&#10;T5uYtQ/n42wD9S+YnhxQzcIDemrwyF6ktMCxPz7cAAN8K51afxHYuYlWP6pmDydbhMJwBCCS8T9W&#10;QxXEQBihYjsj+SrV36L3rS5CemzrDBPZjRaCFRPwJMULDRXD4W0kAK8mgGnSZCHWU35YV7EREBYh&#10;ZCpBjFM7llj7bMZsacahHAkwfgZwuw0A52gQEgigmAkwKAFgDSPg+g8w6gdAbQaA4A7g/BDwDQFw&#10;LQmQmghQDHpq7A/wlwggbAtwzFUCZQZwfAjlfAI65nYHYhB3ZK6pLa7BxQ1MpXhSHR1IGCwE13rb&#10;yhBx6grssQyss6LyNAZst4rwK4TI5pRkcJsZRSSmlrZ2BhLTHC12dEUxRhXxYrGSHT75T1EGN7Oa&#10;3hsUpkscEH8UJBq0lRnD4cqptBPxy1hYOiGCHWwHt78HsGPsCmP7XIflzCYRZKqxByCSHRnl325R&#10;t1hSkQ01kgs6LxdUBgOwP9BC8UjBXy+S8TrxipgRaL0MNyfMu4fp30jHFCCY6oYxtaVUhLhZ6Brx&#10;xY5caBG31Rs4ShNyLTucSJeG5qOxjBeRWbEL0gBFMxr1hRnlpZsmJJoxX0jGSYRGqcyxWhOni6Uh&#10;D3FEPMa9SVPSrSla8EOM7MV87iTiUAw3XxD1lAddWY2Wf7xZs5vGOcrmPxYiunj7CZygAU1T3MBA&#10;HV34S4TX8I50SEpsGNMiHSCXnxB25YahTn+gCSos5hLzl3Cc6xBz3LVR6ozHFBdWKhZtIJqAACHR&#10;r01RSr613aYj8W0irVyroqMAAqcz9xr004PV9lwRQW1Axwr9qaZGGhT08gLwUNsILxZBdb2ifFzh&#10;/NeB7kUz95mCqSqxD2SUjKW53dnRXx6gn9yA0dyob7vg/RSlMwWN0drkjL2kipRi1xX5liDT7SBX&#10;zZcKbCDdaz+S1FIgACWSohG0EkErDgAWSbGRxSq0Rp736iND/qgxvKhaUQ/7mVxy8RUXiWktZA/N&#10;mzsJajjDHJaQAib4WRk4L9SlOtIuD+EqsQqglAfwpAugz1AQbwhQlgQwLa5SPQ9A6w2sgAdA7cNh&#10;BwFgKgQAmgiActcMaQmQhAbAtQyg4hGwZQegjgTQOAJMnK6Mn5LDhLlYREWhQZyJ+kYR6niXqRLL&#10;iBEKaCyQtr7BEIrQOqRqYSPbBracjbuzkODABtbpRxSKPGPeKW6NXmOxPyWT9yqUEhG5xg/BxY1w&#10;A9k0/Y2dN29aExsUUyNMZREU6G0k1XCjy8YxBVEhnF1Zsr5zpTo5d1pLd7NbnBq9OhHbtw+n9Q/3&#10;iaF4Kgxj9z3InB6KnAArGV0T5xikelhdAF9swk8HsxD+eg/C126i1wARYj9RXy1JRrxKUhYhRhrx&#10;r5nS6oPpNIT0t4UWG5NX7x1JUxLouwCBdVvjHKeyWSHddh4Z1lhSxcRaMR4RYkPFhak3LRsYnJ1u&#10;E+6DHl3+429jr3esXpSD59UhJCqQdu9irUjO9gdlLRq7nuyNLNb7BNnBq5yaduCXjoVibNpVdZbV&#10;KrgABCBYAESKL6lD1LKrD+SCGJxBEUOzn6awAO4haOchdUDK9xTjwBwUALthOjyaUlLT3D7+zkPK&#10;NAAC1G77dshJ40/YnlmSptmRiN7ObTFDl0Ek6Ffwv8/nakLBywS/TabmOUjCNE6Hicw+AjyxT5mI&#10;wxB2y7mwAIEGSUuCIz4Sq7+jf6OCGFzoiwNgQfbALPbp/Osl1qU4uBPyoovg+U7w/amG5qn6cxI2&#10;xx4WTyQvXR1OphVzjC1L5cJsMrExr1LZ/KgRNd9wF9+ThziEekEtXR9sGhET7RXxnt9h0xjGey+R&#10;s+6UZuEfp/qo6wyQswnQhQmwsRGwUAZgfAYgTFfSPRCwvQbAfAkaVgAAMwSAXgfwagVNSQ+wjweQ&#10;bQvw1TPhEACQdgigkAPBGeQMngAMoK66rxnszxiLtBjL1RPR6rgyOBUcJTLGGiCbUhsZcySmSRit&#10;39cbVRYkeirb2ofmSRYox45hAH9AgBBILBoPCITCoQBIaAYe+4jCwFFILAn9BYpGgEBo6/Y+/5CA&#10;5HBX5JpPIX/DwDGpXKYvK4LIwHGovH37F40B53DQIHJ+CqDC4Q6qK7KO+KTKYLKwRTpmC6i86nCA&#10;hVgpWHDWnzXIi+57KJTIYLS4JK57L4vA7ND7LCZXMwLcpjB5PYbFCJu972Cb7M6ZDwnggvhKcCHt&#10;iHXinrjJPN7JIpHK4vbo1WAphAu4s3XHzGgloHhor295tH4RZ4blLFKofGpTN7oANlgADHQNspTM&#10;8Q9rdkH/CI1Pa9KZXtLYAdXwIPK5rawBbrhI+VvoPMwj2At2r6CaH3nl4G/4pvKctWA76IQ5vXin&#10;WI/eDPj3vn9Pr9vv+Pz+v3/P7/n3OmATngNj0HRtFE9Rpv1JPh1X0XIBUzTdXn8ImFjUhhBRWhsT&#10;YdRlFAOiGIm3O2JW8RZAnOP6FHIbdhk7Ac8YyXd82sa0AW/QtTVOT2IoBOlF3zB6Q1FOqDG/TNt0&#10;pSdPYoP5f3WSMGZTdxWjhPqWEIYIE0pUc7E3cqKofAJ3EpidBFRAsJZrStXpWixBnaBaWD6l5xFj&#10;cxD1oSGEErA2fwPoE5KDXZJo7AiW1ejI8ULRcxKPLOkTgpOTkFaAEodE0Q6bmmgQPn8DZ0iU7Wkk&#10;FBKmABMwgqtVgQSc3qwTdtwhrRGmiPAy65KGu4YNR5I2SEKrCD6xA9sZxUPlBBmwSCeH6c1FG3cd&#10;0EhnSDqocayUjT2h6rCBsjvuF4jfsgAQYucGrpfNmziouBbUcsAHxAxmYiQWDLjQVhpDB6ykFV42&#10;sBtazmTc9tUahAG8Kp5sqDOSXnlghDQfxS83/xfGMZxp9YOxvHsfyDIciyPJMfOY1TBG4eiNPq8Q&#10;AC0QRXIQcRbjjFy7KUjyTKkv0IFkcCFFkQgtyVCT2LEpCtO4+D1MwyTIPU/wTIUkCGBsDAHxk/D0&#10;OgcxuHA3zsPZBQEAsFSJJEkwlBYCtFAAmtwGfckFHfdSI3fbt5Qo7t8lZGlBAq898O6E0SftUzzu&#10;E72xtmrYitnNrwfm0ACpecmMPV7WdSdK4QZmcpFOXoqojprrRR5H0XhJH0n5O2W/x19XSAOqEw6Y&#10;AmGV7rUEg65YHAKYUUqjv5LSZtagt6TX4aSsDeZ1lUVQS8+7QZ2ARZlK6LgM57MP1K506RCmfaBv&#10;EXV6Ko2fNPfKvDz7O65tkdgrvEhTlFJ3vFLkh/rLkERpfjgDePbIKjAn4HCUj0gSl4k7+HYrPLaS&#10;F+ZBiZncXSBomRIybq3NI5h6jkHwqpJmSNcpJ4QOlADA6E7kCeowVoCF9h9iUuYdEOUzqYCBG3O4&#10;t4zp4B5K3K8CyIMEm9REiLEaI5+jOjZiWnBPrt00ncJWj8rxskIIQNIxEASECCqdUCOiL7mD5i+j&#10;GrsUJFwSRoD1GqLaLSOoQRgqA9rwQBIMhM/4ii5UxoJdOAYzpnY7FDJWbdT0CR6EXTok4jR3AKyM&#10;SKnRxjkSZqXXmj94cfEjqnOe5AgrDCHyFTpIg7xMzzAUcGZ0gp7wRr2IOnQccrmBj/lg+kg5PUIE&#10;nI0TNGCnj2k3To5SPYAkHQUL6lswxnRWzIF7MoZ0zIqEPILIwCoUZpg2mqYYhBMy0j+XKXEuS8yZ&#10;qjIQ4gVc5BmzmcUW4lK5wMAynbNUG0Llpuzm1Ck5EDpBEdX8/SWKWHoRaLlLKCL0TZkPTTAaa8mR&#10;/DVoXKEABt1hAqn0QZOjzUbGOI+Ro25BTuTrS84ggq/E0kIK8N2kqZyDIwJXL1LJBJck7IYQ1ESr&#10;SNKTHA+WHBHVPQWiHEinsRp60+qDUKodRGSD7Hm10N4bxwDsHuQUBQEwQs6EaBkBgBD+D/a2IIOY&#10;bRmjfHaUwAwEBCCPEkC0DoEIjD5D0GQLg1B1D5QMGoQAkQkAyA+xkbwzBcB2EIJYfRGCCgWBGDcS&#10;IjQ9gLAE3luAmm5Bnbo3ZvFRWPUUVgaSDAA0aH7Jul6k5XlQGXo1HexVCagGvYIQ9S5BaTvFH4u8&#10;25M4woGIomlNMPZMOSTzCg1h9lp1At7BB/pCSeqenQax/hwSKOrH6mO0QACbwlIE5R1RI1LwGPyn&#10;RdjiHbEsjw+85CEHrJTAypUgkNHELvNNcwhUKyGm1hISZYF3yDQfk1cE/Kyr5XChOjm9hD0IPsfA&#10;c9aVwZtK/Lw0V/kVS5QwlYljA9775krO4hA3j3bfn+cog5GB3KnlBjYABNL7FRzhIITeSCqCe4HL&#10;dKmVdk8X4wxifQ9p6xzE3wBe4hRPSL0nT8n8zKDIvjoxuXOZ5B4bGnO8j8QeTFFm3D/lCFy7za0S&#10;OUb9yEsyhwsJ254wi83tpFLUwY/E3QCnCIa4hcqaZtQNWcT1eZ6AOoMYcuWaJJ0f5TpatvHJQyUz&#10;OACTM2VKsTj9JSmkE2iD5mdXHha+ZtUIEzfwjCaEjEvEXfcjd9efCEPWesT1RZBVb03H9EsbIsNT&#10;q9s0ACaIS9WrGB7gQ4x+SbyFGRrYYGuM6LOJShCdoMp3g02DBK5GGU9aawFNu+cuCRppXmSlxSqE&#10;IQWJ6gx7eYh/YNAAqBLZt5XDjcHFmA00T5pePbIm7w/1QOYLdDfbBDU0r8NkV55u61nGGd+YY0m7&#10;TbyAILs4kLiE6UZI6ZfceMuDn+wxwjhfDOGtuH6KMRofRVjBGodYI4XQ2hrCqEI/g2BjCyD4IsTg&#10;+r1kEAyCgHYkBDh3ASAOJArRLiBFCLcZpCAQgyCIIkPobgEcvP6PseohQ9BwGSNkdJCAlhhDuGcK&#10;IO4iWMsdZAO7dxEcOP8qNKy5eFEIYD14bQ0Ow4eAUDDsoSuz24t9hJbK88/x/IEbqEQA0YTRJTt7&#10;CBCnATresQWHq43qXA0AdPMdufC9XkDkYgxt3rKgYdZcg6MCb5lvGfmjxU3qO/ysQqKBfST5IxP4&#10;C0eWT5ybz1CJ/DsNHbFONKMim7Z0+qP07+JwAaVj6mx4OwJ9PRneJ6TPa+eaCORQc5R/nwTc+xP5&#10;TwAG/TvXTOfmeq7svE+hAAS0h90HjPioG5SA1qvD/g/CyNzDzU6IQTSRq3BXk4ErRFC4lLzSbuAM&#10;zIWzpiPiLZK8JP/c5ubEEBVgABOgCfKUDSAbLADJwG1axOAKXGyPbFeUNdcW6OAWrf3LOaBfYZJQ&#10;hO0XSOvEEG3OAGdePEGGGb1X7HIaCLaE0UDeoT7P8LlLzTrPHJ/SFPbSFSAOdYMENOFD7aQEkUJE&#10;XXRD+GyLKgYXdWkEJPmERf4ORPNCshPdhDQGoEPTRdlAwBJhYJyEIXOEnDHheDBhgDRhiHzJrAlb&#10;BA0a+QWX9gbEagtH3PWWhEdZCKlECSnW6cDAGQGSFK3NkENL8aTEHU1gjTZP1fQXKEjIMh2AAIwR&#10;oAkUIFDPNdvhDLZOAMUAfJ0I/SfJYKoGXQGFeHtK3W4EFfnFRKgPWIQI/ODEFGZIQQ9ZpexFeHKK&#10;eiWUSfieHgSi2i5i6i2DoDXDCBrB3CMD7IGAEAOBrB7B/BEAzAlORHeDqDeDRB8B/CCDoDxjDEGA&#10;CBfB1CHBTA9ApU+DkDTC/ByB+CQD4aFX0AEBKBaBsBlBXBCc/QxD8D2CkCUCLCsC+DNP9AIARAgC&#10;NCRCJVoHdN6dRNzEEN1dUWSi7HzOIDbkOcKP8GdCgkTa2DIPUTvTTBRApkbOYfNjYEUOzHciNbPL&#10;hQ0UNOzIQiPK3hMTRJbQyGMODWsfJW6IwWnD/ixHPkeH2QSe8RIgHXqELTAPUUpeJELO6XxWoayE&#10;KR5fbTBW8T7T+IwaXFcH5fXABiAAAQMhLkzMXgpOQfDXzXck9ELhGT0gXGSlFW6GGF6F7HRX3W6E&#10;zTAe2luW7gnQPl1MZg5AFOUlHD8eBgvP7eJk8lcljMYlxENKzK0YgkLmMmNELEnDXmRUNKWGgG3O&#10;IWyQTEjIwIwE9OYErL8GGJeY1eafCEIDDmnCZmpEFAimsCAmuLTeklvH3lCEmYqEfe+g/EJlaD7l&#10;MeGN6elUOEdEFmTEHIQaEaFexbEX0gqXOEISHUsEGQgUuNZEHbXhCnKnKhGYHmDYIFDdyQimwF1K&#10;FEIm9nkEhI/C2npa4DAOQgHBAnvBQnxQGK9hen1DHZCELHcavA5n8kbApKgGGIiKLaWECIQSwYRn&#10;dOUGGJbOIiKEzGGK3YHlfbGAEQSUhFRELJ0LjEXE9XjK3OIKFD8I2PjASiWHzOYLsL/ERe0QAFCT&#10;7MOODocEOYFEhbtEIOAQWOPlpAAGkU1RcFRL8ElEmQ9OKgREhoOEjiNgUmOcNi4pMpPpQRHD/D9D&#10;4CXCFB5C4DMDdEIAFAHAKBLBYBkBNBCA2AVARAOEFD3DzDxDPDKDACgCfCkDoDyVxEHATAjA1CTC&#10;IB6NYjxe7D9DtDsDtD7E4EIALAPARANAJnUZ9D9D3CWCEB7C5DNDcXJAGA1A+BGBYBXBRAeAZAUZ&#10;mORD5D2DzDjDfDZCpCnCkDKDSDeX7ADBdBxCBBUBBAujNWLNxkGAAkIdVpREIK3UlpbH4EpkODbk&#10;TCgY1EpKtBarMn8A5ewl2hTABaaAEErXjKtGdQ0R+FcXcY7ECd4eIABS2lIndrSOzEFeSloHGPWb&#10;8ECkxGIMek2fIrldXk2ijFyi1UJoHW6nhnBG4EQERrgMHMSfSlZfaAAoBIhEFKjF3IOMITeHxEnb&#10;Ik4e6rSZXLZgGfcX/RWAFhCYHrtD+pGXCnAhrErLzY+ANEaSdORU1SFJjKeEng3eEQSm2E4dwmBh&#10;HsCMYnAIQhuScKBIwG8IMgJHIrSrQUwAEJKXzF3s6MfnALed8q+tSi5E3rBkdeEnKh9AEe0L3FJT&#10;4AGL8ZCQ9l0mAD/JWmuCAEnIQZMCDMKAbH/fLEzaqWYhFQjGRADrQIMT+k6X+l4H7ezZFORhBEmm&#10;khre4ADg+gcshnQaPFynNT7b6OpeETATauFMgtZt9rULTgHE3R1HPdxgrEbGpNlFRIisnEPhiDRR&#10;lupagT7HcIiQ0XpECE9Aru1A3u3Avu5JbHcGZHcOIKLh8WjErF3uJfVr3AFEpS+O3E9QuIQPNgQn&#10;QI2ErIwXjffH0ODI/s/APQWZCZCTaJjAnvhpLFDPboRgaSSGgGZF5EfDcvtfZoiiFbJr0gbGGQul&#10;YKNECLjvKABiWYdnVECIMu/IyJ0FeIQQGKttTYxpOwJwMwNMYDxDmDZB1B3B6jVjXEJAHAMARAjq&#10;eEFDvDpDlDnDtKMEKuIAPB1CGCJA6AnQXXYDsByBoBvDcDsDzEIBTBrCABfBHAyH2DwDmDXB7B4C&#10;CDjDwD1e9AhAlAjAJIREFD0wfDiwifOAyBCBWB7BwBbAFU9kFWPkHWRdWwMY1SVeEEIJ0C/xmCox&#10;oP2ACAzxsBhxuTRRYexiEFifPe6G3hlOYHtUNXqmFMfsPZmIHvaZfIEgaSkOYOKvGr8o0I3r9nlE&#10;Hx9ETkgsYs3vzXJlOrRguo7uGfOgeAAscIREjaNpTgauNAFGZWcFHWYmsAiG3Q0Q9l9yREbXLSWP&#10;AyUhrQSO/hCrmeJxqLYXBuYFvyaT7G1Hcm4uhJOSFaqhGJOt8N5nZEjKgKeJpEzvtDcSwZllrEfu&#10;tmZADJboMFTKjPdJwZlG3fpFJhCzNO/OQs+lNEFu1AruPwOzyYyEpGkZCkrnJEPtKLxy6T2xym5F&#10;uEXB70DopEEBs0HA40JWYtNHzzqO3UXPeO3G30QE6E7GXIMKjLvJJEdY9mCyBHIx8lcuHtuOAMFD&#10;+Q9KLSPLNl2fRG3vhAnG/Q9JenEAAzeGCLKJea6P5sbAFr7m+RIGyE9GGLzIQvjE9z2RfiSujLKO&#10;AIiKefLELHtanCwCc1VyirSE9atBLA11chWI+IBbXJIEj0QJjSQh4y0EFQWODKLl0IQKtJb1IDoZ&#10;+ERfVE9LeKeH2EXvPERrWJTI/sSYPyFEUPWQWzxbzKwlTD5IwEzvNFyEIZCS8m3ENht10sH0jMKc&#10;GH3vYIBEFJbhaH1EnyHLhKtwIzzVFwL2m2p2qiQDRDACFCICUDrD1e3MYtJAMBfBwB6BPA8AsH9J&#10;1wwwyw0w2w4w6w8H4DqDfDQCECFCNDgDqwkMeAEA4BHBQBwBmBeAKxZU+xbdTq9wMLsbmEKEXrBT&#10;ICtULDVEFGXIbBWA83tXcSALzXFLhz9XPgarzleJO2omxABOAPWv+AAYU2OEKIMLsvvE3EaLvtHW&#10;zhIetACevlPEJgHQSiKrSncEaoeGiSFT+k2XchrRZnOxjH433zCzBq3fWgFHPZlnDibZiH8Ya4Qn&#10;m07SRZ7AEaquWH0zAYLl7yTIrlb4yELi4zAWTk2h4Qu3/3jUleYeuOsEmtEEGKtQW3/ppF7JFiqU&#10;Jx1rzQOKtOAJpYuEIODY1bny1D+Q5F9bx4k2r5pU+IMrF00375BO34fEE3l3lEF0JA4Bt55a8r4e&#10;50QkQoTY4AEFeSQIQaYEFG3IwUfHIQWKj0drTENIQEaZxOArFtXvyk7sERvE7G8QSm7O+EU6RUDv&#10;ahqniD8igGiyWTrOIXbECJw4IgaZZLTX5a7vxPwGyh4HzKo4UWjE9HcKgKg5SH4EXOKODOKC17HC&#10;57JSFBH7MBE7OaIAmUNPYEPQ9K3Qg0mtavDsHIiJpOKG1tuE3ZCuDl+EEmLEHJpIM2A2031cmlWy&#10;r5eHeG8JWHz0qnID/2Lm5JyPWK2GiPbYHE9PWgyEESFOKJeG1eR5MD8HD4+koFySLSMUiHeUkUlL&#10;lAo8W5qpM368Y8b2pDoDdDR1VCfDKDVDeH8AYAiArBjBlBoA2ArAf4mwu3Awzw1EHw3w5w7H8D3D&#10;wDoCjCgCdC/DEDN2z7kH6ASAWAhBUBgBfBJA6AxE08wRG3cxdkJxfq+RKRMOGEGFeDS9cCf9ezbA&#10;69hgABVGXH8llGss94+VAZY4wyclgl2OQGZKXiPH55skOsNUChIFguEtYoUrjvwyj72hMtIJt8Mo&#10;7s15AGsx/IwPUEpiSELlSECtzMj34lQlJQnLcgZYn8afCdql2LlntPCyUzNtGs4sDACPsbtfBRHr&#10;zl5O3OQOcoUOzQW14T7Y1Q96HEdKtZC6GeQE7Qu8REGg8Y1KL+kh3EUJbQWr5Z9EhflT9lJEziN1&#10;Q8c/UMlU1Gd7p2Wz+yYH3ujvfemJWB9/iEnKXCC/mGZ5bFBSmrc6t2V9EX4EjG3KgOInKG34az5A&#10;BbTENU1FuEAAcCA0EgQDDsIBUKesMcUOf8QfESiD/AEWi8XAMaikYiwCj8dAEGf0kjQBg0Xkj+Ak&#10;sk0UikfAUXCM0DE2kMUe06c88fc+ij8oMXg0viEmi8UlUqlgEg1BfkGmMXA9UnT2p9JkkhkMxqUW&#10;jkWggGo8WlT9s9olVbj0fqMfpleAAOudkAAPu8ZjVMeN8dt+p8hk1MCGECeGtDbxNms4FxtrAFot&#10;NKf15ANUA8+fcXwgQuYOdWgsAACmkp7w08hBeqDeseWuvztzMhtD62tDgQJ3L53eAi0mD/AmgRx8&#10;hcnGefIwMae/Mi4I54N6PIechhQKC3Ydfaenc2r6xoFpge8fe2G7fPetUW54Ik0qk1YiFMk0uiGV&#10;3IJ7AW/GPc3+Xw8UXBmA2ccSBoHgiCYKguDINg6D04faEIThSFYWheGIZhqG4chY/z8Pg1zTM8zD&#10;ONEyTKMw9T5PxGABAUMA1DYLwxDQNQxC0DAIASGT9PUtCvLM7YrSELA5EQMwmBuFz+Oo5DjMYxjD&#10;OA3jcNA2DgVsBQKDgNg0CMKQuDYMAsA+OodhYmpqGebEXHebyInGaJzg84J2O+eFoU+eDvQ44ino&#10;B+BRoML6FUyGH0RpKEWWhRUVh2iX0W4AkmelJEwV0AliexhgTaoC6LRhFJ8do60qd5T11YJLHeY9&#10;JkxSZaF1Y+jkXXF76KQJ6gATFFEGZl9UvrZH34exJkSPhmWZrtlYDBlTzstGu0mWJFKNRBMbMR2m&#10;Uygm1lnaJSISnRvqRRq3FxU+17CuV9Exb1GExWKnbIQw9UXee4j/pF4EpVpFnxo+vEgR2tYJpFIa&#10;hpgAmiWiEcCsFlWeBXFGXRQ7sYgBF2eBrHV1gB/jmv4/liVZkz+q/BAAWJJnWp93D0ed52yR3EYG&#10;QZYmsBtnqzg9pzwTw54HxQFWkBS5NI0nStL0yBzc0907aABTMGVvUlcR94FPrgAUXd4g9gN/YkxG&#10;nZRB2ddwPs5dc/n7DlfUWCspAJBtzXV4wed5xjkutJgM39wAfNng75WwAmXQZCAddZmTe46p21vB&#10;lbBuG7WVRTc+JQh4MhzRkFnbcA0xx0GnRA1j1oqU6OrSpokGQaskaZV80a7EAbZSVGrq6DcLsSJA&#10;uYrkA0qWJFwX8d7LROxrjyUBQdSTFTN17KTL/ABmawomn9EexF7Ixj4Dur5Ar94Z+FMVZVuepFMX&#10;g6RoDq29clzTHP2Vp/OlxWjzPKU93l1kXA5AJv4DGxDfc8TFTrOmekYMzAZ2xBmYEXcUp15g6YLv&#10;yUqbYspJDwKTfkWhYBGm0wENgt8fpKjwG/OASZ5TMHXECdM0Z8oAF7DjhuRRT7eGmw8h601ysPog&#10;xCiHESIsRojxIiScRNQmk2BnTcnBOUSkOHTGpFZOw4ICOFABAQ9jplyEmdMcwe68GtFBJi/KICB1&#10;qEFIEUx0xwkAPKPO8F25H3ikWIM2lTpFxyx+KsSFrZJF1u4MozV4UAF2l1KYYsfqwSRqXKM9QAEd&#10;XQrrekQI88iymEsIunooJopQrjeyAF1skgAu0ACussRcSxOmOsXV9RPiLr2ckwAp8oG4tJLi2l7q&#10;BlkPMKzIZF0ky6meWqRAlTMDvRqkO11drVVhldlMwIx68iCGZlFNVw0pHYFnMy9OOzdCBGZXgSYy&#10;5nICMhKWSxwMeAAPMZCRQzL8l9EGPARQ8EY5hGVZGSEuBHzrRjmYuMkx7ARUIl8haBzYp6lrBHRC&#10;d8U6J0UoqRhe0WFkP3NUTYDBBnlT7IgedqSqlE0kI0K2lIrqVkXBjS4O1MCDAnpnDSeJ/lHSCH8o&#10;6ZpW5SEXkw6Ij7ijMx+HLHVnTP3lGVLEeBxR1iLp+XsqgoS2yPsWIg7sftPGEOGPAUxT8BH4LwXh&#10;KlnTplkLIT4zCbK4zlH0axOMAc0pGrpqpJSXTvwBmXKeTGtg/yYmcKYvZ+U9CztzaMZ6ZR3CLlPX&#10;sgolVOTHkGlSgdS0wyxGeZ4RpAEEiLP/XARAsS8DLlMfkdY8DGiOvHAuBK1tjySJ+Z/NSUjplPmw&#10;VaR1TqzoaEhT5GM/ENxxvyBbcRQ8tx+NBZhLh55JJSGXMe9gtpArVvwpwUGGinT9EhPOqU6dcDOK&#10;dKYN28duAAAmvOqGi16oe08vXe6998L43yvnEGJkTooB3TiIi+iCi0B8v+M3ALyjrNlDSCHA9z0D&#10;M2mIi8xrJSdPQI/VsjdeG5TFL0Sx0kfC13BeY+tc5b5OoMuMABgNlqeGXJU56f5LFfk/lORc8FrQ&#10;JHnZhIlqz1ppKrKaQI6xnn4Uhm2ADHZkbQMQwovvC8zyMQeIEZdTraUKloKsbC5RQaHIILrJV3qr&#10;skTSy7OJdeEyTkCLrliaOCpJx1nOVQ+FzB/SkYWws8FBB/mSmHW4kxBj2GcNhNSHJqkAPyW4SE8C&#10;zkC3HixGPD+S8vwcH9PgiGRR+xrxAAKGRpICJ+WQ5AfRjzwN4M8hhoL9iLNptSXYu7pL+as1ahVm&#10;DTxuMLdM4FUJKrxjdZgtMjTiHgEQnLLlgRBjEjbETsYqynxG7KdNaQlhnjM2druP8lWtoOmNZni/&#10;IWYCKFMPAdZxTQTpumdNrg0R4DL1OIURdPjIblotqqAKhRTDLwEOnCatu8DLwMIuy87hdTvZ6IEW&#10;g9lnx+y2XjhKguXmDyThURq8uZrDa8KoexwLgxs51dDO/FRPsdlMo7lFB5mSrL2T4vBRz7TG77LX&#10;p0mJ+HAupO1IAjtkCgkGP0vbUuDHX5lkmSGjpwkGqlqVo99BOqfycR5Z42rUj8OKU+geC46WQkXU&#10;7DtAzym95YZxG0AbaYx0aIseDFdx8SQEcUgp/i0Yt4xMap0zJsOqmGu1q7uqD72927z3rvffO+p0&#10;vsm0iyb78xS78RgXPiA5+KJMETxoVvH0SLWXFfRdSxb1ORVlBqwcF+bUT5TiYBwSei8jA0n0WNsD&#10;7nefjzJa7amqfhxwzVx4gRsAMst3OjS1sLIvjO1ZFxw/AmpnclS767VwLEUx0jP17MnKIuN5w/Mb&#10;zWZV7WzJc4CeTW9SI3bzE+WFMiaLLW+MhqJxJX5CtXEF67regzCIAsSZYV2dbGafIQO8c/VqU7LO&#10;fZcItVcP9kEXVNQvogdNp+keACqAlIVrF8w9YuZkh+F/x+Qu4R9ydKcUx6ICQRR1p/cTFAIBxGMy&#10;FBkRpjOB99kgsvYn4c4c8TEVYTFRACNiR4aDNfE8w3sZkZ43htUP48o/Bxk4Yfofp1Jn49aC0Tpf&#10;psQRcGyEsDeE0TEpMwFOFoQu0p00YWg0GERTp+NpVg0AU6aB9J4WdrhGNNIdY3hwQbUz8/B+dM4d&#10;Y2k6YfgqE8wn6D+BM+xiEARAxPNLM71lg5d+NvMVQRdAQzBzNtIg1T4718Vu81MSw2lR0+AqVIQy&#10;pOE3YRodYfofx3cRAvYbBkESEZc0YdZMEuNqgw9JoRo0YSonxEAeAedykAWB98AOEWh2xvBQBXE0&#10;ZjMg1GOLMaI0YcJrgsgRR/sAERRHRjAWEQQs6LswURANqNAVYSaDBF870d4+Az9pxjlHkbgblasp&#10;9uVVhzZz1ktlsysQQ3hbwglYoPRHMbtW5XwR8exgcCFyuDRq53iPePqPuPyP1e94BE94JFFfuPqL&#10;MKyQcs5TMCdW6PmPZIxc0R9Bpp4hoXFZRNBr+Hw/MA46SJoVsz80FVl8gSws5MAa4SYp0p+LNVN9&#10;FkZScfSK0Y1ZFM45oB10ERZsQ/IWJeUU+GwcQSaR1XCN8aobAbBX5miT5hgAQWJgkAAfh6QQZAQR&#10;cgAnxYNkaQ1paGFpRIp+USx9CUdW5W4uh9RJN98ZVKSE+ORwVtwSxas2li4PuUQX4aJGhxJktwEA&#10;MwE6EwkQIXGHoUVI1Tw1VAx50fQZcZ42k6sOiKYR2FBsEZVOFZMSyYYXMeyLN2GOcWNkoRcdY6RD&#10;QsiLOIYRcfhasZyPYw+LNGMSY0Z1KBmUyP6a9FMsgqU6QqEec3uVVCg9Z1yZlmQ8NJFtM9YRSQcK&#10;wKqcURcDOcgHGcpUBZZP0u2WgAMeyB9QqVlAYedVmPlXA0Ys5UV0SBNuMdETEzAshsCIxXAeyDBe&#10;kR11I8x7EvqS4qErGS2NsgtSVKh0l9CXlD0TEeyLWO9M6H9X9dIAMSYfocKCeWYyoTkTobBY4Wtk&#10;8YZZp7kgsRQ44N6dddcY4WsvMYYRc0EgIgMZk8pOAroSRwcVMVRQgCKdQgksg25/d708cRc8oqVN&#10;Q1RMkSSHV7U2lAsRo8xAZCkY2AkCoRdGOg0QwRcsqRlPcY2X0olCET5zygRmpwoAGB+VEhcRQ8o+&#10;ArtnVU0QhqKbBq2dmmKmWmamemghOQBfhfqDQd5AZtGWAu01cWs3OAMhR+JkKXcZ4fodY/A+Cc2M&#10;oAYxMxRQoRRUUdNwARpucVQCCo6CdcFC99sPmUd+lygyqXR/lkcAEZyPQSZqQagRYZxWukpP5/4V&#10;RSOfRNIUw0ZAQgCA1nh0sPpn+Fs4ZKwypa+Foh9m+mQVtjuXc150yb+CeepiWY6VsAFjMeeCMAEe&#10;w0YRcdM+CH4RY0SNUAAZceeSobUSY2k3gd454edUWnchOZGHmVghpMIycZWuNHWlIe6iZsFTwrd7&#10;hxoQRGEdE2kp8XWjQdp8QR+MipsfpR2ggR0yFdVKMR8ZyJkbkgo8qYkVYKKxENGxML6xWOqmmxhE&#10;U+A8oVY1UUxBUa6HsPuMQQQ6ZR0MSyiEsGxoAAtsoI02mItHWnSBMQYfgcI6aiwAAd5rgvoexVJB&#10;tlmUl2Rwgt0VuV+sikwAUw+HV0gAR9Jo9D5+kvp7RwsVtJCrpGCBK1SfdJyaY4YdYSoeeGRvAQY6&#10;ZyEVsfixcY8dNFiPEpoQQZVascISp6cbsWI3hAaeUWJmJpKXWUsVQfqtYY+3QnZFseyDoQIvpRkR&#10;KScYYxcxilAPtNR7UdZatuEckRaSgap96RkvqwASaCVAKlsxhp0wuUxasz9FsZws4uQU8+ByYUFe&#10;Up84qUCxlRSr27a7m7q7uPemuQJ4SQSPeYlUWnIqJKeu+rFEo3MWIfgZ59gR8qWjWRC2+bwdY0Qf&#10;gRRsSTwT6Lht8QgTGvwOsRRwVmAZc0R1JeU6FMIpF0kAQdYdad4ewfg/1GcR8/IZ5agXyT07OV1K&#10;cpNCcwsSaWU4YsZkgycaKup/0hO1KnUolPyYyORjo7pldkYpEQaio8yKQwJoYgMnxd472BEAEp0r&#10;sdOpKgK9SIvAdhVwyMalUZewQRhr1XIR0p+DIRZaehptIVYefBka4rsruvO8lW6Y2eaoI0QZ5vqB&#10;I94RJFi+s7UWcqmosY0QYZ5ausUSEqWGttmLA2kfqRIdN2ARIMHGMJzGUvYTF48FYH7Gu7zG0nQW&#10;h1I+BAhwkP9HoXc3gVZsQrsQY3gbAHDH+zwRZ4oHMDjIWkltk1XDCY9zw6Z9YA4SYbA/AZU4F0Mt&#10;G7hM6Pa0eHZJOre0W5FW4eCIu/tEJ+mzNnG/4QI9wc8RQbA1GqohRIWIiWNOI5PBMPxmPKGrhmmh&#10;MgeeURdUwY1HsYZiQ8y8QRY6QefFp6kQRDDDMAAdaNpMMSanwdhiQSqbekgesc+4jM4SGCkQ6igA&#10;eioU8bAnzNHM1aLBSprC/LrDFm2j7D4SSBh6KR08ytqRMwNXE4oecnyaIbk4G14hwWg8o0FHUZc9&#10;sxS7XG5eyrXQvQ7Q/RCP8mt4EAB4Om2DOzteOaE5aM7CeXeTJDyXe8hTyuUUwZml7FO4ku0Z5R1G&#10;OBwP0ZmUwfoZdcG+MbWtOBMWKB8VaYm1tnMY0p+wCyLLkAK+dBeKgfQ8QWIQQvZHXSbIiwi0XKAY&#10;3ABKd+sfirScAUq08g6PafaCcsFwcr1XjJdXnOmSyVog6zMpGS5gsw9mBO9J+Iyr/FIAU0RAQXVw&#10;7LyuiRgPsqUbBnegFZIQOvbLZtRk4VQ3ia4gYSqZYRJdFXFvwaoQY8xiwAQ0aaXEoRYVaHTTd/dO&#10;HDYAA0EJbaQNfaYaJcQC0HTasDXa3RHa8gpGNvYX6oGI0ASWtjwAOioSZcFQO0C3sWdSkK2cUKoR&#10;cD7ccG/cmq4XzSBAyuVCdlidAfg2mYg6ttFASB8dNUWJ8gypbCuUhkt85Tt59+xtLWVENAxKk3MT&#10;E0Rhs9cT5sSqnEKc8R+v4pSUk6Y+DInfXK/JuOVTttrfRXE3Oc4hmZcTEfo0TaERSda3YQSLJ8CN&#10;J552LDkxwx0Wg+ExgaIWLXc3/Ngvc4ZukAogqqAPARczqmGsYPw/C/TLelVPbYgAcZVAS8439Fhq&#10;h1YeMSEbDS8ZVV4SwU8pM4GzlD5cGlzPJ0m6BjNa3aHbAhvefk7lHlLlMmnROQHRWQODQRTaYNe2&#10;OBMw+YSATd1IhkZhas0c9AxpOzPW+gC2QQJQosg7ZDQTGssWezNt1yppYshOZSaA4RofozozA/Br&#10;p7gfoedzreIU6scRi+3J/CCMnl/Aq+2Mef+BNNp+hJOuUg3TiuOqa0Tp4hApHJpmDmIhnW7gLXqR&#10;KuOInO4Adk2lPeEQKlghMZ4WhtFGMgCWrQ2gkAIcKf4PkSGo4CDQogeD0aCooAFO9yAXcTE8wbCZ&#10;eZsQo0QdZMIdMnye0ZPLVKUSQL3t0Knt+0MoMFEFTuTanlTudtI3s8qYI8JHW9YxSO4PlKQWIsiN&#10;ANoH/vgZkfoIHvw6QwGBbVo9ESyCd2MT7XJEBNcAY6Y8wXU0Y0QWgyG7Di5kLwIAQtzrqpsXFubn&#10;kAFeXqMg/KXf2FypnmYWLFcRYfp28T48xkAcy1vj+05N+Rl7XWMwIUws6+AtFzrnIY1pNmCRYRiu&#10;N+nzU+PN0u29sPux8YZqsgYyAf4RdR2tHhq8cRpO86aj2hNGNUW0PU8PspGlc38g04048SQQaenS&#10;oRhGO3UPnTi38Ac6ZjOUwvZrHfaQqoYRANb3nsiIEZgT5Fs6Mx00REkedA/nbkh0oRjHYA80byfu&#10;ggrlD475H5Lui77li8Cm4bUNj5owF5xJPzXmvLvWUpHssA8vAd7l4U/ti8k1VOH6BtLqe0Z+NjuI&#10;tpEP9FseAzqL4uMUxjM/kR8nz7pklks1yCfp2NwAN6To68YwK1vYLArpgpJzzIo0n0iqu/1nb4ZM&#10;P5C1FpaXfdB/cSbq8XVu5NIeBpOPmLj9MADD+b/A9+rf3XkY1KlEB0ATT2IT5rFFvUsQQ6QQAFQI&#10;AQSCwV/Qh3Qp3wx+Q5/xCIguJw5+PuLwaMvqNwh/RGItqQpaRwp3ASTygdyorSwJy6Ch6YxMFxma&#10;zabziczqdzyez6f0Cg0Kh0SfvWjt2kxd9wUA06ngWov2px2CgerxWpv2m06ogUDWByWJB2R0Wanm&#10;m0kC1gO21qtW24gOChS6wWGO+tTgE3yC3F5YCK1Wb0+C16UB3EwIFQXAPJzZB75KO0+wAa4x2s1O&#10;IzUBZ7LRt9QWI54BXqiwan0/S6eDTOvYWCPDZ5yCbUAXHYgCn0ucU+4wXS6qnVcD3UKPTkvPl1p8&#10;86cYeTy4Jg/qtzrxWPxDdU8Gd4P+CvTVy+THRHNP2UU+O6WZvj36ii3GZ0d660RfjiziKuH+6FXg&#10;cgFITaVppGeV5cQWgoEoMUE6YPXhFVLb9bWJB0EIYfE64bOyHUFdOCgWThzj5OKJokUuBgCBqLHH&#10;aVOHkOU6ozQWGAQCGOGjRA4I8bM8GGVF4AfcV1zcaFEVxZYGJLjZ8ZORk3pRiRBYMBJyT0aFnWeC&#10;CXH6k+X5gmGYm3mKZZmmeaJpmqa5sm2bpvnCbSanMZ51QUd54Iiepxm9oYmOJyzzYNOWWaVS2tmJ&#10;UFRRVB0IatngNpEFaTpEDW6TVWkVY6PnvPhgkIX5bZkTplFOqNOaKAWBUQaVXqdVwAQXrJjmSPeK&#10;peABKJLBiMUdkdEKDhQA6DqUAUFShKERcNqokqs/01U+p07tFEE+aVcXFXJbVBcUCLemdETtuKWU&#10;EjYEbnV49rqh07HmtVQLLV5lqdoOp3rQht5JWC5wRZZJYkp8/lPcdfAJoFBWhq9BHtRNT1aUtmUO&#10;oNOHCU6jT+jqz5maxU6wkABXZsCjlOSgDsmrtT64ThHZRN7B0EV6/IheJOokp08c4j6iEEU9KHAQ&#10;RxYvQR/ThLXRi30ixY2FfTBV05i4xjWGAZ1SfNW1fWNZTagTf11WkoaVxURleoQDU+jEZghbYkJz&#10;bS+29BQz3IcN0pfPFOXFpXTvysH1zg8cKTZcXeAxpadlfIcaAB2j/aWlQb5CnWOuo9mhexn1goZG&#10;EExDIwB4N3kFj58cV5+2r6AZT8mA6JF4QVM0xB5T310TncYwtnrCQXtr2V1UURR2yqmu9qVO8HxG&#10;loVpWefgIlmOiV6+Ru1OK2oA3FdPq1PaGMd/bdT7eAi/HHXFrUdy8AK1uQAOBmJxfNTuMzquI7VP&#10;1QGf03/lwCZZcYsA06s+KV2WmtLipVEJMyiEda6N80JcUhMqIyiRP7iXwo4BC3YgxHRsQcRIXEFE&#10;IDLEdRiuxsqQjqgPQ2OtdhHWvknN04RXbNGrt/MgOZKiDFJgVMcuwpbj3IQZa1EJNS0ohxGiPEiJ&#10;MSolxMiaTdOYmk6hnTunlPcTkno+gYxMjKwiUO8O28NxRQVllxRs5RTpWmhAAfC+E47hIgkZIiaF&#10;+T9EVQzhaVQhD5Y8u3J+V54CoGYFRjwVsgjhCOuUIKZZ+78jbmhWS8RTJDmPRxeITVn5uFtkEI68&#10;cj5PjdRFJssuRRYHCQoNeVGK5GVAjjlaRFeRYCltoAAhIi8oSakoOmrIC66V1PycpIQ3RvW7gBfC&#10;bpgqtY5PTKcZYE0zpMERaIrUgr/4UEFIqs0qaVyIkllmTU27y3csWJ0bp0qxVBuJbKV4jqJHvlOm&#10;McMyxBXwtiIg/SRJBC4uQA2lVhxUyKpXNC+ojapy3x8WE+FEMASCC4oaIeh5JVjknB1RQLtFkmyC&#10;AKiScIAnmwzlVSCkKcCIwMU6+FCxXixDkMcU9gs23iPWNCM2maehEEFl2IanM8ouHDWQScnBcZID&#10;/csvh5BnjgqQUi6s0Lf1AyckC8V0wA2wVHk2549DjDfTjcXJachTnklgLi3xoBV3wqtlSRmEZ5Gy&#10;EEl2UtHywatuMIqRWDNWaeGqJ9FsgxpT1FOOmXF+h6DLGVrCW1TqpzLHFPrU8fz6yUGWSE+FL6Uz&#10;bEQMcQVTtlQAWNJqiE6Z+yHFJG6R1whlobLFWyW1/9CyioklaOOWRDndO4AEjaHUaifF4eeQVwiF&#10;idqdV6Qi26kydv0T+1JG6OESPyJKoNLgIF+KBpUTVCxoYVKDJRQpk0cE0EVgIVM0oJLxmYIQY4xd&#10;O6RXqJ1Le9d7r33wvjfK+ZOYoRSioHemt9CeQMLw72vMlSPkoWc6QzzQaq2cIQ7apD/CwFWKu/+y&#10;ZPStWwPqXAttuarWOoIdqT9XzPG3OLYso5rTLIpjAAEE+Knwx0XFXSSZGY9j9vaTmoNPyCFak7jR&#10;aDeC2sFYKQV+jOwAGlcJDpwhKL1ERVoZJEjfzWvWJqxEfk18YKoKddBKqmCpuBJRCpdhrWfFtN5L&#10;YiEmGPnHh0TUc+bHR0Zh1Zo502Dn3sZEP6dJOiUQofDAkghMzHKdziPmb1liPkzMsVovGOaoLXLb&#10;R8m+Lx+VxACTNGxcUr2yyoUAlBMyZokJKvktpeBWakF/qYgpWodBc1WDTVrwsAS0IeRAlDsXCX71&#10;vrhEZzjHL8JQp2BjH5hkGzSpMio09jhx2S/Igof9mgl2ff9/smknHnIca2UZBI2l1coSXAhOtGtm&#10;KdQaQqZSn6VQwTMuOQEwwTRNpGjjryJoBA4R3Ng50fSz1e9Svay3VqdLiV5QOQ511FH+z0k+i4+v&#10;WOnYAtp9YVOUPQrDGwBFKvobK7HCTV2AZWIKYu7qDx00RIIiHe1mzLMF3nxo+I2+WyzK8hZ/LOCa&#10;leu2A4oLRHKFPtYyZM5WkBqdKfs8EpXmiIoc2ABSoI+lkRSKa1fiuyCok3tNMjMB0FXpTbyHkYAJ&#10;qnV1zrnHfYOx9k7L2bs8T06J2IIni/MVuykRGz3I+uPFjE3nd3arjilHvLkJ3XmhUS4lLY4P0ryz&#10;uskEdWceCJNj63IIIpWFCgUfKHY7oVaZwzbleUrQEjclO9MfySRk5udNyzMwcQTPHeu8LCbPlZbB&#10;V0hI+XYr/vbvgC6cIm6uVABWskdVqUtylTqoa6Hzq91Z03HKRtgY6L8YiMmldjaAntx0TLFfCw/p&#10;CyyImWK8/8p6nduEKWLYSrZ8SUHFWc5R0rjFKmlVroQn5xSZnTJQjGzHo/LYJH82ErGsg/1WGHU+&#10;SolXWNW03ABUSlUOnohNinUKiVwq4EQsIExS2eh1QWYGAYYGjRG+WsxJ1jRWi/G83aIJF70gA/km&#10;H9xgD+xNUOhxxBVowjIMgwYNBBQTIN4GAWW4EaRnlQiNh9BR0s0aH+hPoATjHzxu1coBSaj1FQBb&#10;U+2aifD8kNkdhUYLhdXrg/G9jfzAXn2+3xIAwAzBXSwIxJT9E2W5Bi3UhzhERKIXUxBpTBRx2fBE&#10;xSxJS7Ib4SVUhKBxxKD8igxcXGS3zWBSyERDjqxi0al3yUWFwAxSzgRXjhDsYDBRBEUNn+AAFkR4&#10;IDCV29n8TqzM1aBOStTRH3BYIZCZyMWyxBBizsVKhS1jxJ0zgJhKFKndBBDBV0Fxi4kKmoQA0OlY&#10;yazlDRBBSlYI4JV7nYoyIy4zIzYzjV19nawAHbV+nZhEQ142HVYehulexO3ygDTCBoWHDjTmABjg&#10;TjH7FRmDQBneCWgAjhHixV03xEGFRRxT0u39h5CtWkzGSsBpUnXdV/4vnjBESJI3RhISntneW5hE&#10;xoTiY7YYVfgARxTBWbn+zAWk32yrIPRJ1HDqzqz4WZxqJBhCCgTlBoWQzFCBxURMxWiPlLRfIuhG&#10;X1Q4pKgAn8WtBMUKGGQABoSRVmx7h7xrU4BnknUsI7B2ntUpABpPBNSuDhG6hfH5VUh6C7Df5ShN&#10;1HDeY5XuQC3KBfG8BBGXyHltTsRS4VDxC/D4UKljHBY7nmFUjpUGYDH7pKwBRizRAfJeo2A1yKgL&#10;5fwXpgQPZgz4SJCMVmzKY8hBBoXQ5TYz5jzVzz0Kiuz4SMXCYDDBSQhT0KjSAtwipnxHSFmzQfzh&#10;BXjBSVUKj6xTyIWWn+WMzxHw0fSVx9W1VdES1ZwBRpZJEfZiQB5phfHuxE4lCYSgT8mFn+i/JMgA&#10;Jho+hkjAY/4YGRBnhMxHVLzim4E/hb5S4s1KiJBKI4o4ywhsJCRpTiUmHsAB5u0ly2inUaogRMXK&#10;yaRSy7BjlexXjq0KBeF/hEGkWr0KDsWjxRW9pFhT10J8RBhWoZi4nmoVilCkZjgAGLQ7RBT91GCT&#10;hoXLQ2xoRpUOh9WkRHTMS5z91uxZisEF3jBOBoUNo2nHhAkOoaiZkCzXRoRT6J5ipkESoyqOKO6P&#10;KPaPhGY0UU3bEVVNnZhoVo3OnpwBoIIRBPRxYbn/xFRcRxz9yPiMWwht3eBKEMxixEaLExEKEu0a&#10;igTRFjV/xKEhJRAAmA0/3HVXneStxV4DBEYQ5r4SIThcmOoAlUV/3FBKClSlWthBBJVsH8SsBxSV&#10;YXG1kfJuBuhXn9BLp43eUnSgSnStT7RPRcU9BVxixxXiAAHOS6hBW8ylUKhJU+IeilZKBU5WIejq&#10;0+26wAG9nIWr50EnKale1HGJhF2JRYJRzBToADE84g0GhCFAByVApzmL48w/242+hwxcUKEOqKBN&#10;xjjURGVnxLxBBeCMRERWi90fXeG0gAxXlqgA5bRHmdh8SJAnq7QxK7ziUKAVK8wRa9XfB0xx4lhk&#10;HF3iTJkOqn6P7ASZY142FmyKhERxT4C3jsRcR9SRQZbECVxXgeLFALrFhcR0yVXghF1sJiBTkuy/&#10;IJxFZtFl4KxCCJKrRO1dybhuTxlUCg640GZUQCagCkZIhPzf29kjhG1VAAkFxoVsGJ3BjJBJxcYb&#10;RJ3g2CCuBjhrRpbK6wwCGIw9SyyExw3URBCtXHFdEoRXj4SVRXhjigSp0hJWwAkDx4K1BRRETf3I&#10;ZBxOREbSRphm66nJCCj95wxRRjpaLQwAT901hQCnUNlm28QCyIaBxS0DIPAAoZLeBQTz7bRCFPgB&#10;BNR/xXhUYZBFUWlUKpCkYlREBJYvY6iVRx13RRBJXIRdBdYUbAjWaOrrLr7sLsV8qQV+I1XaCgSR&#10;ZXZsbbndUGT+xKD/y/J5RDqoQ9izrT4YRXhpUFxFS7KX50gAnGnERDrQm2AAKkiyyg6tj67vExDH&#10;0KLhi3mnxCkNpNneGMkoV/24KwSlYwRBStUKm+H/3dS/CQrw4WmbJ1khFfWNxNpXwCRWitZKWeRJ&#10;xi5UBbaghQhSzLRHUBikZFjARXkuytZsamL0BxThBEWin+r1jHzAb6mCHoYskzrpTnBF6lx7zNh7&#10;6hhPcBwA1SxGyPrgxNyNpwQC34g7hHYtxBiVUyBkn4S6mmXrFWxpUKBx4icIRN0iKohBDf44Q+sF&#10;mxw0wk8VDrhGWrQNAX8WlbhF72hnjBSNhxReLz4oCCqAbssaGExU1KmoKe1EnFSkSQmMiAwkcdQw&#10;sdxBQS8eoGgYTBSu6sROENp+w/1pR3kyhomGnCWNFtHq0kaTXoBNzqFiIBYTZCAAVYABrx2ZoB20&#10;1vR3jq5dQAqzHIcVhBjBSlT8kkg/F/4kcnzJmSBJxeLqGASxXlW5EuBJxlpu0oRll6BYE7Bzo52d&#10;nFF3cmEtQ+43BCKG5HABBXoggCB8RJReD62DC/BiytVzmCqvEfBOBlgKc37jRQyga3TxIVwFCX1z&#10;RCovroxdpMy4oqwAHUCSxRBSyAz64CHvXqRDrLQASuy/CRWwkKD/yYinT9ImGDwBz98gBqBSyRTZ&#10;Ys8aScbrtEdFNFdFicbtKQ3bqRXaCPkFKbskBBkmLbj1BurklhQBoiBAiVxeMtm3jghbT4V0GXiH&#10;CHX8SwmU8uMzRUV3T4YwT8qrbcH2kYRXhi10B9Rjk3dIJDBNGOFBptdEysMEispIKxHvxkp9BgWV&#10;ixdUhURxTsXjCnXIaqHfmhbbm4FHGP5UhYBM5EiZz8kPXSF6Tq7YhEMzhMSMadSJD1H/QB6q8t0x&#10;Cy5UxxZsbRwBLil2RJ10ClRSxSz+pJRy4/RQMSAAildRRAl3ch9BhgLY3BRus1FtakmWw/cH2KLZ&#10;WYgA3Q8JbajxCPA4AgdsA0tsiziuwY9tgLNuJPMqip3FBHbcZMACYZKENF9xGvzXaqJ68LzJi/D8&#10;oNAwQkt0BHV0AgN1EFxx5u1Aw+mSxgMT2Q3fMAxNqMEay3iV8HX0BnhobQpNilaHls5CVdmKNfaz&#10;HCSxTpVHDhDqxXhJa/HSSkSVRjoZ4bI6hlhxzq9CxNhS0KsTmhRS15Wd2VnmykSJFbEont+Dnqty&#10;R0QBKWGKNqyzj1Es9fSQuB2Ul5hgNcRTBN87AFLNxES7ENsLIehXuBTJjBdw2kLxB/nnkhh3m89q&#10;xQRFW9uFNCCIUhxCNrkHhbczxPq+g5mQn+jysomhbCgCCFj8uC71yQR4YoiZygW9m11fxLrpH5hQ&#10;4Kg8k1CLLf9xCZtUea+bub+cBQNGY06RHZxEaGd/HdZuIaw+Xn7ZVjbysSRNhXmkUws29gBNqW+X&#10;NThb6WTxK4HB9O8+SuRJyNilbCRTopB/X2Q+xoBHFUKzwAdlCnd6hGSVbXxUVsCxBCMFuek4nebZ&#10;WxAFd2w8i7HRw+xtxHeigBa4EanMBiU9YABDigRJbJEnleDGSy5HjJh01ZugiahoUHA2GUBUSuxx&#10;1Kj6CQhlif4aNoIerK+kS5i5yuLQErY7npA+d9WBhV3BA/t4HdVkBYMp7NmjuiyYNjjOHIYeejoS&#10;EasjD+8/NvnSBxSFsCSZyVwvfCcdQkYmD4YNwTEUhM7IxRxBTlMtoaB0IojiX0q2ucecCnXcg2U5&#10;1UD1BESPhZAgz8hlgdvLAPPLmwupRPNQg+9Lyy5EsGB3hKCJH8NIDZTBRiyPpx6dtJcRJRZbr3mh&#10;WiM3FGZvSxYHazUfI/ExPAGGBnskh78h+YAASlUF84fMhECVzzzide0YX0RMRxTLfMdqGVWkp0WD&#10;LPbKoR/UA/e/mH+UpF3/6WhJ285O2CDf3tOO1UakAE94hOBESf8Gw/fRBqumHeRlkKEKNbhGRFe3&#10;HpRMyFuP0WBs7kEfcRR1UOiV75WfhEzsRPnjiJsk45AAhxT1jgTsRHV1ExOIxfSbxFTz51rUD96B&#10;xPiV1KhEVvhifHiYObfwvxfxubuc41Hb3Z0Nm9pcKaFT0auurRRbRFZvwCcE2TWu9nISxGp4W4rc&#10;6d1eCwhixizrRDEoTpcRhdRi7NxBXIT9EDmYxTqNJCeobyIei/EFxBVKhAHjAn5BH/Bn7CABCoXD&#10;IaB4eE4iD4m9Yq7IvC4M/wZHHzHoI/H3IoQ/YzBgDKANKgFLALLg9MHvMnNNIaAAJOJUBn9PHxPp&#10;tGpJIIXKADLAECKSEKW9qbPnxGptC50C6rEQnLgLUq3XK486+6bDHny+rLC6SCBTaoW8ra5bfC44&#10;DA7dJA4bvZby+pJRYXPH9C6PaAthKvXLu4aa9oXhAteYu7LzXKLRayA8vfYUDc3R4mD8FSa7otHp&#10;IVisg9NTIn3JKjCspKI1mQBlwHfp5GqPtQrvApvm7wIq9anKhNxqzpeTDGlzEZzmt0KJKOMJkH1h&#10;F2OVDdX3JFYXTT7/uZZtY0LPPs+16vX7Pb7vf8Pj8vdf299q+87PSQz/OF32uAAmoCMOBELEeBxl&#10;gl6XaX9JFcg5DVFBKE1oatilDVtRVyZsDVVAtwk0OZY4AVkHImbU44pWNQEGVlIFFTgBG1SSEAAT&#10;pNk6hMEkPAeFlNWN4U8SSDUIgBNlFbpl0LjVR0kVlWXYCJyHySQ7ZWO6WEgatRWeZ5bzlSB4wCVl&#10;Gk6jVf1FWiPFFW08osP96kaX+c24QZR0anieU2UeHo6U9+Fch5vAVAmhXqak9DboqaGwbWMVoX9q&#10;2joUCQOpYEaYUU4KbTI90LjFdAdWh83qXmWDuO+qY4SoGKtlY7XCUV/AZZ5o2Im1eZJAOHmeOuvk&#10;LAqwQbsM37FhgAKtBimARqR70CPGvjrpJr0oVdvgUgtpKKNuxwnt5R7NuG4rjfGRrkue6Lpuq67s&#10;u27rvvC8bxgImhnvZCx3vkiL7vK7ziv+0VFuZDMCQZgUskhLGtnpCloUsEGTShT1jX9tz+SDFXsj&#10;BOG1Vlwkmni4EKmKywfyZo0gcA3ZBP5OljwWcLUAGecxV1tY8CXOYxPDPKbOB4sGaJRaOjFOAX0f&#10;D0LOjSzq02NVcyIAGVS6n04CDV5TACz4he2HlHhyqTvp1Nm1VelgOfjYWSaKlIcXKPHtog5NzgBI&#10;FHUdV2NX/PljbUId/Vl+JfRped2SyjABh6obBApNmKU/czkzSPF/XnNMwdIAW1h6wwbpS/WiavYW&#10;QxidT/0Nl5yTxtaz4xJDn7BioA1MBVH4xwtrACPFZ1cIIxfDTTqKrwyn8WK0K2cXfKGHzLsqdkI1&#10;SSPO91noPW9f2Lw8HkeZ3BCl50A/zO+Mk/lSCOiR+nG9FUVOk6U+NEIbAAVcVlT80X9WdRTalIbZ&#10;tHhIHYDnbCkwlhnkTAcd+QpsMAnLEGaKTgrKQyeGrJIToq5eWPlbRyhNZZNlOmraWOgxTTz2IxS4&#10;RNRDtlgsmA+uRTsAnjkMI1DJ1AA0nEuf2QouS13PmiLHDJNpGlOwlK66pOjpmaGjV0Uds6g4fHrM&#10;Uyp3JtWiIyMulFGKnW0qpYyV0nSnSjlZJgB57z2QAIgJoschZWS8u0BHHBsKnXGIxZ8mEk5KC5N/&#10;BCYiNxKI4AjciU8uJHIELZesat4KbSbFoVmqM0rwVXkLWuoOM8ll3sDkvJqTcnJOyek/KBeaAl7B&#10;nXwvpfkoT4H4PsN5kER2IuaMujd75ZY1kKRjLMrqRB+vhQBJlcbXzNloUQxQnkKAHwIeqQoyEAkX&#10;kofC5koriGQJHJQVlUJtXgn4iKnslgGpvsPhEYomyHi/lPNXHdPD7SVF/Nq1EzyyYdEMZ4PCERGj&#10;LGXQ4WhShtU3nChEtMhhaCrlyLGm1RDuZqgBQ4hyOhOE3qvMggBPqE6AEiKLC1Sh31TyTN9JUhR+&#10;EQkkmKP6GyyUOH4JAcIkj4CeRsJcbWlo/ijrXRiqemRC3NlVc7I9fpq1XqvdKYBmUEACUDIi4xhI&#10;Ai/nfnoxZGMSpaD6i8UdGMKwFRkkOaIXdXBLVeRSOOnJlwfVkD9WZDi8i/wCPwgBDkCJU1wrivKe&#10;ixRvxejMauLyzxCV8hEjEPFgFvAnNm3giJR6VkJNEjyhwBE/lfpxUQnCHmzocKybNREIlEGymsS5&#10;QZniNLPL+fh+BCGOkuMajpTtYJxsyBJa5DynVXqIK5BciLZyNL/HEm2LxtSiw4ALINDJsCj1UJYw&#10;8zxaJ8G2PeX9yJ+CjwVSKnYlhGqikLQ4VeKC4Xw2iK+QtTpeSSUBZAX8kE3DRVWJYstm5D3GFHly&#10;qc79rDaSyJU5lZaySuF/UQfhC5BLoklIajoxpaKtL9qYWFZ6AIiz9K3eG6Q/4xEusE2GSRCkdG1W&#10;jWIAcLYzScI0og79ASitnaOBfBpUixs+L+jyPeBq5YwZG0HGONMa42xvjjHJol6SklMHdfYiMdHJ&#10;WeY8i6WiRMDKyh6tEyyL0kajhIAsu6oldfnNJIViT4vrNqWgtBeanEKNAAhs5V0YjZzO/dhhUmYT&#10;yRnhA2aPKSGjfmslZOVx/GIsRLwnlRXKlls2/QhtysSKWVni8hsDh/v6JYfAkibVoxFbOtdyhPFE&#10;JthJlkmyMVKLXKy8HMBDC5OdKOm1EJGi0RkI0ts4gBkomzcEW/I4+2DgClyVyGhHsNrXdwWWY7nS&#10;FljMgqdY7tDGrX0OfGRLTWw3j0ES5HlBCOa2Iap14N8yimNWWatRBkINAAqqTigJR1B52JQV4r4i&#10;d0i+3W7mFoYt3hL3jJyGDsC8s5BLijIW+t9kLPwNzf5f27sKwgxYUPBt1i+RiF7haCQyziKblTLc&#10;VQBlZcY/YnynZbAAI1uI8hl1B0fIZggdKr9mk3JySqNuf8Z63RaS6b4GkPE2VfbnDaPIEcyIUcJV&#10;7ssZ6Az8Ppshly0NnUotGkjiJoENmmQpHmUSjlyNqZ6GxQiCJtPxDLXA+WQVKsWsFa7jJP9VH4Qu&#10;hBZW1crH/F49T83MlZTWSgvJYy+Eo6mShl5KLXAkgUcqALsFTxeusQonRcsy0PksWNELLCnvz7gA&#10;E7us0IkoVmteVhf0YmNhFF5UJcsaEgO/IvZwBVkoeWyz5sZCoEZM35KmX/rPX+w9j7L2ZUseL3IU&#10;vnH8qPaEKWe8GImWWaFoaioNDmKyeOGAE/HAIAGs9rxk6clHAgBGz618/LW5mZJN4IQq3psCsqd9&#10;dQpzMVmaXm0yaWeTjLBMgVe2Ep/Gqld8pkbMnUZPVyfLyq/UDmVBmGENEkc7JWXBFSP4E8fTLLGN&#10;TyXOXeEKLJLLGIXzRkIeFPJtGQQyNVNFFcNnKITOABWeETMqYbSAb5ENaPK+VsYzFFFXLJTKHuGK&#10;HfTbfoEMIxLXGedhGlLPHfI1I8Ymc5EMGrMqS7FofnD9cmFyI6IcE6CphMCdhOUcENcLBeBohUbT&#10;SdOEFlYee8hbSgHfQigeeuC/hiCehkFHSAcGChEgNhFjV5UuXCABP9EcfAfMFcI8dFKFNhKAYCIT&#10;LXFPVgfhJ5O0feaBGkIeIxNnXuaMENEaM+GKF5E6fTc4FVE2HCGIhtJzUKMPI6GeKIQCRFQII8aW&#10;FtHCRIbEEoIxTuiKgFEGI8ZpYRMIfZAAKREiPhFHIaEcOdXaYxJVJWT0YMOpEGWQAAhgcsMyYGW+&#10;ZZE6OdPBEaN5GEHtHCORPhE6EacaE2OMIcNnd8LyGrM+ikOmH6ZjKWLROzGweOcBEsLJU3FmEKGe&#10;cwb7JtKvgEELMPKDd8H4PcjtETjvhcSXfij9kAkBkCkDLte2Sle4SnZBe0EkDYkNgEWEEsiGE4jz&#10;EKd0ABkWELcaXvEqIedEKWU9ELGrRpDmRefLj/LqJ3ZqfjeSMzEGWmAFMwEgTpHJG1E6aJG1FqAp&#10;F/GQehFSXiEiUKE6MwiXO0Odd2iESpF5JfkUcnAELXQeYOFlH4X9FNaJTkFVKDIehWF/b/DcEkFH&#10;R7F5VgeXQQUJEKYAFZNnJqEPkSAEEgSsEkG1O9ORQyeqGbHJF/KvdHa5EOEPRkedGlKmJYfvE/hv&#10;ZkESETE2WkfMKIdjbeXXGbKzglcbEGGIeoAAKzMPgVFtLPWzENIxHfL0Lbi2EoR7B7mnAwmpY0Ea&#10;GKg/kEmvPXkNDYmPFbQiB9m3FPNnB5m7Rka0kQfKPxTUENkvFHNtUMANhWELQCeAOmRIMDk1EqGz&#10;ZcFJE6KUKUnJGlKIVggZFBZZFFKhELT0k9YPD9IAkbAGWFATEahQEMI8Kzi6EMEgdXFfLPMLivfU&#10;ixE2fXSwipACf0inE4Odf/Y1hqKpKvMDFHbZKYEkW5gEJiFFGrndZ7VDirM1i3AMjVEEG1d6jbGl&#10;EkMqI1OMKhFHGKJta8dBGiGeUNLBmTHzF/NhPBMgkyEEnSGXRFVKUxjslNIVUXEoKUTYJKesl5JW&#10;GQKrAGGNIclcb/EkIxJRotmwLqknpQpTpUpVpUkGY+ZAe8QiamjFNSfSEsI8G1iuoSa0U9hFfTKU&#10;R7NRF/WxJWKdn7S3E4WaiBixPrYLfBkqLNYGnQAGn2VCNQceADgeOZVtGbKUKIfXnFKFX7GqlAfa&#10;EsQnixOIGzGeaGn5ShEaJtPBcaOMKDg4FSLPQiZypyRXXLbfEsVHATT8GXKvoxMNFJOMg7ZZeOUv&#10;AFIeFyOMpPEMUbJYELI6EkLPELqWH8bIIPEIJfNhReFFcwLXfbD9LPLPHCcmOZNnI6O5UqEVJLfc&#10;GkG1I6LXGjj4NzSEAMSGqYiyE8KnIhJtCyrtC8rvO5KUBfrzBSr1TxiqSXdjLPMTEfEEAor/rGpW&#10;sCHrKvljhupfktJ4CFsLmyFFBasPBKsRUKmkABS9M0peOZE6cwMPiXUpEEjfD+OFEFp6sIcWEuGe&#10;RNKWQ2LkIhrCepImIxW5kmkuGXkpD/hFn9qSsVOmiXRWOcLDodd9EELbiuHlsXoWp2Eon9Pzsidk&#10;dNEPLXX5YxEaGQQEgzspAOadNUENEgVglMI6ELLPhFZTpeiQEsO5IxFXIcI8nYroD+W5mXoiF0Ty&#10;MWH4JthzFcU6ALFXq1HaaOFtOkEEP8KFFXFPODpeTrAGELNnT0UBZuD9PrQtf4e0b0DnQ1EoNnGN&#10;egFtELYmtgsDLppSugujukulY2pYkIe6kKezMqf8MynctHZUfkX1AGFyEkGKGzOMLJKIbMqPFStY&#10;FZLPX+tOEME6oRs0ADFyfWfIuCEKdKHKMwLZVKRHeudQEcGNbcEXsWfRGUt9EMdSETFZdooomUdq&#10;ZYoTPrMPuaFhHCIArEAZsBSaEgLPjkYzGdETFXFZT0T2YzFZYmT0GKpxlNZLGbW5vHD/VQEHZZFZ&#10;NmKWKUt0OhEieWTGEoGNjMEGf2EwguHwKdM+lMI8FyFPmLMDcSADvxHtOMGNnwE2EgM+JbEoUZKG&#10;GiEgcICSw2V1a0b3Btw7tSI2EqP+ANfDr4LjF/FjKdJtTovNFdl2ANumxOHqF/ZnDZKdIxI8HCC6&#10;xYCjxaELd6HWCDdtkVYQknPzjWENo8D7iDa0rbhGZIpeFHOdrOxDLtF5V1lkAEO9Kdk8FtMDwJn3&#10;sUNnLJF/IhNhx8E4f+ERwbwzdWFtLRXzaAUKcTwmo+KFuJmED4gZGeVZrnYfEGKIl7dbksMPv5tb&#10;GkEgW5IjEGF/KUTmE+n2h1EPMPLROIlCtJABkeNnAOFHIhh6qoACO9hatCD8gCDtlWFbwgEclqGh&#10;iLEGbVNNmXa0KzIcGzORoHR4SxRVFFYmQiszJ4q2MOFLtrEPe8k7EXKnIksnETpFEKOMQtxPLhui&#10;zuzxzyzzLvuoAAe5paexF5SsbefVXTn4FGXUypJ0UKVKWWEowHdcWckwrnwEANFyKdzbZZF5s6Mg&#10;O5npLP0JksxrHJvxeuFFIeoKARGrwTD+pkv2EstmACIxI6yxK+NhaaNGNHKvYKYzIxO9erT0QCuD&#10;AJOdyJVwFPKvk9OZKUXzLALBcwNZrZD1UHGpRIn2Z3PzhEo0yTAJYuybHa06OwuLKWQgu+O9wrLN&#10;GrldiAM1ZzGwioGY1YHKFZRQnVwyAAiJACHJJfk9SUG8GjQCVeCWC319UyIcBp2BBA2DmsFNGjFZ&#10;eFyIykHqHCFPGKwBsHHJkdFJLL0/z0zzSsagEaJfCH2dLPIeCV2hR7F/HCqktuanFJlETPRIjgGl&#10;ZW2rD+vV0pEqG1QImALwNheaZ8llo6dAa0TtGXNZ13AVnhM8qzfLD9aL1zMyLLI6NZGrlTFf1GEK&#10;ozvEbQER2kEVrUeiGreMEoIePU2LSeLPKvgYh7I6AS2WFbqND0H4KvRFeCAAQToUG1apEGJfF/Ic&#10;EklMSwwvABTXF0qgLhFPX8Ff38EN0OG1Nh3TX0ADI6XrpBFSx0LFRIPzLX0Zo9zXnkJlX2FbyiER&#10;ttb7KdJfcmEkGNzJAI2XHwzw4q4t4u4vHaz2z4e7eySrH2yuZhxynnitE+joACwHaAIxXlsj1mqQ&#10;JjEuOMLXG1KIYWUCFJLXieEIZRsevEELdOEsiXOZrPMWLpFHcwGNGznLJYiXjlGUFHMPRkGKIhim&#10;ABoqGb34OmfJYoKzlHv7NLznAFRk4hVxH4yfn/3/EuLLj8FdRbFfT0dI2RzLn3MPayELxMHwRTo6&#10;k2o6jOAWHJEgO5mNZZn1EIqAvO6JZroAPsrnS44dAAdR4RIcNRwnGlJtJfjhO9LZGKC460Cf6207&#10;fdGXA567Bg69I8I8m9EKWyGplmMEEoFoNuEccXD42NE+vtsYFbZi2TAIel1r4w4qDX7Z1lF5CU7d&#10;DQ7fFF2BBpIHBH3bFSFZE6EgdZ0DoUvbXn6hsJTd0rE4RIa0FXXsAHU9KU6sk+EIDa7/UyverkOM&#10;PBlMIxb3U9Qi0wEN5JG+KI6ch0fQwh492tu/EsKUGrO5mZFLEaFPLPnMJzSveDEqKhNnycD/jxJW&#10;3mEMOM1J3iFSysD4olFtzFvl81J8FVLXNnFF6aD9fGKbF5PTNXFFF56FDz2QMXozE2FZLLzh6/Lk&#10;2FD2om3au+oSEgyRtYKzwQFdLRHCmXJpFJzPQbKsKtLPRCuIEonHAN8mexEaafM8W8GXO9577XoV&#10;91939495Fb4ykJe8GKldI10qlfiwsJR+zXO9GrHf4bz/XksHddzifQ0ay9N+N/M7M826Ul6ijCq2&#10;FXFFGQvbTRGwxlZVtKGXiHKWng6fD+KdV181a0S5s2G1fXI8KDIoIpXFACQIh5gNEMNncwJsFtPB&#10;UBE6Kh90SpGKV1+SIxGeGNI8F5JtK4o6qB5HAFYA815C27AEMPa/HsNbE1XoE4Rkakx7jBFlmXfL&#10;SuEG6eQzskSwIxFyFyNJ65RVPZF/LbOIO9kgEKmyPlEASbJgYAgsGEsIP0KE8McMOfEQgwIiYeio&#10;Di7+jMQfDzjsefcgf8igz9ksGAUokT/lACAMug0wgsXAYEmoNm4KnIHnc1Akxn9AoNCodEotGo9I&#10;pNKpdMptOp9Lb9Sd1Ugy/q6erMGFNcPNenssg0uAMGmdjpczlgLtc9B1ugz1uLoucblVFnoFvNng&#10;r6vsZf0/md5As/wdjwc5BUGtYLnsGfOQeWSjz2ytli+DwYMzYSzuDuboeOiyD5v9jA2oCeqzoScu&#10;ue+wsUuxIc2thvl90GieMlft2gtjsd4vIJ4tuB2Mnsbhzh3s9CPQseSeV/kD7v9/3sqsYZ7oX79Q&#10;8NDjbn8sboWM1QTxN7AG9fnwymVvr661IweoA0b+D89oVf8FIBUJuzmgVBgaggD4KUV/Dtg46oQd&#10;pIk9Y5MWnahx4KA9aUoeJMW9ZU9nMfxv0wTNPQQil6n5e1SEbVI32yWRBUqiVwUuBuOU3A1BnWdO&#10;Djtb1QnFAl6mJTOHpJkpcT1hA6kbZsDG1ByLZKlaV5YUyJZZlyXZel+YJhmKY5kmWZpnUYmpqGeb&#10;EGHebyInGaJlbs4J2WORAhnpPWwPc8J/bt/H2TJF0TAhLHWfRf0/fl3wXfRVDuouNITTV/KTTBLE&#10;zb1pkuphBmDT1KkbWNLH5T91n8QaNkvpQ/1IbcAInTUJq1TN0zsrk9K7dhGVjSpPY7B+w6ROmxqD&#10;ABh15eqAQUpE77QphiXdBl+V/gU5keT+O5TQZ9DiuCyE9f8FYpBCc1QaRzISP9/IcAKJU9fyVUwW&#10;OGnHkRLF/n2Tm7dtLolTOzYaeyrUwSpf52OCfcIRlhV6wZS0qpdGZbq6wE1jcAazARpLsqBeWJjk&#10;G07Ae6FDOvKa5OxBrNuRJElKbMihzSfzwyABRgzoYs8YNBohOTQZCQWhkVB5M6jRCfWgfzQ1DqVK&#10;H5hqGn5hXJ9X1jWdaU419diGQB62GIUsI3ZbNUKmkXT17XCTVjH5kTVU1Ui0DvuA4qqUHGk9YliW&#10;7fTTmXAPPpZorDkFdAEQW4uRK/SJ5TnbtP29khBV/rFP+LBZ6kqdNHmkfRKnvfCMksSxiQY6mRH8&#10;kykFUXVIqmahRcalGRLm5i6GkkB08WACRLNlHDT+fI9pM3lRljjuhpE41Ln8cx9OZ4t6k/N3130f&#10;kI/bUi6kO065n5dNpO+w8BZRjvBYzUnnWSyvoUir0/rvUKho7jvJVFk6QKrSLjkaqxQ0ggDSDD4G&#10;7SA4EmKKEVGqdy1sppvWbJRfzA+CqXXywWgzBqDcHIOweg+klNQmk2BnTcnBOUICmHWOYdYsYIIX&#10;qGKEb0bkNE+qdfWT9/5LCwNRNQsMD7K26swN6P1TZJXLkoU+USG5EiJmMbqX9VjGyMOHABDeDBQC&#10;1FrOsdZEpg0iREiORlww/lYksZKnoEJM3IM2XYSwwa1CNs2J+YkDsdoHEGQIgYmKRIBn5Oswp5CB&#10;0EoLg8pFlbTj8nHN2n2QRMTBslMYcdKJTjQSIjEYCBSFACKGVOTEjygiQP9H+e0wblSjOikwT8lh&#10;Y2nLvPaYxciRE+uQV2PSVzaiarmdSBiPCZEXlSZxGkmYypiiMmON6ZJPwdTMEBM41hRU+jjmmpwj&#10;J+TEnTKRGEfpJyUFjlOWM1iUTEwpnLOac5MEgHMJUIedo1p3kGC9PII09JRu0JdDsmsfjUGJl8UM&#10;6yxh0pAUwng4qIShFjSitQxikVsEGhuoaRyWiRH0JmYwEVGFUEghZKImLmkNGuHKR+jqsiLpEc0W&#10;Mj02SjmDMYWNJh5yCsfILDwARP4yEGJ6YylpbCapRn8yc0jK6VlApO4smZ9Dpp9WQUgxihlDHHKW&#10;fxu5pCfrkWazZyBBlqLmKKwlO1VSCslaM1Y+hGzppMiUUNKJx2SwxJjLagL0iYslNYuYjZHnPmQK&#10;LWwtxySam9euN2ao/mNH8askSF4IDwy2ZSOumJQCZziM3W+dFlrLvsJHZizdnLO2es/B6EUJITB3&#10;TiIi0BPyVM2ZW4ls5QTenTbvDdfTFXYkoXe/Jd5LJeEboCiR/0+CUGDJYiUlRM15qeIyshqAAqJJ&#10;cJY5o1ihqQqRgSUB/8Xi8m9ZKlFDTkKCI3ijRQvsby8kGNYuSoBMWbGgXiTVozJT6WOqIWNzTuEO&#10;tbscytGr8SMmDd86Mfk3QBEzZKlOypTiVTJG9GS36r6xE7KRGRf763ZAGLHBQADJTSJ9f+vS8UpL&#10;g02JilE9TzocKupCdNppJW2gEPys2aCZKvjgrCACOwHT6Ccx2LDHtcwAJRDjkIJuRJ/G9OsR6Wy/&#10;rNAAk2T4mJgi8vLInGAktKjJWQhyS5YJN0NMlXpajMOYiiqRYULzM4oM0kGBZmwO2bm1sGtodgpC&#10;FwDUWLWZozZM1DIhmmOOg9dCdqONYiFfponfPKJu5qoSubsgFSmYNEJ1i/ra0CAc3stiDVXQEQU6&#10;aTrlkul4uYlVIaBxVINietSMmSt8Jy/I6eAcHNoJRq0BRLEQxIAFGnBEGyNsrltFhKJg0+vkyYUV&#10;+xN3mHFlOkmqa4MbMtQCdM+kaE9ZgcsRmkOmcIAHrI3Mo5f5bEblttBvRLjEE5PpoBExF0NLN2YT&#10;ElUtiPPHdIUF05OUiWOiHEYfsrNzl5aNJ48RKkmZXOpqc4BLpYn/15mPh7WoscQ4nxTivFrL2iTa&#10;QVN9pYUcWXcRd/59EgIhrTFWSBO6fkoI3uuh9yiQXMY1sXB+7CZgDf+u+4+9orcvH3dZMRg3NS8I&#10;MdNoI5Fkb9rVfwlc3uAAFoKAnLJBTEqOPycw6amCWLUc0eEjyTsfmDwORMlTkHJExMZAMoTVkuG9&#10;pCR6wk+QCNsJcTN9BNyN6mkysklyO1m4ZKWbtyDEz4NIJEoabdqbxj6vcAQmbRr/39eIR2W2PzAk&#10;XXYvQsZiT1GMKcpGxx/GKD+yd5s1VLmIpWf2g4xZaxq+uEh7B/ihAB5ECaGT2/Q6ZElOskyW0XKS&#10;RD1AAFQ1kwGGZvMUo0nB9y1FOMcct3a+L/SnQaQY31g5fYNIccP/3Ifoy8TzSwnP+FYVtuRff4AS&#10;WQ2iqSxDS1OHFwLik6W1zmiVPAQdaRJqEp9/iWRkjBRURdRgCIT1ewXNo4yMkQaRfMZJkdSQe1k5&#10;hQTMtYRlixNwUo8NbN00AFiUaofxQ4QUflD99E1cb03Vftfxy5YViJnR3QRdlMAg3Eahtcl1s4OJ&#10;8wT9AMhoUVn5tt3sAFjh50h4SoaRUobARtiBpNFVcwjt+8RMeEb0n0kCEhwkUAb0e0b0YYS4tSDs&#10;mEfQysR5WpQkZtJMZtep9OGhRNzSGmGyG2G6G8llxlCVxtCdaeGg+0PIpFZAX9j8oaFwgovRQE38&#10;X14MPxqoUQe1GdhEURYRrIlaIlrRt+D8oZGkSwzZ0YsgfkrE4lyMg5eB+US0S5wMQY5o4kSwdMth&#10;KEPssoAUfkuRV0VBCsQ5UwQVVwikSothURU0WskMcWKN7NJQTEdNQEkwwEZh8hhoTs/dsmE8UFQA&#10;sZpUTAc8dAeqDQUKD0rsuwW0W5bwRETEk4RsaQxwo4jsdMzZ5UUGDIAY6wXEUIYkuROQlYaQ5AiF&#10;Nt3EWMcc5o4QeIn1OsSIk4LOQEMCQMT84kIKQcDmQkiFuMrsRt+MUMYlwUXExppsBQlcSoiEbuGG&#10;FUT8YwjsxqF2HCSImcGOSUMuScWNPIF4EqSwldNtdZhQjKGKKIahJ1PwTlnkAxvAAAdYkBQGTN+m&#10;Bs1YWNANVEURHoOYQYlElN2UaJHQTktQfkaRgtTgQUYN4hJohSNYUQoZJFT1i8agT1Acg6OgTAkQ&#10;qlzs4l7knMSokA3WEoP4042lzd6gUAcc/gyWItBo9AQ6WUfmJVfgUBVkeUT8lMjsmUeQeV28SYTF&#10;3ErFJIW4juTsUsfRvMR1y0bgPoYMdaFqBwZtjgyeZUrskB/UABjAgGSGSOap+Caua2a6a+G6HJaR&#10;aZxUb05CNF0sj0SFcCZ4AwYmOFXttg/IdibkUp4WGsQV3E/JTM8kjc3IhQiFK1i1iKFeC4AMSw0Y&#10;7sg5rhycyETkekaoT0pFbKFUiV+gYOAMkQSp4GYQhadSYwTCKUdCGcUKXwOGWVLw4kQYR5SFxKEN&#10;fxgFFIjIYOMsA1hlqyJIUUiFY6ZgAAoYs2YcUdYE9cb0aQiwS4CShmPsRswpGQfkoYWN1IUAfklF&#10;QwVQkwegWtLIcUmWU0PEX96JcOYGfIBGfQUEcwkALijoKyjwrETMF2kAFWkJkgR0Ut5pvkcVsgjw&#10;TFfork4JjgkQmIyszYwxfxWoTMCilmL+bClwUwJWl8J+mEQYDamQI6mZZV2YAAfQn2boPuWV+Adl&#10;JicU08jeTtOAS6LBkBnoRcyVY4kCLQwcpWVoS6DpIUUB0aNFAMbuigTEccuYdNLaD6eaYFdhsZ7O&#10;PukcAp3UZs3CiwVCWMO2DgQUdZzYRclOMEmAb1Icrl/mfBTlJt5YAMoYlEoaPFZsb03dZAyOUaYI&#10;n9VoTGLYucmQyuCicgACgQTeQuN4UasgA2rQROZMUcn0R4ytiBN+nwTtGmVsnOW4tCoAQYfkjs4m&#10;Pul19Kf6uWuiumupBmbKHRx2HZxMbsjBrOKEAE8hhgTuBkr2ueJ9hRogwZh4wCCkUR3ETMdYSws0&#10;5oTONgPQQZyCXRigAAYyQ4SV6FztgYbVypiNzwP4Nix5jZzoPxhRi4T0TMhoaSowTCE0d0b2AwPI&#10;T9Qod2CQUgX8k5EJ+RfYikSwkxJeBcUCqKoEjVYR0uv8AFKZyGXWrGDQjsrGRgZWmwUEYlPsAYUU&#10;dNSF6Io0d9jIAAytXIX1gOZ2rEvcW4X8pGMWpascXlANicyeMMsZ6JcgAFnC0YXlQuLwUcpELq3o&#10;K23wNm36VcSWAMGm4Mt0UcxwhqV0TygkUdQEpGk9HalF8kZBpSkVp0ZJKkb6lYRlYQUI0Y9Wuu6A&#10;UJgsIG6QcwJ26c9sCMU4/IQacAPkQYn0fRWYRCQ8xpKOtt99+SwURdE8tCI60E4KuETdANrcZU3d&#10;0sTNiCBIRexYPycytdzZ+gt6IRkxgUTtYp3EmJuErsytjaHwX2pmAOzMU0aSygXEyuaUxxlEAWDA&#10;kcRdxUfymkawvQfQiNzt+4d27gU0SoR6FOsszgs0cdcR4pLYkx+t3oUJncAtW0TtwMSqWWrguBgF&#10;wNYq5FB0vsbAkCylKsSguYuZ/26FZ2ufCHCTCXCYkqu0ABxybRxRLZDQNy9B+i80jKpViGxGyQTU&#10;aS9IQUccflY4/CsakZ044kYwvkSgwob2dgRVlUP0cx8wfmm+cJC0S4oZD9/AQVn4yt+A7WGYSjEA&#10;SqXAu8hoyO00SIbpoe9URdD/CAUgSoaBHN2eiof9O8NYNvHYDLHgQgCUe2HsRlkoaI7Csa+lLkAS&#10;jZBcSKBZgOIoAcT1NcTkT+r+moX0YMoZYoQYNrJjIGvgAd+hX0A46sfAkBsC2gYMeohrIYmUdZn5&#10;jZNtTWUoZss3BYQYytaYLfLYSoSwoa4MGkDfL2TvIskQccqG4seIb3E6cFSUANjjFAX0n1pgru62&#10;/8h5nI/K6mrbCfCQfwk52kmQSo3UtioAYkYxtO18q7Am+8xewOGoUJFJAsBBjhQE3U06dJEQjK0S&#10;2gcMAU6YSiOqh8RNQG1ATAaxSi0kmG5QPMkAaTDNtxqKzqYE5MSURtWcZIiF6J2oTUYklElEfmuS&#10;ust8uFSQcdAO/oUwaQtiiIT0wMgrIa98PpTARAbuIexwSooYWYS7FEADA/JMXkSwep1xZyzwrmFT&#10;AhiQZtiYcXSTNg1jCPUrU3U7U8QbCnCtx5xUK7VYVwCl+BzOuCDOXVeW+wTcYwTN0ZRKiAS7RIRB&#10;iAU530gG1sgMaKCAABHVHcSihNYOfAoYT2D5ENcyrsW8UERux4NitYjcQYo7NzJIPoaApE75ugAp&#10;XYikUKfwa6MYANjEZ0eEtgbsNLZwQMMkNHaCmkQYEjaQEfaYD3ag555MryRwh8SXLjPt1Qd9RKHg&#10;UJUt8Cf8P+XBlpFMTTMSES5N+wSgYwaRF2byNsA4jtBMTtr4rmNE+Yaw4nUlfkykpFiCdWxESwkQ&#10;T0Lvd0Kjd90YjKmQDYGjeWrxU4RM30TnKglY3UaDcZzSlsklF9ssReqiqi7AbDLLVDfwl0dZ0Zkt&#10;zQSwo4uRKckwzZ1hFU8PBw6Y8Pg62h+DUyxIWtj+79gMT9Ex7MhokRTsXnGwTEX9n6g0awo5A9LY&#10;3Xdad0AUoauMXkaSQyw3FKbusYvYgo4l/cAjf0ADC8sgYND/R0eIaQpHHAUAazMNk+0GLoTHM6q7&#10;iCcNnMUfDHPtj+p0AnJZw8dbigVRFgYwuarzjo1nhLmDmPmSavVKHVxUdMEzmsQYDzm4DXnA4mSF&#10;k7I0agjscfTYAEkBY5NvWoUenNPe3ITU4nUcAmDSoi5UAA5q58ABLZSEpjEQWsR4WO44QUkSWvhg&#10;RkcxZBA7XMB0T/c0Oyq1ESqUAPgwayhETAfw5BRIhrW6IwSXC8LXrMLnrUzbO0TVnISpAME7r0Dv&#10;r+CRsoAl77bgAAswgHewUCueRvUQADi/NLTkSIkzfDgzK57oP3ECq8AQ/KpklN6cAEn2gwZXY0Xn&#10;dEdHQVBp78PvfkPepCNna9kxhQysL3vRMUMpQEiUyMG7vsC3v2s8Ajt8l8fSKqdx5IPNKPGASB1l&#10;D21QUSc8lETOOq7nmXxQmYzZn6vcbMTmlCp5KgSJwePXk1dcS4vgcVLZYTyGz4pjoCI+wAwbAoYm&#10;amIgS7BbiFNOg1a0gG+MnMiFgsshl/ujn0r5iJvgAo5rfjf12QeWmnj4sPkAT8fzTgkxwYR10sX8&#10;xzAPEHN15G5yY3Q/15gQReX8nqtFmMfwdM3XTjKUarKf1/xXIf1r2/3L3N9Pmeu9xUMH3kGv3uO4&#10;TmhkCQDj4EET4Nji+7qaqPwoRkk5dXvDgL27xPPuvXfArHdhgPP4Aghkgo1ZDNDRrlYphlLZ0Yuw&#10;YP1HOUTDFcTDwNzvbyKxKfQsvWTQAaIXTI3vrkSnIgfBdbV8WMn0woMf78Mz8FvtvFfwuTnADUyU&#10;VcL8bsvRD8FT89MwDqtoS7KvMgWMuToxOhj8bspHRackSgawn0iHEAvQYPHooYaQk62esYuMf/AL&#10;48mQsimsbEQXs8PhEOQ+9MPo/LHQQBkwJkQR7QYAQiEguFkGGneHg+IgSJwmKxaLxiEP+NvyOwl4&#10;yCEvORv6Sx1+SV/RmVxWUvqXwkAzIBzQLzaZAEGzoBTyJgSeAKWUKh0Si0aj0ik0ql0ym06n1Co0&#10;l+1Rz1Z21iUwmaAMK16bBegVKTyB4vKzvm0xt/ysC26dA0HXID3SqP21wl4XqEve+wZ7SmTyeh0C&#10;uTiU1qLTgDYycU/GAaL3Z8ZSUzigXQDhHN46LZkEaCjT7O0p2aZ06i7WvIQm13aU0CgTgFbQJ7YG&#10;bjSVLd7ze0N98CEuvh3p4WuUhLk5mRSSS5K7VTWxvoVS8RagT6xb4AaOZRfIAnwyvwgnWQi/5R8P&#10;T18B90MOfC4dv5/SUyN56Z2S99W23BB/0RA9bgFfSBYGgdUXWgiC4Mg2DoPhCEYShOFIFJqFxnhl&#10;CUPHciIehWCFYO0iYkMaJlnPJdkxTNNH/BALowQ0QQ2jR6V/SeCorTiO3kgNXF/Sts20ZA75FQl7&#10;UnaRQIDThXG0AptgTaACIoOaVkJeQG5aPWXHrPRZX7RdOIKZB2kVWuSEeYqOwBQlQHmABgpqRWS1&#10;ubpCEpdQ/WETxXFcnI/EJSc26EM2hjRog6KKkFMoBDijw6pEIaTReXD1NimC0po3KcTiA1Ai4R6i&#10;ESpJTQlPgUqlmwRiB9EnVY56WgpXKrlM4K3YNGZaBuUYiWWuUVgOUYBmZT45Qh92JACKIKkCCEnp&#10;g2CstM07VaROE+Ca2hltwMrelFRoKSeskbihKXpb1pJPgNmVAlY5mkgEGrzq29b2ve+L5UOXjjv2&#10;6EWk98AcQsC4OWk+Zeii/0sZByQSXBPlGfvB79ON6WLYxXFrfuypuTyTHeg3HHOmsAWQndSpTsVQ&#10;lwma72ISWTU0WvKwAlOUVyA6+lDsdRMHwtRqWsDPEbX0912e1F4+TRT0pe3PbYRNhshRjOcoUB8k&#10;ZZlXIGWvRsKellIBBjZMozuDUp0aIl/z1QIBlGA9n3KD893Pdt33jed63u+YXJqGRnhtD4eIjfFN&#10;oo6JPtExOMQQyDV5DGkbSmCg05YHuYt4Mgf5xCZTzlcJTcWRTvUPOZRqZCIiiLSHAXbNcgm1FoDw&#10;47u22xG3YRRFntipCJmbgDJwQmlsH0NCFwfvvgAi5zDz8tCkLctSGuVTB8HowAVcu8yvdLb33Fjq&#10;Zgd+QN/m+cKvpSvxVpx4AlcNf8Sl/M2v1xFCEnlMSv7Dn/RCf+9NwxTT0uIaMd8xhJ1nEVMgV4Cr&#10;pGOkIdow45JUyqQGIQe2BSlnoINKAk9U7UiaCuhGK2EsDyStPI2lMI0LAowuSieQDMMiLl/JSX89&#10;p+2gG8K4eQnDOSEvBZqRdLw5YirKbIBhVcAolxMiagglK70RLKJwlF8gHV9KWPul5pJQknlweC8M&#10;jMCSDGZMyl41A6Uwp4JKqt4JQyylJS8UZ1p7mSsnaohRjZL0yGMTMVyGQGWslQYPFwo6yWSFEJTH&#10;JvJLiYEWJ8/cpT1R+wQAAZlVZ5IQAEg/E6Trej0n5Pu6YuSAY3SelORojcqJVyslbK6V5Um/OAcE&#10;h1D8sHeHtOAcMdbpCTn3cciYYw4ZhvHWCW6JCogjv7CUCKZp+VmSqZKXB1BoShHpiKOU/bvSqJ+Z&#10;mRsyB7WYGIOkWwhDGADFcMygFER7ScGZc4B8rh7VYPsHy8tAa8wNS7ISqtAMaILgAbcREsDZnqLl&#10;LO7YdzFF+jMoa45ipJ5Kz5csDQKdFgWUYgC0Qf6ynSIoYOXYa1InGDEmC0Yy5PDyA1pWGOloMaXy&#10;3IyWs+7iIOAAYWatjLTDrk8VWqkCkagAH2JGQku0iwAHHkQgZpYA4fFyfdIKlAAhyVUFXVYXdWB1&#10;VaJXFYLVXgR1gkzBEt5Oi1ooqKdE3hmUhAKXYXRKdUje0JjQjoC1dmHUxrzXpfRf13yiIslNXZcK&#10;Cr4XOZRFCKKbI6dATpJ7XKZEbPuu9WZNIrViPpYojJ+3SUJTETKn9hh8FGYO3UpcdEFGkOyTwldm&#10;SWFrQVEJCFj0KzFMywRghK2Wk8PbKGojJUAlgtjXu4aEy7K+JBMVLB4UoyCuIvm0tzro3SundQ7c&#10;skNEIQ44SvJf5hjhTSPy2Fq5zEyjQM6873RlOIPunVAkax/T5UiDp/oOUAlwYczmMJRyUzYUs8qt&#10;IACuJmNfUqVNrycHkBBgqy57aqDkJPgoECAyyxojosAoEDXrlpKBICmuACcRWtwbwux+RcYmFnig&#10;b+KnsEZeCEDF6jwcYRjKXSuwFpTFQLWpYsrrCqIiFfkBxx+5ugDJ8DvI4XskgnyXZevJJ0RHFMCR&#10;09qbzGLKKA6mpBG6goGNjeOS1b5qs2NBAEn1szfnAIEMkXubM2wKISZDGKpAiIyPIiirQ6pClSkj&#10;boAS6y3R3dkhItcaHSI6iQ826uitFlFJTLvPGF6embkA3GU8GSDIoaNa0nyT2c440KkZgBtMbZNb&#10;OiKXaCjMxW0qUQ/d0FgTYwIP6150yqRTjxK+wj2bhErNlrgohpHgq714/gjsu1zSIJwXCn9GtGbO&#10;QaSd0hxbkkInURFh2utnm8uhtrbu3tvyvuu4G7Lg5bS3RQN3dJCcrsfP8f8zNCVlNGHFvTNT3xbW&#10;tITjbI4O5kg83+VI9KsLEnVmiABmQAzIEpSmwtPVygEtvNtfouy76jl2RwRudxdCwV0IsVx5Zmcb&#10;Y4KerDNov+TqIGiSuSdKwa4xowCxnKendAEJxPmH5UcG1UaNlIfhPj8jQ6CLHoZ+TCk0KBV2rwVe&#10;lywaEnN0kh9Z60K2TQ7ugj5tWaogGTWzT6XpEl2BaJQ9/g8DV2ZbQJihn7Vhm9rWYQEE+YJWyTqs&#10;HwkIJ9hHVm4O9y3aNg5ck5TuETitom4i40uIixYSxdpPKAPRAWwLYjO0RZ4IuZlzAHpIkrZ+ZTw4&#10;9S19tKImg4ElUDVxKRr7q5RfJL6K5M0EXmiM0JdJlzavGybYi757pBmPCseKk16/M/u0E8G+H8b4&#10;/yF7bilpdumJJ34jXSSiwAZYMbH3zx7XMYCCEsLGP95xw1Pwl/9iRVKYQ/zhL/SDD9acGDqWPTHA&#10;i0eh9OU4NB42gJP82zRRLs++qRdHGgBy4BCCsCCk4ighHUEgEnThgjU2giU3mHwhRw3oFFJGbTkA&#10;1RQzBDmmc36QSzzku3inow+xKRXBPi8i822RGDB29A4iwHNi8xaxZSlhCQuYNimgtDiGXj7xNE+Q&#10;X4PwTYQXXSCzxic2lw9hF38RSiejUXNWvxKyU1szBEkTwYEiFBxQsIWQoYW1fxGDDkLgUYPwX0nB&#10;TYShCWf17l0jFVRxPnmIQ3yYcC9xa0u2Hie15AATDiu4VmijBx9x90OhLESESkp1cxqBFxPkgGGg&#10;+YRx83cxCHWXqhLBXHIxToZiE4liFWNmWYSRIGkCcxCRmUDVzYcYpB2x9zpCllP0DYpSxnxYrIr4&#10;sIsRR3y25EtThVeysDpE52ESllk3BhsGXxKxPiLiAwz4xi0QvoyWKg33KxGyq2/GNiMALlPxQyAy&#10;A1MxI2kQAjOU8CZhKTpE2BlhMl+oUBoB6X839wCjwVCWVBPTuzzB/2NoexGF3nJwv2bYy4gE/Bm4&#10;0mc2MYg1rhGzCRZyXkjX9EiI6YbhdBQ1CUuyyhkBYGOBa2TxWCXh92an3gx3QQ0IwAAhPiUQPpIQ&#10;ZJI0SIzQ/32XUX3BlHioByDU53VAA2OHcRC5MIKi9w2ZOAnZOlDQzFZxGQK5QAYpQlLwMXOIshRR&#10;7YLVQSA0Vob5R5TxUnaxVlnTsxbkVnW3yYIyIilh7SA2NpRjhjTnpBJR94MyXE5E55NhGSnxPCUx&#10;mSA4ZH5JUCDyljaxBllAAyLkDZapc5fXmxaYJo75fpAXgZg5hph3e4tAAF2m5leYax6xCRYH8BIV&#10;75HTNTn0pBEpgn8hG1Ig1gt5oAupoku3GJhRCCU1YAI19CMhYBcB5BQIcxw0aILxMjOWETNYLSXj&#10;r2XlngAUDSlpXBwFOQBiUTpI503xjRMiUWNlrBVB+QvJ0GJguD9Q2lrTBD535wQzmoqxvDBxxSYB&#10;L2elYwBVP2NiZjpEaEfABnmHehQlQw8yIh+5nkJQrX4Q1JuxsRcEyVFgU1TBa3v0HRPBpJcBtGcB&#10;jFl4AUsB+4FmbIyQvp4gABkJIQPp2SMpchSxKTBzXxZyCqBACnj3VnrES5SW9FQTBEVpfJiJcxax&#10;xSsHilTgDkgGpYsZBkkJmy9X9Q/4DB6VIBVKEICBgpvWgWAhPEgokCZYwaKltBHSsFRyOlPyLqF6&#10;SqU6VEkorqVaWKWUrpipjIt0tx6Stw4CCh5HPEKBwJL1gBoDOFTxQlRh6zYA+CwJ1Ay6dKdU2FUo&#10;OxOF9J2QJafZQAKxFyVSVnjhCCAZt2Xx7YyxdhXDDn0oeByWd1Wn81bgBxcC73XBdESJYBCDFQwK&#10;nqn3KRRmc52V9IlCDI3yRRZU0JpmYAByxBPHdhFSAUDZ7RRH/nBnUBzQ/ihA22915wzqLybHaAW6&#10;xD6QKmexE4ZBCYkDnhoKUmi5oAtwoK026Q3RK1PwP62QWK2ykwIRUn7xlBf3gBUo6YZxtDsYozex&#10;7V3khTOSu6Wphh+y7xxV4gAiuzDqIq8Bux7TRlZhZzxCXG3BSxJ5+BCSA0gHha+i+RJ3syRUlTwU&#10;DYm7CrE7FGBrFbF7GDcqXG5aXksEux+aOVSRiFTKzQCEDXcjVBdjB5FhI0KarBF06RdCTxkGbZ0p&#10;9n2ZMESJ2T/wQnMK60w4XUQBuHwVOwABZalxCCT0VhQCloLRCWQ03SAWeBa1bFlh4a1aDAvZ1G1A&#10;ADOX6wMJ2Wc5TirWOiXKTZkFPAAl+jwYA1N5Kz7RCKbg9BF7AmWlHBJhHSKGKAswwrfbQRCBXHaA&#10;VLg18ooHb1UBOpvYpWeIWQsIWwoWrqV0SJ/AXLlatRQ1oa4A+K4y+RpBn2YokBPo5CEKgg5iCjOU&#10;+aKbGWiyKILaEBcHmLo7qxREubtR6Lbw+U5BvUPRMoUxE5bhdJ6IhhFhkE8Kz7sxu7mXiBWDPSTx&#10;YLEryL0aSrdb0r1b1hT7G4tksBdinA3E2qZzVITUPFyxtxuEk4fhIx+7XD7hXDOSUyT7xwADiAw7&#10;9GbS0aTraUgASb+7PBPomBkK3YZJj7cxCGNhcF3lETMBPieiykpRuHKbj4y6ABFSLrX52SNANrbU&#10;TBaziB+RqnGTVBPiA3pSBXRgAyeRVDpKDkwV3hpBkHSQWky66YsBa5G7jy1Q04mBQDmmSQXnMKmx&#10;GJ/xaSXl/hL763HhNCAzwbvgBBFzRrkQ/5PlQhJW+RTnNKIBEzWLiYd78RSRxTiCCoKAGr124B+5&#10;1B7Uf0MlP7qqVJEyc4SpuhVMCRKhUaRLaqBx4YkxuKBhkRSGpxw3/wB2qxbsZBSh7YfxlIDBKxkF&#10;P2fchcj5fr1MkMk8lBCL2XzUrnzz8VQSbAARmR5CUTwR97Kx68Ez2SASUzBLshT02GDp0AvG98UB&#10;K3+QJCATmpRCAxPkSEDRdqvLVLvRC1R5XRbk7RMhJx7ZG5OA2XKasUBwBnZGcwM80sGlMS/C/Wss&#10;JhTDKB5CcJMzBXdxE1+h+0ZxqAwc5nQwsWDsvwARQCu3SwVblQXLl3uhJ2bVWAu6n4whE0LM/ARn&#10;ZJJrck9cphGWCB4SUxcBkMXRSLtUdSy6HGWxL1AMkhTbMQB65lbSdptabBFVhLRyV4d3N9G8lV1V&#10;CR+U8LY3utExQ8Tx+9ERfVoS6XWhEbQgDBXNCaNx83lFWxnhdMg4achcQg+WmTRhfbdRkKawDq+d&#10;I9S9KaV9TNT8j8l5jUrx+V3iOlqgAjBLKmG6SRLDwSU9B8Wy+L9Aw2bUwZVBGMxQAZRAPdbY0hYE&#10;gIvdHxGCyh7TB8OAxdeZPJbBQbxBjD54HtbQPdKFxHAhVogBOHucegDBF0QdXSBhf2eINgudZJG5&#10;vUSLPK2wWK3W3hJ0Iwrj8wpU2BKzAnZKxAW0gBF4ih9zRqPxQtX9YACMMzdkG8chHYNBCB6cRxvi&#10;UycJWAACAyXnlRFiu8QNULGUNWBYSxVL+BTRdtuDO65ahRERXHuTctOg6hK9xdIrFTExaSKKt7L3&#10;bqlROtYQDdx96IsdKt6d7KWtUrHUrx7ZnpHWtN4nBxMoOzBCASAY8zdxf4xgz2bcysyiRxwJpST8&#10;0gM7PLXzwcUhCVCZ9masOClnCGgQKOFwReGeGtqXxrIhK9/VzxHBHR+YGFVgq16aECTyMga+LHmF&#10;0S7wouMdk7fxFSu5QgYgSOORmTYePGyHUt9hF9sQCL7hoOIErqOZ75Kg+Hik24dhvsncE87SWs3E&#10;fdj97USyItuxRpKRUcVV1VaxMuVBkABrvM7OVkAt2JvdITOqSsxxwCKBZaOY1WgBjBcDOXqeV+eY&#10;pd6+eufZg9713BBl3iCmsq9XCCOuYxjDOTBIDsGxG4y5ogusr13juHgdBQCctDmjDpGZnhZS1xMh&#10;mafQJeGrPNnOfh8xKSKHKQo+rJ9tzTBOFwKON19MqzeRJyhgzbj30ONCA3LcPeohXDRso7cBRIO+&#10;RNYNhIcLBHBcUa/xCHnFomxSgRS+TeiOiYO0gjweyepyEIFA3tA3yOhxUbwNFt0wD8fMbErRf02J&#10;tAAea8NBG8hxIxf2mmAD2RkMSxC4UbRe3O/YcOfO/vAYpOgFMaYCtyChPmnr5lBw8u0BSR5BmUXh&#10;O+Zzei0eka0dVracnUxROHr19M/FFPAiEjRl3mQAr7jd0COqxgbPLNgjehdp0rjeAB/QBc/ULOoh&#10;6fKRRaHtCBjO27GOlYjBCMceTuBQ+zy5aYTxCLCB//Iire3u4CrYVe/BS9i65FKR4rFYLG9O7e73&#10;xillHxaahIkhNO+QC7n32/TvaopPAPa/bm3/BFeisCT8TBSRZTRjB3oRQxkBcDBJr/FDZziJ9jiz&#10;jC0ZpRa8tOGo0p5hPJqdCvbx22JBpgn/lNeQxYyxK+sc/LgwVFeCIKYVJOMQotaE5DAgL/pwUvqf&#10;P0mltxC/UwA/kKQClhKSsEhZwzKOse6fsRUOXBUPr/uy9R+8CInxCDAts1xPeBaUWraBR/EgDb76&#10;BfwP0nyPbf0/1le/cZRxZBIOPA+LOBGdFR5DOeYIkbZBG2eFCVxhWOACKF9E+VP9aJy1dv1yExKS&#10;lo9vonYhGSAcPRACpAgnBABBoPCITCoXDIO4Iem4iwYm+IrB39GIyG42U46M4+BpDDYOBZLIQMC5&#10;SDJWBJaA5fI5jMpnNJrNpvOJzOp3PIY+Z+4qC/KG/6KCaOFKS+qXB4IE57UKjUqnVKrVqvWKzWq3&#10;XK7Xq/C5++aC4qG/IOAbSGrWDrbYLfB37cnvdHtdnneH3eqK/5lJwRgAbggVhJaBLhiMTisXjMbj&#10;sfkMjCb5ksrlsvmMzms3mU1njPoIOd9GiNLnNPNb5Yro94q+Lw87k/ZqB9rJ8ICsEDZeAwFvsbfH&#10;TwnfxIzen3B8MGOW7ebGcMIOjJQLqOr1uvrF/2k93G93qW+oVSQoSvKTPOKPTvgFO+OyPeovi1/n&#10;dntfNlvBh+if/BD/knQpvG4YACErAxJ3rdeCoLVZrjjg9ZkHBKEwWhVaQBgyGYahuHIdh5XIOhBQ&#10;1oWpbFugtfEZPGKzyi1x4RTF64EgQD41bUB4Xh+Oo7jyPY+ZtlI/kKQ5EkWRkGZ4mmgGdomkaaR3&#10;VPSUmsa6Uj0Th043W0Dm6gliTnmA8JiQpJ1HAmKzxQdGwbluUJum82pxKWcytnVMg/ngZJ6C2fGG&#10;Q2LTyMOgikoQ2KGbJfF8boS6MDSjgfpCJABbqZoEbib6YdegDlpxCoTBIF6hpmo6kqWpoLWJZIwA&#10;CF5rbpmF8bBrJWeBNXrbqW43dOp68r2vq/YiQbAsOxLFm6SZLk0d2lIixmWXx9aAatdE1heZVHlt&#10;J67Vs6rdcQ70aRs6LjbKN3RCCXrOupmFkJ27i2vBrIBS9+gwowSxHvmYDnoIw3cJ5sENudHwzFHB&#10;oEmaZq5bWObrw5XzuxFwjpeJSQVxfD8ZxrG5QWI4cfbJCprm1b18ayVEVbCwkNjJgEpAtuknw3HM&#10;0zXNo9yvN86go/z9Po3TYNMzTONIyDLMs9T4WdyQHDQNQ2CwLgyDELQoAkBgDh4/j7Pg2zWNEzjR&#10;NMxjIM0+T8bNJALDgNw0CwMA1C4KQkAgBXsZeyGhQZo7Lk/O2PeBrFioBskZTJ62GltunTbxU1mR&#10;nE5WQdawajUD9/5hXsTMLnCX563TqQ145ocdDQn6dHRTwSn24tpJeZ7BUXNO06+1Xx6wd7ml+x7z&#10;ve+VSITjquFwZ8XllWWY9fKa5sOlTR04GgSBp+7/1fW9dWc59j21ZPA6DcJ4mSbMAzTXTsHwpDMZ&#10;BlGYLgkBmGIKOw4zWJslycMc1DcToAQjC4HAZwzBlBQB4ChlW8pMb2k5Zr3DGngSsa5QD2iGmGJO&#10;ltGZgGZk1PqWQvhJwRwggbCIm5sBaQmX+xNwxDDDBEhavcG8MCTvUhHDQhi+0xDwIOeuEAI4Zw1h&#10;/EBhzwXholA0yQmZfDjqAeU0kisKiRoXRubo3CZoNRBivFh38E4sxcIMOYbYzRCCFESOQdw+CpgE&#10;AOA4Mgcw9hKBwCk1A4RqDFEEIcRo6x5tLKiAYBQEw1h4D6EEGAIjIQIWUsyLpjXBE/Nga5VZNXFG&#10;CRujchrHxwn1QuudAkipOjPk+JOUIzJRuUCxKYIUqAPSqk7IojKDxxngcoy+VktJapGVSUJEZCWR&#10;onAAWaCKLUrMhJoSdAyZjdRWltMqZa6otzMe2Pgdw4g5hzDoOMdsZyGAKAeBMDIFAIEHHgOwc47R&#10;4j2goAcCQexFiMBmCCAxlx6DnG0HAOoeB1Dyj2QoBoEQKgWAkA4g47R0jlHgPSbJCwEAOA0H8RIh&#10;wVgbAiY2Q8Cm+wMmeYojJ9XmF5L1MOKBaT1wXMAetTg5SDoGdyB2jEWTZRML+YClkXSMlmQBTKm9&#10;ODTy4LLLpVhaQIVAcCXSJ8FCWnTS2ls9a6ac1Mqam6Z1Tmdj/a2KER4fhXDBGqQoAoCAIhUDAGAI&#10;gOAZgVoAQceQ7h1jOGSL8+IqR2D1OQQkDAKQeiQEIHMBTdjID/H4PcSwhw9i5GW/shIBgEgUC2Gg&#10;MoPmqATAgAycI7B0jKGGLkUoqBYDvHvPogwHQYhHEkIANYA34mJooABvkiaomNOOcdK0TCxVQIYh&#10;dSAH0zWstzbq3dvLezMiHT0mSF3EltYSUeH1vrk3KRQUW5bNx1DaGOGsO4hx8tpIMAIA4EA7CCEM&#10;DoFIHCajojAHoP4hB2D0uuQYAYYw8iJCeDkExkBwjPF2HMQIkx9D+IQAUBoFw9iCEGDIEYGCajhG&#10;mMQPggxFDxoQQcAYbxCiUCGC0DZirUWqb9c4xhYixWweVJAhJugOYkw3ibE+KMU4qV5TvEIAGXsL&#10;APbjFeNMamPtnjZUw/hS1WFSL8aRCQAhFC2G4NoVwhk7GsMMWAfhGiev0QgDwLggiMEEHEBDdzFj&#10;9EyIMOYtRljeISAIKIZw8hhCWDcnYzRcikEIJYVQ/S+kHBMDgJghw8Bmr2XDDEC8cmQeTEzEBQ8S&#10;AcqXn7Q+iNE6K0WVioQ9zeIG0ZpLSZVscaUSEPoeQ5g5hvDeOEdo+SDgGv8IoSQkwRATAQTsf4+x&#10;5CADkG4Z44R3FoAOBMRAkRIgpiMYofA7BvBsDcHUdQ9K5AAsQCER4kBFxGAMTsfw+h3h2DQGkbQ7&#10;Jz3YAUBkSQmBIAeAgAnPZn29Wpz7pfc+6N07q3Xuzdu7t3lc0tvBDQ5xrDCDaHkRg+s5EGBCDUJQ&#10;jg+hoayVEXIoxGiVFWMHIIWQ3iCCyEMF5ihujLFuHUQglx+b8AACwIIVhCBxC5lknorRLiBFCLcZ&#10;uYgyh7EaE0G4I9xJK3Jhmi+8+b845zzrnfPOe8+ixvLn5mxjCwE0IgTwtCFBMDFngKAOipjkGiLs&#10;NofRJ3qAADQJIXw/BpCmYoXYpBHCTFUMAhQWA3CEC0EQFxUxsDFFeHgRIn79kICAFUNYcguhH5ks&#10;mitq+heA8D4LwfhPC+G8OZnoPiDHCmEiHwVAvcgEIAF2gSva8LFSHmOsbQbg0B0HbsYAAF+OiZEM&#10;HHkZYBNCFDgLQZOYfJh6EgKAHAIpwFSHYOAZwcA5CAnyQgEQNwmiPD2GW0xXs+UW8X8r5fzPm/O+&#10;f9Dd/ivolfEmH4NAuxoDmIQAEB4hhMCUBYBly5UtMjpDmG4NOs49gMAmCoS4nhEAP+MV8Q4cguDH&#10;G4PL7gExJCkCXAgANaqFSD3DrDeBtBwBzDqGxEHAUAfA1CTCSB9ALf0FbfId/fUgZgagbgcgdgeg&#10;fPcfTggFUD6CEBuBkDKDgQ5EHALAZCUCWbeARbhFSD/D4DwB4ByBsDXDkf7EGUKAZCRCaCZAZAKF&#10;wD5B4BiBaDWDsehAOAgCgCbCNASAJHUg0D0DobBBwDjbXEHAOAXAlCRCUCNATAHepbjQJblfJgjh&#10;rhshthuhvhwhxM8XNhyFbDxB4BgBpDWDuJXEGAFAUAhCYCSCMAVAMhVFSD8D1CEB1BvDKDdOhEGA&#10;GAMASCOCXCgAefkFgDuBsBUBkDiD6R7AHAZAqCgCSCFALAHcEFSD7DvB4BsBvDWDngrYvAUAeCQC&#10;TCUAXALE5DOi9Cqi/E1HeDeDNjEEPDgB1jIgYh1jLjMjNjOjPjQhygijREND8DtBxBiBrDdDwbYA&#10;AAIAWAjCXCRCLATALGHFTD9D2CGiMDIDcMUXrAJAPCJCTCcAmAWhlFfD7DoBlBYBpDpD7XXAKAcA&#10;tCeCQCDAKAGeoE9D8DwB6ivDUDmDvEkAQAZCQhhAdARiHE1C1kcB/keE7DQkhB0kjjKjUkmknkok&#10;pkqkraXjTksD5DqBsBkBtDiDxD3EHjfjhjjjljnFTD5CPg4C/DWDjYPjxCIj0Anj3FgD3DkBgBcB&#10;tDukAEHkCkEkGkIkKE9iKbBDKDiDrkTkVkXkZE4kcC1keB/kgkikkYakslsltlulvlwlxS1kukrk&#10;wkyk0k2k4jgjijkjmFUg1CLB2BwDDDZfbjwAPlHCclJj4FelMlOlQlSEGlUkFkHkJFUD+DzCAbBD&#10;ODkDtlfkWCUkYkaE0DsmlDdmnE1LwC2CQmsGwB2mvkllymymzm0m1m2m3LDl0krh3h5h7h9jel7k&#10;7l+OOiKiMiOiQAAAFALARCMCVCeAhASiqFeibidifR7mTlWmWFTisiuiwiyEHAJATAcCQCSCUAZA&#10;NlYFYgXlrm4ntnunvnwnxnyGXm6kqD1B9BmBnDRDog9KsAQAeCZCTCNAYAPmMFRD6DzB+B0BtDQD&#10;ga0g+AOAYCQCZCaAai7FvDzBxBaBgDdbFFoAUAmClCWCIAMAIk9FRa+ByBtBvjuDzhdAXAki3COA&#10;UgDfHhnEHBjo5Byo7nzo9o+LEJbaEGKmlDsOgo/pHpIK/AkpLU2LBh0nwD/mBBhDDDYoPEGAJAXC&#10;RCWCRAhAThFFSjpDtiMBqjuk3mSARAkCWCdCOASonFeD+B/BqBXDPDkahgsAdLuCPAVkIOODwDki&#10;vBxkRp2AAASAcAvamCDAOnSFcWopJqOqPKZBVqSi/CqGKCJqXB4qZqQqbqcJDDcqfQ8GKn1kqCiC&#10;NB4CsDBDWEJAHB7CQCYA3aoFTD2DuDhBwBqBtDojdAAAQAiA4CdCQB6mjFfCWCBBsC4DNDiEJAJC&#10;HCcCfArAWpfFRDxDlDWBvBxB4RmEIAbAuBECUgmqLFcSXDSrjBarlOSJFJrYzAAFkK1RXARrvFOE&#10;HO1DrJoRYIEpCEGRML7RdAir9HrEZjCRdPFAZSzEGDksHGuRYOWMXAVEHMRsPpWJDqSBVqUqWqYq&#10;aJFG4OUVnItpGRXIXqhEGFmjGRdrpFHEHrsFMrurwEFEGrzr1RXr3Ylr5PKr7Rcr9Air/EYsBJQq&#10;fDcshpOcbnvcGcIcKEKBcBzCIBWA/AqFTDuDgDMBpBuCCpmEHAnA9BRCLB1BhGKclcncpEKBoB/C&#10;UBKAzAedQDUDABxB6COqDEGAzBJBdB/BpBVGNBJt3MBJFHgRPI3TJQ0FmKrGGXIQ1EZrtAAG8LbR&#10;ZsJEJScRcHHUfIIG/RXGyPOAAuCEtJGBBuaCDucGKJzClOeCXJGuFsquHEvuJRYuLU+ABSVRct7E&#10;YEHt9FpRYuAU9uXpuuEEYuGuIOvRcuqk4UxJQCpvDJrqipPnwDcDJCzBzCFCbtCA+BTBpB0BfBJF&#10;TDPC5CiB/CVCsEKdaB1ddA9GKDRC9CnB+CRCntCBKBfB1BoBTvhFSDDCtCWCLChC4EKd3CBd6AxQ&#10;0J6BkkhDQEHqUs4RYJJJJEHTUBzBZwKRYDRwNo5BjEHA9wSCPwURdA7wXFiI3DFwbRdBxweL9EHC&#10;cwiL1RYCowmCMwoEHBmwrwseGL9weBxEHHlBKCCw1RYHgA6w5gNFJC4w9Rdv9v/wBi/wDRXwFGew&#10;HTUwKBZwMwOo5wRwTwVRcwXA7FiEnDGxXQ0qjkpDzDoT0BwB3DrD2XXAUAjA2CTCMB8ALrgE4ZbC&#10;EB0C1iOWGBxCGCQBBAsXhGJtPDPbCCBDyD5d0AAAdAuBCCNCCBwZYFQD8qmBpqpjvEGusB9hBA1A&#10;gUSQjxAkhxCCqxERBxGCaxIwJwLRXwNDRwPxPA9wUCPwWwYE/wawcRcwwwgEGwiCcwkRXwmCowoC&#10;MwqwswrwuKCwwwyHlw1CCw3FLw5dPEGHjw9v2RcyXwAEGwCr9wExGyfxKxMykxOEGwSynxRRZxTx&#10;VEhxXDGxZvHnwjpCIB4BwDGDZDoFoAEAKBvB/CKBCAvtnE6rTDVgJB9DtD2fsAYAnCSCQCIAUAKx&#10;rFfD8DzB8BuBrDSDkizACAGAPB5CHCLA3AlYFE6DtDeDLBtB1CFbFyAAQAgAxCWCMB/IHnpPWzOy&#10;ZybRAydzVyhRByjylzaxQypxSyrD5ytDFwdwfKCwhwjH6wlwnwpEGy8y9eFwvwezBw0w2RXw4w6z&#10;Jw8w+zNJ6xBzQxDzSxFzUEGwIzWyixNwQ01zc03ze05xWxYQjxakrDPC6CktjqVEJARAbAtCKCLB&#10;9AXolE1bQD2CUZ3C8DNDgEKA9BSeeBgBKgVGJDECuCYCKCgC2EKAZAlA4CGCDB0pebOE0V+DyCNC&#10;BB1DFixEKBIBeB0BqBUA+RA0r1Yya1ayc1cAA1e0xRA0zzZAAzbyoyqxUysG1wb08yv0+DD1Ay01&#10;Cy21Ey61G1Hy+DDzAEGwzzDzFD6zHw7AUzLw/1WyY2r0tQ/0v1dxJ2yQ/201i220225zgAGzizkt&#10;CnxD7D1DoB2BtByDdXoEKAeAnA0e7BvAjfj2JAAD1DyDrCkCVCMC2DIDXvHADALAYCNCTCPAiAUo&#10;XGOD2DtDfB0rX0OtVyPP+A4ByBxBwAdATgzELDyDtDmCfCTCLC9DODdIBAOAcCZoBAWxq2p3XzPA&#10;AzRSF1bwF0wxL1gzY3i23zdRYzf27AH2909BxyxAAyzy1RBy3y5y7y83K3MAA3O1ORB1QzIAAzK1&#10;URZ2q421Z442u463dyg480y1hym240426D51ozj1qzlnzD/DTC+CryRCkD+3qjeANATAxA2A3A4A&#10;uAnEHDmDdDWDBDFDGDoDtouELABBHBcBvt0BCAC38jVDxbdCWDmDy4YEGA8BOBdBGA0AlE3D/DJC&#10;0CgCFCaCvENALAQAWAzA3A5AzAq5hDiDZDRDCNkDrjc6OADBSBlB3BgBMA4RY5e43zT5j2w3e5m2&#10;z5o1j5q1m5s075H5J5L3E5N3G5Qwt1Jy/1L3NzC5WRA5Y3T3V1Vv+3Y5f2s5h0u2v2x7N3g7P3j1&#10;k3lE/5u3pqQCwCcCFCgCyDJyAFUABAsA6BPB/hIoGE3D6DsByBoosDs6NEIBTBrCABfBHAyE4VTD&#10;9CnCUB/CpC8DS56FQACA3BGBZB1BsBX2ZRYCN8smn4rEGB98xsDRYlklkEHsTuaBBRY8u8sCNEHJ&#10;8AtBp9CRdadBvHHHTa5CRRduhDT9NyftARAHaC/Cr9UEHL3L3eG9NDTuhEHA29eVgBgu0FDBu9kE&#10;HOWCH9oRd898uEH8xB98zRX81kc83qS8587mn898/J89CBp9Ead9HEl9J74qPD9D8D4C2ClCaCkC&#10;zDAD3igE7ABAEAGA7BEZkBjBYoF0GE08K8M8O8QEH8S8U8WE7D9D7D2CsCdCTCsC6DINndXE2ACA&#10;FAHBCBMBaBjBbBPALnaqd+8+9+++//Aqb1rmyVTDlDbDRCpCtCxDNDSDYD1D2D355tCABAJGEAhA&#10;oAuBMBPBTA4AvAlAE6VoHDtB7ByB5Dfh8EKBNBkB3BZz0FRM9DeDUDNCuCwCyDODWDc/PH2/T/UE&#10;ABIKEotGhNJ5SGorEICAIAh8QiMSicUisWi8YjMajccjsej8gkMikckksmk8olMqlcslsul8wmMy&#10;mc0ms2m84nM6nc8ns+n9AoNCodEotGo9IpNKpdMptOmT/qNPqdUqs+fr5abUar3fL8iICAooFYsB&#10;wJAtWj77e7QabVfT8f0RAYHFgtFgKAwDtN8vt+v+AwOCweEwuGw+IxOKxeMxuOx+QyOSyeUkFRf+&#10;VzOazeczuez+g0Oi0ek0um0+o1Oq1es1uu18uy+w2e02u22+43O63e83u+3/A4PC4fE4so2XG5PK&#10;5fM5vO5/Q6PS6fU6vW6/Yz3I7Pc7ve7/g8Pi8fk8vm8/o9Pd7fq9vu9/w+Py+f0+v2+/4/Ow9n6/&#10;v+TY6TgNY/wSCQGAOAZ/4KguDINg6D4QhGEl+fyE4WhM6DdM4giCIkAAXCogB9HsFgNASF4oimKo&#10;rSg3zXM8AwUCQHgVA2LGmNc0DIBMIgxBYDgHjdoj7PY8TLNY3w6DQMJCZuFZNlB7zmNozCCIMiTm&#10;PE+UQBwLA6Ikfx3A0B0OlGZpnmh+TeNAwB/IYjj+BMJiBiMJAaBGaWUmwriJJQoAJB0MiFH4dgZB&#10;ECp5ZCRDwJIhx7ME1DpE4XxvGQUA9oljJPpmnHVOc3DNIIgSJOU8T4RMBgSB0kyRI8GQPgmnWDP8&#10;/TMMEuwFB4MQvCIF6yr9Mz7Pg9DoOs7wAAMBgcBkFwBmWwEQNszS9IYjSVO09FfQ8DwcCggR+HsI&#10;gYA+0GFnsiyWKI8z4XJDwXCcNSCHoc6Gohyj5PY8jqO08QBAQCLLBVzj5PU7yXIsfy+M44EQv4Bx&#10;RGIcReEsOkNuVf6bxfGm/p8ziDlc5DvPdFwKBYjySJEIwWAtwz9Pw+j3Pg9zOMYxJanEGgjC4KQh&#10;AsCQJs5wj/P4yC4KcjScKwAwNBseyAH8LQgwJ0D9PvMD3WwyzGO89lfWELgzDUFgQAwCQIkFwT/P&#10;c9T1Ns1TPOE6TwlwJAsCYHwYAoCtAcI/j8VkzTJLngziOY6eFOoAL/CMHwbCEKg1EwShGCEGwUs+&#10;aIaL4hbWOw8z7RMGAkC4ex5HgHwVAxw8yPIyjDMPN0TAUCQNDYNg3BFZuYcA/zTMMsiHJInj0Plm&#10;ESCIMA8HgchuBgEAIcDVT4joxC5LwvTkOc6DkOg7QBAYCgjB4GkEDoTBLEQHNj7tuj5PQ7yZI4gS&#10;8Mw3kTAMBQHFoax6FMQQYsWd434ew80jDLGWPMe7oFkAtBqDcC4EAGtmVicRjLG4Lm3Y6x8RLIWR&#10;kaAWHwSIkgbAhambxIgwBeC3Fu9Ya43hykXAMAsHYOgfhUC0FcEYGE8G8HQNcYgbw9iMHuXEiACw&#10;JgfDwH4PoLwQgWOSPkeUKxbC/F8L8bA4BzkZAWBAC4NAbg4CXGIFAIAMG3HgOgb4rhWiuF2L0YI9&#10;VtEVAJDIgoOQmBMCQDMFYJoAm2HiOgbglxJiUGMNN+xHgAgCASEcKgWwvhYCWAsAhe0hDfGiMEQA&#10;hxHtcXaREDDOolh7A4BIBJwB9D2HeLMVQqRYvWHgPUfRGQCAFAYEEJqkwshYSAb53wsRDCRE7LEi&#10;gIQXA7D8HkOYE5JnAHaOQa4kxICUGcNocZH5aAMCSFULwXgsBIbQbdRYlRFB+YUwwiT+AEBbDYHo&#10;KgQUmNpHANkZgphPinGWNcbg/XjEVAYBIDIOgdg9COEgIwJQOxPN/BaDFDDWpTSqIMRSWVTkSAUA&#10;0CA/h8DyHwPuTwYQ7iMCiDsExuh2DgGmIkRYkZqjqn4R4AwCQHhdDYHUJ4PQXG6HgOAZwaQ6CBlj&#10;S4h4CgJAeDwH0PgMIdHAHENUYwjBICZHAOlY5JCwgIB6EgKQYgshRAiAycBqB/DNF4K6YIqZYJbJ&#10;DIoAQHwSgyC2GALgNwVgiNeOMbAyxDiIEUOQd1aSRvIB8vMNgFgHvQRWNwZ4vkriSk6RMDIJAXxL&#10;D4BsCNYIejeGkI8R4kBrjhHYSUDQKgcKEDeBoCTLDbDQF+K0RS6XiVBAACEF4PBAB6DoBEBIAqFD&#10;eGiMYQoiRGDrHoP0kgAQTg4CKHsN4aAITMNmkQeKjQ9DBGjNadD4KZh5CiEAF77Dct/HsLIUglRR&#10;izGIP0f1sSOACWSDMHgRwuheCq1ICBuqF0NvyaVDIzxACAEMlmv5EAHAWA6HMOQcBTiSD+Ngcw9C&#10;IBECyHANwWQhG2H/YkYAiBGCVHUPOWRJywgHf4IsIoMwQG3H+PUcwaAzBwHOusi1QwPB6D+H4F0T&#10;jcj/TYLIRwlxQjwiIRMBFFgHgNXsABYQ9R3DxweRgCgHQShsDeHQGIJgM3fM4VEYwthRzBFbES9d&#10;VXwA/CUFUM4WwngKAOic0o8ByjZD0HsPlfcBEPAkBUC4MQbA7RKAVHIyxsjfHEV0fgEQOgoEOIUQ&#10;YGgIWXQutIXohxHCWc9AuT8oQ/B8A4BGw5vh2jjGmHsPQg6JkTAC/gCgEwJAAKwOsdrcyMAhBiEM&#10;Qoew2gMANbs1y510rrk8RAEYMAeh6DqG9GsFDejpG6M8PgfxCjpHliAACzgAgSAoBYGgOggASAQP&#10;4aQzRlDdHCOSjg/QMVuEIIBEgDS0GzfcO8TAjRAC9GaN9+4BQEBdDaHsKAPwXx+N3AMUIkBDixGG&#10;NG9RLAEgMAmFsNAbwlA8BeATgJrr8X64yZ2DTIGRETAWBIDQehACFBaB4BQiQ7BwGKNqLRDwPA1C&#10;UJQPoaDaDsG+NIPIfRBbR2nIoA4NAeBFCbxKCg/x+DRGOL0VwtRgj5vSRMCAHQXCREYIC3ObTaD6&#10;EIG4MgyhwaxIvEcD+NQ/NRhNXYaoww8iAEaPIfMnpFgQCkFULAQgeA4A4BjVhD0ijrGuNQaIqfBj&#10;ZqlmJ8AEwwBtDixQFzQTOjhtWHcQYjx7aXWQAgCITAoBQBuDAE+uyIDxHUOIWwtBajTG2OK9WYrZ&#10;AsBwHQOYcAOgTyQZ0rA8xGh+DqMQa45iIAEAOAoKgXw0hQCOD8BW7iJDnQELYXAwowhVBX7RFg3h&#10;njAEIIsSQ7FsuhZ1UcPXtPbG8HwPEcwfg7h3waPFhr+AdBHCiE4IYOgSAiBCAEfY8xrjVGoLEK4K&#10;oMsNQN4VIREv4FkG0H0FkEQDEasP8NUMULQIQI8JtMMRNbMDsHwHYHFsgcAkQO0IUHkHUM4N9aAQ&#10;8+AA4FoGMGwEoEEDgAh1kRAP8OQN0NMLQLkMcEUFIFhDouQbMPoPUPBvIH8/RvdOgAUAYFsGsHwF&#10;MEIDBlkbg0MLoKYJMJYKoL1woRABMBsCME4E4E8CcB9QkREOANgM4LYLULkOMOsPF60AIAYD8EsF&#10;QGgF8FcAsAaFAaZxhxqHwZIOYtJBsOUPBRQREAwBQBtjUIUCwB93wP8KQI8HoKoL8NVEYBQCYJYJ&#10;oIwBGDEap/oIBsYM4N6CYAAAcAwBUGkHUHgEIDECURkOUNcMgH4IQIoOsPNHIRBR9SFSMbcKEIwH&#10;cK0MINcRwAoBNUUH0H0DAr0awP1KkHgHEGkNkOcPYRAAcA0BgHwIUIQC8CCGMRoP0PgKsJ0JUKgL&#10;YMFR0RRqgAQE0F8HAGIE8D5xYZCEAOsH9gcNUllgMBcB8HsH8IMCkBxfYRoP6BALoJIJsKIOcO5k&#10;4RQA5ZAHkHoHkCs6gZ0MoLQJ8IQJoK8RCG8AkGUHIIExQCgxpJcMEH45wqYRRZBZIiNZVp4b4P4P&#10;sKUJMIQKkL0M8RAskAoGAG8HxTYCwRo38KgJsIwKYLcMkRMBMCcDwJ0IsHZ6EaUNIMILA8EJ6BYR&#10;JMUDsH8HsHVKWU8b8L4KlNEKULuTiKUG4HsIdO8B8csosJMIgH0MANAOE/dTAFxOwFNd0cMOsNwM&#10;oG4HYIRHERECMDED8IEvNLwRk0MPcLYKgKIKQKwLhHFcURUCIDMEOJ8GoBB8oayHuH2Z4YqH8M2I&#10;GIMRMA8BYB4HU05jgBQRMMEKwJcI0KILeRsAUAsH0IwJYDMCFDwaoM8LwKcIEJMKeFkAAAUGUHoI&#10;YEwDgCeHkRQNQMIK4IEI8KF09PwDgE4GMHoGQE8bcMAKkJQI4KULoRCFwCZisN5kGLdUKMVUZUgu&#10;IakMYLEJsIgJ0LMw0WEFwHAIAFUEAC0SI0MP0L0KwJkJcKYLiOdqde0EsF4G8GJv5xWc0YYNALsK&#10;UH8JMKk8YXQA4HUIIIoDoCkBoSIPcO8OcJoJYJEL8MkNZsAREAkBABsHWMcDQCWiEZMP8PoPIIAH&#10;QG4M8OAO4RADFhEH4G0FkAOhEmcNwM4L59oJMO4PWZMRFZAC5EsH1ZVo8b0OgNoMgHMHoIdh9PwE&#10;afkGoFUEKPERckQO6CEHOCQO2NQAwB4JYKEJQBV8saFasK0IsJcKNr8RM8gD0H0HcHFMuJyS8PgO&#10;4HUGwGkNsOpB4AADwE8GUHQGIE2mZKeEFOOXA3BUEXQAkF0/xv5wCkcbV0cKEI0H2MCJQtsBoCkI&#10;wIsIMBcA1skR0P+H8M9ZsJUNkOQOsRUAEBsCgDcIAHwHIBcA6S4aWZ2Z+skYIx0hwIiIKIQRAA0B&#10;UBwHYHwIFE12gRIOAMsLQG4IMJoRIAEFUGoH4F1Hoak0MPsI8HsGsMANUOieQC0EQJQIUG5JUR8P&#10;9/oIJsYM2KIRACoEAFUIgHIF0bcNwMgLIHMIYJw8YCgDwFEFxn0IwJEJyIOlARAAlocHwIIIAC2R&#10;MaKjcPQIQHgG8MsNyrsQ91IDGicIAAwASqIRc0MPmFQIaTWTerxHQE0FwGsGEFEEGkYY4P0JYIAH&#10;ELgwsRACQDcEsIkHkGcAWV4SEy8PcLgKgJkJ4K4L8XFbEAii9EoH4DICQBkZEO0N8M4G5T4588YA&#10;EG0IMJcEUC+jUSYPVAUPkPuxeAYAsA0kAAWvce2kkL4tUJVpY6FZEuAHoBwBNKYSG3MO8NIMwMkO&#10;ak4P65NtVtUBgCACgC8CkCMAwAqsYYwLYKAIsJgK4MMRAAUBABwJIJII8Bto4SIMMK4JkIsKALUR&#10;A+ABkJQKEJkBilcZkP+VELEn0KCnwRJsJsRsaB0SFAUOwM4McMcOxLEP29MAO9URAB8CcC4CoCQB&#10;+56rIYwOgNYMJOwIwPpJ4AEHkI8KIDkCOD4SYPQPIPAXCiww0A0A8A+3y1AYtvA/EICEURMAJHQF&#10;4G4H5v4C6pURgy8PgOcOENsMoNINoRC9MP29W9UAgA0DgDcDUBUBMBG0AY5FEOcHUG0G4OAO9X+p&#10;AHoGME0DgSgPQO4OgJyW4L6v0RYB0CoDwH0HkG0uO4oaSsisrEEVYhkhsh1B0ROi4BgH0IQIkCwB&#10;6bwRYPsPENwF8F0HKQsQ8CQDkE8I4HkGMakPwPcOUGYFoGkOyxcE4GUHkGQE0DkSUKoJYIEKQLgM&#10;0RADYEwGEHwGYFEbcO0OIM8G8G8H8PJcUBUCIDQJIIwH0OEMsLcIO6OYFx9EhyN2ax8Z4PUOwN0G&#10;4GkHEOtgJzEGBzQFISsPsPUOcHAGYGsOOLYRbAEAYFgGkHoFgEUDIYwPyocGcG4NkOsPIRAEMFgG&#10;4G8FoEQSs0MPwMQLaI8JoK6eqxgBEBwHshwC4B+awY0NkMYLAHYIgJ5S4BEI8KMJi+3D4R8OYN4N&#10;YK4K8LAMwM4M4O5h+rwB4CMCgDhtuF8Ecgi/od8P0PcIsHoHEMN75x9UQtUIoCF7UR8PwPUO0KYK&#10;UKUL0L8MEO8PV5cRgBABUBsEoE8FYFAEsEEAi30YgJAHwGUL4NIOkRCqsDwI8IYHYAnSAR7IwLW2&#10;wJkRAA8B0DMJsJUH+58ZkP4PkPAH4HEG0NIOR+0RIqoCsIkIkIIBcAynURsPYO4OUKYKYKgL4MAM&#10;EPRtMRoBUBoCDRoF4EkEADS08YwM4LoKUIEJShgREBWRkJ0BjS8R0OINkM8K0LELUM4M0M0PEPe3&#10;eRsCECcl4DwEAE0EwEQArXIYUNMMIK0IAIwKHRQQ8AIE8GQHUGME4DsSINIMYLcKcKoLANUN5y4R&#10;rK4DEDsEQF4FkFYCFacYsO4OIM0GoGwIGNO6cHIIcJMEACu3ESiN8PLDIIkLYMMNNmIB0CsDwIMH&#10;0HEBKZuyCAXELdEYFQ8lYlgloROtIB0HkH4IOIt3wRorQPsIMHIF8MwN/FgAkBkKAKQJkBLU8aIP&#10;oOYNGHMH1OgGQHgIgE4DoCcSQP8J0IgHULEMbBEQ8FIGUHYCQAYO0MwNANEMAMcM25S9kDMC4DAD&#10;AEYEMEIBcBFakdoPYOwHRhMNsOgPQAMAsBkJAJYJAB9bkNgMkLgIUIwJklrX+xkB4HkH+e5GYZwO&#10;oNgMMGcHYIu3cEkF8HUGkFMpgS0K8JoIQJ8LQMoRle0AwG8IKWmx4YkPoOwHJxANw57L7MDMLMQT&#10;BWMKla4KhETX8yUCEIYIQIQuIjYYoM0LgKIIEJYKwRIBMJIKYJcCAAzTwRWTAPcLIKkJsKQKoLzV&#10;sSAAsA8BgF4GkG4EcDoCzPkdwO8OQNQHUHYIAOrVoRF8EGgHYIUEoDhSQRsOUNsMwIsIkJEN4OrU&#10;YSZugDXDoG8B0BQA4YcPgH0GYGANEOjbYAAB+vIIx1wmQSMNea4HebERADsxAE8DQBoMML8McPWc&#10;QRACECkDEDkDcDQ2Ph0YgOfNelwIoPSgiCcAwHoIQI0DgCi2IRsNt9gI0I8JcOZkESgCQDIEOBsG&#10;UuN+QYOa4JabELgRIBgJ0LIJqtkRnT4PUKkKAJQKsLUMXM0R4A4BQBwGMGsHEEADMCWzAVUP0PoK&#10;AJAIAK4pCBcDEEcIsIEGu9/oBFEKMJkJIK8L0MrtUSMAcA4GQGkHCC0DSy8Ya2QMoGkG8IStAAXb&#10;jbrbwS+N8KUJYIwKsLvzQRUCEDMEIIcHoHDc4Z/EDdL1wUTCGM4HAN0Ouo3TUBcB4HRjWtgSEP8K&#10;8JgIUJ8LblARIGUHsJEE0DcCEabfHfMGjfURIFAGYHoGKcoSLPsOwHkG8HANgOjL0Q8QIAoPgPYP&#10;Z60RJP4BkFsGEGgEcD4DHz4ZwPoJD1cL4NQOQQ8AQHUIoJcD0Cgr4AAP8NQMULYIoJIJ2ekROMTj&#10;eMcrz60RQOINoNMP4A8B4CABe+4YIOgNQL/4EI8RMD4FMGoHQF8EgS6XwLYHcIQJgP1LQB4BkBgO&#10;AONdei1yEIEIUIoCgBvrcYUP0PEHoGkG0NQOh2ECgD0FMIkHUF/x32sP4MoLsQBVI5Mql7Pt+gCE&#10;woNCQcIZDHUJAgCwqKxaLxiMxqNxyOxppL5UHxIKaLAZAJZPjIOA2PP19KJKIRXL5oP5/x6cgABA&#10;QEkkrmIxFYjgUAzqj0ik0ql0ym0h/sZZqFGJxXPycQoGBgSI1FogMg8DRp0ttmHxBIx0vF7U6NhE&#10;MiY8n49igNhG23i8xZ+IQ3F9lOB5woEhYTJdJIgJAoCUp/v1TJNAqheNCFAgFAt9vd6v2sRwGBAK&#10;E0rGApEkfAcB3rV6x/LZRJBNq1gZ2KhYSDRFIQ9YrGRlwtBfHpDpV5vd96yKhcQC9AII9BsIAnk9&#10;SlsZZJxEJxZRYDoxRKkTBABR1/vt7JlGoBbsdsP/PXgBgUGFIwmgsksfASjdX+0c+DuOMdR0HM4T&#10;sPhFgCFgbR+FkRQyfxFz+Ps9SfJAhyxMM0n9AIAwHE4XhrF4UBAft/onRs8DlNEaxqH083wFYbCC&#10;FwRgwiiEz1KgmiQKouTJP5GABDwTRhHEYxPAUAoRiiTV5e98JOlKU5UlWVpXliWZaluXJXMsuinI&#10;0mkFPo/gMBQGx4H0gwuCEFFtN8zC4HMgyWVdFQtEAViCHIXGql2gEZPs8jfGIXRvPF8AYCwQiZIY&#10;cJMUc1zGLAfCJJ4+5RU6HQGEcWBmGcVhGkugZbKwlyBKItzNQoVhtIMXBFC9Fj/NQxS2IkkCcPE+&#10;UIRYCgSB4eyAH8LQgBVCjlNYxx9IYkAABEJR+H4d7HS2pVtOw3TIGkcSGPlFgdDISCUIAaqRXpwC&#10;8HQfiSPkBAIHIfiBMEnyOM03zpRcIAxEIhR5G0DQIn+2FtP+qBtqs4kKsAICMJEiwcA8B5NY4yi3&#10;KciCaKs/E3RYAQ1EgWh4GgVpKujBVLuocx/JI+nwFkbyFFkQwtRw/zFLAnSLJ8sseQoAYdBUGwiD&#10;UMAoeRCj6M4xDHOc8Dyz/HwBAQSxdG0YxTEEA8oynXpWP4/D4JoiR8LYyTax8MxGFkfBrFjXEVPs&#10;8zpHwdh1Nc5TwRcC2hDwPRCD4Pg4Alqj4PA6DFMUxi9MQyT4PlyEZBQHguIMhR7BsD3T19SigIsd&#10;iuMM2EWAMXBxIAVRBC/XUaOg3DJHYeSIPCvXJDSnh0GQVwKannVNP0+DxIsfx4MbeYJEIVxoG8Wx&#10;IpE9jsN8dRyHc4zwghFgOBYHBAD4QA6DgMgGeQ8TqOLijFMMyTPPk+j8RoHQpDwhCAHEEQJRTv1I&#10;NjOR5Uur4hQZQ9CRCaDgEJGzHC6FMJUSgqReEXQ6AQDAHgTAyBYCNJg+RkjAGKOseg9T3kYQ6AcK&#10;QZA5hdCWDh1r+yPDcYu7MTA+U7kJAOBADQhhFCLBKBha5Ch/i9FUJYSgpBcwBISh0AoKgYg2B+D4&#10;H4IwOJvH+P4aYzRkPqGCNwcg7CbqaQ6AgLQbg9BWCCjeFpOh9DyHSHQNwaRwDufgQkEIMwkCMD8G&#10;ooqTUJj2FCJMRArxgGVgiAYMAcQ/BRB+C6FkaDVpQkbJCSMkpJyUkrJY/ozReCpEqKkX4cg+CGBY&#10;B8CReh/D2HOGsMobRyjzH0QoAoEAQCWEsIwC4DCxSXROY4fYhg6BhGSN0eR3Q6CKEkD4FAGSdIUH&#10;SHoOAcxsjpmERcAgBwXgvBgAwBBjB/D5GiM4aA9IZkcAIFsOAfwrBCdZLkvAyxaCfEGJoV5CgdBP&#10;DKHgMYTSMj/GwMkXIghEiWHpHIiwCwJgfDwH4PoFR8jeD0IIRo7pwkKAiBwFYhBCB9A6YqdYAHDj&#10;kDiGuVY84AgFASBQQgkRIgph6ckaAvBTstFOP8AQBg5CEEmDQCo9w8h6DyOEdY90EhPDMHcMYTAc&#10;0cIuMIVktBRC4IuEkLwcw0hUB+lOKguxUxDFOLqERJoBiEgMCipJFh9DvHCGwNocx0DylcQkEcdR&#10;Eh9DU+QjD0RuBtDUHUdY+IArAAyGINAbQiA3BYqQi4/x+QbGALYTgoRUDqHjUEi4AwEBsD4IcIwM&#10;wR1ks6Rse47BvBuDcHQdNAjuhqEAIgJAMrOAAH+LgUYjxLirGAlEGIPgnBpDKFwDADwEEdHgOocA&#10;mxJCQQ0N4jQLwhBYEAHALTBJ1kgFSH4SApUgkVANSYNAdw8BEBkCYjo7BwDUEKIcRI3RzjxIuAEA&#10;YBAXgyBuAuXBCR0jiG2NwcY6iOg5CVVIMwVK62eISOsbwzg6B4EGO+vpCgBAFAaHgRAjQcQ8tePw&#10;U4kxBinF4M8ipPAeBHCmGYMAWDpXRIyOkcY2RLiOEaM4bo6CNBACoGoOAXgkNJo4PgdQ2AyBrDyP&#10;J2xCQWA/CmnwL6JiLjuHENGZwf3a3YAAA45YZA0BqCADOsZGR/D6HsMIXYsRQClFdRFcE0wFB4EM&#10;I4HQKANYDIUP4VIkxBClF2M4i4JQbhIEKHcNU2gADwHMNVAgfh1D1ckABM4HwzhtDYD8GIJyPNiF&#10;4LQVYnsxzhiOQkAgCgKiJEkJMEoFgFVJH+PoSYfw5i7GgOHBoBQEB0EIJIHlK0poUEaIMPAwdWEX&#10;AOA8DYhRFiKBNSzN5T6vbG2TsrZezNmyQPePwfo/QCbUP6KMRoeBVjBGsx8LQcBCBYCEzbZxTRhC&#10;uEwI0UAtkogoB0E4QYdQxmpdaPwe48RLiNEILsZQ2SK2VCKEwKoWQrhLAmAsBQAUI6mHsPQYQuRX&#10;CgFSLIeRBiLgFAWBhZwjATgXAduQjA6Bpi9DMHsSJCgNguCITIN2JyLrLFuIcR4mh44MV+A4CjFB&#10;6DvHk9loAKgbBLD0HYMIDgDP6nXlwSogw7C5GbckiyeQqiDDkF3HJeRPCIDkLAYw3KaAKEEJETwL&#10;gNgKHCNEXweBBCS0PlEBAEAOiJEcItN2pKyN0G0HAN4dx1j2gCAYBYFhACMEWCwuyUj3j7FEeoVw&#10;whppRAaBcEwixGiFA0A5ijBR/DOGKMADYLAdgXYmTkfonBDB2FkMgbbQADANDyIbCexFaC3FCI4S&#10;4rRglZAmBsPIfxCLGAmUkeQ6hvCFD8IAa45m9kWAgBsFfgxAgWlvx+jlLhUCDEoKcfbUgGgY8kbo&#10;C4Bx5BuDIGkcY8zkNBBoEkLYfAzhUSXIwjGXB6ijEwIwVovFWIJmoHIQcxgK0yU6x5w7Qggdgcg0&#10;Q4g70EQBQBwOQRQUATAPgMX8Frw/w2QzwwgqwsAuw8zkRFS8AQASQUgXwVwTgEgDXCCTA/g/Q/A4&#10;Q2gzQmwlQnQ1A4mMTHyHgYwdAggTgOwKWyQ/gwgrQmgjAoQthFwEgIQMgkgiQfgAg8Q2wbwbgeVQ&#10;D8BPARQWAaAawVwRYFBSA/g9w8AkgiwhAvgzDaRFlJQEQfgiwkALwHhd1SQ/AkAegbAvg1A5jQAC&#10;AEQhQjQkALAHYcEPwqwlQggo3TRCgEAGQIgfAfwggJnlhSQ7Q5A1wgwfwgw3kHxFwFDRQjwiQeTE&#10;xvigA/w3g0Qxg+gEwLAKDEhSTwg5jxQeDeXyhCQAQBQVmPyNQNAtQoAigmQrgxDDAFgIggggQfwJ&#10;nhhjQ3wzwwAfQiQlHFGiBCgLWRQgAcgX0elHA2QwwrQdQiwoYmgJANglDZQCnRyTW9g5QhQegfQ0&#10;g4w7BFwJwOQTQhgdwZSSn01iGyI94+o+4/I/Y/iWA2gxwsmEQnENBCQHALAQQjghAcACFh4/xGTh&#10;w4QcgbAdQ5g9g/wNQRQURfgU4KHmBGw9A6Q3QegewfQ4A6g9FNACwXFegUwQiEBRw/w4A0wxAggh&#10;gkg7A9WZhFXQAYAewZwUn8WyQ9w7g2gZgYQdCiQACwAHwkQlgkgF3CDNytgtkxQnQ8A91AxHAAgL&#10;F/QdwcwYhYYoVnQ3QygtWsQmWmhOwBQYQcggAUAPQLXCRTQ5A0QwAcAgAjg+hCACAEgIwmQmwjwE&#10;RFG0ArwmwigoAtAyDH1zAbFzwRVnh5hUwfwrQww1BFwHALwQwjwfwbgB2SSTQ+XwnxQdw0A3g7TH&#10;wRQWwbwbQVwQigUVAxQtApAkgnwrQFwKQOAe5YHHV9BGg3wzgugdggglA+WUQAAHyeQhwgQcADAB&#10;AAh5g8o1Abwzw4ZqV7QXn/VVQLBbQ7w5w2QgwfAgw3A600mDQTwZFRQTlSJEGzzwQm1cpi2/RFgM&#10;gRgWwWQMQCAdQiQnRChcAOgjAhwdQDQBXLRSTwQ8wlAiAfAvQzg3xFwKQPQUghwdAYJD0uQ4Q1Qw&#10;QfQfwkQ8D7xehPAByRgfwTQOwKwAqGBHA+g8w7AlgjwiIZYZxFQDwHAMQlwkwgADDcSXQ0Axgug/&#10;AEQKANAKQHhTFiQ9QigegcgxQ2A5xFzygbAOQD46E8RCgJnQAgweQZThXVhS5ow6wiRz4Zi+hFgO&#10;ATgZAegZATlnQ1QwwrgfgjAoCmRFQKANwTAgQeKXTXA/w+Q7AdAawbw2w6hgjVAagfgjQSAM0CBT&#10;g7A4g0gfQeghQ5Q8lk2DU5QgprwLiXQ/w3QzwwQhQiglA/ADQGgdwfAgAKwHkpBSA3QzAuQewhgl&#10;w9jHRlqpggwjggAnwegbg1lfF7QCAbwfwjAQgMKRxeA/w0wwgsAgwjwoFfRngAgCAEwhwklKgGHH&#10;nSA+g7gdgaAaQ2g7KlxCgRjpwajqqKyJ54AyweggAhw7Q9VAzVACQcgggjgP3hY/Uj57q/K/a/q/&#10;6/w/A9Q6QdwbwcqhBgos2nAdghQj4PYAbABFQ0gxAtg5wAwHgRQOVhhSw4g0wwAeQgQkgOgUwawa&#10;TNKXxSQ0gwArQgwkQoWQhCQCwFAIQkAkwjwFwC7KGzVig8weAagXw2g6w/AAQCADwhQjglQLAHK2&#10;h5Q1QxgtofAmg9KdRGQJwMwSQfKe4oGykVA+AlQgQdwugz6EBFi8ACwVQYwcgVwRgNIXRHpIw0gh&#10;AhQhSBqlwKwQQVwhwcQWxF5RQ3wbGNXfBngBgEwKQowngiQCZQ0kQ8g5A02NQfFbSmjIgcAZ24aB&#10;x/g5Q1QxQdQgAik4RnmUwJwkglQiwEpvyVhjgyDGAjQmwqrMAAAIgOATIcwZhHSEw95nQcQwYdxF&#10;V7QTAXwcAZgUgPz0Q4AcAbgcA6A9A/gEQHQLgkQjggQEDvheWBguweghAlKtRnnbwMJUAgqPLETv&#10;w9g7Q4XQgeImA9WDRPQJAIAFw2g3A4BCQBgaAfQiASgNQJByQ9g6Q2QZwawdg8TLxFQCQGQmwnwl&#10;ZUpZEuU+wygvAhwjAlWC5yBSgAwRwXQbgazqhbTwg5wgAdwdQ1g5p55bAbggAkARAMAHSWg/7mwt&#10;AhAjwmw/ACgGQcweQfQOAKQHBTA7w5Q1AdgdAgA6Q9VbgAE1ADwIQGgCw2w34eLRAegjQlQOAJCy&#10;BrL/gyAcAeQh68RngCQFQJwmwmQiwDsDElg/ZowhQeAbwzA3ZqRCh8gWAZweAWgSANbjQ1QbAcge&#10;j2A/wFgJQOYSweBi7ixHqbwsJegnyvRngGAKAOwkQiAdwCbOiUg3Q0AwUOQk0H8RgEgH3zgiAhQF&#10;LOZMg/QswoLrQr4vxFgIwJQJw4w3g2pfA/wHQMARmcwbMlBTg/AoQiwfZlg1RF6aaawTgOFnQzQu&#10;gpQhEnBtWDXrAbwfAhUZgICVIQArQm4RAtRFwKyeghyfa+o+b484c4s485LTguA0A7gCgWYEcuSX&#10;QtQnwiQmQrwxY709AiU987c5BTUVgyQIALQNADQBrmBSA/A9jZQcQxQ1qUGDQCweobGFAF4+2XAj&#10;wfQcAvw0w5Gm6iAjASANAIhOiygxwewhAjmZRGgCgEwHiagfQMAItEWzA9WBcIQeQ4g7q44HwLQP&#10;ARQXwVgUAJgILEBCh5w8AwgvgtwowpGZA9pPFlQD3rgjQNgJAFk+gsgnR2gsQxxFwel1gOAIkPlZ&#10;A/wvkQgkgpQuTUhCVlQXgbwegVAQEZyTliQqwlwhwowuAy2HgBsJwjsKqyCVQ/gxQswowkAngrbs&#10;BlgHwNAqgkwfhOg6ZAQbgdwhw92mgBACwc0/wMQFA95rQdQ7S4M2wVghifchROlicpwfHjG3Is3F&#10;6cglqjIgc+igg8w6gnQpArwTgWQXgGh0h/U/As80Am8RhGQBgEgHQk1xgGQDo5RrArQmAgoRQzBF&#10;yMwmCNmbmAw7Q5g3AqApApQwgygzw9yZRCgBgCgEQLQLQIw2QzQzFpwDgGQKlKQhgE5Dheg0gvAp&#10;gfAkgqBFwR52ga9bSWA0qzK1gnsRYHwDQFgeolgNAJtQRSAyXswiXtpWxGACQHALSFggwCmAhrQ+&#10;5iAegswxp9AADVACAewjAmgNgIgEFnQ4AzguwdQgwk7sAAwCQEgeQgwhwIwBA5lpAgQ8z8ANgTAY&#10;QewZgUdpBOWXAlAgwdAugzb80SACQEwiAkAkkyNXyTopAwJNwkdNpawBADgGAjwkQkwHwE5IBR5o&#10;6TAag1A48JRGQUwaQfgXwSQNB/Q7Q3gzXegg2QWUQIANQSwkAfQZ8+UkjwQkAgAdQvg0WrRFpfgH&#10;QfQgQgALQH8Vke0agf5FICIsgAACAGAngpAmgFLqG5K+9sep+qOqWy8LgxAs7LQoJWgAwSwWwagZ&#10;AVAQehSVw8w5w1wbAbwecFMzQCgfAiwlwNAIdsElg6A5A3w6g5w5AyQ0DpBCQCgEAGANgMgKgFgG&#10;DEgC+aE6ylAmgiAngtCCecgj+dajSTQ8g7g6QzEWA3Q5cbxGALANAPQLgKgI+3tyzBtzQg90BCgS&#10;wYgdwZwUAOxHQ4g1AxAgAiQkw7FkhOtKNKgfQfNLQGCWBmg8w1A0AzAzA1A3BGgGgIgKgNwMwLwF&#10;AEADBOokwyAgQhhacAxGh8l2gB+pEVA/Q9g9g9ymhOwQAVQZwcAXASa6RFQ8CcQZmsQ+H2hCgVVq&#10;QXVrCUw/Q+w3Q3CkwxTj5awAACQEQGAPz4QHAGgFbi2XA870genjejYHwCQDgZAcAewSgOYPiTg8&#10;Q4wz2jAfw9pyAPwVQa0KAR81AwwsRMQoQr5WvPBCgDwJQqm11wBOUVAtQosMgrgwdZ2vgFgbAaQY&#10;wpKC1ppGeQwfeRh/Q3QxwsQcQh5/mHlUghVVQK+qhCg+Q8Q6QjgighQxw0w4AFgIQMVCQdAHgFOW&#10;BeSEwowkgggq+ixGgFefwkeggDOuRTA4xIC8gkJxxFQVQaQgQXQSQMSUg8w7w6g4w4A3QxfHt4wC&#10;gDwNQNgMwGQGAGgEQDTnBS0VPOfeR8DQQBA1QvwpwhM8hChAB2UDMdzETABCITCoXDIbCH+9nGXy&#10;0a3g/oUMSKXEAbSsAYdIJDIoS0F+rUWl1G83xF4WIhgPT4djiFAYBJHIH++3slEMel2zW9IBAMSO&#10;jUAawLH5xTIY2GErDsjFFCwIZj2iyYNxHTa7Dne63O4W62WW023CQUDwsNBkLQ0Gw4DQSBqa/38+&#10;1YmUSo1uyoYCQkGjiZy2lkejHg+H+QSubDiWyNXq60V2pT6k1TCwGaj+jiQMxDk9GAH+3WgwkGh0&#10;g7nu/ZCBwghkekhYHAhpAA42qwzxnnm+tfDQOb0GjCGLw/uZw/XshjsbmQ23VCQmHRmk0ofwZS+X&#10;IX4+Xot1mtBmQygGgiCO9IXi5WweT2gHI7ntDAeGhKfj8fRKGm4exTDKLYoCGJgrktQkbiEJsRAu&#10;BeAYRhJdj/P+E4XhiGYahuHIdh6H4giGIojiRkz8Pc5xrF8aznPg/EKAIBhRGAbhdE8PQEAF3YlQ&#10;uFT8KMjh/KwwTTQwKA8FAhx1GIA47jxXV3Pw1zPMgsCxLM0jWNk9j6glDgBBEFQXDANQ/FIUhLB8&#10;FoAk+ATiM4txsIAl0MGUeiOE0OAkhs/D6PMuisKkqi3L07jxPVTACBgIQpGQZxnDUKggk5uTSL0q&#10;B9JEpoWAAJkCIxBUgOQ1TFH8iCTOs8X2QoAQiCkLDuN81mKcJCgJBEHR8IIgAtB8FYfP4/DRMUuy&#10;gKgrTdON1FMA1ghPFgXBSEYOwEAKlEMOQ2DJIgjCTOI6jyhcAg3EYVRvGYWAMAYA3MPEcxiGU2zv&#10;PhCWNY9kYdP85jcNQoSgKAyzVN0/D9l5DgGAgDA6EQTBhFsVQRAsBUjPA6DaIKujcuBDAFAsEBuH&#10;ggg/C8IIesE+R9GsWzTOc+kJkcUyKHYX4ehU/THLYpiQJwrD4P2nEjBEmCsKEGl1U0/T6PEjR9Ho&#10;xDXONDAOBAFD+Po8j0lwLhFFogxtFi14BPk6TUFqdj7QsT52GOeZt26Ei3KEjCXK0wkMBcIwzH0f&#10;ByB4EwNhg+jvOUdB0HI4DrPdDAVCANCRI8fgMuyGz4Ok2BlyA8T3gnDR3GYUQ75Q9TvLQqSjLYvz&#10;HOyh0jBAEwXDENw+EwTBICMGwVtaET9PgjB7HEwjWOVCRRGkfhhEkNIaPsdhgFM2DuQoKg8FRzxe&#10;AKHz/NIwixIklCgSvBgACNMB6HUbwVA3R4Be42BzHce7g2hCwgDARiNIEbFKhw9DfMkLQbxCkLAE&#10;F0OQhAqhABYhseY7hzixFQKUXQxBljwHo4okIAXXgaBqDgH4TQnhKA4BQBzYSEj9HyO4QQcw6jPH&#10;EOshgEgJgWHsPQdw+B8j8B0FAMoeAxBNQ2O8boyAxhxEMi8hQW4ihXCDApDg/xuDPGCIcRYlB1j0&#10;ZcTgBAdBECQB8CoDR3h+izE+I8TosBhD+aAQkAwbhBCNCIDA5SHRQiNDsK0YI2CEgPAyCkSQlBEg&#10;RYmhgf7vBQCPEILEYY0gMgnBmH8PgeQMAOfWhgsothAiHE0PQfj4gKAfBSIAP4gAPAUASh4eY4hn&#10;hkDiIAe4+2gBXDWIILYRwYNvSehWNUt5dy8l7L6X8wJgzCmGQpYI+A9BoC0NYdUR4BgHRmG0L4UA&#10;fPYl6PEcYzgzBrlaQwAYCA9iKEsDcEoFJiAAJ2PEUonhJiyF0MqZp3gDLNCcFQLwWwohCcnOZbA0&#10;BchqD8JUhYBg4CFEeEIFoHUMD2gaJERQgxjjWHIeybwDQxBuD0E0HgKz2DvG2MYMYdREScAAAkDg&#10;MhTCWEBPohDFhlB3EAIod8VyGAqBsEsPQdgxDkGaLsQYixMD1ngQkBYEwPh6EAH5Xqv0LzGFcJ0R&#10;4pBbDIjTLoroAQBADByE0MFOQnLWhKQkeQ7BzCjE2JEXgxxrq1K8AIAgBwkBUDKGMLQRpBFeH8IQ&#10;N4WxlDfUQQgHYUgzh3DAEtDQ/xmi8FaI8Tgpx5D2fmcsDgLAdiCD0TRdRIxzDXGQHo4w7qZ0CY8G&#10;xkIQGSIcWCIoPIaGnrLAACIG4TRIB7DKvkZAthSiOE2KpnxDQMgbA2WEc0nGgB7EkKcG4IAFmTHg&#10;OYbIfQ9h+HCO2C5IQGgbBWJWQ4EAEUrQiPseA3AvBeDlX4hIVg1h/C4EcGc+5iDKFoJ0QgmhYkgA&#10;sCEGIghAh4P/KZC43hmi6DyIYSsrmgAxCCFQPIbwvAImqhoew5xrhmDgHkeTmyEmOEGZEF6GB1De&#10;GmIsRojRsjjeid4AYBQFMLCUF8LYVwLAOAOblq46g5htDMOEd6CQnhnD4GMJYNkND5DoF0Ko2h4k&#10;KBzDsPMPkPKkFmIQR4mx6xYfoC4HQfg8BzJrXZC4/xpi+FWpkUkaSEI6B8E8MgcAwhNRyhweQ3Rj&#10;hcDiIdVgBA0h8EaEkGpokLjhGoMcRYkBKLfHmewAwCQHBACUFHIoTgHgKy6QsdY4Boh7V0OgeVkC&#10;QARBGDYTIiw9gIzchceQ5RoBleNdQhAYg7iLCgDsE6GxvjRGCIQRAkh1j102QgBwFAMgBHqOpzSt&#10;QsBuEGFoImHDvD8HwPARQfQ7DIGyOghICAIgcD6IEQILQQVLQ4J8RYdBXjDG0QkCgIAbCUEiHwBV&#10;YDcj+cqGsMAaRyj2maBwFEjrngXAaTeQY/hki2FGIUTIrSQAXBCCsPIeg9giAuAxDg8BvBaDOHSC&#10;0zQohmD4GEJmQb2yDQryDkfJOS8m5PyjlJI5CCUEAG8XULSQoxCYFwNQZAqBCwdLtnQehUC+GoQw&#10;DgLQfiMEAHHSPOpdj5HmOoRggQ+DJG1tUhoAwRAnBOA0BFdhxDcGsO/XZIwQAuB4HcOIagNgT4je&#10;0ZwuBQiAEtwchAAwFgVEWJESYJALAKQkPYd45hDB/DyNIcA7yQAeBICkCACQBDdG0Nceo+XxEJm8&#10;BAPQhRFg1BKhA3JEQvhdDcO8fY/cUATEoKUT4Gz1m7GKH2gtn8q5mBWDcJgfQ8hjAUALBy2hcCFE&#10;YJkeI+a1kIVuB4PMjwYAiAwewvA+KUCFFUL0aOnALgdA8BgCQ6OuDp6+SPjQewwFa3eQwcI2RoC2&#10;FsLgbI3BujeHGOlVgAQP+IBUCwF4Sv7gfAuA87w9g9BjBhDUOJPEFXcdA3IYDKC5CkU/CqfBENMd&#10;AQAqAkAfD0DvDpDdDidTEhAmA4BMCHB4BlAFO6EiDha1B5CDCNWgGbAIUVBvUYA7UbIYLBCIB2Bl&#10;DGDaDtEJAsBABXCGByBbIaD+DECyCiCRCfCugNEMAlAzBAB8BnBPBtBuB1DyIuEJQFCJQIApG5Dm&#10;DaDKB+B/CLDqeQEiAGBhB3CCOgAqIYDuDaDEBgB0CKIwAGBvCBCPHIUJcqNvDjKWBwB8CRa8QwAe&#10;AuCECDB5AcMRVMCvCZCHCgC6DUBQBcBkI2BCLVfiHsDlDVDBBxZ5W8EJByCICdBAAqbfHsDpDeDP&#10;ShCGDlfAIbAKARAYBnhRBAAzAliVEKULDiBwBqBsDoKrEIAyBHBeFIBUIYD7DqDUBXBkB6TNVXBf&#10;BzCFBTA+gwIZDQDACuPeCgZUENdiA6MYB4XbIhD9CegeC1DQDqBWBjBpBXBGA4IhDcDFCvByCJCf&#10;EJACAFAJB/RlAxAedqIBZ/DDbaCNDweRIbAPKLBuByB2A0AoAbNha0DACACFCTLzh/ELAHBtU+BF&#10;WmIXTYC4TbCWEKdzFYCRA3d5ZeDea1CACECQkCSdAeAnB8B4B1ChCKB0DPDgDwEJA6BPBmB4BjEH&#10;IRDtDfDOBxB2CDASAlA2BwBwBsAgAWOAM1D3CJB1BuDFDafvEIAmQ6CKQ9dJIYCVCABqC5DOUSEL&#10;AbAmAyXPX7HqIbC6CnCSCXCpC8MFENAOH5B7B7B6ApAdATgxDuDcBbBoB1D1icAABbBvCGBXBDRN&#10;h4GjS5mMmPmQmRmSmTmUE4D/CyCcCHCcCyDIEjABADAHBNBcBrBhBSA/JNi1IcDzDlDXBvB1B9Ds&#10;gpAAVYBWBoB8BcGgS8F4D2CZCKB+C3dRfwArA2BABiBdBcAgdoAFADYOD0DyDwDUDNDCCmClCrDg&#10;bDEgASAYAmBwZafIAZTCSED3CRB/B2C+DSDhEJSMA6CPCIB4AKXdGkF4D0CVCFB9C7DODdEJmfAE&#10;AzA9BGBeBZBWAZAVAQAHJNDyDxDwDKC/CxCkCsC1DuDzD5EMAeAvBDP4BvAHldFND7B9BnBaDRDn&#10;D5VXAEJ3CfAZD1DTCBCKRVKqQDAsA4BKkxBjAOnLEOD/DUDFC2CKCSCdDwD3TNAJAQAXBrBzB6A+&#10;AvZ9G5D/C+CpCWCTCmC5M/EKAbSNBnBiBeAlAgAaALAJAHD3nODbDXDRCiCeCaDaiqEMAGAQAdCN&#10;GIAfATX9GjD7D5D3DzD1arEIAMNTAGLVISD1DlDSBlBvB+RXIJQBCbBDAtebIBDjDTDBB4CDCQEr&#10;K1ALAUAcBcBeBhA7AyeJAOAMp1D3DpDjDdCqCmCiDADMR5EMmfT/CQGgRyE4o6CzCJCTCeKqfCmz&#10;AGALBRBcogBPBAP7HsNXDiBpBjBtDrD5NABKBhB1BoBRA9VMhCCiCTCgCwpBPiAnA1BDB5ByBrAS&#10;AHDxBuBfBoDgoTEJA2BMBiB7BmBQmpEND/DhDTDDK6CQfAVCEKANAZAliDCAAhlOIBF3C1CgCNCZ&#10;bkFpASAhCTCXCPAVeLmVIiDzDnDYBuBwB3XTVVN3AiloB8BzSklPNiD0DsDbDkDzArAoAhrwIBCy&#10;CdmaCxDHEJAEAPAhCdCcCOARoHHsD7bCB9B0BzPCZIdyaIA6BABLBRBPBFASALYyQmD5DJDGC/C2&#10;CxC4DhDsk4EOYoAKBJBYBhBgBRBGp+fiD7sjlTBnDeDsWQd0AiCOCQCLAZANaSGkIVC8CnCTCSCo&#10;C8EJYpAVNzCYAhSBIYjUCuCLCWCiPhEMAjAxA9B7B1BwZcIksjDksmADAnAhbAIgI+CjCNB+CsDC&#10;dAEIXWAwCbCVCCe4IBD1DsDfB4B0B4DhGtt7AJANBABEBOBPBPBCE2UrD6D1C+C/C6C7C4C+DnDv&#10;aGEOAFAHAMBVBlBtBUBEA4iUI9LaC5U+CZHAq6EJASAfAuCFWVAbARd7HsSECpCVCDQRDOEJAQWS&#10;CSCQCFAQAGsrE5DdRRCEq2DtWPEMAUkuB7B9B/AjAWAGCSB+BzC8DRnpEIATAoA+Cek0vxE5D+DW&#10;DUDTAgAmArAKAHb/IfDvDiDRBxB1CBGtTNBWBsCDBcBGbLIcCobsCmC9DSEgb5A0SQB2HpHrVMD9&#10;D7C0CjCRrXDCUjGAAQAbBwB2B2A4AssqIRDcDJC0B2CGCaD8NAACB5CQChA5Aif7sREimOxYxbxc&#10;xdxexfIgDOC6CkCBCUCqsaEOIxBRBhI1BOI4I6NvC7CnCRCUCnC9S6AIH4CCCJCKAoAaAONvDPC8&#10;CmCBt4IJI6A7BLmGBiBWajFdD2DyDnCVCHCIDEDWDfciw/AWBrB0B8A+AuMlS+DbDLC3B8IGGuKc&#10;ABGOCAGRAxIScCChCJcGxPAAI6ACBKBbBsBiBTBEo3EjaVDCB+CHCRDwv4EIACAIAQZRCUAsAbyA&#10;GkCZV5C1V8ZmA/BFBJDVDJC/DsYWELABoxBLB3BzBhAPAHtyo4o6C2CJM7D4AIASsXB/A7AsAeHs&#10;DrDdDMB0B6CGDvpBMvA2BFreBovgznELD3DtDjShB9DXDiYmEKBZQBBZqLckD/C2ChCOcGDBKcGx&#10;AiCbCeCQAQwZHLD/D6DwB8BxBuDTDjtYAAANAVAhB/CECBAmAZJsHfD4CcCQCDCzDCDTS6ArA/BV&#10;CFBzBdocEhDZDJC5zDCbevqtABAEA1BFBSy6BVAQwXmND/DBCsCXCNCjC4eTAHAOB+CMCUAxAf01&#10;tzSEDIC3CnCOCagMeSAmA0BBB5BzBsATMSEID+CKJLDEDZ0NXXA+SHB0XcIBDYDKC4CHCOCdDvD2&#10;oUEOAXAlAxkwB1K+j8GTDrDeDQB5B9CCDqDzTNA1BLBgofBSxgL5D3DrByBtBvDdDqD0FNN4AyB+&#10;B8B0l72WcnD0DrDZBuBqB3DskDEIA4BNBiB5BlrvIBD+C0CeCMCbCwDEKcVtAGefB9BRMjgiEiHh&#10;DwCvCnCbCuC3DFIuPiVXADAzBHBY3FBVAFp/E5D6CWCCB1C4DNDfzeA3BLBeB5BmBT3XGjgWDNB6&#10;B9CGRWWQoXBYCBBvBa1Ftzr0CyCHCSCeD0rLEMEvuMPnPpSU2mDnDbDIB1B4CIaaEtABBJBfByBp&#10;BTA/sCD7JACBCrDBwuEIAGAKAOBmBzB/BGeZFNOjDpCpChCZC1DBDNeiVV1OAGBDBTBjBqBYBHAE&#10;nMEKIVDRhCCJCRChRXr5EJAeAtA7B611AatLG5DkDWDFB6CBGJGuZmGNBrGQGSIRvzDACGRURWew&#10;EIASAcH6B/CBcPdqD/CuzRCgC1DLEJvJAbCUCeCWAXAIwOS+F3D9CkCRB9CrC/ugAApsAdCQCSCN&#10;G3w1IcIECKIHDEEjpWAyCB2zlO0hIRLBD6C8CsCaCYCoC7XDpruyaNBqBUBJA5oH4JEgD+NJulBy&#10;C7cxp7AaAtCcCWCFun2m5NyZ7H7K7L7M7NxcDniYBtB7CNJd0sAcAmAhACDsDS0MENACAHBPBfBs&#10;Bh3V64IfD8D1DtCAB4BynoeFELAaApA8CPHPAJnxIfHNDu20BuDVDkLh5yAfAwCPCLB+Hq6lFdbN&#10;DxyTB/C9DPFCEOAEitBzB9CEgvh3Gj6nDSDXDaAwAtmLFNDoDbDNB+CDCJDoGKEJAWAkA1CNE+AP&#10;2EHeD+D2DrY2BtDdDri9AlA3BKCGB4BnoHsrD/C9t2CRCnt6EKAGBs5jBGAxyhGjdtuFCtDDFNey&#10;BMB5B2o1y+GTD/LaC8DxAPeyx+ISCfCJByCvDFDc6AvaCS6WAZSTGTDiDSDBUvCNVBEKA9BSBpB1&#10;BgBJcgDfDPC/B7Gz4Qn7BDBZ2rBZBEISdsCidvCsn7ADRsCACQHIAcGTD5yRB4BwBxDdDsi9AYAl&#10;A5CQWpnwGj5fDHCAGrbDp6EKASAbAlBgBkBliyAoFNDPZhCKCXCleQIJAvBEBZCBBuBZ7mFMD+DG&#10;C1ClM7CrmEEKAkAyA/B+dleKldxzB9x2fSdyAL6CCZCPzO6ZHsDe9yCGCICV2uL0EOa+AbBcBjBr&#10;BFzy73ENDiDWDJCLCOCRDh2ubWAQAeCKEAR6JEATBYAg8IhMKhcMhsOh8QiMSicUhT7R54Ni/azn&#10;hA0HA5aTKY76f0MCggF6DQR6DYQBMVmMOdjkb7+BoXCwPBUUeztcaGQaAaTedcIAoPDKNR6REAUB&#10;Eyhb7ejoNxmNLlej9hA7KJmO5hJlRhTbaC/RiMTLneT2hwtHxTPZvLgKAoDhzbYyxOaITsNAhQMZ&#10;vLxNH4EAUVdjgaiFQ6JbrneMIBQTECIRaHp0GscLabDWKGSKder6hghFw7Px5OcFAmc1+whDmb7a&#10;BQYEMvAsUd7kbCCQaFyGSg4ODQoRyLQoWBu62DyczXN5wPLtfEmg5NMZ4MpPHWxaLEWKOSSjd740&#10;sLAIDHBJLZ3NBUu8Ma7KXCIRic83ohgRC4eGEaBwD4MwkYhET/N40DEIgjiTOg8D4QgCwWCYkCPI&#10;UFwNAdsTeNEwCEIckzsPY+0LBMHAmHwfx/COGULMstShIMmStQh6gHHQhSUD0KgXbFnD9Ps9zcN8&#10;5wnCYIkVP8/y8KoliVKcuj9P4/0IEsYR2GYUQ8AGP0SLQniIJosDGRQHAnDMfh8HkGAPAaXkKP8/&#10;jFLcpCPJorUllVDQlDEQBpGcXwkBoE0RP4+z4K4nyOKItDIQkAgEFwbyAFYQQunCmaageS6bp6n6&#10;gqGoqjqSpamqeqKpqqoj9O43BfGgdjyPg/AAA4JCfJIciTIIgDON46npAMBhLFsahkFQQoGqsADk&#10;NIwRzIEjT3iVCgBDxgRzGETgDl2pjgM4uRxIAlVbQkVRrIEXRHDGcD5PI5x+HYdjXOZw0MAUDASd&#10;MgQ9C0H0xP8xSwJ0iifLQHwnC4U8MC8LAoBAC4bQc9jxOsxjDL0oShKk8T5uYAADAgDR8iEMwjBK&#10;cDeMwuB1IMlj7ntBxwIYmxCCyPljPU6DVGMaB5PZ1wAAUbCAI0RgyCBnDUMAqh7I4pMyQwAQqDYS&#10;x+HoZQKAK3rMRA+DnGEXBnO1+wAEAVhrHEXBH11Mj7PIfhzG80DgO1CA9FEaB1GESqmPE6DaJQly&#10;oEIVBcDYLAit1CT/ogxy+LQmCgKc8D1tUAATB8LyLIkfwUAprmxP4+SRH8cy9NE4kIBUJw8Jkih2&#10;ATbkyK0lyCKEtzMQgGAkDgkCLHoCnyWM7jmN4kyOIgzTaOhDgBAIAwhCgLxEEMQwjBwFEIPw9TuL&#10;guC2MczDUPyVOsB4LSCIUfAbA9MGvP5nyiJMoSvrTUkHCYNBCHwdQ3EvWWQsZAsxOM1FktZdIlF2&#10;AdU2OscI1hGCLEUNccQ7nnvQAwCAE4O4Og1BaCUhA9B2DjGAMEYQxxmvlSmQgAQBgFBtD0IcIYMg&#10;QtehuqMVYlxAijFuM0hAVmigeHsNESQoBXklJOCAGAgQ/h2A6BMBiox5joG6HwPgexzj7AgFUKoV&#10;Aeg5BsBgCYDiED4HoO8Z4yxjCkFGKYcY7B5kIAGAUBIXw4B+CgD0FacBuDGFgHIRAniEAEAUBEQo&#10;jxLApAyZtH48h0jfESIcQg0yikNACC4HoTw7huC8hp0TjR+j3EkIAOzqRwnpegCQGAOwsBSCgDEF&#10;4JZQEHHkO0dDGBdCnFMLI/ULQDAJDOHUQgSQbwhS8WYVoihLCiHoPl/IAAQgvB4IAPQdAIgJgETE&#10;c44htkjGQOQdg8klsyADOYCwHwTA4BoDIDsYzODtHCNQOoeQ+D7AaB8KoUwqA6BuDMChOyED1HgO&#10;sZYyBhRtFQOoeY+ZCAIAcG4PghQgAuYAl4ZQtRPiEEyK8hABgIgeEkJIRwGk3JwHUN8aYiBEiKG4&#10;vaS4Oglx3DIFABAA5tAAHKNkZwjBHiPG7S+S4AgBAcBGCuDoOwYgphsQceA6BvjBhOMkaA10psyZ&#10;EA0O4ghGg4BQBg2CCBojCEAIQR48B8tCfQCgPYfQ/AiAvFIho7BrjADEHcRxCwkBdDkGoKoQFVJB&#10;FaJ8RooxaDJBaDwJIVwmBEBQCcETsyED9HANga4tRYCnF2Mcab5yEGnCGIcQYbgFTmVMKoSgfxSC&#10;6GfR4BICXSK0s6QlM4Mw+B6DuBoCJUFPD/PoL0SQlxOjlHaPUhwAwBgEBiDl64QgeASAWm8g47Ry&#10;jdFrdYaw3hyqdIQDAH4VQ9hyC4Ae0sOIbzkvLei9N6r13svbe6998EDj0DwGQMo1h13FAAAgRwox&#10;UgXH2OMRohRBjOG6OlYQBgnBeDaF8KAPnZu0VIksfosROMGFmMd/IAQCAGDApQKAPwWYRU+L4U4k&#10;hICnF4QkAICxACTEsDIDwEVNjcGOLIOYhxOTQIUAsCIGg7B/EGDEEQFSIjgQ8H4Q4kR4D2ZAQcAI&#10;DwJATASAaUA+h7j0HcPEehCwCAJAcGENweQmg7j4poYQrRLCMFCLghQDxIimE8CEBhzSoj6HsOoO&#10;AYgyDkLayICFZRKgrA2A0zg8hyjWDoHgQQ6B4ltUgCwHISg7hzDEm6Wl7h4jcGLXsRJCgBpYEOls&#10;FBsB+CUD8HAXQ0HVkHC0HAQoWAhAtVGPoeQ6xFCED4MobA51IgGAyBsDoNthgIACPYYowRjDlHWO&#10;yqxCAEgQAuHUPggwaAmq+l4fg9x3h3DYGUbY6z9gyCOF0QAawqmxGI7YRTuSEAtbQIO8NOCxj6Hw&#10;PBRQmxWi8GMPkfeTkvAMnQHoPogAWAfUKZxOQxRaCkEkJ8Vo9x+TQBODUIYeA4hqijnUhw5xsDED&#10;gHcRQ92pA6CgGUPAYgmqgHwPUdgoxKiSFwMcaW/q0peAIAgBYXA1h4CiD4F95L49CIcMyjIgqOEI&#10;5KGUsASRhCwFCJQUQsmPzQAuCMGYfbwAeApoVTQ/B8jvESHgPAyTIELAUA0CADgF27AAPsfI9h3D&#10;vnGtaOgTAuhsDEFEILjE4DBFUJURopBckIAYBMEQkRMCQAqxNTW2xyiQEYIoZA0xvzQegC8IIUg+&#10;BsvEYchY8x1DgEEH8PY2RyxyqEAUCoFgJza5YPIeA89HqQAIAcLQaw8rJBk1xLw/R8CcEYIEWQxR&#10;qkLASA8DgihJCPA+BHxpFB4jnG6J4T4oBkDOGoPcfW/yHgH7QDgHwSAtBbCmBmgJEB7DvHGIMPYf&#10;hqjkbuQoBuUQF5UIRnfLI8suEKUiAcFsGwHoFMEEDF70nAK8JkIQJ8LUMo6wCIDMJEIwH8Axpgl5&#10;FQN0IdSsNQN484sID4FEGEG8F0E0XZhEPUvAJ8JEJEL0MxVVdspkAcAsBBmEHoEoDlqQa8P8N0M8&#10;MEIUIoJQOwaQiYB0CZW0IBW9XERAPoOgGIFcGZs0QkBoC4EIJQIIHB58qUP8MgLUKMfgnkP0zI9E&#10;AYBQBQBKAYAAP4O5sx9xzYAABgCYDJNVbgBI/AqcJsIUHALMMkN4QgCUDQEkEoC4AcJkKELIPhCw&#10;QoBwCh1gHoHgBkBB9ApoO5JAJwJMJEMUURjsj8CMDIEEHwHQGtFFdF0MqNeeKSKeKiKmKqKuKyK0&#10;bEJ4IkHQLAMUNoQgGcH0JMEsDUB8PQT8IlE0NEOAOwQwAIAeCAG0F4E4D530qhtoO8IUHgHMM0N+&#10;MMQoBsCsD0IoIAHIho8QqAnYHoKoL8NQQkAgBYJAJcJECIQUpsP0PkPAHQGYGMN0O85gQ4BEBwCw&#10;IcIcH5SV20QlKII4H4HUMANNqwj8AoA8BYGIG0HUEYDYCcqALJAYJwLIo8QkBEJMKgJ0B86EZxvY&#10;N0GgGAHEO4SYBcCYDYGgpYMkMMMIOIOsvcQgA4BUB4EEEQEIDcC0CdUM10OINQMQH8IcJIO1QwCs&#10;DcEsHgHRpYAeBVe8OEjAG0jNp8GQHgIkE4DoCY/EPYIcHQG8McNwOkAMAsBUHIG8GgOUNcM0NANk&#10;OAQwAQAwEEEYEQD4DcDQAmUwRMPoKAIoIEK4MQNMbFIYBgG4HYH0DoCtA0poPhocG8GUGkOcPcQm&#10;H8GAH4GkFIbELYJ8IoJgK8MQQgFcGcHYBMP0OUMUMYM+PZk8AMCwDIDYEMEUEeI+P8QsP8P0N0NI&#10;MgJkJ0KENkOEOiC8TFOZBoCoHIHUHcCgBwBCDkP0MgLcKcI0JsKox8QwCUDMEAHsHQG5c+U0Q0Pw&#10;PMOcHEG4HAOEO2ZEQcBIB8DBSMIIA5xtbwPwM8MQLsKAKQKkOAOcO6JoRMAEBIBoCUGYGsGkDoC0&#10;COK6Kkq4McGQHIIcrUAABsCkEAJEIkHIm8P4L4KsJwJcKYLV1QQsBcCIDIH+QMBxc8j+bULMKCdC&#10;Z0nBUMAgFYGkHEFYEUDgYdiMbAL8KkJQI8KULohKeiOgJMBeHUp4PkPQOoJIIcIUMN5U1MAID8FI&#10;GQHAF4EyMwQlCQNkcgIkNSMInB98BNgsHFmQpgp93EOEHoHUHgUVfkQcpEFYGcHkFwEkDURMP8Nw&#10;NAMEIoI0Jlo2msbEA470HQHYHMDACQBsQwP4PoKEJAIEK2QUnBMAA8FwGwHVHqmMp4K4JgIMKALY&#10;MsQgZWeoI0IIcwqF3EOMIcIEIINEN9gcQtHQE9HcGJHqjaGgPoMgL4LcKMKcKsOQOt3QZwAFOgCs&#10;GkG0GkDMCaYka8N2ncIYIoJMOsPQ2aecBwCWEYCMBh10RUI0WAMENd/IQcAUBIJMJ4JsB8A+e4p4&#10;O4OANAHIHgIMO4iQl4AECNKwHUHAG0BqHQqsPwH8GkFoM8OUhEQcDEEYFxuYFIMILEKNw4LAzFNB&#10;bQH8H0HoBee0qAP8PwPgMMLsLQKIKUKqr0PifoRA9AAMDAD0EkG8GcGEBJnSgZbycCy2zCzGzKzO&#10;zSzUWML0KeCoKcL0QhuQHJudX8QcPcPAOYIYmqMGNV/0AYE0F0GsGOANvMAAO6T4MwOUAEEUDkCu&#10;rMTEPAb1wMH9/EPcBcn0IImsBlboqYKEI0HgK0MENZ/MIMJcJUC8S4p8P4J0IYHYLEMgNoSgCUAc&#10;O4OUOUWwQsCAC4EOL8G4AmlUQdGcO0K0KQKELUL0MNM590Q9OYC4DkEUGQGEF4CCxMqMLwKcJAJI&#10;KcL4QsGwIIJgEYDABoZwNKzgHwJEKcnACUC0D0GqY0CMBacoQcdAMmjwNcGkGsF2BSN6KQOsNYL8&#10;doI8QsXAGgHMF8Eq1sQ8PEOQNQG4HMHwO8PeG0TIBIBkCQgAGcD8DGREQ4P0P0NsNUMoJ4JwJ0NU&#10;OAsERUAECFpEHCWYCEBe74p4Pty0HMGoGUOAO8yABMCMDkJoI8HmucRQPwPQH8HIGwM8OBBcbAAa&#10;DIFEFcGAFQE0EIAe8gQwP0NIMYMALkMAMMM0M0M6vAQ4BcB0CQEYEsE4EwEYEAAmdwTEOoN0M1oo&#10;IFWcQwCMDED8IEHoHMA6JERUPwJgIIHQLYMyHxIQAsHoIgJADgCYzlhIP4PcMcLoLoLsMSJgNQNg&#10;Pu98AA9ACICcCwDoD/DIEQDoxLDmzZeiYsOQG8GQGoOchEAsSgJAJMJABcAsgYP4MEK8J8JQKELF&#10;WgQwBIB4C4IYIQHsBoS8QyxcLkLoL8DUEAEMBIAqKOQAPZZgKMK4LMLkPBxETIwkC8F8GQGkDQCe&#10;68qIMoLMJ4IQJsLAjYAcA8IQI4JQC0B0A8qMPsT4JEUEMIUQX8FkG0HwFgEUDKjYkIPAK0Kdw8LA&#10;L9Q0TIAMDEDsEUF4F8FmtZjMqUNkMkLYH0IgJiIcQmWIBQIkg0CZIwQ4OIs8HsIQJEPErQqAAcAw&#10;BUG8HsH8DwCsB4VK0PNMKILALQLwPag0TECbNsGIGIGMCoB89sqILkKII0JUKwMFHMA0BoJIJUJA&#10;B0BCbMp5+oOQIkb8M92Z/0AMAkGYHkIMEoDaVkRAPwPoPMMcLvF4MMMUNQNcNyGBJcAQCYCsC0Do&#10;EAEgEsEMDfCC1ERUPqkYHgG4GsNwOzNgQkBQB0CcHwH4H+EgZwLwKa6UKi6gQpEEIIFy60qYN4NM&#10;McJ99YNENwR0TEvkBIEwFAFgFoFMEbU4swP0PQOEGNHcO5v5k8E+VQGME4DkACbUMWFwI0JoK7Qy&#10;NYmgH4HuI6JBrQxUMYL8LkL0MIMYNENfFEQ4AICYC8DQE4FEFYD4DLTXHMl6KbbHbTbXbbbfbg14&#10;NkMUK8HYIkJ8nsCpd4IYHMF1NqL1gEIQIIM1gYsIAcsUscFQEEgYYoNMH4IIIgOZHIGCpME8D8DC&#10;9URQN8NIMAJkKkMUG8HUHObIqkK+pkJ+pwtYFwHIIYFYEBmYpsP4J8IcHcK8McNkBECQDkIcGoEU&#10;HwH0ImEHVhk8EkF4HEGcFMECGcnEP8Pd6FCZCkMkMdcQ2bBhGEDUDADQDcCMB0BdTfeEnANgMULE&#10;HkIoJ3UJZ4DAENrkGwA0AbCEQ4PVPEH8HgHoNoOl6kpkAoBIBsHgH0IEDC7wQhORObihe4P8PMOA&#10;FoF0G4PVWnLoBzO4IpkSEkgexcJoIoHwLW3wpssMAmm4HUFgEQDR0HJVlcNEMoMhCcL8OMOvkE7w&#10;CACgD/nsDMCwCYAWFgqwPcIkHkG8MUNiB3GcAMAcV8IUEvFcTIeEJsI4J4LNxIplOYAIDMEUFUHU&#10;GcFkAkAXU840P8PYPYPUPMO4OcMwNANhhsAwDgD0DVdAAgAdlVbwP4MsLsKkIsJgKfPkCYDUEIHs&#10;HMG0BE8MbEM4LcKIIAJcKwQtd4GvcUEcswnIP3qZyMQcNoNgNYCACUCnjcAEAgAk6FTfble8P/VE&#10;3IGgNEOEPIAAAcBEIe6VoPMEQcksPwZ+wpEdEkQsBYCEDEH4H0HR1toV18KgJwI4KgLcMgB8C4EA&#10;IAHkGvsfJ8QpGgOoMYMbGEMQMMrMek9MC8DYDcDcDICwCVlXjgp8zwL4z8JBWkAEEcFwHAGspYqZ&#10;toO4Ik1gMkNkOYQvXYHcIAInTTFkQ0P8PAOkOQMcMkMkMgMkMoWw5gAIAUAgDMDZOsDYDk9kBXic&#10;qqbUK4JsIkKEo4/kCEDIEUIgHwGvDgsttsOIasHcN6EGh4B4CUEUETDYEEDvshrUOoMWaYLULkLw&#10;OYOrBYQyQkB3OcINoMykQwP8PEOoOQMPGEMf03C0pACcC8DPyMDgC0CYCAATuYqUNcMMKwHgIsKI&#10;1IAEFgG4IEFoEQDAqaqUIMH8IANUOEUYQoAcBABkIUIkI3PDl0RAP4P1toPeyD8MNYNoNtY6Ts9A&#10;AgAo6HhMpoOANIMMIUIsJEOkPEPoBQB4CdWwixXAbEOjioG/i0PfjBNFuMIsH8GsAbk574PsPoNg&#10;SL34MYNckUQsyMBQDkQAcjYcjsehUHAgAQqFwyGw6HxCIw5xM1cG9BJZ+v+FAICHVEJseigJwx/v&#10;5hLJQJNQLJ8v1/Q4OCgaHw8nYNBGExKdzyGv9+vx6vd8OZutZsuJ0g8Kh4YiwRgkFAsCAIAz2r1i&#10;s1qt1t/16uWCw2Kx2Sy2az2i02q12y22633C41p1t5mHA5oJ5v0ABYSjdJok9gkCQ95uxwo1CINn&#10;N51Q8BAYomA3EkXA9CIdGUl4wsBggHmk7H4jDQS2Z/vt9v0CgXCXKHNFeKU/JJUxuGB8XENFoI3A&#10;iq2efvtDHUyMluO8Hh8ap1Jn1tsRYoNIJ57PrbgACAsKIJEo0WB4I6/Xvp3uA2Gw6Oh5vqGgMaEI&#10;nm0zlsIgkCxF4ulwpRHIgyTXOVDgJAsDQrDENgfBcEELPk8jqMQyDOPA8z1REDgXCIgSEIQIwXAx&#10;41xP4kB6GgvjUOhDgZCEMR0HkcAlBh4kQPs+T3K0nSLKkujNS92AEAYCAfCUKgwCgIUMPw+DJkw5&#10;zqOxL2PAUCBqHkiGkCKIVwP8vypJUjylLpDgHAoFhrHkdw+C4JXAQ5wjOL8sCKJgpT3PpMELR0Fg&#10;aBwNw0DMBgDQw2zTMw2TfOQ+WqQ8AQCEAUhlG8XhLANVpaWVXjILcpC1NE7hwG0agTAx+FmPM6DX&#10;GsbB4PB10LA0GwwJolSBAubaXriua6Ws/z8JohR2LQyjcQoBBrIAjhHDIIJuT8wCuJ8likLNLnYQ&#10;sFwjDMfB3GoyizJ8pC0MRX0KAEJg2Eogh4GUClUrtaD6PU6BxGUaTjPRe0KAcEQdJIlCRBkDWuXE&#10;9jtOMgB9Ho2DkZxDQXCYNSLIMegQAmgrvW8+z1OoexyHI2DnPJ7hWGoehbEgNaWLInSHJ0sTHdhH&#10;RCE4XRgFkS8VAZPD4PU7iuKAmCsLsyT8P61kKB8LxDIwgRvAcAsYWc8jnNgcBvHg7D4ngAATB4Li&#10;NIsgQSxZrzxOY2x3HgeTmq1DgjDQRiFHkawKAWltRWA3zRMIlSlLUax0H4IQWAtwXlHeqjYOk82d&#10;AoFyMJMkAjBXhd45ZWD/LMnSKJssTFQsBQNCAnSiJIEMXm4/DALEoyVKEsUu1tCwbCgMx/TUGAOz&#10;rl+871EFe0fvvC8PxPF8bx/I8lDD7PA4xtG4cdsPoAgNB0lyYI7AQHRHPTkIcfh8NI4juY8BwPrY&#10;8TzPdDgfCkPR7Hsa+5Aryk9qc2RvHDWD2vkAABAGAcMYdBBhOB2Cgs49B0DUDMGkPS+AAHLCUc4N&#10;BCh/CyE4IoTgshjEOBQDkJ7cgxqlfqTwXIoxGiVFWMEiIFwPAkCQEkJQEgFOoHaOQbotxdC7HWPF&#10;9ZDQZA/CeGYMQVycIgRoPUd4shVCiFMLIXxqngwehAHmEUJCJDgGeLsOwghKD4I0Q4BQEAKhECME&#10;kEYGySEKH2PYdwuRai3G2OQxxDQLNeDcHMNQLgQgaIicIZYwBbCYE8KEdg8x+EOAYBYE4jhHiEAw&#10;A17cVyHMaHOHAMwaxxyHIcZABINgeBDByC80xCx/D6GUMMXwxxnDXdkdkBoFgxhnDWEkHoMCqt3I&#10;cOAbAyhNCUE0NQcUdD3AIDsIYSQPAUgYkma8n4+BHB8DgMEao5iFqNAMRcSIQgXAbmZN6b4thQiL&#10;EwK0YZCwkhfDqGkKYPSdj+F8KwTi0haJ3IeA8B4EB4jxHgQ5RoCwzh2D4EYHIKgCABlzN8kwqxMC&#10;FFGLcZZDQAg1CSFxEoVVKnjHSXV+AiR1D1HyQ0AQTAwhzDMFGds3yrjeGaLoPIhhKj3H2dgAwDgM&#10;iFEWIsE4Eh8BmC8GcdA9y9qNB+FQM4cQuBIlwVwfw+xciqVmKYXM/VGhlDyIwJgOASOXH8MQWwrQ&#10;KAvCMCgDYDyemoEyIYPItRkjapCEQLQaw3BYCKlocA0Rfh8EEJMeQ+5EEMAIF4OYgQqA/BbSlEIs&#10;BNCEE8sIhwTQxh5DKE8HNh1L1MHuIAOIYhoDiQsQoFQPwqiIDmF2sw/CUCjEgJ0V9fiYu1D+H0PY&#10;F2BWVtqVp4Ftrc26t3by3pZx+j5HqKkUwogXBBCoCwEAFS3D+HoIIN4bhmDhHYQoAYeBGibB0CUC&#10;hPB7jwHMIi2AzxvjrKwCIFYQA+h+DYBMBLu7eD9FOJAQIpxfDQTGBADIghDCJBSBxBhYB+j7HoJY&#10;QofRdjOG6Qut4cK5BCIXGwdggQ6hzGkOMd81gDAMD2IgSINgSXLttcAeQkRBB7GANMcJZ1GgDooG&#10;0MwUwhK3KyNEYArRCiTFGPgfbsgBgJDmIMRoPwWAcXeSYfouBWCgAUCYIAPwYAjK2LcUYjhNCrGA&#10;/0szEAiB/DuG4Bt7ysjvHENQPIfhCjmHdZ4hmDMHW5G4M4XQgBCiXr5lksYDwMAhD8hsErASuD5H&#10;iIYQAehkDVHGTEFoQRHCCDgAijFviyDJc0IVzsHQeBSEQHUMGM9I6eLkNUXwqg8iQFIQsEgOgniO&#10;DwGMq5JxYEqFALAfMriIJAAgGUOoeQkg3BTpE8wzQ1BxEEPWMBDADhnD6IUJYNQTJaGkMIVYgRGC&#10;jH2Q0AisBLqzAurbT8FhOCLg058hoHwYhDDOEIDwehGifIWB0FoQxHiFDfmEsWRxVCWEGKYXQzmj&#10;gbBcEISLTVA0IS0P4XQpxLiZFSLkA4EgOB9v3f7ABEhxmxDgH0SW1iGACAGAwOp3gdgmAyloYdiR&#10;HWMzuA4DgKz+iFAgb/T5ZRyjVGCHEPYjWtEMAeB0GAlRICAAcAVqHMi0jjGoMUPohhHZqH9YEQYV&#10;AfAsKySYYotRRCOE2K+mTwQNgmBlbEPBOCddFsrbjsvaO09q7Wrkfo+h7CgEkIIWYwxrAHAoCAP4&#10;fg/AqA/dxXgnxFB1FeMStpCgshwEMFkIXUyrmGHEIgQAfhpvjIiA8C4LBGiRD+BYBUktPMbG8HMO&#10;gdnpEOO2B16AdQcAtBBwUiA/B8j0FWJwSKOxktGf9hoPYhxIA2BKBY2AvRTh/EiKeVwOwohnDuGE&#10;JdvB8D0HUJoRYihejPG08ErQKAeBREMHMMABNIFgJMLbrE5BhEOBkEgLogA1BVVycIXAqBLCbFWL&#10;0AACgJhrDmHoIYM0pBPQ/g/Q+AtgpAnAoQsgvCimtRWFNQKQigiggAGgDwCRZA2wzAuGyglz/B2C&#10;/ALgkwkQhADjAx4xJhMAAmnRYw/g0wxAuQkQmAnw6g8g+BYQAW2AdAhQiQPV/hZA9Q7Q3weQcweA&#10;4A7kPj/gBRlwkQkwLV/3bBVw/Q8w4gYQXwbA8FrT/gAwDQiAmQmwKXnYToYBXA8g3QxgXAcQiBCw&#10;DAHAMgoAlggG9UfivQwwrgnQjAoQtROwBQWQbAeQWBpHr1vA/gqglQhApQuQzDRwDAEgH2ygggKQ&#10;GyMxcRPw+gnwjQfgsAxA1lEQVgawfwXCynMkbA7giAewdgyw3Uw1BwBAGQGAEw5g5w6QAAAgBwbA&#10;fQiQRgMyWRaQ/A8w5wbwawbw4w8INBCwBgEgjgmAlgJAFD9CIRXg/AvXtAlwpgt2PB2AFAJgNwlg&#10;hwegCDdkflwAmwiQfAtAyA2RDgEQGQKoOQfl/4zSIg+g9Ajy6gwT4hDAAQBQaAewiQSmHyuhXieF&#10;Sjvg/w+g8gggdQcAzQ311E1gBQZgeQh1WGzltg/pFYKHRBbjegwQjgnwtgeggwhTAYJDmA/QwQsQ&#10;oQlICDsVrhNBNnY4YTynZ5MJM5NJNZMA/A+g9wpAlAggrwwA1YiQGQJQiQhggwHQE47xZwvApgkQ&#10;kgqH9xCgPQUgaGmwShWA7A4A0mcwixmxEhkAUQYQbgXQTgPVBogFuQ/w1wwwsgfQjwnw+jRRDgBQ&#10;BwDAOwRQSgUQTASBB3ZBCw4yhArAqgpQzQ1Q4krgKQOwTgggdAYwB34hC4Aw8AegbwaA1w5w9hCw&#10;DwIANQnwkgfZIxr4AkbA9g9w0wzgyA7A8g+QIQKgMQIQGQFACwCpfWrnbwxQwAuwtAtQtg4w6zjC&#10;eQBwMgNQMmZAyg4A6Q8UAAEAfQigjgMgIXfxZQ+A8A4gbgaAbQ6A9h2ADwJQOgogjQeJZxbGRwuA&#10;pwlAnArAvSizoADgFQeQfwhRpUyzmA/g2w0QxwrgsQsw0RSBDgIQKQMQBg9g5ZhA3i5QVAaQfQXg&#10;SQNBwYAwjwfQcgwA1A5BnQCwEwigkQl3wJtBbovA6gjIL1xwYQNwKAHRag7A5w3lXgqwuQxw0S5B&#10;CgEAFwIAJgGwCgxAxAyk9ZiAUAhAdQYXQ54hWgvZTAkZTxDgYl1wUF2kzRG1B0JE4gdU5Y5xDQOQ&#10;TQYgdwZQUJGJNqXhCg+A5AXQVwag8RGwBQCQFQkQngnAHAC6QwACvQ+DPwkoCAxBPC2AMj4AdJR0&#10;R2ng9w7w44pQeA3DixDgFQJAMwhQfgdgGDFRrypw1gawaweg8GPBCwIAMgRolgbHQ3RQ5w2gxgcw&#10;dwiS+H2S+gEQGgkC/lZJoBZwuwpgkAkwqAvqSQeQjwUAOWURchJg/Avwrgnk809RDgBgGAKgoQkw&#10;hQC5jhPD9zHgeg6Q9HGxuAMQQQgwdgawEAC4cBbQ6A2wxgcAdAiJ2hDALQQgWAhQcAWilxJgyFTg&#10;xA4gAwbQYwU5jqXTlwxArgmAigoAtiKgKgPgkwhwdABqcDxg5w2QywmQrAxEmAZgGq2hcE+g8U91&#10;ZRZCvZJgoxKwsCd3XQJwMggT4AFltKXzvJMrJbKLKbKj9Xbg9gowlAhArqE1UwAgTwY2mwTQO4KR&#10;ZQ2gxQrgdAiQoKmANQSgkAfQaK9xDg7mZAfAgAhg5A7A9BWYswT4VAYQUQP7SSIQ7ENw1Q1Q1Aww&#10;yw0xCwBABwDQNgOANAJAJgKwHiCxWwwgsAmwkQoQs56xbACXPAhB/gJQFQDROw/wuGVAlkKhnQBQ&#10;EgkwpAoAHIFRrwzCcQsgt19g2A4BEQAreQQQQAQwTQTwTgIgGgEqKA3gygbQcwhGxQAHeANTkQfW&#10;3RaCvQmKPwtop57AJQoQpAjafhcmU12ArQwZcRDgOQSwWwcQYwVwCKrhZw/A9w7U0Qbg1g5zjAAw&#10;EQjAmwlQJgFLuhZgxwsQnDLQshDAAwCwe6GQN3wBcJBQ6AiAhAggzDCwCFNQcwfAfaJWRSuEJwd0&#10;Kg1xCwXQcgiAVQQAKrogywbQcggw9TslIweFJgOhcA5A2AyQtAxg3gXgXQWTdTyQ5w1wxAcAewiw&#10;9w/B2ABSGJzTkjhLKyuF3g6Qzw1Q2ihQyJvg+QDQE4awMgLQMwMQMACigRbA/QfAZgVQ0g6A/INg&#10;CMHgmQNgI4kRD3sQqwnwkAows24xWXeALwgwggegG6jyuCDw4w0w1A1AwQxwzXuVBwBgNgPQOwIQ&#10;IQJQJAHXwRWlKwvQeghgkQ9q0xDAHAKgOAhAfgd0MzqBcHgQc3hA2xnQDAHgmQnQjwFh9yWsXQ0w&#10;2w3wzgxQww8R1wEgGgIgLwLQKwNwMgLn4bBocYBQjgmUKqp3DwMQkwlAgQDbWhZw6g3AygcAdghA&#10;9IVwTQYS6wUcDSIgvFTwmApgtqwxEQCQHAnMT3na3BEA0AvgqwhGOQ+mdxCgKQOQSQfAcQZwDXMR&#10;b4kwkAfgbgvw001RCqaQKwoDLLjRrwymUwiQmwrSiwNQRQWS3AVgBrOyuw+g8Q5QbgagbA5hek1n&#10;HQbkXQQ03Ek8sgzgeAgAh5qQ+QGAJANAggf6jQD6HTxhPwxAtGVAmwroV8eQJwMz4AeQGAD8zMKK&#10;vKMdKdLNLdLhr1wA9RKggwsgwg1jRxHQBgTwYAbwYATQPaUBbX0Q1waQZgdw8RMEigIqq8jACnBQ&#10;7Q4Q0we7Tg5g7WaxCwIcngDA9g3w0w30w01gAwBrwwagZAVGMhcg8bXApgnQmQvgyA1BLs1BDgAw&#10;BABQJQLANQTATgTQOQMgK6nhEhXgzU8MpgqA82OxZwDQEgHQdQfwfwMDgxWA3wywtgcghAmEYD/w&#10;BWdAqALAGEIxag9g7w6Amx/Qv77nuRWwBQCgDwWgZgcmMQMRZ0JgjkKQwBCwHgNQSwlAfQZ54wrQ&#10;lwgQoQtwzrZACQIAngqTps3hQAuQpwkwmAqwv9qhDQOwTQXgbwYQU7yMoxYg4g0wvQcwewkVIBCg&#10;EQIYbQiwEq2xag3Axgr7/m7U1gCgdgiQjwPAKHJBb7PgmbQYeBDQBgDQFwdAfAfgOAKaJxcg/g9w&#10;5wagYgbQ5g9R7RCoZwngQQKp0RZw9Q6w32DQbw6dVwRwXAcwawVgP63Q3QzV6ghziw+wLwPwTQeQ&#10;bgZMGNGQ+QkQfQcwvY9hDQNwSwYQegZwUd3tLxWQ8KKgrgrAqQtQwAyxqdIE/QCgDAFAUAXAXgUQ&#10;SAPzTxaApAjgeQqpPy5QVQagfQXQSKDRDiSgqAnAjwpwtzMC1pcwEAPgPALQwwvww8xRDHeAMAgd&#10;FafRcA9Q8A6QrQpgoAtQvAyMINc1IddQHwJgLgSwSgSwPwPQNeXNgg/nJgnpHAsujQJQMwQAewdA&#10;bt7LyRaNlQnwgwmArxDQDgiwoAm1Os6xbQ6w4Q1gpgpwqAwgyg01fejS5QAQDwEgGwVgXwYQSAPg&#10;NdgVtw+A8WJgcwzQ29YKMgGQKwkglQhwEOqBZQ+g7Q3gaAbgdEhlrQRrxAbAVwQRb3B3CQmiO7HR&#10;VwCwiQngnQKYzHVA/C3wjwnQsAw4DAAQLgPgTJky7NoRbQueXgleYbhgFgl+bNoBcg/A6wZgVgZM&#10;QzRwAQNgRwWlJQVB98gTGA/gtYlQmQr05hDQGgKwPgjwgwcxg+RWRg+ytAdAuQzg3xDgFi2Qgwfw&#10;dQGQEJSTyBJgxAswoh1Ar+8RDQHNIgfAegd5L+RiW9K/UfVPVfVhO2Ag9woHQAswxErS1hHQBbVQ&#10;bwXQTQPi7hcA/NowdgbQZQ3A6w+gAQCAEgiKqwKQGgDhC+HQ0ggQhQikwjIo9z7QPAgAgG9C8gjQ&#10;hRiw3YsVEdYgTgXgbQXwUPZ9QRwQ3g0AxAiwkQlQ5Q7ZmBYyjQBAJQLQNQYAYQYgKwIgF5ZxXg5g&#10;3A0QngnwoaBRGqpyjAA9dwLgNwaAZgYwJEaRWw6w1wwgZ1Vpcdm0XQpQLwG9GBYw8g6w4AjAhQhA&#10;0BjRZADwFgJAeWhAKgHOGm9gmQhAbgtQymKhCm/wRLMAbvIRZg/gpQjwfAqQvw1BCwCQHwNAqAkw&#10;fvMRAABAoHBIK/36+1wqEsm1WvX4/oIAQCAhwSSycTIVgQBADBY/IJDIoIyFmm0Mm1nBAYHE0mUc&#10;GAaCJHNJE1F8qD0kFNAwCCQiiEelRSGgZNaPNG+ylmb0Im5EBwcGDofD8NhQHI9SK3BXg3mWZjog&#10;3w/IIa0ClyOMQ3XKQ8XO2Debjs7nzBC2ckOVyAK7bXHCzl0ckElH3EYGMyGUjmaC8DAOAr9ksnA3&#10;C0V6dkAknu/X/AwMCwofkSjRcHgjlNTqtXrNY/2qxFqjk0pXW8HrqgEMSETjoaC/MgHq2ErEsjFE&#10;uIGNyaYz0ZSfWn+/Hwq07O1sx38/89AgIBggZDmdyQOBOw1goUoolk+c7HwuIxmfT2cg8FAbrYI6&#10;G60kQiSIN46D0a0AggCgMBcGAYA0CkIACVpBj9PoqybIwpS3Mh20gCUNBCHcbxoBYD0zflBTXMMr&#10;R3IsoUFAohycJ4KwWAqJUCP8/j8M4viuI0myqPQ9z6ZRFAEDkShYHIYxWAZwl+Os3TOHcfCFOw9T&#10;7AEAwFEATBdGoYhQAeEI1QI9zqNsahvHU7T1YcABUGkgBeEkMpjjc+y+K0niWKUtWGSAJgqC05Dc&#10;NU9j6m0ayCWkMFsW0/T5PMniSIgszDNNIgwEAUGMF0DwKAWY0DMUsScIknSyQOWQSJMpCgBwCahS&#10;E/yAGsVzOOM+EglgOBHFccRmFUCQEk2sVtPg7jdGsaR1Os91lT0BBmHkihMDgJLFsUsCbIUnizMl&#10;IgaCYN3zHAGwRAu2LFQcwCxKElihLI+D9m1AwcCh8h6HgGQQAe6b+v/AEEdt3MBwXBsHwjCcKwvD&#10;MNw6Ej3KQlCDK0wDUR9EwCFAYx0F0TA8ARkcFP4+SMHocDCNY5XdG0giPEUMAfO44DTH4hCKOI6j&#10;xR8IAqD0fR9G4FQLv1Aj0O04yJIEfzROA7EgAIBxSGIbxeE4PMias4mwIEhSQOs9JCQUBAFAWD5i&#10;ds+z8PuGkiAYCQOFIXxqFYSQ5R2YkfP4+jWNAzTFMgyzPMwyzqPI90DAQDQVD0NAwDYQBEDEKAis&#10;PeVcN8yy2HIhCYe4AwGBQlSkJ4Goka0/z4PEiSCHkxjUOREgBBkIAnDvtw0CwJdHOYxDCMExDMNM&#10;/gGA8eCAIUOApByNT9JIfRsLw0crQIDAWCYkSTIoFQJ1lqz+Ps9iBHIZjPOE8kDC8RBaIMbhYnWN&#10;y4KYkicKwvj7P1BUTDgSJIGULJHGEHEEqccXJBQDh6EeJcHAIwKJjFaJgQQoRbDMIGA8DQKxJiTE&#10;OBBUC/h5DmGkGYNAfB7E0ARBcOYew+A3KwsUdY2RihqDwIk9pBAlhgDsGcKQPExjbGOLEOohxOpt&#10;AIAwQIkBKgxNOsUfw8RvhgDKHMeBZCPgzCIFM3wXgFgGcuw5Gw/R7iVEIHsXQzRuEfBIDoJ4jQ7h&#10;jInF+OK2B/DNF4KwRLo15MYbKAWOBAx+NrH8dokQPQoBlDkGIJqxDJjbGSLQO4hRNLPA6DAIokhA&#10;htAEP0fArhQCSXgMRjAAgGBoDyH0JANwUpiH8L4VYnBLimFqe1ghAz4AyaWHcDQEFYGqHYOJmofR&#10;CjkHfCYgoA2yADQeR9tZhm2kgO8AoIwVAwhiCsEYA0yiCt7HsJ4SIglKjWloQQDwLAdB8DsG8DEu&#10;0xjSJwHwnZBACAVEoKESoHiZIlIOL4VgnU9i0UPHsA0fWBNrIhM4j4TQwh3DIFEHcXiaj/GCKwTA&#10;kBVDHDAGoNwSwfAzZDQ9Eo5RrDDDkHoRY902gBDiIcTQQQVgXPydsfov5+T+oAR8FYOgkh5DKE4P&#10;Acg5TDcQQIJwYw8hkCeDkyg/B7DwEgIcPgwhojiJECgHQSg8htDEucAyYxgCsEuI4UQt3EgLA+J4&#10;UokwIPeX8J4RAcxYDGG2SNLANgjBXDsGkK82KPsHFuKIRglxWDCI+BIEALxHCID+BIBQBI5E0GbX&#10;4tArCarhBuH8PgcV9o0scUc6QwRYijEkJ8WDbJxAAA2CcGYgA+h6AuA6D1nLYr+YHbK2ttrb24tz&#10;bq3ZIFHj1FEJQQgrxgjVlEAQKAYg5hgCbQ6vi6R/iqEqIAUguRnkDCcGUPQUgXgMD0H8Qo5k1kfB&#10;CCsH7QA2gUAVVwkI9x4DmEOH4Pg0GnKpAQA0Mobw8BHByC2ZJqR8jwHIHYOQdBvjsmKAAAoCgHBM&#10;CiFoJwSwhATAY6cAD4BojOGKLAU4rRnDbHDaYggAjEhPDkb8BpkLbj/FiJsRAnRZjHIGA0EANRRP&#10;PkWao7YthSCOEyKsYMtACBJC4GgMgUwigFAHR8dg5BujjHoboFAIViijEcHgVYwBrYiAKGIsQUAe&#10;AqPyOEZ4ug4B/Eo/kgQAQChoD2IkJQNlruofiKQSAmhWDAPcR8HYTAuBvmrAFhQ0heinD4JEU5Hw&#10;bBIC8HkNQVMcGUHuO4cIdA4h2HGO+oQAAchPDIHkMYTmAj7HqOwOYagyjgHfmkkZUQMQqD68oDqY&#10;x8DnGoGANsJabAAAoCAGQjhFB9AgAjSBkmSCSEAHQXg0BwkDAqCQGwkREh7AZQNYo/R2huyIOAep&#10;diQqZCeHgNoY1P22HYNwZgbQ8CCHq2LNSWAxB3ESE8HQJreb2IGOMaYwg7CBEZuwghUQKhUCqFwJ&#10;wTQgPdOiNwaYxxQCdFCNIbw5yPgEASBAPwihIsxNQZMeI4hoBpDmH8eg+R/gEAsCkUolA/izFCJI&#10;UgtRjcUAKA4Mgdg9hKlSTQfwwRXifnoLEfK9AUK8DtuI++FS2vhHYIQPAdhn30IE6ABIRAmBWCkE&#10;4JAGQJLoIGdsbHDBZCrFgMcaI2NVq6BODUIIeA4hrwnbCP4+R6CeEgIEWgxRskiAiBgE4eRAB4BQ&#10;BoCZ+RRxtx+NcgYDAPAwE6I8QACWzH5NgLEQAjhOj5We9UCYHQshaC6EcIoOL1gAOkNUZgwxOCcF&#10;CN0c47iPgGAcBkRgkRIAgAnLwrhCEyjuHsBkC/hGDCugiKCChnwJAkE0JgRQEtAvfF2KgTAmBUC4&#10;T8R8FgPAlB7DgGgBYBB5h9DUGwaI5h3kDBMDsKIig7hhrWX7UY7hHiGD4MQabsSQgZBEDOUwcvbn&#10;4Y5PgCSB/BwC9DRDjbNArBACdCHByMHC8CnCQCSCnC+FIABA1BGBZV4BWAHX+MMD6DwDlB2B0BzD&#10;eDqYIEDA/BWBrBzBcBHW7DrDWC/BjB4CPFbAWHxCECAB3AYIjb3elD9DFC1eGCaCueaEFWoAzB+B&#10;7L6L8g+hOEiW0hPhShThUhVhWRfW+CgCTCDCyDDThS0ACHeBPBfBuBfBOA+TZMMDHCygLCcCxEDA&#10;eAmAuD+DuDfDkDsDzXjXlNABsXpNFFHNHDjCNCECCfkD3BoB0B+BFA1AmXOWdD+CrCWCDCjC5DNE&#10;DNRALBuB6CGBBAxAhiOECI4D7DFC7CsCgCkCvDrDzK5K6AfAxBACBB0BpAST4WOD2DvDhB1BtBzD&#10;jDyNiABBIBdBxBqBVBAH5D4DrDbBlBqB0DxclAAEUSFXJBgBOhpRyDTC9CoB7CRE8ItAVAhCLCKC&#10;IAde4GUD1NICEhKDVDjDwEDg3AzCNCIB+APJhGrEHEJCoCVCaCqC+Z6EFA7BNBeBvBgBTAIbVMLD&#10;yDlDVBuBxB7DuD4UoGgBtB5CEBEAzAjGUHSD4CfCQCACwMpOJAKATCBCKCOAtRMMBRhCHB3BuDHD&#10;aDpFbAGANAXB1B9B/QtPMUwD4CABsBlK3M7ESBDBXBpBsBaBIZKGpDHC1CfI9CwKHHcACBaBvCAB&#10;YBDAwMAD3B8BlBhDSDpgnMYABAwA/BOB3BsBiRcigMHEHCuCbCJChC0IZEFALATAhCHCMCGe3ddh&#10;XMOD8D1DrB+B2B1DUDjevECAQAYAkB5XxPLASE1D6D1DuKTB+VRVTEFBBBXBtBxBbBFGpD2DnBpB&#10;mBwDlOHjQAGA5A3AuDJDJDNHaMEAFAHAQBjByB4N2AqlpHbD8DDWgCSCgCvAkA5BLB6BuBiAOeRG&#10;rgPCSCTCnC8lQAFAIBeBsB6BQBAAwjWEiSCD8DQDGC4CbCaCmDlDwIDEhAXdqB/B2BwAcAVf/EED&#10;8D5D1CqCcCNCoC5QVEhQoAVBdBjBpBIONZJGSDsGABzBzCDDvD6ZpABBEBYBtBtBaBElpE1YADiB&#10;yBuB0jsisAAAXAhAvFVB3AfYTE1D4DwDoCFB/B5DRDfDtEfBTBpB/BfBJAzb3oADOoCoEoGZqA/B&#10;UBoByJyoPKyEHC8CpCZfTC5TNEfAvA+BNB1BsBjAOAINZCaCFBvC0DJDfEDARAdAtCSCPCEAPRdG&#10;rmPDvCcKTC4DHeJEhkiAbBoUZONAplIF+M0C+B4B9CRD2SDEUBVBpB7BdBIA1MHDXDECvLTCfL0E&#10;0EUA3BHEYBlBUKfbEMGDOgPCECUCnEQEEADAHANBzCACKA8ArKNW2D/DzDeBZBbBwlfE1mIA0WrB&#10;zAaLng+I3DCCyhaCgHsLzYyAXAgBxHiA0Aoqel7b2hRq+rBrCrDrErDMQCiCTCCkfDVUHACJZBPB&#10;gBvBdBNA+MhT5HbETo9ECDlDQC5BpB+CVgVM9A8B+B+BvXpekF+DzDsDjDXDlD2A2AvAnH5D7D0D&#10;mBrBjBqDoUnZqBDBYBsBvBamcGqDrDjDWCQCKCPDTDhkwEhAdArA8B9bhg8e5PfD9qUhhgdEjajD&#10;vCYpbC7DKVyECAIAQAcCHCOCMQNWbGsC/CqCUCPCkC6EDskAdCQCWCRFFWNWyD6DzDnB3BwBxDdD&#10;rqmAbAmAxB2mBAhAWFGFIDyDqDiCTCNCHDJruiXkyByCACIA+AsayY5sXEKCVP1C9P4OyACA3BIB&#10;XBzBmBZgcrXD/rZbFD6CabSC0DHd6ItAPAYjMB4A8AuAinWEhD8D6D4CsCcCKCpRmLzHcABBJBdB&#10;wBnBUBBuAL+D+CkCPB8CqC/MXECA8BEBJDXDGC7DtD2hGsjAPAZQqB8FXAdraEiDIC0CfCICbCvS&#10;DKpcVBOBfBoBbBLA/AGrWE0I3I5C+CvCKCYClJBJtAgAxBEbABtEcutGTD0B4BgBjDWDuaaE1RXB&#10;TBzBnBdGPfuMND7DxDmByBxBwDhDsoXEDAnA4BLCBB1BlKfvgrFLYDPC7ClCBCTCpGHEUAKBuCBC&#10;IBDAvAgF+DyDnDZB0B0B7DoDzbtAgA2BKCSB8BoGqD7CHEZDHDdfmE0NkAPBkB0B4BIA5ArvzUQE&#10;HDNDIDHAlAwA4APLCj2D7DwB1BoBoDatDEDA0BIBcB6BoBVUeGUrrDhCQCJCKDMDaDjUHbNAgAuB&#10;8B8B1tKAPW9D5CrCfCTCoC0DDpFEFrOAEAuA4BCBfBeBcAiTqR+EgD/DnDcDSCKCLCMetlAAAAIA&#10;TAfCQCQCOAaAPdxGpD/C+CpCVCRClC6uLADAOB/CRCRAyAefBFcDoDaDJB1B8CJDxRVECAxBHBcC&#10;BBrBWMBDhDXDODzAHAZAsAiAZFbDtDiDWCECFCHxvszxzx1x3x5kZPgC/CtCfCVClC0fWEFAuA9B&#10;MB2pLnFaQC4ChCNCWCtDBE9AGARCFyHAsAbAQH5SbDyCiCZCQCxC9DMqEKpmvA3BBBLBcBXBSnpA&#10;OEjI3DeDSDGCLRJDlXiECASAhAutSCBATAKqNLYDtDdDLBsB2CDJWAAAMAdApA2AUD8C/DPDbWmJ&#10;YA3V2vcEbu/MIN7D1CQCDB2DAgGEfeyApCQCPCFXps6W1D5B1BfBWDZDvD/ACAGAIBFBBA9C+C7C&#10;7y7EEAaAnLjMnLml6W8HSLsCjCVChCxAEASAcB6B9CAAtAgQOv0W7rA1K1N1O1P1QMGe7CkhbMVu&#10;bEgBQBkB3BfBMA7saFcI4D5DNDJDCDAC9DDDzFlD91rAD1tEDAlAtA1A/A+A+AeAXxREFbXDXBVU&#10;KulEfAfApA9rlNCNEW4DdRAUqCdX1AOCGP0ApAYdJGpscPaCADADPpVsOAqA7CAB8BwAVGPGqD+C&#10;3CkCVDCDfD8BiBgBbAlAdAWEfDrDkDZCbCVCUDIDVbMqVJvB5JyA2T5D5CRB9BzC9DSmVAAAnA9B&#10;SCLB1BgH5D2DuDmDJDRt3EgALASAaA1ryigD/DTC+CqB7CQClEiNwAUBGBLBQBMBKBE13srPhDuC&#10;8C2C1CvCzC3DoDvniEEZDK/BVBBpuGqC3ClCPCcCrC/0yEDEWBZByP/fOGSDUDMO/DBDFDpDxUnS&#10;CrZrZAaAiAq1zA+ApAiAaEiaTDRB1B5CDNgbtqVAIA6BDBGBQBLBMZSAYEEN7DLDFWfCtCscRcTE&#10;FAiG7CFB8BvALkHMHUSCWCNHIEDBCBYBuBOAqAEPICQDwdCEfQoAaFUB9A2Anq9GT3tCJB+B6DKD&#10;aDmK6ACAfArA2BaBSBQA2A0AqY4DfyeCzCxXDDGDRD7ItAUAdyrCJAjAXtMMAbXbZBobbbdAAAQA&#10;QARDxDw0nEhGJBSB1BqBgbkWcUiCxB+eXo2TGaLBtaOBC1RbWCQB6BqC+DU46AAa9BGCMB+BrV7G&#10;SEHCiCOB9CsDB1XAYAuBDCaCEBvGrZVB5ZYXFEhEUALBnB4B+BJPKvQMFDoUinRCMlPEDjbCmA3A&#10;h5+GrHTDzCjCWCJCvDADSEiASAdAsCDCDB8AdWLuBDJC4CuWiCpDzD352EhADAIAMAxAxA0A4A2A&#10;xeSEDDZDRDGDDDGyfD47vAAOgAKBoSQBHA1kYOoSbCBBuBjK3h5ECArBBBYwXBax7D6CQWYC+DTg&#10;HECApBABVCJByBdL+DvDjDVSmCBDoD2AGBBBEBGBIBGBGAnAg4xECD1DvDoC+C67pCyC2DtirKpA&#10;G8G8I8K2hStCbJ7C1a6EEApA5BHB+BzBrRcEjDZIoB1IrEfBaBwCFBYBCAtKxJ3CqChCXCpSytkE&#10;hAFALAQA1A1A4A1AwApjWDTDKC9DEDJDVFkarYKASb8CHA3AnylMJD+DyDjBmBpByDqDzF2AKAen&#10;dCBCr0dRmRoSiA0BFBYB6BsBY0gMJDwDiDUBtB0B6yTEgArA9BRCAByBggc7IL/PPBnPScT0pBxC&#10;DCPD7DUCxCZCoC6NsEgAZAlA2NLB0AYpNquD8DGC8C1ANAlA71H1J6eqfxJ/S/V/W/X/YEEdzDqC&#10;MCACADJDaf3EEAZPqCZPtGTD+DMC/CzCaCfCmDoDwvYgVACACA9BJBXBdBYBR13IkEAfKRPh1XrS&#10;cAAhMKEQrIB9PxsCYJA0KisWi8YjMajccYqvTSJT60hQJB4eSacSgWA8clsafT1UCYRywXjLf0ZD&#10;IqHaJPxyCAKAsuizMXSnRCXU76fsVCweEosEgddjkbjSbTijQ4JheOhjKgGAdDob/fDwO5xNbYcr&#10;zhQ/KZrOZfI9jiz/c7baCgUamY7QbNjBYPDBJJ5RJxJIQQBcsjKxTiGT6zZD+f91sYBAQDIJUM5u&#10;LZIAQBy8afr2TiMQqyYrTi4ODIpSSRQ4SBACy7/b7SYqSS6dbrldukhQuHJGMBhLgkDAQi7ZZS2P&#10;yHTD3pnDoYhGA/QJ5OAQBNi6/ii7jZi3NaCS8KEg6J6OPBjbzRYKERCSdj1fcXAwMC50Q8OApB14&#10;0JPA5jaIAfh/N46j1gRGwNBcIB5HwfwsB8E4PaQ/jxN8YBlHM8D4PxChfHEgz4NQsyrLsyk4RgLw&#10;/E4eRuGRQYajhCj7KQjiCKowDRRcAgEAgZR1IQSw5CaOZMk2TkVPk6BnF8bDnPY+kKEUWxwG0VxC&#10;g8vCoJMkimLtCgtEIWCFHAWgAP0+TXNg2j6Pw/gXBwIgYBMDUaNsyC3H0jSaPY+XWAABAGBCRh5E&#10;kNwpk+kDVMErB7I0oovQkDCTKgpgfAqkJvLEpSXKArC+oZFgRB8LiHIIegaBGn0ZOs4TYJMkSNNA&#10;3Dpk4AgGAkWhpHcVhDDKTj7PE3RfF0cT0RUARXG0gBbEUMYPKoliBKQuDNW4VBpHMXhJAA+z2NI1&#10;zbP8/wBBwIQlBMDgJaQ+TzOcgB0Hg1TnO+Oa+sCwrEsZ4z+UYlyZKkuT7phFQuD0TB5G8ZgLRRLT&#10;yOc1hsGseDwiRCgnD0UiLHUYKQRU4jWMskyVJY2TjcKTQDAgDRqHYgRFDQJMlZc+CEG4aDKOA7kJ&#10;AQgyYKYKwTPonCLIMtjKYBGQ0EYWx1GgVQJARt86Ro/zGLEniKJ4sWVRgSBaHAZxYEJ4dbcMtCdI&#10;gmixMZCQBt8fLiDMvSrJslylLU+sLQoFAhDEhiDHkGAOAjbeN47j+Q1u6mW5HleW5fmOZ5rm+c51&#10;4juOM0ByHIgjuPnHUJAIBRtH8j7VB5LT/Ps9yoJ4kysLcxcK5SGgVB4KxwHQcAtCAFz7PQ7CQIsh&#10;jDM83QgCoPYKG4FET55Y0eSBIkKAeESPJkmgcAxo6QP4+z1KcmSQKsujJ4JCgrDwTR9HEY1B1pGz&#10;xOQ0huHIgR3j4P0dczIBAdhMCyG4L4UwEAFfwjkfg9R2h1DeGkbo6h8EKB6FENIdQwrjLIP4fgyB&#10;cCoEeJ4Vw+E6IEACBIDoJg3hvDgDAEwG3yEKhCPoXAqhMigFaL6AKqDrgFASBAKYXgxhWCQD4AgA&#10;4bI5HuPAcgfg6h4GyOkeSzwBBQDGHcMQTgckuhCL8WYpBNCiFkfl1CD4iAbDYHMOYPAXgkicP8aw&#10;xhbiNEuKIdY8R7IaAGAUHQQwnBnDCFoCICyhOdH+PIboVwuBxgwAABQFAUCbE6IoBoAR/jcGcMAQ&#10;4jBKjrHolgix/ALh2D+IAGoJ4aoEHeOUbQixFCJGoN8daOQPgoBoG0OAbgTAaOa5cdY2BihqDyIl&#10;QpFQ3CFE0EIFADRUPqFU+194AAAgxCEFAOoaQvgMAPA5zQ9x4jnEKHsPQ0hxMvbqAIrYYA9BlCg9&#10;eeZLh4DeC0GYOg9ERkKCgGUPYYgmg3QIP4VAkhAimF4M8hT8gsAUHqOJ5o1R3jxHkP4yoCQFgNAs&#10;B0EQUAoBSB6DYGABgCGjH+P4aIwhYiGEmKIfgAQGhjDkHcJIOQVxOnoRhSSlFLMLAMIsUIqgTgRn&#10;Ckwf4/R9C1FMb4VgvR+u8IqCAF4PjuBwViAQjQ+x8j3GELYVQqhYi6HOO4tp1wHARA6GANoawhAz&#10;BUaJJ4+hzDRCoGgPpFgBhhDsIcKIPAUIEH4JYQAchcDOIQQkI4VgwACHKNMZI1RtjvHgPJylGgHg&#10;aBCCcKIUgqA4BgCdrNOSE0oF4tgSophdVQQ0AgBgEwxBvDoEYGwK64mkXUPxvYnBLimFu7si9VAm&#10;h1DYGJxbbCWj+HyPEP4cw2jRHEPAhQCAIAeEkJgSQGAFVGScPkeo8hdCwFKK4W4wR2jyj8dcCgGA&#10;SBkS4DkFQIbRuaFSJMPwpRdjQIUlsQ6XgVj7HwPITQixBC6GWNqqLdQBg4COFcOIZWrgFuO44fw/&#10;R8CbEOHwWoyhtEXBGDQIogQ7BpcXVmeY1hhiuD0IsUCLwXBBCwIIOIWgAvmF8K0T4lhSi0YURgDI&#10;JgbB+D2HEDciKdZGyPPRyeSMl5Mybk7J+UHrj/GILETojhPCyH5VECAGgVCLEWIEC4DTGkVXUPsW&#10;4oRKCYFcL8jRmgCAJAQAgAJox+D6HzCmARGwHAUA+HcP4fwWgfAoPoeY6xVCuF2EcKgUwKmMyiRU&#10;agvRUB6EiKYhQAQCAKmQJMHAJQKttfMPUUolhGitF6MyawAgiBXDSGsLQR4mkbhCPgZYwxcihFEK&#10;w4I8cEEZACA4CYGQpBbDAE0IQOIGs6LKPAPAcg2DXHJFghIJQdhQEbF0sgyRbimEWJoVJS0ngHAW&#10;BMNAdQ9hCBlHMi9SBtDQGKJwTwpRtjjHOP2axFwCAFAOCYFgOQuBhCyCwEAGXHjaGWLgQBSB6D7d&#10;4AYBoFRAiIEcCsDoDyMj/GYLkVAiBMbg3uRfOgAgEgKu0aOEK5R8D5Jar8CKwg/bpBHTkqg3BSif&#10;E2MMaA2x9D7jVr8zQFynhXC0F0H4NgWWiyMPgOgXQrja16AN7oihMChXfiUf43RoDBEEIcSI7zqk&#10;XARZgOYew9g3BQgMiz5h7CsFQKkGIRAoglAzMIio+B6jwFoKsT4sBbDGHlyooYAQGAQAqEkKQVwo&#10;BICCA0BGJXMjOFyKQQQlRVKYACAsSAoxSgiAcALtepBGan1SRkGYRAphzDOF2b925hm6DwhWUY/w&#10;cBJC0HIMYVYGXy0g5hDoW0QDzn4QkGgSQvB8DSFT1pLR+D3HcHxLg1hz1mPGZkAYLwchIl8GMCTW&#10;AALqPmLYdACQRBGUd7vJg4RnC6f8JThpFQ0h/EqEkGfaWtj+H0LEUQlRQivGBlpggAE1IFkHkGoF&#10;hsoS13gOwMkMcMMMIMEMEVgOkPgPYPYnUP8AYAdRkA4BID4EcEoFAEcEIBMA8As20PoOcNIFUGcH&#10;xggEU2cG02oeIPgO4OEHIHAHUOQiIg9pkAYDwEUFMGcGIFYA4AdhIQl/cMkMELoKYKcKsOEOkO82&#10;QS1IAAYCsDIDoF4F8GECYBwBEg8PIOgNsHYHQHcOYPJz4AACwDwEoHgG4GY4t8oRwP8KsJYIIKMt&#10;ws8AUGcHsIkEsDYzk5EPEO0OmAwL8MGA4OEOgPAPYPUPYZUP8AcAgAqBsBcEQEkEsEkEQD8YtmRP&#10;QMcLFhcJ0LNBmEAHUF8EsjpFAJk0wLsMwulyEAMDdgwHQGcFaEVUYOUNYMcL4NoPkFkE4D90kgQP&#10;cO8OYIQIAHsNMN8O04UD8H0HQGwBRmNkcOwNwMoG0HYIQPUiQBICYDkJwIoHhaIuoP0LwKkJkJgK&#10;gwmFIRUBoCYDcH589MGCURYPkgYJ8qYFoFwFc4tIp7yP9lBkqQCQOQSQWQaQc54P4PgJMIEHcLsM&#10;8N8RcDcEkF8HcGkFN48QkNsMkLUHoIcJkPkwsAFIADYEEEwE0EQD0CwCkCRXEO4OgOIM0MwMoLEL&#10;ELIOIOldERkA4BgCcI8JAIgBUAqEaQUh0MkGEG8IVz4DcEwGEHsGYFE5BhUJsIwIELMMUNUkIr8G&#10;kHYIUEeH8WNVsPMNIMsMoMAMUMyGgQmFcEQDYDUC4A9Aw5AP8PoJNcxfgOEQoAsBQCUJUJkI0BKP&#10;4RgOgNoMgHYHsIoPA6dh0CwDQEQEIEABU4sQoO0OQN0LsL0L0NwOMOoRor8BMHMIEIQDkCgBsS0N&#10;oNMMwNAM+RBWRh0CsDMC8C4CwCUB4Bg5lUhlUIwJ0asRcBwCsEEI8IcHGJ0AAPAOINEG0HMH8PGS&#10;ERcCqSUE4EgEQDMDIC1OAABOMOsM8M4MwK8LALENkN8OYRo90BkH4IgIcC0B0BIRqTANsNMNINEM&#10;4NUN0RcBFZkDUDADAC8C0CaHFToQMGYQYOgAAr4HIIQJIEACwBoRd1kMAIN10O52ARYAga8HMHwH&#10;12cBwAB8wKUJkI4wgMkA4BcCUH4IIH0CZ3QRoPYPAOkNQNQNMMEMcM5Rc7xpoBEDoDcDUC2f1N+R&#10;k5wP4jwHsj+VkQkAgBsDAKcJcIKEZhUKIJMIlD4M1r4QlNkFEHcGsGEjc54NoM0LoLoNEPUGUF4E&#10;8Ac1mQg5kP4PMHUGMGQNkO0PddIBICQJQJUIgBYxMaQNIMAKoH8I4KREEjkBwCgDYIIH4HcBQAyY&#10;KQcPgOoNgGQGsHkPJMoQkCoDwE8IMV6AdqEPoK0JwI8KELQMWLAAUFgGoHwFktUgQP2fANR18Pkn&#10;gCkBqNI5gPyo4GsF0GQOdysQoAoBkDAKEJkIKcUWMMIK4TMKALZvgg8CQDIEMIQH0G+UNrNVsNQN&#10;IM8MYMQMEPFJIRYU8C4DMDNDMB9wUpAOINQMUH4IUIsO4PUP4CsDoEkHwHMGlIkhoOAMkLNMwJsR&#10;cCwEIFcIYHAFtPMPsNUM4NKNsP8CECgCuZIvJlEOIM8LkG5/Ei8CIDUEsIwH0GekA7MPGVQIMLhg&#10;YRgZkDUEUFkHcGoFYAYaIOYNgMgHoIII0O4PYP8EkFkGgGcFcESgAWOZUNQJ0KcMEGYGwGgd+URP&#10;MP4PIOIGUuAOsPNysAsB9rkJABFhF2oLsKgJiOkLhjwRdesDQIIH8HYBiXEPhLAIYIQIJzoOdj8E&#10;mM8GSXGoymm3WXMuq3a3m3q3u3y30PGy8HcHgH4OaDo3VEOpIIYEYDQCMP9coH4HQG4NEOEvykcB&#10;IBxDEHMDoC9zJ+clAPUO8KgJsJFD4M4RoDUEgF0HkGkFVSamlCEPIHgGYGMNgOyr1NcAYA8IoJYJ&#10;kCcBYrI40PwPYPEI8IYHoMMNIOMRcAsBYCMIwIsIhkSsWQgMGHQI2HcRU6oGUHcIcE0koRkPwJMH&#10;wG8Lu8gQpnAAwF4GoHgE4D0C0AJbYRhhQPwMELQKNvILSt1noQoBABsCgIoIgIW2a3SQgP180H0H&#10;MHANSDkRYAEFEGUHlsYDhjQPsJoIcHcLQMkNxpgzIGEGgHMEwEADGMJrMm8LcKUJh3wL8nQ+8B0C&#10;0D9gMHOtS30S4LAJkIMJ4LUMs3UFUGoH0F0EgDQRoN0M8MAIYIsJRKNKURVw8f4HgHYNoL8Kd6O3&#10;g4MB8DIIkIkHqUIxS3wm8PAHS7IN0O9noDcE0GMHsGUE81x8wKYTM+w+6yUjEE0jQjbAM5c5NnS5&#10;3DMyUjwHgj8NbAyC4G4GwFgEPHoQoPIOkNsHsHcH0OGzVXkngCQDsDwD2NISw+YNKTMM8NINMPSp&#10;URgTsE5cwGM1jIdlEPmwIGcMgN40I3UAQAsHgIcI8DkCebdhMPoPcJ4JAIALIMQNckKXsI0JAJQC&#10;MBe7+64P0JIIAG0LwNAOTAwFYGsH8FsEcDLKcAAOwOAM4HWNkO18K+YCACk9EDkDgvEUIm8MsMYM&#10;YucNhAGswDgEoF8HUGYFJA3NhToOANMMQLIMYNwGEGAF9mPPh8sPcOoG4GIGcOQPUoYAEAoBwJ1m&#10;kBSdjHs5ZOQNcG8G0HcO4lhdQC0JQI0ISERaNf8PIagIMLc09r8DYEcFoFYDsBlKAJReat4ZkAcF&#10;wG8HwFUEEC8jnHhnRlEPcIAGoGYM4OQPEQkAUIQJkKUC4Bk4wXZUgL4KwJ034LQ4ERi8wDMHkGwF&#10;kKAJUI0NENwOfAx6YFkHsG4FikDRXWwcOQLW3XDXHXLXMyUP9wgKUIYJcKpasQoA4BsCcI4IoIcP&#10;QNoLwHYIMJc4EP8AWXsHUIAIMDhK0eIP+rcKkJwI4KcLcMjFQ6kAQA060JQDEB+F6mkP8LsKYJIJ&#10;QKgL1ggCS6cIUHgGkAkAXQQgRoYN4IEHoH8NoOnUgs8DgE4GEHoGRPK3oPMOgNUGgGkHkPMqgBUC&#10;kDwJcIYHYWERUPEOAMwGUicPhVCSMAcGQHQIEEwDoCrUAbgNgMoLtxMJmzW/pNcD5XYHQuLDOcgL&#10;8HcIIJEfkpjZ4BYIMIgIsCAAUOYGYGoHoPNlo6oAsF0G4HgFMD/T0eJCEMELMKMJIKALAPvXxNc6&#10;oGMHYIYE4DoCfXQQoeYKEekK0QoDIEcF0H8GsFW51JxJ7EYJQfje4AAAeJEPoPoPjZwABvsBEGgH&#10;YHoEIDQCZE3bV7wPAN8MsGYHMIQiMZYr4GwH4IsEYDICES1UkPUKgJoJBNQMmlUAADMEMFIHMGgF&#10;56ziPRWcgL2csJKSHlEAQDID8EwHUGsGAxN8oPvIk4cH8M0NmeQQlw8BUh8GkEQDsDFAy0kP8OkO&#10;ANcJgJYJQM4NgOSAAAIAcGIHYIIE8Doo+3UMwLgKMIMJYKtggBkCgDcIkIEHi0g48TAOoIYHgHkM&#10;4OFLgRYCsD4FIIEHEF8WHkhkwNQMAKwH0I8KLXwAMAYD4EtAgGEFLr4RoPfNoQ8IANoOTK4ABGwG&#10;oG4G0DoDIChA1UaOQOQNoNEJMJMJQNgOIOyLAAwHQIUIoD0CqhzmoS5SgKEI0HkK0MLMARY2cIY2&#10;oCzvQyUP0PQOrAgG4gwPYAEAgBYI4JYJECMBSPQRgPwPkPIJgIkICK0Nxr7d6y0PkPne4AICzPEH&#10;YHIGEBCXLwIAA3AHI3PBoQkGAHYIwFIDwktxhjUK0J5jkLW18RaJEAhnit4QoBMBoCsHkH8HV3MB&#10;Lr/yu3rW/071H1L1O3tCEPYSAH8LYMk1BpgDYEsF0CcP0NWHct1NcE0GEHUGRX700Rd/cPYJEIMH&#10;UL8NG8kRbGXGfGm3YPUOoNkG0GwHoOxAERYAQt8HcF0o32wdcOINUL/kIJCzZVG7gJAJsJ4CK1e3&#10;lUgJ0IkHXy8RcFMGoH8F8EgDMQo14JsIiKIQqN4E8IoHkGOz7vUNUMMLAH8IwJ8PpVEzEBYJLVUB&#10;0A3HaQgP4LMJ4I0JwLAMNggCBNkFMDAA4I13wQp3AFoH7Wm0lbcP0PwK3BUKILfDoRYBkC8EXDYG&#10;3vQOMNIL8HLsQPkZYBMCcDoJsImOKz4P8fIMEIAIQJCYqswQoAMQACA81Hs+kQZiYAgCFwyGw6Hx&#10;CIxKJxSKxV/v9kLdRoxOK0Bg4PJBJo8Mg0CRaFv9+PZRpRFq1fM1/xEZkQpnQ0F4FgaFSmf0Cg0K&#10;h0Si0aUyt6pBAHlgtp4FsymgokIcgQBz6Jvx8PRPpJBrNiNcAgYHnZBocdikOUJ8vR1I1BoFkNdx&#10;w8LiUdpRGHcD1mj4DAgB8vJyHg3nZuu16Q4BkIsGc3lokX/BRR1uBnHY7IR2vh+Q0CAs/IxKDQRB&#10;PLaqjv59PBAHI4tl4gQuGY1E0ejGfvp6O5JIk+sJouMEBANntBIIXiAK0J7O5xoI+H1rOR3Q8TDc&#10;moc9mUC6vw+KiNhirA8opPP2aQwNCsfo9BnIEgTK+P7/ijv98Xw4MI2DmQsAhuIQlREC4G0VPs9z&#10;wJkiyDLszDbexFABCsNxLHgdBiA8B0ofmIHhLspCPJMqi/QwPhUGkdBeElKT+LopyWJkqS6Ps/kW&#10;BEFwoH0hB6CQFwQiGRJFkaR0PRiFJIkyTZOk+UJRlKU5UUVhDjHEaRyOQ8z5Q4BwPA8AjxPE9wEA&#10;wHCXJ0kwXAkA3hO43zPG8dyCPE+D9QwEAcCwkSPIQEQHAKVWCL0qSUJMpS6jlDQFAgEhyIEhFqWy&#10;RUYLEnSIJ4sjHksABHF0chrFUQKEao7DeMwcB1IQ8o4QwBgLBMeyGIsMQhBMqiUH8pC6NAAABAcc&#10;CDI0QguB5qj/P4qSWIIpi5M6nhSGgfhgEoNKmeE/D5PAiR6HYyTbOhDkCA8CJkYwBAOIEjiRDEIG&#10;pas/T1OkbhpGw4zwl5DAEBAkyhJ8HwNm+2YhPg6TZGUbx4PE9p5AsICiKIjwQAXBEWqkuR5Iclz3&#10;q9EADE4Yh0GQUA7wWTDJRswjoA4dRhE9Rj9PgoyVTAvDLoxDwwEATx4G0YwKeDKNEas/z9esAwDo&#10;NgTyOk4TqP0DAkBq8VDYQ5yEH0gQnEkZBcEi2FHPQ6TbHEch4Ok8z7QwAgFAkgSRJ8LwcArRVDM4&#10;uymIMkyonlDQCAMChmHkghKDYJpIMEriYI8oC2zpCw1EsYB9GcUpRP7SAA0rTGAOw4zbPYCQYB4F&#10;ANUU9TrN4eh8IQRxhHkSg4CVgDrNwyxyHohp338AAGA4FyMJElLwAfd5SPs7xwGUZzeO4+EOAYdC&#10;JJMPgpBnyPaQ+hx+oqv0LE8ZR7GMTQ3T8+z4PEkSCHowjUXZEQOBYKyRJUgwTh725INkxCtDqIoU&#10;JDARg1CYIsPoZkPowFuKISAlxWDAIkAEAQDA9iNEiDYEZzn9wcg6RFJUHoQwihHCSEplh/QoAFCp&#10;JA1BhCtEAI4UQ+h/KeIaBoGARBMCCDcfho4nBEB3U4NohoBwIiHEgJIFYGwHpOHQOQb48B3DsGOM&#10;kaACQJAaBkDAFAEgKAYAoA8BZFR+D3HeIgPodxlDaXGQ4BIFQPiAjiCkDrVkQD6HmOUOAaQ3jkHk&#10;PohgFwTg5EkIcPB9D7H3hQP6FTnjxj/FgJsQ4nxZjIU8BMEILRBh9DwMIUgiBUC+GmAIBQEhFCRE&#10;sCYC7djVj3HSNcMwbA9DxHy74EwOQnCIDwGQ+qISMKMAEAGRB9x0DcGSHYPIiF9O+IeA0DYKBKiP&#10;EQBABEjVki6FIJASiJyHhqEAJYJAMlKwmKGPwd4dAyhrG0YshYBhCibFKC0C7x4xj4FEJYRQrRej&#10;MIwRMAwDQLh1D6H8G4KJxJUHUOYcKZB3DEGIMwAoDQLA1BqCwCIEQKgWAkA4oyyh9nrAKVcwA/h9&#10;j1FQJkSAqhdDJciQuYIMAfhODuGwMRPJhTjYKPkeI6RHiNEYBIFzXgqBCmqlQeI6h0gGAoBYBMwD&#10;BD+FcJkQwoBajKMaGIO4iGTAnpuQykY9hLndFyMwbpDwBgNAqHoPwgwagnA0kWMg7Q/BzDiNQcg8&#10;CGAOAyCgSRwAJF+SQPUdg4RCiIEcDAI4XAqhFBrTZKA7qj1nAsAWYJgYfRAiEQ4BD1BIPXrck2J0&#10;UB3xTGRFaLEWouRejBGJJouBRiNEsKsYJDwSg1CSd0NIBqiVcScMcWAnBDqbIYDJUAgFRk/HGNQY&#10;gf3qjsTKROCYNwjhZDiGUKjQmL27KMOsb4yw3LDHqTQCIHgXCTEcIMBxPSKj3HaOQQwhhBjRG2Oc&#10;ioGASA0EAH0OYGgI2ruzf5JEIL/4CwHgTAp4R7jxHQJgSIkQXBMDKEIGQIrGryH2J4RofBYFiIkD&#10;EIoXRAhtCqiAaIvBSh9EkKmzIdREiQB6Cmz0PXNDcGmMsVYrRXjSGsNke0MyJANouDMG4QguBeCk&#10;BYBgCSJKoGgHYPggh2D0NAQ444Jg/5WBGBh1CRBWiXECKEW4zW2gIAwJITYkQPAPySfkeQ6hwCWE&#10;qJoIIWQ2UExgeEwg6hDB/DyM8bo6yHgeBUDcGiCRXC7GSmcCgjBJCYBEBQAx4x+iJDoGMYo2jsEL&#10;AkCEGDNhBE8PwP0fY9hSCVEYAYE4RQrBIByVhIiyheCoEoJIU4vCJAcBQD8RwiQ5gIwoUeVwww1h&#10;6EWPqZYVw2CDC2EYF6IB+D6HwNgaQzBoDRGiMgZ41yGAHAWBEGoNAYgqBcDIE4IgOgHYs0YSQfQ0&#10;C8GjfMhYZsThMBqCAiRrR7CpE6JAU4txkFCAQA8DIcw9h8BsCgDuvmjLKHCNcZ+NhXDPGmNcehny&#10;JALAeBIGINQgBbC4FMDYEstJSNaPUU4mRHiqF2MqGpCybBTDmGcLoDFBYGSgPweg6xF3vGONQcAA&#10;ABAGCiGANwXQng9PrwmcY4xnC3DWIAS5DwqhqD8F1sKRR6DzHcMoYYwxvDdG0NAbI4Z2AzB2DcFQ&#10;KwYgwBSCPc92CKD3sE2cOY5h4R/IcAwCoHQ7VpBgCMC6RRfipJIKUXZDAAkCECJASIMAPASSKPg6&#10;IgfJjVG+OoAYBgGBaDQHIKgRAadJpuNLEofMUEOACGcPgjglwZRAsofuM8aiuFgNIao2MeUsIbj8&#10;CuQch5FyPmpEI8hzDXDhwMdg9cpc/AOAwPAgxHA4BQBiEQ9x6jy2kMgbY3BuDKGgNaGgAgUAwBp2&#10;gFoOAYgrAUAjSBqxyjQFz1MSp7ALgqB/WAOcvCJDkGqMYP4iAkg6zDRQAAQAwNwRgV3MAVgCABFu&#10;h+Q+A9g8Qy1DQ0A0gzw2Q4EbAAAEwGwIwLgJgIwNgPwPzVQDhWHoRFQ+Q7w5QcQbwbVdg/AAQDAG&#10;QkwlAkHjnwRDxrg5xygfw0g3IGRPwGgJwNwfQegcAG1/HNYSllU/IS4ToT4UF/g/lOQjgggewwg0&#10;w4gBQCgDgbHzgQQMAISRVgQ4AfAeAeQ3Q6g9RDwJwPAUgiwdgYCIA5Az38AfwlRDgBQbwhAkAQwL&#10;gHUiRbgqQoQlwrQtgw2PRRQDgGgJQdxmwLQIngBEA/w1wxQsQewiQnnyhDgFwIgLAfgfQfUdIOB4&#10;w1AvwqAegjwphDgCwhAmQmQLgGVG2kQ9g6wfhm4WQ7QCQDwFQdgfwhwMwJAFh9w6g3Rmgeggw7g9&#10;0yywACQCQCA940SwQDwggjQkwLwHiQx4wpAjgeQqgwA1RDACVegmgkQhy5nb1lQ/g/AqD9wqAuwz&#10;3iABgVQZQdgWwSQNiRlJAgzPwyw2w7BDwFQIgNAkgjAfgC0Ch4g+A5w1QYAbQe3uBDAUgZwfQYAS&#10;wNR9w4g2QzQnAmQnA0Q3A5XLBEwHAIgKwSQTgUARwQAN1uRgQugowjglAq0ERCwQAVQawcgXQRxE&#10;BWwpwmwjm/G/hjS6gVAWQSwuQqgqS+nuXAAGgdB1ANgJyCR+Q/yCwsm+QpQrQuieBRgCwFQHgcQd&#10;AdwNkcyVTMwoUhArgvwz5IwMwQwUgdQagYDQoUSRA3wzAuAcwgwlg/CngAgB3QgbQXwUAPoDV2Q9&#10;g4QywWAbQgxDwUwaAfAXzhx9z6Q8ArwpQpQtAvAvw8A9XdxFQAQHAKQNQbwagZgJwH4wxKQ4A0Qv&#10;2TgkyromxCwEAGAIAegfwgwKESyIA5g0QugaAfQlCXwckRwQESiRQ0jegfDfTIACQYQcAewUAPwL&#10;oJ0I37guQaQfoeBDgZQegjgTQOAJIgQ9IgwmIhgwoiRRIiwJIjgd4kIkiIA/QpwkQgQpwvT4BDQI&#10;gNgS2GAZ46TRA+QuwqwqQqwtguQ6A7Q8xPwFAHgJwYQYwZhujtRgg+Q8w4QaQXwbQ7BoBxgGZMgl&#10;wHADlRA6A2gygeAgAig7g9JoBDAKgNgRQFg/A4AwAzg2xEEEwNARQWAegbAWJCUjg/QyAvAsAoQp&#10;wrw5Q7A8hQJgALgMwNQTgUwVQNgKoYhgA/w9wigdgcQxA2SAXPwbwhQlQQwLZVBDRrg5ghAgwgg0&#10;A26XxDQDwFgJgSAOwHnswvA+3LAGQJQNggQfwdAGADgCJdqhEH4TahaiKiaiiVQ+QigcwbAxA2w6&#10;RDDbwDQaAdQgQRQNJ4yRA3gzQugdwhAlEtAAACoGwagbgdAPgMQIyIA3gyQsQcAhQnRDRIAgAjwk&#10;QMi8Gdw8w6gkAhQgAxR1h4SYAGgeQgQgGEn0xEQw1vjjgsw/ENBDwEwHgKAeQegegJgGo2h4g3Qy&#10;AswcQhgm0bQgQlgmgMQHETB+A9geAYgYA1g7D0RCwBwDgFFAQhZUj2R4w1QxQr1ywn6LREzlAdjl&#10;wPB943I3o4BDAEwIwMglQiggJdR4w/p9AgJ95+UEwAgVAZweQWwSAN1TSIA7w4w0wcwdggHyA+wA&#10;wCADQXQZQcgTwRQM6ABqqFwzwZAcggDHiFAYweQjwTwOarRqg/gxQswpgkgoAqjHhqpYAKAYgZgZ&#10;wOgLgI51hDA2AwwrAdgiwohDAJANgTQiwfAZTF0ZE9giwrAvAzBDyjgEgaQeAewRAMgJQ3g0QwQh&#10;H/7KRD3mQFwdAfQfgOJZhqw+h0CDghAuwzQ3B4QBKpgdAfwggOrgSUzMwpQlgjAq3KnuRCwL1MAe&#10;QbgZLEqixgg9w5g1AYQbgfJERD3QATAXAagZFQph04w8w3gyAWwcAhhDXiAZ2wwSwN7Qhqg6A3g0&#10;gjQjQjg2Q42mBRgBgCgDwaLjXn6nBFg0QwArQhQkwow+DHxDQCwFAHAdwfAgAMAIpqx4g7w2gxQX&#10;z1IeYe4fYfyRQ7w2wxAXwcwihEwAwCQXQawdnngM7VUHA4gzQtgbAgQmLuQCgeQiwkAOQJqyxqqF&#10;qvqwKwg5KxIizhayQIsDR9w8bpAbgbwfA7w+TOoBABgbQfgjwRAMYgDBQ8w7A5QlAjghnPD8RRjg&#10;QBAUwZQdwXASQN1lBRVIw9wfQbgYA0w5Q9wAFEAfwiwkgMxqBDH+wxQfAhQj6K7ASFgNwTAfAeQY&#10;wBw+w9AnCDwtgyg2REgNARgWwdQaAVR9LsRQWzg9CMwiwqwvgzxqwAgJgNgQgbwZQXQHQFwERRQq&#10;AkwfQpguw0RDAUAZgfAYgTI+RC16w5AhQhAgg0g3YQGmQGAKQfghgfGjgCwvQqwmwlwpQtZ6hDQF&#10;AIQMV7weagag7oYUGAcrsscsssxqwrAlwggogt7aj0nFwZwcwf6mr0R9yyg/AqwlwhgxQ5MJAbgZ&#10;wJAGcfyRAvQpwkgkWtI4gEwHwjwkgjwGhJxlmog8Kvwegww08E2UwFwIQRwRJLAOgOAEgCwB2NAw&#10;wyAxwxgyg0Q2FHkNQFAHwMQjgjQfgEABo6cxAtgpQlAnRMa0READ4jAdwdweALAIUGxqopgqYqQp&#10;RDQBgFmZQkwIAEYpB4gmghQcQtAyVZIrCOzCwgLgKZhqw/jiwnwkwogskM5IwAACAFAIyiAigFgC&#10;zQxgg/w+QgwcAZgyw3w7xDALAPwVAgwcwXrNBlgygtQoAhQmQrpfwBABY9AdQWASAOGrZVQxCmAn&#10;wuQ2QagcAbgMgJnCCRA2AxB5x6UywBAhAmgpwLgGE8xgQywuQpgjAmbStCzgAFgGQGSHkjTRw6A5&#10;w6FHrmRCwAwBQBwRwVAZAXQUwRBPNURDzqwygbQcQhA9hNAEgHwLwkgjQggDQAQ+ApQmblguwy6h&#10;8RyjwaHfHnxCRDQ/w3AzgwAhwjAlQ66LLegDAFwgQigiwKwHK3MPiCwlUhbaQ3yngDpYARAQs7AO&#10;AFwDwCg1w0EVAyM9AzA0g+ZfhDzwQKAjQkAhAF2nyU1I1JVJ1KVK6OAMQQgUAdaGXM8bMtBEQ+w7&#10;AbQYAaQ4SXUEgAwB7rAawYgUgP4Jl2Q080ge81TbXmQhdCAKwGNIRRQ6Q3gzwgIvw5Sd0zAEQFAE&#10;GSBDA+g9zZA7NSREQCRxwgQiQiQKIshFiygxQtQowj9CWxREKpgG3xgeQNwLAHr/hE5vgu5wQkxo&#10;QDUMAkqukdR+XNw4gYwXAbA79jtj3mQWQZwcViljF/wwQqwlQjQowuW2gEAGgjlfAHdAs3w9s4Qh&#10;c485RDwEM6M6t1s788Qy8889c98+R6608/c/wfgEdA0PQ/QrgmgiVU5QxDQEwJANQlAiAexPN+SR&#10;Q8w6w4Qiaaw0g4Gf1mQDAEAFQEXIo6w+A5g5w65IwAriwcSxAP5yBRRK8twc2YA3yAgYweAiQTwO&#10;gJ1yAxAgAiQlIAQ9hDgAgLAOASgeAdQYwDm6BCz6Q8gmgiwggugyw2kNYBAPQTgXwcQYgUH+RRBK&#10;w+gpAlghE+Q0K0hDAAwBGYwGQFU1RrQ9w5Q6ZABFACwEgGQYEsARAOQLdYRKQxgrwmgiAnwtBDAM&#10;wSQXgfwaQVA9w7g5Ah6ag0A3G78ph7qxwdwJSQhDFHQvgrQnwlpmr2hDUzgOghggQc9INQN+l/8s&#10;PK/LvL/MBDQvQpmDAqAvREqlQbAeQhQQAMAIOQxvA9irgAwC88Nmi8vDQgAdQcg0Q4ryQKAPAUQi&#10;AdgYelOM5VgqwlgiQpAuVVVLUE5bwUgbgYgVuI8rYk2oQyKAwj9gCeFLAAQTgZEugTgOW9mzgtAp&#10;DcmGg/e6BDQCQDQGQagdgdQPQLgJLIVHAoAigdwrgxA2BDADwHwMAlwjQgADJLh+QqwlAgAowugz&#10;hEgCiOzuggq+R4hKwuQpwmAl3KUKJIwAQLQQQUgfQbAXQCABfVhEw6R5Qbmww99ggAAYgeAjgUAO&#10;swh4z/Qrwdwign9jtkAB9lAcwWdX/iB4moQ+A9Q+Q/wDuJGro6wmAhAdMug3hDADAHgNAoglAfqQ&#10;BRQ8A4w0Qbgcgf5TBDFEQHgYrTwOgNQKwCezRAAAAH8/G83GotFSrGAzWm/H8/4FEokAhWOyMdDU&#10;ZAmDQNE4/Enw7nGcDebnM8X6AgaGkkjkMxVcmFOt2RIAGBAeaz4fiGMhKAZBE3+3WgwUEh0i73u/&#10;QAAQCKh0SjybTCDwVHqFWpA/36tlCkUwrmBEwCAhYPCScjMXQpV62/38/WkxFkhkgoXvD5AQiwbj&#10;gWiJW8HhMLhX8+3spUujFavGY/q0MyIVDqaS6CgLQcNnM7ns/oNDW38ijqYmI2XdhgEBiiYDcXSe&#10;PQJT9Fttvo3490efTkwWq5YkFRKOUqizyCAFuIE+nm6D+eDw1XHqoEAwKByKUS+VSYQQqEAXIXq8&#10;GGuloolQrXjTJANSUXz6aCnnX/cWCr02lFGtn0/URR8BgJBMXxsG8Sg7DAA3Kbg/yyJwiCcLIx0S&#10;AkFAgJEkSOBgDQEctnUEPgfBrFs1DnPthWsAsXBqHUUxCDJm4fjNtj9Pc7iAHUcjROJ1QACR7yJH&#10;waGah99j7KsliJKQuTKRJTwCDMQxSG4YhWBADAIXA/T7MguyrI8mSqPg/WRWUThjHcZBPDqNFbPo&#10;7jiGobBuOo9JmRN8B1GcUw9jKbmeP8+z0JMhR+Lwzjck8AgDDUPxPF4WxPB4FgRRKXD2M0xjDJwn&#10;CaOg8YoR8HwwEIih+HACYebYtCfIgmivMZEhEFocBTC4CR9Xc7DyPdHwBCwOBLHcc1WAcBVbPs9z&#10;wJkiyDLszDbgABwPBUbh0HsOwuCIAp/aAzC5KQhiXKtD4AAAIAsDoZRfFoKgnB4A0fP0+D0NAzDJ&#10;K0rCrNU3zmfZQgCAQBxHFgZRlFQRQEt1hTjM4txrIAl0SBgKxAJAdhYIcgyBNE3DnSAEgZCkeyBH&#10;gJQYpZWn2P0vCpJkmCoLk+0QWYBBPGEcBbEsPAHwugNA0HQtD0R9rn0TSNJ0rS9M03TtP1DUVbMo&#10;sydIQmyxYUBQKA4ax2IKMAi1LSTAK0lyRKEt1NdYCBzIMjg/CwHI0OE0C+HcgiQPY/ETDYSBbHYa&#10;BXAaDH1P4vCoJUkynLvRwAA8HgxJcjh+AwBryytcjAK4myRKMt0Q44AGsAkSRSFwXRVE1mWhOU2D&#10;FHceyLPLNESEgXRzGkVQ/t7Qy4KEiyWK0w2FAcDgUHggCIDMJAW0E/T6LorieJd/NrVsLxBFMdhp&#10;FoDQIshn3NOshh/HmiTqRICwXCYlyVIwEFZ0g5DQLsbR/JN/2DwIBRTGQOwXQlA3bG0gbQyxah7E&#10;GJkfKTwBhVDSHsLoSAaHLK6PoSohA6i6GaN9CoEgNiAEGIcFIHQIGgGgMQWomRNijHKO8exWwMAo&#10;BuIMPQcgLgQASYMfg8lUBvGgOIdpAgBAnBOCMbI2RtkgAIAYCAaA8B8CMDQExoCijAhEJEDINAlB&#10;7DcGMBgB3Cm2HSNsZQcg8CEHmqIgQLAehPD8HMMZyTQjGFkJ0RYnRYv6IkAwC4KBIiQEKBUBb4YC&#10;EgXoKISYiRWi+Ga44G4RgshsDGFMB4CX5SGkybgVAkg+imF4NEzwAgDhPQKGEKIP4xSaM+NAX4qR&#10;BiPFLGsAABAtBvD8FgIYMEZj9FgJoRYnhaKyOsAUBIYg5CACaDsFJnRsDJFsH8RAmD2kSAIA0EAn&#10;hRCSAg5gz4yhcClEYJwVg+D/EgACdcHoSAphmDAFoBwBzQjtHENMPIeRAjoHmPoiQNwlhhDyGcKM&#10;qmlFdEsIIOIuBmjgM8AMBJrw8hRCCDB3sqzODBFcJcSAoG1ETAMGwQIjAjAxBA3QaIvw7iBEe3tv&#10;rf3AuDoGYQuLiHFOMcc5ByTlHLTdaHHWO8eY9kCAKAgCQdxDCIBsCQDDUhli3FEIYTArKgAACcGE&#10;OoYQoA9AHRQkA6RujOD2H4Qo6o1ETAKBERAlBJgqAyA42z9RTv4FOgACoGwQj9HiOYdw9IGEfBWD&#10;YJgeQ7hiAcAVVZhllDxE2IwQYvBrDsDsH8QoOAUAbOWP0ew5w1hjDWOYerfCBAgBcDsQQew6w5pg&#10;Vofw+R6i1FaKQUorhbj2H0ngsoAQbhJC4HQMoUwDoLK2PcdY1gwhjDxDAAABwEgOAzIMcA4mQEfA&#10;eBYEwgREB/BEBQBpnx/C7FQJgTIqxeu3DgGSrFFbz3oaS0a9N7L23uvffC+LSBhisEuIsUQtzOgG&#10;a4GYOYfwjA1BLIYro+xeCyFcBsGoQwVAcAoYU+w/BiiyFIXgWA+i9kCBa9oQAbgvgFp2bcxBvA3C&#10;/GmcEgQElSCNESH0CbrDRKCHgnsNA2h2XHIkAgQYmBOgvA1drB4/xjC6FOJUTYrJ9WfnOBkEQKgv&#10;XEBwC0EaC6KFdGyM4YYixICVHUPGvgAAFAYBKJYSIjAJAJq20EWImhCidFoMkzoCVqhygSDcFAGm&#10;gkEGGLVxInxVt7dEQIAIFAOAlC4FsLYOwcgxjCXAb41hmCehWNEb46CKUNDI3gJgOATtMG8MkWoc&#10;hCiZtqYMswAgqhoD0FkI4NqtSZGYL4WY+QKAqW0CMzg/xrjHFyIcSQmx4D1jWBcE4NxHCED0A0A+&#10;aDOjxHKNMNYbQ9jys+AEAgXQ4CACqEEFxyx6TzEoIsRoxhrQdK0hcGAgQ/h2A6BMBlqROiHDoLEY&#10;6ijCAGqGGgO4eghgzBNssww5RwjcAeBgEMYMQYwH4JsRAdxZjHiUQIBuwxF2LA0A9LXCR5iBDiG4&#10;Zw4YhUdDuIwSoOwTAXvaP83QphMCOFWLsZQNwmBfWKFAAzP75c4GNmoRGbSJAyCEEwAA4BlDOG8+&#10;lX4AwDBLC2RoKgQrUNBMSKYVQrAbA/CSCQDgFTOD+GeL4WAixMCkHoPjJIIAYhBEQHwOBmd/mGHq&#10;OsbocQ4B3nzPsgQOQnhlDwGMJvbiuD9FaJoRAoRa5v0D0kQolxTgsAxIUz4/xpjGFsI0SQoB3D2y&#10;8SACYGwSBcC+GAHgNAWs+q2P8cQ1hliNEeJAb46R6Y4AiB0RIjBFAhkG1IWonxEiZFeMUiQQQnBW&#10;HGMgW43KxznAKAsLYaA5hVCKDTv6HzmjsFQLIXQRQjhLAyW7IA/cJCjwrhdPALQgBTD+G8L7l0Z4&#10;iD7iTExEsUgvEaIgPwE5CG2xjjPGuNyBY5Y7Y9Y/NFD5DzCGB9BzDJDYaVEfbnCICGB8AWOWNND+&#10;D1UABjDVDpY3AfAzBICOB9BpAFMMTeFfVPCtakBqCACUBIAyAeG2DsDYDDBmB4CLYYalAqA2BLB9&#10;B6BlALgiGhD7D4DzDjDpDzAiAfZ3IzDPC6CkB/CUCqTVAJARCECQCWVrHiG3D/DgDXDICMCJCUI9&#10;DzFaABc/BVB1BqBZALfrEfD8D5DxB1BmBfDdDvakFCATAZAqB8Q1AjAWVtYwFdDdDdDgAjiDG1c4&#10;iGiHESXriIiLiMiNiOiPKAC5CiCOCVELESNcEcAFD7DpDtDyEgAGALAPBoB0CAb8AjfSJuFxDFC0&#10;CjCNCdCtACAIAMA1A6BBBHBGBDAZARhXAADoDfDYC4C5C3DJDODWD8NHATAeAsCICICAAXgSIzDx&#10;DiDRBrByB/DyW0ESBVMRBdBHAyI0C3PACXPDEgBYBtCDBaBFAvXbDeDRDGCRCWCbDfDnDvFbToAF&#10;AbAdAiA3A3AyOEETEHDLDSDYDfD5D7PXigARByB9CHA6AqhINNCnCQB8CnC+DSESLVAZADD3DvV6&#10;D4EgALARAYBwB4B/A3ApWVNBa5a7JhCiDoV6GEACAUAXAZAzA4A5ASYvAADSDKDADdDiDqD4kHQN&#10;AEBGBXBoOCBGauNMDVDACsB6COCiIAACACAJAdAcAPDhDigLETMCAGBVBlBzBYBIA5lLNODcDLC6&#10;B9CKCWD3D/AGAuk2i3BHdZYOECDyDqDjC6C6C4DBDGDNlCPXALQfB6CBCFAtAfASI0DMC1CgCCCZ&#10;CuexAbCOCSCTlYWGHLLKDyCjCXCKCxDBDSMAEgAXAjAzB9B7ByAeXZEgLhCPCVCqC/FbHYARb5B6&#10;BEA0AnioNRD1DqDbBvBvB3DqWeESBJBfB0BpBTA+I0DDNmCLNpEgBMBhB3BmBRA7XwPQD1DFDJDR&#10;A3A5A5eliQXtDgDNC4ByCBCWWfAkV/JDBIKFCDDNDdDpTndJBOBdBtBfBRA+G0m6a4FdVNFhCtDA&#10;AHAKANA2A7BAA/A+A9AfMpESD2DuDmC1C2C0DADEDMH+LnALaDB9CCCGYMQmhJhLgpCqIAABAIAU&#10;CLCTCRcmgCGggvDEgyg0M1HXCBCUClAwAbcYf5DnDcDRCQCSCUDYDgDqaAFOKMAVAXAdA6A9A5AJ&#10;U7DjDbDSDODTDZeZZJMCAHBqB5CJBFA1Ain8NADQC8CmB/CSCoIAAyBHBeBtBQjLCCCFDZDnDxE3&#10;AGAMBZBoByBVm3pga4PQCmCUCFCpC9DPAKAMAPA5A/BGA/A/A7i6i8Dvi+C1C0C0DFDKDSjHETAP&#10;AaAkCICHCIAbARSYG4DxDjjUjWDyD5J4jbCAjdjfIzVNCMCXCsDCEgBXBsCDBbBGjrNLDoQGB3B+&#10;CGQvPXaBflBRCABwBgghNKDsDXDCaYCMJ4GsBvCBCQBDAvNzGiD2DsDeElB0T5ZJBmB8CRBMA2Ah&#10;f5DyDfBcBgBxDzg1EfFnA4BKB3B0BiAPc2XvD8CcCGB5CyDIDZESAdppCUCABrp8GDDyDoDeCHCG&#10;CDDVDgcgdIAzBBBSB1BrBaGZU7PQCKB6BsDEDXlcebAaArB6CAB2MoMqnhspsqFCiKsrsusvswsx&#10;SZCmCRB7CoC9DTESAbApA/B5BoBDCJCBCKHUewEfNbAOBsB4CDUSrmNLDcLgPKCZjYZJHLqaAlB9&#10;B+B9AmAaogJuDVDBCsB7CNCiW1AECECZCmAuAZo6HLDghKX+CUSzAABBq2Bxq5G2D0DuDoCgcsC9&#10;DJDZH/pFGhAENcBkBvB7BKA5TMNRCUB/BpC6DPYnAAAoA6BRBnBMAkCGCGCTDrdkEgAKAQAWB0B8&#10;CERTVKNCoQDeCcNnDFDSDfmiIzamlGBpBlBWBGOXsGG3DDCvLNCfC1TVALAiCVCVBzCWCACCDRDg&#10;nyEfHXAHBUBkBzBaBIA4iFNIDuDkDUB5B2CBDnV7I0AGANAUBymFA6ArAdNAC5CjiUCrFkECAQh3&#10;CRCUCIARePJuG6CoCeCSCpC1DFVSMUQzCFB9B0AVbJESDvDhDTq/CFDoQvESE4APBqB7B9BEb9u5&#10;NOnjC4BxnnrDAEB4CNCbA6AlATI0RkDGBtBzCIkfETA1BLBgB9BnBSsywyNLDzDnDXF/B6DtFMAP&#10;AfAvCWCMCCABD0DktBB/vJDsMBAHGuBtBeBPA+lmIfDXDFCzB/wfdlJuAHAQAYB3B8CBRTAZNACr&#10;CVCBCjC5DNESAQAdAsCTCOCFAPbKG2D8DqDXBYBoB5fjdJAUCVCkCeAWADD7DgDaDSDdDkDsZxAW&#10;A1AyAsPgGabLL1Dvv4CSCzC+DOM0uCGgACVCBWBmB1BaBHA1SrDsDaDHBpB3CID5H/AVAqA/CdCI&#10;BzDtDkDYCGCCCEDbDoieK/NbIFB4URUTipDIC1CjCLTjlDI0XLAkB7zJApAewjKAtfthtjtltntp&#10;trI0tuC6twtyBBBWBsBxBcBGNOOHCnCWOLC6OiFmBOBgGmnVdQIzDJCzCfCFCbCvTVAIAQwfCgAh&#10;APztGEgUDrByBwBuDeDpD1ECK5CSCWAyAcAODqDkDdDSDZDhdJALA2A5A2RgghvVECD8CnCSCGs3&#10;DMuwABArT9B4r0xvmYXtL0sbBvseXQAAAuBDBZCEBvBZNDD2DvDmCQgODIDXDiFCFmA0BJBbB8Bn&#10;BVg+eRC/CuplCjD8JlESARR+B9bHAkQ4wz1XiLst1Y1b1c1d1eHMCJByBoDFDcxIECAmA7BQCKWC&#10;DwDjDUzJCEDlDwf9VBNcBpB1CBwUa3NDI2CbCNCDC1DEDUh0GiAiAtA6BzByBubsAKNDDACrxsCj&#10;C7EfALtjCiAlAQv1G3DzDlDWjVB5DwluESAwBGBbCCBsBXI0DVDJpjCnCrDTDe0vGgpJAqBnBwBr&#10;A0AlvnNjD3B3BgBcDXDuRrV/BiB7BmBQDkDWDGCACECPudeaECPGAUB2B+CHA1cmNDH2D+DKC9Cv&#10;ClCqCyDgwMG2ATAaAhBeBkBsBA25wWHLD+CmCQB+CokWIVsBCmCVCAD5DvxECCCDDPDd2yeIAEBU&#10;BlB3BcBJA30aipD8C3CnCXCaCoC7rDG3ecAmBzB5B4AsmqNDvpvrvtAAoaAgCQCTCQAXg9NEWqCv&#10;CfCUChmf2EAAAjAyBEgGBupOETDsDfDQB5PKeYAHRPB7BFb9iIDMC3CfCCCXz0ETAJnnCaAxlYI0&#10;D3DtDhEmBvT5J4AkA6BPCOd81f5dG2D6DvB4BtBvDWDnDwAAADARCMCbCVAmAUAMLLDmCHB+B8DQ&#10;Dg1mrvAGBNBdWaBTBBz8GGD+D6CxCkCXCiCsC9tyG2ZLAuBvBzBxAqbsNDChCNB4CtDBDWESAUAh&#10;AxCSCMCBAM2aGeDoDTC/BpB8CPP6AIAVAjGyAlC5C2C7DwJkFCMDAzA5BCBcBcBWAjAZzNGDDe2r&#10;ClCiCkDLDXDhG2ASAYAjBglIBAAyacXoD4DnTtBtDoWzS0AYCeCrCaAULyDwDnDbCDB+CBDbDpy4&#10;vMAJBfBtB3BRIw6AGFSICUCKCvC9DM4TG22GA6m/BrAhAWotKA2PCUCOCjC62U2W2Y6iGi2cDWBs&#10;ByB5FLLnAv2lCD2oNPEED3QYB5C7dFW2A+BSBlBwBcBLAExQKAC/JJCPCjC4ESTFAUCRCeCeAci8&#10;GhD0m9BvBtB1DrD3D+ADoaBQBHA7DGDAC9DnkwFaAmAxA+BZBZBVAzAoAfETG6ClCZCNCpC5DL0k&#10;BLB7B3Rf8liG0rB60tDX0vAjA5BOCPB5BkNJHNDqxtCDbj7IFaBLczBkBSA/xQDNXdTSCpAKASAl&#10;CACHB9Ahmr5e+GSr1a+H+K+L+MUVD7qkBuBtBy1yZeBJBenHBUnKECDrDgDSCCCCCKDhK8EgAHih&#10;BmByB+pdYCNCFyD7DODEC4CrCrCx0+dHGGATAYAdBHBQBYBPBEA6SXcINADECvCYCKCfC2K/B5CO&#10;ChA5AktdWW1tBn+SZcZeApBABV1hBdNAJcD6DbDWDPDCDBDADXjzDpDkDjV7D7ARAVAaAXAWAXA8&#10;BGBKBHA8AzLH0pNQD5DrDXEAMBnPL1fj+AAAAJaN6DLBDF0If7la7IPqCRzser5hEcAAKCAWOJ6Q&#10;Q3FAajsolMqlcpfb5fDTZrEYLBYjidTxfT2eT1foFCINBINCgcHg/H4+GwvBAGAssp9QqMpfz8e6&#10;FOhnZbeeEcFZAKyHORcjj2dzkRSDQbObrnlIBAYEKpmO5ZJA3AYBqV6lD/fraaTJUylVDSbTgg1S&#10;BoRCo/IpMKhRJgSBdOveWjrMWqgQSZV0dAoNP6LSIzEQUy+oAD/fj4WKjSygV7Ag9uHhPMZyMJNA&#10;gCvMIdTcabcewKHIuEe+1PK5cpaC7Uh+SaqlABNqCSpFGAc5kofz1dZxN5tb7qe0cDo0JKVPxp7n&#10;u9/w+Py+fLfqWQBvXDOcUIAJuIQmBEC4GUcPQ7TjI0hCCM03TpW4AwHEsWxpGQVBCAJKT8PkqCfJ&#10;cCAlEATxADByURX02zSMwrCsKgzjUN8+j9bRT2LBoQRJE8UhLEUDgJAR9EpKMjx6KsvzURwBANBk&#10;jiSJAIATAlyj+LEnCKJ0sjGfEBQKBMYRrG0SQ8DJeFPVQ+zhNs1DBMIwTRNg4TsOg5DxRoDgSBYF&#10;gTBQOhHEsSA9DcDAJAaQHyPwhBuF8yjgPN/SAJYqQyBwCEcPA5zaIMfyCNs6DySkAgGAwWhnHEVR&#10;FDWJQAP4+DzJwmCWCYQBUD8MHId1VDTMkwSvLEsTQNY4IzU8AQVBoHRFE4VxPEQOqDAOhUdMUryZ&#10;Ikny1dQeCOKEOgkBB8T9PA4xnG0ck4RtCAoEAVSKHIXbQVE+TwOgfx7HU1zlPUQRTGMbRbEoA29u&#10;9CDBK0mCNKEtkcW8Bx2Iglg7CcFXLM4uSkIElSqP98ADAYCxLFcXxdFISAHs8/k6L4vjGDgRBBAw&#10;BLPwKhT9J0hx3LExzaRwCQWCgnCZIoDcxwI+nfI0gyBMc1n8SgAgDAoZB4H8TA3ClHT/P40jHMMC&#10;gjC8JAXt7Mtj2TZdm2dKz/2raNs23btv3Dcdy3N7jjNMvxyH0jz5jMAhxIcmBBCsGEpOk3zQIQgy&#10;MnCnkoAYCgOGkdiCEIMgiql9D9Pk9TgN43DIMw0GISgAwtDUNwkCAHgOAoB9oN0yy2HYgyYPtKA5&#10;bceBiE8AeYco9jpGwahwOI7j1RwIw7FEjx3GHZz+nE6D2Po/APncDwMpTdEoNcwitHkjChbTCyAJ&#10;IoAxB0C0pOE1DDIIhyTOs8z4SkCwRBgcB5IBJUn20+x8D0HsP0AgDwFvae2Ske47huBoNwO8frCg&#10;phpD4F8JINYEjwHIIYPwgRojgQc6QAoBwqBkDkFgJAOUyLQKoPocw5BwjJGOMYeg+i3AiBUDAFQJ&#10;gRATew2gdI2BhhqDsIt2xHQbhMDCHoMwUXfJAL6PgUolhFCrF4MxtZHABAEAOGMOghAmg6BPAg+Q&#10;5hrDCfyIwfDGiOAtCGFcQYbgtsBPePkd4eA4BvGsOUrhCALgvCKJsQYbYxyEkK2UWQnRECcFilkh&#10;AUQzB9DCEyC5KB5jsHEgkQQzhvDqJUqAKIYA3BdCeD0AaGhWCgEkKQWgxABAHAcF8NYdAnq0icao&#10;fg5xzDmJiMoc473jkcY4DIGgNgPAcA29iA7ZRhCsEsIwUQuDqBRDOHsMISwbGoHqOobwcg5h1HOP&#10;GIx8gBwiCyGgPKpgZS2KeP8d46x0jzHuPoBgDwJgSgLIYqIoRFh2FaMMbBHAxB3EcFAHYJCUjtHI&#10;NgRAgxCjZnASljiog0ByCoEQGiqx5CfEqIwWQwRoKhArLIPIQAZAklsP4fY5KVjQGUMcdo9ZxAAS&#10;2DgG4NQNgaA0oJQjZ3YOydpTIAAOQnBiDwGMKDvT4PAeE8R4zyAdhQeYGJuI6hwjRisOoKgUAiAG&#10;hU2McAyRaBuEKJolJ6Qvh9DSFOdZKh+llEAHkOQ0RvjuPo70AS+gzBsC6EoAlbJ8lPF+KkSYjxSi&#10;7YVFoMgdxEhNByCVsq8RytIECNIbo6H6gSA6IAQ4hwTgZAdYC0NorRzsixaS09qLU2qtW2wWonxE&#10;iZFeMVJADgQCaE2I0CgCTKkqHWOAaIfw/CHHIPA8xKEtgODYHgQYQQYAhtYtAfA6xtBpDaHgdo9h&#10;+JIAWBMPohhFgxBCac9w9x1BueGOAdo9I2BDCwIUN4WroNlL6KQR4fRVDASOQgBIFwWihE2IWZRK&#10;n2DDECIUSRGVzkdASA8Codg/iHBmCQC18mzDTF6KcPYkRTsKAMA4QIjRJgwA+BElhZRxiGEBZQcE&#10;nWmgEAMFUModgthJmxhU+Y+x7DsD0G0NY2R1j3SQAkCQhBHiUBVTpso/h8j0EgIQO4wBojjJSAwC&#10;wIxEiLEOB0COAsbj6XCeEOY4x3v0IQhABwcxAiJB4CoDZ78vh6jwNQcg7yOAhiQJEPYZsb58kMNE&#10;XQpA+iUOmQis57ApksHqWYQ4fg+jSHEO2TwBwohdDMAwd4zxRiyGJREA4FhEiWEcCYCtoM+DoGyM&#10;UOAeBEwCI6AsCoJBGiOEOBoB7rioD/H2PcTIiw+C2GQNslIEwNAjCCEMIQLgSgdI4O0co3Rei+F6&#10;NQbY5CWAEAQBEOogxDg5BO/3PpzLBCSsKLwjgRgthwDYFcIRLKEjYEKIEQY3J4EqAGAlLwcB1jQF&#10;sLQYQ0bMAkEUJEQgHQHgKz7dIbd1brj2nEARLgfRD3gvEe+8t5w4XpvWQgFl7RDXw3Adwfo9Bxhi&#10;C8Gsd92iOgGAeIUSAkwWgcbEVIWYnxECdFeMZYRHgHgYB7scHYMAUFkXkMEXovRjjRGyVAAwXw6h&#10;/CmD0FvIAAQLGMGUOQiKggVBEDcSIjQ9AMq8zIeA5htB9D2H0cI7cgkoBIDQJQiA/Bop51Puvdio&#10;tqjX3fvffO+9+OWJkQgbRajKHCRwFIPQpCGDoGDsRLB3DjGoH27w4x3caM+UINAdRAhFBpQfv5ex&#10;VHrFILkaGwgQAxEeIoPwEAENDNSPMcwZg1hxHQPDtgAAZhJC8H8NIVPQHLpSPjXoaxijXHWRwHAT&#10;gyB6DIE4vY5BrjHD+IMRw6x6YKI5K8CgdQ+iFBtZ74ByhbiiEWJcVgwyOASBCDUS19gFIYKiPceA&#10;5RE7xLWOYtwAgBBUIGFsXZHN+I2loAJBoML8SkB4C4EIIwIIG8AiAEzIPgPEOUIAHcHoNYOZnUSg&#10;DUEsGAH0GcFJ3cLYKEIoJgK1pwSgAsBYCYJIJEIcBUZQcwPcO0HIHAG4NwOco0QgCd4kIsHUGCAK&#10;EEdwOwNkMMGQHUIsbQBYCUDoJMIwHgAlOt/MOYIhcEM8eQahi8BAGUHUHkEk1V3VW4IkHoHN8YOU&#10;RwBwCUDEGyDYCoB0BMVAP4LAlUJ4lgR1FsEoFQGEGAFgEqA8VIMsLoKcJAJwKw/NUEACCsDoJUIo&#10;HgAd/GEIRwNsMgLIHUIYJwbQCQDYEwIlnoAVOsPIOgNwIEH0IANsOk40ZYAcAsBcHB5MDsCoB53c&#10;KsesKN6V6cDAI4IoH9lx68ah7FXp7UO97gDIEkF0IAGkFWJESwKcJEHwKcL0NIRwSACAGYHEHIDw&#10;CsCBrgxQKYIAJUKkR0AEAIDMD8E8HEGwF8A4AaJASwOENIMEIIIsJYOsPF7gRwAprAI4I4IZrVl1&#10;fIPyD4GcMNj8SkEYFoHAGoFghc2cOQNUMUHgIAIsPI3xYgAQGIHYIcE9GGMuR1aF3mR6SGSKSM3E&#10;PkPEOoJEIsIMMQNMOMF8HMIYFMD4CoagOo4cWk4sOyKkRwx0A8GcHMH9515+SGBMNYHRg9PAPkA4&#10;BYB4GsHAHQDYCsB8XhX8SwP0O8OIuMuUPJDUQgD0FMGcHUF8EuSQVAPYgcIUIMIANQOEPMG8IAIw&#10;EIC+LIZYP8OMNYMYIAIQJF9dmVq4BEBcG+REDgClm6WURw5oPYKUJgIkK0L0M8EAFcG0HEFsEUah&#10;icIkIIIQM8N4W1i4AVjEHVCcDh46EIPgO4N0GqWEOwPlylFkE5F0GIE4DyBAzIRMMQHcHwI0PIPt&#10;BAQgAQAkBMIgJQrABUlFyCWcOAHYHIHcOKMMAsBIBlXoHQD4DICMwCO0ZcP4PQOoHGDYeRcYAADE&#10;EcFsIEGsFeYeYd/MOAG0GQG4OpDUAcBIBsJAJEJNMgj8VBJYOII6WkgxCAU9CIBAbgHcEkDkCuVV&#10;dAN8MwLoHcIoJwD4EsFgF0FYE4A8j4XqXYNUMcH4IQIxTAABEkG8GQE8D5/ugkRwP8NYMQLQIAI8&#10;J0PgPsjOOMAQG4IIJMQ+YaMsO0OAM8G8HIH8PJdoAwBwCsJif0A6H8VAO4OUNkIYIEIQNoOgPEVE&#10;AcAoBaK4H0DqVKihauUUHVg8OgPOUqUwGsG+VACyVNUkcouCVkuQTiV0AB4kGaD8EyYcO+O8HQHs&#10;IYB4DAD8GYGQGEBl60XudwOAHkHgHUnAPsDEEUFYHyQoAUwAahqcMoHo4qTqX4f0FIGgHwGAEpJR&#10;uANcMQLAH0IwJ8PoP53o09tkH4IUDoCodtfMP8MQK8JoIoKAtcSgBUCYDtFMHaI+l2emsMdySCsS&#10;sesiskXqBIOoJUJoKEF8GwHNbqdkZZNsNAIIIMItpCDp5gA0GwHkIUiMCCsJ3YP4MgLMKMKMMAOI&#10;HQHgG0CEBVzJeQOlwoHAHU8YjMEcFwHIGsFYEAe4N4M4MUOwAoB4DUCgB2uVaOoYJgKULN7MGyOu&#10;wsQgOA+0IMIYJR9ePcQgAqYAHISN+AgSsMycPYKIJwJYDQE0GQCwB2vMZcPYO8OQIcH9B1B9RFCJ&#10;CQHMXUDibWEIL56IJIKULmqqHcAcBAG0H0IEEEC5c9fMP5zQIsJsLBbOOJEkHVEwDx3YP8NQL8K0&#10;JMK8NEHEHcG4CgBsxIfBl8OaDYGxcSa5VAXMGKnYdwOQNYMwOEPsBADo1+xSso88PkPMHsHAGYNU&#10;vgAAARh8I8JEDEB+HAXqKENsHeF0OUTkSwDIEMFoHsG4FeJ+31aQ1gP0OMOUOYB0Bywq30P4MwLc&#10;KgKkM4PIIQHkGesEcwX0K0JoIgKELUMkSkDoE8GUHcGME255jcPyBMG0G4HAOUO8RsAcBcJMJsJE&#10;B8BBwcXocAMwHUHwIYO9dkSsAEEEFQGkG8F4EitV3uucLSuoL+u2u+vGy+DIOoNsGoG8HVTCvqvy&#10;v6wAdwN4M+wQAkB2wgB68M3FC4OEBQBkB5V232j0L4I0KcMMH8H8HoBSDEdwMla4IZbF3oQgB+eM&#10;JCeaL5jcP0PcJEIEHgL0NAN8SkBIBoCoIEIYH0B8ZM2YawIMHYGgMsNxXWHdhoJ4DcCG+637EEam&#10;sbELEXEbEccsOwOENMH6q5nSeERxcgGs5M5UCKR53kPzFkAXFsfQPF5EGyyAPF9m+AIAF4EkDIcs&#10;4cMBcIJEPkAIBQG8HwHwDuVLEYOINUMRgaXx9gSl9uREIhhJhTEgcticIitkNAN5ZeZ8FMGQHZXw&#10;DeR5ksPIIcHsHQMmlLH0BEBsHyzUC8CLII2PCIOkGkF8GUOipoBgCsD8JYIUHMbx3sPrLEAbLMfQ&#10;d8OCDYG4OlMAQgEgF0HQGoFUD4csOYNgMkH2toPAPoAsGgHgHwEUDNY/IM3RrkJYIEHQfrCkAAAI&#10;GQHkIsE5Y4VIhoKsJ8JAKMLO1UVBK4E+tEGEFED++Wso1gP4PYPgPgAsAq9Qe8PQOQNAvwH8PcP1&#10;3oB9H8I4IIG2J+R0d4ISDYot8gAAANEQJsDwCdeMVAPsPUJkJAIYLUMMNMVJvZKEHkFFc3AJaPFj&#10;FrFwfPF4NQuQHoPDGMGjGUErGgcrGoH4IgJEPgAEBQHDHLHQB+YcPTUIAzUQfEPoPIOcHUG8HAN9&#10;2sRwA0BUCcJNrwBKflyCzINQHYHcIBPCnERwBgCgDcIrCUBAAnCAtAN8M0Lo7MJSRURwEMFkG4G8&#10;FkETNLXYSzETXfXrXvEYO3EsH8IAIitwSk48A4GaUAEYDXNHXwSoOeqM/kIoPcsIGEtkFEtwagNs&#10;MwLwIMI0JcPBTF9oAkBUHAIAIADsClsvEV9F9N9V9d9lftg0HIHsIM/zYwXqzEWeZp/h/oAIFUGg&#10;HoFkEcDaaV8AO+XcHgHsH8OfS8SklwB0poITahiU2SLQH6LZ6bFEBoJwKcJQBYAbVbEZ5ANAG4G4&#10;H4PKb4QgFUGwIIF0EYDAaiXd9MIUI0OwPOnFOQA8GyKUEMrXbY2wLYKCCUK6CgADXAG/XMEMU8aw&#10;KgJwI8KcLcMdaYVIW8AYhIGohWQzf4e4Px70FoM8OWX4BMCUDUJcIkH0AjeCJEKQI4HhfgNYRwFU&#10;GsIEF0EcDHXhkzRkIYLYMVfoZYAEAUAsFsGgHMqYDTSWSHY4MTZDZIR0GAtkFLZcZcNsM0Lyh4Jd&#10;L9OIAfaLaTabajhoSoP4JwIcHQLIMcNwzsBABcI4JUJsBsA13sNIMIK4RcKCqkSoCAC8D4IIHkHC&#10;9PilE8PwPQHwGwGcNMOat3QMEY0cGx3Tl/EbXno7pHpJ+I4YNCWkIwOCTrYQAsA8GgHQIAEMDMrb&#10;hqJMLOJYJtzo38Jw4LKAVENzZpkUJgO7fYSkBkCYDIHoHYHMB8Bbm/EjHfHlgeX0/U/dqoH81Wjr&#10;pMWSzIIgIAILCjIoR1FpjAGUHNCdCnkdaoP8NoMoLkH9bBTHegRzJoCN2gIACZrUzI7EKA7QZ4R0&#10;AwI4KMKECQA9bzEYOW10G0HoI+a4QgGUHsJAE0DfFYXoOINQMUIMIoJIOl7fCoB4CkHwHoHoCTun&#10;sou8NwMULAHIIkJ4ecDMEgJUH8GoSkasPgKsJ0JAKYLYMeqp3qFoFwGYGANMLcKef8g8AYE4F0G0&#10;F8FED5X7tnXcIwHcGAMINfDoAABQCYDcJYIgHviiSEMoLMJ4IS1MRxH8FpIIFgSkP0PhRoJUItR5&#10;v847aIGUGsF4LwKUJxQ+lQ6QqFOYHIFVRf0CEHqXqfqkIfqsCvq0VANzlQIQI7rLrQSjrbrjrrrz&#10;r7soKkJQH4KULrdgAAAkBEBkI8JUJlkl3c2oPyCMJIJobLhIV0DoEi2QGbn4zIJsIYHALMMgN4Rw&#10;BcCR10IsHsArWfxaenpD7X7jPExqmuMuTYNAIEIEIp5V5fFE5Bcpcxc6rMP8733M9sM8LoKMH8JQ&#10;KsSgAQIEJYKMDEBw+oVDGrt8JPZ+IgBiGoH7rkBwBP9zEM2r8yR6xYMOxg/EPSpqx0SAHQHwIQDQ&#10;CY4QzJ3kQAAwIAQSCwaDwiEwqFwyGw6HwZ7O5xodAIJouB0wgBgUDlQyHMtEgcQOISaEv+CAGTyy&#10;Wv9/MpcqZEJhVvx/SmDhANCM7Hg9iwQBSWyZor1Tn1IqeDgtGqJRCUIAWiQ1/1aBSuqVqtyxtsZX&#10;nNEJ+DgM6opMj0UBaHOVrshAIdHOl4PiEBIPCk+nw9iMMA6uYDA4KUSrB4aEvhxs0rGtAwUFBYWJ&#10;5OIYFQR/vx8K5QJJQrJiQgAgIGGg8n0kDcUvV2uNEoE/xh2QkBAcomA2l4nj4B1nBVZ/1jD8Lh1p&#10;DnItsduPOCiYcE9EHoxgTiTne8TBuZpLs0HxJwUMCcfJRFnQDZd8vROpRErJgtGEAYEhU3H0+j6g&#10;u1yNhDIJCNs6DyaEBQKF8bB4FEQQwdZgW/cF14PQ8zy6KQfyUKpBwEIAlijDIHALQ43zQMAfyJJM&#10;8D1PtCAXCUMR/HodgcBOH1Ug1JYQjeOAAKUkB5KkvjVQUEQbDElSWIEDILYCNZJjlCT8PcniSIYs&#10;TANFOUICUNBDHscxrBIC3TcQoSNHgrTBNZBQWCMNSRIsfZgk2cZynOdJNb+dZ4nmep7nyfZ+QQ+z&#10;2KYnybPABwXEgRBECIG1Dn+cUTNQex7IQ5TwPZCIDA4aR1IERAzCN1zwOQ1yXKIrQqDQPxBD0OQO&#10;AmYaPVQvypJIjylLxOiOKMmQkA8CULN0zi+ICJTxPc/Yqiwgh8HkGQRAhWj+Pc8CcJsmwEBUJBGE&#10;QQgcBUD6yk04zWMYgCEI86z0PlCAHA4FB2H4hw1CYF3DP4/C9K0pDOOw/RHEQRguCUHbijk9jvOQ&#10;iSCIMzzdOdoQDAQVBlHcXBJDeNmGN0zS/KcujIDkQxPD8NApAQApMnIvisJclSlLc+7JQgCgUB0c&#10;h1HgNgpwVhzEK8mSKJ8tUGAsH1PJBUgDYM9DpN4mCgKgIAsDcQhAD6X1TwZLTLLUniDJksEHA0gi&#10;XJQMAbBFCzmNgyR7IIiTtPQ/EIBMHwqH4fR7CEFgN1uezhNIxCiLMwQ4EQUBAyYBQDAK4j9OsZRV&#10;GM6d0AQCAPIwmihCIDD6KonSQKQtTGQgBAFA4ZB2HsSmpQi1DmIcfh8NA4GyQgAgGF8cR/FMPwtY&#10;A9jsOEmCfKYHAnDIQhBEEFANebf50P09DkGcYxtOqyEFEgXhzGoVA/cI1TELYsDHNcOxCEsQAzCj&#10;W2rNoahkHQ77JAsFAgJAkyQBcBj3EwI4QgthipAIOAcyAbz6g8BWB8hA8BzjbEGH4QI2x0oBI2Ak&#10;OIgRFBBBdA0rio1SqnVSqtVqr1YvRIeMAVQkxHCkF2rpXivlgEKG8M8XwfxECTWOzMgwFwSAxEEH&#10;1Zy0FpLUWstgCoI1uBDW+uGFKch/j6HkIEOobxnDfHaQUFQQArCIDkFwwy+F9L8X8wBgTBE9j+H0&#10;PUTAjA/C4GQNshYGgVA5ECHgOAFwIQ0MGP4Sofw3C5GeOIgoIgahLEYH0M8KIoSOkeuJO8kJJyUk&#10;rJZPUUh6ifPWLEYI0CrAAAIAYBAJgWAyCWEwJwNAXAnASAZpclyWDrHANIQQghFDhHZBcgwBwFgP&#10;DUHYQYQQYggMHCEPggBCjiHVBcAICQFAPB4EkJgSQgg+BGB4DDKoUi2E+IkTArxikGAMBgTAoRJg&#10;aAWAchA2xmC7EII4TI7x6D6WVEGIYGQILRKoPseo7hKiOEML4ZY2iCgGgOCsGINQlBNCiDEFQIJX&#10;uOliSYf5bRkB9EEI4dg9V2EHAUBECwdQ+iGBmCQtZgB+j7FwKoTYmRUi5H6TgAUogOgjBSEsJYSg&#10;cg1BmA8Bb0KKEQIkOQRQgxBjOYexEAgWA0B7CwEcGc2yWDcGWLsQIjhNDxo6AAAIAwJAWA0EEJAS&#10;wjg/B2BgCkT04kvH6voTQmRTi5HyTd0wBQIBiDmHMJIOAXONqmQ8fgiw6hnGGNkdZBQMgtCEJUQY&#10;b2UWAIePQdQ3hAEWG0OQdxBQETQBwEIIwSQhhCBQCMDdkWDDCFWJURgoxckGAKBMRglxJAmb6Qgc&#10;Y1RjCBEQI8dQ8aPEGLuCkQDeQQAWAZUI643xnjAEAIwSw7x5l1NEBECgGQfhHCXNUHYGQKtqT4P8&#10;QYbQsDLHCPcAAAwDBzucOcY4pxUC3GQThK5HQIBjDkHgJIOQVWAHoawRohBBDNG6RoggKgdhLDwG&#10;wMIEKgFaHq8MQbDBrDgHVZsBIDgahACGEkIgRQVAlA5RO5JRB/jFFeJxoQsycgCAGAkP4khNgxA6&#10;X9Bj4xZiDEiKAe1dAAYtAqBkD4RAkhLCGDwHAFgJN+T0P0e48Q7huDINodK7ADgQEEIYQoyhYCZF&#10;oMMaS7QFgWDgfUHQKgP2AgeNoQYfxBH/QCQIGoRwshzDGFQBQB5GknhCH2ZI4ZmEqmfNGac1ZrzZ&#10;tOuIWwoBFCYFcaCg05ZzzpnWQcbgzBeTwEwO6ek9hAxDA1PorU/Z/iOEPQMbNBoDgqoUEuhtD6Iu&#10;NxIUTSwuA8iDEsPlK4Awyh6EUE0HAJTA0qFwKulwqKY0zdPTYFVOad09p/UFJo+h7DxE+JIQjpNU&#10;EKAmBoE4cA7hzBeCEDBgB7jsG4G0NoeB1D1nqQQIoWw4BtCuELWW9t7kulBvjfe/N+sGH8egUgmR&#10;GisF4M0h9XgMAbA4DsIoTwnBCBwBAB6SN/AAHSiEQggxGS5l2BkEwMtwBwBFPkwBExrCBEIIgb45&#10;x4EOAJL2UoL6chLBoC0FACQDtab+K0SogRQi54OY8DgnBPCQAsAqoI3Bm6YEbprThB+PgyiGHVGK&#10;MyiD8n8JUR4iBejKGwQ+mgHQQgkB8EUJgSgfA1AaAyPu/RwjUGGIIQ4kx13SkMDIIAdw2hmAyBO5&#10;C0h+C5FTXAVQuh+UyIcBHIAOQgBHCUEQIAHAMgSxHvxag5BDQTIxgUAACwKgeDsHcPYMATAZ0QQo&#10;f8NhfB+ESJceQ9t3EMASA0CILwZg2CVq0FQIwOAGZQjetoyRcinEYJsVg+q6kHpoAcHoRwoBgC0F&#10;QCYDdKEQKsiIVQglbt0IJi13YhHfArMA00bzDBCDYHE7chhHAE03Bb7oJYOAYgrAUAjaLBhcpjEq&#10;mYgwCAFgkAlgkQIgFHV1uAxktwkQ6Q715xB1wjeQewIgF2NXFhVDgQwXrQlV0RdRDQCADAEALlCg&#10;SgTATALAJQHnv0sCcWiwdWjm2gAAGYMQ6A6A52+hBDpwDz8weASAOQK3lhDw8w7A4gjQhQgw9gFg&#10;MgewcAZSv2ehJg9w7Q4ktggg1Q32FhDVNACFNwLASGRAOgMwLQC0roFXJykwfilnsia0iUi4KhWh&#10;Vg1gxwtn2wnWPH3RDEvgE1CgOHugTQKAIQGVkCcXAAjwfAcQvw1A5BKgGgGgGA5g5jEBBx8QFQcA&#10;fgfgO0DHqBBB+Q2AiAhAhwDAKwRQdwaAWgCABYPxJw7y5C5wiXLA73L3MQLHM1OXNnOHOkKQrSRg&#10;oQuHQhBACnRHRnSFQTHAvQgwjglw7g83sh33IAfgeHVYBRWnWQ7glnXAvHX3YQBHYwI3ZgTXaXa3&#10;bYFQ+A8A6AhQfweA0Q31mhBD+AMgjQigfC0IThJi+AuQqlcAqXh3iRDXiwGQOHjgS3kXk3lSOQ/Q&#10;+Q9Qowlwigrwvwz4NkvADQFAVAXQYgUQRAOnv4qBCw/1KgpVjQqwvEn33gCAEQiglAl1tRloFZK2&#10;9kkpLJL5MJMRXA5A1AvgbwegkCKRWwCACwEQMwOgPHaASwKwIwGm/Usw0Qfy8g+wFAJgfwewd3Vh&#10;gwqAkwfQpgux7xXAF1NgPgQQRgSgSAQnf31ifnPXP3QRBov3RXR3SYFwfAhQkEPCKgJAMJT5USMh&#10;gA1QwgrAfAjAokPRVACwEAFgOAPAPVOgSwJAHCjm+3cAwwgQhQkgCiawggeQcTWRgA+Q7Q2gYwZQ&#10;dg8nyhRGLQCgLQOAOATQSASgNQLwJomUkBEg4whggEFA8wBgfGbQLRQiShmQhwdwaUckWhWwAwIQ&#10;KEXARATJAQOABjKSDxVg0QxQswiwjgn5oJgBB23AIQUgWQXwSwPgMpzBCUawwAsgqQmQpQrVHQ/h&#10;BQGgKwPQjwggdQCXOxWwtE3gmk4RgF1gIAPAQD6gSQR0e3bifX+gjX/AwX/oAIAoBACzbAygfghQ&#10;i1vlwCQQHQKDeQfBfYFJMhDhLw/AjAeVhQ11iBWwAgHwJgKAQARATpyQCHwCEAvgqAkgkApiuRDR&#10;ogCwZweAflfAKZrjrw8Q7A/AB2SgCJGhLAugpQjwlAqQvxgAEwGAHgOyqwSgSQSQGgEpKifAwwsw&#10;ow3w+pEgTgSQCp8xCw6Q3Q0QiAiwjA3Q5g8VBgDAFwggiwiwKgGwEFKQ+Q8QfwcgbA0g46bhWwBA&#10;JQLgLwQQQqVAQgNYbR1w/wrCRgoguAzhDkowFAbolR90xRXA8w7w6wBADAE58qRhJ5VJVpWBgAFw&#10;HI3Fn5YJYgDJZCfYuXP4vJaYwJbABpbpcJchBwFpdAgJUJUhXJegrZfQoZ1hLZgphJhpiJipjCez&#10;bQuQuw0w6wWwWgWqWKohBRqw5QjjCwyw2IkFmwbwhgiwQwLEHxWw+Q7pnDqpoJ6hVGLQCZpQOZqJ&#10;qprKPhLSTwqwoQlgp0nYdhoQAgIwLgOQYAXQWZrAHhCygQ7gpQmgkwrgvovRKgQQVwagcAWgRzGq&#10;G7G0KZLrHLH7IJMkaw9R0AbwyA2oVwAAGgJALgLQHwDQwgwAxT2hEAAZxAL3ugTgOgNwLwDYpmsg&#10;7g5g3w/QDAGwFQDn+BgQ6w3AyQbgdghQ9X3QAwBwOjzA9g4A0w0A3A5RJhorVF2QSwQQQAKgKAIK&#10;2COAsAmAhAngtgyhBgBAFAkwoAlg+w2wxUGwlKukPkQGbAewGAD7SS0jwgdwcQbw2Q5xyxBAIwLw&#10;OAHgCw+QxgyAzw+a7nYQKAMANaVQTgOQNgKwCGsWJA6Q4g3ABwFQIUfKixgQogjQdgrAwXYBBADg&#10;FgIAPQNAIwxgwQxA71XBEAFgHQJX8QPQOgOAFQEKWVQg9w8g6g6w9QBQHizxwg0AuwpiFQqEoAAQ&#10;BgDwSARgOg1wzAyQ4A6I6xDwCJEQQ1ZARSrAIgHFKBww6w3w0wjj+oVQ6BDr5QFANgMwLqLhBA1w&#10;0Axw5w7oDRBgDwGAIwgghQhAIQFXVxgA8w5w1QaAbAeQ85OgAQBANGGwAA5w1wzg2Q4hOBJgBAN2&#10;Q01QQQLwLQJLqScgvApAkAkgqgvhBgAwEAhwlgkwDw7w1wfQhAijcq/xBDdgKpSgfAIAFXgLIRDw&#10;1QwZfAjpfxOangSASAPg2wzgyabJwRD0vQEgQJqQSE1k2G5Bhw2QxgsQeAiAnaxoNwBgEAZQdQeT&#10;GAKUKQ+A7A2wZQaAcw8W7lXgMgPgQwBA6w2gzQ1w4A/SV3L8GQRQSQQgQwMXpY8x1w4Q0QvAdQfw&#10;kw+BOAC23AQQPwPwNQMAKp4BBAzwwgtAtQwAzA+TMhBTuQCQXgbQewUgPwLhwgxgsAmgiAngtBBQ&#10;BACgEwR6iQ0AyQxw5Q66gBD5PQGFoGRQPwPLzwExwgyp9QhJ9xC0vQF2ZAfQOwKrCT0bSwyrTghL&#10;URBLU7VQQbV7WbW7XRtAOrYLYrZLZiemXLawtbbsvLcbc7dbd5JrehBUPwMbfbf7gRVC0w7AdwcL&#10;hriBBbi7jbj7kbk7lRDgAgJ7mKVLm7nbn7ZxhhEw0weQeQgg5w8g+QBkvgOqUgOwOwNaRRBg2g0Q&#10;xgtQuAvWm3shogAwRQWAagagVwRcohgQowjQdwqwwQ1xBbsrtLtruLurvBD7vrwFObwrxLxh1w1A&#10;xAsgjQlwpQ7Q88AxC9TYJjPQAHAA9Qygywy3sdERBAJwNgSJlQagCcK8SdcSe7HtctdddmJA0xRw&#10;exShBVXgBgYwdAgwN2IgsQriZgyQzg83sbNQDwEwFgOQRFDZFwGAFgFLGtdpHA+AkwggdgvAzw4B&#10;BQDUPwiQiAgQ7VVQrAqgrg1Q3Q4poX7EogHgJQK38QNwMgLQEI4SORRwkBSsMhBgAQUgWAWwwAtA&#10;qtMxCAGAJQMpdgGwEqAhhgwVqgjVrcrABgDAcgfwhwIwCA8QqwrQrgyAzQ0WPMahswFAGgHAP3Z1&#10;ZgN1aV39dxBg5g1gxAcgfAiw9g/B1QSQXQcAWQQgJwugsAqwtgwAyA7lWxJgCgDADgNgQHugRE1w&#10;IQHABK95L3AA7AcgZgag3g74HAAAIAMARJ8AYA0QxOAgsQtcWBJhHQCgKXt4fMoAJGeMkBLQ+A9A&#10;7wrQowmgsgvQxw9w+taBW8BQIQdgeQfALcCxwxmAngigeQsAxYLy7gGgigjwiw9w4g0ArArArw0Q&#10;2A3Mq9EgAgBRPAJ3NAOQNAMAEgDsDSEAyQswnAhQmwshBwAQTQVQWQyguwrhc+H6FAKAgQgAf8Ru&#10;bd8RCEaw7weAagaw2A6g9BBQHQLAPwgweAZQ1gyQvgrwrgsrWw7MhxDBHQCQJwLQMofH9AJQC7Px&#10;VA/REgjwiQhAwgzw3BBV9V9wd1+gK+FidBL8LgfAqohxBQAzNQiwkgkQ/Q5g0wqwrArg0A1Q2g+t&#10;5udVNAGAIQJpQgOgNgMQE3FBwg8w6g3SLweg4cAhg+YwCAVgZgdAWARgNtPRgw+g8w5XfAbQ5849&#10;aQOQTggAbwVQxguQswsgtguw4YCxJkowC+pAN2RATALgKAIoptGhCw/A8g6OggfQ0mBBBUB2Y2ZY&#10;mEjtmdm9ndn9odo9pdpwzNqQrdrNruQhs9sds3NANwMduADd0B16MAkaMwveddwtxNxtyBB9ytzJ&#10;UNzvNRgt0glt1AuN1t2N2t3N3t4N4t5A+e0Xy96N6t7AP97gFN8BgygQ7QhwfAeAzA3HnRgBogBA&#10;PATzuwXgTgBBvBwt899d99+d+wXAbwWQQwKeAgquBeB+CREOC+DeD5AeEuFOuhCA/w7g5A2gmQmA&#10;mQyQ1A3A/vLBWgJCWgegcQaDzqr+hvnSOddPnvofoifw/Q+A7wdAaQZg3Q7VwADZ7AlSUgEABgAQ&#10;7A5g4AvwuQsQrwuQxQ9A9ufhDQBYHgLQMwN5yAS0rAIQBjjNdw3s0gcc1MhwAQPwVceAXQSS+A+g&#10;2w0wyuXAsgzg1A2w+3iBJo/QOsXVZQQAGl3u7hgr0gpAfgkyFxLAGHIAfYzwHY0SEDwg3xADicDo&#10;53k+wBCA2Kh4jEGdQWBQC52+110t1mtV+ynw+X1CI/IJCAAOCwgMxuOiVKhSIg4BQIApFMpnNJrN&#10;pvOJzNX6+UYfTgwmo5Y+BwcGUIjEWJwwDnk7nSxF6tlgtl66Xa8n/OQEAwMIhYMigTCWNRgKgSBw&#10;LOrXbLbbrYvFMkEmqF9Wo+BDGeEMTx0KH4+Hmy2QxFisFi2XA536/rvNwCGQ+JB8QiUTSQOgaCQS&#10;AbfIm+1WUqlSqmW1W6+n2/Z1XAKKhiPzSbTCHQiDc9OnO1GAbD4j33jY+NiUXjyZyoAn+/HA1maq&#10;1csWU0WvqdXOQcEguOR8QyUSCIHgyFAHndxM22x1gc0OnraEg8KT6fD2I6Z5vv+PzuGCrEsjiiLh&#10;jgAAMXRyIIVRAC1gD0M4yjGYcsDYN05T8cFOABBcHQhdwTBNEYOgPAwCnlTo+jzOskSLIYxjUOoZ&#10;h2HsSA4CqJH6jZNTpNgxRtHoij4PxjgxEQWR9GwWXkP44TXM0riwLIxzNNU+T7PxOgNBEFg4DwQB&#10;KEkRwgBoFQDTFnjuOE1CIIskDYOI6n3AoEQbGQbBtEMNI0jWN0fP8sCbewszISEBRvIQkBDC4HT6&#10;PU8DJMYwyxYY3DjOxjYCTUAgcCQKBCEQShHEENmaAhbT3O04yGIUhDYhQbh9H0PQsCCeqzTM3zKL&#10;QcCEJqAgBD8VBoHMXhJP4/D6Ns0zKKwryyM41DblR1k4BEFQZDoQBHEun5hBEAp5fk0C7KUfiTKl&#10;bQYCUMh9HkdQdBQC60SA9jsN8ckDOZBkfQoPCLQ4DERRM1y7RctEaRxHk5SRJg3DlKhLSxLkwZ49&#10;zuOQkCOI4yTTNyFlvAUCQQFYYRmFERQ7AZ5LwABPCNT8wVCURRiDUkKFMU5UFSVRVlYpZNFcV5YF&#10;iWRZloWp5nKPgylRKoqyvN45TrYzPE0AUBgIEQUBfFsVBHA4CAEynYNh2LY9k2E/9n2Xadq2vbNt&#10;27b60P8vioJUkSmLqlhQGYfBiEwNkiPY8TqL4uUXLYuTnO49FtZEJhEEcTBGEQOwPAjRdw24/j9P&#10;UgRtGczzkPJIAHBIkSZJkIQSAdIjjN00i0ssvjFMo+bRhcAgECoNxBFOngyC8Jpkfc5jWMMcR5Is&#10;99SSIFwkDEgB8HcGwSAraT+K0lyGKEtzKSAAgFGEdCEFEPApSI8jrOUui4LUtS3Ls7T0PlbQeCYL&#10;hFp0RhGDkCbd5ht42hjCxDuIgTrtgAAyCSF4QAaQqEiJ4PMYQvBdEYFqNwcg7C2gQQypwI4RwihD&#10;AyBJd7/22j2HUNoNwbw9DqHqwcAAEgQgyEiIkPrlQBkgOUNYaAyBYiqFcMgao3HltTAUA4HAPQhh&#10;NS8CgEQGj9DmG+NkY4xhiQXHQNUZozx4D4H2CEE4LQQgfA8D4IgRgZAoVk2sfYig5hoGINsdZIAD&#10;APEKJASgLQOAPJEOccA1xbCzFoLoXwwx7wHJyCkGwQgnBHCIDcGoLGvn4HaOIZ4bg3B/HmP4nB7w&#10;Uh+PmCI+0JZRluHwO4b4cA3B3XuPgj4DwOgsEiIwQQEgEySIQP8fo2RqDKFgKgVoxxqDaY4ThjwD&#10;Aag8CGE5LwKgSAcJ0Pweo7xpjhHcWYEa3pSE5H2JAPIbhfDVKGR8AoDQ/iMEiDMEIFCRDpHENkW7&#10;7RcC7GAPZKpbQTgzB85EIwOwcguluWwfo+B5C8FyLYWwtxdDfHNBkmwCAGgUB+EUIwVAnhNAuBGE&#10;jZR5jkGkGgOEmR9LRAuQsSQgw6AJAK8IAA/h9DQaSLMVosBlmJLaAcBgEgehBO7B4EgHgLE6YmOc&#10;bo7x/AsBGBubRbXNOcDcGgZ44x4ujdK6d1LqyQjkdcLN2Ls3alrAC7h3TvHfPApWbh4jxnkPKJw8&#10;0GD0A8PTeq2V672XtvdI+998L43yvnfS+sWtCBdjsfk/R+z+AlP6f4/4thyh8jNGKLwVosRbRCHG&#10;TcAYBQFA1CAEULQUwnpgnW2mAMA4CwHBkEiBYaoHEhH6iYYYuxdCysBBeORbAIAWA6EIIsHoQQio&#10;0Z4f7mhsjVGgMQYIvh0DtHgM8Zo0yDgGBgDcGQHgPgmckEIDwGAJVKu7d677YGzxEvBeS8t5rz3o&#10;I+PmU4aw1h0haQchACwLgnEkI8QoFQGAGJoPwfY+RnjDFuKoWQuRtNOvGSIAIBgFAMBuD0I4TwmB&#10;EBKB8DU2b0lvGYLgUQhBLCsk2SAHITgxh3DGE+xZImzj1HaOVJwshfDAGGOseA9SdABrABIDQIQl&#10;hLCYD8HgOAKgQuATlzY6Q5huDgN4deNSZgWBIDAQgfw+AYAffttg8hyjRDOGwPo9XbAPBADMTgkA&#10;/gHrMSEfQ9x6DJGALbAYuhwjlTdV8BB2AgBDCQEgIwQQRAbqBhg81Ah4CBDqG4aA4R4F4ASBIQQj&#10;hIgsA3HsmY/R+j8GwM4YgsJAjMGgNqQ5NgCAEAKC4HIRYlqHBWCUiOgWjCqEqIAUguRnkhAGFsOA&#10;gArhCBeTS4Q/h0DhGypAV4wxjDNHnF01gAwCP1BYEsywOgbgwAa5Y/Q+x9j6bRssAqY8LtrGqMMV&#10;wfRGCgSASAFwQgriBDeFtlBMx/j3HgOkWgsxZC6F6MEdI7h542rAA63OPAlhAB6DoDAEwHVLHyPA&#10;Pocg3DTHHoomYEwPgqD+fIEAFgGatvInwTYhhPCzGTrUKoag9hdCQDTXo/h/DqHINswwsBhDFGWP&#10;Ie8LybgCK4pkFePAmg7BwDEBwCcr8bLcNoZItA9CGE1tkkAKQehREKHQMIBNvD/HwPEdYt5ATyGA&#10;OcdlUic43AEAsCgGwmBK4ED8HYGgKaTLXpUfg8I+jMNO8wEAKAV5+AKS9/4/xPiJDqK8Yo2iQABA&#10;IGcPYiglg2BJyoftWRrCwFgK0YoyRpD2H1PYnBXACAjBUDJhoOQbAvAVSrouGcN4dw+SEHITQxB3&#10;DIFDFBIcVDuxaLHF+McZ5NQvjjHXAcfg5yFkQnA/R7DpDoG0OA3cmE0AsCPKL0Mq9EbVlkaWXA+Z&#10;fJBmHMeZczk1zUPQZWbhU72zlnTG2dgJA/CEEhL2fc/1LqYO8dQyhmjS3MR8BgFQOyQarAGasNuU&#10;CDxaFBtaIcRAAAEaMaOaQaSE0dxDZDPDELLC0adafFsaiAFAtamTLaparbeFrNnD+bXebNUAGghe&#10;ogqgrNrXigsgvgwgxgyJ7CrCWCCCjC4DNEhABBReJBheMTQZqDXDQDLPtC1DNDUDZJTYgE4AEAGA&#10;JAgRgFjeMAxArAMdDgzWtD0DoBwBsBuTVStEIADAMAXTnCQAjAVfFE0D0OCDFC9C+UJC2DeDmgJE&#10;6AMAPASAxA3BAFjYTAfAcMRE2D/CpCUCAClC6a0EhAZAmLpB5B2AcATVyNvHKCZCGB2C1DJDcEhA&#10;CBjPIBPA5AlIlD3D1DSDMDHPtCzDSGJGqYIEgAFAIALAmAsAxdoBLAyAtAnFoUAgzD/DJCzCfCFC&#10;bCwEiAzBJBfB/BpBTE6XCD7DeDXDSTwC1DFDMDSD1D4c3E2GtAWXWBPY8A6A4AyG2iShZAADrDdD&#10;MBwB3CDDzdNEIARAgAxCUCNCAANgCiCD/DuDrDiC7JOC5DEDHDsDwOLVfARAXAaA6A7BFBLBNBCP&#10;TAQY3jkMqKlB7BzBwDWDkdhIDaMCBCLCPAuAeARE6D2DzDtDIDCDCPtCxDcDlDuNoE6AKANAQAvA&#10;0A8Y8BFApAkAheniCC1CgCMCZCuDDEiSdB/SfAhAWG3kROYDwDiDSBsBzB9DyD5GOANAaArCWCSC&#10;GZWgpJ7DwYsC6CvCxC7DEDGb6b8VfAQAVAYA4A5BEBNBRBEAcASARkQjkD+D4DwCAB2BxDQDgDtV&#10;4AHAPB8CICOA0hokiDzDvDLDFDEb0CtDbDkDuTEE3AJh3AtAzA6doBHAqAmAiMnlKEIDjDTDBB0B&#10;/COD3f6AAAZELCPCEB1AKdVE4XCDqDmDeC8CzCzC4DDDJDwDzD2FsABY5AeBBA/BGW8A+AaASdvj&#10;kD9hbhdhfDuhhIDhkCMCQhnAWhqEzhsDqhuhwC6hyh0Fth3ARAxA2BBBMYSYUiAZoYpCqiFCkiIE&#10;iiLiNiPiROYHKCaiWC0iZibidCKifAmiiikimioiqDgisE6ivixizi1i3i5AHi7gyi9C0jACajDE&#10;hjFjHjJjLgkjOjQPtDFf4D1c2bKAFjbAmjdBLjfjhANjjmgovowNpguoxo0o1o2I3jmDLByF7DxV&#10;eEIATjwCPCLB+AQAHQ4FvDjDZDOCqNLDBGmGeAVAaAfA7Rlk2AWAOIjlcaBYbCNYeDBEiWdBwBtB&#10;YBCGeD+D5D0DHXHCoCoCpDhDph1dibLAiAoAyBOjdA6AzAuFppHEgDqDbDKBxB6CFDzlTLnAxB+B&#10;6n1nZNuSVC8IGCTUiGOAdAuBBCMCABwS2pae1OaJKDMCgCjCmDODWDfGeONA9A+BBY9BHARS2gyD&#10;6D0DnBxZcDjDzXxIDAIAWCRCdCXAej1GeDqDjDcC6C0CtCqC3DFGeAOATAYEoA+bPBIWhe0gqS5D&#10;5CXCFB4C4DMDdEfVgAGBmB5CHBLA3ihFvKLDrDCC9C4CpWSOKjYhNmVAvh6BJFjAzAqAiJjnseoD&#10;ECuCZCKCgC1EiYiBkB5BkBOpmD6D2DODJDECmCnCoQXUNnAABAhAojFBJBGA+A6A1AKmfEhDzDlD&#10;WBrByB5DwPKSdHyH0Sio3NqjMCdCJB6JPDZeGAEBhB1CFPkPmFvD3DyDsDDC+C7CoCsCuDslSFtA&#10;EiwAsAvHDBNFkArAkADJjgyK3CfK6CvjEWpB+WrqbEigkD3DRmLClCmCoDaJtGed4AzQeBEcDA3A&#10;LAGoRrUTRCLB7B0DEDXTiAAeHAKBxkcIJAdGeDzDuDoC/C5CzCpCwC4DzD3q3E6AGALAPAyA0A5B&#10;JbPAuAmAfbdgyC4CjpdCrpfEhBEBaBvBuBYBDpmpopqDBptpuDopxIXpzp1p3BLA5p6OWp9EfDrD&#10;bDLBwB6CEqFD/AXAlAxB/qKiQqMNtqOqQqSEfqUqWqYqaFtXCD9qeqgqiqkqmXWqoqqBMqsqugxD&#10;7qxBwq0q2EfADq5q7q9q/FvctrDUxrHrJFvrLAXEoA/EqBIAhdtrTssv7v8bvkuv9wAwBv9UtPZB&#10;3PcrcEgAEewCFBQA7s6FuDyDmDaB+CBCFDeDnDvH6PfAIA0A6BDbPBDAwAoAkl1eoDyDnDYByByB&#10;7XwEfALATAiCNCSCLAavqFuDNC6CnCHCYCpeahMH3AOAVAcBGBHBIBCBAA+AcAWAQEID+C7CmCVC&#10;qDNDsCCB8B5AZARKjXeUCCFB2BqDJDbsSEIAGB0CJCTA+ApAZGeDtDfDRB3B+CFDqDxnSH3vmANA&#10;9WcP6BCAsU+gsD/C1CfCLCaCvDEKWBFBZBvJGBDtcEhD7DzDqCKCGCCDJDVDiJ6AqA1nnxGA1O/p&#10;GgrDhDPC5UgCVQHAYAqBACXCIByu3UBD5CvCiCUCfCvufI2Y6AoxFBKA/A+A7QjOXcbMTDiB0BwB&#10;zcQPzxjXzCLCWCUAhARVXFuDVDECyCDCRCgD2D5ebJvARAYxExGxIWhS4QCCeCdC9DbB8HzlHlJw&#10;CNpDnDVC/BrB5CPzYAAAWAmA7CVCKB2ZnyMEfWuC1CnCYCZCqC8J6AYXWxFBJxIA8ATANzOcbD5w&#10;nB2SXDfDuzGgKAIASCJCXCZAlAT0NFsDZDIC3CBCOCbD0I/H6AIAPAWzcBCnEZ+AVgvPFCtB7CLC&#10;hQHAjA2BMCNB8Bmr6E4D8D3CkCYCMCqC6DLJ6P1AuQeBGA/A9A8Nd0+XnwnwpwrwtXyATAhwyCMw&#10;1y+FsDNC7w6CXw9IVH6xBxDxFxHxJxLxNFxCVCpDMxULqxYxaXdUCiWBqDIxhEhxkxmxoxqFvxsx&#10;uxwxyx0Hmx2x4BFUTBCAtx9grx/k+CalByGyIyKz7EfyOyQySyUyWI3yYyaBBycAwyezq2kowoz2&#10;l2o2pgzygC7ByCBCTHAEgAXAmA6CTCKB4AI1REiDzDoDcB8wUDfDokZEfAuA9BJA3AiAPC/C7C9D&#10;cDmW2VfbLy2i1A4A2AxcHouXnD9ClCQCACpC+DRg7BQBlB4BiBNA5giD+DOC+CsCECUCmD8GMV4Y&#10;LBTBZBdD5shm7DLDvbIFtAGAHAIAtyZnoBEArAjKyGdAIgBXnDSC9CpB/CSClD9ICAmA3BLCHB6B&#10;nj2E4DpDcDOB+CECLOJe9t5ACA5BIBSAnAND7YwDDJtDuFtO4AFhRAtbPeMAyAuAPAL0eXlD0DmD&#10;VBqBwB8RcLRAJwwCRCSCKAYANfVE2D5DxDoCOyRDHDTDgEiAbAoA0BSBEAxC/C0C4DXDiDj3yb9A&#10;CAO0FBNdpA8A7A2dtxMXpHKD2CEBzBqDL0TeGACHrCaA/AqaAZFD5CtCgCTCjCyDDKVEfAKATAaB&#10;ZBUBQDdDQDHDKDPDQeZitEifrA7A7BEBIBMBDAmAcAZwlXnD+CxCcCKCdCyDGg7JDBtBuBZBEWMz&#10;QCzzTzVzXV4ivBMBVBbAGDuDeDA6Rdg4kE5NUAIegA8h9AuAoAlHlAIFp2qoyD6CIRuDGDcxiVgB&#10;tCBCUBFAwTPE6WuCzClCXCdCuC+crGOMfAXBYBWBTDhDTDIDJDODQD1D5w/E5AIAMAQEowfBOBFA&#10;mAdAav6XkD+C3CiCQCXCsDAEiA/BTBoByBfBKz70gC2CBCPCdD0uLV4AEAHBI31AMD0DjC/eWYzk&#10;DFrhOAHApAwA6bP7bAsAqsd26VK1ADuB+cNFCOiEIPfAKeKCWA1AjXcTQD4CiCWCKCtC9DMv/AAA&#10;NAXAgBZBSBJDVsMf4DT0nFtMfAWBBBABGBDBHA/AlAbAXat3b3d3f3heG3j3l3n3p3rCsCF3vGqh&#10;MAC303234PFDJ3739Fs3/4B4DYStPRqAA4K1dXfDSC+CqB/CRCk4TEgAlA2BLCIB74ayM4d4f4h4&#10;j544n4p4r4t4v4xaj40BLuUA2p64648Xk4+5A5C5EEf5GAiCQ5JAZ5ME65PDp5SCF5U5WEh5Y5a5&#10;c5e5g5i5kdib+AXAftNBL5r5tAU5v7P/LYY2n/M/P/Q8CvgCHB3BviZ3QABvmBwCCCNBBAtt/E2D&#10;xwSCCCECGmQ4wrdABAr7HB7BuBiAMpGILDPDLinC1C0DTDZDh9vE6nzEAPp5OocCYLAEIhMKhcMh&#10;sOh8QiMJdLbY5vOqIez+f8JB4dFyVSCDBwFAMQf7+Zi9VqKTCmfD6fsJAYHBRcNR4KRAGABkzwdj&#10;nYa9WqzW7AdLueUciQAAICAZCKZjNJaJYGAcmplardchr7erqPZxOTYdDymYICB+RKPGIhCcSdLc&#10;ZqAQyOcrsecKAQCHBILRzMhVA4EAL5erxZbHYS2xrYbrmfj/pdMEQyIB8OZrCgNA9dz+grT/UCKO&#10;6uYjYhYCKhqPheJA0iT7ebqRiHQjHajghgcFQ3Ph2OIaCQKfz8fLbajNWSzWrLaLXmD8rYLCoePR&#10;9QAtEAU0Pe78MZy5UqCSypjcKFI8KCEOhiAoCk79fSxUSTUCwYUbygJCIZHMeR+DYKAbQk6DgNcu&#10;S5LcvTAMk8D1PdW00TZOE6TxWXghpnzyOY0xpGsfDzP1lAGBIIibJkjwRAeGUNZM1jHLYgiPJ09j&#10;5dNCABAMBRVGcdxZEYNQDAIATzO86zFL9RC2MA5DqO5lESXxfmAYJhIuhuWpblyXURNIvyqIAkCk&#10;ZJCglDcSiHHgaFXRFxi0KUlCdK0vz9ehCFpBYbx2H0OwsB9CTqOI2S7LsuC6LwxjvhFWwCAUCBYG&#10;gdxWEQM5Fl6mUMPc7DZGUZR2PKJEJAUEAfJclyPBYCwESc/zbMwux+IsmD1PiOVNjwUBhHEXhMDu&#10;RABPRPzGMAty0LcvziOc7D+VtTgzEQVB3GgWgIfCmrZQk/zEK4miKKAtUMDIRxcH4ahWphDz+Po9&#10;ipJ0kCnLcyEMdV13Zdt3WTOY3jTLQtS3MIxTMPI9z5VsBQKA8YxvHoSg5Cm2sSOpFRuRhGmUA8HE&#10;gJFI0lSc/jNSsiUuTBMkIhRN05TtPQAT9QS+kxR1JlJEFOAMQVSGpVVXlnEpaV9YVjWVZ8oWla1t&#10;W9cTcM5dSNXhekJU4OBJlZg2FYdiWLY0t2POVks1RBlmYZpnGez+mT/KEix3K0w2pXtrGubBsm0I&#10;wiG4NNu0LBtvh9cFw3FcdyXLc1z3RPquESvZ2HadzaOQ5HkuT5TlGT2HleZ5rm+c53nufRI0S8KU&#10;fSSKlDAmDoUCJHcYlYQ08zoNsfyCIY3DkO1DAqDsSx8HAZQMAd8UQP03TUNIvi6LEszAM5DwXCQM&#10;B/Hsd0FQfoGhP8/T5JIgByL00Tj1IAgEGMdyIE4OQmQ8zi8KoiCYKfJkJAIBgJFsah5FUQgwRI+h&#10;7mJGIMEWQtRbDXG8OYh4QQqhoDYFoJIBXXvYNAmESYjxSC7IYDYJYYQ+BnCiQ8do3xoh6ECIgc47&#10;h6kMBwEsLocgxBUWuz4hY/BrDLGULoXQsxfDJGqQ8DwLgeCCDyHECQCwCwTNAOUaoww5h9EWPZxQ&#10;FARAzEeIoPoDwDPDIUP4ew7RDiDD/D0cRDAMgnBoIAPYdQMgQASREf45xwDcF6LgWAtRfDHVs4oh&#10;ACQJgcD47RfMSTPxdHWHANQahwDuYOQgAQBwIiEEgJIFgGwHkNH6PsWYpBKCbTqQwAgDAKB7ECIY&#10;GYJQMESHmO0dAwhgFDMaOQdbUS9v2fw/p/kgzPkoE4IgOgshjjcIYFkN4hQshDBaQ8a4xhaiCEgJ&#10;2PTUkeBRDGHQMATAckSH4PoegzxijCFjAUaQ2oyEOhZC6GEMpczqckP4fA7g7BuDWNodEKpGgGAe&#10;H4RgkAZAgLgQw4wuRUiXEqKeDJCwCALAkHUPohAcgqA4RIeo7x0jDGCL5f4thxDpHiQwAIBADhXD&#10;OHYLQRwazrK6KIRgdhWDCbgQoKYaA/hfCUDMh42xli6EAIwTI8x7j7fGAQJoYA4hjCeD1lpD5MD2&#10;GgMab5jRoDXb2Q0GYRQrh2DQFkBK2KTkSH6PQcwZgxhoHWhItAFRHiZEqCACICCGj8HwKcTYjl5L&#10;0IXH2P8gXHkRHgOocgwRflDgKOgeFZSFADAQA0Mocg+hKBwCirhEntPcEC98aD4kdPkDGHZ9AOn1&#10;kOGcL194l35ExfoAV+4a5bv9Ii/+AMA4CwHgSQ6BcDYHwRhnZAhSYRKQXF1BqDkHoQEOhFCSE0KJ&#10;6kKBvC0Oc6GPkQhrDeHMO4ew/BbEIPURYj25IgOUa0TQ+RQikCGKoi4sRan/F4RAgxADIGqOGMsZ&#10;40xrjbG+OMc46x3jyrchld5ACCkFdvAOAsBngcvgTA+CME4Kc2PweIcAxBjG8PAfRCwECCEuJ0GA&#10;GwGkJHkOcbQfQ/iDG+OijhCwXBACgHkNgYAF3nNCPEdY4xci1FqLkXwwABAUBPGEPYGIs4LIYOEZ&#10;gtg2iCEwQwC4KAeCVEQHWLRJjJjNF4KgQx5h9p3foAcBYYA2h6CgD6ZB4BtjTGSLMWEvxoDWB2FE&#10;M4bgthIXVkEAA+B3jhDeGsOQ5x6U/IQAQBAE1aCYBGBJs4AB1jeGeHkP4hx1DxHwQwHQTgwhyDCF&#10;Bnp3h2DkG4Y0WwvRfjBAgCUHQgQ8hwjaAPOZCJ2iOMyMAallyEgEDIHkQ76QTkJH0PIdIi4wRjvg&#10;DQQofw9AUAYq00JXx3C7FtjUXYvB4D/AeHmQCgJ/aqAAL4VAkxICmoMQoGwSgwB7DQFJDL2xXCgP&#10;uLEYV/D/B1D4IEGkpzvrsGWMQYAthaCyGeN8duXcv5h2uQgc41RghtD4I4mJlAJAgBkJIRgfgHYv&#10;ABEwWIghIigHvaWRqkAqhkDmFsJIN0NDfGuM4WgsxaDEGSMwGISdKaW0xwLmZCVuiZXAuIhYMAiB&#10;aEAG4LEWz5i0FMJcTQqxekMAOA4Cocw+CCscgU7w/h9jOGQMMWosRYDOG6OkLIaVKBDBlzMdQ2Rj&#10;BuDyIqKKziEAQA4C0SIjhBVs1SQgbAyBbCBEcJyaCOqPhQDAHAMITgdoaHCNkaAtV/jCGMMkFgRA&#10;th1DK1eLeqhZCdEOJwWIxyGQLDWHALoR0Mj8HuKISwixWC8GYQwBoFgQB5xDtU74/R8DEF8LwXAt&#10;xajVHIPINQdhAhFBoCTmeQ8i5HyTkvJuT1MZSF4KnKwqMsdrABI4BYX8vBR4DmPMuZ805rCiGbN4&#10;Sc5ZBHwPDO4as9Z81loAlomASaFITogaGixDaO0gQvSXMNLwSNBpppwY1p9qFqNqVqcAl3RnNqwH&#10;0HQMANNORrJrRrYDlrgQhrprxr4NWA8QlGZsFsNsVscaAPsPZspjULVs4PAP5tJ7AB9tZzSC6C85&#10;YZODCDODSDVScMIK0JcI0KELczUDIEYFoH0GsFgPU7IH4IEINAgPAQwC4D8FAHcGsF4A0AiCAlsP&#10;YPQUpYcAsAkAaDBO0IEHAGYM0OCEtNEHEIQJUEECwBgyIKwIcJYKY4l9M/UAkGAG4HwE4D0C1+Qh&#10;oSgP0PKIAAsA0BAAR/1tcSgLEJ0IoJ0LIMYQsAEEIFYGoG8FwEcxQM0H8IYI0OYO0PQQo1MEoFoH&#10;UYJbcl6FgPATSFsAdEiC4N4MsLUHMIMJkyeBtksJIIkHYABrsI4IoIUMc3obw34HgHNGxW0l0PkP&#10;cPUPkP0AIA4AxG6C4PYOwN4HIHEHcOYPFIwAAAcA0BgIYI8I8CUBMAUK0KAJIKMLMMMP4ngAAAoB&#10;MBoHIHcH0gN1ElwcYPkPEPQPkA8A8A6HxqouwI0HsG8MENUOWJ8AMGUHgIoE0DgCQNYMYLQIEJAJ&#10;8wYrgo8Adx4HQFkEgDYkVbgaAZMP4PIPEPAAoA0BGKWDZqpnUOIHQHEHUOIO5YUAUAsBMIMI0JIC&#10;oBcAcLMKUJcJ4K4L4ncfwBABcG4n0n8B4l4cYPqPkPePwA+P+AkPoJMIEHQLsM9VIU0AIF8HIIUF&#10;MD8CoNkMkLh3kJwPRT41JR8FEGAG8F0r8sElwZOSQO8AgAwBAAYAR5RwIPMOYNUGwHEH4O+WpHwB&#10;MCAI4I8IsBoAsP4KUJkIwKsLsMuDIQkA0BcB8HgHoH4C0CEBUl5JgPgPIPYPsBAA8A2SBgtO0IKG&#10;EMyGSQgHCGgEKGuG2G+HEPyHM/YF8G4HtUYC6VMd6H6IAPKIKISIZqqIgJ0IuIwMWI8EGJIHCJWJ&#10;eJmJuJ2J8X01V5EFWSolyKeKkAmKuC+K6LCLKLQQgBhksJOLiLoOmLyL6MA3wb4H6MOMUl6MiMqM&#10;yM6NCSufyf0d9gaf6gGgKgMloPcO4N4HEG2NcPONoASN0HsHQGgKYJsJMNs7iJ8AECoDoEsH0HEG&#10;Ri6XygQlsM0LkKSGgKqeYAACYDgEwFMDMBAI8JtaSLQhQFoGkHg/tauiIl0PQOgNQGYGgHoPR9MA&#10;AiYCEIEHEFsJQJEJE1Cdc1QFoHIYKFSamjsV09sPEIMHQHAM4OE7kjoAMAkG4HcHkMl5YMgNRe8Q&#10;sBwCkb8HgcIBEAqlaPYK0JYIUKELgMuI8EMFcGgCAPsNcJ4K8MCZUnkBABgHQHoIAgMBqnMlwNcM&#10;ULAHwIoJ4PslIR8EAGMEYCYIsJMJ6MqRcAQAYFMGQHVyEDecCo6qoP4LMJwIsJsLKc2J8D4FIGQC&#10;oAQN8JoKwL2OsZR0oBUHAHgH+UqqoloNwMsLYHgIQJgPolIBkCgDsGoFEDAWwJkPRftZgAQFAGMH&#10;MF4EsDqXKsUeAP0KEIoHsK0MQNYaoE8GEG8AoOgMdXRfxH4dkIN7GuIeAM0LoKUIQJQKmimisEsF&#10;MDQBEI8JqjMTMTWjYHc/sDGvgeCj2j+kGkMQqkakikqkyk4+OlAHIGMFVOmw8Z8fMPEIQHMHAM2l&#10;5NEAmgoHkMqmemkQwBum0H2m8BqnGyGzizlZGoWzqz2z5gMK4JkIIuF6oV0CsD0E0HsG4GM8GiGz&#10;8bIPQOoHcHAG0NwOpYUlMAYAoF0GsHgFMEGjq08V0JwIcHBL8N4Z8DkEwF5C8FIYS062IQ8MwLcK&#10;BhcK4Z9GYDUIIcABcA9oa3ERIO4OAM8G4HQH8PJhQVsAYA4BasIIRvJKi4AUx7MO8IAHQG8NEOKG&#10;UUxR4AcVKt0EsDi5KlYh2YAG8HkPCNoUxQgBIHeJkDcCio26MRE9sPIIUHgG8MwN2l+5wjwE0F8H&#10;AGQFAD27MVpd0MQHSpMPVHsRE4wvhXq8UQ4Pu1G1MG61YPYo61q1y162C9ERJ5cHF5oN22m2u222&#10;+94Q63O3UJe3cV2By3sHe323++i/SDSgC/W/i/kaC4INAnwIFo+ikQ1igFEHiFE8GAi/oQsLwKcJ&#10;IJIKcLy1kAqHYHoE8D4C6lW/QOQNIMAHEmMjikRR0AEDoEyV5zGXvAkQoP8PcOsGsGYGkOQPG4kR&#10;ABoCi3oH0HcBYA2F3CgQkuwJkIgHkLUMgNsRIAoBIBogAH8DUCcBnDwQsMgLMJ4IYJsLAlNx1x8F&#10;oEgDdUjE6F4PwJ8I0HwK8MOuoREAgA8BYHEHkIBQ5RDF0QgeIKQIAJUKolN36W4F8E0DzFzE56MI&#10;0IAHUMENKBoQ6Zd64HsH4Cy9DF1lTA0KbBARE/XBIG7BTBbBi+gOQNMMAHIH8JArfCCI8AG2oF4H&#10;MGEFGXq3C/XCrCzC7DDDIQ/DTDbDjDrG/LVgi/fLbLm/QP8PoJsIcHsLMMgNkQ4AEC0D4E5isF8A&#10;yFTLoAAPQOkNqNUHoOgPTK8yi9oGwHkFED8C/HzG9F2LgHEMUNoOdR0U8DcEkFkHSx6XrJe/gLcK&#10;II0JgKwME5gAAb0DfDcHIBkBGfvLYOU6IGw6XAEQjEYBoHEHgH27CPXLYPgPEOQHQGwHIOJo9R1R&#10;8FYGYHQFgEcDYVjO7M1gRwQMGbwI4PmOwQkAmUYxYHwDsC0oHLoV8OkHUGoG4N6YTRYAaW15+XGq&#10;nCgNoMYLA+cJ7QQAAAwBYB8HnIiZ2Z/Lq1HNEHDNPNUQwAPNjNrNzN7F3OAHfOINnOWI/OcEgFkY&#10;E1fR+/QLjPEJfPTPbPjPrPzP7SDXBLnLjXHXS0/BoL0G8H0JGpZYYAkBIJAJoJ0B8A/AjSAP4Kg9&#10;3I8NA6gDsFAIw63XUAANQMEKsH0I0KOinUYCOkwI0BUAvKnF0PMOcNcG4HAHsO0Pc4pYcHgIkJNZ&#10;0BfXUPsIQG4GIMoOBiYQoEkF8HQGkFMD7XUP8LQJ4IoJoLCrIQoB0DEEUJEH8G3CfZGC4PwIoHQG&#10;YMQNoOwQwEMFkG4G8FkETcCiUJDHQL8QwBoCwD8x0HIAecfLkfMPIH8G8GgNIOWJ6J8FUGoH0F03&#10;TXTYfYkLzYsQsCXY0I3ZDXXZPZXZfZkBYCMJAJEI0qvaDE7aLaTabajaoAgHgIja4CfbDdDh45/X&#10;Ph/iKo4P8ccIkHoGoMYNgOuI9+AHoGEExyPXUO8OAMwGcHEIIPieYAIAgBHPIJxoSKzSAP2COhAG&#10;4NZ7yJ8AQGIHYIUFADsxHXUKUJAHkKkL5D4QsDMEkF4H8GkFTZE8gKkH8JEKUqMQkBECEDEJMIoH&#10;8A48LXEPkOsNgF9SJFFQcAoIYnMCyYziNtcNct0HsIsKAmYR0BwCvg4IQBKAfXEPoO0NwGQGkHQP&#10;APikSmEmMJkDIB8BDZHFB5cJsLEzUBYeoJUIUHUljXHjTjbjjjoXvj3j/kHXHkQO7kbkg0V33kzk&#10;7lDZHlMHrlYNQQzlrlzl7n3sQ5PiHsXsgtsNUMreQBcC4CsB8d1wINQMAKsHwI8KPScA4R8JUI0I&#10;EA8AjYU57LwPVjcMIDsEAEeFPhFgIuwJUIMHYLkM22iJ8EEFcGoHAFt6FEk9oMwMQLsBICcDwCIB&#10;YAxzMMUK8JoIkJ8LQQzqID0JYId8tIMOYNoM4N4PYA0DwDACVzPNAMisEIe8siUA4BkIcI4I0CXw&#10;VElnUOYL8M8N4EQD8DxBFtdO0OwHUGwG8NsOpLMU0AUGQHgIZrdINW8LwL4L4DIDsEVEbkJnM2oI&#10;sHg24NcQxcoGAHkGYFLT2/mPgOkL4MsNgEMEED8m6cgPkO4HoHAHGQYO/kq2wIIFQD8CxIM9sL8L&#10;4L0CwDgEQBXLSIcKcJEH4Kc+AQzcoFoH4GwFjew54PUOwOEMMNUOgEQD0Dfc+AkPYOcGoGQG0ObV&#10;I1IAYHAIMI8EIC4B3vwPruUL4MIDrukA4AjuxgF1MJYIMHULjvOc6dCJXWU5Dv3v/wHwPytwLwjw&#10;rwzw4CjxBk5xM9jxXxfxnxvx1wIRTyAHfyLoSkUA4BjycI7yrwbsn90l3sf97h8jAjIjQJ0qUBoH&#10;WooC4CHtJkF1MPEHcGcGUNkOx/g/QFoHAIIFj6M6AQB/Pl6KRMo1WLxmi8fk46mswg4EAMARSKxa&#10;LxiMxqNxyOxtwMxcHJBpZ+P+LAUHhxIpNHhwIAePTKZxx/v1jrhUI5OKwGhkSHw+n8RBcGTSj0ik&#10;xt8PJyHE0G1yvR+xUAgICms/I4jDIP0qvx5zNhkoBDpB3PkBmk7IIhDIRAGwXK5xp/wJJn85rxou&#10;KLgEeFIzHYwEu6YaKPp5OhDoRBM9tugjFYzGYrkgCALD5q5sBVJRHqRdSeLBcTjlIIc8AsCXHN0p&#10;/vt8KxQJFSLRiicakM8HE1hLV67g0dzNZhnI+Ix7SaKgQFhZEI9HiYMA3hdbr9iKPt5upGYxkNZx&#10;kEpGI2Fwm5js+qLsVYJpFJ5aaOKhMRDRJos+gwC631xtNj6LEoiTKAsDCCEMA9HsdRvBR+3+es6T&#10;bMkch4IY8z7fMAwKBMgyMI8LEvhBHj3O04iCig1zjPAUBgG4XRND4A39iN1y0J8iSaK8xUYCAMhF&#10;IofRsRKNI1RVAkEJkjkIMxC0NQ9EUTkZ1jgM1IiCSV8wASlK0tS9MZTRdNjITkjU8T5QFCURRphc&#10;FTDlU8bFSVRFFWAUalaEdXZtRg51jH8iFnPhalsW5cJ8Ztdj5Xhel8X5gGCYSiKTpSlaWpeRj/pq&#10;mKcp2nqfdg1zGLUgiQJ09T4PxFQNBUHR6H8gwrB4EqgUgwSsJUjSiLlGAZaYjSGHd+2Zm0+z3KEl&#10;iKK0vTNRgLg+E0eRvGUCwFrVND+PgfxvGQzzhPJGBOGMeRkE8OaTMotylIomyrPo/D+RUFQfChQR&#10;/CEFgLtdMl2K8myHJ8tDJRgIw1Eoih7GcBQCkWIzqN0zR5IAijrPE90VAUCgOGweCDEEMAhvtMze&#10;MosxwIQm0YAcDgdJMmiSBgCpSlM/HcIYgyAMw2DkVVVhIFsbBmFURIzyJHT2Os3hwHEdToPI+1VA&#10;MCRuIAixDC8Hp8P0+StJ8kShLIxEYCUMxBH9vAOmDRkbP4+iLHobTDNY50YEIVxtHAWxF2vfD+PY&#10;7SIIMfzINVfUXEUWBqGkWGXsTfEYPg7zkHIbxvOQ8NQnUAgGGkeyKEgNQi1o+yzKQlCbK0v0YCEL&#10;g7IIfR3A/auPRc/j7JEgBxL00OGRYPBRGcdhhYWiD4O04yCIMgjUN46UVAIAwFE8YRyGETg77RGl&#10;NNQbB0H08D2nQAFXA0eSII4NwlBefLGsiyrMs4PhMtIZrV9lGLZIC3DOt9GBNXGGVcy6BcLrXaPo&#10;fa8SKAVA8vUPy918v3IspoV4nGACzGQwRgzCGFMMTaw8ZwehACJHUxZjDGg2B3Y8DFkMESLDfZKG&#10;9lDKmWMuZgzKFsOIcw6T4ppLUO4fxAh2PsewoBLCLFc/AjQCQIgYD6IMRILAPARhwPkd44A3htDs&#10;OYeQ+CLgFDKHsQ4TQbgmTaPEcg2A+iCEMOAdA8CNgqByEgPodA1P2hwM8XYphAiTFRAkioDALAmE&#10;eJAQxRQDJTHyPIR4iBAi/GaNsjYEgOAlD6H4QAIzqQ4HsOgagYw0h8HqP2P5FADh3EaJUHYJQLJT&#10;JsL0VYmhJilFwP5TcXgEgNDQHUQIRQaAkhw7Yeggg5hrGcOAd5fgkBdDkGkKoP2Gn+G+NAX4fREC&#10;UHkPZzJGQjhaDWGYKwR2FzAFcJgQwoBbDKIwBsFwRBKiEDc45Go9R1DfECIMQg2BwjrI2CMGQPw/&#10;B2DgBGG8LRtDHFkHcQ4nHxSlAcBwRglBHAfAgAiIKkxyDVGKHoQgjx4D1H0RsIQVAyhqC2E0AzM3&#10;7j+FoJ4RgmhYNiIuBUFAPj3h0pSiN4zyHlPMecRoEDrQ/B4Dkg5a0LUqkiECSUi4BgFAXESJUSQI&#10;wJgJTaqIWipRPKoVURoKIZQ7heCWDsAc8Xsj+FEIwPYrBhDVIwCYHQUBFB4DFWVCA8RyxpjWOAc8&#10;byNRxjmHOO0iI8C8FOIESQp5SAAOcCYSEhZDyJkXI2R8kSNARkoH6S8mTqwtk5J6UEorFSmlRKqV&#10;imR+yvljLOWsPkty4DPLsI0vpgD7HqIOwIzZjzJC6HGZoQJoUWuDcK4ZGIe3EuPchT6SBRkGFaQk&#10;jYDQLAdDuHsQILgQgUhaP8V4mRDCfFqwMi4HQXBAEaIIOQCK6ojHcOIaogRCiJG/Xwjazwmh2DYG&#10;JKL9x9j0HQHgN4cRtjrHqRYqwVyshbK4m0fg9R3CVEcIgXoyxsSSkoH8QAgl8L6giP4Tohw6ixGP&#10;ZUiwLAfhSECHIMB/Ewj+H4LgVImRNCqF0PwftrQDALAeGcOYf5ey/haMwWwohBiYFZD4BgGATiSN&#10;QBQBQBEwj/G8M4XwfhFCXmxSAvwAgCBGCuZQy04n7jvHGNENgbg+jzoYAEAgBw8CIEuDkE12Uwj0&#10;HSN6ewhBsjiHYRs3Juw4hqAmg97I/XIiBDoHF3g7i/BLDAHMM4UgfXJSmOEaIwQ/CJEoO8eg+SMF&#10;WAGeMMNJQnUogjnUa4aQ0h3HjVxqIdBECZB8Cm0yUx7jsROigao4B1T8BiD4PQdA3AVAbYN2g/TE&#10;iGoCMsb2fMChFC0G0NoWAiQ8H8NYY4thBCPE8PYfOrXnvRCeGAN6MAfHpfun4YocQ8CJHtKQAgCQ&#10;H5VEmDCiabR33tEBfC+VfSMrPCZfcMd+ns21HSHgN2AR1j0wKALA4fsEgywXg0SsjBejKwoRqSYJ&#10;cL4ZghhwTwiA7CwGMNojALAfYnDniq4B6sWi5xgJnGeNcb45x3j22eQBb5DEvkYi+SMlZMydpPof&#10;RH73G6L0jpJ/h/j6HqJ4SgiRZDBGhLYi4DwLAeDqHwQALgQZzdoO4cA0A4B1D+PAfJ881gIDltoH&#10;4LANqTzGNcPogRCDiHUPMjaTg7BrDEA29L97CiQsQL4jAEQPAwJaIEB2K0w21HarkQ4vhmclI0vM&#10;FAew+B+TW/ccQ0hfh1EAJAe5yyKADAQBEQAjBINYimm0fo+xbiqE0JoVIupR2tALLgNgeRChABgC&#10;DlitcGDq0AGkcI75tEVCuGwQWCQYKTG2MsXQghHCaHjR/T2WwjBYDOGgK4R2iuPLsPtf4dmBDdIw&#10;CoHoUhCB0DAaxPmdRvB/ECIIbY5NFkaz8HoOYbFA1ODawyAswnAhgmwshGACQEwJAmBBgEQBnwnS&#10;hhw3wzwv3qglw7w80XWWgAgQ1IwaQWgS2YX4w/gnwiwdwrwxA2VbgOATAhgeAZgBl6iEA9Q6w4Ag&#10;4OA1g4E+xGgIyCQfAdwcQExwD2QzguQoggAlQrBGABQDQHgmgnwkwE4ECiA/w1QxAsggjXw923hG&#10;GWwBm4gbwXwTQPUHX4yxgjwgQcwwA0jPBFwMwSAXgfwagVHcQ43c3dXd3eRGne3fXf4My+3gnhHh&#10;niHinjIER2Hj3kXk3lRGXlwenmgIxRXnXn3oXo3pQAAAwB3qQjXrEUjowuHswmXtnuITHuweAhAQ&#10;EK4iCnnxHxnyHyhFAVnzQXARn0IEouIuYVXVYuovYvhSkQwnQkwiAsQwA0BGwDAFAHCrwhALAHyt&#10;DjzbQmgiQewtAx4KxFwIANwTAkgewZilg8A5A13W3dneBGwLQPASwegcAZwC2xTaw9SEgbyFXeHy&#10;hVwYQdQhAUQOwKSkw/g9w8AjwiQggwQzg3BGwFEDBQXm4kzjw/A9giAewcgxg1w5hGAMgSQXggAa&#10;YdY/g+wuwqwm0sguBGzGQDgayhRbz9wuAogjQlgrAwRGAEgIQMgkQiQfQDxEikw3AzQvDVWV02RG&#10;wSQXC0wVAQ25zfA5A0QvAbQfwk4pRFQBgDwhQkAlALQHADyk2dQ3WGAhA2g4w7RGwJE/ggAeQcza&#10;TtBiQ5gcAbDlnZ3DAVRWQXWCovxwg4GlgfgiAk1HmWRGQRAV2qQWQSYIzaw5w1QwQbQfAjg+mNhK&#10;ADQfwjAkQM12Ck4NQ4QhAhAgw1Q32vBGjrAOwgCCwEQCYgCnw/TSAcAagag4RaBGATwZgfAYwTAN&#10;iloVwsggwkQoG3W3zmgBAUAYnKgTQOwAYrCnA2wxgsQcwiAnRGQBwEgkQmQmQIQEjsyYY4Y4wgI5&#10;YexGY6I6o7I7jtI8Q248weI9RFo9wdI+gPI/SiI/5AZA5BZBxGpCQJy9nnJDpEJEpFJFhF5GJGpH&#10;ClDtpIJIks5JTGgahbAQ5Kj2QuAo5Lgq5MRF5MwMZNgfpOYAZdaGaGhSXR6G6HqHwAHTA9QogmAj&#10;FzizRGgCwEwGkIQhQLQHwEzjw5Q1Avwbgegj4sQFgJANgkQigfIRClWYw1p2V8Q50yBGgLAOwSo6&#10;wZwDAB5xSlg/QqQkwhApQu6KAAGnwSgXgcWkGkilS2Q8AkgighIjGFQJkDhQwF1nDaw1QwgrRyAo&#10;VDAAAJQNQSAhQegapOqAQ/ZIAmQlgpwuZUBFlTQDgZmPARgNQJTjw8w5w1wcQcQfA6pQRFADgGAI&#10;whAhghHXmGykw/4FAwE1U1w94saWRVn3AaE3wSABaGCoA/w+AhmgAyGzDz1TXvAhwRJkyln8wggh&#10;AhU+YPBGTZAQQewdAbRv2Tzaw/gtQnwjQmQrww2BQAQQgVQaQbgWwSIZqIBdA5A1AxAeQhAkA8Q9&#10;pfTPQAQQQUwZFJVJ6rSnw/w+QjAdwbgwg2DdBFDmwCQZgdAgwSgOEZSlTfw4pmQg1PRGwIgLwPAe&#10;1AWw47y+w/wugpQkglQqQvUPgPQUQZmKQTH4ilA/w1iowgwkFWiqWnhVgUAYwdAXgTAPFZKyjNQf&#10;gbAaQ0kWxFXpwDQdggQjQOQKQGI4I4isAiF8qRxGaSQSQeQcAaADaTzfA/QqqVApKVxVT0ASlvAZ&#10;wU6X6AQ+KYqZKZnGVmGFxRKbDRqbqcAjKchF6dad6eae4/qfQq6f6gag5UTGqhwf6iaizfA8w6Kj&#10;wcKkqlAAADal6mQhF2Kna27h7iKHbiLi4uiSKJAjESAzhGwDl0gdQewgALwIQFSnw+Q9w9gAwBgC&#10;REw+giQdgaAxg2w7QGQJgMgfQeQdgHAEwCin17KQwhAiEbW/RGBCwTRDl+bbCnA9bwgCgCwCw7w3&#10;wywaRIw+A/wBAQgUwYgaoIarKUCEF/A7QlgkGEQyo2BGQEwHQJhQggAIgFibCnbng9QBwCQCw/SJ&#10;ReQbw1A5Q8k/axFgQFLSinTtmL3tHMpjVTGOQaAdAgAQwMwI71SI3sA+CGQBQCIEApAjwfAqgvw1&#10;EgQHweQewfgLbming/zEAvTVQmK465SdQAwBARxkxlTjSnRdppw+Q+wCwCQCA0AvQqAggkgpg/zG&#10;QXXvAUQPwL5xCnX82GAg5X5YRGgKANgQ4QWgUdynbwg9bxACw9Zhq1gezTwAQNwSAWQcwZAVQB38&#10;bjBhnYgwDVQlg7oGn2moB5Aax55hClimppw9w+gCwCgCQ1QwwrgfgjAoA/Ymk3QeQVBbq2ilyJQ4&#10;wgMhw10+pYmvgeWwbDCnw9rwr6wCw9w6Q2pbQeA7A9w/gMwRAVQeIIMX8B3Sw/w1wxwtQgAjgncc&#10;qcz4wBABiLQbgXATG5ppSbRNg/MrMdQB1BwnAiQnQsjUgDwYwbwewSgOQKCn2+A1gf7t7uXei0Ad&#10;V+HA8Trw7xbxwzLyggrzLzr0L0oIrHClltQ7glgjwh3Fr3RGL374bYL5Sn76L6r7A9w7heQbr8b8&#10;wMr9Qar951aYA+7+2MmNL/qhACwDsAQgcBMBinsCcC8DQAQpcEAqcE8FcF8GcG8YdGKHritGdHHR&#10;UQwmwkQhgtAwg0lralXWAdwfAgQLQIKMSlR2w6wiQhQgwEALgSgaAWQRw1hnQlgtQ1gfLr7sbhit&#10;Vdw2AeUag5A7HC4fBDAdwbAY6Tsox100gwAiAmArQYgcAdwNgJgGQlQgwbw/AIgSb0gSlKNUiNWD&#10;A7gkwjAhVlBG3l5Cy+L5pWoNqvgiALARgX5ggOQxgrwmAqwzw9Af68mgrDdC8/3swmAqAulrITEJ&#10;zHTH0LClDW6IwlgiQ3A/QIgfAcAXg8g3QyQeAjApAc9KoznXy130gurOQmmWMaQRwWQagZwVQRbL&#10;bHQ/wxQtAoQowvg3QegewdwGwCQ9weQdweQNQUQawVQQwMTRpW39Qg3+H+hGQJgNQQkdAbgD5pCl&#10;g5Q1wyAhgkwowVbGXvwI4JgdQ5wDQNQcgYwVQCHjdHRhoFAvwfwiwlg8GnBGZxARAVgaAaZgsbst&#10;w/wyguQpwnAtg0geQfAewHgDQ+1QgdwKwSgZgWgRwNTRoNYN4OYO7BrCAf2wJo8tiIw5w2gzAhrI&#10;gTtWUvQJgpQkQew3AAgKbpgWgCeASnw1AwwsAgwkgooXJvMrj0gYAcQYATQPMQLHQ/gvAqglwsQz&#10;g8Qeo6wFQAQ7gcAdAfgSo+Mx57C+9RdRwgtSdSxGQLy0AdgbQZLStaBwtVNVtWNWtXNXggwcNYgS&#10;NZdZy19atbNbkkNcEDMGHm87ilZlggwhQh9edewSdfdf9gQ89hAb9hi+3sAuXswl9jNjkXkJ0KQQ&#10;UK6UQ+Q9Qo9lw2w/QIdnAXw8g3toQiwpAcl1dLNqN8er4uNG+sOs1w0QwnwlAigrwv7kqKaK11Qh&#10;kUY0EiQ8Q6QighQf2E5Fma7zwZAbQWQPw8Q+gBRv9hzRp13dAhg4Q6Q8RGwKwOwSQfEzMTSUw3WU&#10;0IgkzFg/TKwGAcwewfQKgGgDACwDQEFZOaSfEiiwAfwwQz36RGr3wJ0lpDLYiNQ82drAw1w4pYYm&#10;r0AbwXARQLg8w/wCwELojtGLQvQrNIApAt6BgDgaUu6uQIybSSAngkghgsgww1BFQLXKAeQbAWA+&#10;m3gEgD9dDfGUmVAiglU2KpRFTPwbTQgRZSCUwxAsQnQjwoAsg+2NllwK4OAewDAAg+wEgEXrjtH8&#10;2eGemzRGZY0/xvFFOIh1xYgyQewggiQ7Q9A/DUgEgbweQfgNAIwEnujssYOtBhw4g0wwwfAhgkZf&#10;BGwQwVQZ4IAS2pSbQyWQgjAnArW3g/wDwGQKGGAe4Dw/vVPVjjw9g7A4YOAhJm1PhGZnwfpZoQ6y&#10;SUw6A2wzUagh+2w+jmzGweAfwOgKAFQAjK97/YSng1gxAs5uAnw9YXRfrJgZAdQXwTAO8gyEMLEr&#10;wmAlApguUtQAAFgIwMwhAgAdwBo//lT9+10aw4Q6O3BGu3u4O4lRiYQ3gzwvigO6A9+6rgdpe7wG&#10;gDe8wD+9jtO+Qh++wzu/r3r4HmhAD+IwuDQBBoPCITCoXDIa83S30Kg0E1nE7QAAwOUzCby4Rhc8&#10;3+CwgCQHDZPKJTKpS/n4vVYm0ipFvDQKCQcaTsgSIMxHK5/QH8+XqnkmhVkwmpBxaPSkeTaWH0+X&#10;4EgeDKBWKzWq3XK7Xq/YLDYrHZK+/7PZbTarXbLbbrfcK/Qnoo0yjVavGbDQYFA4eD8ghcIApcXu&#10;73OjkSg2S1nJCgICgie0KjJ6Fbjbnc4msgUKiW+53fDRaPCWeDcZQaCAFcW2zF2hEcmXe9H1Cg4L&#10;B8jEGdAVJsxan69nek0ahl8y2zDQkHBMfkAgBEFqvcHk6G8hkIg4rF4SCgmHM6hxOGgfwLU/36uV&#10;SmEyqF0/H8/4UBwWDzMcj8RRqJbi/j6PUnSQIMtDFNZaEHAIBQIGIciAE4Owqed6DfNAwB8IclDz&#10;Pc+0KAEAgDEcVxnGUVhIAVv1tP8/j9MYtSjI0nSvfF80JDoTRhHQZBRAQAYTWU9DpN4giEIU2DhO&#10;tDQmDUQh6HIawSAsBVxOM1TGIEiCPOo8T5QoFgkDQjSHHwDwHayP5omlWziNMwoYJM8D0l1CYfAI&#10;QRSGIahbE4Bopio/jJLgpiLJsrD6fFCg1EgWx4GgVwFmealfPY7DiIOlzVN86UNCMMA9HodRvBUD&#10;QGXE5jZMsgCFIs6DwPhCgUCEMCLIcfgTAoBKSWBZzWMYtiDJAnT1VOHgDAQUBhHEXRMD0BKRWx6T&#10;7LxMCWKcuT9fJCABAEQxXGsbRZEYAo+rpXjvOM1iAIRn2haNpR3agDmrXE3DMLwgyOJhtG2QluA9&#10;bsdW+uVXnCO8lHGL1yXLc1z3RdNcXWdhEjWOF3UId94SFeN5cDV16S6ewmCpfA/Y1Qh9QPGV+RGf&#10;x/oAgIhIFNWCEGgqDIOhCEsdzvPM9z7P0rWfJtA0TRdG0dZVzKElyLLAvjP0NCAPBcHh1HogAuCF&#10;hFqPg8DoI0iCCYxjkJAUCgPGMbx6EoOQp0hWTvZsfiDIc4TpPFDQvD8Th1GsYbyn5ZDcM0vCEI0m&#10;DubVCgZCYMh9HkdQcBMC9vSs+z0O0liPIjCXKQwFAeCcfB9H8IgXdRaT1Os4SCIEfjXOJokJAgEA&#10;WG8dh9DsLAf5VKz9PstyqJom8jjRCgGApOB2IIQgyCK5FlPw+F0JYiCvMA0rFAWyBxF4TA7AO4+9&#10;Sm9S6IEjSbPGw0KiABBGFYZhmFcSLOWmKz9MUtSkJEnyvVMfy2gAgrB4EwPYbgxAMAO4F8ZCh6jq&#10;G+H4P4gRtjlHcQ0FANghh4DilABauS1JVGMIIRQkR0jvHuQoCQHgUh+D6Ht0wDoGQyLAN8Z4vxAi&#10;MEuO4ear06IgTuGINgXAmv1fsoAXQqBGiaFUPgfcACEgoByEkPYcAygPATB+GZClKDiEE60aw4Ek&#10;kMBGDEHwe1QgUAYlMtSpxlCCSyOYdo9SFAPA0CWCIfgSgZPNFohZZ0rC0EEI8T491DvsAIAYKAYA&#10;3BdCaD4Ab0CxorH4LsVYmj3C5H2yVbQAgZhECoHcNAWgEKQj6QpuI1m5t1bu3lvbfW/gIgWWIboz&#10;Rer4h0PNfhCAMOND8HhyIFHKSmIQ5dzLm3OkNdA6J0jpnUFldU6wQIf3YQWdm7UNzuAeO7mGQl34&#10;uHhCaeKtkhLyHlPMedJEsb0nqPWew9p7j3nwPim5PSes9kVM0nvPqfc/CUj7HsJwSIhikPZIYA0C&#10;oHQ9B/EGCsDwEixD8HqO0Q4gQ9DLGwOchQAwEANPwHwJIOG3T9IOPAcg1w9NzHIOwehDQXA+CaHk&#10;N4ZUpFjHCNIYIfBCiQHiPcfpCgLgkBgH8PYd3JTCn4wUSAihBDBGcN0hoFQPgodGH8EIFqjlfHqO&#10;wcIgxAiAYoxYg4BAFgSDqH0QgOQVAcpGAAfw+xcvCEqKYXJNXkhsDwIMIIMAQliP+PUUIlBDvXoL&#10;JwAiOA5BjCcDxbdbF6i7D+IsTCG0Op0Q+osNgZgqhEkgWMYwsxPyDFi/8hQKgdhLD5FWBKz59EPG&#10;6dAQcFJqkLBKDMIIf4NgOAOWMcw2BlB+VWltOZCAIgdBRC0PgIwMQxrZPwcCFg+iJEm+qyhCwihY&#10;DUGkLD9LVleGULkUojBNCribE8hAJQbBGEAHQNRqruT2dUOCLwgxrpIIaCEFwOxBB9DumUsY6Rtj&#10;Ot+Ikc47oUEJjqCQPofQ/AmA2BC5gABqjDFgIISIoZC0+ISiAAoTwwhyDChAsovRUiVEqe8fkmyE&#10;gzCKFcOwaAsgJlLP2ko2KUCCpVSwhlLgmUxDNTQsVNqcU6p5hkhCXwYCAqJUakdSRFCDqaNyqAHq&#10;pwRqtVgr1WhwiEq8NVipj6yVmrRWqtlbhdPCEpXOuoDg2B3ryDGvhYa/ChErYIX9hCDofsMGAOIY&#10;wng9sZhDQOgp9tC0HobQ745/igEsIsVwvS9EMASBEDAfRBiJBYB4CJXB7teEYIUQByRzUao4GonQ&#10;RQaAk0QPEcg2A+iCEMOBVpDQVA5CQH29ePytuDF6IERQlMiU/BIDEQdQwMAPVLoMfI8nNiBF+M0b&#10;bCwS4LEBckgpW2IiFEIIKah9AHAVDmHwQYOAUAa0Miwl4mhJilFwfJqIACbANDQHUQOp9UlbKEPW&#10;gKBBiDWQ8AQA8ig4YgB3oiGov7oCUHkPa6hCgjhaDWGYKwR8ZFZLOMQWQnhHCfFk8YhILggBQDyG&#10;wMACwDXun7A4b4gRBiESPGIhYIwZA/D8HYOAEWBFbHINYZFZxFDtHoPwhQEwPgqD+H4PgIAKzO0R&#10;PUcg1BiB6p0PAesuiFBCCoGVPQTU+ldGQLUUIjBOiuUPu4FIOglB8DiGYBqZtBj3HapZS41BvKbI&#10;YCC/Evg5RpjWVodA2xmh7EAIYdY8+GEGAiBwE+Cw+gkuVoga4xpAiQE8PUfHQSGBRDKHcLwS55Fa&#10;kmL4VYmRIilroQwGwSQth1DKFUA8RdAjxHLq3V44Bzjw1nrUPocw1clK7rvXuv6e7B2HsXY+htlb&#10;M2dtAhniI7nP2qVzbG2tuEJAPt4OYexBUhA3uYfu6N1bsnyQbeAZ95hG1QVzfAnRIiEFmMQau/uA&#10;Bg4FiHpn9v7uV0L/j/f/E1FzF1F3F5ENUHAdB3B8CBNZNbEqGGDnCPGKDIGNEKNmMpBxB8BHA3An&#10;TpaIGaDVGdLse3Y6UvB2BsBiOAE/GuC7CFGyOJdVEGAYAlAyVDB3AbASAJf3URDuCVCOOcUXbRB/&#10;CACCZWE/EPERETHcEKAJAQAXTYO5aYf4EtC4CpCZRLMkbuAGH2BnBzB/b1E/D9D5D0CfCSCGfuDU&#10;T5ABb/BRBgBvLLTygaaCD/DeDOC+B+CKCXcKgtAAZ5BGBXPxPzcUEnP3IuCjCOCeCvSabuAuA/BQ&#10;B3BrBeGqRZaIJBDecrCEDZDiDsENAnA1QaBxBqATRqE/DiDUDFCDQkDpKuEKXEAoVeB/dJZXf9Tc&#10;DhDRDBB+CJCUG0XCZ4Q/BSBhJ6J8SyEKFnD+DLC5CnCKRLdkWkWmFPBiAPAKd8aID3KVReCCDVDg&#10;DqKcRlB6B0BuKjbIEqRtCCCHCNDmYFEKAQAbfOB/AkAZXLf2IrDWDHC2SCCeD2LEYaADYchqSNA+&#10;eviAO/C7EwCYCoC5YoNDIfA0PvB2BmBYSkcnaBNxDVKqgfUtA+BMgjBjgmErL1OFL5gsEKgvgxVE&#10;g0g2f2g4CVTHDKDYg+hAhCErhEbZEUZeEJhJhLO4O6AehPD8HrCZCZCqhVPHhYhahcO+hfCfCThj&#10;DDhlkHhoj7PfPhhuiwlSlTFwf6lUlXlYSSIACeCUCJCyDBDQfiEGAPAWNVB8NYGDEND5DxDpCMCH&#10;CAGMDlgSNnNpNrNtlXLnDWB9GdDiDqDzStBOB2BrBiXtENhxQ3CLCVDvdUkgONB9S/AdTBlSD7US&#10;CVJiC+DMDaVQVSB7B8B+TNEND0DrDgZbCBhHfVbeBwB4B/k4lTO/PBCaThC6LYbubwBsB5CFBAAw&#10;AglRTrCjCWCJPXDRIeACLHBjBzecA6lQlSDbDLC6CCCOCaPqh4h6BYBnKOBHWcR+D+DFC0CjCQP9&#10;WjZ4ABAqdnB9BxUzcmlSiSQSCCDbDkWyEKiaBDB6BzBsc3jAAADkDVDHCBCJCQinYGEIQqApB9B8&#10;B7XJjulZT0cGCAQ5DvQ8nEACBDdYBpBaBLh/EIIrDJC5RJCbRMROJ0AnA4BGnnBnAORYlSXwKXHb&#10;RhKcKeB8B3BxOTiQEJDnKoJYCORxRzYHR2eLAmAaYPlTD/DVcXYVYXj3EInFAGBPhqBfBNA9TzEJ&#10;P3C8eikDSZYpEGkISfB1SiYxkPaILnDXl7CFl9DymAmCmELzEMDeQ2CBmJL7kggwOPB1mRivf3mU&#10;DtmWCHmYmaEMVRAoB6meEDdLEIorRfkzMnmpmrmtlSTePCCZMjm0gSAJANV3CEBAZvm9PTCkCXCJ&#10;CuC/nDQ+AEBPnHBfBLnKpSoLqrqsFmliqtqwqxELT/CdCTCICxDADQF7F9UKCEO7UPEGD6DzDrGK&#10;B8UXUZEJUbANhZB+BIgYqtUlDXlnCEl9l/EMGkBLB6BwBne9EHIVDAB+CHCRbAEJVAAxCAoxg0AK&#10;oLD+acgOVMDOZROfZTOjmfOnEHDzQPESkyVhEGVjASB3B/CGA3bkqrVuSVCbfgZqBrPLPNAiEHb4&#10;CfCUCGCxDBDTPaBNfzBkZ+qtODC8CACLh2cLENBJBcUyBUBDj+DFcYCPCgCxjJEJArA9BNQGBjWq&#10;oLJBWuJEDaDjr9EIAkcyCAB5BzW5EIW8DJaVCLeEh4oEdHQveOqyT1DgizB+CIJwmMEMBEBXBpBp&#10;BZBJh/DJC3CkCNCcCsXknyA3BHB+BzBpmFlZTQcsHbDfjYEMX3A7ZJB1ARAJKRd+DNNzCJKtQ9NS&#10;jpQtB9AlpBqtpFCyCDCRCgj2eXWFBQBiBzBgBNA7aAIrC8CqCXCVCnmzTjEIA0BHBYB1kMpfoLrR&#10;rTrVLurZrbrdEGrftVrjD2ZFEHVAZIB8B4rqrsruCJrwryELTKVUmgEGD0QPHar8ZfASB2B/CFbj&#10;fcrsD7sIsKEMNmAOalCCBDPOsQIACglICwsWsYBfBwBkBQA9tRvovpEplWvqvtqtD/IACiCYCMF4&#10;aQELALATAaNXCFAkAOD6NgCCDKDXlyrJakE6BEaolRoLl5LqLsOyELAsA7BJraBoDnDTS2CNCXdT&#10;eGAAZHCEB/B8bGjfqtD+NdCSCKCEp9MLHOB/B/AUD/DrkxfUEIAIlkBxB5CAVpVrqyIsSVCZLVLX&#10;ugEHTlBmhaBEAvAaCcIDC1b8NRnFfyBvpPWLwKlXD/Q1DAB9CIcJIcIeIfBGBYBoesBGDLC2CgCN&#10;CfCxkGEKcfBQB4BrBfQJn5lXiSJEJGX1EMW0BBB7B0BtD1DgDLsCCNDsS5dCdEB/oGAgMPvudNdP&#10;B5CEU7D2nULbBBBTBkBqBaBMDPC6CkCLCcCtKHXlEHWlrZBuBkooxylUD2dwHaCDdzd1ELAiAvA8&#10;B7c1D8DnDSt/N3i5eHeJYKB8jsR8qyD/K9C1LAeUeWxdACBQBjB0BdBKA4DACtCZZoC5xCEHeoBb&#10;I6BVkOqyrRULCIGgwPEKwRBJB5BwBoDoDUC9CEoPD1wcAWKdCErowiw8wmwowqEMHMR3g/wvwxCF&#10;bbDhnxEGw1AWw3w5Zjw8D9w+xAqTTkPJxFB/xHxJCQCExMMzYab/pNBvuVxTyL0evqvs0f0ilTFz&#10;vyCMaODOENAOAWAdAdAND+DVDdwEEIgTBjBwB7zPAo0fGaLpCECIaxggELAnAtAymjDUQ7h4OMOO&#10;B5B2OSrrvtTFCWCQOcDKOeELATAdAmATAADss80CAAk1BuB1B8A7AtO8vuVuhRmxk/xqTkH2AsAj&#10;AbDPDSIHJ0SIhpBwhsnL0gS0C9sgCYDxyRLFAEAxAwAvDUDRDOswZ4AtA+BOcixwAIo1tRiShACD&#10;s8s+EHAiApAwD1o3oBQpQrdGB8VWbW0jtSIWsgCWQ7uCi6ADAwAxAxDWDRDNFTdlWmB6BtjNjPvu&#10;dvDjHQCAX0cvEKAfAnAuD7DrDcjlD2R0AZAkQSCAeNoKvpFnDXDHC1CACOCdYYSHAG2GAsDTDQDP&#10;iHScSeBVB4oWeuxUqsSoB/0+1AiZ1E1G1IOLmO1M1OvumUDuOaCHC91VEN1Y1a1c1ehIhK1i1k1m&#10;yL1pCp1rlA1uAOAsAkAcDPDR11La13fz16qq2n4clY0h4d4gp4D2ExCGC0DCDSbuEoAEE3Bk03Ns&#10;Ui4cexDYB5auY4FZgvAxB+B61NOT2ng4CTaefKFZAGANAUByB6CBA6ArAd4cqPCakDC6btE/Z5BO&#10;YeYgA84b0enNPmRKh3FYnkA7BKB9RVALdt0js5QSWwnwFZoEQuoIjt4hT6cGWQCWJxy7EqXnBGCB&#10;B1Bqs30jorKXRg3DErR1bSYKYNpC4cDUYTCDCSCiD3pJEqLb3mYuBaun0j4y40Y3UrFZAXAlAxB/&#10;47ZL0j4/5BbP5D5F5H5J5L5NVvPCCXHv5SEr5U5WWK5Z5x64f74f6568aBT/sSCKCvC/0pEorKBp&#10;B0B/BGA2Am69rRl7CGN2N4Eo6eAxCCB8B5AZARAI65bKHGB/DBDPVPEo5EAUZhsEbl64EtEvExEz&#10;EphnAGBOvjZ9A869hxhzCKCVcKwcEK2NBP25Bh5lpg0eiSiUiWiYEodDAqQtB72l69T7JsDDB8CG&#10;CRdTh4EKRRBJomtu4hKUVccsKZyvENeIAmB8OjuHzB64DWDECzuMCfLDuQENKKBaerBWzc5x7Oav&#10;DhDo7SEn7U7W7Y7a7cDyJi7fVOEp7kB0bhfb657qEwEyE0Eo7v7xBw7z8O9Wf8679X9aT3f/F2v1&#10;GPE3rM7KAm3r4g08gezhU/6fX67YAQ7b9WMFHFHHMKk0hKBvB3B+5K5M9XHpHrHtYnugxPSKBvBe&#10;BN5Y9l2nxWIWIYIaxcceBABRB4BqBdAM2S9Xx0JFcu2hApCAQtyJqF9bT0JsJuCHJwJyjKykglYx&#10;9XRcos8gipHNYKeMR79aK8K+LALC6RLbA1BHBZ80828OwMLr9prl6fCBOPpB9v8OMFMHCGTITWAX&#10;BwB295As979WMfMhPFpZxP0axS63+h/gT99Z/h/kRaNKNMNODPGQNoNq4v/lEGSoSq7R1Kp06j/g&#10;1RTHHJO0O2k3EAFgfAEEgsGg8IhMKhcMhsOh8QiMShb9fa3VSaTapXT9AIEKBhOJeJg7AYCAMTlM&#10;qlcslsugzcZi6QKNTbxez6FY8Jh7NxiBgHAcvodEotGiD1dTfPx/QLbcruCQeFJ+Pp7EQXB1Hrdc&#10;rter9ggzfZ6/QKMS7ueb4FA5JJ7OBlB4JAlhut2rz2djiQSCQLWcDrB4aEtMPwlDIPu+KxdDf7/a&#10;rGWiCR6fe77fwzIhUO5oLQIAoCxmi0cRd7iax+QaHcLpeIYEwyPx4OocCgL0m43MIfb0dqWR6IXr&#10;LbIICAWNx2Po8gW65u6iq4jCajcdj8hkclk/O7fc7ve7/gg2Of/h8vm8/o9MPfb2TyZSYZGhOJI4&#10;FPq+9EeDka6RUSzGMZxrBwE23fiBkpP09jvJQlSVDYSxgDkKgcgeFUSP4+y6KwnjiAcKxjE4PABS&#10;iFolQ1MS7KkxjjG8ZxgUBoYmjJCDzOk3SRJ4qxZGEagjBhWozkGQkNOA0DAKIvjaHEahkA0CIxkO&#10;Mj1Os4CRJwpxUF4aQmBsEJRkM1TDLAtTXPgbRhFYCWgl+Mn6Nh/SygCAoEmyJoJguDYPhGE51iaG&#10;IahwBgqGMTw9iOfaIominNeOi6Oo+kKRpKk6UpWlqXpimaapunKdp6n6gqGoqjqSpamp6janqqq6&#10;sq2rqvrCsayrOtK1rat64rmuq7ryvaXqmvrBsKw7EsWxrHsiybKsuzLNs6z7QtGorAtK1bWte2LZ&#10;tq27ct23rfuC4biuOrLUuS57oum6rruy7buu+8LxvK870Xa5r1vi+b6vu/L9v6/8AwHAsDwRCb3w&#10;XCMJwrC8Mw3DsPxDEcSxNKcHxTF8YxnGsbxzHcex/IMhhXFsiyXJsnyjKcqyvLMty62Mky/MszzT&#10;Nc2zfOM5zrO1dzHPM/0DQdC0PRNF0bR7gz7SNL0zTdO0/UNR1LU3o0rVNX1jWda1vXNd17L9W1/Y&#10;tj2TZdm2faNptHYdq23btv3Dcdy3PdIH2zdd43net73zfd+27d9/4Lg+E4XhuH4jH+B4njON47j+&#10;Q5HkrW4vk+W5fmOZ5rm+co/led6Doei6PpOl6ZLef6fqur6zreu6/e+p7Ds+07Xtu37jP+y7nvO9&#10;77v/A8HA+78LxfG8fyPJ8qy/E8vzvP9D0fS9OlfN9T1/Y9n2vb9xovW934Ph+L4/k9z3/l+j6fq+&#10;v7Ot+f7fw/H8vz/Tfvv/X+P5/r+/81H93+wAgDAKAcBGTP/gLAiBMCoFwMX3AeBsEIIwSgnBRaED&#10;4KwYgzBqDcHFTwXg7CCEMIoRwkSDB+EsKIUwqhXCwusJ4WwwhjDKGcNIXw0hvDiHMOoJQ2h3D6H8&#10;QIgvwh7EKIsRojxIedESJMTImxOie6yJcUIpxUirFZxkUorxai3FyLraosxejDGKMcZGmRgjLGiN&#10;Mao1ssjPGyN8cI4xyYdG6Ocdo7x4jyvCOseo+x+j/IBaUfJAyEkLIaQ6tpByIkXIyRsjlNSKkfJK&#10;SclJKoykjJaTMmpNycNxJiTsoJQyilGSuT8pJTyolTKKU0qpWyulfIuVksJZy0lrHKWUtpcy6l3F&#10;uXEvJfzAmDEKX0wpizGmPCuYkyJlzMmbBSZUzpozSmm/2aE1JrzYmy+ia02puzem+9Gbk4JxzknK&#10;7ycU5p0zqnW6WdE7J3zwni5Cd08p6z2nu7Ex0+J9z8n67mek/qA0CoG1KgFBKD0IoS7qfVCqG0Oo&#10;e3yg1EKJ0UoqxiiVFqM0ao28OhlHKP0gpC0GjFIqS0mpOt6klKKV0spa8yj1LqY0ypmwilVNKb04&#10;pyqam1Oqe0+p+9WmFQKh1EqKs+nlRqk1KqWeepFTKn1Qqi96oVUqq1WqvJCqlWKt1cq6n2p1Xqw1&#10;iq3WCsdZqz1LrLWitdbKe1qrbXCuNLSAgA8A/gAEAAEAAAAAAAAAAAEEAAEAAABwAwAAAQEEAAEA&#10;AACUAgAAAgEDAAMAAAA4bAMAAwEDAAEAAAAFAAAABgEDAAEAAAACAAAAEQEEAAEAAAAIAAAAFQED&#10;AAEAAAADAAAAFgEEAAEAAACUAgAAFwEEAAEAAAB2awMAGgEFAAEAAAA+bAMAGwEFAAEAAABGbAMA&#10;HAEDAAEAAAABAAAAKAEDAAEAAAACAAAAPQEDAAEAAAACAAAAAAAAAAgACAAIAGBbAwDoAwAAYFsD&#10;AOgDAABQSwMECgAAAAAAAAAhAAGmQOTQvwMA0L8DABUAAABkcnMvbWVkaWEvaW1hZ2UzLnRpZmZJ&#10;SSoAAL8DAIA/4EAIJBYNB4RCYVC4ZDYdD4hEYlE4pFYtF4xGY1G45HY9H5BIZFI5JJZNJ5RKZVK5&#10;ZLZdL5hMZlM5pNZtN5xOZ1O55PZ9P6BQaFQ6JRaNR6RSaVC4E/6XT6hUalU6pVatV6xWa1W65Xa9&#10;X7BYbFY7JZbNZ7RabVa4dTbZb7hcblc7pdbtd7xeb1e75fb9f8BgcFg8JEbdhcRicVi8Zjcdj8hk&#10;clk8plctl8xmaTh81nc9n9BodFo9JpdNp9RqdVq9ZJM5rdhsdls9ptdtt9xud1u95vbRr99weFw+&#10;JxeNx+RyeVy+ZzaFwOd0el0+p1et1+x2e12+5m4H3fB4fF4/J5fN5/R6fVgeh6/d7/h8fl8/p9ft&#10;9+z7fx+/5/f8/8AQDAUBwIqb9QLBEEwVBcGQbB0Hwg7sDwjCkKwtC8MQzDUNw4tkJw7EEQxFEcSR&#10;LE0TxQgkPxTFkWxdF8YRjGUZuDFcaRvHEcx1HceR7HyyxtH8hSHIkiyNI8kSSiEgyVJsnSfKEoyl&#10;KcBSZKkryxLMtS3LkutvK0vTDMUxzJMszTOuEwTRNc2TbN03zhOKVTVOU6ztO88TzPUuTpPc/T/Q&#10;FA0FQcQT7QlD0RRNFUXRjyUNRtIUjSVJ0pSrVUfS1M01TdOU7Ty6UxT9RVHUlS1NU6e1DVFV1ZVt&#10;XVfWCmO/WNaVrW1b1xUdVVzXle19X9gSxXdg2JYtjWPZEU2HZNmWbZ1n2g/1l2jalq2ta9sOnads&#10;25btvW/cDUW3cNyXLc1z3Qv9x3Tdl23dd94Kxdd43pet7XvfCYXnfN+X7f1/4BWSnYDgmC4Ng+EI&#10;PfeE4ZhuHYfXmF4hieKYri1NYli+NY3jmOzxjOPZDkWR5JYVZ5LlGU5Vlcx5BlmX5hmOZQzl2Z5t&#10;m+cZy/ea51nufZ/oDt55oOiaLo2jt7oekaXpmm6c0OlafqWp6pqrB6jq2s61reuLPrGu7BsOxbGp&#10;Wv7Js+0bTtV9ZPte3bfuG4qDs25bru277jum8b3vm+61vW/cDwXB6DwHCcPxHE5Vw3Fcbx3H4nxn&#10;IcnynK35yXLczzXN3LzHOc/0HQ2dz3RdL03T1v0nUdX1nW1F1XXdj2XZ0X2Hadv3Hczt23dd733f&#10;zD3ngeH4niyV4XjeT5Xlxv5Hmef6HoxF53per63rwb6nse37nuvx7XvfD8XxvL8HyfP9H0ul831f&#10;b9336Ttv4fn+n6vn9n7fz/X9sx/H+P/gBAEwr/oBQFgNAdUD8oEQLgZA1cUCoHQRglBMysBIKQXg&#10;xBkn0FoNQdg9B8lsHIQQjhJCUjkIoTQphVCtgULIXQvhgUWFEMYaQ1gnDOG0OYdQFhxDuH0P36w9&#10;iBEOIj54hRFiREl68R4lRNic8mJhJh1jlG6Nobo3xdCzFoOgeQ9xsDNGAMsaw4yHACAWBYK4Ugjg&#10;EAAAQH4SQmgjBCB8G4LwUxPjxHln8USODuHUOYXAsRSimFMKsZY0hsjqHcPIkwAwDgLA+CEEoTwq&#10;BUCsFQKYMiACwUAYBgCDQeEQmFQuGQ2HQ+IRGJROKRWLReMRmNRuOR2PR+QSGRSOSSWTSeUSmVSu&#10;WS2XS+YTGZTOaTWbTecTmdTueT2fT+gUGhUOiUWjUekUmZP+mUqRUx0t9oo1HJFUKpXON1vKdAIB&#10;gQXkAnHo8HUoEEbAQBgKnW23W+4XG5XO6XW7Xe8Xm9Xu+X2/X/AYHBYPCYXDYe+0x/4V4OhvpFFI&#10;NHplRvF7Pyki0fEtDoZEksdivEaPSRxw6dp6mDiPWCnXaXYbHZbPabXbbfcbndbveb3fb/gcGD4q&#10;/v9+vtbKlNnI6HVtOd7XMCAcFFIyHNGoA7BwKAzhd+4JrxGfyQc7+dEenwev2e33e/4fH5fP6fX7&#10;ff8fmOcS9vh4HMQQ7DgR5QFWfB9pABYHgiBwFAQjJ8nseR3HieqPhCFgdksTxPCOGoTAC/URJO8R&#10;NPIM7zPQ9URxZFsXRfGEYxlGcaRrG0bxwpamrwd5yGsLopCcWplm6iYCgYCYniYJIFAOAgiicK4M&#10;AcAiDg+E4XBKDoLIydZxm0aJsnEg5zm6aRdmKaD/mwWZemWiYDAaDBEkyUo4CyIUcz0AESxPFI7v&#10;SRE90HQlC0NQ9EUTRVF0ZRtDv4uh2nEaAmh8I5jnCdSFAIBQHh2HofigJ4niKJAmBWEMuKEZBfFm&#10;X5fF4WJZluZJpG2ho7kkVZCDWKgCLZRz8T68qDPPQEV2DZNlWXZlm2dZ9oWjaVpoRSC4HYcRnioI&#10;gnGCbZyIOCgPBMLYtjSNw4C4EAKgoAUQrgfZ8HoaxmmQSRHkYVZaF8eZ8n2AYCgOPZIlWPo0CaAl&#10;32o4NhxRYsVUFheJYnimK4ti+MYzjWNpfaynHyeJzi4J4gFYYJtAKBAIDIOxADyNowg6CgHMCfpr&#10;GOXw8POW5iGeAIDAmR5UloNYnhxjjbYbP9A6RpunafqGo6lqeqaq32PKSfhBjGJo/E8XANBIGJOl&#10;QVgkBmETYn4UxFjsMg+Ekf4Hg+YhkGdtAH6swmlYfY+I71wHA8FwfCcLw3D8QhOsKMYxVEaIAtDq&#10;EYdimWZVk8EgLAa2ymGKWZOCwLY3gWGQoGUXRSAcA9gcSum+ABY2mdb2fadr23b9x3PdO/xahHsd&#10;puCAGIaHgEIil2VxPg+CbvN4fxlFiTgjiuNw3EuWRADCI2Fd2o/X9jZHu/F8fyfL83z/R9Knx2ox&#10;+kuO4uj+VJwGCZJchSC/NuCf5/FKRYbw6CaGaMUZIvQRATAS+onz32IQKgdA+CEEYJQTgoxZ3pPh&#10;2DbGKDQHwVxFivF8FUHAJj3D8HoFoIYNAMBTEMI4NwUoKk1gY36GMNYbQ3hxDmHUOzewXJ6VIYYx&#10;xwD6CyE8Ib3D3DkGwMoXo1B4BcCoEYgsPCVQzdlFSLEWYtRbi5F2LxLofRfgVFZ8MYozRnjRGmNU&#10;a4HxhMEP4ZgvxcjXHIOwBADANBPCiEMA0bDhRkb/H6QUg5CSFkNIdiUbiXD+H0PYWoqhOidFAKQW&#10;IvRlEHAMBQD4WArBVDOGUMgOQYAniQRUfYcwnA9EcLMZIGARBHGsN0XAEZEG6kBLWXCzB7y7HBL0&#10;AUvwQzBANMOXMxZjTHfFIolQ+x7DpDgFoKwmhZjDH4P4xZD2UgLCoGAOwj22gXAYg8ikp5UyrlbK&#10;+WMs5kGzlvOudyhByTxHnPMg4F57ASnxO+fU+5+NRmUSc4wiA3BRD2JUWc1gAgMAaBsLIYQpQJAA&#10;NgZwwxhjMGoPdA5BgBArB6EsWIrBTgjAsAsiU5JVSsldLCWUtJ+mHnbS2mCIx/UzG3TWmY/iDgJp&#10;0CCnlMafU/qAsqf5JR2DWF2CMGIRh5D6AADkKQaRXCdEaBgCFECEDeGsMYPYbg2CoF6M8g4JAbhH&#10;FyLIVoIqRkPpNOalM6aWVBL/S+uFcz2jyrsOWvBCgA17NYCMAtf66Q6nmPMeFhadAJApYmwNi2F1&#10;DJIJ0P4YAyCCFCBIEQNhkjJGACQClViGyMHmIwOwag/iUFIPgfoAATg6CULcWIqwQgUAUQytdKJ0&#10;UrsYXuuVubeG6G/b8fFwSGz2AvPgCVvYIGKHNcuuxXCDADuhX26EU7kXVUXY4kQ+w4hRByJAWAzQ&#10;nBsESLASYdpSkPH8P0fAnhCBuDWIMTY+rUg3CQGIWAqhMAYAaAUhNtZz0qnVdZ1x41iOwgbgLBBp&#10;Lgj4l6OAxVfwC03H7hMBWFQP4XwS+UfOGx14dsGQ0DmIQG4jwziVPV2CQj2DED0GonxiDWOwLIRg&#10;cgmkZf4PoR66Q7iTFWZgAQQwxh+F0JsP67iD3+rbbjExbrd5LycXodOUR3ZTIOBbKw9ssD0y0QcE&#10;uXQCZfye7QfWYzTjhH5mciADs1AbzZmHNyLsUEgHyGwJYOBKi2GgGgQYpRLh8C0R0fg9Q6BeCeI0&#10;U4vSDhvEUKYRodAsgDADki2+Ac3lGybpXTBbaajbzOZggwKNQDx1EOfUk9Z7z50y4Id+qx0atIVh&#10;ACusR26zw2Pkg5rgU6p10fPOJIBGhvCcHQSQswUBBC8MwXQoAFsJI4PoeY6AtBJCAK0Yo2SvgQEY&#10;KcWIbwqA5DpOW22AK367J/pfcm5yeWDniuAg2FUHAIARTewo8CDgH3tMEENe7z7oYtTcdW/95qQm&#10;GAYD3BcIDs4Rh0dZB82AbzUzTfnEYevsJiNIWYlgYhODWAAAoDxICmaIFQHjrCNjrG2MoIYRAlDT&#10;HEO0AwEQNiYFMKsaYlg4iP3DW7iRPNzc758S/deHyDAM6JloehB8Jj9umQengILD8/Yp0mvA5R69&#10;VIUBDrGsQK5fSqQbWtvxvmKxGA3EIHLGU33Xp0DHa93dQPZr0j96h3hMBqCgXA1B1MBAiGoPAeA0&#10;hmDOCcDTeSNjfGaLkHYQgkDnK4pwCIGAFj+HIOseOSdKduJpz3zHmyQ5jH0N30BB7p2H6MQem+ne&#10;BgT9VlZVXnFnYLHF7HpJB99eqAn1oiA3vda1undK6FdN56kHOQfogDAO/H9c/vihMxwDOF0EAJIU&#10;1M9HISDAKgcRnirEcRwawwxWBOCsGIbo6B5kK8tuP5JLvNfp/YRbWY7d/qaINYkCm89OkK1rL8AV&#10;h8ugl/aWC/e/e9mo0l+7KAXAOIm/e/i4YzY4eqC887Apu9EugBFAq64/+Ny7gJIG6GiGGDqDqDoF&#10;uF+GUHwMwCiDcEUFcEiDqI+HEGqGEDODEDUFwGUGqIO/PAwJa/XBzB4WqKYzKl2Hu309YyiHSpyp&#10;01q1q6SumBJCa7bB6Ry6SymHc4QHYIU3gAQ7KwgIs889ASKIM4e4aqCzKywOiIY/o9xCgNnA0JMO&#10;MH2GwGqTOFsFgAwBkCiCsCMBkJEH6HuHiFYFQFEE4EwE0HGH2BObsFYAhDUJRB3EXAw6qHq9iTGI&#10;NCw4fAWIM6a6TEk1qyqytDFEcRk6SHHFHCCIU4e7WAw6WIwMVCAl265AqBFFUn5CnCK3q3tE4IM3&#10;sAO3w31FANHDZF8PbEbGC+S1aHQ1WHfAYA2/ewWunFg65GQzKMU303wAfGtGIP06NCK88IU9s9YJ&#10;FCq4UIO7K7Gn21rEk06/06bGNDKIOAzHe6xEVGwMJGBHmj+wIYcwMhpHtAwH3H87BCWug7KzKIO7&#10;G7KIU7A3nFsAOA1IbHjH4PaMUua+EUgum+OA66eJJC69DDAzWzanWpu6m9LFy3seqDdCwDlJSAjJ&#10;XAOAW4KA9IgMDHrJiN7GHJo34+C1KIMuNCwuWHNHdHg6wIVDKG5KLICAG4HFRIfJuN4MVGNIUIS3&#10;c9ZIyJS90G894uhCaBI/0mPJy+G3awqGFLEEXLIIPA+DqBhLS643xCxKYL1JnJkHmHaHMFkFmFqH&#10;WHMG8FaFuGKJiCaDCD8DsDECK0zJtLc13FGHHJGAA6a/e6EABK1C2ISpvKtDKpvF031KVKFMONnH&#10;8H26nFKITJa7LK4JbHCw7HGxExIlw07C9AkIMr6DHNkGfNoIOBtNuDBNzDQ601jM4LvLgL2H8HsH&#10;YEKD4DqEWEoFGHmH2tSJsDKD+FKE0EAz+0xMNN8zcwWwaMU64/60206sO6aIhGNGRM8unNKABIa8&#10;HGvOuMNCC6nM8/M7XJW/QJfOyl6MVDDI+lq+FKgABFQGXQADnQEUguMDXQNK1Ja/7FlPYLdOALuH&#10;5OGDQCuCcE6FoGOJ7OfOjOnMLHwaWjLQY3I4VCq1MAvCxIIINPnFQIhEhEkOGKZF6IM30uJPnRAL&#10;81EZC1IUgwguJHKJzKs1q30BPSFRgkHRY9ikwmHFhQEDmF1Sa307G6MCdSkCHSpHiuNPTMlRqKRQ&#10;cLsFiEqDsCoDYEW08IaYCAUAoAk8IJYC2DmEqEWDmCjQ4RMwKfAkDS00wMUG1T0pu/03xCnGQIPJ&#10;fJaIhMo91M8wgsOua9or3HeAzGtTVTuLeMU+Eua4EmG7LF0J7RE4QIPPTUekE6Swa8831JfCKCjV&#10;O07UeD/VWD3Va3wCzVgwuA+/1JauJAdUiKHS4LmH6HoCmB0BaFcGUHAIUBSBwCOD8DwDgBCA6BAB&#10;qBkBQ5JJvOtVwuQ6NMSIPUfPTO8zOumBNW8ItP4sK6Yp5CnUUIMwhVlSzWoKK88/jMeIO4fPTSIJ&#10;607Ks6TPAp6j9XC3pJ2nw9YErYAExYEIPJSDkDFYOC7YTT0G0C/Ya1ABRPnMwr24fUbPPXWJxV0L&#10;iHgG6GMBUBkB88ZOaAA2KC0GKFosqAU67RBWnYusZJ9RvNSA4sO02IOuMuIItSNEmABZsntDIywI&#10;O65Vk4HZaJ/HO9i/vRir2609sKTMTMWr7aGjPWtFHIXT8ymClaw/esOFRa4r6F5a+76DwB7bGCDb&#10;LJeunAvAIAFUbVuOFGRCC7HR6rhYyLgHCGWFgBgB0CiHhTIAGEsFsGcDSCSBdVxZZaIqDM9C9O2y&#10;/FhRvFqINU9PWIuGzcopvO4y689MTG5XOr/JfajcOJq/fCrNeAA65VszULbK8IO60/ojEpvC9aRM&#10;Yp5CwFpdqDzduIOCTd1LIEWIO07NkDHcoGyDteJdYsTF1FwIQ4euJbSNspvCLRuMU4G3xYspjboL&#10;fY4FWBkB4CsHkmuAAA4GgHWGwBeAopIaovSmYHu1tEoAU2WyMUTcNdAp9GRGMXCsS61ElEgum3xX&#10;UIrX231IvJa89ElPhc4ALc8mJfmJWpu4VCmIU4HJff8KU6S02MVCw3wjFX3ZqnwuI/iDfhANSGmu&#10;nd4CNhMIUGDhTSWCnhYBXhdFhZuIM/fR0r+uI+LXmMOpvMTHaIZVlCep/euLcHYGyGABWBoCIHUH&#10;pOaA+GmHcGsBYAitmaodQEeEoFUF+PMEaFEB2BLHkKOGwGSF0FWF0GSJWAYAwBCDSDCC4ARZUJZf&#10;lgWpbZ9DMABf6r/C86TF1FgI46+t/PxI8A2yPH8zLgNdKy+6bgnjiI81rHZZ+ITHi61eaLnacy1G&#10;omDUyizamHGIPCxJeMVLEGFJNSDSEFJlLLaIS89NyDBGQDDlbPS7K6awW+EwWIVUe61kSL9kY1bh&#10;4Ic+LIuqDiCLcHyHWCABcBYZO/kAOFWGSG0CoBtJgaiHHBeD2EAEgHgHzTIDvi1i5i8KKH+FcEwE&#10;GFAFsGYJWAiBCBeEsEWEGAWj6/VQ6b6ivkUtzDLROABF03w6M3XdW1jdaI9R+w2IPYfSJM9kJH8I&#10;OwhgTndnmI1DLMTdI/1PnG+L3RvJ9E6AtaYh4MUwawW/1ANAPCKENpEF7pIwgD1pOCrpSIgGLpZh&#10;ADeDJphUar63xJaMVCrhmfY1g1jU+L9odFHogl/PS/i89GdAszBes+WNmE6EAC+DIECFEIOvCEYF&#10;cEkDm0gaaHkHQG6D0DyDw5bfYIRm1i3i6KMf4H4EYDyDOGGGu4WJVnPnTnXnaJfjhoYmRg2INUbH&#10;jU3CtNgNZc+I5NPraAA4bbaIPgI9jkK4HIvr/rqIaMU4VGRdI65PTUGL8pvYXgu3hgyh5sDWxGtP&#10;SwXeEDVtGubHiFntPKWIjVgCy4GVGCe4fhcBXUaIUwXJ9eS30+LFRklUkKZDK3Xsky/spAPPG1XU&#10;7Ibp4RY+E+K3dQWPxmCLe2eGsCGBwB8GWHCHaAOAeA2FMFwF8CkhGY0ZCG4EIEGEGGyHJGSIZrFm&#10;4faH0HcDcC6DAHGHuIQK8K+9+JCAgBABaEiEMD/rlnfTnHzTrsasYGxwPGmr3QUuhoAHy64r7eqI&#10;01rKtIKxHIOIZsOHFkLXQwvlxoY07CrUAISsPIvuaMBkoHo31FhsYgpj67CKZw4A+wg6mFZxqE3x&#10;uwhd0CTpEEMIsGdx/pOD0C5yG3dK01xgnptCrU4ISunUbbkLa/i/eIVxI+PFlnqNPIXj2RFEgwa+&#10;I6JVkRHueLiGsGEFWCCCaC4HUqWAQAqBEEQEWEiDWC+CZjcWmHGGuGWEUEWEaHCHZjoVxm3rIKKH&#10;uHMGiC2DQD7TIIMCCCwDcDiC0CILtrpwKkQua6mIPHjUawW7Bs8AfPSJK7BGbApqNzqIRM8wbdjW&#10;zIb0oAA07E3oCIS9s9txMMF0sryIM9ZoyhrC9c3PRuPGt1sHLtGDU/e3ckiE7tiIzVaD26TNuBs4&#10;eBp2jtSIbCC+FeTXgzVFR1oJ/yi1nymp1xLvwIWwbCDksBDkwPvGM+EIO3dSEBPzDqSNwGwGQFmC&#10;uCyDKGkHBCMACAIAgA0A+CqCcSYIIJWByCQC6CubOPgOMHyGKFuFWEqFEFeHqoyIlvX0EKIGoF8F&#10;SD0EgFKIR34DMDyESCYBw/8Lr0n1YkEMVMTEhUC4LJbfq1dch1/UgJDAU3/uNPV5sIXAgt/dJHjF&#10;RhxZa6M6ndIun1k9UNlXq906S3dJf6GgV26Hby8+M+OpuwaGt61bC4GBz69YAEqI4wbbCCt7K31W&#10;8BN2SIlySHZCnqAAFPThur2J007MTloIS9YuN6G3W6Mwh170zHePs8803VHUZHfhiP1zELgf4H2F&#10;+FkFCDkDaD0Gi8mJvQzOlOod4H6HIG6GsFOFKFEGKGaGypwr03sAIw2QQIT4vm6KEFqFAEWEyFcG&#10;GIOAEAOAaEIEgEyBYA2eawHwFQ9Tt5Un3M9KKG5SQANeol/f06sIN7R22I7I3C+ABIMxCInGRCKU&#10;hUfUb6iLfDKwWuMpaMVCndGpnAmAHJflONs6CnoINMisAgfp8HHctkOp4whK8Ed/yGV/2wgIAe4E&#10;UYIAINB4RCYVCkDDQdDw/EYeDh1FQVF4XGYO9o46o895BCgfIwrJQLJ41KZVK4U+5c5Jg+JlCpKF&#10;QpN41IHu2p4/p8AqBJwKAaJQAEJ6RLKVS6ZTadT6hB3PU486p8/gJWRJWwTXajX7BYbFY3/ZbHZ7&#10;RaYM/HykUCazqhE6+7VYzKf1KmkAWrrfb9Yny8k8mUotmAyn0/H9CwEBCATC4HH411ItmTCjujVE&#10;OxKEL/dX4mUGdVqy27BwWFROl0yiwgBM/sZUmtoZ9tBzvuURu9lvd9v+BweFw+JxeNx+RyeVvnRz&#10;Xfz4PNwpNYPPG0/ewC+0Hu5sbK/3D4Z0A/IIvNWdhSue7+a6JFIw18eXY+w/XH951Ewz+6N8/8/8&#10;AQClhzQIeMDIU7QFgxBYDQbAUAQMeMCHMg4LwsCUMQfDUNwC+r7nGnSDv2DIIRKfkTm7FJ5RWNsW&#10;pcfb4g0VEZwSs5vxuRMciNHaiACGMfhBIKoqud0inXI6FKEC0lom4J6Secsoqug7yAHGIGSwlZty&#10;3J56IU9D0IO7gPRrDkzIO+sbm/LrUO0Es3zPOKlu/OTiGMVpHCIKg5nvB67ryvc6v8dxtCoMg7MS&#10;xaEggDARDCM40CCGYUFkTZCk4WbLoSzLNs7Mx+nqdo6jgNJuHSfCDg6GYkEqP41UEpjaE02wztw3&#10;TeVhXNdV3Xle19X9gN6q81H1YsqvMET0S7D6DgnZ0lgs3x2WnI51oODdsSapp4W4qZzoUicYx7Xc&#10;Jwig8GgMEN1P7YN23c4din08JwxOfj3gfEdx3ez96m9fz6gRgN1BDfeC13aZ2Wqg4G4YDmHIOqp2&#10;4kUGKF1i0qoIKKBD2vxDY8rYSPRhgGiDkswrBeMonKmVUISidoKEvx55mmByIVKsx4CBCVyKd0Jx&#10;fHrvx7Kr0QTMeDOI9cJ3jKtnAnbAN6RB86akr5+noKodBaVhlHAhQJAyEQsC2LYYBaGIkiIG4BOA&#10;BYGgiB4GgTqq/0JQ1EMUA4FAeHYjCeMAqiWCG5IPStL0yzDNM4z0OHmdJsDaNI7HdeyDiILI4DcL&#10;IhYNWVaVsO7dkRunSdL03T9R1MHo4e15oPLAGA72SD3LA0eoiD6u7m3p897NTv5HhwOKi9Z0+Nqg&#10;AJHfD931M+EYUgyjTH3XVer00VnkqsXoPHsLAuCPwestMPy7HtkXR8X0r/eM1Kuo03hKoydXn3p8&#10;jr++e90VX9xGvxwP/E9AEGEAyDg1gM7IDpZzvsIYkO15BQiasjXYU8763nsPIQS1BKpK0XopG6/U&#10;766H6vNKEsc8z6H1FfKuv4bxOl6gHhhAhkcKThPIhoQceo4xmgoBeDocg7x9JiBoEYW4rRTAqA8B&#10;OG6u1CBaDYIIGAOgghRCgFAEoHIlEZcMphTRCFOOLTMOAZgtg4CCEwoogwAQxh5EYE8HAIh0jkG8&#10;MsZYzxkjLGUPUfMaAEARAyDoGIKgZA7CEiQBJRD/ueNuQY3LoVcRLkhJGSUk5KH/fIk8g6MXlEHT&#10;Uyw9D8DiQshGUQpAJ3mlOW4PA9ryHlL5kQg9+sLCaElOlJWWyAjvoRlWWYgxQmoPUluUxCKEyDrQ&#10;adMGZBCJLpeIM1BbQAJljDmkJeaiVQdzXEjNk3wjJuNQhgAcms1wdwTLOyxCb9UEHaWgzpOZZVvL&#10;mISgl4U5CVLelSyyEp5CrrxebN8mstZkkLZ68YdM/CiO6WRBugMCpeSRG+MkVwMgdBTHhGgAAkRY&#10;DODcE8GNC0Nj7HqOlLz3wFlLi24hTbilPIcF8KcSQkBTi8IQAcCYeg9BvGiL0WAtRhDOKeAYBYQw&#10;jhNC2FgKQFAGs7OTIpWsjFbujo9VGqVU6qOnX6v87BQgR1bR6vGDxByJtQOI89JEzVskPLDKlby9&#10;0YodOxB4+pB0MASe9VWuxfTvs1TYQki4CkYsxruQo742LCEHZ0wOwMNJhoEsMwJdRGyOOuIMI2yg&#10;0LLEHVkDKzRvl5i2s9XUgwPbRHUM+VVnryEq1zoAQtF7KkQkJWg+ACM9CUrLPuVdF83yhIvRed8q&#10;6VXYLIqqvMetxX6zfeVWKxMFKGyQG8MgVsgwqDxjQBkZo6BtgyAvSW5au6TxdNxSpxiGxPiKDoK8&#10;Yg2kqAFAMAcAQAR7O9LOA8DQJA7h4DyCwEAFTj1MdA6K7uAcBYDwIb2si1iDWyQWBgg9aipkHeFD&#10;M4bLH/jgO+7CBBZ5Uy7H+ql2TsDlFXZVXsADOkx0KwLikhLLD22vIQ8qtuKiEMqewUZIIIJv4yaQ&#10;vFea9cbJBm/CtfyL15h/yMfW2Qu8lHEgCJ5Et43hA2ykb5eq3sSWNAQjGb68RxZde3GkomC8nlOP&#10;rCxeqLz0I9TGyrM5LjvnfKEwNMsySdYVXqfWb+EWGY6I1DaJY7BsDABWDUIQ6h6YdAAB0aOgAXAT&#10;AVnxDl33EqdvGgIfg8w+hvDYNEcY7yVgBAGAUmwEr3gBIOPoe49R3DxHmSsBIFQPiHEMIcEQFwGF&#10;hF/rkSGuylszHmtUa+wQ6bDwBpDY2x9kWBlE7180J0HEGmXs0EUKDiydJkUZkGKCw0DeM9wojUMJ&#10;HFPWe3bwAatgjsBsnALrGa1xzAAFGLI5T4yewyqYqS5j7qV4d9Cb2N7gW3yADcZzSDix4MKzhBBw&#10;38LC7w04i3tci/Z0UYioOloHBlTQRKb0SgOwuKPXdwAElJMrQVDA5B33FAPQyCBq1Srr142AB72M&#10;Zb15Jgl1eJRj0Ao55vPY+fobj+HuOkITZhgjawQAQWQ0ByhNBetHfR/tJUp0ohofA6xuhpDeHUdo&#10;9HKkIAKAgBQQAlBVCKDwGYJARAfAJe8jY8R2jbG6NkXArRXDHGoNof2iCEgdBaEERYgA3AKAKAMq&#10;ItfEZGD+VGyw0Nhh02L1HyXk/KOpq8ikg7usbkHXrB4q9h7HnJ5OQaTRIyz4iSjiQo28c9nAdZl0&#10;cTyM9AN8rXeBpVSFLoWhuHZJ9Rue/Kv5pIXtU5b1Sj5krruKurFx6ideIcPoa+Z0KP6liCla+Pq8&#10;rnxSxe/dnhNA+6LQ220NivE9vHz6ovKMUJdCY9qFO8uaclTRjuP1d+WX9JLiD8755umSZF734bg7&#10;5eKb7+gDzyjoCSAUQQYMoL4PwTgg4LIPASwUgQ4NJtj4g4rqaLy8RDQcwawYYOIPIRYe7vgAABYC&#10;wEIPMFYFwEbBgpwf4fwXgVQS4SoU4XQfrvYhIAYMIO4Q4KIHYFDw7xLIzxiyzx7yMDMJUJcJhOKe&#10;xbjf7gJ1iyTmRC5DI5MAD35hZhph4tLmwcjEhHp4TEAz7Ig8LL4ACsJbEJqZI+o9rfwhKb5MZk7y&#10;pmrXwg5kD/0Ng5LzpFLmMPIlAgw9o9Yg6aQYZWQg5HYIxjwQwpcKY8Ig7Ba2QqJLoX0SxepLq2QJ&#10;sTY4jIQbxLq1A8h7xaD7YlQ75lUO4gyvp1kSJBcSYg0OxmbzhepE5CpCzmiScQY54+o749DBZepk&#10;adjZEBKJYewdoboJoHoIIXwa4cYBQCQDwVgXIYIJIGgEEPY3sDa8LqpB4fwfofYewe4fIcQbYaYb&#10;ocgdgE6QYEwDYCQsMGIfQTgRAPQWYZC9QhIEAGQIwRoP4NgoYp5F7FwlYUMggOMgw+qRsJMbEhch&#10;khov0TzNArKhI8gg6ghnog53Cvo/zaIohgbHMLwspD7j7csMZLMkAf6d5A4gyb5gcUshx6xlJKJl&#10;ghRpwmslzqKxZCggx7yucl44yZcKJZzU5YqFg74o0RgaspIg4UspiUopcoAgyExZIrIqIaUq0AI7&#10;4Z8rQQkrg4L1AcsUAspoAojdJBKdZgLXpmgmAg6vo9EOAADc7aknIg6b7XzlIAR+EjSJZF5NT/If&#10;Y9BKpGJmpHpaEnrSEYihwZwXYJIJoKIbIcweoCoDgFYSQTwToKIIIGwA4AjU0nwsMbSRkDqJYdQb&#10;YZMEQQweYfTvgApfARybID4CSpQ2S/ypyRyqEz03E3M3QhbgY9wg0NRqIhKDxeJdBgb8g40uYgyf&#10;4nAvsr71QoD1j2gscXTTwgw9B3D983Z1Lj5mrmIoxaDJ8m7yaq4bw+qvp3E7Q2U5IACvqBAow772&#10;EVggxeIMc+og4FM/ATs/U7Ihc8jkI6Im60gp5CIYNApeqwgbAGlBURQ2Jlgqskbd46QoSgjkJKo6&#10;TJ62hepeagwAJ3BmqF6GElqV4AE/w7AoxKsVMNIh7G7bR8RaphAg5F4oR3Qq57E64iL3jGUxCFIf&#10;QXoV4WIcwegfAdAbAY4PgRQTQxIfog4GIHIIIHYHoIYGwFkA43oEoFwHgHAF5gjZE0AACL6lcvYe&#10;APINoNwaocweAhAAIBUEYSAHIE0F82Y2qRdL6p89NO9PEhb2FCAABgcYQAB+rCoq7DB2ZACwawog&#10;z0FLgv4q5mtPhHrcD1op7XxCbmMSR8NPJ04qo9c7woCBEvUl8qAAB+EOlTIsBYZG5pg8hnMtAgzX&#10;xmp15LATdWazwWwg4OdXALNXQpdF5aYjRHrG9P4pwZFYiYggwXNZCbISNYQsZlj2E/4gz2cWYfhC&#10;dPktgi571P86gg7J6uaWQgw6VAQhUixIr5ABJ7A+o9EUZJaGjZYfI+ooxHp3SVMo06A+NcVHS5qS&#10;Id4JAEYFQXIb03xARP4vQvlLpSyLjSaMCSIfwSoQANgXIZxmwhAAQNIPwR8atRY2M2lOs21U1j9k&#10;DZMvhG7PFEJdR5r0YACZzkpATGhFZHsjyGA7wsqvSTAhNaQpResrChs5YClkJpBephEQivgi89wo&#10;E3U9aY0oVn4qFbbBJ8DBZNA7D2Emc6wrM+oMZ1jJ4WVrlUAjVnT35oQogmpao78AwqIqtYgZBesr&#10;QZ4H9t4IluIs5LpCbkIoR71HIhbjJ41ToARpx2DCsXorJ+BiJiTCBh1vKyB1sSDjgAQ79qoABdB4&#10;SZ51DBxb4tZE49A75F4q5HpkZ3FUtfME1fdftf9gJDVghQNg5w68E0MbiSITIQgNgWoZQcQhQMoP&#10;QRwJoHAEg31jkhKR9pl4V4awNwodpZpZ9dghLawfBHqUs8Q5D4wcsoKLI2Q78kS4rcrc8PQhAq7C&#10;qdAgxBKBF6F4hOJF5D98AhC2RaE48l73z4An1RV8oljj5D6EJBtFkiggz24jwg55UQwReAIg4MuA&#10;hz49Q57clp4CLBdPd7Ig0jIjAppeoZuChlRCLiNWYTcj4p9lMuiGEOcqmCRE9auB17onxHooyBBB&#10;MAL9QoAE2F96BeZ1hHooRlheIoQoR+F9pd475NV9NsQAJeNvpZFxN0SStflf1gFgRAN1NgzY9L1M&#10;DSqG4foSgPwNoXQaFicugOQQwR4IAFh4Y3t39O1+eMuMySo76FheIg+F4EzFA74bOOJ4ELmMJDYq&#10;5LYbbz6x1jRYQnzEdmzEpgKBF0IAF4xKg8jG8/mM5ORLpbxercomrgNj8jgAJ87Z+RY78AOR4gxM&#10;bOY7+PA+pKpkAJmUgqpKoUWVEp0UwsuHy+QgzG53UR4cJc5Bs41o4pr2AaOXRF9WoKeXwJOYApY+&#10;phEi4hJnWQeEIsQ9ZhB+sNCvuNs8gq84Apc3og63YlzmAnxdCvpMd8hXplhNVr5E8scztyJBrJ5m&#10;EQLPlHZ9QfYZIXwYAdQeplpAQD8dQF0djZOKE0RAIfQZ4Y4ZgeYfAewZgZQY4eofwCINQOIM4CYB&#10;AAr04fAdoPANwN4bAdAeQg4AQA4CIQoSASQFYDYB931OaptjshWRelOlR1K2wcda4BU9AhN6Qg9n&#10;pOUWLVog0QGiA4A+quA7GDwA+EAAmlohWTo7WlZXUiAlw9BMeDdn9pLfFpeRcJ9NIgzJ5/ohJ2oe&#10;MWwC72AM2r4q7ioSWsYpemcVQi+mIhFpwAD0ukYponQZmuJaqFmuIZhGYVAlZDw/AkIhKua0Av51&#10;kAI+pHubYi5BNGAg1S4CIpzYIa7cpKq3glwoR7sK0dxqVl2jIhI+tDj/ZMA9IAGmsw9fWpCu+fd1&#10;5AAeoOoLwLwbIeAughAAgOoRYTAHoE7qAsQc4a4YoOQPgRIeu17BIDoFyl4QgB+neMWkq/94O0g4&#10;x+o+p3Wb25m6QhezDDwDsMiZQ+58oolYNVpM+swAFpV6o4J+pebkKb46RbzmO8W6ZXZ1iVJp2pzZ&#10;Dj57BnUV4tFQ4bFczzeM2oggxdF0GZKWJfzLBqANnA4Z3BIg4P3BgJ3Bwpd5lw4DiBplhEZBKFg+&#10;s4pdeW4llVAb4anEBepigUGr4M0TYJohReJCbFxKq2VfAv9cgd2UN/QhDnIoIk97edQpfGOawk63&#10;osq35KtVY7lZhX+cBG+Q4AYq8+QABHpHqb88wi64UYe0e9qqO01hZAQUIRYOwVoYe/QhIF4IQKwP&#10;4N4LkzlU4fYTYRIPIWYY8e4hAH4KgNQOQLwJGcu5BWdOl4E2/Kw39sEAQspEbMfP3Qohd94bnIIA&#10;Z+B5vD2G4k5kBWFEofubg7m6ItVZzLrkMiMzig75IiPS/Q3UWHpG6UYAMkrW4tOm7aWRVU1DQ8ND&#10;lSM6QADfhAkt6BDj4JfXQg5gcpgUvVohDCh/475nQ6VWDd5GInWYoAGvxCwpw9cpIaoqqOg0xFIU&#10;3a49B1hD9vtT+CI2T17Lt+4AxqBhDX1yAoRkHIolfcD2PKog3Gbw18I7V8dEZX2Qwgx2CBuwdEab&#10;4ox+p3R2C5WdfdyqQf5YofhBu44pYeAcwbYX4aIcwJIIIHBgIA8hfLFMJAIbIYwWIPIRATrr8qKo&#10;AMoOYQAJIHKU0GAfwYgWIT4RwUAWQxTvgAIBACQQoRwR+MGxY4GMdj3UQ3uaveQBZo/n6G57A9Yo&#10;QiZBPUJXPoIAGq4/YhTOp/9bhEurBXOm8PArd7g4PTIcRlnfYAIiZ3FFvovswjNV8tcHeRBIPYAp&#10;09cnkK9pmtfqADIhW8B3R3GAIRZ/YVQg4NHwAMnwQpfrM5QkpLsgW/5BpqBlXGwARZHrgjJeuOIb&#10;KDxLoR/zHA4NgKnzk7on3JJ4Vrw3uPGTbRLD5LA75are0qI8hnR5Q75+oie+4hWGQjnHoAsNAjXZ&#10;oC5XxepNRep5BlmIA9AoVeAoBHvurY2diSofwfIYIXAV4T4UAUoZIbgfgZAY4WwB4A/PAlSiASAH&#10;AKYOIAAA4CQLYMALgN4NwOgGoFSBMJXjGKQ//5oeAQYO4OgZobwdRL4AwgAOKZeMJSJZDBIDAELh&#10;kNezwdKyVijVSyYT8hsNI5aOBpLBCAUZkUjkklkqalBnlUMO8tREvk0xmUzmk1m03nE5nU7nk9mr&#10;hoD2oUMA1FENHAVJn1LplNp1PqFRqVTnziqz1rEiBFbCVdBlfAdhqljmVAcNCe0MEVrA9tkTuuDp&#10;uUMD11Bd3slkeN7c19hgWwATwV5mjow2Hf+JhgNxggxwEyGEyWTymVy2XzGZzUjvrmvbxkuMBob0&#10;gB00+fmpb2rfutBWvD+xzez2lkfO3b+5xL/yAEEm/0wBkW5b7440M34kffLLfNcfPB3RVXTCnVmW&#10;3fPE3e9wAWzsyAvhB/jdnlhnjB4a9U4zvEuTpXHxa3zRn19EM14KDv7pMhyh2wAdUBPO8b1A0kRz&#10;wSd8FuWfawgGf0Itafr+t6/oMQwCMNLeuK5pirYEQifx9RIhjYg+/Lap28p2HXFyGRFBsJoY/q2g&#10;O4LduDEzYxTFUfLG3cfyEkh1m6ZoyDEMpbGIaJ+QiAIJBSbRtGYEgJgUmpUESM4sjwTSRAMBwLDu&#10;QJIj2NwsAO/0hzYshZE2QpOFmZKRDuRpRB2EoIKcfR2j4OY8m8dp6JEJoyDuLIhBempyGuYg9D8R&#10;x4HyjCRgCBQFgiGoeBuBwDAIhh3HMbpnmqbp7HwfKSg8FQfkQQo5AYAbhMulBNJUM6WJcmE217X1&#10;fobEh9OJESRLWEUbWBZVl2ZFUJm3aEgpi/rqgor4GWTZqMuMfBwW83cbWOktvHAe9zP7Y7wgLbSM&#10;wmbl3xFECjhCzduKscUGwbB7exsuoPN7dmA4FgeCYKhluXI3d1N21NKgBaoK4iprnnGemLR3FDX4&#10;MpdzHvikHg5kNs2W4luOC/YOruBaRRZFx1oZDQIwwDBaZqQGboYH2dEdnia5bF6Fu6z7sN7f2KQa&#10;hgE6VCdhYxHqZrQsyzGpqhQ6sJmsC9rT85Q/rK2E1ZvN3B9j4AhbdrMtEJuDpCSR0hd1Py/MJrgd&#10;0RRs3e1tNAzEMSooDXnr1mXdeEI30sLsRy02/we6IHHlyCGRAxwQbfjdl2ly6yHab5oCIIYfmgb5&#10;5JIChhm8bIeBCCSakMMYkD2TxcpKAQBgQM4+kqSI/DCArT81gM3zjOc6zvPM9qafR2DkNA3m4dh5&#10;pEKY1kAL4jhkmx/n8ahjFqQ5IFAeZ8n2qQA1YGg9DuOoNAiBDN1tXFdDul5EeB+37pFix6YokuIg&#10;qtV/EAYBK+HhAVBI5yGOOQax0kpwVrrVb+4JX6Ah1IAHaX8wJgyMtgNWbtlS/ngMUf0cFebIzJG7&#10;G7CltoAGVLcRmQtlTKHLE1YaixarZoBw5h1Ds2Y5YfOQdI0EwC6jOuKAC5REBPmolAIYV0CQF4oQ&#10;8Jie9upDF1MohMkOC0FCGQfLqSJES0BtoiQe5Rv4cY0DDjUQwTsbQXxvJlGFaCIjgrVZcQyKAF4n&#10;HYaOctyRW1uRdLvDJ35M13vPPLD4cqtjPtWFCCWSEEoTmJgOZ8hjM2YkiW4lMbSEz+t/bya0hkoR&#10;+kik+UUhiMpRExWudhhpDAISxNESJG0SSMn9kkYSAo8IDsNiM00hZ/UQOOb+iwhj/oARSR+5mZRO&#10;B+D5HgGEJAOhSDAGu/0EILBXi4F8DsEwFSajaGkMgU4pBSCxFiK4Z42oEEjASJYWwwg0hJBpM1Ib&#10;wk5J0IynZPCek+PLea896JGXpvVeuTsc42xnCQEiJYa44h1FMAOEMKQWAxBYCcA0BC6zaPwJWQsl&#10;r81eT2pIkOA8uySryKPSWllLScG7XItw/q82/loM/SgmKNjBATPukNhpxJXkLBNUNB5Ih51HHJUk&#10;hgGamSxeQ5cz534hAWp2ZWpI5Kj0DAAupyjDV7wvABTs7pODDoLHef0EdaYcUurZW2ZSE2wsNN7W&#10;kEZ/aTwFKIUVE9ayboiOIsJv7gSlT2r8bmYBDTeonb+j9exVkJoPXmuokUFILSXQyhobFmQxWbWF&#10;UwDIr7QV8JGy6YxCzRINW4b1a8KzsFoP6jgxJwTgonWuTKn5uasmdGdbsV1vQ02/fiZerNVyGI2c&#10;of1hsFkWWHXUb2ndTjiFomZLcpLf0RWHdoUldSwnMrqqKTRdViyMnBccSWnpM6YLeKwPVBrf1hLF&#10;IWiBrh+1yQrrpeKtxlbp35IyMRLQQkuvkIaBcEILRCCOEmGQKAPyoCxE6IUNAcRBDoHmPqS4Lgij&#10;PGKLQDADADX8MqMcWwphbDHmuRkLAaA7grA2Awpw/B4iYEgJYco8S0kZB6E8LwRgaAlKYPwaIxxi&#10;i7GAMAco5ByjdHGOgkYBAEApBOCYEAJwWBICOEYEIGXWJDo8rmkCu364gzEWOzI2GFHhaUAmICD6&#10;6XfzHm+HZ2GwwJOiaQDZJVhVZrNCsktO2Y2SM1ECRUsJY2eJKZ2SxC1jxZJyw2Ch/X/ZuMkNfSkf&#10;wELzMloKHxDDgxIK2QzTQ5SRROjzbY1RrDWmiZCBzOGrdXLNi2gMhdTtDEZjFUEAGtKmE+rKgtpz&#10;Gp7MdXITJopddGGVRFVe9ZDEDXnIZsJb0VjwrzQeH/awtdsEMDntsLO3SZVwNWw3SDET3oEAfokk&#10;aE8+NntjbIALfzgoPWuhOsxDGGnYkOrZBott+ROMkhNe8gdFFrP63WKpC73pPNMzPSJYbh1KIzHl&#10;l0vjEncMBBYtBJURbwNMdjTjiyiwzM1eduhcG9ABQfCs3p+UToNXvx+I5jpbavKlfvEA/x8hjCMD&#10;MTwvBqx4BCDUWIuBZA3BMBhIAwxUiPCUF0Oo9B9j+ABygSIrxkhuCeDPmnWydD7HyPceY9R7kjdq&#10;BA6JSVaK/y6/J+nXO3Ez4eOSJpXTexcIWv5lXb+9MBtIeYheq5Zk0RFECIGyySH9zTTvvJlKr1ZI&#10;Yyi2pJNbmpXCWsnxuz371IXHnf3jKk1ZOCse/BUH9VXczZ6pxJWfsvIzE47vIgARULgQxefM+9+3&#10;9wVCOUY+FABhKW4jJ2FyXwABJhDZOoljhZghpmdJPG1H+WBGXd3TwxY+AZZuu5SFrXZQSX59WvIF&#10;ff0Ej8i3Fri6/R6Mkj+n+ELccsJbi6l1cZJjuqP27B/8wN7Dj+2AiGojDOhZwBBiwCApQDAuQEJB&#10;AFrRG4tgCGj+tACGu+h2D8DXm/ogPiDdlhEHjRHKEYEIoxPiNLFqjOviDejRPNCRjdj0I8pdm+h/&#10;j+o8n9QROEESObCpFhNcLYP8rqABM0kHuEh/DdjtjIEDJMvcidQbq3B+B2BsgUgWAaBuB0lCOphC&#10;BQhfg9gvMGDCB/h+B6gzAmAehOBchniGAlg0BEBaBLg7wkQ2oBu1svqRMww3O3tEC9iGHKEROXiF&#10;tSIow6Q/jaGwmiDIFjtJCdH9KswMEIqUitqnHHRDCloOGxDEj+gTxLCSmOizQVkCj1ievkiRDepI&#10;MfDKO4vovminuXCrLDnHEDPYCRQJiRKxDACGFhFiEIvuD9xARdRdiSqoi/P3M6jSCZG6oKDdj+tV&#10;vFibERGwkGl1K6RXH7mGmwkJj8l/IgIDvqACl/P1CqRajco6DTRRRIIgIijEoYj9jgp0BYhBx2CG&#10;AnR3g/R4iZDdl7v6AAD0N0HHKsjdqnQjiGjPqsx7GGt3AAkbJVJSwejelhC0BnyGlbEQBJyIryie&#10;pTsPv8Ksj+rHiwjgoJDgj8r1jgvOCuiGJFIgK8gDLDs7D+vTDFCMojLsgBRCiwtlCsiFpkDrCSHE&#10;yWiGjsOBFgkSIGSXDEkRDdluHMwdkwCijewNQbQhh/yOCkq6PIxeCTQlK2h0hqhdgWgbAjB1sbgI&#10;gToUhoARH2jKhghRBAggAvhAETAeAthtBhhSSLSqS6FlQ4AAKQu2y6sxERIUhumGl1DkiGJOEJxQ&#10;pIS9zECoM5DVtzEDCpkGqzKsrsLxjTKnKdwIidtYqIybGIpkiRrKEAPHj9ypicRljVt1iGkTmnjJ&#10;PJh+DejkxoCcl7vDAAHJjHTYvVDyo7iMxZALG0ihNOuZNPzEziO3r0hwSfTVQHCZPvtLF/RICZNe&#10;h3tfksIdNQoMKqINAARfBzRQDILFJUCxlySggAPUJYiSpDoVnKM0jsAwT3IxCGBRz5AUz6CZRSr4&#10;itjdjsP5Dwi0DgjkrRQPh/SaB6mGkRF1SMpViGlrqnREnIGGpFSIhJl7msAmAv0LipwcjUkaLBsm&#10;jIEHuKQeAADRLmjILKiFkHmZjDiGGyC1mGoDyfNxJcABF1IVzzAIEGjiSNABmUM0jKkGr1o+v/CR&#10;HMkHmRv+yjjTKdoQTi0iSdsxhuBihVAZgeAroggIAVghBxBmhdgGk1DKhxBihTAPy3JLgRgkBrBu&#10;BbgI0m02jZy7y8qR03KSv2DniGTeiGTpCGRRUA050/CGzQILu/mQvAi8jdogJdx7CRDgkQKd1Co4&#10;kIxmDlzggQPbCMzZisEHqhgTCfK7h4GkmlTyRqi6zcCnvZB3TqCfVTiGLEjYxuCcTNCRFrn9JjzO&#10;ycU/1cL806hxtLNMK+kIlyOPLTDGNVicL1w9tctCtdodIRGLPQi1xuDPxsSdtigPNjie1Y1hgG1i&#10;iSKzUViF08CFhf1xg61yiGAZV0BM11VSgASSnIiFx8Q714Dxt0VwiZkRVgjsDbxwSCi2lqDqqdnL&#10;TuL1v0BdLehXKnBS2FVrgAL1tcCGDsF8jlqwUOABDgkLO0JCydSnjTGRwgyTwIDwoVxcAOuACrFu&#10;LrkSLvCxCMovAPCGTuQKj9D+UOjJID1vupjTSnQhkHmUPOgAGKIgFhLwiil/UfU/yrK2BuhjhWAZ&#10;gdgqh4v8gHgUgghxBnheAHUvjKBwBiBSAQgeguqlgSgkhrBtBbKn1c20ipU4MwW1JlQ7DQCFvazh&#10;gAJdoDtmD1NnW3U2oUIVDlj+1N12CyC0KsjP2KCMl1GYqnRIVjirCGWSONEIhs3J2ZETidvSqklw&#10;C2l/F71hAADkzMCxtoBwRTEMXLmLJFV+GZvUinvVxaESEai2myjI293aplTfsbgAM7SJicmOl7vi&#10;SbgKCcTCDW1NKhoBkRJODdqVF6CYwXDDRsvrADjUDUr6jl1WgPxuEGmwkRF0C1wIg+Xwj4hcCGBI&#10;3zAd30CZRJRjLtDwxBgCEbL13vARXQiZ3fCrC0V+DemUR/IwEIpDrbhvhCYBkG0Lgvg24ECajdi0&#10;D3mOzJoWC7j0UEh+1aCFkRLpDEkHl1GGtcYNDwiaz1mlGGmKFuWNv93aCG25n3CF1mwqVkgINaiq&#10;DdmXD3wdWdShkI0jC23QDwluDiXPF+i7C8W02kqXB4hvBjgUgZAehzh4pSgGgRhsBvBpgTgKAEjK&#10;hhBQhAgfgwS2CFgQAfAuhtSzqOXbYzCd22Q5YzoBmSjjTbHKpC4fDcs6AHM7Y1zi1diGGIGJKfDU&#10;pdogXPTvACGVKdkbU9CFtmjxxei+RfvirL02CbjdoxOTmUGVXXCFmYxTi8rChvrACjCkWav6jWji&#10;IV5M3TCxkWD3rDo8zHY75XHgRvBvm7i2l53BCYvskPAAWej92jiZ5DgAO8Yhn7ZLgADuqqiaWYiM&#10;3sVXiaW4Y9Dqn/CS5f5jTtCzDmgtluDuhU5t1HiSZfs0zyV424gAZTOkCdKzIKX8xFiFjelj5uiR&#10;zpC0BRZ5wCBilrjphVKxiSL1oLTaYODUjgqdtV12ZcB0kRGZl1JFTADxDxjdt0SXiFrjDHYJl7n9&#10;NcYTlQCF49pwCFkJizXPZgmVipW7EE2N3Ih/M0uWDYjgmXDDq5DIH/ZNW1YiqXB7h0AdgWgWhjBu&#10;wKCFhBBRBfA+guggjJh/B8A2gpAfhKBYhlCGAog2hHBXBJA45X6qiZY0y9arGCzFhvY6Y7CSRBDb&#10;52i1zoatQkW4VKVLFfogDP4KiTVZmL0UCw3Z6MiR1PPaCj61CSjdpFPHZMPmZTgARpNUB+rICj36&#10;ip1Vu74haRCZzxlzQFNVpciqIxIRjTM0mUTV6zbNlfV3IgmH5oY+Cna7iFrA5QE1xMFzNh6/mZbA&#10;mNzjluM2K06yiTZkrEDIF/WGCRTrz8AEHKPYGOmKEJ7TAQoJBTbjmeBHCGA0bmAybnR5jEsyuYUQ&#10;DUz+ACi0UWgRU+iTVvDDCGEJ0QjFjGTBCY5YkRGqBqbkkGgm72NrA/iGL1mXTyJRjEnDgBkbRRCc&#10;bPbspFR7PjZIV2of13gAaIAASRMtwJEXJFHM6MaxgRM3H9XUkI1q7dCbi0GKUNGHcC6MZqAJjdmw&#10;yTVtNVqsjRa9Ti6aKXB/g/gwgghBBQBg07gRAbhghhhcAVgNW0CpBlBahNAjApg0h4h8upKthMhc&#10;BmgzAjgW7Ocl6sU5cllmxYVBgOZ3iGZiNFvr8nvcsyjdm/q6GNjsZ+isNcP+j+lrq94UUBVJB9kb&#10;ZapCiZbbEbETxIbFTyqmzzjCRP7WaZCSVA0WCwkT8KinPklhEKjID+7Mzl8s9FDL7zYciwjk7Jif&#10;EJmKTyZy7oB/mw2hjwlj9Il2FhS/bxVtmQifVpEEnM82CjzYnCBuV+Pf3piSXcCGXdjoiGH9Aodb&#10;qcAABV9d1fCTaCtpACoVx9Kjjdw+gLiakRIKPpydxHiwoKKwNV5oiY7PL1hFdrM5iFpHFrmOr9m/&#10;jsSCLPW9SqjE3Jhs3NADmY2cRzgOnLERJDkJ2dj+kHl/a1Didc1WUPiwmUZ35fjRM7ZbCR8Ljn2U&#10;h9QaCGjgkbVngRG/qs3uEIj+qdjsFhGVbJZQzicUKXBtBihUgagfgsh5B+0RAYgiAqhUhRBNgSgM&#10;gHioBqBiBXApAqAxhth01PybATgfhnBkhcgOAH9X9F5X8mw5+flgS/FhDgxLATzY48qp5j+huuT7&#10;qwjBZ9H7EJjPuMChPiG/l1D0HHM09PoU07+pRZiaEGlySBjTPRTwiR3RyTlj+ACd5OFhTXjgc3CF&#10;7eCGvADGUwCriseEC2yfD+2jGlenfCCx9fzOH/1bipxMigIjXV87iTc6TlTqmC5idZgHCm9ShznM&#10;xWD1PYTm6NbQ6OCR0gjnjdtVdRiMhefVg8fWiGAi/YBD/ZVIB/c1CS7rT/RwpIDdjOmGmZj8tkqk&#10;zaNCAIGZjgj31ph/kHxRZeqjKkOIAABl/pQBBZgcfracgWvuiMqdDBERWcXICb+7qnRFB/EH9Acs&#10;CM/GBwpSM3WXCRGO4AUNwelq6vv/jEx6ih5EW85FVfiAP5wQN8wV/Qd9QkAQt/w0Aw8CREBROKRQ&#10;TxeFgBxRt2x2MgOQAWRRmMyICh+USaSSuWS2XS+YTGZTOaTWbTGGv+bzueT2fTZ/vx6mspENLrNk&#10;ywKh8Tmo3HY0GQthgHAeduJqMtMp1NphNJt3PaWolTsU7FgdT+1Wu2W23W+4XG5XO6Jq7Ge8Rk73&#10;tEX26X/AYHBYOdvjDQNwTkHYsN42ZPzINvJRkF5UPZfCZnNZvOZ3AubQPHRRkQ6UEafPZvDPhva1&#10;96+MgbZS8G7WMvPcRnGhvFg6auPgPThRkLcUJ8eauHlPbmRnLh7KgvCOjqO/rRmUB8FduM6uNuJ+&#10;+GM8cJ8ULZt7+nlOGchT3BL4d/VxmKCP7RECan9fv+f3/P+ubJG2yB+IeAIQQQ04EMIdUGo6dqMv&#10;w7LZAMl70nuxCMgjDYMQ7ACfm/ELVpAAYRRM/C4nZFR1xYljet2jJ5RkcsaIyBMbg7HMSJfAUCQN&#10;BAQQUjKDn8MMjGrJCMkrJYbyamR4Sgc8pJk3rcHmnLyPI+TDIyBkvPMdMwnrMaMwM8gKzQl5uTXK&#10;yMgPN8TBFISVpzEJvwuhJ9OAccCIzIAIUA8gH0HAjWm88J+xJOMUJvBp1QfG0bwujIL0q+AJJrR1&#10;IIXRESQMDVQN6jKcm7UsLz6lcSIuE83qslbXn3NZuI+kFFoimUiT25ixIXWFEJzWgBwollAAgDNj&#10;oKfJsWXRCMwVAyM0vNAKopD9rMBYFr20eRzGkIofCEZRuwgmIHA0EgoCItKXnwd5UFeWx9H2fqYA&#10;CAYpDiRZVEYOIBgDbWAYDgWBsCuxNLwM69L4v2CYbhzNRYdcVHYjMcg7LwGJq78xnrEjShClWH5F&#10;keSJlRFDQJVs45Kn2I4naL4Jy0R4yIllk2CEuczmmEoHhKRz0iBMgJ24R6T2yjLMwwddvWjNi2OD&#10;MiHJqeOaQBbns89dd0VE6I0RPdYahjGWbJsuzbOmsH0dLsvYsz096LZzTyBaCVyJO08wpj9q5Jjj&#10;voy2oGg5wbA6mck2pW3tpsRRCKYs7YFJftUG6dQGoJY0BzCdzaMhRzxSdBjSN6qlz8VbjiKN3MJ0&#10;zylkiQNuoAIpwYOOix7IGz3M8wNYrn74AG/I2+aF566x34niI9+UljqHR4yM2m9wKJ3OsQ2TInf1&#10;bj/Y5M8MtnwnMiRIkz7BH2J3fR1ciVhbIAYxOMdpX9B3dW2LZfKmW4OHTjw1hUZDSKKtRuAlSZCz&#10;suQQEjIeSESIoUcgbtRjaGzPtgkYMdA2xmhdCyFMXgzRwmEAGAUA4UAzh/E+I0OwDQDADgrC2F0L&#10;yeMGYQwoO5fREQwhwyRQyyUSM5BK9wmLxnmnOMu7aHMR4kFtfm/UhalQLqXiSSRZY2CckUY+hRAj&#10;RWJp5ZuQsiiCjem9iMABRCAoqkTSAq16hDVSjdf8Qtj7OzAjajo40iaq3mvPIWhRID8TMvBHERl6&#10;S0yWKIZSm+KMiZFSLJ8Tk9aF0foJNQZ1WB33WkLaescl7q35nYJQ5BkrP2emkNNJMv5OUaDlcQTO&#10;QaaSXKwPWrA/DH4IkZEPLcVsuSMhrl4kYMJMmOJ7JyTl2KgwHszfsAZ9hDXXEHVgiQ/B+GxJeJ2g&#10;+YUACJobAipdB6FycvDAAskTk40kDVSIJidAMZ1TBOATlCicYgEzVgrIjKBIIpAgGT5Xae0iKIQM&#10;RRS8TiMp5TskRIklwAIGmMtNsZDCGyplXK0CpLEHsRjOAJZKv5mELQUpdjieZZmlcyxOYhD2MPSm&#10;1PGRi14KUrLWPYeA6BMCPEOJESwnhxDsHoW8AIBARApBmHoQghQuhOCHCul1SalLWhkXkhZe4asM&#10;qXVMuhOYpkZmMqADRO0LoZIXQFStVKxQ4a0cxAwJK0S1hylZw1WFB1aJekRibP0iTRVuStjDgUrN&#10;xIWeY8ha4hHUPGcc8x0zqnXIWlU3FJQAu0oaZlu6IaQERlpXckj6zXxqrHZuzjZJANyAQx8/zRXD&#10;WMq0qIlbTDlMwAlQJh5OVZIEneialRc0iOZStQchKJGMPbIeS9zMyCF0SJY0ULdx5UzaFRcuv5MT&#10;EQFAA9giZ+EFNFde7Bf5Cz8Emj1Qkh5vTsx+jWP9O1wrvOwWGStZpC0SXLFQLW+BGQcXzEnfWR56&#10;YiHQMqT6wI6EfEPRJWAC5br+k5QISZ2bg4x3BNGQuzA+53GyPwbux6sDEIEccjlyES0wksVbAp8J&#10;B0FIUidKmZKRLrEHatD68VnT/0txcTcfg9B1C3FwLoVgsBbDtHON4WovikkwAUEYJ4SFKgfCkFMK&#10;ITAjA9PzjHKGUS2VNYTU9hcN8pZZJgzNzKlFLHwJ8NfMSbk4Imy1mda1BEQpEOi1iRTG0yELdo4E&#10;mThkrJYOO8bGCBFOkgN6xZ35PlYKGfESB8uLS5WqPYQ1REEbiGdZ6z8jOczbEuk4+ik57p85o05p&#10;0uGcB6m6Mbag/7yEWxeIm+WCKpFSyyIjD5kVnyFnksKZ2VCNKSUbAA9JtxLs1DfSIgpulvyVix2M&#10;IPZBGQg7LEXs0mSsI2zDIdsQAC035q+PCyF9yXptJ7QJhgibUNalsYnPzFWqABEmcgpc/DRyFtFD&#10;TvGBgBBFb1kIQvNrSifnrY4slVp+NDkgLjWUeyRCcokgG0MhdbGpv/mHuAAR+EDWOmoQuBWJiFwD&#10;Wm38lZJlTmQJzdskRu0LoP1cATPh4SckmahvfTxnsYcvJmP8fw/R8D5H0TEAIBzTgCuzzLoGnsqQ&#10;0ht0HLOoIrGlvSTyVMCkDMfs10bqRcb+kZagsWKKBEBZkAOysmkdBtKI4SggnMCmJmroR1xYqxZQ&#10;FqlElA4hxjkGDVlXwACFDeu0M8kRQysHtGlnjZEb6eSKJx211PxHQDVp264kDQJLmOQKQVNouJOX&#10;Dd2tmCJ2MebEAAOfGNgWDB4oGOzps1LzX1EHfGSI3tWnY8EYqjmx5LAp+1aaQsUHuQWe7JlpcdxG&#10;c+whJEdHkxr0KEUYw7R1eetGHhPwhR/BN1EMzgUnghNBiDkUQoh0DFzQARtoQLP8QqvyE5VWHz9F&#10;IWQEjJ6kSNqu5km71IXHQZrcHokIpX7uYAIdkFfaQMbyNmIW4mcGse6aRkJy0assOiWS7sJyQUQU&#10;OyjaY4QMRIQI4OJAQU1Uss8SWw11A7BBBDBEAA6GysqiyxBGqSjKMkJy7GBALW4YHI1EN4MXBTBs&#10;Jk9gIWVW8ehwcmHUkEPc5cJe0UQ0Q4Q8JWQIMQV2UQJM0QcgPIgG0QJeTyjatA2G5+8qIavKwa22&#10;AYQnAEM4w4HTBm/mJWy4NAaszdBvDWs498Iy+48oJxC0esIK6SBC6WLcTyPWVQAA1oOKIzCIIWm0&#10;+4YESIQESIJMrQBIP2nYHHASPCIodi9aVBEaaC4UJaGbEyl4DWQIBrE8SWErB4Iy/qG8+wH8uwAC&#10;PIfmQu+0NkYwN2UQTsjsAEQonAq0mMJeUQ7MRVD44cjeAAJyVaQMYsOiZcRUIyQuDhGUZmUQENGc&#10;B9Gg6wLUY4TsmeJAPI9c2oLoZ6eakMMgJMPxEUIpB84cdisYPoImekUueqG+zuIaQogiVgmWH+5E&#10;AKPMeMlWn+IqAE78TeYxDVDYLe5iYCGkF2FGEWFoHIE6EgDyANCxBAFyFCEWFYG0AMEwEKDehZID&#10;I2J9BKAAqg6LI4ii0iSmr67kAmLWWSMQSIReMdJFBtFIzYaSA8kW/6HyIyTi6iJe84Hevy9AIW1M&#10;HWasOiYmZqdKIiWKPJFEocH+vuHvDJBqLmZ6lSoQ+4cuP0R6MgZUzMJjJsk8O0O5JfLEiTJi3OAA&#10;h8rUJbBiJYwELpECdkImdojG7A+CBNLsYFJIaAIXDgQ2M8UQe+Iyq0SslWcANqVgNWIojSkQJcEJ&#10;MaFhMeIyDzMk9qCmJlHIf4USJA+eNkk6j2NlJaA2IpDOHMtYYw44AAVa8cImJyfmeNF+TKIeQoPI&#10;Y4ZmVgQMrsAIOyQNFkPCRIdAFIFdOCIyB5OIEtONKWJscyUdGCTfEVDwMHAOHlAuIaJMqyVA60Mn&#10;KZNg52TePwdIJIWK+4MQlG3QN6NWeuIOQMQpAwAGURNsIgIiRJPep6Ii6uUBLGLXIGYAHuHcG8CA&#10;BoByCyEUFiDgCoBxBAHEGiF0BsCGCuEcFYGMC0CABTPxQqJfI9JAqlQshaf0p2IXLRA4LVKyH4fI&#10;PstrQ206U0I8IXPsAgii8WRDDS31BwOWOYPw1gJXRgG+WC4DPaPCaKfmnAJeeiPcJe1kAAcC70Lg&#10;q6IGIyWTM2AMY+8OMHMuABFuUGJeWSTtBaRvEvRRS+bNRUXJD6sJD+JiSIMQi6JaBTTYMDDcvY0M&#10;PsRJTeAAgPLCWs6QImivDAM3TErcAeq08sam7sQISI7wMZJcJaYmCbUYVgQoGNUgVwIObwITFmQM&#10;weouUudodi/AIUgMk+O21AvyNWfnF6cSMWek6jLKH8TyJNNuIiOzNaOsJyZ7GUDgV2VaE3V0BlV4&#10;LWimugOe+8M2/c1bHkH2PwwSA4cC9FHK2oYsStPIJIIoSI2+Mgd/PkNgJXPUNlAAITFQPwJzUcNk&#10;JMTjORTAJdP0YCH+FoEuDyCyEGFaF4GCGOBuBKem6CHiHOGqCWB4CGAABoC8F4FMESAQX9XPQ3Qw&#10;yvYObKVhN4H6cgOyLjTpTscjYWzQJyUMsmAJEVROha7eHg6sWPGkJhOwG2bYAY17GBDmG/TU/lKi&#10;JaJy8iRktzLMy8iezAJdLoPC6eNLJ0J6kqI2oQQMfbRaMI74NcNe2EQRROzsNzJMAtWFYtakW1Yw&#10;Na8IIm8M/YJg4uRqJjL4AiLoVyOA/g4zS6QRSYHBCKAjEIQAQIVkJzYgJQJkNWQNZ8J4V2O/PYh9&#10;HMoeRogUTzAeNPRAyeJaElcMFFcQIyuOC2DjcaSeSjJKAAnsIjD4v+ACOepS2pR1EsQQIyZ6cy4M&#10;IbLSQMcCPIjkJdLyxCH8j8VaPM28MgURcQFEF7doJMN2FPdw7aJseMq9C7Y5G0M6aK3MH9XEAMQU&#10;Y/EqJjEGQ6eMdXPRdWJAQoURaEIfdUIpNxWwH2QNAUAIn8IeIokyAyJquudhQtXSYCH2HoHWCcB6&#10;Bg7CBeFoFyFMBSAzRc04HiHQG0DECoCaFmGmHsF8GWGeB4BNXvanLHYTBPgOZHNHZsigLhLeidgf&#10;gWyhc2kwcsk0iSJyQFe8ACxY4EJjLzMCVBFwIXWYIWmMahY6JcWSZmeM0KAGOzbtSrfCkaIaZ+vM&#10;QoOenoIWYxZSMC6qIXZcN9hYIKUM3mfLXNgpiWM1ga3xJmJkJyMRboIeagZ+wjSiNLiUJ/JUIHKM&#10;2qTQUvUoH0b1i0ImP9iCABglZwJIJyYmYnW2AMOiQUYxCkwcIPTSIK9iYu4qJbEMMlbI7uNkYtDK&#10;AATzcWTscCFLkWrgJjU6H1g7g7D4WKtEJdOjO2QodpBji+Qot4S8eldOJm8FcA10dicCTyvMWSET&#10;lW3cABMkDzMoJqZONa7sfLkKP3KDHmQookimfasZHCrQQMcMYiJYwQInTU2kJ0u0IiQUPJjcRUVg&#10;IoRI+DJ8v2JcSISsYnKS/3LHfOYGGwGEFKBsCEC8AqBUB8FSFgFSBoBEPOyiHbQSC2CcCmFyGoHC&#10;DqEgFUESDYCjIfiZIDgTJDn+YFTpcGLiUKNaURbiA/oGs7T8IW8/msJgeNUgGMOeBbowYbDFT/ka&#10;JnkuIXJyTegUcy5WJEOzSmJ/KDZPU22oUQjbe5d/n8Jlo3mWAIYsQU4Ia4BFLSLdFiRDH6APNUAE&#10;JfGMYoiay+UxobqUshUmslU888iLokJficABeWAxQ7hGA1hKL/LWJWSAgVM7TrVBYqP5VFQ+ZzLT&#10;hEJoIogGOiVaYxoeABOsq2JjS1qcH1UMNkIotPZeF5r8DxsAIyBtsHOMEtbmMOIHXDWyui+yInCY&#10;JEY/J/sYH8VkURfIvWAAPxWqH5ZOOfbsJ9q6JmTzi+icGFtMEZtRqyFltWJq9QTDEQJFLsBNOeP5&#10;bEHGo+ISJNXIRMeMZfKYdiagIocyVgQIRJi+QNVMvOUuq0QoczNc+NW5eAAAgHN1ukZ6QeoRBdfN&#10;A+bIFCEODQDKD4EyAMAoBEEYEiEwDKCsCIAG58qmH8H4F+FiFADKDWDmG6HOHkCCCqDuFsFUEQQX&#10;qXI5oDQ1wEQBZ0H7RuZyMCTsNW/Vp5wMiRHYWSJMY+0QdWFZwzdk+C3qEUB/w+YE4IkiSClNFyPC&#10;ZQMheONLCSIHPm9KRuLpByABaKJXaaHmegTQekJrEafbjXqSABppSthJSwLnhOAAYs9mvVxONa4h&#10;T2QrwjygLjbRZPh+JdbcTWsYfKJNLft2BFi2LXriRI+44wABLaP1YaRCUQ3zJotSOZeGIycgQI7T&#10;DkKDWsIm+hTlhAJhQ7PZi+0mcGcDleF30GSUSYScJi1BenW9Phe6+cIimNyqJJTEJyWTaG10+OIm&#10;5ORJEVjs33RqV5zKPgeMQJHmRIQVEUCl1TzIDp1YCx1dSMTGPX0qIeWLS8WuQuT2TytlFcS+OKMR&#10;mSdichkC65ZoH9l9u5SQNrb22oGt2ad3NiNkmMvNSIAoZkNFuxqe+APDEmA1whDXm8YaH6H2HkD2&#10;C6CmESFSF44iAOB4CKCuEAEADwB8BsBTI0iSH8GyGcGGEUECEAFKFuGGHyXmBEBwCaF2FkFMBEAq&#10;YzyjDXwJBR4aNTSPqsMDpViE1HZf4iiPgsABhqIWYjN+2MFi7sJYdonGE5x1baMjOzkEAM+iJn44&#10;WmPIebWjD9ncL+1+rrVgJQ6XrsG/cCARCvxMH6Vli/rmJZ5yIPh8RyLj6SH96OJj4trkreVB416s&#10;LXxtZDfrPuJjri/1JQJXqxRZZF64L+SIPWnAch10Mg8zhWL/rjiHEBzcOBi/SScHFM+oRls2oG+v&#10;LMQoQoOiN77+NlqogGagO/D4QMZmDf8YQIagFN8gzoJdR10pj1AHe/H2RJYoJYtgTWQvswJfy6Zn&#10;Wj2pykPUOVOYAOmMmumHk6JAq1doF7GcENz+A4FT9u6jtsaLACAMPNCEYDqKoQQoagr2f3ZVmVkN&#10;tyJEIocCQISteoAC/+IegG0oAagUcZN79eVAQffIOyTyi32zW0IeUQcCPNlDID3AYeHyZ8DN3MFE&#10;FoGOQiAKAaByCOCQDSDKDQCSCCBuIAEAaCwBBYNB4RCYVC4ZDYdCXs9HiymCtU2mk8tF0wHk+H7B&#10;g2JB8tF8rhgHQnD5VK5ZLZdL5hMZlM5pNZtN5kmp0Z55BjvP0RQZxQ6JRaNR6RDHRS3fTYMH6gCq&#10;lSYK+qs3axBgnWwtXapX7BYbFY6Q5bM8rRBg7a3zbU/b1vcXjc4SCLsGrw3r1BhNfUlfwpgbJDXT&#10;hXdh4NgQoFcZLHXj3ZkbVawDlXFl4MB80IM4As9YsO7sK6YMDNMHNRlQDBnBrXvr4NqA4DdpCX9t&#10;8u4te94NUgVaw7ngFDNa4N3BhRydVOKW6Ka79UIelmgPDH/12/2ba+ej081g/B4fF4/J5fNBd24f&#10;V13+BfcIvhwoY/fo3Ptt397gL8BF8oQ3bioMBcBg9AqxH5BD7G49iHs4EAEwg8SsG6qx9NU5IUIM&#10;3bcvwgy7ARAoPAHEaHwREx+LMcp6RW/DhANF6GNU6jdvYAkbRDCAEnxHZxx7EyDFDIJcyHEYBjhI&#10;4uSSh51SYyJ2O29jVReAzVNVAYFuA1T8SctB5HnL6DSjKoAyvCrhAvNDTAY7JvvxIoSzg5aiHJOk&#10;vnmgz9HrPUWs8/Ept9NALizQcUoMPtDifRKDNC0cTPY/UHRy86Wx6ccuwrGwCN8CNONGgz8H3UMa&#10;xtD8PtDDqEVQg9MynSDOHNWB21kgwH1qxVCoLTLhQqhLVN831ZHbVVAglYtJ2OsMGWQnB/HqdYxi&#10;yKBQlmYx/oWBYJg6IIehqJInCoEwThSIQdBg4dJn8Zxhl4bpvm8UxXFuZxjF4cR1nshgNhMHxbF6&#10;WAXA4CNl4HgmC4MoidE0ngzp8oChYPiGIqo9kFRNTM4BKsT8QnEz9BJj+JZDkWRgA+h+r0b0TRWe&#10;hjZaVuXntmKE0zQYsitm54ZyNud5yeCDBXoEglC8r8OK7ciukEL9JZCdMRtBz1HDUJ9oNSMIvDqO&#10;Y3wgoM66CGvoNO06HIg0cwchNgyYdSDOE/mlodRjCoMvANVqB6a6nBSDNoBrZIfsU6QFAkDZJwvD&#10;cPxChnPxeeoMroLK2lKHNG0KDa6DOvggh8Fam1UHQ+sU7RS9lVOFYoJUCwcdnw4r2btuj8UrrUPL&#10;tEMipfqcJ2UADZTt1btoTk2pzw927N9D9MtzYI3+ZPR6ymY/ouo+b6vs3b8NU/XTrmeOqs41TQ5X&#10;4VQ5NMQA0yDH004CMJvw/SoA/tUusmDs1KLk2OQRCsp4690KnsSmx8EiQxciBgMSADYGxTQLSm3o&#10;qpVj9HUaSf5kSJkJnbZMdRzJu0KtTZMQY1TdnGkIOoap2ZBTVK6M8kVK6XWppFgE9xYLFkbO3IQb&#10;5x6mWUKqN8/BxMPwAO7iAQsfw/R6CLDeGQP4mRUj5H4SoAQAwCIvAKBIDYJQmBCBwQYCIHQThNCC&#10;DcmQ/B6DqFYLIXQ+h+D+IMMAWwqhxjtHwPstsa1rErBsEoLopROiTBIBhu8Q5BSDkIQxhLC2Gh3K&#10;CIiQsjWDtaaiQZ07qSyKVZWcJpKU5HSbk4QxLo0ZQC6lEXEW5DG+BKlQF+VTjyEjalcGqWDPTVBY&#10;loHOWx4kuq4AAldEJLEKpsPwmpIr3DEmBMYBU8rU4dm3NVAJTJ7E2HbkwdJKbzjckJRCleXxVpgG&#10;3l44QmZzTnnCQc9MhxxTjkFOA/aTs7Z3TvJwyYbc83zIYRKghlDJj9H8goQw55zXBALl6WRWA5pi&#10;QPH0fo/TGDBmPHWk5+iOWxwnAAfppMNiWnsNzRR9IGH1phOuhU3bPXuKqhKZUhKRTqQEL+JIgwRq&#10;YCApkA6mhDDRuLHO6UzzlznnsPY3x5zuz2K8IKexD6U34KZSdQ6LinErtjMyZppKcih03cWqMAiI&#10;TRwdVCaqY7mUkhcUqQYPlZQa1nS66Q26RZJpoh+9xFNRAAHUmqnp8p10Y0oIK6eBIG0FI0OudRXZ&#10;Vkin4RNCFWqV6cPmSmapNRikcsmomzIgqOTgUYngsuIUnR/D8HyLQU4lg4h0D8N4dQ9J2gGASA0L&#10;obhBCKD+GoCQCQDWZttbc8shyekFJ/Iph9uLgFGnEU4grVgEmDZ7TggyxFjXBucxFYNLYCMrSmcJ&#10;vgRbsBmu0YolgwbvB1vAqq7V4wzGDbGnYg02UBksbiaQgp1HgXvM2Z0z5572mlNOakyralgkGcy5&#10;FqKPyCuRmPVQlk6DXmqYxZglbuSsHspoA6vpD0KsoPYdQ/lz8NYbk3fxWZBXMuXSWky/rXGvNgJW&#10;exCbw7imcUksk65xXV4soqe5+BvivzQO0W1N6cKN2UAAcI2U2iY33IKmo2WBiF4eWEbduzU4PH0I&#10;YHTKibDhB7ywC/LTdHMkGOehw257DhG+wi2p9x7p+q5RsyawyCIUo2r7hGkA/8ZI7NUbJJ06QAZx&#10;pqURYKlVHnuL6CY/GPx7HsSKCnRQtNGCF0c44roh9JJTT4ucADdG7Q/PYc00KFUinCxpUKvBBUi4&#10;RP4c9AORzTJXe4exKFPh/mqQ+qBUJBlMt2cjkQg7WcgNtPg2/Dh5LN2ZHOOEageg1hlFGLcZI/R/&#10;R3cSZUEYLQeiLEkJMJ4PwXaW2Dt3bxLrdMMt4w6Rm3yybDPFQclVDjtqZcfmkmGEd4PBPpPMbbrl&#10;at03MTF3eStzH4GnwEUXAxn8FbVCAyqVwr8L4ZvomjCRN8Rp+bQR/FQYcXK+iZNj/T9nxvqSqgur&#10;Tr1UOEcDHCyD8Njec5bE4EJ5T01GABNTKyDJTBHzcmraUmcscxigltOIRgAP5OYhtwx3kGmPdzff&#10;S+mHnPwgpk00wQyaIWek9Z10pn838Q+5Li29m0b8WQ7cyx/IVP0YqjpX3ANkxA186iniC5CNRrol&#10;8vzsn4UyiHohDOrDhgAi/rRlUTIVS72tnYbSDNJEF4vhAAcIpXbUo7kZlaFP+KsiZFyMM1AEci3Z&#10;lDU39ovQ/VOvRB+1m9Kk5GsZBcI4TJvBYrDU0TJTcioF1abHV6QAsoEKfvWxoVDH8EI/wyGIY62T&#10;ShzWsI0fKOfhlDzlVaw1iZXfplXT2XRGNj7WeoBJqoKl2wG0DhHURN1EzzSc5ELyNkEzxsjR5kpp&#10;yfppR90XAGGLQT4hBBiJF0MobJkgCQDoEwOwPIPwNYMYLYBi2r+cBjprcKRKRaeB1bEo8x+ZkbVw&#10;togxIrYAmpK42TeYhBziroyqe0Bp6gfpSo3Zx5yLb7gIaYScGAZ0GQgx8YfY6hm4KwMEHSSglpkw&#10;3aCI74gqRYVkIigLioR4GUJIpCpYx6/xr7EQlz7QbA9hqbYC5gCRiB1Y3L8wARtw9zoBnJzoypTJ&#10;Io/hTImpEzey/ABg4AliZQvQ/B14vDCgq4rLUhEcMxG0E0PcPgor04gsOQDQh43J5w1SvpvgmT5w&#10;vSF8PA+EM4sjroc7V4f5K5jD44mzkIujtoCDoI2I1ERAmjBA3ggqjr5glUQhPUQyBMUAlQQcVwV0&#10;WA/CWgLAJMWrUTaDYZMYAJIqD6+QA7CJ07+SSA9Rqbv4AydY0wh8TJ7ogpujyJBCcgzjvYmMMBny&#10;FD6jmLG4qR7hlDxqjoYUcAQkcQ/CY4U8cxLpkz1qBIoruxNo25TLm4EcEAmx5yaMDIlY4Q1REJ04&#10;0agrr4BqAQgxvI+yijxsR4ABTKCQ6TeD9cTwDhCo5o4Sb4D0PonD+q5wfgfQe4YoXYWYSYSoSIXY&#10;XwZYeQfJqg8oAYAwFgF4HAL4NgNoMgKoJYCABi48ism7DkB7ca3zcqdxlb1cnAABE5BB4gArBgm0&#10;K4h8arxI6R0Em6hyiEa4AI/jqi3AZcq4t4T8GQZzAQg504FssD3oKcJIGUp0Ho+g3J1ZKRF7CI/A&#10;O0t4akuJWhWoWMuqdgob3DOwysqjzQlTtau4f5TKHoqBkjnRtYgsiY3ZlBCrWQu0Q42oojXgexpA&#10;6UDghcpYgrocIIhswzpAxjpUoM0M0QhTHQb6+J3kT8yAhRAA1qgKgYm0zAACtoC48Q3J7iw4ypBz&#10;LoohkxlBEzSohJ05x8S5v5L6qExBwciglaawzE5CgScAh5YIJc6ZExyIUs65K7OofBVQh7fzDA+D&#10;F4hRSpS6CA9xK5pIljsYvcO4AZuxyr1imj1wmEn5HqqIA4xSgo9g3xEI1RNjoJKaY4LdASnA4RI4&#10;OAHNBD3UFgohFMCwg8UpTgpBEyVwbTPRXpMbmpF5vivoa1Ds3Eqc8BCA0I0J1b6Txs+xM5NB04hM&#10;LQy8Xs2RYqY5BR5w/UeM8M0Yl0i7bwfocIbYbIXQWYWIW4XIWYZAaQboyAfjZwm4AICIxYCwDwEo&#10;KCVAJ4KgKAGAFQE4BMo1HFLq3EnQAC3sCKd8+gcZScg48rTIhxJxkw1QxUeYlkCg1Sjs3YhUP4AA&#10;xSY8Pp1Z1rmMuYB5y84hxJkyUAaJoR6IY87ggp+CsJ+BHJNUNolx5ynDGgh51ccQQjKwzwGNTgSF&#10;TzugmNMp2gBE9Alyhyhzsw9xIseMyxkUvIfAgyjpK7eyuSvqVgo79bTBWohg7Y4o/EdQDYh8RQb0&#10;MVEAEUqo/A3ZYJLL0tL1ZzDSXIsxspCB+ES6SxFcfRAr+QhI9kLjeDBwbrRBEZpNVor5jYrDmk+A&#10;BzwI1Ym9MqtQfyjE4QrtQQhrp4+1NsvY+Eqohg/BNkxgypENbYhyBYUwR1g4g0HQMANlhggxtRFN&#10;RQhUXSxiKg9zW5Wp5BG07Sowu1Rxq4lrJiSRYpnp7AyoE9k9erOZqLPUbQBVBotKdQtZNR7g3JEx&#10;Io9i7wYJhJVo9wRdnxx8vkBYmw7ZNjYc/ZAtlIhw9hlY3JCtiJtjj8DY9w1Q4TlYgp7RYp8Q+lpw&#10;/Ed5GxVVkoAJHJjEg47dmsokTajplaBwABIpBz9NZ4lVHUEwfgfAY4ZAZAeofAfgaUjgaAboc4h4&#10;AYBYC4KwKYI4AttoFwGoHACwB8m1uNyNL4na3dMLcieBkz3I89UBg1og7I9lSAtYnE2JTJ+Ffggs&#10;3ovRE10IDsE1e4blF4hg2UViQUFxhNRBfKBKVQL4Jl3plbuAABy9Ooh55xsanQARvjdQhJSoPF5p&#10;qY4SmAI1nwRYms2LPgBwlg9g4qtLrBF6jtFZxNzwb6rAgw7cRgAZ9dSIo0NKecf7sIhUUQ7oEMaY&#10;hUSN9w1BCpYJ50Yo68eN+lyWACTtl4eS9JAtzgg0YYcMNd9Smwwww70Y6QpQpi4lPCYwxo8J1cEQ&#10;fdbID18E2BxY59VIAsiU5InEZYrQrgrwlZ7kfyvZYsHglkHEbogoUeGpDBsZYNeAhli4B5O1fIAN&#10;04hRk039rzzgrc+Ql5/ArFF43yijpIwQlcJgdeBd0Qgr247LWxGw/hIsKSDA+g1Q3cGASbew7YIe&#10;MyWANTQYouKQh92c1Ql5ExFNkg28DRIpEdzQg4/TT5Po26uTQIAsg8oYfkfLyjyp50ro6hjDokUU&#10;opB18RqcOJWqi5EmAI61P2SuTGTMB1yjcVy0nmTSQWNggt64ota61DzbvUzY1g1w2AgrQco7YLlJ&#10;OlqyuYzSjqSIgpD522ShwoaGXwS2YErYhh+ALuYoKGY4hNV8MsR0PQhx7ixbmJQBNEsxLp1ZlY7c&#10;uIagRWbbPQL2bysI3xK9cogtc4btm0RoEVNAhxk1Doa2c89pWqHyQi9rGg/WEWDmA4m9+M3Izks0&#10;5gcS5dFS5olWUzfAB5CuPAg2QTEJrss2UGh5kl8SrCAUS685MFRYqIqYhY9kKQhNXSQIg9cB8yZ2&#10;Zo8Cgt4A6hB1gYlrCovWPA6g6hEOdQmFO+XRAuWAhBqZNhk1Vbm+nAhQYmoNAwg06YJa8ZYN2Kor&#10;WDxpIpQI541RuhlRFZ1cwFrjZ4644RD5uxuw/WIIhmmou2q0eDm8ec9Qb2OoAcPIAghMqAyQgsK6&#10;hxtUtQyo4Q4rxYQRCo3wTuvcsAFpZg25/Ifirwxjg4gswYD97I65no5uQU+w4BStErmJKawo2+Id&#10;tD9gASk4ANbo+mygf2QgAJEJtSnryYAOw5YK9EXxEJnqhx1ZVRD5+Eu+iFueiG2u2yTlMFMS3+25&#10;klV41Vk4E9pIlpqdpoq0f6vqqmUQAC9Qgjfaf4pdqAAScozWE4gsFYrZkIZW7RoQZu7srshxhYIG&#10;8VG6hDCw691mSwf5tU94g43w4FOGcmPoqxLpl4VoSu++6JmuY4KA4RHLx5AY/W54dF+4Dgl40OXG&#10;WoA6AWr1QZ6obiij2grY56poCLtIo9O+J4CijQy5rRTOLeXghhlZqMwHBjGoAuucXdcY7w6u3nFp&#10;gmAdBW7AheZ6q+8402BnGYueFog874EWCQ52ClCBgQ8JqedrSrCJ+G+AhQ0JSrM4Au9wtecYlpEw&#10;4t54zzk2jQlTo0zwCs0AllAxYNBAHIGfMiyLKTuIzxvhrTWgfY4RTPJxNU18GlrYqxYKh1sJTNVo&#10;4Q4VNQg5KZHI9iuIqyqh3fIVbg6779mDS4vHPo2w27ezvBG0eI7dCg/EYw1WbYRW7oZog0WasoPg&#10;nEzogpvg2RlE09lohhrSnBCuQWOxEavpOxlZCtF8tYA2xsqRTJD7CJ5yuRmZGxpLexk1gBKpTNqg&#10;z2qAvA3Y0OLwj8qQ4RzJs+222nF3anapkO3Ny/axg49gbPbriZvo1Ar5qZqLGkQIg2K4b/CnCzbs&#10;dpVWNwBpT427qGzpEZ+F/48Jk0FxoQYffghhENhQIngOlYhO5Wj/Q+9RJm9j1A34tfJQh5k16YVH&#10;iULl6fHGzBHJCvYa4wlhkxBRrWDmDyQus2PBD6AR3WrAz0L1xIol15k2CAENUQgvDLvg15LpJyuW&#10;PREY4RNUViXWw/bXoA8Wjj7WtCATeA9kxfQYytj1yAhmUwhkzXFgg/dE+z0ldosY9hqM/5F6Y9PT&#10;FI65Ce1IABvh+HKQl+6tGB1Ctwlfdo27mznAlfZQw8cAYSuhF44FsJIp+BEyrYqx3Y4WH8eN2ghY&#10;3I0KrByI3d/jaAmUKjWohCjG2AqCChlfHZD5B1eu5RzJHJqNsI/Q4UKXT6xAB4VX0mJAlxkxNlYu&#10;VIA5Oy5Qgp9fdZkxJ29kGvnIAZyI7ddIg8GtsMXIypuhyJO14BKauQ3xu31wg47d45TI4B1Y0Lwf&#10;pXq9cQAfwWN+h/afoP7P7Q8PbGT/7ZZFaIcvLnLwqmFhWDxsx4Bpoo1o7fl7b+DVP7h3JYw94Ghg&#10;DI8sFwS//W7QZQgAAgUDgYdgxbhBShQChkEh0PgbbiT8igFiwjjABjUDij8dkfd8hh4WkgTk0QlE&#10;plUCREtVkvf8xBszQE1C83h8xf75nkDAc/m4XB9DBFFlYAdNJc9LnQMpwlqFHqVTqlVlcdcVZnj5&#10;fddnQGsAQsU/Abts0DClpCtrq1VctveVxgcYEbouz1vAEvV0hgCgbuwDzwT2wk6rcDjQBsQQmYNC&#10;OPvsDcGTe+VnQfzALzVtzmdz2f0Gh0Wj0ml02n08fdjr1kDCWvoMpkLvuzotFqtkrrr7bm9o+LDP&#10;BlNZcV4esDDfJB3L1FTszt2r66UWAtk5Ib5YOlM6cnd1UDvoh8XZ0mCedvcs66gk9ltybgyr3gfB&#10;DOLlPmeP58zq/nPgbFpMCayLIDkCgVA5vQS6UFn0sADQOBT8ninS+saD0Lr0AiHo6bMOwWxMCg4t&#10;IKIG+KtuM8yOrIqjdn7FyBp0xKBwcvqdI6nSBpICzNAWgcMwgh8XH64h8SK9SLK23YDyXDJ/Sc+J&#10;DSia8pqKBAtSuOUss8wB3KSdKBx5Jx/Pi14JHhM8xIG9gSMIezazSgUxTEsjEwDJYDnNPLEI0oK4&#10;nk58cJQxMMhVQshOIjq+sXLiBqDM54MOgQQUnPJzUe8CGLIpwGK3IUFoHIRnVEXlSBfUw81RFbm1&#10;XVlWpymNXVjWVZ1pWtbVvXFc11Xajk1Xwz2AgY72GlpEV5Y9kWSlLunI8zE0mEEq1tLkvIfELG2Y&#10;8yBhFbk72VWqdKWc8JIG6jMA+6ijnDdc223bsl1mZt5E3elRGdOCCQuDww34JN/QyzzjOIgbHgiD&#10;GDo4il1nDT6HKDMtZueNOJwSb13BET+Mt3CTzN3cqLTojTqMaxoE5NNuFyKfDEvo2NvtIceYnpma&#10;fJ+xKOoHg4MP4dUxQculVvNZkwM04yBrWCsqz9P1AoI3cxL6oOXIhgSso7MUdTLb2X65ruva/rkx&#10;G7sdEoZaGtoInWKwWvq6YAlbn54gcAwlnCBW4EW0IHqpxIHO9oMjWsF7W6SvrBDKDA7aSHQlRCKI&#10;HfUAtCnT43FD6NXPkwEqplF1oGxsQoG3bjOfhoAbVBOZnoiRtid10aIYDXZMbuL+cuAMIR41SO9g&#10;AUHXPt4AZ5SqdTuFPjxklEhbGbsFsaoYHuNuwAZVT3Cp0mPkgAvsHI76cM+Ch/tIH6D4uNfEmyd4&#10;LGtYdbem4Qn4sTBxZfrnS2/fjyBQd03yKGhInSGUhKvew4EACPDGm1RgTF7pFCdG7f0RB7hYEAm7&#10;dUo0m7qjjF9dkBpoZAkIH0YW6pMRiSyNQIYkIbUKxgQtGPC+AZAgewzEvDVsENzRNNhxDuHkPYfQ&#10;/iA2BXwmlgBnWEsQlsQYlRASE+9MSd28K5J0ehbRAlzGYOMuIgcHXoRLNA0I7qewAuZZMVR1TMRx&#10;kDSqtB8ZoExL2FDHEZcc3puQQuGOPAQY9JANGbU2ZA1zoQKwVonpAiyIBckrg2obpGMVIHHoIL8R&#10;CIOdYgtMTmo6kOUGXonSbWfFgbw5qLxEDVPtZqANfSQo0OGAMYlSIAIuFDNOR0b8tSOm7gEi5Ksm&#10;SCFkOom0vpfW8LpJQpVR6CzqFkPECFvUo5nTPmgrI2cCiBHZOuSlR8WiBIBR0UcnUtRvyvTWn5uR&#10;AnoQdgJGhoxApYgPVzOBlSC0HNEAW4kxKjzalbTElVNcxCpJiPieZ1UEW5kmm6VNITCytmJXOmJP&#10;x5oYkQOIKmig2KLN4D3RkxJ1zGmSMnQMrqDmkKPSEYmHRAk7uJQy6ydYAHEojKPKU1pAkMrQn8wk&#10;flDi4m1J1CUjUrCtoxI1M0z6nUXyGJ+hl6ZZEbkxEZU8aVUTqBXqoHiq0ZmZrMp6k6AxDzqILlen&#10;csjBTzOmSqUFZj3nHxWIs+IjR8V8GJL6neFBfoQIHg68wnSEEIHfIEiNPyCyO0RSEc8Y1h4WjAnK&#10;AAxL8ywOuCcTUQE0Yg0nspZezFmbNWbNLEOIsRw7rFs5aNWKElKm3Ao0hXiYj0QXpQks+h73Pkzd&#10;DaQgktJbVrAAzpgpbSdKVT8cg5RzDOpiGncdjInxiXLJS4kL9zwkXRcWah1iKifgmuxOQ/kEXEEG&#10;umSl9tyxiLQBjeU0i8hmsTDSvgH17RBXvjRPQ67Kk/QAVgQKtVOUnGJOotBTcbYgJtWZRG3hjyBp&#10;eUZWwAsEUeL6VWsxLhuy+vgL1GJBxjWCp+WqQJgr9yUILeYkIjqd5zuyttifFFl2FrtIFMu76cUn&#10;TgQWWRvD4SUOdHCQNzS+nUDeI6hlvCqiCY4tmA22qt3ajqewTGAyZUqriesPoshi8HEok6YSgTM6&#10;CEob+pOrpK5pl2R8XpO9LSUoQTKGzNS9iBh/zdeUGKIW0N8QWU0px2T/KSUmm2xbfklvQYG/ssAK&#10;NCZCQ2RRirKsxgEOzkclKYmKm7bLMGAiI1NtMvuABNuW3T6ZqMP2U6DpX1CACTpDo2ZJE6MaJbVl&#10;MJqnLe0bN6tRwAZCQcypq6TiHmNg6aqlqdz6LMPikKX1bSBGJTKg49GiiHIZq+dJDJZE1xZKXahR&#10;70zGxVAAhk4wytvC23BiHWimABTLBrucGe6Qc7rYhill9lt3bx3lvPeiuLPLBIEsO0MSd679KOtk&#10;wRcyMTzWQVtxw/D/liK2fFDJUAS7ungkUgam0Q4ARYV19+5G3YVKnccaYk+QZsJQudK4Wgp8nVnk&#10;QgSZXNHoIehlfVRCUhU5oe9fUQ9XGiVILwPnPXpht6ADboRBSDKbPuYJ9qfkxIUUyT86hfVNvQTv&#10;TdrukEEwRw6wghyYj36jeyRvPQIJRGgdVfU/J8emAC6mRZHidl4YwH9jI6XAgR8EIhklthDEMl07&#10;tv7v3f1ZxgHJn4A8y8AR+JFys2BOCpriUemI6iQkHItRc1Em+7W0kxfeR0xMy+ZKtQXOBOZP+l5L&#10;9GAOpo/zqL6R43svCfnVS8Ieg5TZjY+FVeW2NlSRwC4AL6wVkrJr0Bg+ITpvAkPkL6eCTo95xjdn&#10;UpGmhJyEFzkDySQ+oOmS6HkJQaoZP3320RVMC9O6+oukrxwjYihfUlJLU3lUzhuz4nPdUkLtMJ0n&#10;JCp8AFDJOqnhGL0CBgiQBr1NHknHTCdGQgAjqEqr7B/qvCLEqkHKWtkDXjVJXrHADKxjHkyjEtIi&#10;uvdtMtFq6l9GCjiKWoOrTiBNSESjKo4hQhiwYsWCIEyvxuhAbM4P7CYiyEdD6PAFwQRQfwhQhwiN&#10;+t7ojN8okFjQit6iOmKkhHNFoGvCtpwGmwWCBJAkDrRmeM8taiflzvPjOPrvFAJGpiBnVBqQ0hRQ&#10;1l7JeHEgyw4Ahw5QwlVsEDAGCDHlHmmlNkdQ6CBEhBGxAhVRBiHwbuQBJtDDQH6hZL3hBP1B+A0R&#10;Iw5AhuHOLCBDdj3r8qth/OniGiUC+kqjGlNu+ldwTi8MdGTHExEiCD4rZQ/kXMhJrDkuLh9lHjzJ&#10;XiOnTEHJlkIMviCLTE9CBFNnEwDB/GKitkFv+iYgWxmRLQmRnxoCIMVjCCBlriZiHkFj3khMugQR&#10;fEgkXIVhtJLEnMXtOidpCgADqIOxRiwPrCzLFnQEClcj3j4jElFjARdCwEhNoifj6DjE/KIiUk7v&#10;aiZkqxnDtiYnVDarXNtsKEZiwGkFNoDGVBAyKhZyLiBg4yNLngvsbAAMQGxqFiNEIGkFxDEl9Pbx&#10;3B2meDiSGFmDdjEvvPviBkFjZrLEIHEt1gcgmSeLsATSPCBo0KQB9qIk7yfSgCrD4jiP9rLIOmFt&#10;JigithoyplUA8iBkIP/wzCBEFwdB/oDIJgDFQEXDdshPIkXIAi9K6r8oxHNEACTHgn2jVIIkxKIr&#10;GiNFCFCwPOriukeEMkJExP5DKn2xFhkTCl8EIC6QbgdzFkHGmi+v9jGuHRojmt4TJzLTLzMGvQjr&#10;QLRTMrbE/OXCBEdJEmvqZB1iBl8PLALvMLLxWjJiHnEujDTOrBvIIplkxBdTchOTdpqCIFzviAwR&#10;JyUlaomjekxMfuOCCNeHZRvCUPvhkg1zoijqrA8OaAqDSCtxGtwBbDdnoBKzvgYTwijj0Lgu4Jgm&#10;zFJmODBDdzKntiGE7jsjsykDUFqCkoxFoRyiUwuCzCdR9sKJlngkxDzE/NhtxiHM6uvgAxuT8iHS&#10;hGaOwuxiIT6h0xxh/SHgDGkGkSDzPUOMUvQpaonklooiUPEB3otnZPziIMrk3C7TywvABjqHgsoq&#10;I0Yi9RQyCiilmF8G8Q/DUQxgAEAmeIIpNgCP9z5tFnoDsk70NiVEhEJE/E2wMCNHNEIERk7xfDVH&#10;WSNA4nVE7he0vj7CUFxDnpcC9EAlxNPpHCBDzBhU2wWh7ynrdEMxSRzLBkXF8IxT2plxJgjU+kQj&#10;FkhJKjpMJCGEIOHTmiquIh8RqkCitpTK/i0kvIIlCgVE7kFr1TniBgcVNhH1Oj4j4m6rdC+r+CLH&#10;tLpmVTjiKTUumgBnRCutyEdGkSPQqUQQDjpO7J9NdCBSwGdEqtAgAH2DWR/i4vKB+o5hlyLhZi+m&#10;kSdQBgiDFslnsCjyTkLuc0OjPT21r1tVt1uDQTNwkt9wl1urKT9h2k1D2OqGvskidJkCLFNvqrKE&#10;xO5B9LULVFWm+CB0vhehd1+TQiIDryOSeAmU6FcxgBzSYS7zkzlgNVECHlxAsWIKWguWJztkuEeB&#10;UWMQfDRitg4WOhh2Pu6F6BNqDiCE/HiCYjqIIkqpliHmVCtvYUHipEeT4Dl0IjQit01CCJ2i2lDi&#10;smVSyCfi+kdEqjzDjH+iUIKiuyAEXK5CGER17CIGVD3veC6RnGKkTCeWmnfCwFNjr2G1x2wJnQ7B&#10;3V6jcmnCuq9IGCwGgMbjCNfC8PswHxhCnGkHoDEr6Kdi7EhSwCUyuwKgJJ0FajduMxXh+i+24q3A&#10;AnetFjsvbQtWNieDnnpLdUKoMALkdUjiBMkhg3OBKXPDEyOA6XRCHyphomFkvBn3UjVEMk23CR0m&#10;QCfijkhJXtyEMi+khKIkxSdMpixE7jZhf3gLLS7AAnoQb1nXAgAK6kq2djOpstqtXgHDrmxGyP1i&#10;GLBXqgBDruchoXuSOKSiNP/0+gjI0DZvIDqCLDrsAEeDdpwCOtmRzROgBWEP+C9DrreiVvHEzvOC&#10;NJDiTDnwZjEkqkIE73nBzhb4Dw0hqF/Ak30iNGKhV4ITwgYAi4KVKDEmkD0SuiqEMnjgU2CWwyEW&#10;5YQYR4SYR1vgAN9TO4SolrqiKEMk10mFkkxI0E2nTDqVKLLxTDjiBHNRVXYlWj4rkqKBUjnpk4fg&#10;AAhYk3xVnIbjiXyknUrnYnZPuDOAyYrXuBoCBgZYtvkBIBY4vxAhGiB4JTdhODSGVTChkA+41kJE&#10;HD6BX44EMjdmF35mCsEgATRiTip0BDBEJE21sqaC9XGiZzhiVODGrLdOsgMDQjjMBkXCtn0h/YPi&#10;CEIHoVAEXNxB+nNQQh/ooFuDhisqWmHjXiUozmY1ch/VSACjFtHYV5XIg3BjfKkABsazksDik47j&#10;6UwgADjDVQZkxHbjG22CpVFQoGTNc0LQViY0EB/jEkRnNFN0ejQmF1Qh+HtVotyHoEeDs2bDR0ni&#10;4yGCH1Uh+EMkeQpCplmLDhjCBhJZ2nWCyAj54qLBsNOJbivUEoGh+NSZpCBCtpuCSC+keYJUiVNg&#10;cSxB+jEjsloHglHhT6HBq6IKohpK/LGS7CHloFoQbgaaNkq0Riq5DhxNJplu7YC5x3zAC5PARMhI&#10;ahLzvhKiBuHNWBLDZyRAAkqnEkwknYaDCZRgJDa2T4RITCfy0ACFNCnOKuwCIZTBxxHp/IOo0ZmG&#10;PgCk21+BdznmFkeAu6tGdGbiKH2vxkeDqCdHND42jiqj1j2ZC5XoF4Ra163a3wi4T4Ut+a4IbuVA&#10;ADgDhIguuKPmZ29iGJl4qIlUfi+nE61DRnVaqhPbFj0YbCLJIF+AwgWbJ4YldmVYWh+K5rYDg0Ui&#10;22RWRExEeBabRjGkhRIg0XUhni+0tgs7WjQy4iPj0BFbZ47iFApA67cH2lyVIAKExY7sXCjDQCOu&#10;yi4kFtOOXi9UkjlkMkFj0CtshE7lzxVi2iOj0ZqsLCwSwDGkyyPUfnE5vh5GLm0IVIV6pWq6kiHm&#10;FrAjpWtER4GgA66wmMo5upo0J2ygKiHjd205Oklplk23/jCwggAKIweCS49CpTQC3xUAEjrjd2YB&#10;6E2qIsKACQMlNlNkq2viCExW8B5UhVX1diGDqTACujEzECMV0nJiYkvI/iUEfkDjzDiDEnEr0Y7n&#10;mNTiOk24/DCMNgAQolJijtPpTqlCKDrkeCyQb2oTFgdiBlmE70IrLQFX5kMyfQwkvDVDzHmJwLxF&#10;xPUiUkyi6AocwgdcxytCITyC5CBaep0mYqSWmGRCLC+sCgIiBmeArc7aKSq4O0iFoDGkxDiD462H&#10;NS/knGm3hnekeJ7b0CHPmDJtZ6ECNaAjNEkiuuFjKhmdL1jtTnVC+iyVnAf9PkeEeEqvSyvRPXXv&#10;eiNXERPzzyujGloZJ5X5Ab49Z9aLN65QldamvWxo7APPWovMcX3mC5zogVaBvmm5dCxDTmVBa9mQ&#10;XwVPMh/1KTraC8ywpieJwdAK7gFD6bBCrHWbWgsoxBB9xrogkCHnmAxd0jjHoBMd2zJCrEhGK39g&#10;AjjA1d7KIrIAq99PCFzj3p5CwJl8MjPcNkimli4yAiV3cU7quCGEeFz8UCpqA4+j8jd0Ku04Xj2S&#10;DdFdoHWZjAEloPBGji1uc7YB2KCgJ2SCHk2nmT2MmCGEynE+Bdct44IBV6HBT87ArYKAizSIlV5J&#10;anbvPO3iCRph7Q8AIoLWYiHk7jFjVXvgAm8dYdFiYpwJXzYinTUEnE2xtSz21JW+N6pcLiiqO01j&#10;Bb1h9Vimn1ddTigmVPH4oEljGxiDRidcViQjiYE4AiirxExHVD3tigCijy1iHH2yGRrAGkqp/FNg&#10;T/GEhCgpIZqyfG8VEMewHCyVLDpK6+s5kiCG8HoE/COmCjEkhd/DpLrVWiBGFmKtvBlBrfXK4e1p&#10;TkRkQggfa1nEdbqi3q9kDl9RnE2xwu0u7EIfe6k4urkkhNCAUN9CyD6GdCdadh7aTfYiUKmCKUiR&#10;uepAATTKcHgkqk2lHhYfwl7JtCIEeVnAlf0PbqTNM1R83gC/pZU6kkawdif95vOjxbO9adZeZjOC&#10;AMRdKh1PkRFImjYAQuGQ2HQ+IRGJROKRWLReMRmNRuOR2PR+QSGRQtNSUzyeGHeVIiWSOXS+YTGZ&#10;S5uTV9zcBzkTTuZw17z9GUF3UOevmjPOkP+lAGmA+nAWoDWpBaqT2MDKsBKtQylP9wV98WGGBCyB&#10;mzS5/WlUWtU21y2+JDu5GS6Aq7Pq8UwAiO+VAC1aQPDBOfCXh9Wl/XoV4u/R55Y8p5F35OGFrLHL&#10;MPTNZN3w9X59OaGcgMSaVMae/X4E6uJUh5uTYWOy2ZVbVFbeuww57sY70Q78CcFt8OGBHjBjkYCL&#10;PXmY95Zp6PzpdPpxWzBnkBiMTd99DXcx6xLEdOu3oDee+CPzgaKuz3Ov4QwOfMG/V+/dvfnpgj+C&#10;D/MQbsAvufoBQKEUDsaiKvnAzjEL0A8IBRCTRuVCsLQvDEMo2K0OPybyGLsBQqRGLMSgrE8NJCeM&#10;VnNFqGPqBr5g4h7oHHGyuq7AoBIk9YJx8sgIRrGyGAdIoNyOjzXNgciGKcB4NSgiTCHOwR4IYBcs&#10;NG5yJK6xEBoY0a9R0xDDL0rrggJCADwOEThm28bpPWhgKTpE4KpDKZbz0YE+GdPy/QohausM8qmP&#10;WvSHq67jEIeGlHFzSCGA/SaWEQ0c2SODaGJqbjwMRLAFqoC0poZUUfAmip21VGxxwGvS/TRNUyMM&#10;vFXKZIoHNKEh7V4cNfIYC9gq0CSGSrUlBKU9deHtL6FzQbFoGNaVfHDaBsIYvTRtHHVTsWFYW3AF&#10;VxBdckQoqwxr3SxE0R1HSGN+EL+AQhihncKt7nRfKut2OapBqFOANHajnRwpamMQrrRzQ7MWnM7k&#10;xQKEuJVAirpw9AbcoWvTEFtjplY+bOQtHQilIYnYTUcGgh5XOSHTNkqFx01YExg5zEO5QoAr8vWc&#10;KVWwAyBNkU6HoiMYzoukJEdZxm2ZZkmMWJdmNC5sGcYZlmqcB9Hye4xD6UpNEALWk7JsuzbPtCQp&#10;KTSTjOlKVpbtO5bmmCfnvBbiuO5LAFxvo+b/C7DOrmMCvXd2yr9w4AO5wYAQfCFEJgox8ollYhi/&#10;zGABSvVjMJEC7A90PI7Izl8nQrvJr1J14I9ZY89eYvY5MnZLdrGE3aOrilEv3hf98hgneCLvh2wp&#10;iJL1yciSLEIGeaT/ntOTEzuCRPqiP696nT7SGOvIG0u5am7MQxDRwHNGZ0mD8EgBAe7OdgmYIgvz&#10;jAjXHTRWeLuTROgKOu8RaUAjdOmiF9JD2Gv4IYek6D2h0myAg/4hxXS3jlPgOtgo/z1nZTs3SDkH&#10;YPEYfwHuEQyISESL8C+FAZYVAzhZB5DzySFn+BAzMh6CzXHTTU6M9b/FcOjSmlU+R9D6kMdMlVma&#10;MlAgAMQpxAaOl4MtIaYaAKYCcnpR0dA9w7DoONIqy8f6aFtoFaO80Bh0CGJqhgABHToQPQ0IvBUt&#10;YqG+i4HFHV6aaACEPOodJ2YJn6EMjYuIFQ6pCJoBxIchipxaSLNCJwhgY5IBpkkRJu0ATuI6A7Jl&#10;Krk00MSBKRI5yqh2v4WaAA0auFRKgMQyEbJYR8M5WCBc7MEzwRUAGmxNBDElmuc+AqUh93HgHXkY&#10;g5xnGPzHGVIQdUQHCACUYQteQNppOWBPNUFk1yHyigYYZ9biknJQA07of4gpyFtFSQwH86ZJBpL0&#10;zwm5Dz1qzH0tknMmQOmIYaeQpRflRHZIqqyMxCzEDNoItIYwyaEGGeKAFYCwVwAtCXRFIDinjztA&#10;CetmaQF6ncQG/o4M9ABxnQg/hB1FkYP0VPB+lRG3c0raQP8fY9hKiGDsIcSYohzDtHm2YMof2wNi&#10;pdUGoVQ6gtrba28O6laiVLg5MqUSklJrmJmYYLdVRv1XQudNno/2IACUO8ZtE8p4HnooTMvwOa0B&#10;erUDCtiXClJLoCACe0ZGiGISrMors+ovnBnsjAj0cSgiMpEAec04FqSuIqZwPti4GJoEDY9k9bh/&#10;xpmCjQzRtxFDVs0XpEIlbPIhiagVUUSWZxQoXLkmB01WWIIc/wvR4FlvKAc/w1xnIuEONGvJU7M3&#10;FGGQWssrq8ldPrIZKKZRDK5vNIeko2JC1cGGtYAA9MUCupTXqyQf5fk1SeR050c7mqmXhvETFAbp&#10;hQ3nF3emXhDk0L+csES+FdGkHgVYV2AikyGHTgZBVhJOVAE5f5RNApDzDVXG+YhHTJy9LLWoQ+WK&#10;wyH1OVVA6CBEIDorK6k5AcrpSldlKQ9HVCrcE5RgeBMZaUwlMXglVestldVlAANHGQvcaCxxtU8h&#10;xfo2BGx4X6V0sZYl+KwDKN0Si0x1HE3YhiOlRFdqqFuCp6xSZTaFBGt5sJRFdZmdlY4AMHlaK6eC&#10;USy6tE3RygV+j6YvOmM5K6/oA01LyuiQ9U6oiGGGWodObhUI7zPIbHsfmZwBOTWtAEYWh7+T7Kgm&#10;irp1wk6PQkChYZfjp4pACdOMBOVdF6YaqzKYpFvKnUyzPQUvU0YcQGfcvywzXIDcmzlmZ6biELcm&#10;h5ajsdcDFgZS0ACMHNSHBxCwGaaM/EVR0eY86amZvwH/ncvEYQBaCR0jCBmfqLABf5Pa8dRNebbJ&#10;nTATAegyhpEQKFugZxAinEwH4LG3t3bv3gR6oxKCFkqqS3HeO+SrZIPAX5NmMCXWeEq88T5DAm8H&#10;CfwknqA8kVbPWNbiDZpjzKuwQxWBwTlZDDRxtbxG5XYG4sVBeESTlGISXLUhyA1tRVL5yQi4z+Yc&#10;bDRKURvNZ0g/grFnJaBZwcuAAMHoAeOhEMnA7wS+cyF5lH2QyPHGKBFpMM3YR/U10jXgSXxfiMEd&#10;WmIujpeREoyc+SaU6Bb2juS2TtH9ZA/8DLLfMcHGCryoP8RDrMiaVUlyXQLPbCGtCjILMQ+hSbo5&#10;xILldgjAZC/BAfdHLspDk8/LyVE/w5wbPLMNdeHkIXm/Cb689vFKYrfRY0F6qwiSmTLBaCh6tNSG&#10;lqWxIWdlGEon8PiLSQy3SPn6d2Ie6VfKc06onOnAHYqzjg6brA+w+7uGDABTZdQpUDNqlp62ech5&#10;emZowvkABuyrOzzNigYZ8ZaU1K4nsYhakaVQHXT4MD0gvP4UcPv0w4M1wWF0DIED/RD4JpbIWjYY&#10;o6eH8VY9gjU72kyRC/aDpAW4M4OD/AeIkWWwMTKKYnsfwk4OCXgM4OguiUGLwpKACXkfSqkAAOcg&#10;m0AL0XYQKMM+qAML9BYQMQQKgWKMEVY0qJyWGOuVYyU6SOkYeKYTQSARCgmQGU4YaoQGS4gGs8QA&#10;E0sy0NWOyLkB22A+20sSAMMM4QGM4fw2QAMwqNGliTswMcaOmR0O49aIWL87cPujWdCSAbsM4FrD&#10;kjmU4tulMJyUyBvD0euCOf4RgTQlE9sH8IqTQZ2KYZnB4IaaOY2+o8SAAf4XqWW+KAATQc0648+b&#10;Q27EwI6HCGaFmBmB4CcHaHwbOAyBKBaCiCgCmDuDsDoA8AoAXE3FlFmqW3mbc3qbgERFpF2IwOmT&#10;cSuSwjYJ6iy4OCaO4UybWliOUyQOgO5EMACjIUy4AQs34OYIYZmhkqW5yPcIYOy7UKs5MNg5QIaR&#10;DAKVwUyI2gmDNHWgYIYCRHeEJHiPAyQIfAASwIqb+D4jmIYeGC6DfH+nEgCdSKYOyTQOmYalKMQ8&#10;sDYgQIWTYseEC6ajyaQrEIc2mPrDRDuAGQHAuKMoWPWTQfoRg6+JGyQxwAAXkZONG/6MeIYuHBmI&#10;pG2HYMNBUAFHsAWgkLe1aPuq2TQXklwOCdqEsE9KItkNqFUf5F5KUbmcmfwzsIi9EFaFNKmwaIoC&#10;xKuCvKy20JmbsbwY0KYWGXqS66gLwgcnstQIzGqHqL0hkL9B2J+fwU4liRkVMR8IeiygqkSR8TUO&#10;cri/E9uIWPWjIVwjI7s4YjquiL0SAWWcm6UZyowNWRgNGmUiyT8Gc9IYaIY/kH6NGCLM8/w0ilAM&#10;egnGAAXGEIWQHLeHu52AEntBIDFNgGlNkIYEhNqB5NuIkdMdMvsLsliSmK6TU1S/mIiYwKUOmNUN&#10;WXgR0lcQWQGz2AKjIL0l+H6gcSAdNNLNOAA0IWhBAXgScXoKGiy1cKMZ+VwSciyMQPWNHKaRXCVM&#10;sGhPgvW+VOpDTJgAAScZS4SCfOiKYgvLGH8gCTcGnQG9WCgc0NGf4jJNIIWjIZmgmfIJzHOSOQ9H&#10;GR0gnDkFqGXQ1HGIeSAhQBfGKnsOuVO86AASXHaIoNHIyoqaALIMNHGZyL0fomUOnEmNGc1RXKWa&#10;JE1R0ImEcDcCeDmEmFkIeAKAaAkCCCGCWCUCABmIYGCFgE+FeGAGiIYCGCsDQCaB0BQIYHwHkHSk&#10;WFw4gGuHcHpFIIWAOAkA+FwGGGMCABUnDR7TlTmaRFsqQqVTpR6eye2IWe6LIvIPuDbUEmOIYhED&#10;2CjUQQuwkHaz8cVG8OMQ1UW5CAKjZEupWiWJq5UJyhlUsJAbsgZESR0nAcnLyIWUyVwO2JuEBVWU&#10;gFyIYTZKmFMMRObOGAATtKSIugZHWDMgmL9KEN6BjK6K+IYjJK2ABT2gbQYeanss0GrIWXqMRGKX&#10;5RKbsxFEUKUjSI20AxAQLJrF6j2NG1iL5GmJEQG6q++AATYXkwMK6fon8IulcheKMtyP4ZOK6Ya/&#10;9O0KMaOPWlif4EpYAvOFCo6JuFBYM2FTzYSQxVmK+cmjIOy7scmU5YE6AGCw/TQQhD4XuCq0jRKI&#10;3MoPdDKQKiSUUJvC6XhRyIs4+qxMCPQL5JkQGDrZkSmXlY3P03/EcOhVoH6K6q+oYIcTgH5XDOSN&#10;/XIl0NhPkNGjYXlP+XrCImAKYXkdGwMd8F+9JIGouPOQGVPP1NuB4TZG+IfYYHAcmkxAQLsPAmUu&#10;jbMA7BIWoC5bgbsZOFHbo58O4U4uijYfwU8LTEu68P4SAnyOkQGTVUeAiOmyQcnWsXkPSbsQ82tE&#10;ONXEnZQQggmfxJoOCPWV0iSlcmUNdbWcKrIXaAExeQKNcNczIOklcXqGJda4mkIuxOKH/IWOuXlR&#10;qLShkNGjnYMFAj6sWD7JIAAL9XQjYgqM4ZyRhaCgmF9eYmPPEPuz8jIV0CZeok8XkTRWKkyIrRPT&#10;4ImmCxgTQliPW5BNQPuiSjIMRWhMAImScV1YUQzR5YUH2HaCGMWF8G3WSAAASAkA0E+FaFwCuCAB&#10;aIeGUFWEUBuCsDuIYB0CwDsGGFOESR2giH8HIG2GeDkDMDIFaGEGgH82aBWCKDCGUFqE4AUALglf&#10;fhThUI/TtFw3vF1hXFm9eV4L0V1LQJdCQDXh0IYrQByEXh/eCOVBMLhYwAOsoKYljbCJmWWVZBAO&#10;vO+22uMkIwoLOJGlcyQlKL1NcLsfCJ+TQXhhuIo4I4FL0AmbWjYVZHGXkhlY8IpVbAeD+OmZOElj&#10;oldPknASccm8ALSL0k8iS9IMwDklKX4DDkKpYKVWsssHpdkM5M3UmPXdkUS+aRCRhdQV4VKKopSM&#10;AM5K8AAVAjIfwicN/U6IgK6Wsldi0kyWHXxJbAEryOks4LsfTd4bXA8H1GKrUC9hs6dhjl6SSKQg&#10;nX4POjY94IdNkGkF1mTQxPkIeyGDBmeX9mKIgMMG1mrXQhyKYR0ZGLyKaKcnAI9UlT6LMQGmUMQF&#10;PnPQxleH4IYoeswZqMeldEFUmL8XkRgVAYauiRkr8IjJklsnsyKIfO2GxBARDmOFhoOxkGjP8KUN&#10;GkFP0k8jIy+WIIou8IYWGliPASXUbAPbaLsIfHiEJoOFgIZV3V2IkmUYbOAQgSArw0UAK2gjIf4T&#10;UoAM0cmNGL8u4QKrgM0ZuJuTUWGVFLU4qIdkgPuTQRgSdQWAAZyRePqRlbELSgqgZXRC6ntigIgO&#10;mbtbULDL+H8XrCUQWmOM5Q+MiCmIZCRVaRkB7rWfoE7rcIYPXVWEAUzYIH3JqWUV4YQ+aMMGZr6h&#10;IGQTdPk7kALa44S82CETUMMO4PWL9LbPsIeSrZ2IwTQigXkRkL88cp3AE2OKYnAQXXRRZLoKrl8J&#10;7fjTyHuHKGgBOBeBwHGHacoIWDEEAFCE2D+C9hQIcHoHIGYL4BqHUH0AAAgA2BkGgGwGUA+AYpCI&#10;iH2HqHcDWCyCGE2FmGgIYEIFIGCD2C2B9tJu5u6IZhaAA3tTxu83cwKquU/GCdCJiOg9TMyIXrcE&#10;7Q+aI6rrgPOXlXyL01lseJHMOHEujouWC30wNbydDACI5iujqlKTUVEjIwYV+IWRhqeIuQ9H6jTU&#10;NUQCjLwPimbc2JyJC6EDw/gF4IZD4cwC+QGPXOUQKTccbT8AgIebsENxkM+FeNGVPYAEokEJ6O4g&#10;nESbyAiVER1MaOktqMnBAWHk0AAwNU0AHaWP4OUlZALIkm+SiI0K6GpywOnhqNKfxXynFp7rsOCf&#10;olEkgDHM0JvHeCRKuCwL80jjDvJzgIgSqgqcaPWOvBIPaPcFdz2FFz66QIakEB90FxMfWOmlEizW&#10;tpuKgVOVxBsOkTQTY7EIoK6wNpsJyOuSmQHQGGnpAguTQkFWAV0Rk+2nlBaXhiCIWuYSYIXypTiI&#10;bw0HWwcWEK2IolEYaYaoIGaGH12gq/GH8Z+oiCXWAPS2uTUVOXlquvyOk+JfWk8cno1fXcKORzwI&#10;cZSl6xsFjiUIa6qzdpd18mCScVPIzWEHBOEH6L8ScUzn6IWo8AJj6YkOc13OMOlP+lt086aaOXgg&#10;ZAL1PyeIiOhmqG0aONGRlRI+SOmPAOgPAVoLxRi+SR103WaB14m6iJ/xxmYIWMMnBa8mkBtWN4GJ&#10;y15ywGpCR02Xq0YKZWt4mB0vgCIoeL8f4SnAoZ0KhxcIkO4gDQ4IvsGf4wrZWG+nEoWNSKgyyfi+&#10;uKYL8kF0lziI5tNToHGGeFoBgBwCaHduAucF6G0G+CEBLomIgH7S8CKBmA6F+GsHlJQAoFuGSGkC&#10;QBcAysSHEGeB2BoB4GuHWHsAqBMB+GgGaF0A0AYPZ6Z8FTlvBvE3x8GqW98HQ6ISh2SJGE38gEz8&#10;kIZlyDd8saSwuHiR0V0dNXyTQfTlJHSLfXyTUXhjavHoyNgMRjWP99OIf3WIaXkjYiSzYMohiP9o&#10;AIiXqbbfIABwxUN1VNYRlwMJCO5meDAlYQHUEDbh7XcOR9qM6IWSAwrsgMGMJ8kEy0OGFIuAaEj+&#10;8XIBcJczwV9DtxcK6WXy6Mf6dx+NG50IWVARlaMMCMFZ3liAVv0L+I0iymVAwIABAFA4IAIMAYQE&#10;YU7oY+YdBgAB4k84od4tFHm/Y0S44U49CACHpEEpJEJNJ5RKZVK5ZLZdL5hMZlM5pNZtN5i+p04Z&#10;4/J9KA1QQfQ5pGF7R1RSW5S5XQweXqgLKkCqpEIc+X/WQHWwtXQpXwJYXfY3RZYhXwoFbVN4w5Ld&#10;EATcY0/Z0+nrdzlebG7xJfSRfxXgXVg6y/4hILQH8UDsY8sc9shEJEHgXlZQ/sxS25c4IIc8BtBe&#10;7K6JRaLUFZisNUv9Yu9dBIJoANEBBtSvtx9uXXu7rhYgBeBwZWDeJxcg9nhyYgGOZsnHz99BqoCg&#10;71YLKlF2Ul24gWO8dPBK724PJmH9BOC+/VEJIEgz79lK7c5IxdbCBK2A8UH8Lz3G8zCsKggJwIpx&#10;vwOwr1H2+6QQUgifH4gjzPMkCJAPAgJgvDS7nqcUPIg2TPBC66TPMbMTuOiD7tlCwGRce8YRSlUI&#10;QUkD8pAiDCrm8yIQgfEfmNIJWyHGSTQU6IABtJTahAGUnREkD5mhKZmyrDxxQUw6ENkGsuiBL4Tz&#10;DJC4gSDczN2dbjwhCzGAcDk3pWq5vTnGB7yQmkyP2yoFogcs/MceUcqykEAKy3qspWkCQOqDq0Jx&#10;R9IUjSVITvSdLUumxuGKVQZh4K9AgAAYMhkchtmODAFtmlZ/n0NgmBySpbGcg5BFCXY+i8IaYH+R&#10;A1CYPJLlsAAAgSTBcGQM4jBdTFmWbZ1n2haNpWmm5NWsM9sIgiw7kRbtqW/cFw0mnhwyLMITxJSD&#10;/C3djjz2Wl4OLBTzNlHFoIYdx030iFGQtcksoNNqgg1eyanbg7BnUiCCMnMlxYec2InjiaINPRyW&#10;zQdmNJQBGOsm/KIPNOZvQU2QRZPgrLswRmWFVlyIQwWWZIg/2AAAhQIuYDFnRObIv5/DjpkvoYUa&#10;K8z5sK2T9vulb/Hpp+oO2SRr6o9iSNUWDppuveEx4gzgw0C7ZUBQC6pW9DgQguaUIIurYIHsL22d&#10;BRt7rOqIRcBgTb3lKWrnA5vwUq9BH/joEJA94MqvfR0wg4L/EXyNAPNgY98twwIczEWH85zvPc+m&#10;qrz8cvBoOhGdcyCCbqvIJjFD17NTrtSNNkGfbCj3HEvupzJ5CzBu+BCCCBL4l0pn0dAYWgevAAQH&#10;nZ6G/oiT6bJpBH58NG8hwaoa5te9xOWEY4vRohPfepVjONoMp2cP9taDNMtaVL2aP6lB+5nfzQp/&#10;pA4Ihv/CNAE3IPj8pXLq7Mfp92kmgeYTE2TYXRvMOmox4xJi5hlgwNKDRshOQdBVB8iBdS2luQgi&#10;CBhmCQJkL6CRvpJjjpXLmhA2RwVGPaeYeZt4AmTgiYSoBBxAz8n5Z0OeIhc0dmYhKQY+4I4mN5MK&#10;4wvbVgJNhJQaMvadUkIkMKfkgj71hkIgaQZwxKEFIQUqSkjCaBlxrg0NKKBYyUJkOC3kroFntGFO&#10;EQZBUdQcx9C1H9c5hXvDaQ4XAuLA3RtuIG4Z4gJYKnme0xMeMYSUsFSRHNFyTCrrkQCoggxc2bRn&#10;QlCghCFmigoZA6CVTD4zyrlWppTinlQARBWEIcIzRdgNAOAIlwlA7hWDaIoVZEAqh0EsKoRYaSYj&#10;VFuJcFgSg1EQCoHISIqxGhuldNmbU25uTdWsJpbAZ1tEWW6Iibs550EuQUyM8zeVGKYETPEVc8yQ&#10;CDnsX8JDUIImYP21paBx1yEQZwzouq5IkgAKc4mFqcSHLki9HVDE6VMIKX+eo+8O5UgALmmiKJJ0&#10;MIYoyRBDiV4pRUJazIWQgqVN4RcJalwKaYH+kKdIqj1SELRErTloYlyIBFp8IqoB/irkgTeBxvKq&#10;ysjYqURA6bqQ0VPbqNsiCSgbCOqtGMmByR4GjSQflNqdXrqJIQfdNrODgoQq0wcdrzDClXbQAWFZ&#10;8Vmsjo6AA2TiWLkvpGh4wqhzDEGNlUVvLsUYSdH+HCxBxzCthDzY1vKZHElOolZOyllSDGFYiOZ5&#10;LpgAnFYHQsmCEI1jLE7aVKozWbG/OAkx3AUQn2vskQatTCWKlqryTQubI0IQ4IGYUWtvxZ3BCDcM&#10;F9xWB1yAAfdDgp7mDAudEErZaA13TkaYUkBk5/QWI0Zp/Z+XmHFqK4RqApryCvvMxodiEKDt5Cde&#10;0Gl7wcXxTagqAxOkVFhNkkWB6GirkYevGdMhV4JFUgoQMlwzMEVPDQRBc4pcHPXrURguZV4tlbby&#10;XUkDOmcVIH+yMuqCouEDjq1BIqhJSABZwns+aRysr1IQ2FnF6E0QhJ0XNAUi2Os4LQea+o+mYIEP&#10;Seo0b+5Wkqf6cCjLpQAGxNA74fzZrOP7JQopLZoCCEYLyHKpQ2HrlOtiSk/JTgeZjZ+F8kGFQBmT&#10;NlVFDhhT7oWwEZg2SjE2koMKuQvdhspkIutlTEw/sjgFdSYVqGTkFFzktJ4k0ozzkDYHSay2kVd6&#10;K0ktMcYzhZgvByE4d+PgFgnB8OYaAvgHAIAGS4WIlQ8BRDYImv4MwnhsGYLASZMR5DeGCBsEYQB6&#10;EGBOEYMg1Rcib1PpXY2x9kOem/OGca3FvbJ2gt9qB/iIOJdSpPBAzMFEQb2Ca8gpmoNI0UcGHcFV&#10;MVRQgfeFZIKtREHOSjazmSXNHLdTMACbUzAb2iTjGRu6SoaLmf5u9HkCR1Jdu6rRtDasOJUM/hwc&#10;eIaFINgoMnFWE1qtUAU/ceVpVRDtx+qJ9w9cjBbyUiDqXEkur2OLH4E46mazLkqAIRhDc1w4aPhM&#10;nyNPKAFaCL4AT2nF4YS9CBeyMFXlAesgyFk9GWUknJOd/yskEcMkyrBLErtQLqflCBIHUpMXw6NG&#10;h6mpZbMLvk8AdDin3dS1ApzOtzb77l3PSY/3RkYJQcXfPPiIIKXxVp5h/n8jOF14UvbNiCGBBWFn&#10;xl8QccYIMfmJgI6QkzXw4wwrjjgPaEn50KXn2cR1bycFBp6s/jU9QJn1SdWCpOBkG32B9zpn7JXe&#10;hhMigBHBcMx8rZmn7igFx8Ghg+T9hQ+Na8J96CIHFbDRUfd9wCGTPvbon5Bj26QLqVdshjiVwTOt&#10;gYmE5RWfjIgH78ztgZ2bJNAcnyizq9HIduRk/cQAGiLKjojR9zgp75yqErZwxDg/JJg+ZqAuY2Qg&#10;hnA6ZDhCAupOqULRQggkDFwAIubKDn4kDGzRTM7Sggz+jjJHonwgg4o2Q/LyAkxDBqCSTPYAJwzR&#10;If4o4XoTEGQ8wuoHsGxxg/zboJsHYGEHqFY4r+w0hgIxhCxNDqR/jPhQbKgtC8IlRchfB5kDcJBR&#10;SPA4DPyvzJgAzG4ATpIfcKMJKv7RZ5bE4zozw4sDzuibjIsNIm4ewcgZ4E4F4HAcgdzHwCYFQcAb&#10;gZoD4CABAlwaoWwTAGAJgNIfgwwCKZ4dAaYWpVTlQdgaAE4CoGIcogwDQFQJobAaoWQBsNkTsT0T&#10;7ZZbIgxbacsT8UwmqzKSQkDqxjpSBBQM0WAacWRwzmoQz1zcQf6MwrI+5sKiJaBxhfAiCRppggyr&#10;SrkJQAKwRFwlcYAhjjJETysU7OwrKqLRAhAyY0bJQ/I9q24lpno8w+6RolYjAN8cqNoiAH8dJ8Lc&#10;It6zhgbOpcBnr1AaicouY6aoARQtCRrvggzhA5QgxETq4YsgaxoPI44gjLI7wLDJx5AxyI7Rr3I4&#10;AlD2Qqg4o4sfgmQwpDhhMArnaJQsI4pDA4om4+YjBGohDzQAo6aHccYig/0CxCwuo4I4JERchqBD&#10;hqSQaHIQkng04iCoqtR65PbycNEaUozZC9C9BJA6ZsLq7vwhjPMDj/wAYpxDAwqqwRwYkrRwEA78&#10;DJYgcHYJp/4IYqQFkeAnB7Q44uo2RDgW8tyD4FQkApyOrRhG4hCvwiA0ZIYVpKYaAlBPYPEwJJjb&#10;saIupnqg7lA98GB14UKh0jwkw2SAbkoFq4oF405sJ7TgYADIL58j4Ag/a5DqAbwoAoQoggy04NU1&#10;JC0gpJhNpxMosvIsqP4LSSQ2QSM28kYk4wp68CQ0DfLdzao97a4lQwrDzGojUCKm4lQggtC2ggxn&#10;Agg0aLzEIAQ+8ConQ8w/KLznjJyCrP8NZLQAI/Iwq7orZgbEgyAkBB4n06hJg4JK6sKmgBRnBkc7&#10;YgxMjfKSSSS3YzBywPakgg0hQNlAYgi9BmyohN5vJK7NsDUlD6oAECwkA6aFcYgAA/o58pUqU8LP&#10;xwxJCg6g8KU9YfkiYsIiEDMKZwit4uZDBgc2Eo5b88FF4lgfYdYIIFQFgYAbhhTJYUAYBnwH4Egl&#10;wdwagWoDQGIJofMQwAgAwCoZgcoc4F4CjYolgd4bIXgDYFAIoe4gwDIEoJIawbQWx1VGVMlMqV0U&#10;KcUUacjZ9M0o6QR7xeg0DyZScxjzrWogwI9PMgqfYf0Lr6BEIz7JpZqSSzM4IDM4Ykxpxp7jJJlC&#10;sYz+7qYgbfKo9NolMdgclE6jJhgkToYlxQB8j6wkjSAlAP9Uq34WoiCHaDoTg6Z7RmxDDgxcFT5P&#10;wiC5gU4V1XAiB6IG8fEXwlhv5A5BRCxKE5QkwpIVB8L6EcoN69oJw+aLDRQ+4+4ghCw4p1MaJaIw&#10;ojB0c+KuzKwgY6Y4op1bAg1WcSk+4uJOsCw2RgbL4iA+dDIf44JMg6b/opwvYuqcoa1fZCwglAYN&#10;kyYiBNo4IvY8xCzbtCtSthSypQCzJJA+6oo46tU+0qZNotFCs0RCFfYa0GDhwZ48zJQpyqgMFkky&#10;omigAnheYzA+6zLvDpYiUuBCBDiHLJIhzPoAJBQzQSlnbD49Rwz4wKE2b2ggzegck/YnxQAYdpQZ&#10;Npk4AlRDFoFPII5PcYIgxJhMitRxkmQ4Agg+4yZCwlatRNELZpYsKcNpgZJ8oyoqALy6YNYm9nYS&#10;gTduYuYJluzMr6BDCST/rfJDh67+QET+jdqIlEwjU8dBoALloupyYzB1K9CL1rosMDCIwftGMC9Y&#10;rPQmzqhjqHdyYfp4Absk4AI/de4satRCCoYhFCYvpK8zTpgxSQcI88I/JPaBDzIn0rQYinISoiCO&#10;p8Ipw6YjBJAkDfIghK9lQfxCw05hMzQiBgblKy4rJ0ZNCSiFr/Q4DfM6QjR4QgbFgf6SlEgAl0od&#10;8L4AKM7P14hM0n1hZcVy19gAAP4MAIJWoYAiAF4JQMQYAVYTICABQAglgewcQE4DYEgbQeD588QR&#10;oVgYwOQKQGwlwWwTQPQJYM4Q42gHwLobQYIUQAt9+D2D5SVNDZsUuEENjaY57ltWInCtRdgLa9CO&#10;oRuGLRjGgfSBQrJko0Ap0JpZk0VgQxjfJlQfw+bez3YkQuag1B765DWEok5wD/o2Q+5Ri7ImNRQe&#10;kMoEK5AiAVOLZyIRYiBw0rCqkzJGClgBl4srxamKsEAfjLLdw+8go24K6dQ9QzWFIrolYucWoWOP&#10;dE6ctUawA2Q0BDBvOLKbJqB7Sg8Cb6BnBDEKRwAq6i5k57Qq9rcmaHY+4q7La744g/dYAb+NY8zw&#10;oXQ7IUQ+4/LLMuAwpCxnSzMCxnRgeJmWKbYjD2846I1acrwkA9qs0iQlUVJiggzDQhSNrBwUr4IX&#10;EA1b6XggwImZssa4YINhIk5xhNDEArYvb5UYo5MsM95D1OIAzRggk3ZH8LY+564Q+dBcjJUsr1QT&#10;IpyzKrSqNXAVxnpDlsEDogcsuZoIgjgJYpxCF0FgwiRJgghDi7gzA/JMlr4iQmJchIpwyNs/wlA4&#10;I/LMoMWi5Pb4ZNAMejlUAAFVaj5AooZCBnuZIA039wggxuIkolQ8xwEvCzmSqBYAw+9xgfy7wzCL&#10;19GndE8NecVxAiGnAfyLIgcawANTYDzDYk50c5wACRh4mcxH+X4eLjI2VyAgaopfCtWmY4JqDNGe&#10;7n4pxhJbY/wkGi4MR6YJIlCg86h1JCDGYgxPbbp7UE12gypEQ+9eBjVimn8MN64Ap8wkWKs8gzGG&#10;kNY+49pqB65ClzFxBgo4saAreWRaF919gaAW4TAHAJQNIfIk4G4JYL4SgR4QgGgEoDglYNIJQFYT&#10;AW4awiAEIGoI4YgXYWYDQB+Dok4eIcoagIYH4IAZobodoiDYAQLYYP2yZb4cAaIYgVIXAYoiAKAL&#10;wNgE4DJPjuYegdoc4a4bAbIYoZIZgfIfYfsyABYHIG20oFAFYDICcTidGEVNTZyc25DaOqdVJk+s&#10;Am5bcGAiALm/qfBJB5hEldY0CfoqpZpwB64/OS9Eok566GEx49pBVlwAGwID25FS8I4giFejImYu&#10;aQaQwBJJglAzU1INVqoAAN3FNtiKyOEz2hYA4mIuZOpMlcglOHtogzAggvaxAOB5gW3H+FQlDfod&#10;YiDfMs7JxDhQEfAXnJgwp1M/xRg094HAzSUfweE6eyQlWxAkllhiI5Y5hnEIMXVeQ4BvJsIzTJRM&#10;jyY4IwvBBH4q41wXcxggg/PEqPoHMlKOpOurdSIAQ9rAuZe+fQRcRNCzKSg2Q049uaQlK3JOclOy&#10;IAYq57TdwXPSoavS9QolRRmFrz4KWvrNgu924fjaggxK694GgHXVN2JH5Cuhgk49ovYudbtagiRw&#10;1Y+LYVKLxNqewQaNttEecKVtQBfVIHQLvYz1wldQnL2lRDQ9pCB7RDmxgAKRvDgmRkROYuouoQvb&#10;Z7giCfC51+ok4GPcYR/cpvIq69BQC0+EgAAF3d1Ow9pgphOj1vou568cJ4gl3Fgd9wu8Yg3Mc8I2&#10;V5D6ECz6D0lYsC1EV6rKglY+6OouZQEBgnTNwsJRhuQk+Q48iH4ASOt6AABhN7QfrRgkBwxRgvYv&#10;ag5MjCdm0ZBMhDHWAsa9FtASHmkEQ4k24SO/AgwuvaQ+48yLw2Tycw9B4/JFpFwkFx8x76DP/Ogr&#10;YgmYQCNlAcLvo9Xn/pQk/VpCwA5DlE4lwghQEGHTsHoGHQZZ2ythYfofAd4LQIoHQVQYgbAlAAwB&#10;IBYGQHoKYVl/YDbUoiG5gRYIoLYOwfHfzXwGgIAPYPQPAFQDwCgcQbAZoQ4QoQYZYa4cgk4AuBQY&#10;QOQKYHHspZofQegdQQQPAO4aQcW4UUYRoUQHYEtMbY4e4eYdQWIUoUYV4XwY4e4fDHwmHue8oIgJ&#10;4L4K4J4CgBwBKbW94AEUlNnzyyvRobxNYiUlhR9j1twupET8wP3Rdm9CQqg+onUigBREVFwmS2Yw&#10;bhQEFTvBpH5wHfvig/ArZETjl94wo0aSXUWb+JQC4mkIIiAgAXgQSggAgz4hB4hTEhkGABKiB/iU&#10;IfDii0OhwdjQMjkYj0ffshiziigCkwUlAPlQElkfhzrmDsmT/mj+mwDnEmATRniKn0OGFBTFDlgE&#10;j7epD5pU6EtNANPpT5eNTeVVflXl8wQNbc9dp4BEdhU1jjgMl1nqM0f9ntltr4HuFtuVqbl1q78h&#10;0CC8UqrytUffeBnQIwghw04AdqbeLkL9fWPAuRh1qx76h1FE+ZA2bj7qzzo0C10Sl0lqopC1Bi1V&#10;3ooJ1wO2Dm2WNr+RAoY3AV3Vy3m932/4HB4XD4nF43H5G9mz+vrt52VtWBffLnW2vQT7G/mDrmTs&#10;h0qB4a8UOcvlvsZjVF0S1UPt2TmtgN+RL+hM+0UxvL971/jM/zbERALnHaccCoc2wLQSd0FrUBUH&#10;JQCh0wkecKLuy6WLgA69GxDg4Q8qZ4nhESosIBAIRPDLEROCAXxaKcXhzGKdN4ckawoeaHKaEq1J&#10;GyrlukzYDOu7LiHfIxwyQZ8lEbJiHCbJ5ByiSspldKr+Hqhz5AaPMuA9Ly1LVAJESUZ6iknM4eTS&#10;kCQmtNq7p0Dc4u2vKBoKjzKsrJBwrvME+rVGaDSChzpIcr7Gr+gzENsr9EAAu7luW4TEK+oqdI0D&#10;qyxEeBwU4tTqJNDLMhOxCPm/U0QLVIKwhHEtTG+/CQz4mkDsjErKrSmi3rgr7Krur8IS8DyHKQby&#10;osaQVkWIh0PDgKtnQHK672kq8/IcxEM2mfjlqKhydMah1vo8xEgsaoqowynQRXU2zl1ce93uhWaP&#10;UYmidNqyNcLWuSdRuQt/NAdAdYFJhGwcBTk4RhOFYWj9G4Zh+IOEcJoFwH4hCgcJ3nyj4Dg8GZvm&#10;mYwMgcA1wHudosCMHRWGIbTkBAGAmGQYhXAuBYC4jnOdZ2yZ+n2TpGD0WZimzfSHDuRpRB2EoIZ5&#10;iB4HObpFkQQhpm+duEgsDwVjoPI7BQDYI6c3pNbKM+z6OO47zFse27dt7hHpuUCnGh0IN0CrisaL&#10;e+Lqbi1DjwIZ8HaycRLK6HAjxTYAdGpyVgfsSr0ggJYZK6R7slG8N47sJHSyqHQy8QNRXuHTN+tX&#10;PSMd6P4M6TpK/YODN+kcrq/VbbIcSXdlF3qHAz4BN+FCBu+LSKDbu3bfMbul3nutiiwSC3GXof9X&#10;KiyvcoNxQI8YPnvmF8KHDl8gr/Mhy704cDpQzLS+9As78ps7ZE/rzydCB/I2f37S23i0Y5DsUvOz&#10;OI3IejjlUmbBBAsu53UbmNfgABDJejwFFYA6s5b8h/KNK+Xp4AGS2IgGHCMiQf3nE6CLCk1QYjll&#10;fSC9Izw6nEEGXuAUFUN1SOnh1DuHkPTgHLRud2CKhSnsGK/AYj5ZU4gbUARgu6rlfFPXUCJIKN3H&#10;EORKYYEJH4DJtGse0UIzYxIWIMToGsZwnxpPAiBDg2BdxvKiKSOR4BtR1iiAGD70j3nnIMpdEr6k&#10;bvHAAkEnTnhHSHGPIke0iyvxYMICySAc5JQ3BVGQAClyylsLusQxrBoPt0giUVSBNkSwLBBI03xf&#10;T9n8WQIIxY2zbFjFMCuWhDhlS3DdLmRY9jlsGDrL+Sieg9TDMRB8VcxzXAJI+5495DjsATLuVExE&#10;piKEUgMdJYxIYiABU8TZexT28IlU0jdP0HCnmIJ1Okky+VqrzKfNtbpJluRlJNMmUx5RyogUeTZR&#10;qWolzJIcjdHpjzEPcL1JwxpISiyWm7BtPqlCWG2J0WU7pyzEAmowV9ZRBmDDVo9CUtTlBZ0jQyY1&#10;5xfXVkUI+V8r8LSnk6SCcuCLDiDFFQy9xBY7oNG2PA6Mhxy26HdLZSwp9LgAsNXkb0Z1S4wKaIcA&#10;uqBWxAhIqpD6qzbaaVXq0S4bIxxZhVC2GJqx3iDAcBiEkagxxagPAPUcjw5RrjACQEAKA1B1DxOE&#10;AcCQGxYi7GMEcGSwqt2DYeP9nwsBQCOE+LEYpbGkNKaZYQto/R6jtD4HcOI1RxDwYiBIDgLREiLE&#10;AzZnEO2yiabOGdtLa0A2Stda8j53U5kGimhk4op7cMEMawIHT+w2OFAG3g7a4SXHgU0ZUnUyYpw5&#10;OSY2OrLiDT2gWbwu8r6VEGNtFOAlsGeF3hiiAj70nuJXiuQaqAC1gm8OksSXqDgP3vIcLi+QgL6S&#10;WTEEG/DzV3kOmSpe5hbHmIFecWpQ6fSPolQzEBClDYm22IM46Vrq0MiLwpB+CBj6VzvLmrnDRGBr&#10;4fENiEj4OMSSSDnDxFcHzkQXSMQ5yheiHFReKN0qKugDkfPA4w980SlU/JsV+UsC7tkfo8NUM2R3&#10;VkONQEINOTS1F3QzecqM5KkyoAA9IDmWbuZby5lxTSA4hkeYM3i7ZXRz1OzEg5S8TYrI1Idil4Ba&#10;n1ElJMpfIZchoZ5Ffnt8IwiIBKi1j4fwydCC60MToVGiQUaLfVmgABZUdEOIoq5C4BIplqbopou5&#10;66ljOWIToyqIEQHgcoisNepwnapboQ5g17wPwhKnM0g0z0byhJYsE7aNyHKrUEXKVRsi1Cw2EKPY&#10;hOnBgzEJsnLIHIgkyb8JbaDfptha2owbYgoyHTDD0FLblSB/3Pl2YhCFOVyksibt4qM2zEOwKeUU&#10;2yQUr5hJdTAze5yDUywxvcm2GaWULKu9W5j/UVqoJobZCBI7iIleS3kg1z3nHLQzMl5xlSirjM2Y&#10;2A1WTBmEQgis2xI0BkONwBgtV4CDOTIIFblVGwAcqCss4KugSPN0dXuylkgtK7rMDzhcROJ/JxRB&#10;Tk6U6M6kbI5LskfD99kem/NycsADgi26kK3qnNnGQlvwEHXuXeuFtqz12Hg+rKiqFAJcUIqRZDzA&#10;oD4YYrhGWlLYPMc42Q4huDYKIV4vh9j9H8WcAoNQiBQSmI4GoJgOdg8QYAfA9BVCbEYKkXYzjeWP&#10;aW03Lg/h+CpEuIUUouRmlnAMEAJoTwkBDCGCoEQGiHDdGqM0XQuRaC9GEM0fXfSPgtCGFkQobwsw&#10;8tPam1bbPE/Dba37oZOASfJ3sb11b5grndMQwRvBiFgoDj4ADfxeCPFFIoXc2z3IlsMbpAYnUWut&#10;kfxYO+CKQb+kav/8Q4R0k9KEI9yN7hH09S7IdstLRbFNMzHfngEVmAAywCwACDAvwEg2wFrZCYLg&#10;Ipp5jej3p9Fpt1CcJLNvDJsOKWEMsrCHI3hdrTiHNXNtJklGomivumsCmjKIACDEIRhhkphKriHy&#10;A5EYgci2JkvljhIZgACvvkgSQIjhF2lTIIoPuBtYtgCaEMt5E1mfDAwNEwCdDwIpi2FXIVnPE6AL&#10;qpEIDpFFini1CKKsnPCGBiAuQzqMATQhP4Q2Q2jfOSipswN8iXLzm8KAC5FNHPJBEMuRmDH1HnCH&#10;FgrzoDNViDHGPwjiM2hyJ8C+lNKRhZhcxIiHNjg1RKsSAcOCB/jbNFgUQ1gADtqhCDP7HFBsxSih&#10;hMJEhjvriPolgYxXRXxTweiHKqAkM/v7iDJTQ7iMFiF8wPKaiWNXEgi+p8HMgKHNiPC1I9iqsYil&#10;QakQESmCDwDeJdsKBFrnlvCQnPHpDwNEhUMVCDNQipxCgAImi1MbC2ESuMqkkMpdpBKiK3AAOeCX&#10;IXDNrmF0CTEbivt0p3KWJtvsqWsfpzicCinsjIidJTHDj+FXObEgkMolkrmADpOmsCCQkSidDENd&#10;N9PbCMDEJnnRrmDlhpSRE/p6jXNytLF1DED1oSi2AfSXAiSYPTAhlXSSJ0oDR5JRJRjeG8HRiin1&#10;JdkSDCCiotDumAOvxkQNp2i3QwCaC7hLynhlyoptozgasjgzRXkSw3PEyjytG4DHB2B5B8AKHuof&#10;h9hyhwhvBYqRh5h7h+rsAigngpgVARgOAEACgByusuh6B1BwBKHdhkBphuINjevKLIsth1BthlA4&#10;A8hDB6PalugDgGgxA2g7gmAfAXABC5h/B+hlBchUhGBNhUB8vtFugEg/hIBMgZgQPLG4Pfm0CDG1&#10;LWBES8zaDiHnH1CHRDk4jiwZBOzfDKwCgygjThidL0iDE9EGkHHXwoOmCTNJCEC1EStXRdDkP/iu&#10;j0FMCOiPTrBzx/CWP6AAJklgwdzajpKBjLFEicEIHKC2OkCLIEgDItPlsZrkCTEdDlg0T8s8hoCH&#10;LeBGT/jlk9JBNXM7i2oYmAFZB/x3p4gBCiqEptSNCPuNgEMHCMDKDHr6BABqUNi1M/gsUPyLufD5&#10;CyidJdi+lGjEG8DwImthBYBD0XlaACg+0Zgj0aiPlJsOjiv0wAgMnSjjnnCRqLCcJTHHCojbFVsp&#10;kKNNFsirqjSatWEHPzDOCDCozYwQC1ORzYuR0QgBjl0Ex5GACfBFDtkohBtuApRfTa01PEDGk9R9&#10;iXCypnpk00jeLyEapBCdHKRQgAIsjDM5FOCKCvotUKjeC1EBjuulB/FNUZg+sijpLztXDlrztUgn&#10;EWgXyqRbiXDlpXioz9sPhrwYEb0EjbNlj6AlgZVUESkgi1IwQYTwJnrfQgLzlLx9ClFiSKB+wIjb&#10;FL0KjGm/OIC4QqiDRkjZRViDD1xuiHAwVlyYAiR3MOrzpnivxuynhLi+nHEM1lgwA91uCKR2ibVv&#10;yNjbLiQvgAvlivxAIaMOriUGCPx5JtjwJnpMp6ABDtuhTl0GHpDtk/FKiTUE0JCTDlvvnFRECMHP&#10;DtjpCiiiivkVi+io1/16OmwMOegBjGwOyBABoPiyivuQDnC1OLADKejxiDDpTghf2TpkpkrmEtAa&#10;WWgd2X1mjlqES3R+Qoi2LkjXVhAAFiDpC1DbEtErv9CPHGDwRx13jgp8BI2lMzR6ADLeVGHpTyU1&#10;rJSuWp2rWroePMB9hphkhdBLBNBShzh3h6DhTCzWLXh/hUBJA/BTBeBoiPgeAogzA6gwgmR4HUB/&#10;D2BGhNBXBhuoAZgjAuA+A2ArS8TWmzTXgATYvhWsXGiDIYuQqyssv+jgsioVkrnpJDhHGDI/DCHr&#10;seiDI1ipptxzKiC7jKjEEtOZDktJlTM3kTxvlHCrsZpBHpESm6FGuF2rEQIYpLCilg1CC5XIDnRi&#10;xjgAHnTkCaWRANH6hEpjhVwtEzhJotJXriMXiBC2MFB5qcnVpzVzJ5CWMrEtXjHaj+XSgAiii9G8&#10;DpC+kbionnFmKci1KpROJnoPi1DtoMOlzwjXHpUCznh8VGWThfpnDsHehRMYGITblOHQi4ItU6Dg&#10;wGh10YzwRRmxCPMAhxlNOnmjOmn2j5IljGg/YRxHjGpn1uA9i9WPicKG2bCPIY3mjuivgU4aBQYb&#10;X/3HYcqtFXVAoikHJnrznLD+IYrrgAPjgBidP+D5RFXXgIXYjeDKjtn3jHoMiQo5BSQQMbJ7jykr&#10;riGDEngm1tNXCPpd4Dhb4zsZlFDI0hABpaAVgoY4FLptsbCvophaY7hH484ii7j7AmPnFVmDDuoY&#10;uKCWDEXfkvXgiMHHR8inpTCdIYyMwfCnpksmg0oYkIRuvrCqwWoPpnwojlnhBNtkhCKcwRr3zYgb&#10;5U1cN5Pl2L27k7jHwVnq2AUGiWHuEQWesqinkMotSsiPT3BxDpN5JnolnHNHDTNzV/FqKklPp0lR&#10;ZfCMWZCkFeiruiTMiDDaCoClXvUHUICMEgx3jbCi10iMEVi9JdsZo7kSlLpki+xIhcxq2gpdpFkt&#10;Yg11AAjbJIAWH8ggRX2qi5UFrojXSEh62EiWYq2aSOCcZOjsE9FNWj5JKWSlNOowZSrsDIrfAu6N&#10;ZoYdLYZ/6O6QaQjhhwBqBkhRBShThmBqhvC2AHgLARAWAOACBihnLoCMWzLYB+B5hyg3g1g44NB8&#10;DLgGgLhFBHhIASALAFjih9h5hyA3A0A4Byh5z0AAACgIAQNoBGALgGGSm3TXLVTYG1XGXG5s3v5r&#10;ytT6DHivxODitTg1hg64CdFmE0geZ2DXTuDviVC7weuRnPE/CvjpDlkgnR0fDko2z4FV4M5yCy45&#10;CDU7ByJBOUHKyukQNZCMZDgPZEjeDGsZjGl0l1jIxQCZTsSRBpA7bT4iz/hGAf7WHHIkCDEMlgwI&#10;jpEbqcpdzwJtnGIPi77LTsCyn1X9B/N6ADSa42C2IvUyjloPkxFRGDHPaLCMXOCNWpCPjKkuA864&#10;Bg5TAPhM7ukIGGHHC+srYlAGmEl3F4DHiikSopvlzuVcINXzx3iiol3m53n/xKg1LeXvaPnV0y3I&#10;pLiNBOcBWC6RcCoeKUEjHpTqGdYMygXQU+DCYaAUiHQ/r9iDNeUpi2kQWEDAjGp9h/IvMQhDCdEI&#10;XpAW8TwQDSBSpbhlMbJ1ABWXgdzhgjCRhWcbHVkfX9npG+At5+YuiQ08CTXzkMjwIlp8SrHPDGjp&#10;RX63ZUgblXPrkgjbXgC4tfCqxiXQiVFoisCPHR530xCHAx8xOYDt8ggBDl2NinseB8o27Tg7Kcii&#10;pnkg1mgvc62IJBjN3fWFCjYMUHpLCdR5EVuRrziKLnriIai9bvizk9IDF8rgZwCnnuQ5aqCHdIAA&#10;jpWJ88ADHKcCCPRhjytBEM7AibdHTm6ztKkVpscHtXESqcrZiMDbHRwJ3R6LgCnGHnQy3pR5DbHn&#10;EB1HqoEViinKT8g0C9c05XiMQW4OXSCapvchQN4GgDwgCijuj3jlyuWFinoNBe9uYbBQLwkEpWge&#10;9xsrEBnubqcDGnaP90mEB7B3hzBnhrBvumASAVAXALgI6lCDkKACD5c+d2G3B3htgrgyg7B7h9aE&#10;iMUGgXgdgig2gzAwBkBVBHBOBZhkiP6cLXhxBpBfA5g/BIB8yNgAASgbgmBEg9gzd/jjhRhGg8BV&#10;hghrPtg3hChJAhgWvD6vXEawXFaxLW2sEr0xDK9jyZaOOTiBORqt3W958sjw2RjgXnqpCHY3Uy67&#10;AEjGn1T6gBHRryvsCWEdbKjZNBVah8idGDItRPDhdZq8CDItIDdXjEQICWiPbnkFrgFg+isujlkQ&#10;GACPktHpPzxEkKeuLzlg60h9DEHpY+4i9iAyfG68V6JTEMkbkbi+3TjHqsjwIP57CMEBoY0GEIXc&#10;Kk5uh+uNCTEgscjYGDUxJZDl4+0Mj3034CgJkId0C2iR8xAxskiDFghVfe+0DgnVmAJRh/CizdAN&#10;mEiopXubItRpCPfgjQCPkVkIUNhqQ9i4TwRHs9hXo7/GgycYsrd13HjPExb/oP48hH59eAf1d2Vf&#10;C62haqjIvpicdXnuekCzjl17e6yNJLJ8CAH+BPWCAmDGeEGWFOeGPGHPiIOGJNKKMWLO2MACNRuO&#10;R2Nv6QB6RFeSDOTCOUQxzuyWP+XRsGTF6TOPyAAzcETkQzuDAl9z9HUFZ0OHPGXP8IUk50udiGjg&#10;OoT0P1MDVWPVeOtitSB/T991UDRsCWMLWV32cv2mCPWkhBV291XF+3N+XWj1yPUcBXubgGVUWuKz&#10;BVpsX2NjzEGHFWMCXvHAK8RoG5O6vyuXeQXN+0eN33IgCoAMTaOe5pt6d76mPAfWa2ph/GR6ZvRx&#10;7WIPjPxsC7veR4Kb90cHKx6cgjNPrkZyNY7iiLna2sABy9N5dWN5MG5qi17o7rd4wHeGYgyVRuei&#10;D0R58+txe3hxqj317fPOzewMT8Jb9Vy+jb/A7ABfQEeECMulz5nsecFI2hAzh7B7wgdBR5rA4q+r&#10;A1rHJgmKisqzS+uUji+vG17ZowdrUnuz6jxCvrQt46p5KCRxqxrEIVRwRkdPQECNqO4J0LOd4FyJ&#10;AAOw07skyVJcmSbJ0nyhJkQyjKkqytK8mpcfpzm0Z5NlCUxWFgWp4HedpyHQdqOgQTZbGSMgkhcj&#10;ZdEyP4zkkXA0jWNQwC4KwLAcBMsUHQlC0MjZ3G0KgyDsfTLOuC4QC6LwviGHQYgKAYBFkTZCk4WZ&#10;ko8O5GlEHYSghQ9UgAYRWEsRhRFwjwoDMPgxCYG1CmkXpTj6SJTn+joii0OI2iwINVSSTVlQajY7&#10;2cRFoWRaUoqOYVrDjbDkH0xywSVCLsI8lARhRciPN4I10I8voNXZKB13elh2I3Izxyac17sUMLpn&#10;LIgFkNf4dYCnqNridUTo2CWEsdeKNgvh2Egko97nNGKan8o6vLAsoLArjssNm2pxo3COKo614FZQ&#10;6MfuDAh4LEsaRA86Fp0Mo99wmj0I3YDTDUIo6JHDFK+46CuCvMgw+6Sa+lo2GunRmjegRDhwLqPI&#10;SvK5Dy5vivqbgxr+wZ6q+folFKNq8yqnqg1qjs1D6bsYx1+52xkTixu6VN4gQ/hPvr6gDogJ8FVL&#10;Tm2NvD4YjW7iwOHGtjJ6uG/yVtKPbTeNC5wRW7K7Km1zz1nyx3BAmDfSr6d3UYLEK27Bd51nT2DK&#10;r61rKmH2xM9wrzGXyH3er6xjuI7ECXL625B+PkN5wAOvmAj5zsKa0Oaen6nq+t6/sUGypue4rzNL&#10;AvrKtCxkec2jjb4KtcfJcriuLXGcamqxgXfoTv7W0cn8sqyqwNeyoqoAC0gExMjzKAFBAgQWkL5j&#10;EEMjPCjF/ZdTeL9gMSpAw/zHNUZ2R4X8HRBQfdcCmEQRYSI8dGeNHjM0otASEUdCpOUjFgb2LWGh&#10;jkGoPB6cc5Bmi8kvSS0AjZoUjFvFWLeIxlSuJGDfEs0YJjbl9N4+EupHoIj8a6Tc0LwQAMQNeytI&#10;A6DVmsL66UDaESPFcG9GktZ7yOGONaaEz5oTipCguY5rgAUVkuNCb8CgHI/HRK80BbRXDQm3Ny8K&#10;LBUI+AZkYOCRzoC+x+A4vUjplTbshdAZgfx0WJvHEGV4xwNJRBklIWA2bSxrjNlUNSVha20F1EPL&#10;FohXCioRROUdwrYH6AuOKeA8LBVtHRQuVUzxIEQw8I0WCKpGzHGMc8NoVE0X4keCJNUhQZWduji8&#10;y10DonBRkezOGcSSkpzjnMoMeg7RxCCDyHMTIpBYDyHuPxJibE3JwTkRoTIeQuhoEQKQjYIAXA5E&#10;ol8JYNgSznoUzRRKiw7ABAOAwIoTgsBTCWEMCagSPKcU8qBUSpFTKooWd0T4iQ6ivGKNkjwcxEie&#10;B+CkCihR1DdGUHAOYhB6SbI2CgHwUxFB0C+9lZQmlmEaWcHdaAiKRvUQEL4N1TyPGMcfOEx0uzoh&#10;Lqw+sf68WYpGczM0sb0iOmzg+IIW1ZyN1YCW3uAxGzKxpG898qrMXJDfM0Y58pViNLaPaOJtL7CQ&#10;RsOKjw4qVVtV1K4V43pGmINUSaZWQRyGjgJR5UtJT+RyM4I6zpdjYlUugrrJpJAABc2lFJac65kx&#10;RWrbA0BrBIJmF7q01ozcPgAO/LG0RsCUEU1we8XNv6Fibm8dGWB1A7i1ohNCA+5hvBcXPqSZpogl&#10;bqFgZ2v16YzrtINRCFq7wcrwJQKLASSpdSuMaLK6NLC8XXLabiXtohoUgEedY18o8jhwG3W0aExw&#10;x7/CUwBMEjTAQdBpwMRs4sy5ENdQQYIVgu8IEbZ3J5thLiwN9BPVOy2G8OYdw8lBIV8yNG8le/sv&#10;rMWIEeROieZAACwLat+P0V+M8HF9QjEYW5Pb8FcdAaE7FlSOlHwgLsZeRVxYEZiRtbQ3cmGaf5MQ&#10;m5XLRpGRSvvFpjnM3MAeR644isvAyzAY6KQ/ASZlJMDNKqQmJ4CAAT1cRvK+hSzkRtcUnjNFei03&#10;+3ABDNFHZa0YjTRFyAoMYMHQy/xDOgI22ANmjVxQuygAFdRN3ZZRJA8An9cgDM7ecBFgqQMWlgMc&#10;diMlniNMFdgOkryLbhm7gMVxFN/C9k9MrZoAGrAAk9NvXe2RGmY3qI6V4lTBz4PEJuiy2xHjHMxN&#10;a8kjUBoukuRihNBGLcnF1xaxZE80RUSsGo04Gq+TeIhjuZWVAsd0LiCjusjboDboTK4MbeWQy+mv&#10;lEDTOQUjsIxnLm0gxvEESH1vbY0JPdqlzL6Y6uFSTZsvAJNcxAPLCkaczcdludyfzeAnJLD/HWfb&#10;J49hwdI2RjhKCaFQZw2xzJUnsm9OJGh/BuCiDMSYsBoLmAcBsT4rxahbCEC/kPQSPDzHKKsX41gh&#10;hDB+BIBZYUk0cU+qEjqo1Sqn5CIsO4YBhjXHcR0CAjhRiZBIA9QShB6jpG2G4OAdR1j1p0AACwIg&#10;ciTEgHnsr1qh1FABUepPQlBrxyKMvVJXEhGEkoRzwJt6llH0URpF5uyNxNyTzAkBjoaC1LXp2WIh&#10;10BGI9qm4+El2Ga1SRt2m2LgEd2uPwx0F21ADy1Hw7wBYVJKe4Ny5OFiqk9KalWyBEs2akdMTepa&#10;2mC62jG6VcD2LMIxv2VCuojfpPqI0Jj629193HxbCrGJjy968AEYx0djkkmaLXtNBRmvGkcN42A7&#10;DAysG3SA2a8o/Cj/WEwtYYRGwc/9Eg/+uwewFLAGEfAKsm+kEaP8VwSScicmOQNaL6RSdALALABL&#10;As98LqyYG6K4J6xK/AbEy0g2I0KKsw9WL6cKk8k0zABkcODaMYbE36bENmrq/+EgK8aoEnBysSJ+&#10;I2yyuY79CBCDCEWkM0rgjYKaW0rgjuPGbAJ6SAZKI4PGLA1SM0lUGaRmL6gNBqBvC4r6dAiQJALA&#10;kk+WUMJUxEAAMYLaJ6dcwQJyR4RPBK9SNAKgbAaoL6RiaAdcZaZCFlD6W0C3EADREESUK4uOdccq&#10;OQ1GMmR4L6EJEcFhEgK4qeDdC4Bu/UPW0ma6zEPsKqgMEXE+0MGCN4qSR4YgLa8uy8EU9CI6mu6S&#10;CGN4MYX6QidAYKjqL2dBFgLG0GYKvask8cKhFyAINefMbOJ+cKNu36LAkYAyNm9yH+fEKgMYJ6RS&#10;kMthF+AGPGW0W1A+JuSMQiuPFWABG2a2JcMYk036+8AFGyOQK4dGM1CgSUN4M012LmXiOwdASBCs&#10;C5H2jyRYb+MYz6sAfaK4NmZaaiIkb2I2gMy0N4aoDVIebAraI0RGJixatoq0b+k04cgAFUxmFeI8&#10;bBH2C4BjJIfMMcMqqmkhE4AMZOZTCHJeyC5BJgeuHgHGGk6UCIGcG+HWI8AYAkAwBYBYBUCaCUCS&#10;FOEuEOGoHC66AA5anwI0H6E4ECDaD0EcFCHWHkHsXMAoBAGKGQGcBqBGAjJnLIo2U66io+6qpEw+&#10;H2D2DKCwGm1UI4AWA6fsEeAqAU6cUGH8HkHMDYDeDiHIRQI2AeAwBQEiEoEUAlL0eo7yIQWaWeWj&#10;LKSo9AdQI8Y22AAANm4E/01sI2vwGtNCI8ZaPKSY4wH29mrEKuK4W0JU/oAAkkLa8PICH+BxNsL6&#10;j4ZawxGW9kxGN3NVGKH2xa3IJcMccuKg4S16KugMRgOq1sLASMhVAg+ISYQmX2RCZ2y0esswgbIm&#10;0oLqK8NCXWXYLanGe2e5GoIgD3PXCgCtPcDXPgYLINO8AC3GS0LmMcNCKPJQLGMc2gKmSUM0r68U&#10;2CJ+r+H+dmNYbBMynIJcQnF6H1GqH8ZatWFEGfQuMY82CPQ2ey/u+sfsE7DaARAKEe3AOivGXuI2&#10;jIJ6rgdAK4NbDGMmSgvYXexOJEK8swW1QSAOLaYg/OOqMBGtDQLGYK82YmN4BfSTPgDWqmeGWAwW&#10;I2RiXirOFsGVStAsBK0QeKIgKOX7Sw1NMnTDTFCAuO9KI0QijIdcYLPDGiLG0gAMi0gyYcI2swK8&#10;X2ETTwuOL7PcCsD9T9MqHdEQH0NagMZjTASqkCIkNm9fSwLBCMimI0XoJiROak4IkUN+X68GJANu&#10;Rik8ZabEgQCAeYDq/IAAK4sw+oSWXEswu8C0MqKab3B3NQI6NCYgQQ36GnVyELV2KOKa762KH/NY&#10;OQSAP0EsrgiCKg3Ak9GW9aJArhG0OQmULqz2YgL6ROkHSFOmADMwcGI7VOfzDYKwNCZ2LWRScpJk&#10;fGLGLA3hSEW4KqNaK9HGH6RcNCKgtGI2h0H1UPWBP02QYtOSAE9qwWNay0OKOKrqQnWK3uNeQiQQ&#10;j4M/Sc1w2RSeO6K4RiSAwAEoKKQQQ6LqCVY+CbZDW0KKr7JIBiZjHSOYJyMYRixaM+NmFBZjSsGU&#10;RCKaDpZuy0LANCM0K4M0veAEyeAMsGPRX3TGw+37aMZqH0HoDSCqCCEyFkGYtiAQCWDKDoEiD4Da&#10;BAA4AsACH2HsCcB6BUVAHCI1Kc5eI4H+HOG4GeDeDIDGFaGEGgYuI4CCCyDsFsFGEQAQAG0laTCC&#10;6go86mpA6s46HeDcCsDGvynoxGAuBSFEEoEMAWAOAGUMH0HcDtL+GwHQHiI2AWAoA8EgEmEoAuAW&#10;SjA0PwGISaGTdZI81SDtdhV/b/QaH+YLHCYaYeYSenSkJYI8swGjeAUQdQK9dTW0I2ROMqK8RSSA&#10;KOQi44KxWw7efAJudAMYcWiarcLrGWt3WBVvX9WBYBenb8SXWEH0M+N4sWI5fE2UL3DII2QmLWiu&#10;ADGWOxOAUIQQr7YnXPYo9mJ6L6J7Ao92INXpcqUOvwSE0QGzgUN4NeD5gcOK/XWRgLDnb6iuYstG&#10;NaZiw0KwswZa0qACRDYgJuQyL2KbYESWM0mfO6I4K8GBhcv8GOMqE9hnVKesLWiWDeGhh1IUZRI9&#10;MyKPWfAeNYKaL61SXi+eAGdGnASYK4cKK4X6ZiuPDiH69MNYJ7ejfLgkNmk82cABGWk9fSSVPyKg&#10;uOROX2dwEyCFjUD1jYQQRSteH8N4SMLbaLdnjtjuemvxNecyNCrrP4AILAghUgAAN4PGY2N5A0RS&#10;MrRJeAGiL60HZiFAM0vIAAbeACMdUkAYUKK8kwPWbcLmLAOwklRpJ4I0KkKmL6ZDEO2NE0L2iiJv&#10;QIAANuKGFmF7lsxadGvADk86ZDVSL6LagMX2YQYSElmKtKFyW1VGl3NpglGWY2W0XiQmKOrLVyGm&#10;L6DzmwzPQk4EM1hmE8dsGGMYN4wJEcEIQjUAW0rAAId0rCKgPGRjfLE3PqN2J7ZQL2KORTUAOijk&#10;JyLBC+gjWaYvlZHTQOq1ZUAQN43cIhfYAFfQO+LHRcJA1WtsbFPsH/onf5PoLAMYNaW+MnGII0Qn&#10;Bo/+GZpK3ACZpQboLGb/NUM+OKxLaQOWL3BeJuX7gUGyGRpyF5p2K4d6B9ZNZ4JAcKFPqImGAMl3&#10;NsBw/6ByX68ZExW9SERPmKElWPPpZDKJY+X6X6PGQnXkbE8eALRUdKjNjw5DpjrKSiGoF4E+BsCS&#10;DEnmLEDKD2EuEqEIDJrC2DbBbFbJbMTa5cnyKuH2HqHcDWCyCGE2Fm5uI0AIASAsF6GeGoB8BOAr&#10;rQ49cC6kI46opC46H6HUDQCuDQHMUdIUA4BaE8EgEHLyAEUMH2HeDxL+GsHOZcI0AOAiA0EgEkEo&#10;A2AeAISg8vISSph0GhZuDpdlsqO6JVPmI4bA06qWK8rgK5P+A+I8/1eYJcaSD6RiLACzu4OKmecL&#10;NOtiAELAxjqvRNWAFDvSKKWwDiChvcM0NmJU9Wgvf+IMNbliOikzIFgJpBtY0zDlCyZQ4mKuOLhO&#10;NC8Or6LW9W1xfWSeMcJ6N4gNwOJiSbCKjTloE5wyigN282Nff3vFlffGNCX7HgmSKqNfg2KuRO1S&#10;/XvIJ/voJujtlZkKJiQjnVACABRwfyNnQPGDlJpyGQJ6EDyGnGQmcaDhkaI2l3qmPHNIIYI3GXPL&#10;WBA1UWJcNbSxjCKwdccSAAZiK8YnvDploaN2tHR1xjpmLHuxA0W0OwDxzdeeO6McPGPG9vTMABI4&#10;QiqOMZXNHZSFfkRwBVv7uP0H0ISaQQiBxMAMXESASFmGAkNuKKxaNDiUdKcK4aI0g6F+E/02KOaJ&#10;E+EWBX1CZDNokIKhaGBBjqSYMrC9qfgoMY/WjIX7UfcZNgj8OwW0cLv1oyABXdL0vcLGgNpKGZRB&#10;HCMYB/2ODB2Sb+kkPHwsG8MrdYGTYyW0SMb3HMts408mKudAlREEDQXE3uwJhIMgMzwBOo4GH/dS&#10;tOFIdWKTBqN5XkLAjvaLnS+/lA0jkyM0dcSFQkz01aALYBUFOMN2irOIgw+9I1GuMdqDoFYpw2AK&#10;La4CmMJd10jvXgJ/hDSE9nzkJijJyyKuZDT8D88C1EL2uoEqNa2zzEq0L6dGXjrOL6uEADRiAaKO&#10;XiYKr6I2LWLWyHmONnoPq2JiZ3ZNY+CVyl3QKPmqEj6W/WgMCd6erUjCNaAPyr13flfER4/h0Kst&#10;rP63YqDyCyB+EQFRdUI0BYCIC6GKFoFAAcAPtWI9a/bDbGGTbLKbr9KeSSHqHUGuB2BeBwGiHQHk&#10;I2DWEUFWEoDqCp68stsvLTs2w+HuHIT6DaHdOFtJtNtRtUUOHqEIDYDcGUHFlLkIAgAyEhMQA6Aj&#10;rwSdt+IESruFuJuN8UI70YLOI9OzB+nPycHPygkZ6ONmswKO3QFjAGFKN43zgcD4h6H/A1x0HILW&#10;K4dcK4R4tGxx0zpoAC3zjYD0I3lIYx4wttlOA/wGq0vxVS/BeaPCtHe912Sgxib/waStizzELAvO&#10;KqLaRS1gNUZpO0I0X6IABIE+oIxIMd4QAIVCzfDR9D4I+n/E4oAYsB4xC4WD44EI85JA/ZFC4wBw&#10;9J4EBI1K4W7Jc6phEYoBZo/ptIn7Nn9Fp4AQNP33QYpCwHRZoBZZC4o/KZC51OpSIKk8ao9Ks4Kw&#10;961TH4Iq8MLBKaTY7JZbHLnYVbU87ZC7AME5cW7c4jJa8IrJWnvc27QX3PA7gQng7JOG9h65Rwbi&#10;3RjZ1C55Q4UAspHAeCcw7s1C5SrM8rdBFJ+Bj3pQzp7NGqOJdZfGzr4o0dljXQbNtlAFXJ5j4VPI&#10;XgwnJw9qeJxeNx+RyeVy+Zzedz+h0Yo4epeoXpwyCO1WHBFJ12gREYXfqKA9xkIt1oU2vYhfdvoU&#10;a/kU/pVno9vxSon8ABwgW/7ogA2h3wIziBA/BCcHHBacNGEMHnbCK0IW3ASQs8rqHCqh4r8liePK&#10;3CKJSngNRLDZIxQX8VPEhQURcNMYBxGT/gWlhyxueUcjxHbDm8nRHSAC0hJ0nqLMWBqpBAsSxnrJ&#10;peyeth5vAjwIAlKz0ACnSKyKliUtkaJJzC3SLowJ8zCLNDRyWACnptCjKTaf0uoFKgMTtDZzzy8a&#10;/KDLCePOhSjp4rkDAJKkNpwvycJY8rRnzR7eABP7KO8m0igCkqIp4lMOoVRbeos8CcK4ySNPKlNA&#10;AAlIK1ZKiWL0NtYmRWaeAZWxB1wEddHhXlIz8i1fOKniStwCljVYCq9No+1SIoiaFmxaJcWma9qx&#10;yeT8HtKLyKLWwGSOo8LBIJlyBPc1plwWl1UIhUaDtd67rJENnH/DyLP0f7+NxKwJOFAN/4BgMA1L&#10;gWC4Msh/nmcIYBUGBpHIeCFAGSxbGcNIkhcsp9nsJwehUWZknChQEE2WxkjJjDin+So6C0NhGlQh&#10;Yei4PBhFGQ+D5znWdoUWRNkKTmQJYO5GlEHYSghnjlnucgwC4Np3H2fqFgUDgWk8SBBgUAwBX+f5&#10;6EENg3GYcZ2IWAoIAySBIkoDoIqQ5C+IMYjjGTuxX7wdO9XeOxEb9pXAOciiYHUzR3UKwIOvBwKN&#10;HFx0mnqhYTcm8vIQWcaKHNzQ6c4nljAoU/QuAlkCHe2iF8/ZEInbPJzr8o7yoWvRH9oaXbRGiwsd&#10;0MneMtDK9K4nERIEy1/JXKKQHJLAHeZDaFxKDTLIXdikp1KKycgv3gKaybKKO5iKJlZ6FNG3DLWR&#10;76FIpT4AechT7VGpn2OSpamHX+5Afz1aFiF/owP/NGU4mxoifm4SO58hbjhxPsPA4lNZZB8QRQyo&#10;8fJODcH8UGUwlJ5TwEUPspE8r6QAFceovRfJFiUrEMo9orUCidG4BXDFOwGEjn8Z0NCHBDQ3uQNw&#10;FmHwSIgPPRK9Iszl0JkKMwAlyYJlUkLcI3odKWl6KMKKqInBIjcJCAsX5Xg8CcOhFOLmMSWA+RlA&#10;5GdewATcE4J4aM9g2koo0L8NSOiZgnklUisFSRFjcF3eYA5xkgZBSDkJIU5JfhuSJJIRhB4IUbjl&#10;SiVw3CqVvOfgiPiKBXIKELdKIyTz9x1kRBtKNviNHrkKJS8IiZ4JGnPcGTBwybwBJJJKQuKEsSFQ&#10;zd8dSS5C1kOfNo62EyqYXmUhCTQhaDkHygEvM0WMzy/G4j+fINcPgsksWuaAVojZuE6CBN8Ms4VS&#10;k8NWayWpCiIobi6RFHqnQALmBOSlZo/3xQnACUdSo/jRk8ihNwRryZ3BSoFHZZC2VElBnOABbgAy&#10;/GjPKdgtEm1PEiRYRqVJI5UEpIE+skRKYkpJTwnkiM81Lr4YI90ARoydSSThAN8YACKTETcqAnxP&#10;3PuroqQtxagSaTuJ4jQ7BXA9VDF1UVqgCgFK4EGDepkjyIx6llVAsywyMARqtFp0paKn0unsSyEy&#10;1xhVhGVWN5LkIuwUJweVb1SAFELQ2lQ0YLK5TUW8vKlqcjom4egBevkhq/SCpPX+wRCh2jaGECsG&#10;YQR0j0TkA0E43BwjQBGBEBDGmOMeZAyIADJGTMoYycUZQqxEg3CsHghYHgchZG0MYUwB7B2vZ4z5&#10;oDQiVtEaM0i2BGh/DsDUFYMw5B9D8ao1ZrDWmuL/H2O8PAbA3jWHOxFkYEgNiQEkJQDQDgBtKE1d&#10;sM93SFkIDu34RFua/kUcu5BQpwqEs6L8j0nSNDhH2kenES19Rj33NwH6/QTr+EsvaYcnR5S7nlje&#10;XoihJYbErFhgsVWDXYkKLumESZljuE6orgcjCSa2QUwrTMAFfALx/G3iMha/MQM6gohmeaNMQE8L&#10;1TmiY/XSzuJSaOP+LV7nRUUSJyBXJLwUpW/IkWQR+TNEurMZBC4ZiEyZB2l6hSUnAc+Txy56gAEl&#10;OFA8seKTqQUp9jkjSWwAnlX4dg3CG3NDmo4P2thOMDUvzE2cmmDyknczSlRGkMzwFHqsBGZJP4kl&#10;EKKc9dAfdDEUgpNYK2iy7xNLGX6N9FUkpHWvF1a8JoMEWj+cCthuJEjcj0ToUeoxealIWTgKOqQm&#10;6rj0pc/gw9YYjG2D/WhFDwZ6O1Gwi0867ACiSuLLV5NhbD2JIVAaBSFLISOXyd0+yLL8c+ql1aGV&#10;S6yE7tctEWhE7biSpGn5/z7ELjOBxI74CJuElwRqLToyVlc0/TEyhd5LvJ0EAOLRtMgKWIsUeEj3&#10;AAQBoySpdp/70EKvuMcVHCXVofKLrQH+hg+pHL9qkKKPSSnuELDNfW8SvLeSi6uCipXSutWybgKn&#10;JySwU0iQRX8ajKkccqk0iiGxM81rGMrMVcgWCH55i8glGqN0vpYAI8p/FS6IUevg8s+TcbOACWRx&#10;NdSFOl2pCbJ5xTyx/L1RKmHVyNauIs8MAhR0kyPWvlAgTqFjG4lAqU3As+4ajFHWkou2xEg97w8k&#10;nUl9vZgN3h441VADuJcMswpikTcKoMpVsf1gSjm0GZ5HBYsEoobWzl5PtKDyvQvFI3BIADcHlKgQ&#10;LXQAdeVTItI3PuxfWHLsD61wA3xkiuBkDoKY8E5AMBOD8co0BegOARdksjG2OsfZCyNkrJ2UnFHE&#10;MYU4HwdhayUCII41hui4z97D7RxrZNBGS0NorR2k7DHiG8LAYRvj2uExICwJxSCVEQAsA/wjoj5H&#10;aHQNobxtDoHkQsBoCwEQSASYSACoBJwC7YTS7oM674hC8T7Y6CS58oygsgrhDKiolK9QjJnJyCBT&#10;JROwo55JUrm5FASI3CJYUEFDgAjR1qLohbEBfiLo7jeAASOTzIsoWUHAU0HSERBAD7moTIo7NLCz&#10;lilBGhcQ7jKxbwDcJYnjZgoIlI1gEppRwyKAlh6CIgsonSdooI8sJYDZ+alDqRg6ChKJwwvyfKMQ&#10;XIT8NZLDIyP8MCPae4mjYMM4/aFAgRxLcosyS47iCh6jTLp59UOwnrpwkrpxDYniaKYzQYhTiQoL&#10;cIhRKkSApJbKTwRjcZGQHBfhVxiQop3EQIjTToyglJGio4BTYIhZ2gR4UUVidwTcV4HMWI5KLob8&#10;WrDAA5VLxjMQ3Ao44UMQlhyB5IiInCHAaEVQlIiIK8ZQJcZiASvDr4iw8okqsIYTa4To2wNiJJby&#10;BwgTN4f5RzpMQReosYkpFwFEVEB8dMdUdYhS/5HwmzAQrzNJwyAgAwkpZELB6YpgvhyDmYqjSxHJ&#10;J4XoLkghxJLDtQCiLorij4qQ555AkAljdYwgsx0p04hR1JVkJArSVQf4lLIg0YijHYfoig8o8qCx&#10;SgicFRI43EV4TbuAWYliP4SEmYvg0oPYhYHUnMbCcYiw7A0ZwzGA1QmjhIVAZ8oyR8NYT4FMpYhZ&#10;yBHpMYAKwIkqthI5KJyCCgUsrIW8raNon7EEggLiGIFYkqKwfqkYpkkwkUFUU0q8cMoQApTUO6jU&#10;SQqwritkHolhy6LqdxfCNMvqmg3CKUcYpJS6Y4ApIhIoo4nBbIhZb0RMLgoou4rh1ovSR5KIY0zB&#10;uYN0zbRYKw7kkSeqNIyKKY5BSaSakkaIozOYopfiS4tExDlwAScgmkx4fcYrm7WAYY14bInBSIlJ&#10;KgPM4MHrHCmoAyWSRYA8JUJZ5J1b14hQkrnUdk6Uv86Zg4bgYoVQGYHgK7/oAACIFYIQcIZoXYBs&#10;XCyz4qzL5Czr5Y4gb4YYUQEQHwL464E4JYa4bAWgB86sdj7q2gjS2z8TYgfgPoM4LAaIc4fQjQBw&#10;EAUATYRoCQBJuA6AfoeIcq5gOIcodwfAhYCIDQFptgQoCDgRnkBEBUBi8Jv8/Y1LDgrAnjcatj4Y&#10;oJy7rglJxKnZgUFhXgng4E5ql5yC8Q7ghYVdIaVolYvSFwmwktIoADT8SaJKwJI5bw2gnR5IQ1K0&#10;SY4Sakcxa4rgvxTYgSJKdw8sKI/jsxHI3CWkDRncioxpLDccX4lZ1ZwjerU6jEwjMExpWzOiAwxY&#10;lgko+xa8frrwhaLoNFQwnAlNQwNAHlRgvyPQ8DRwADxglh2Aos0xI5UsMwoLvrVwlkwMeETztIsw&#10;v0P5MgA7Po7BaIbEepXQEZUoiLKwZtWS/QPwlLvAHoI1XMPSiwgTotPD1EUFPgBs5EEibQnjEASV&#10;ZIFVZYsgiNQBHJ0pSMCQASepRqAoykL1OAsqKA2h2waRIAR03omwLdcgI9cxeYf6PQ3AkpFQX4UN&#10;d7ikKJbyGZ6A+x9zrqezo7rw4RZFFVf1f62CUCI4ABKgikKsToAcjACqEVOofpHsSYatiIriP7Ep&#10;Kw4AnUFSP48FOYhTcdXY5MYIkBSMF5K5uIugggnkHsCo6lLwizGx5igwkR+ofj0sGcjjpon6LVfo&#10;hQnVIYVYStoFmIforha5Gg8DjE4lPIBk2oshbyP6BQMNqK04k4V1qpfEWob8RDfYmlmcXiZAlY8B&#10;bKS4ijWUVVQUb4n5vknIHQyzfBR5UsFTKIwc1wlyfLpYic2ET9pk54jBVJKhwlmrr02E50aEqLr0&#10;2YAorg0dloAIyw8rwz9ZNjfUOQAoy1e8bYwIvUpKGbMQ4FVorkbzfMZ9Tyu8vwlbMVwhLChworTY&#10;wY8CKCR7MV1ckp+Ifg+03Nd4UIvRDYrhI5yFZYFSahGhI51YtBy5/oIQ4Bb1Vo3DaY6lwgo8Lzdl&#10;gD1l1N6g5QdIaoXgFoGwIodYez0AC4GIcgbgZADIBk4z4ay74yzSzj5Sz44gXYTYPYIwMwQwhYEQ&#10;IIMAbIXwT9Ed67Ys/r762r8K3DYgSAPYMwXwaYdDr4BwRoT4TYEtCBAIeYc4bANwOAO4doe8wYDI&#10;FQIASgRAOVCVEi7i7whS8EB2AAlaBTgr0AyjPo4DOhPYfdGctwlMHstY6M3cwT0TDw3DUoXkpIhc&#10;ZgJYQOJAskjQe4hcLxI7NNjhVQgSP8xjgLcYlJKNg4ABDIRWLrs58gn6oYPV4CS7xg/jBAizqJWy&#10;bBHKR8FyvhfhxhDOKrf4n5JLOgiNrDIkdBgTNaDNyKC7MA0ZI8zYN1VQikTJzgOjfofk0dtAA0bW&#10;NYhSKEjjOQArOjNZOKEwslxEjk00DAk4vyS7HrIQfskSKgAZI5I6UFHYwbE45AWuWIP+WYigF2Wx&#10;vh6iEAouQMUA5grg+2JAQJ5IniLUVgUShI+10UfQfkC4gQ8EbwksLsJdbQ1JKMHAWUSyCgniJdWj&#10;0Ios0KmgnkakHQUw4AMWc6SpYw0Zz6dYgkwTz8GZGlMlX+Fmeuew6AikJwfb0YAkbzcSM7KeegnF&#10;rCU4ABbK8SCigQKQu5ZEkgoo0Ykp6CgAoKJMHrz5hAiaLtwFOythJI5ha7NIihbxb1JEZ4yyRp1a&#10;UE1AnohecAjRI+eeXolZy4OWmpaoa5wx0o8AKGnhWINsXYyjpxLCtg4EUohUEjuQhbiCOwhY+0z4&#10;oJQSPgylY6viLtsYiYnCipU4gWm8rIUqN6nQ7WhSOwrlTmb0ksIYiVQYsdxA8qesrt9KEbfo/kkA&#10;ieXKrg5OR1SgmhZGqyCLP4AzcaKBbOhwAcT5GgimOiGbngQ9do4RcgJhcRb0jzD2SutjsLrxECFY&#10;oI/jfjw7wAlbxIgVhWygf1rBDcGdnAA1u4f50q+oSzyIZglgGe2myAtDJEKKJaGZ0pbO16N56EpY&#10;FKa15CJLWWfylAnjPqGa9ee6wd625oswfIdYa4F4FgGobIdRyLK4VgZgbgKYGYDk86zD46zb5Kzw&#10;4gf4fYOAKQHYSIWAZYhYJQM4QoWoTAPW6DYWAT8C278bYYU2BAVGBYlgN4QoTQIYFoDBAIdC1YOA&#10;OoRAe0wYAAFgIQK4QwOALZxlEuFAAGFVFOe4iLNLK2sIBEbl/4hVlYcKipI7cZAMDhxxOJNY3Avw&#10;OHGiLpfibVj4hXFwcT/wxbcZa47h9lSr+mJsJZ1onRflZwqwhZDIVPJwafKGwFcgLab4IAnUOqew&#10;lI7FnYpInDT4nQyx6BxgnRy+Og8A4Q8qKB1ahbOhI7OiCiXt07r1cQf0OCNMksRgAF3JdQWgigy1&#10;KwQzPufldBNaGY+0SYig7AiiiJR56ik2tYjVdDOKmg0aJdhjqZAi+Ym9mSl7hgAeP4hZGjPo8Ex2&#10;eglnGgOBuYhghungKB1sOBzxY2GoimL7MJeiepKLjGNwhQGPXpvmPjb4BZ0vO1hA0dN+SQ5ViIau&#10;Qp1pyRyZvlikcSipS4YHat3IlKOwGvbRz6DfPJThPgfd01XgAiJdG+/Hc/dA1NNgdCefGWzgixz8&#10;L2i4hRDLdNIVIaooXQheWwF2moOSeus9VoiMiwAGNQBg4wvx1pyDxg0dVvcw5Z5JKL0ulogiDg7Q&#10;u8Jouewgidow7VaJNs46XJOyLTOgrhy6KFn0H5Bon+QtcwI6JNdYjA/ithz+o1fCLszpKJI8FAUH&#10;myUESeH4ndrYAuxAiZbMYdOxOYAgnByFcE3Yljhw+gKb1bgOqJLIm1Sc0s1IAafMGarxenT0T/K8&#10;GzVrMFwmRw0cHpDdgY0Yo4o8FtvgA6i5qbZJViUCR8VWLQihGANIGnv3YgsuvWy4AI4EhTf2XnwD&#10;wRVI8oyytg7ieYlLMQnSfqbjeilHbQGtRQ8Guof6S5KIlLNLT6pRUsqapEsXlwFv1KLU2G5Kqw4V&#10;SPdKQu5/2IlgfQMgIoGIToXgawhYHwLIPAXYUgQ644pL4m8d9u809mJQZoWYG4HwKQdT9QhYQQUI&#10;YAPoLwH/2iwW/WAm/jYoZgW4UIQQS4VolgKIMwPoMIJgGpAIZgWwUAQQTAVwlgJoMYPIMoJ4HPDO&#10;E8BYgAAAB3giIg0ChEJhULhkNh0PiERiT9ijti0XhYBjQcjgMj0Lfkhbsjf0lhANlAblUaAMShrn&#10;mDvmT5mgGmwCnADnQdniGny3oEIOtDK9Fhb/pDgpT4pksENPfdRcdTpj4hE6AYFrULDFdqrrsEIA&#10;ljngdeFnelphE4ASWtzFuELGtzNV1kL8kr+q86Ed9lANiLewU0fMIFOHl2JxT3xlTccUfsIB+TC2&#10;VbOXfWZtk2A0ICefyoWxN5mTvd2nzL6vN5hd5tljAlshdwYqO20LQm5EW7vMsvYD2GEhFIf9s2UC&#10;A/JyYPefN1MslnEqL7hF54nEtc44fXf8OzgK8AX8UeBlgdbs9ELBHrCXtx2Q61I6Eazm+hXgBXrB&#10;AL/n4tjTncKkBHlAiEFfA6VA3ADSruhYEweDMIuSA6FsIwkAQIeSWQeBJtw8PUQOmhAYxIOcTQm8&#10;gHRUv62HLFzzMg7IBQ4jgOPIxSFRccq6jVDxtoQE8gjpIa/pYtjUtY5Dkl7JhNSclgYSiLkpgrKr&#10;YK0ArhIFLDIQagT7IStjPgmsscTNM80TTNU1zZNs3TfODEx8xh7shCbUqw2AST3LCHHVP5zUC4iW&#10;GPQpO0OhDyEPRblqq4i2SxFQHMIu79BBS8wKOpCzngdFPIRJCS0grSWQTSU0zokZuumljOMg2CES&#10;qCoKVo8xyVuhD9JYwjevmyCWKwv4PWHOlbnIvLUljZRP2Y9B2B7aETDm/CsP0zksPbbIJIQ6dAnM&#10;e1wIvP51IQCNzK6DCEMg1NBo0hEwQnTKBNTLwAPmAMkoTOigFvA5Xq4ro94FbKsXejTpuxHDYYKg&#10;URIEzabXUiktITCeGISyFfo0yGEgBjqM3chSWPIzi0noyE+3mzLuH/Cb8TozzPqUcA45qeObyw2A&#10;z52Gee5ZMy2Z/kSNKxjikIi6KkYvGSHNWk0v6InS8sgXmqlhq+bni38eBtrsZSMnGHIS1Jn7LZRY&#10;mjtNwHtsSESw5YgbiHO5hbur8IRBN0Tjve+b7NWP79wPBIUXZOj8JIyEGyIAAEA4HkoVRbjSJwco&#10;YfZ7CcHoVFmZJwoEBBNlsZIyCSFyHHkcxsCYJIjGGaRxoQA4JhQZhpmUFgMsBwfd95vpZE2QpOc4&#10;hY7kaUQdhKCHezSdBsmOOA8kQex+O6gQShuJhED0MwCpbNZ/EwQQ4FsZhwIUAY6kWTIehO0XlgBJ&#10;xNZ2M6EIIO6DER9/9Ikqpxf8jFqAATlqyVgQJDK3mOl/A1As45Ei8qqHrBF2JySsLDA8zML8GTIF&#10;zBqJWD0DSELOPMSclC6BuQnOmXcthWGLgQhceQb8MYAOMJwhw0K44Zn6E9DtqovGxIkBiFiIULnl&#10;ECKxERS4ICIjpiYgAhBTwQn6f2QJ/r/yKMSH62JLBnCyocMSyYi5VV8kLSwuYCJf2LnNHmakZkbQ&#10;+RvKqSwLUcwkx1KwvlVpNiWQpJCu17y9mQkSKwywthd4/FYTAfBp5DC2ITLYfwBbJkHIPRqbA0sT&#10;B0l5KqVha5Wm2kQYgAZSQxJSCDlMQgFcqROSrSwXmTDWWOksOWrQCjKQAF3hONw4h5Eal5GDL9gQ&#10;eyqkIfmlMLiNyGsmlzDMrBuwRKnRwXccM01pDamsQiSD9i+gjOIlhXZNJvj5GNOMUE5ZulaDlOkw&#10;4KSWLoZM2shZWJPyAOgfibcBYpz5n1Pufk/QARqlyjJi5WFsniAun5P6nh0QzWMI+hyGSEBhokE+&#10;iizlHk4JYlgu7KCtAfo9MghhhJMQRHrFiRReiFGvLHLRWUICINZf8OJepf6DLGRknsEh5iYDnj8h&#10;M6pJWwACUcUiUMflQGZbWG+pSdDliJqdIMpEalxzrBlVWlwAKdxOIEzNilOJbGEhmvc38tjiF3nn&#10;HckrgCGC4rYLKt0aoJgHDLXMHldZ5FROIr0ANakZLxYOVFjQAUWNhKjJIgVFwBIbQ4g8v6kmTU7M&#10;gdM+L1SHlYLZYFhZOpIF5pIalgwAa/L4qARoxwi7TLebwSqY0qQVpvaCdy1xOJvEas8+cnVPx/V5&#10;kXZ8hFJIeituAvlBMxgWXFO8TYu8Y6Uk4MgNS5wyLoDKulTGkjIAAn6oMEO7QRruRQpxF6f14Xe1&#10;8vFeIfA8RxhNB2DcXg1RzkIAUBIDQjRNinDIFEHwBHvOXcy5tzrn3QujdKdsfw3hoDBDCGAMDrhx&#10;ELCsHQSYphFBsAHH+8uF3BO/eC8MhTxXjvJwwQof4+B2B0DYG4bY6h6EIAMAwDAhRHCMBOBgByaR&#10;7DqG0GwNoeB2D3H5fAC4JxLCSEOBIBIBH9Pxfm/UgpB8Qv6LvTuwxCUsI1ilAZAkCGjkCL+gleRD&#10;GTKqLzJwm1HgPmwC9mlHxCC3CWa6DYhZkDBDeLuliBYGpMFVMImA2BbEaEcMuNm2sNABZjJ0fpGq&#10;xoZy0UKMdRYhzUmEjMHbSmd6VAERrGYh1JKYsxAmaGfhF5MR8H4cYnEZkIgZlsSAkKGVOMUIXn5B&#10;6Y0OVXMgaUx0phBzWG0cSdYgtgSQurYcpCYy2HTNLrCAOX6gz4XYyzLaYaMEat1SgiWptCklKwli&#10;WjBLbkKIut5eqNVsl3ayYQqq9SHHTg8JXRpbApbxjeHyBphFnUQuWAJbKYzzIAJZma8BCRfcD0oH&#10;Yhedz9XcCMlgHfDSWSw2iZzVMtIvlpkw/g2hCEOTBBNx3QaYGWC15EKrkhsC7g/5RRIMJLNjE4pJ&#10;qRpNlJYkaQnQbimT+cc550S4yCnFs5fIicSTB5qZkoOeRotkztVkCPNqMqJ2x/2mEXmsgQOurCM6&#10;xLnPZGpIJjXGzCIxOuOgmyux4pBpVnQzpPZOVpJawkaOWujgJC2s07LyYTMgBpnI6mGQJMaGY1Gu&#10;JwbA5ed1jJ01JbxoYAS2CT8do04kxuFF5R02caflzYIgD0EjzhnDU9aJo1mabniBGhiSSxCaGS7p&#10;gqDbOP662V7RSxtVoRD6Y9SU5iwmwZPeZvnxeSekR4XSQM5TYgWqEImpVV30ADFy2LZzuQ6qSf2T&#10;bqIgsBqVaaiE4Qnnc8g1fwQzLEWM4hkFjaP9yQLO/BUxkO5j+6QJsDONr+ARFK6pJAl3XrHkzpAq&#10;zOniGiqusBGNAiFs3gtwEExvgP3iIEsEJqwCKI1M5jaEmBeocIriFC/g0wNkMmag4oLOdwQkzP6w&#10;RH3hrBhhUAegigsh3DCiFADAjgrAvgugqgmAoAlAiAsghL/PSHQHRAuAcAJBXhbBchdBWLgCgB5w&#10;XCFAJARAcBnBmhgAPgIEKQSwrEcMNHhBkniHjHkIiudhZhOhDhNhYhjiFgVAdAoBBg8AxACkcCkB&#10;+hShIA+BVhfhqrKCBAcAmAxA8AzAoABIpslGdsmH7snQrnAjSCZFxiHNUoiCEEMkdCFi/kaiHM5D&#10;BMpjOFZDQhbROA/RPCEPOAkBARRp8CEJMKtAAFZGTE6DiDUrXh/jOCsCyiLoRuwjgCxtnh/lIkVD&#10;yJMGAAMNGg8RhLJoiA+xjDQi2D8ASxlsvi8s5jppIQQJ9i7tAvmNPILKrqSEMuIQ8CFEJi/ozRSi&#10;GqSNxCQlmBPxOBbC2DlqHBHj8MvlTEVDCFOO7PtB/vWitD8EsRXmsxcrlCEk8ixrJLdoAwSNCFEi&#10;PIoRxCEi8xqimDJDJszGliFKSCqiqt8CEqFRRhACLjOChg6uGgdlJD9D9GsiLtlAAEsOjrBCURKC&#10;GjIA/yYq2BcP7CxgqybooEJjIJcj9OrAdJ1qfCXiYGsl/BSSjDiD9RhA8G6gWmECkLJo/KFP0Czj&#10;OGegZveAyGLkxuwAAEuiQrJiHDYD8JnSJxDyzSzndjIKYiqpICyugCFC7kdGTNBkOKDKFCEIiNUi&#10;FlnFxmKDYBRTABfzBCEIkn4y4kXDfuxj9KFKFJzgCuJEIjOKRoJMRSniSmxFqj1ksPqiQrrIzIiD&#10;loDlBNouTTOiBFsj8PjOzB/yBrcj5CNEsEggTu2h/DHSKimGOxXiWPRpgiWKcFpD8D8Fxt5jSjYD&#10;YOUAfqlA3isDzC8jbBHGyhniEFpSfDiFeR7PWGoisittiB/jUoZtLl6x/iIjzBTTzBnT0GWM3g2z&#10;2PFJ6DiDYEOJti2FvGsisIoDUljJ4CBDOTZGZmxIku5yKIIkfSwEcC2F8ksNUqSGsl60ELRgAlvB&#10;C0JmsiEDQxjA+xHCXQGPmidDlyuTrtrGkD5ksEOG9CGlxz9gADOM7jSzmpFkfJVhOLUCFAg0bAxU&#10;cEuQMCEo/PaiFkJptkOEMs5toCkCLhr0kQKpxhjFslpC/k6Am0otQS0S0SDUqG/B/hfBTBHAqAwA&#10;7h3h9nFnlgIgNgRhWBbBgAhAXAOUr02iFQssOCEsPQvQRB5ByhqA2g4g/B3h8MfkwgcgkAqg3Ayg&#10;tgFw3RKh9h7hZBQhJBPhZBiiGADAIBHhMhNgRgJwqn9xBH6CBH7H8U3HAjpvRp5pIF0DOTRBzGOl&#10;ZObyuiKKYxuFSiVFZEAAl1ajpjYF/S9CFDCIYhvz4Cxi/jSluCoiWM6itCsM7jIPRjfoki7qFGKD&#10;ODlj9RatCDOEdSNpMCWC/t4gpUbAgisFZPoiGrqTKAARlgSyFnBxIEXC7tBjYJIJnC2DCKFUVCHJ&#10;IIiJoCJI1FnPmIen4lgiUJ0g5TZFXixuNEHozCLm1p5rPjYIoJICFjUvRv/jph9l7j9D8UGo+toj&#10;fs40drPmcixksMzOlgARnRLi0v+D9ILSyiImsyLCmI2hmBA2aC8kE2aBAjliF1pD1jiCLrIrACKC&#10;WIk0NCJSZo1TBBflOKSIhAsEJxWjMhUWpJcrEC2AcWrtUyQmTF0IeuSBVGOuVAlWxPViNDYTviKC&#10;8lxhgW1x0pIA3W3rigWF6kOJE0d2oB9LPo/C2EElZVQW/W/k0qdv0iEpIEaqrkMlx2Kioi8ksF0W&#10;fiKC2J72DCBE6KYxWCkDYJSBiFDhOq4ifBDSrM5oZoLExoHiRtSJbWyAAvnCcWMmbzMCdDyOED1q&#10;SFODzOZgAvZjuNsRJiOVevmILGslOWzh+i2PsRbgCCyqQDINeXLrKOQCkBKXpLpBlCEOCymEsVzj&#10;YNAznroBkDYC8ooH7DYXvDchCJIM7t2tsLk0ILPv+OYjpu33Vtv2TGnNYicKDFOUVSAgCBG3/WZI&#10;Zuxgx4B1xMqEsKOqPD8Cq1ey8IXEOKdjCI/VzpIG11lktitV4jtCBDCKYkLCaLrOoDEiWD9Rc4Qz&#10;ujHH8SMM7tgBBKcS+4PiGxXzHFZEsEMkMvxCXLMoWWhlLuyiEJpJptBozXaiziEBl4j0ZRcjOA4Y&#10;mAVYnLrJZDJlZM5vrNpABIkozYgBwo1UfIAmnB/KSDSiqokoOV03AMQ0rYzk3h/BjhZhQgyMdhrB&#10;wlyHBASgXgihPhThOgdgUgO41U204QtsOwusQE3h+h6haBXhZh2h6wliEAWAcgiAZgTANjFB/h+h&#10;ahQ1KBXBhCHAOATAYAigighAZgUgRCEBxBshpK2BbBqBuFjxul7AegpAzA6gwAlp+VNxCVP4/k4j&#10;IJXmbp4idEEpIVUI/F0C/qYm1tBoiIoC8wB2vCEQPQEAtiHEdSMEOSuPymM0xEJpaCsDHF8lZEaj&#10;iEdFOFWOaDkqDG1o1WgB9jOCLwBkdOtgAgs57RQj9JnYfCBFxE/iEXlCPnBC8qd4uCkGKKMv8AAp&#10;IDyUX0RCBPCDJyRj1jEjUlnUKiFM5qnBEqSCWAo6PVuDp3jNqCkTaZ3LPoiIzUaSU4MDdxXz63Xi&#10;ooVYNAAJaF0FORyh+F7jlkElxlnR/x8ACpQlZV84Kpp4vp8Ex0pk2i7wB2pBUDIAj6ouVKrkZNqm&#10;KJGjkj8DQ59iJGss5i2R+jMq3BZJcqY3cDYZt0xMoiYNaicFoAegu64l0EJjYCWFJFvJMI1M2jCH&#10;7TZRrGHicD6iNNDABwIUxX7xACBTZD8EMqSVdZe7IU2uhImVhCFXCiOCEaCDmmWC74dC/6L6aFaW&#10;+3KDGiqCmDICsCL3zbQA17Ws0gvVeq4CBJIOxiEZ+46AAXHCLKSF8jYDyDQz9FwDfoiJaGTD9V84&#10;OH/KSPakwUWIFjlqSEdDiIbDKkfF6isExspj8MzDCFjDUl6TTCGM54WDIW4uCi2C/iF5ljMhk726&#10;nFOAob4kogYDYBI77b25BAALWXPlZF81fskbAABC/paVpiwEANBpbKT7EDQkOPR7CD9PYB9Wkxzm&#10;xEx7Wg11zl7zYkgksZrkCC2IzEAWKC2DQ7HxTImjTlylziu2ThvCqynOZWOE1qoDrmmKtilBFcc3&#10;Bka0MF0D8FnYqiHNsDOIsYS0NiND9PBLEiNVVlaHTsslAi8345uBU8qhdcrvXYnAVVaglqcURgAi&#10;yjlqdlnCHEOTZDiYOiacph+4uiGEwEsCsctbIudY085k2B4BzhvhQBPBMhKhKBMhwh1h40w5YiIi&#10;sgDgKgPgTg3g4g5AyAugrgKAGgEc7S0ZAwuMPwvk2h9B2A5A0A3huB2B5iFgpg1hAAvgjgZEzB+B&#10;7h5BGhBA6hir3G/APgVgfBBA/g4AIgEcAJ9ZdVOsmn89Kk3DiI1R66HAADQlsqd7QDfyvP9DYMzF&#10;JPLhpuVLUgNhT9sm7iFI1TVEZR/lQh/V3j+FsjHF6lsoLEwC8mZ2FiottitDQmskMo/EEjpupJfh&#10;gtBo6gkybgqpaIoEwDCM54GgIcTE4jCFxspqTjYLHC09ntL2DgEtaEH4zCGC8jzFOI8ckD1pgwCi&#10;BSQ8LjCaQ6Z7BAA53IWCdPkAMiWRT8UiBKDIzXBCz3iIGlZEEk6XfyHxbDyIkiL3hjMpDDuF733j&#10;5l0DllxxUKDaG0LDKv2k3E6Wm7pCkR2zZOX3FyCAAc17CNsEsIiEx+KoqhxIZ1bixj9F0Wkms2ZC&#10;WBhe2CEE6DU9jjiFJOfiNNUj8KcOxgXe9djzohae/NdTZE6eNDoaRXcitcIq1F7jYKDD9GZjIFsk&#10;a2W9h/JryjiKFXB+I8IrPisOigG7eCSjOJnCWewjU50AAjYBL/U78CEOFVsImGs+RgBEEpaDIVej&#10;p7jkVFnbwac2yixpIWYCrcAozJaNFWhCNFslZI9ioqYvAzsTtciYLgCpIDUv6PtgBFKbwjlqcFVS&#10;VjyG1oZv9Sv+sR2z0BnCEJggUf0isSgmMCKGxGs8qhUghf5iEM52cKgszD8f5ghaPCAFECQMAwUB&#10;wcCwkBQsRQ0DQ93RF0xN9xV+xeFgJ/RsAR2PQcBxt/QOSAQSSdvyl6SuCgEKy8MzF5TNxzV+TdkT&#10;lVTuJumPRkuUEjUOWw8DSQF0mVvR/02M01/yJ81OQAerCGsUaPSKbvxwV99WGoAqyRV9ve0SKfxm&#10;FyK1R64XG5XMAS2WwkCxlyXtAX14X+PTEMnjCBTDSKW1C6ACn02PUWHxmu2bFXGWx6oRnHwWSRd+&#10;3iSCXRZe41B0aeeyJ36tMa1r68EbGMivaHbbPjcW/FgCjSSoWF9Z65S2SYYKbh8VN81uN2bhbu4U&#10;YPdME9WMyTodntdvud3vd/wYvK+HyeXzefwP1lsFeuRzuRWq5cPrdgsmlcn9MRj8ai30P/AEAwFA&#10;ZZE2QpOFmZK5DuRpRB2EoIQCfR2DkNA3m4dh5rkKY1kAL4jhk8h7Hgc5JkQQhimsccABKGIgjsOY&#10;1AuBwDwG8hNRwM8dI8O8ekRH8bSDITzq6cUjOUuTqgSDkmNOdCZnksyRLwzzroGFMsHrLQ4y4Z0v&#10;I9HBNBlMa5KglJvyQjqRM0joHTcec4LQe6WyU40nOAjyrAPLAUqgnquzcBy8HLQk5M8kjYgQvB40&#10;ZNaFghSAO0kjJA0qV1Lq6qAWU22w7NEEoH1CzCmq+cDkT0hoRQGpZz1artRqijaQJA6YPSc1Z31g&#10;vAG14CVfSUvDsqgiJ3Vwsy5USDFlFLZjWkwjysBCQtpzkrq7IKvCQLdWSDpbUIHg1cK5K6btyt1b&#10;9jIq3SWqSBYTXezxw3kv54KgloGXxWtiUYeK5Mkm7gN0tiFrw0gAV4BrgTSAE+HVhx24gj6D0kDs&#10;lQBLxnDNjSPA3jpTY/drPKWpctZKeq1gEkiu3WziBuM4ySORIxxOeADxpbjoN4RUs5OA8bgF3oNm&#10;FLemVo2C+kX8haPLwjM4HmzyThIa2qCPqwe6w2gV2uAM2ZsqCm0SlrlJEzKF3sgqoT1ba3I9QNo6&#10;9Ie5bnum67s8hzbzfjPWsgqjKNcINJqcea2/fiPWUDAI8XmUjK65SMrwWPJlbyqPaQC8wz0dfOYX&#10;VCGz1XEnKgzqL6UAWa7IjaMpbzCSVxmq5XwBkmA4j1CHLYmapAjySYM5h/Sl1aFparqM0TaLkVac&#10;7KKakCoZr2KO4wSnqrNd4TD37WBgFbKDo8sgFX44iBo8vb3VaSX1Nea+cs9xYIo85AlfoJH7UhCK&#10;OpAC3+MFxo4nHlTZuQViQA0lFmW8qFJS8hwlQLw9goznB1jsgoV04CxBBwZgoOwuQPoPBihAwgjz&#10;AXhspIGv8fjZgBLtfw+MgrJW2KvLpAMuxeCoPNH+gAlpGW8jmWmIVfhUH+AWe0Ht+B5GuEeXaSRk&#10;sOFkGxME8sqBXSjM+bAP8kheGKOzI8V2DauDgDbjEJuMjgzekDDRGkLEa1yjdbKY4jsNFEm/LCbo&#10;xaejPF3ISeM5B4zFuzAnIFp5yDjEvAq3eREiTyR+kVI08I+B5DrHaPoA4GwKAOkdJmTUmzyIFQOg&#10;lBaDUHv5P+hNCqF0MobQ6h9EJ5h/D8HsMMXAsxWi0F2OAcw6juAWA4CEIYSwqBSCODsA4BABScLi&#10;mFHQZ0eI+SBMiaEiymwSYgO107iXBrHji84g5RlAs5cmLGDIgyPA/nMIydDvyOr0eWR4zzvCOpKS&#10;VD1phCZAgTXocp0hAwRz9fClCBk+5jFtI29AzxGGzlNZUTcoxLX8GCJEI+iROxVNPI81oPNGQX0b&#10;ngAB3CUFoFYUSeearDpdTbhzSgqBIijFmUzFdrhRiMvhVrOoADJYNj2p0XIkhgl2jBqAp0rpJA3V&#10;FBbUeGRjCFlGOMomk1SVvuBOyvyHtByLxvpSXUgqiWckkafD0xBBmJqSg3NqpQAp7nGg3Bt1Q/oC&#10;pWAIYkptQyBrfZyR5W5q4Cggr4Vo8xUBIWBaGR4KFhQ+WHMWk5YhUF2lSKm3wm8jKzw2Kc0sjpRq&#10;rD9T1XwEBGZquDiuP8lsDKJCPZK5dpCXA4uzGTa05QyrYOzGrbMnqwSOlmpmWSeoBSWgot85gGdw&#10;SjOJV8BKgw/W0ABsxVegpTa5VZuSCe6S7Zo3VutddIJnhtXbOQXJPU/QRnInoR1dtOh7FQKNeAkQ&#10;3r2HAOBHoAo0L5CRvpO8g9hw+BEv0zOCxYS8P4dqZ6NpwDPV+AAcUwz+EoXsG8ywALgbPMRTUtsl&#10;tHWLEdTk8CJNKDsEdszFarMO7LAALwUZ8MEnpVaACrAxYdcXJOJAYQPAKsaEZo7IUl5IKPkzM8cA&#10;ros8gPVEpcNZQjcjFGUqIFYkaQ0HGVheBRNxSl3uLCZ65JLWEGCmqyUloH8vMzvMS1ik93RGnI9P&#10;qK5ZhR5rF9m0uQNs4I9DuSKElbiOteyutepLKEyxXOySBrxICu5WjgeUlpZncJ4I6XhwOBokMtAI&#10;R6lpFYbkVOGQVdpGSlkgnuSBYjC0pkJW/l4D5yNElhI8MvVQitWG6kMH7WAPNZQMZLCp4pN4CuzT&#10;lE46GG6zkgJbd07aSqbEkvA3G7GyTz2S2VJoTqHg7iYF6D4IoTAvhhDCEIHIMQGgJANs3cG4Tvj2&#10;HkO8eQ9jllxAgBMCyipjoAH+P0do7B2j7H7nYuACwHARAaApGqAh9D3HqO4dg6BijIGYPofm+AAA&#10;DAQDUG4NQMgXAsAsBG39mzKR2R3OSPxEbi5A18f95nz1YOAY1WPDCOp6YolAMfL4NpKyALN/C4yb&#10;4Mx7f4hOIgBMUjbUlzF5rzX2AG5hzBUI20WzvUsh5HjnEXtC9yQzT6wkuJfPcjww+tWqvMR443Hg&#10;ddhI9VRvJHnArfVhnsjrTzPNPafDQkmIDN4rMstfB1DSCtSLwV2Ht5jxkgfgoEjLgw2+FZmVAIfi&#10;WNBmzRaJbBCTjEgjBqjRZCbiteJFSClEMLm1Z7mZAAxGbHD5ho8/PxHb4M5fwVCCVbCpm6e8AO59&#10;7yC2c5qR0rrg9hAAfCxTZB4Gn8vDHgwkAdPjBV+R04iuDCROzYoVwm5SzkFL79aHQpGV2z3pN2Zc&#10;Ls4JL0wyaUpoh/yDY/NkQDAc/1LfJanooztSW+LukCdmZS3BkkScYtrloVAqJBg/+dmakVquKLwY&#10;W2Y6WAEkMdq5DAZAakcTkOUpMM86eM+ISJAfCM8OU9AYWMEUCcGvMeEH8KMaeh+vGAAjWCwDlBUG&#10;5BZAm0s8qAK7OVCg2dwpYMiIWdmiGT0OAjaTkPGpkxG9EI2UOIG6qIzBDCAAEMEUGUIqSIyYQaeT&#10;kqwOyYMueskuepiIeF/C2EtC6I8KGCMC7DEZgIG80LgyyJi5IL2j6KaJ6tKJ6fsCQfgCpDoVSGlD&#10;uzaF8VSJEjEG2aGv0CI+QCqfCuS7UrOOMdqOUTO0kIenvEWniOqewLMgY5yOCIuueIyM8FvE2FZE&#10;60UAAOM8KDaVSO4ufFKIKa8xS7m5QxYpQQAOQgkqS/Qw65FFO7o5FCqgIwm5UOjBuAFE+I8uKMEL&#10;MScSgN0wQAo7eKaLME/GaGJGetOI6iGU6g8B8XoWIqSSo6gKbCMYIIS92O+YNCEH9AOLgJabFF0A&#10;ASUYQuKptAdHfHLHeRsH+HyHWCCBcBYGCG0pOxIAgA6GEGYGeBwBGAnHlINIPIRISP+40mY44mc4&#10;/IU2SOAh6X4wcSUOQJEJA/mErI4Y+FMI8DJJCyYMWg3Fi1wI6JIIycwpNGiAAT0LwyoH0IydmbgI&#10;WXoZm6IYNFox9JOLg04kCUSg2Lki2XwI8FzKOU6rMfwEzKYU2BYTkwYd6IGwuAAJFHBF214LgJKI&#10;GpcsiucWvEYAMo6hwqwIyT0JJCkI4LityAUJBAgKmETLiGjLmI8akD7Lu9MqyIy7wAC7k9Qb8IfH&#10;cLo9HHKrhFpIxLULg9+7nL4I8dmOMSUJ69c9I0K9iaM3wfCZyi4w8IvD6PGXaYpMEO6tgGVBUDkO&#10;QuKE5NUVqryVyI6s5KoOyvMXodG0LHONiuST0cSTu8oAArMI81YEUvkGgMCJi1gD8fDLCUSVqIy/&#10;UDmXoCfOiKgMEuKM8fYWJDuGkKgGPO40qH3FaLma4Vqc+BEcCa0fw0AeIIKfg1JMXIjPfPeKgfPK&#10;FAQiyISZq+gH5L5EyIuKM1Ih6iaItP6IeJIENQMtmGqI8BxQXLiESy2S1O8NAIGWiaedweMIXN0W&#10;U/YIKLNBYG492JafCOUqS2A0gLkJEsy7nEQSYuOgZB8rnJ6MWjtL+ADHiLoci52IKUCuKCvR6wYX&#10;aEJSDCWITPQIOmqp4IGdqVKvMK7E2Fu5mBdSiqKDcieARPyM8pMEvS0jaJIT1DEC6zgBso7KkAIX&#10;as4JIpNSOI7JWYcTkJavAdvCaJvBC0uLsLlLmGiEdT0qSXaC/T9QWBwzw0LHDHSz688LjFpCmO3R&#10;s5EWIWISSOqZy9iJBJ4H4/0IKT08a8+bS9PK0IGKNU1AQb+IfOYIWh6g2wcJImqFXVZNJUqo2BfN&#10;Mdm6q8axse/RoxAa5RmrOtCSEfIAIuKUCT0T1PhINUZWKO+HSGqF4BaBsCKHWHsLgBIBuCuGcGMF&#10;QAa3fWRW3W5W62VIYmaDu49W8k4M8ZnQDO/JRK3TcrEAGTkDVXhTen6FTXoMWOQVLApWII6ZySgd&#10;0dNXUAJUpN6KMWiSUK6VK6VJcKsYMW+M8XpGBRoJaUChHN6JIiGo6F7YyTDEeAAdmClY/OiCezq/&#10;aKsOzBdXSLnMtTnBexULwfgYQSUJAZKmqXopXMSz5LWIXUSI2qTI8FrZ+I8nuySkNKyT0IzL8xVM&#10;bUWKarbUuADPsALYo4VRif0W7UKI6fCT0JaUNX+xUuKuKmqglaRG0H6ZQwMcwuKI8KXBrMScSiOP&#10;+zWFGvoEinKnMEFbudwM8m+Y6PIpMrK0oivHGI8pGLoJInufOEXcTOGgKDXcaTGlarOdm1IJEzkG&#10;LcshADEcwiGfxFoOUZq9AKWaoGsK6qAGCOQfYZRV7RoskYoMFKcB3dgBvdlPdXJdq2SZKjaOVK3Y&#10;DasAChxZsH8JA0cI6cSae84eCIqaaIXYyF6FBecI8fwyEcw/zM4H6dY0wKSKgSgqSfwYpFoX4dwY&#10;WJadqSg6o87TIN80KqTeBFoYRAouPKyt2ZiNxWPRoMXagdmdrKOFzOc8Q8TcxcILgZyJadw7+IPS&#10;YJuglT0EcXoD/gcru/EbBL2IeK7QRbiScYW/+BgDTg4fC9AakUSK7Q8M8JESUSgKgKqKszrV3Tqp&#10;sL0L2WcjaLkCdhoC3htMvFsVhFM17LBYjHSeONidmW+GziJhYI6FtiQFPiULkMEvws5e8IGKWfPL&#10;TF4LwLxRe8ca6YGpeqzMyY6pyp3awLI0Ha6Lws4IzD6KWLkmrSCEIaeIyOQCtjkCXjofgOQxAhVJ&#10;SYGJFAoO5evFvFUPMKMUSvBbWUInu07VvdsurfrkWLmG6GMFWBkB4CsHk88BmCuDqGYFQEVkdk9k&#10;/lBIWRy42AA46mflCblXMSM926qJbZOuTQMEM/MGwKMnGfoCUMWcGSgLMJIJA8uIWgkYXcGNjCQI&#10;eOMiGI8pMSdCIAIcwsXK+ACYQX5K7Us7rFuJBc+WvL49Yc5ODY4JBZDR6CvFlF8gKwJEvFQIWSUc&#10;wIydw1q0KdmZyJAKWSgzqncIvaRFWIXRKADi4LkGboAfUEk1CALSnGqKXGyISSVmFBgONNEZQSVQ&#10;9E+uSZQU+LwfPUfURU+6bRoOMnuYMOQg2KXB/EakDFgc5Kya5a1au94LI98IWaefO7mME7QPMM88&#10;XTwI9caDXUApCBDgCO4KgwY5OoS3iIvoYxU9AfhnYIXC7qcEtmGAQ8WuCBm7mSUvAM8xlcsGKa1h&#10;oCckMYRpXn7ZWH2PG5RgDMuLMTkJBq2ZKGZreI8gZiMLmvxBRdplRrwbqORiUFOT0fwU/EMLNN/A&#10;QJAdmJA+qH+OBeUAEZnljJbcSEXdkBu8O0KuSjyWuxAUCVSYMXofOrMIyZykHfpaYgFmhn0AFn9R&#10;oW1ZvAQsoH/BDgMAGrhErTqhoLwhxNuAQakLNEEVKSVsgcSdLbLRoYpouL2OVUqTlI9GeGICDucD&#10;BugdaaQmrqQJBsWJJbjScYRS+UCTqMNX0N5o4AA920FK9izhCJvhJtYLme4ZQJakNiHiI/IEPOyZ&#10;Qs4xcDrM2wPCKW3TrPBCpHSKNhSAOdnWFYWIKaeZnKuAAXpoAGbr4OUasCPBQYQXuXwcxA+p1hwO&#10;g5Rj0AFTpBgVSKMwZeAfwW+ScrMvgOVDYH/C2F/I9E+fwCjxmCFxqrSMMu2G1eBpVwOADj4IqKNx&#10;ZadNFdUPBZIAOIynvmeqyxwkPrykdkblQHaG2GGBaBmCGHOHnZQBQB+C+GcF+FAATFvyfzJzLkdX&#10;BIdXFlPkWTlaMxGPPlUHFwWOMfgJ6mqZqYxgWJbUAsCEhv0fkNxqGLC9AfwfCeXmooEJILMLwUS1&#10;JvKH5Q9XYACuKXaqeJubZCxU4+ttrUHYAYKIKM8g2FJ1HO4GPhQIOCL1SCn1WUCkMfgK7N4PoLif&#10;CcCgle3rIfALIYRjuLF07HNnSAEORvU3w9BruI6X5OOWIJaC12ZNMZmafqJASJeZ7N6LwVreGN2Z&#10;LncS1SQ0i9woYIf1eJumqYFQxx7GQYQimJvJaJaX5sQdkXwOBiohoXaT0671mLIZyIygkVwt2Ypv&#10;APIgZBQOAUTlivBAWPCSgdwiUKSUCfOxAa89B1aJfZ+Fq49sQDh4zqprMIWewJIU7q2I9EE7CB0f&#10;CJIKMKg8b1OJDMTfSixK5QFuHqT007mdwORNII9NIOUX5XoFSxoBVTHzN6ERsFD6LI4EqXadrgWY&#10;QSgTll3cBUOxUJI6qoFLyL6EBKiI71SCLbuEEgYrMUS13ZYKNMv2sOnv0Vwh7E+JAME+ltHqNeso&#10;IlfJ7yKdOuWoPv9aqAGgK7nakbYLlPTW0ZryKKMXbI9I8I9DjcwJAYReOZQdqKMVLhOKbQ9QaXbv&#10;mdmXaakgYXpV2o6qwWIZK0IH+gknDcesKChtcpsN1zdF+jrMTmwIvLzVGAMrMfCcxwUNwK7VYFW5&#10;mN0WiDf+CiG7j16qzw9PzwBRq+uIWW/+aVCwqIOJEfOdhG2H+X5oyAATOdx2YC1ahFp2H9Hv+LoO&#10;MOV8dYAiGcTXOS1l4hOYGW+aeOUrNJgLCFR/qFx/ub6ACcxvwiGIAAYEIYI+oM6oQ+4U/4YAIcC4&#10;gBok+IpBn0BIwA41Co4+4dH5BAgDDH+ApNIn9KZJIJZH5FK5ZIpMAowBJS/gLOY+DZ4Gp9M5bQaF&#10;Q6JRaNR6RSaVS4/MKZT6hUalQX8+TiVB8kFeyo+BQUFVQvmOUhuI6nZ7RabVa7Zbbdb7hcblIE1d&#10;TPd4+d70iL5c79SH5gW7g40AwjhwdiZyBaY/cc4shFHxLQnlQtl4/gX4285kntnzzoXZo5EitMKd&#10;QItVH5u49c8NhN4kBgPtQ5t8g4sc/XzvZvItqB81NZFPg0D+RH3Ty+Zu8XM5fDItN6dNdnvXzJJv&#10;Q+i/5dAo/EAXyAfknd51T6Vn69nhduHD58Qr88qE4Q6otLQp+8W6/8zSSOwkjgNqkSjMSBwEQUBk&#10;GHjBxzQg6iGpigTCuek0EPINsNmlDqPhzEDTEU7BzxK6aUuC2aOI+moPxc2aknnGRwxpFaWNmmab&#10;t2mbNI+3aWsKkSRJrHTHJIpyRQuATMs0wLuIFCTvJY6EKo1HsKAC8TgwceLtocmqeAao0wqAoRTT&#10;OS80t2Gc2EXN0FARMiTKSb86skj4PTykhtT4pzgvEe9AwMhxh0KTFDpE7AcUWM1Gpqp04BHSS9Du&#10;YtLI+/YKD3TYFU6kU4JEizdpIwrCyuACSNnRLeqcoaZyPCaiN2bFaCBW08g8v9dV3Xler8etgCxY&#10;USnOj7UBSSlkvIzRvWajjNVHWMhIFJFpxocJYWzCBzAvbpJ2+elwnlcaupy4LRnZFiaow3bCzgEF&#10;4I+dt5uY/KHMK4KaoskiOJrMoAJnYB61aoUhowCGEOC853Wgx1ygK4L3o/bcZHnU6Wpm4L64Wjl2&#10;o2hUqADLg4ZI7DLgsSWUzhH6HAxlz7y9gCTA3mlt3CemBFBnRj54KOfCpoDCzCm+bpvmKoskwZuz&#10;SS+KpJXAq6iF+p2mkdYuDmgNnRrbsJvIiUu7fyTMXGwAPmCuFs07CWmXtq6k0z57I+BO6ZIOAVbx&#10;jCTa+f2LyxAbwIdQYAXWjCPpm2aLUCe9YH+XXH4qGPJJ2nlMyAjTZt2jnAACluCJAwvMsdeyQTgE&#10;/T3GeVts0mbF88hlQoNmKb2SShldupwfd0L/eODzjg2if+/AA8UAt6j7gwsnOFqTwfPpa4O6ATLl&#10;q86hynNm8V4BBf9fe976h+f8HxqKeZzGwK4pimW5kGsj4IhAFxNk8T4piCGXyfz/X9/5/v/FRbeX&#10;cM5eS9l9f+W42A8FiFDYQBA+qMChG7NynclimWzktdSOWDRJBSQdFlB8j4UIRNRCqYsw4EQMwpS4&#10;tdjwA0GAMVwtdUToyDEyJmSZIJAkwsSIcwIcEPyLMGAIYUlpHSFPQNqggkjqSREcJEbMxZImKktM&#10;XEQhxkibwfFkLeLhuzNK4EHGE4LlwBsuAxAliqRR+m/cC4RwpHzZmzQRC8yTN2KpcealVUrJ2Tii&#10;j8ykSRH4GiWkIrhOo33jD5iiQJ7pDoUgZdcSxxbpDdsLeCd9IRH1SkagoURwbVXxFHcKAQppDCON&#10;HJZKgkMjG9kYQArFh5M19qxeUYwqZJFNh7GzLskQaJfBEmAY0xzZXEESWeYFUhGjyEEBC3E/w60+&#10;DaDjNOTCIAcwCJa1U1w4xEzdbWQ42YZZxAunJHAiTfETj+ieRIkhM5vsySWQ5lknlqSwKWTVvAKp&#10;IwHn5P2fxQhrUBQ2G2PBDgwUHDZQleY7T7o+McTd4c2Y2sVXQ4ckyuIGtxaqcF1JLQJUfOCO+kSe&#10;E8vSHJSd1LZZauvH+v0jBMyavSYE3FmJIjCuNMKpk4yxDmFOJme+F66KFyvSlPAwpxCBQnmeqd6S&#10;cGbkcFRVE9YsyPziDKEirDRiUmFgbCebc80mpOIdLsbIjazGFEjWkmq+DazpjY1aopRjukiTCL6u&#10;0WltxNIUpIEdVpHucPe6lgRNzCqvIYjwwL2SIHYM1FYABu4Zj9kwR9pSIqNLTCZZlnwUYc1wc+TO&#10;Bpi3UuNbKw8kjw2Yi1tVVEVBHwn2vCFbGj4EkngBJqbuVVFgBEoJUrFvkqiZouA+bNZo3jdzrAMn&#10;BMNCzJOfWvN0RLTiGGLVsEAMd10mD8nanMhyUTuyLADE4gUVSNRmPuzcuBM2zpwW28GUMQrZyPsd&#10;P++hS5Q31V8Pkeg8BIiADcIsTYrB2DyHuAQA4CQUAsBuEkIgNwZg8CMC0EQGC5gQAqBsDQFQH34w&#10;5h3D2HyHQBLwQ5ShfBEYgKediZ7N7PkmTCpl0Q/YJkUP0fuC5Qpts3g0OU+IfHFpwUOJiTBiz6wJ&#10;cWR9ODWXFvMIcgK3xGKbEaJq9ufZuaRDva8RkjRInpEfukP85xOUWouekxW9sNCL5aMMYc2eO3g3&#10;kAGTeTtxRHZ1JmEHPCbAZtZTCqAgTN6iLqAI8Ewp4oXu+OkQa0cpojTzjyAFOBLVtiB0pTQlIfdM&#10;A701leU5KdHEOX/WsjRSZj3aWlG1wcxQDWQINfdwS07Jr3ylmokjpLdHky7PIxzHCFG70+UGG5Jj&#10;gk3dJMlUuttZADn2UwjhuQ/7POwbMP203TgnKTk6oqqiBTv1EAMkQHdwQvWvL4NFJxyEkB5ukMO6&#10;yayYOCZwbaInUmzU6AqaYcXtktekqsfM85NgDJrp0fzjdXFPhtPFVCsYT3CcHijh3Dy1UBGsF7ik&#10;mKDhgCHxkkiOyTRerFwmotMCMMCGnyVMJi4zIIbK5y3k6iBH1azcUzScLhY7YrLMf9K5U6eMdYWV&#10;oBD3tbHQxVssQmQubsOhgxLXSUtlMWZrltWh/W6OC7EfXT+PzzPEe+H44Dmb3IscbOojp9zvNm9s&#10;km5m1KsIYZIUvbxhdxaAFQJvdchk5qJwWiVcCZwvBJ38kRzGmV2F8wtVJEuMhD7qE1BCKiFuwIEb&#10;Mm8siDI4xcTx1NNSBGa6KtMkhi3FiM9ENT0hLbYhChIgi3JDoTnGTg4ur9DyUzviFPNmItPcCq91&#10;W8JXvVhBYKYd22ts6UxHb/PYADoSJceH5oJk6CEuZXnSSIYP1T0ipo7OAiQavuA0+9y1zhNTNXA5&#10;/0gkuwjatnMXIf1ZR0kk5tw2CpJhySGSvEAHZGwP0AH2rfPiDDrvT/4s4eQNoJ4KoY4codoj4cYb&#10;wbAdQd4ep/YMoP4UoTQQALUAUDMDUDYtDESAbEiArE8DgpA7Bm5dD8gAR4DNAygywzAoRZhZoiwQ&#10;8GasgkQQEG7v4EiIwjzV4AKt7MYD4wo3Ij6dK3RsThA4w8gj5uKQ6IIgTbo4onw+7pwnKlQjS4Rh&#10;Q845hhofrbQAJboC5xZ6ghjLKUghwixU4bkNRuJBDvYEsN54Z1r+D2TlwAJBDlqTqIqIwtRf5xcG&#10;4QDcwkQHsQYN8Qpjphx65WK7bhDODUghTQJKYk7VDyKdghjpjqYoTnQADg6Bp6TeoxY3ZgRdDnCT&#10;S8pl0NrXQfroShaS8RKoq5A4KE5m5xZmIxaBpdBzhTMVAACNIlIlo3ahYkgYEYZnQUA3cHLTAPre&#10;ooYzR0gmZOES4mo95YjYx6ShINjHYkhMLSgQKF7vboQQ0cKBKkgDzsbtYfLQQ2b+oij8JwqiAwIw&#10;r8xvQARxopKWr5QAxLgm56QE0frdsEcgEgIhx2oUMgrjYx0bkN4Ep1gkwjg2asIfhwYwoPUijoQ+&#10;oKUjAJcjShZKMRZxombeo4Jm6nI/YyToghQ2QiSRqx7X0LoiTQTcADqhbTklD+STIhwxch4wLbDJ&#10;BBQkQ8iBKdKn0SS2wjB6T8arSd6m4hio4jBk5bYT8qIXEqYkSMIQaYAIihY7CyLQQ8Q2aobj4ass&#10;R2owr0QRjSLUAkwp0Rbycogma0sSIASR6MwoYa8uzHqaKea2bigLxyQGJkI9rUYhyogxY8Q7CLAl&#10;L8QwMVqNwAgxZzgzRgQU8ybwktoASMwO0zI+rvYxYxZBEzYhzroyUxgxY4KBp1IVs1IUc1YpwJM1&#10;zi7vL5CuSesV5qogTX4s8fCvQfbYyWoVc37t4UqUof494Oc4xk41i3s2oALx03hWDQTqSTCR5MKb&#10;ZuLR5342s5Joxh43Ymo4I7Bxa94gROEHKCEgSfkAM84o4d4JAEYFQXIbwdCf8CcCsC89U+8/DiED&#10;yAgO7E0/Iow3bK6SxIzRgfat4xZs85AopuJa4Z9BxEQmoFtCUqIT6CQyBgUUkHqR5BDcwm7gQp0R&#10;ohxMJrJwZa6BMy08xs8WZQIj7eo97GYyYh4iA94mZbZLkLg4Kn427K6KcnAnI8huJhZmIjihZxZb&#10;IWEsQasrALVJgkTes7ojBuJP07IorYjVs2UVzHZbavi2bvYkTkoac4Kbavg0IPLlT4wkBxpqrODe&#10;sf4kAji9EM4gyWMojlpMIi0XsTAoK5CE5OBOA8QlozUyYU8YYYAaNQ6M0jQJbPAIJz4+o+owo3cN&#10;Qbi5q6YnMnkHswIAaR4zSZ6JAA48TJkTYgR7ctAojoTK4j57bZ4P7wgj4MlWDcgoY3JgQj494m5b&#10;Y8IiBXA5lUUa6goACF9Mpk8ywm656bsQ4fo4zaYPyE9KRWJOA4JgRU5jI2rWogxHMmzX74QorVRf&#10;44xxbHbQSfLZc/9czDqQgSwT1dY7A8RSkhSxrWYAi08xYxwkRhYaFfM34VaMwTdfwyTK7qCVkegh&#10;i45aZxNK7kMohKLyQlLYIASNSfYmpXBgToSyJwY4L8wxcMDN0RFUYAJFKYwhUS6TBAgA4kRXA2Za&#10;47DbAkQ8RmIizeC6BgS4U1IVsZbJo3qhY+5zlhofznAyUGYQ64oLtooI9o7gsiTLdgcd75sVyTDe&#10;qE8ME4c0QihngY4TNrJio7sHIK9rxY4xZR7RIfSKBcw2tG4wI7qVQ2cMBLgjjnBxrwkgoUM7RTIK&#10;1u4HVvLWIACfcRb8z9pBBOC1lCgloI1wyqz+If03Aqdbgt1bwk0iCTC2dVhDoaTgUvzchOQAT8x6&#10;rhrZI7SrTvazsuApVx9ggf47sg7Xw4JsghUrgoQmcMA41c5/09N2gkE9k90+E+Sf0+kC0DF294N4&#10;R8c/cEE/qA14YoQm45iZ7X4mqF4+o8T/wADoQ+6XLHaF84MmM4Y5hbZ6ps4zQyULgp0TUIE8xhZb&#10;cKgApdxBRBChr7QAxXEUAxyQ5sqE6Mwjha8HdOgAQ4zoSphug+pmxcKlgTmAzuIYQ40MCEQKBY9s&#10;Qf8It+EOUzomdt1NCTBxqaKswRpgQmpBAGuEAG2EUfoEz6KkQm43J7chSFomdxJh498JUHoltcKD&#10;Vt52QlK8F0FxQx1N0eQoRODYyZlUwj4XuIoXmI+BCd4oaE9RTdIHlQAhxOBk4kRa9FpToiwi1TAk&#10;B5IjUMAxZYiedxqcwAy4VNwj4jiQ43ZBBrJiq14J51I8Rb4SacgFwj47C4p5A2q2aBcHtUpBQ3aa&#10;J2uBA2aBszIO1BQAE0AABtoZZERiomavkigPQ8VDL5IjROAwr7Nj8Lw7FzwAD9sexzAiRqqR5xcL&#10;bj7eshWM15OVh/J1L7gNVfIaB94w5EVaNKlj67JiroQj5a9o4I5TJYit42aF5OEE+HEOY3h495UX&#10;0tLhDkVedgox08yF495xd/SIxqqUdKwfU3ojWSr94ArQgjVYs5Q8UHImaBI3NxK5AxY7AjhNwRdy&#10;okUQoN4Lme9nAoJbdAYfokUSAABgSslBwZ9u4KyJTyCuC2pf5UwwN1sHjkEUoAaxQBcughxpRzV1&#10;wgyLSLSeYmYIuj9RQ+okgmqEww8UdOYpAxaZg7A+8S98gjQxbSbSlUWaGMQorPTXNNLU4AKZ9QuT&#10;AjVCQFue4LmVclgfojg1QEWop/yOQxIySTomcuwa84NcQllrwK7xd1UpDgdLB0FpYAN+YfpfmC4q&#10;Gm2LY2o2aM170pgjRTJa6UNpL+YCKZmVp8F214Qe4UgSISobgd4eif4GYIAKYJoIAFuuuw+xAtV4&#10;oADEt5GxNCwcU0cluaCMg+qBowqaK1j3QVROAJ2z1ZlQIwLrrRdhV07f7jgAQ4ZwxL7KAgSMyBs7&#10;SQ7L9kwj5BG2YgQ40XYj7HSDSt5k62ea5Gla4fWaB6Q+qbbgSlhz47A3Imax0z4yrrEiIgQ8SBo8&#10;kYBedgLj4j6F8r5edoMGZpRqs4Ykm6w5GEAGsHMHLepz629Al1AgS4SE4oyBLoW4aFstenceLx6u&#10;IlmyxhG+whiF5m+I/AoXmqooI8gmpdGTyF59QKaaw8TVSTsmJ6Q+7K9Ss5eLgAZk7euddj07Rf48&#10;UmJwdXo84j+IRBQj4XfFmSQkgFfGDIJ6VGxByQRhDQDj+NZmmM4hVViLRh9MshQj4+o43FgXYQXJ&#10;FYC4UZI8mCIkG4wypbcWrMQjFls2k4YqLg7qu1xlw4NSereiOpO3WxPMhXdMCXJpXF/GGQ0bwoRg&#10;T6oYOughyCw+fJw4KR6Bpa7I4hxXBbeyWfs2+96w05bliPWao24kiGQgz2lgeiYi1abj8pbgkeY4&#10;NqIw5YnPdvgnMmIwrHdDzXvEEHo3eqS6Am+9AOvVA+uiooOO5ZvHgfdxN5Y5YyS2eGItCubz2hG/&#10;O+AAO52r/MAlgkjrqLVQ4aJU6F7377wGg8WDwxMYOnZwYmps5TLrpm7X8fEIggyba1mgaUE54t4z&#10;RiscYhw8i2d6c7QkhTMlYpIFndu2ApYwratLolg4J7abZmJbbsYyQxZMOePZQyQ+/DNkhgqNtjJk&#10;FyCZGhHLAthSJSRhdE8xO1oANOKekm+iEHp6SZiMfMoueu/jnj/kHkLD+xexsEWw+yEPIhw+pOC5&#10;jGgoQmrerrvVAOpgUmJt92YlhYl5tewgSmRYBz9ny3Szo8RXAlqBLHbnBJTYwlo8nnAonEwdyTGp&#10;I2aBMalsfQeiOSr4IgR1MsAfkJhOsQYHvdQkyoBBihbXmh+iKMw4KQ5xbsdJImshSvlQpxeyA3Y2&#10;a4WEjPTPSE96YkV2Qnx8IhhLjM4furZf9xvXwAblfb4AA2eBwjFJPApQoYbrooYmqvnsSawkRSwY&#10;qLgW9XLnYfyE8vnZQjjVQFH1Qlo7Cbe0iTFTSMyF7oXilegfifd+5lwji4om6F97YoRSmIoXoj7c&#10;looLrrpmMxVpwABMK+UwQAEP73AWjnEvkrAj62ZXHYoNP7bL497HpTLzm/i3Rs5LmqBsYnJ0jlos&#10;5kNKYA5rIxY3NZ+/oAE8jv/jfkX/AtAiyQ7eAgB7gT7ggAgxGhBohT/hkGAAHiECPbdihIiw8jAW&#10;jT9jkOAUfBshD0jA0lfMnb0ph0QA4QlzlmD8mUlA0cfr+nAEnUyfgBn04f0Mf8OnwBhwDpAFpVIA&#10;dCfVPnlCosfAVKAsOClZoTnrk2h0Oq0Ogj7r8GqgJtAltVMcdtd9vm0soU2sMGBV3B95cF7oVAhy&#10;HwDWwUsQmFEWHqgjxU6Allr7kyDxyUnfMej7UzDmzQkzgdz1Ux2h0WjotFqU+h2MqNChtmj9A02t&#10;0dfaW1VW3cW5oUOtQlLe/w4iouj0FlqgM5Fje/Lv1lot1AE2oFCsav6y47HDsu7g3PpUOynNr9Af&#10;Hl2L/t7vmlZCk0pkOnnSnHc2f1+33/Gh0uo11VpTKIc4KJBvAjHJsdsEHdBTKJ40j9vohzTqM7qf&#10;pw/L8qsB0NHhDkJJYp59JtCCDMYlwIJCBp0xUnixqKxjFBGu4FQvGkaxtG8cRy0URx1HsfR/IEgy&#10;FIciSLI0jyRJMlSXGhNScM8oIcO8pkRKsmSu0SeQQdqaAjLybNycTynwxwJzMjQLMces1nlNsOHg&#10;xyxyqRBozqmg5TwLs9Mcrhzy2sasKzMwJm1QqvOc/aaJ49ykOCxixIIlJvOWe7YP2oqaQihi8geD&#10;VPO0+7NHMyR4tSnQQ1Qe1VVFMa+pxUCqUO/T+ABHimKs9I210mybUGP9fvYotZMcooJWNTwNHRZU&#10;tp4SVnGZaCrOQBhE2rAgbnDbJi22RluzCyiaWQqj6CZcoiXPGS0ASqgM3aDF3vAyiTxUdM1nq1jZ&#10;VApigKoxgF3+9N8NZS6Rg8wRrOwXBgYXNp5Q8iE0B3iTfi3ZFsnDBqysZaBmFdjxv5BOKCM4EgqZ&#10;MFGUXVZENAc0Z1ZfUVhxInSrXaDMTMgch6Z2hygJsxiigroSgS2ooQaOBGktHN4rabBR3IcOmpBf&#10;qlXH896DJspiqA5ruODxsCxrGMGyB9syiy8COjhAbG2jNt70ocD+5j7utOKtnZ6ZkACqRRUjHMZE&#10;SGPPICmKZjIAU5tOcrHHiig3yAL8lLHKcry3LyPUVSRAZ3O2cSSxqoMPRosJDGFF1Bb9Uh2WWqRL&#10;iq+xmSX+BaHZedUtodNHbzGqaPqExixqYxkQdhfiP0egyeNW1jLAFrff3xWTxcAnWrKEpiWRlyQL&#10;zCmyeKYsfjgFTmCqpp69nAoRufYQf3KEGP49dhtAgpoQKtHVR7UKbSbKKPOADrn0hkgIECAyPEHA&#10;BccT5W5SlAFlJoUBEDPULI6KsVYmwqYNOqFu/oxwSYQBXhE1gADvgBH0MYVQykCzSsCPspco5SIU&#10;kfeEUg9iaFtjFby09LYnYfGMCVEEoqMi2jjPSSwqhPDpkMVkZgakD0cuESWpgkpTCbMkbAHh+7BT&#10;7L2f49Q/CoEJGMiWP+MB91xr4KIrSGLhkQQsRQzYhzOUWEEKESxkhLHMR7j5AiPkf5AI0HmOwc4u&#10;xbiuHsBAGYXAmg4kDI+SEkZJSTMck4TSUAzpSSolaSiPyhMgG+ZQpiyB1ylTGY5+57D8mUS2w0Zs&#10;r05k2BXLMRUtWbNJAQvZb5JyhS4a6BxPqII3myjWhMABVjGOQA2yxPhXE/kEUsAEqijABy4g8QZl&#10;iyFQGjJ4RQbqICgPQhOQxABBo/QlJ9OdaZjE3zFlw2tUQbp5JhKETRsgYCMA8NGUxTjNh2T/aeWM&#10;XNAxTUFMYihObEgdnwJkJ6hwkaIPjhAEkbNFXbwAHmCmjUIgrlMKEpJOo0Z8g4pIpxEB4YKq1NkV&#10;Qoq0zKKwI+pQ+k0X0w5leM1vJjlFklN6F6nzZgfLqafKUdcZ1iE+RNE4S1S0wqQH2UAE1UQpVTBn&#10;VVQawY2EGbzN5xExVwqebSqRZQ6ChHxI4TQ89LTkGeA6fmHIea4L2WmYAQ7tIIk4J4VZUBtRpCPr&#10;9WYfrJgqUTewUhVAISYDlDZYt25DmUAoEdZFe1DB+K8I6jSMUxLMTps0ACjxDDVEyrST5vbzmCrG&#10;AlNuTtq7WWtK+iCUCYyeFUg4bcVVsyPhrt0yRKYdy5kcrgHkFVw4oFFJYYythLKuEyKEuqdp/SqF&#10;MRA4YpENXDFFXeBhFCY6iKkKAeK1VKh/xSK/Gl5qFAAlWfHXkpZSD6FFUGqSnN6HaMFJYpJN5Npa&#10;iKGrf0xggMAA2wEvaaJvYSEOsTUR/xPhZ4Ng0KlaYlcJEsZ9ZdHJTLUIgRaT6+xEIKD+sS/pVtnZ&#10;ikOfu7Qmy9ChNPE5i2JwQsYLXn4XltK+1Xq0ViRyc95pzzFvCVRGUv7E4bACwVGRDqMTyDc50ZxN&#10;lyhMCblGXEbbzFWKFOWdExrs2JpliQst/Rq3PvFCaMpDlJWNINd+lMxbzBBzcEPODsFOZTNE/pgO&#10;Xoo2cKGlhS8LjjEfeqYwAjy7mGyKs/e7NrtFIXx7ovRyOh/D8HyN4a4zxQibEyKQVothwDmHUGUP&#10;4pRNCAC1o/U2p9USUktJiTQd056pRozmjB1CCKZLKex+6PZ/jsCzr2xJTCJNUBeUVdT+tCD8MZdl&#10;SjeaXn7cFnu8pH0TWHMciBSSY1ZL9J0oNQdicsOsQ1NpCo/lKUYxEmM8qmh/uw3Vu00UJChFWdo/&#10;e5Y/CwFKuymgZ++w37913vcArowwg94Id4ApjNaVPPmQygYuaCimJWRAOvE6OGOGvxee+BCcBq45&#10;QoorT5vPcso20bFtoJkGWm2kHXK8BA2fvdS65PrtnleY+LNZBlSDG50wsYCoiWKgZqu2nwXmbMsK&#10;o2t269j6E0uy7zdN6E0LqEv1MWPVT0xlKoC7rQU+uctfvHosreVJRQmKUyX6gz0u3KBzYf26p3tH&#10;XUjWyIjhQ91JtysHViw2MCKtSwnwyfAOfeKR+WYK8lVoJ9LhPohvGdqJwwUTfkWbbXPLMPaExdGn&#10;3UvUZRF6SlHy7af3P14jHFMZYeyZmsPVerSK0+OhMpins7mLv2hDlONiIITximTyx16UurTDCxqi&#10;W/H7V1mYBCqXWfCQSGYArsLvRNU59JPFKGOKpmU+sMM083AAYxtK9nvkygwRwoEF/P2WvYAUqhVl&#10;1a7JsL3+An/5EOBl/UOf9zGKcsmQZm30SDExpQDKCbGnlfg/k3gtQEGmgrONPQs8gAjGJcFZEUJf&#10;jRibJQKMPOCvmWEYCqHbktkQFZE+iHFKCbMwN9hngsQUrhgVChPruFvLj+vxleL3laDGCaETChGG&#10;jxJcGWPhiGHaK2FKN+g3wTiHCaP7g5m1oXj9jRpcEYCaKiE+uyD6sbQGjGFBm8r5ivpcHaG8rAMS&#10;r0D8ufqsgAQBMLPWMsjHEeNBCdHGjZOwQyiTsPpcFOQKQ0NHPMw7tTh+h9h7hcBWhOhJhJBPhfBl&#10;BnB9h+jQtQNRNSQ9RHRHxID7tVkoiDLetXxIiyibGLmGwWiPiaFBk0EgBMxRhJxSiHAnRUOBHmPL&#10;EJEZHaGGvLCWFpixlSD6CqCWH7lBiqFRF6LwCfHaOikNKiNdw3QYAAF1CqQQPyQXvsQ0iDJkCdEQ&#10;PjCvoTLUEGPYCDJcCWQRCyrUCWHbnbuHhlRxlTACIDAgLgkxn9RWCGHbwkQjCSgox5G6g+t2CDQF&#10;FJCbH4gYiFA0HksspoiilKOqhYqKhsn+D8mSK2O8P6gZETCgROCGPLCHBoSKmEmDlZCWCmG1lzgi&#10;KgQViHE3k+kJDRkTH7x/k+sxH6j2E+uphLyCHnCeF1MYAhOuApvCnaE1E1uxo7F8j9mbHuCxmLvc&#10;B9ieIhi7sDCkEaixiEAjHbimOOA1FrpqD2H0ldA2tZiGAWytg4SuiWRZDkGDhBSxvwCOJlL9utAX&#10;CitdoiozttACOTkbCrCmIVs8ITHDiZDxMeS7Rfl/prFVGWGbR7RMTCPVmDqUB/SjgFCrDKMABASD&#10;FWDylkR9mpA6CaGgCfG0lpmcj6LcABHEDxJxLrHgiCPfPPACplO4iylJDKRlB+uDDGMutoFQCWIl&#10;QXmBITPEJjCnCnj6J6oqikCqLsqiCxibS4lKA9TktdlOLeouD+vmiWNqCDH0l7TiiOBVzsMGhZjg&#10;vGBDPQNAs1QGqjpjCWCxwbCSlHCdD7LEsVM8RbiIEZH7mcwSQzjtiGH9TsBVhjz9nRHRrDkTDoPr&#10;CPjoRixbRPCStcGhFKP0mctstAPtwGmWBA0JsmOIgDu5kZRikaoTPC0AiDE+lRD8qYABFpm5gPj0&#10;zOKVnoh/iaIkiZNnwaJjDiUDgDOErSpJrPtoQMryNiC0GWCikQH6D+m0lKH9ChGbRQzCrVw80lJA&#10;h/hsBoBlBTBQBKBNhPhWh0B5B7j8xFtRtS0m0wUwtHRJpMxKpNhEUwCbH00hCvrUUTEgHbybD0mW&#10;BZU6j2F6KxxmrjCICgHmCrCaDgn0wMKUimTdTTQdKU0egErDpcKMUGiOIoPR0RQySSCDQq0difJp&#10;0ECsqiDHG0xiCCiyirHmCqBKVTPABkw2ACKgTKj0y6h/lRK6MxSmu9FBnaDGDChCU6hZH6rbR8z6&#10;lZpjPfifPaBdxxhlGLqMUBABCHJcKgG1ytgWkTGLuG1UMsD6Lsp8s4Ahgf1uj8uSPqiDTLidH71R&#10;iZGGiqLUGnwtCHHaFOHNDJOGueE3nmCHAn17qOAWV9HYH9N6xfDSiWK2JcHbtdnEDGH7lkEaqiBh&#10;WGTHCbE0ICAyETKMQTwTk+igNhSug4CaI8DOH+Ay2QSsh/m1x6GSJVCDFRRuRqIGL3ImVgD7CWLU&#10;QPinj8zBjRzfSfAAiaLUG/i7C7q2WbUxWhJImcwfNoCaJcIoE3uBKmiDEUDrBXkTFQF1QlCDF7VH&#10;h+zEO/IFHBifTSB9iqQXB/TTCaUTR/iHSUkOTjCnlLwumdoUGaClSwAGNdvLHYMFgAoGgCr1iZLi&#10;laJcUTEZCeVBIADxOeBR3ECbRUAnQEAtS4lLuYJflKNdpTiDEtwCk3wkSGozvTENJcD03Kssroik&#10;HmGgmhQ7DZieOLhry4zxjGMrSJCnxmwwLPCkCaEUBS3cyDAl3eChGPBXGbMogmkUR4ADIVQ5JzWu&#10;ppCPnaHuGWCbFJHwCkH7sFMLGBFKHXFJCinaFuhGDelJUDVmD+tnjHJcFkWpFaGGn2BuUmCviaJl&#10;FppQTZS3CPkZVPp/3QvNvuIWJzryEkrQie2vCdFpkZGG0FxsVgoTGCm0jHEwv9gALsimLEibFp2q&#10;2h0nM8YLkrh6B3h1BghcBZhMhOhNhfBiBnB6h8iyEagCADg8hGhVhDA3Am4NYaYanL0yNWxLxMEw&#10;DctsVIPmW4gCmbFOEek8A5BdYkNWk9Auo5jIGGibMiJilZQIGk0TCgSeB9rCgB2xFhMdI1L0OmF3&#10;j2CeGLzWin0bjZ1h28ikITO2QMzx3aOYXWr0Y0NAihBa48BYY9CqSmqFH7vkiCA/ZBWmgAJlSxhB&#10;P/AACgSKhoBF5HCmCiwCgT5Jm83+kHiGGuGuiHKiCgE3onVjmLlRS3ieQzCbicC4iITdCWG11ugf&#10;uh4GEaKiHbvLCizRVQjQ1CiSooWtxO3xAALDn9UJhAudBjTECHF1HSpMXUH9Bt5mzwsfCfFpDkET&#10;EwnEZaikGbNcjRFJD01imnhiZwK+CimWNEiDVriGFpg+Z1WEiDD2KMA454VQB9pfzkg9Lsjen/oA&#10;Vfh+32j7P1ilPiY6vOugClO0C31XkeCWFOT6B+iqUTM6YbaInLmGvptCh/wx3l5fChJvZ6n0ibLs&#10;3hR+uAG12zqtGdmL3Q5oY1gBibWw0VzMWdCSmC0PAAJdDdJyJeXlWt0/ClR/pcMsITFZMRrxifTd&#10;MKwZ5MUHiHiIJslPCHX1wGEQIsj0naRShJnaU+y8sb2uB/5c0aiGSiChMWhOWGBhZJgTrgsDiDCW&#10;GClpiimct/iDVbidDKExpo4KmjtbDQktmLoWTdTbLvoEuDCmG0lOHbkw1HDIKlhLEQHaAx7HqqgZ&#10;uEYv3RCPj2HuDoRhp/vSikJlNdprgAKML9uSMZgHr9qNAUoissTdZAREYvTZwma5F/k0DKKxxpkM&#10;ClGSKiH9Nn7AHnHtC7l7JwCcPzAC7h7AkbrMxjEhrwsqCPmWFKYHoEsgC7kYa1AACxlJJwikNuiY&#10;Cxiaaz69aJEr5+7xkaB/Q+B0BuhqRRhNBUBWhYhtBwhzkbJpAIAJAKAmgpgygxAzgrgcgXAVgDvk&#10;bzcC8DEe4cUzNXJORMCeJdjKxnoHZbirGC7xD8ZGWQAylKK2XchSrUNd1OiDEQbJh/wviyimF1ET&#10;FKE3ngQ2Njpow1idEUDg20CuE3xpYEM+6dCPzFa3QyCHXKOnjQ3R6WXrWco2rKbym+HkCdZICfBk&#10;coD00TYtETBScrT9hjiHLsx6D2Iyqx563Q4l17gn43PuavcTAAaIDHFpkxm801C98scoBkF6FREe&#10;Czi0G04lqJqogTYiEdiGDyDynb1EbkWVjSt1UYokDXicS47tpqmkz0vkCPhl9KKHBPdKBl6UpsEN&#10;OhuBCWU8FlZnr0ODW8UcxaiGInJcH0pvCbInXyXkh/wpZbmC2kyeh/kTZ4A4zpCv48BaoOF7CmE0&#10;LglOE0JlCeX1zZclNApfpgzey+auHnG0EvFkYriUzZTxmWTYjlsTGhWT8D9vkiKMbVac6iaYgDHn&#10;CbFKO9F7G8igFBiiyop8plXiDRF7FJY59DXIWWh/joFprs6aH9S29GYziODziaW7cmACPyilURpl&#10;HaNdkt21h9dHCaYodbI2nhz1OUDkChL8+CifdehT+RCHLBQFCijxbADz4tHEGL5DkQA7eYVojHCa&#10;De6IG8oixymCjGJvQGZrgBkULDlQCbSDVwiv3OgHYzeJs1D7HaMcxE+NgGFKJhdnB/oinXWeivmS&#10;JMZy33CS0TEUFQCed72aVLSleygBpftdtdk5onU9gD5HBFjglKahkXjFMzCU5d7nkNEx98DHY3j8&#10;HsiIGHgD1BrvlLy5ikZjeznaYfakblpJlQcdGBdy32uDFpj7e+XZKUvRrspldwEk9lfPwRhaBQBQ&#10;hNBTBRhchdhjB9EdAhAmAvgugxArgogkAiAHgEir/Rfd/eD68EgARLcGTC8HDclpk0GL7QWqGjka&#10;m3gzc5CqBC/oogglGG0QmssLIrCObfYwCSrzXQiqFOCeOlDZQMirDglp+bi2ibNvxsmk2gCPk31l&#10;L0d5iQpmhz3q5TQGimKrisiAPeBOiCP+DQd/QkAQt+w0Aw+FgCEv6DxGLReIgaNASORGJvuQPORO&#10;mSPqTMaUKuVA6WAWXRFAzEWTOIyB9u+cIqdN+eREVT840EEUOHgGMRGD0MEAemPWnROD0UBVONAY&#10;JVeDzh3xFo12qweDvGxNayShjNO0Aq1SwHUwD1GHhC5Da6De7XQbBS9SJ5wJ7056w1+xWL0XCRYB&#10;4mPQqF4epgK3UWJyZ9ROI0W3ZmmWzEgOeN9I6Fk6PDxEQ6cv6kqauSOmCOiJxOixFtbV4bdxbnW4&#10;9lb2bZeHxwCQjGRLixHOxNwcsE83hEDoETpT6f0rkwlY9lVdui0UOd88eG2UWrhIP+dyel1+uwQa&#10;j++MY+iy4C27APz8fD4Z36A//A3ADKNycS/N+97HrUBTLIWpTvg4+j9QjCUJwpCsLQvDEMw1DcOQ&#10;6+B7RAbsRQMACqom4SbHxFTQkiaUXMemYWBpGZPxqg7Oj9HIpx2+Dbngc8gRUfD2n++DHs6g6qoi&#10;/wHg1Jz4MEccpL8iZ8yswyDKqwT8H4iLHse+jZoWBsyAzMzOoweU1HVNkQHswSJvog8uOAAKqgvP&#10;B2T0iMuMEw81HkOFBJspRJ0MtkvKmwTOy4ic/Pci7BErSZl0qEVLxyP00IWooUU9BKIsEb1Rzohb&#10;ThCpSbG5Vc+oa0qFgrWMHME5ZwR8jCigtXQF14c1fMpIj9sTBMSROjqFysfMFgAg8hF1Z5WWjRj8&#10;MeINrCRbEnA0BluBBb0IIvIBzndcjKOEibO3SxII3ZQQ4K6aKIvoOV6Bbey3MFZNc11AANnLf82H&#10;Uw8yAaEuDJtcR24VV6jse5oEzdhlcIex63PLgNSgAx7hS4zqbMO7qHs6x6PpBiUNY4/L3yxIsIyR&#10;SAAMkhOTwyor+Jcg84ZnImYPg8tTw9oOhaHokI5poukaTDZtmqZBUE8UZOFKUZxnSeeWwwE4XByK&#10;YsCyL4uiyEgNgoASjaVtG07Vte2bbt23wwTW5DPuiIjvu5EbzuG9qOuGzgAm0BsoiK2W1MSjlNxJ&#10;G8XZIY8dvJEXYCL0nIwVQobaZ+NihKi4ffp6dAsR42TEmbMS4SapBmTYow6zEr0CmFHb0iQIw+gT&#10;9wtykINynQHojEHLdXxzK0jDhIO4TOwdXgFtbch3dSffLIu+mPoN1b4qmuQIPL0VAZ0f0uEx8Zef&#10;K9Z1oj2A9fWIX2y5LkBkp+UBojbgGcWRtQZXkKpS+AT1msOHeY7AZ0BYDHZFikIiYM4GA4gc9t5i&#10;CUEjZgoMiCxnzPlFeOQZdBiVLgiPOB+BwOASQlcO/0AR13WELMesEhayyIluA9DMiZWitN+KKVUx&#10;7EwAlKG3D9xIplKjLh4mYDIYIkJuXgVoakTU+H4WXDtThD3plHcOroCyTAMRbdwCcqoPYwLPF0J6&#10;Mi/S7A3CjGlYQAxYRtJUKsw4Q45BSjokww5wgJx5fPDBDRVVzkJMpHxDJbkmIOIOv8cpWkuMgIe8&#10;gjiSSNEHLclyLrh2+SXkxJmTR8EhKjG8vpihU3Lj9KK+UXgoZUGdYIKWViXBBSvGZLEx6pxNy1iw&#10;RE15WibGCdWzQ4SSiFvbiMhJyhfCDrJMWP5kZU3SsiMSmEh5bGCKIQo/A3KgDiD+PhL8jTkkEpSH&#10;Gskw5Sogi5nMRMNk6QczrIiZR/wAlEgCMoxkjBnxCz3Mo3cO4K5+EYQTF2KQAJikiIirECrsJcEE&#10;eKQs8rz0hJ1iMm6G7MINEcWIyYgxNp6EXYqUx97KgAFKKKYJYDPSLmdK0KClUQ06vbjoFIH9MX7O&#10;SoMZQz7gyFpaIaTYoqeh2CZqAiIbqxgCBvqMT8FS8iXFQZhDMD1EicPgo6AdByXGA0aigcejhUz6&#10;UlawhKFE0AAmUTkQZl4/5kEXNkRAxr15QpfRJWCRpBnUELo2zEh59DOl+SMVN5lWB+KbcA7WtpYH&#10;+SCTqfCS1hWaMEYMCWxcm7JNuaPZOyw9h5DtGGL0W4nRNiaFwMAZBfR9ocAEAURwqRfBlCYDgBgC&#10;ACWWtlbO2ltbbNIbkJpugZ27N4b1beS6gHhmHW0kwjFPgyXJHDcth4hLnL2BaVqKrfjJkmIwVUEd&#10;2SlERSEWQa0jH+J2I1QZ4ajx/w5I1YKQLm3jEcixMM98h1/l8mSYKKpRUmRGee6KGJTFvAgIPJ4w&#10;CRGWHzJco1ndX3qEufsskwRNkwEujEIPClfCFp4AuHXDQXcOSIGbh8RmIa0gAeZPoE2J64v7O6nW&#10;KtZ0hDXxhG0WEiFkwqMFf+mIPzoBArqxoqZh0uU+LNBYZCgHfISoNCEH2SwXZNLYYecR7XTADeYX&#10;7Eb9VuWPkQXxc0jyDGCeSYoi5rSI4fGbAioV9K7H4vQAZ7dIq2RWziUV+xSosWPQSDLPWdFuMPqU&#10;AVnKriDDV0IUox55bjWFFlosV2jUiBM0gFbSVkW1zLbMQ/BE2kIsbI5Tgix/T/LaNaj6r2lMVHCx&#10;7EZ7dwNWat1aa189PCH1rb/D8bYh9cHyIeI7XmJwTFaMoToRQ2NiFFg+iwx7zyDmUf5ikiz/ClOS&#10;wxqYAD56fPRkXRSueCgAGdfskx7a4EOGCNaa9hmugAmdOE7Cnybk6vPUyZSLonN6GvgVIAk0KpRn&#10;wIOpMSpoxk3ZBGTEQLu7zkPeZY8x6gJEERKUtqs9QiklDv+YJAd/LCvYMKQ8txj0tn4iqfAtzJbS&#10;4LAKw8wHISL49S4TZeE5hcq1iePzXwVebIxMiQ8vyXCqn05JoQaoiehSgACw9egclPAoiiVNlhwi&#10;2F8RJmEAaRN0bLJNNkjFguVIWoCVV/m+yF4QUVoLbj/IXIZx7eZ2x9CXTzpBDxv1UzOpMK0xGuhH&#10;Cq5RH/rSxPGwA4908wwt1j3dau8Mheyvh2iQcHWOEawnBNtSFSKwaw3RyoYAIAUBAMgYguGaMwZY&#10;/SKbdAMKoZI4QqgzAx4r1nrfXevQ9bm3dvQ7uQ9g2tHy4k63/u2QvCgg4EGU0gEwL3xS3UPpyRqr&#10;1XjkGJW1Qiwtyxwuyni/ysSrb7TxwwYLUl1kDlTftwKgJ8CJuUkVSCd4Hf1HllHODCwADhFFMp8z&#10;jOcyH95StMmvoAmUj8MeKqeGD3AEL8NaMEiwPo+G4EfkEo/eLYPCDwVO7Uimb+ZYb8YYWSlQFCLQ&#10;GmVvAmKKYIBrBCB1BG4E3EWW8SoCK02IGwyIRcGk2y7KIefsQcRmBonWByPKvMQQLUVOS4VqMAIw&#10;z9AmQSysSsGhCOdEJsiGImu8/IISL4R8Yy2gKGm8LUoM6SYfBqIOoMckbWJseGWWX6KU0WFkFTDM&#10;TqCTDSC3DWmSZY8OhUMcq4JehewSqY24rK72ISiqqmzaiwYI9vEBECQ8eekQgAoCM6DpESeeIiCf&#10;EaDbEeNaWWTcfWD0dkIPBGB0DTE0pG7Ina+82e/sb+YehDCEKOL85lDoH870TqYYQSX6mobSSENq&#10;G02c6q7uAIumPaM6E7F4F9F8OE14EcfaCEMEdkfOvW00QsqE9+ImqMDfBCBq1oMwKYW0YIqEMEMe&#10;eYL4qm/eQdD+IYIaM+4wQmOEPoYyTm7fAmoDDsIi/iioIakEymc3GSSWP8v+FFHwpUFATc4+H4Ok&#10;CIpefs+aAGKqv+M6GBIRAED2yOQYKGXcgYBmZZGQni8KAAxGKqiwK1CAIW3Uy8H+MeJsRJHWq0tM&#10;KmM6LY/e5JDswKZCTrHYQvJYb+vAYe7cS6Q1GyV4VOM6goGy3chYKm3YT0WW6/J+0uO6fBAqpMxI&#10;V4qcf1EE9a8TKeQiH0HoFqFmFcFME+E4FMFqGGQ2BIBYBuCqC0C2C6C0CwA6H0GmAoBWCKHyH2m1&#10;II9M9Q9VKlLtLvLwk29kbqIWn09tLyP0coImYIPo56Jcd6dAIyI0hDA2XcMAiw1wEO04tjI4MSYe&#10;d8SEhwIeQc+gAAR8fOUAIwYIiMJsK0WSMo62m4AMSYdk087WAK/UA6KUMEeYcOMEeeYDFXMqAGi7&#10;FKIwTc+lGQ1RI8JtBOrcACYcOaJs/oWZKVMUAMOEWS4InAJsz0BkLYF7OyIiMAdEiwRgJmucEIKU&#10;R82cKUi2Awee5SIaIi1sKqczBcWiFYRuMSyaBcB3PvOsK+21Ao1nJIh5HaI4eYM6d8IOXgN6GUcp&#10;Fmh4nfPqSZIhPqiMfsr0MSNaNa1sL4+kNeYeyI3vHoIXOHMoONHmIog4wSPKp8p8eYIiQSBhRaR2&#10;CmaAtmcoFJRonAsev+FbRyIwCXR4DLR8pIJMvMM662bdDc783OKoI0+xKjN26w78KqYIKrPO2pMB&#10;Sq9cUAk8l4ZCQSlqE3IQGAIiQdPiqEWWoMdgk8DRTSXEIOCNTbR8DK0CH7NdAnIqJsPoSOMTNjFK&#10;JsM+l2p2sIP0cOOE6SmBFiRUQGS5MyZgoCMOMOM6Yep8KCDiTcqcjIE8wwMAv2LE0yQqS4EBU++k&#10;i6D5VHIG58ITHKJcKqwGPaoCweJAKqYeVPNsIaQGR8sRAnVMH8OFVcH2ZYRNDqwSIiYe5bUAeynh&#10;FSPgoMQcoCL4nuEKlNTjTZTa0kCsOEYefsNa6OukIa4FESDpNqIfTML0qEyvSaZg7ZDnRE70wMAK&#10;haINXKx8AFHm+rHeH6QqKKzgAC1osBP/Am6k71SYQ4hQ7AzkADSQAFSgTIKrTWykZCwIzjRALY+6&#10;H0ZpJiYeg/IrSsttYDKeH+HAGuGgFSFWFME6EuE0G6atRIQqAuA6BICOCeCmC4C0CyB4BkBUASAO&#10;AKIiHoG2F9LZLdLg9JLm9S9XY1aNaPaQQrL2t5L6t8ERaSWTBXKGreM6KrUUH+M6eYleEFBcMFGd&#10;C1FuMejyAmp8WSS43QX6oMSEp8UAWS1oe2v/UYIMk8UBamxWsKIwvAlUTI/ePLPOL4fOd9OMH/VQ&#10;AKKqqc3Ed8dkd9TmAASYKU2BE/QAAIM6ndJMMSo/JtYKhVPC+kImfsUMEmMEiDRoFJNCIWLcjPdC&#10;sep8QGvAKVDEKGGJdmliGZQPFmccBiCbd3XcH/A2KKjOluQvd64NWMkdcoMSUdE7AnV+H8L5BcGD&#10;eifOoWsGek7IeYB5eyOEMeMoGfe8MoL4rvcKKLczWMwwYIW1RiAALwPoRQJAGHfhDMFS/fcmn4BW&#10;ChfwhKBIbWsimy2ExgGu34INR4CXWo0srub2cPI6AJN0Qm0M7HTk6vOcxU8TDgIMsfFhaTg01YXE&#10;eGTqfsVWG4Uyz/S6QSxGeZNiKKJsqBhYEyb8DnhhBrXhD4reckK0WWM7NiM6kQdEZ5KVTwAHGwKm&#10;oMW0QkYCR8LcYIftUKmScoMA5IYZE5XsPeKqVO6O4AMFhgDnGhIGIwS5caPgzMEhjGIji1RaBhVK&#10;JcLdT8MGrNcwPw3FE8MqOKqdbGlGQGSFi/ckPfarSU5A7IIO3RgW/ehRAlFBYNgmrwADNioMQkIP&#10;BXIUVq70iNfwCheyB5BXjGEgSoIS18Dtk+LdM0h6KHO2KcsUre6kvbgYSsYzP0H+08LcKrHGzaKK&#10;+QQmoreQAHOLWCQjRAWLl4aDSMKO61PWq3KM62oCMervblDvXTHmynU4xU4MOEW1kbg2stY49eHW&#10;G6GgDaDcDcFyGCGSHgHqH0QqAUAaAgBqB+CODEC+C8COCCB8AuAmAYQlZ5Z9LbLfLi9K9PaJmvoB&#10;oDSraW9pL/aOdEk8Q2WWlMlYFKInBvEeDaMFQmAHNidER8SEf4+eL0NamwINNRmKAAPoQdC6IuWS&#10;k8L8b9jWJA627NOOKrczXYYIMA09XYdgUAYyLcdgR9I2IsgAhQhQgBDwvtpCeYSE2cTqKLfklMIi&#10;eZi0VmIbHwFEFrqpEiISQSVPAXOtFm1KziJsqFQOGLrE7s24WwCQCPrQeZN9eHSSANqJinOaH/Ir&#10;hVpZeWYaKmKUSYYIYex6dkgNDJCOGgdFDtlFcnV2IbXgywAYYfPO4EMFOsYfbHFhSJbwsKfPRyFb&#10;dqWTBmO/NjTaCMcliYQ6f4/6IPooDDtRp6Ijd2Ca5sCrmybe/+I0iMMAYDX7kUoMoMdkp9HPkTFZ&#10;OO40P0fs4UlFoFuMkyeG91AmdkD7uaYzIVku2vN2v+Kqd9NySsxkFRu1j6AMDXu8qQIwLcM7dgQB&#10;VUKcnBScIs8CPa6yMSKq2Y44KYg/tEAAS4kQe+Ia3QPoKULYLYXFIZvqPwcyxtqIPgPoNfVGD4ME&#10;X64JWMPpS1kRlfj3p8JBWcqEsfIUx6ynp2Nvq6ADTuf8SY3NjcAGLcX6Ye/cIESqStYrJbN2iqIm&#10;3RULJVP8Q0M7bSViQ2L8jfUtttQ+I5PrgAL8KLf1U+EAQcKqcogAIxVuIthpOQKnbGe2wFlNIaAQ&#10;M7p6ftjyPxePfdetja25lPP5X1JJd7eOq7SDpDgSzjeLVwJcM7gbbzh/rwKHWJV6ziZIwTmFWMvu&#10;22TqW1PPuOkztg9aGkFoEyBsCaDQHyQoBaBwCCCyCyC4CgCYCUBSBFaKQznxZ/n3aFn9Lr0F1D1E&#10;8NoJaa9qt/aOSEnAOEzUABspriJtGcUAKq4IQcTrb2AaMAmaACwwPpCipBH6b8eY/FuKIscodkS4&#10;vwP8IiL51fcmSYJsmNkSf5ayV4wwwaSscEJNBg68ziLdbGcppqIeQScl1+H46tYpYbw+JdsSIuiC&#10;jEKqfs6PNiIORqE+F/3wKKWSSEYIoNDSCTgJCkIeeGyIlNA7kUMPjPrMBT4Y/GQ0KKe2KLJ8ABcs&#10;hSMSLcdpLhxq/gI4M6LcwxgyPeSEQGMFgBQPdmGJEWQiKLsauyQTdyIiX6PKcO7PWNQX2K3RjYNa&#10;co/Zj4MSYISZ4dlvxdkVcmKUg/F4E6RYIjrNDWC35qtmc6OaYIYCvA4Mftf0wCVHp7UbKUhO/uI1&#10;bGXEkELYv/jj1H7QbSTdhDl2H8Fp7fswPoWsCDwSzIIuqceYuEV9UcMSxCEZQOMoYeEN8Gdh48KY&#10;KUqcsEIikQp9sIINzNKVfaI5eUH6PowxjsIudkYDlsQkne6WS/Xo3SMSJtbd42IO9+k8PocgW1JE&#10;6YmcAGMfQ6PgiGEl9q9o5wKYfBoo70TjXQMeQcfP11VeI12p9GJBcy8SZZeI/qO6KqdgdEL9kNzE&#10;ZodghCQ8UA+kXFF8F9qoFrJeIsg/wTPrKcL4cpztYDiALZPOKUcoUA09y8TrvfgkH+fsYIp8gB0J&#10;5XYdP248IA/X6/4IAINB4RCQDC4PBH/CYhEYWAYdEYSAowHo08Y48o9An7GAE/pJFoQBZQCpUA5Y&#10;75dDonE4hDorBpFN4w+51NZMABJPwfQZ7Q6JRaNR6RSaVR55S6dT6e0lomRsTTQ+YOBgcQB8OyST&#10;yiTyeUhOHQnUIs9G2vgoKyK+X2/gAAwMqmS4SqMwxaL5fb9f8BgcFg8JhcNRE1iTPi4Od8ciMhh8&#10;lRX5lXXl5c7whmw1nYPHnlDnno50+3zp1LqVbq4OXNcR9hEJjC5JcqHOAFB5YA5lBtrlX4B+EFuI&#10;FONEI48XFy9LupYBuhDn104dtZNu5QBYO+O5R4n2Qv4aCD+EB3r53V6eTPJEDfdxgoBPk5fppem+&#10;oduwj+w7/fubsANKkCeImnimoMYsEkxBaRImLMHtgI52wmxJNGxC6ROyL8NhvDpow+4gLM2CDyt2&#10;g5URQXUVOsiwPxdCIaxiBEZsKkT9gi4DTny+6YIW7LduA4ECIXEyDOyiAEyS+AGSYg7auWcTRnm2&#10;qJtq2rkmlLKIBxLj5AIv7egBHoAohGYETCiDgJAkCTOA5MpOSy51y8Es6gXO73Aa3c0INA6IpE8o&#10;N0E3coGDQ0vBpRKaIKyaezCnjoAMkUdJ5PaFuAkUQ0EDZv06eFP0Wf9HoIiaRVCg8C0W2SFzMFNX&#10;T5RtY1lWdaMOcFbwmdr7ntXhrV8d1gC9YTznrFgAPLPKQMyiCRSYBjuHwPVpQubCDhFa47WyB1tt&#10;3Ebdoc4FiOBKyST8kyJy8g6QUsAIJ3c2tlJdYyIS8kVyH86qSoUhdTIJL13AnO4F06b7azGnhq4S&#10;yBEIOHWHDniDd2dT54NLY0hgDY1iENjkoWuEQ/5DEqWJE4EvJBHlGABL0RvCC7M4og8kgS+7gQEg&#10;Uw3mi1R1Ehc/JElQFI0D0pPocuMVOozvpRL0zaHIqeodORzapNibIxW5wNWVpoa6hwR7BbI7RG8u&#10;hvKg8pHJtR77ZcyLN3Lzxs6DRz7rKUnXKgk1IFDKUJA2rsgxwTxwAbu2HvA2VMEkSIZ0qFUoewKR&#10;TM7buz7UjaX0nuoashF+n/xjfbzyIAXQ+UhcVfd23dFwP1r1/YKJt3YsEqSqKsrCbALwQKheHIih&#10;8HweCgJIiBQEgQAFMi+LUti3LguS6LsvC9dp63r+x7Pte2hEKsWM7GseyPuMC0vC8O7ITfVSKiGz&#10;91hC9w7xkJ+lnVRfiMYN1KkVghyRG7ArAECUAyJqRG5AdKSVCFpeOyzcfrnCBLGZ4U83C6XRD+Nm&#10;AE0pEzdsAJEZljECiYsuRuOmEzVBzQicgqt5YAFfDWEXDE+5Igrw1CTDdOUMRFpyS8bsLUPwgxBI&#10;aQRXg9kgGVWAO4V0SxnRNf0P9G4QIpIxBq4IDB2YVs7IY5d0i54tlFg4Sxk5An/E4f6QSEToUxEE&#10;PKpE0B9yDufie9Z/5LEBsqjCANg5BHOxDdI58g49JBILEwrk1wXGZkHGFItZwRZHHwN+ZU7xC0bo&#10;6PuSBKro37kUf2YWDKpScLwgi5qOJGGMHlZnCCTrqo6gDdQTQpRuwXyzVg+SW0t5cEJR0NqXixGk&#10;gAJE+wg0oABHZNqc0i5GDssoOnEUOEz3DrWWuxwQyXlwGVcc42UhRo1ReJivc68Yj5RqXu3+baji&#10;FzCAAxZzS7EdTUl4No7IiZ6RURGSBgjh45zDk+AEkAr6ARLFcSIOVBQYUHS8bU8p42gsEccbtOoJ&#10;TgN1HOQ5LwIKMH3gONyO8XSjLfZVL8iB2VNyCHoZlYxu4nuzIOywzcRSIG7bm/aC6Uh2U3cOyl0B&#10;GFIr2JIoYYKOgd1DnUpFSMAQKnjIO4VmLSjZtwPkewjBEwM1ViLCiTZ2VMEYPG61tQ5EpI6myYSc&#10;k54WR7o86WL5Io+lOgKdFvUkkjN+lGvhVTVwBOJdJMQ7NOnZm7rbWoAKyD3NzgtLmxBaKWWJKKNU&#10;XIngbBJDIPaVZCQDgMBuDgHUNQuw1CeBkCQDYWlGeaW0t5cS5l1LuXkvdjLXWvthbEwr3jGEGMcH&#10;dhdsiknAYJSYg6N6MAgJMSAPdxReXHIcGO5SHQbkHPKCG6C0Bw3TT9Flz0pq7kSNmg1ViM7fRcIm&#10;eUhxpVIyYUuZVPzs4M1jnQTG7l7ick6b6AUiZ46kGghMOmTbQx0X9OTCKFkm6NsLpgQYFGB7ih7p&#10;uOwRWDU5W/P2FjCTDgdRPmIlIZWGRb4bhQpEG2H4qURppdqTlaUvKRN3SaxZSFmpMmRYLCAET4HA&#10;aNHAg05q7D/YvHiftHZN2AIFJuTJtiTkoIdR26qPsjVxH5knEskwA0+xyRBXKOkdDXywKfLRB4Bg&#10;SDLl+g4MCRYvxW5CDMrZ2ZEMlmcjDMyQN7H7Pt/jPrKkmvmaWkTqshybbACOpVutAaBfKTpag29D&#10;J5WcbtqEpQBHlzgsyZRKIHE8WoI7Szh0HIPCXpso9Zcc4rve3jHLn2f08OhN0ixIMyOYhbewo6Zs&#10;MjKh0w1hwatbNDTyOPXTNUg5Nf21CIobthRFeCD7L4ZczELufdC/Mqq9mzWdkfIJBqkI3YJAmsxQ&#10;yJpmZsTookajcZ4IJMZckfiiMzJ+CQ+8KHOkiPGeNOSxCDo6JBK1I5Fj4HJiKuucQBCJxWPLPGwO&#10;jCZ6sqkAJSIHOFLOYJU2wSYWZutJA1mnUgIuZQ3MWi62UEvYvrPnUgyXp+gBpAP+sU541KhdMASE&#10;WPiLZS0hwg6DM2h2H0FzeNdaecERHyMEWAsBOimE+KwVYuR7lJAEAkCQUgsBXDCF8MgSAfgyNyT2&#10;0rz7UPStW9XnfXevdfezbR8FtnxMM7ARZaHAmcELoiwIiAuO4B87kQe6AIcEudcC4KJO8iE09Iw0&#10;FgS0DSnJ4zdfqpEc8kITDMRkt6NWET4HPy+Dyrz6+51y8jGiiWQOk2l4/oHUbkQhR4TyU0eL56gW&#10;fI5MOtDDbIcCf2FBQ5VfEz7U9I6kbH7ZCH+qoGadHYJQQc0otPietwOCjMLLuCEGOBN4nizlnK5l&#10;fnZ/O2bBUJJISKHpLMu1IIOfeJOC+PeSj9BLJQBbx7e8kpFEKOrvzAIxvQgSXrDpj14Pyb0cvrSb&#10;ydJvUQkw0CQgacAYkx1oKcA65g3ZSikKyqCo+TGwADVwwit4AzIAfpHTb67CWApJnhyZGaS6MjVg&#10;g47LfIjghz+QfoiZmaiLmzs8FzQQ0BsROQiYKEGpVwFIkyLCfog5ZxEa/odCIrxKJoZwR8IpMLCQ&#10;LAKUJQg5MxPJmZKSJLcR0hjDzo+TF6lR0bzQAY8ZEZWCnI6ZYkIJlT4AAo0r6YpxKQPMNT0gACaj&#10;z6lo+UCw/Ilg+6WogwVcPAWMPRmZ+gQiKyX5gTFKQSTZMxaBfIfw7JLxbYBxEbXQcZaCbTNSLTKK&#10;qZzLT5/Zz5niMrw6vQog7MT4lB1o2q/KXwgjF8HSfwgUCBpYArkqM4f6v0ESvDlzEhMyJ7HBPxMz&#10;dJHRrMM4hBSLLoib27Cx/AARPKEqEzAq2TmDbTOjy6wSZYgSrQyrIbOSPLyDabnJM0MyuTEitkbL&#10;RhSLmgjUFsF617FbsCNAegdIb4TATITRFAVYZwbAb7ToAQAgDAEYFgMoMYMwKoKgJoFYEYDiQIta&#10;0x6C1J6a1kc0hkhshwpzsR8K3B8ch4gz25owg5gSiIiZih75wog7BoRTGcbrRwysWg7JZxEJgRMM&#10;H6lAkjeonA8paDOEdDjUZwkxgA8Y0A5MXz5YABSL9IfblUZyDI7MJpPI9xSK6YcKIsOo2cKjkI+R&#10;w8PqjYg5uYQMrAZkrQTcrhYzLoQEsBTcbgfkVhqBw7FZoJPJgRXI0DJ0Mgh0SDyRnJzTjb1CFoiZ&#10;PI+CIstq7I2sVafrORx0DwBBEJgAhxrLwQnYgg3ZSJcYkkXzxMnyX6DI3bF7VDxUSzwrUTLAa4UE&#10;z0H6Fi4KG4JK5g3ECQuaOztbJ517E46Ag44ECCFhL0no24jCPxSJoMjhT6FQhZuQzpMwhyigzMuI&#10;ABPJ9QE0is5Kxg1IUqegRJmYh0IoR5ykSaiw+Q8r3pZ0Rw0DHAohrYWU8EjJO5hbD4G03IhaIrig&#10;6ggjxr/E2qvMWT+Am5eojBuZPIo5iiigiA8cRY4EH8s67Io7DYW4U1Aog8A4KcGoKDjD8iLghxYh&#10;sQ0AH9CYNFCrURxzkbz5Ea/MH5McwcQyys08nyYk7ohMaLOL6yCbzAARZwicU4lBTY3cpb96TZmY&#10;2tEAf8xk1yC8y5dQgTVcKbkDwzgqnYASwLkc2abBzTg8bYnSV7lZuZgAiZw5rMZRWMurEkzU6tIR&#10;njxY2b/6ucVolhEb28TacE99MAhBmY3ZTbEc5SxMmshwfAeoeIZYYAXYTIToTYW4XoYgdweQewo4&#10;BIBwCQHgIIJQMYM4MoHICweQEwHIJ8hDrR6i1tN9S1S7s8iLskibs05JHUpbvgABTZEIS9UoTtU4&#10;hwHtVR75HTTywJSKKw+ELxthrM14yqw8wpdxHI06jb5p1VLQwY8pLz+52blLg1AKbkSqFqMYftXx&#10;P8DStASlaQZNakJhGYOtbC/IT1bdZxTbYQNy4KSM9ywRdj8bGDvo6A7JoZmcRz27/IjFI6dI6A8o&#10;+7NNYDAKvCPz7Q+Uyglg7JgRYhaDVQnRqE2k+RuaSD7K+IfZKCIo2s1oAzk7IkqDnLUE2wixMdaw&#10;BE8QBb6JCc4kC0xzIikyRYYQWtk40D/ggi4NBRRIGlOJ7jlbaQgaytLAvjlcXzlZmcV5YjvAlE48&#10;6lTFoR2EpdbYTzdJPNcKTQoxPJuctgj1kQoj+g+QUVqpFQXQkTLoSVrcG44BrJu8WcELZ8u8ZxMc&#10;RI+RmRJJuadQog+5rJzpEcP4ggzKr7OVswlBgAg6r4NtvhKRZwSFwBs8DlL6C4g6JJrIic45EdZy&#10;9Qhb3r3twxYBrNmFBrnNlStLlZMzN4ys2NMNWzyzj8Z9HQAzhQDhMxKDF42qNVzcsj1IAkoKEU4E&#10;9li7wxPLe4ABXNAEDYoqqAAlIBP1ZlygiNE5YxLxgRSMCEoL0wwBMI3Fgwp8V9fAhDFY7M6xL9fL&#10;5kbtzq9tjIhNu4Ap1sRdodOFIV8YcobgawVgVIT4SwS4UAbgcwdhfApADQDYDQdBql+chLrdSt8d&#10;/1/6xFTQAC263Mh5ijB4g0UtIohz2Q5MRYRuCEkt1oANgwiYFeC9wQiI2prMDC8F1zuqw5KGBCwV&#10;rKAak1gYfde8m1sk1dyx1VxomKPzUsTlZEb1ZQ4D4gWgVOHdjQOOHx9wbM8AWVZy5h748qERSA6A&#10;ianQiBSI8qwI3ZmaJNZ16Tg5ELLpmZOSr7wrMtwjEg3cRZud24g6/Kigni9l3qtFf5O5YlUK8I4Q&#10;ibOBnjjsxUZ6PLUUoYAI7K+yAI8qr+Nwha4Ig4b2QlHAiCkwYeRIWeRdsAhBLxLgHAJmSRubiyxL&#10;7ES+O0m8Zqb7/eTbFAlhNrXuGQghlypGDOAGVAwhXK/I0ERZNauuGBMKI90GTZEJG4+7Y9Wog0G9&#10;U4Tr2+EcSLH9fyugfsKQrNdIlBG75QpI0spbF8RZEKJKkyItkRyF0bLqKwg5CtrYSQhyH4LQJWcN&#10;EUSaPzdZqgh0Rb71B1LjZQ4T3okBXNer9SMGTUzCFuGbz5HSJN7dfqVzx0Z6cIug6BMxj7746dKp&#10;XgnkoxGZEeNo89iUEZpltFyokTz5oLUUH6/OcawRMxoKIuQwi2T4AcsaTxIgliYiP0XF8suSL5el&#10;qcRZXNczKEChyofDmK9NmqL+kV0sH5aF7abxEa/+Ts+Q3YFWo0cuVJ694V8bHQfoYAWgUQTAS4UY&#10;WYXoX4e+FIpbkgNoQQSoOIMwLQEICwBupOsusxWmAWAkikF4hyjaGYjDXtcYSeuZD4aI+574IevK&#10;nS82Fq5w4VWI44iy/KJIokRZTYg45JwpSolhgA2o0EyDVkLBKz52nImMyIob7YAdEtiuytOJyGRI&#10;YZCoiBB4LKeIZu06TaKgNe1dHqvBPI3Zil4o+Td4oJZwkURyIrSZ/dmwhLz5EIg9KhW7bsoW3eeq&#10;mIlmV0VQ6e1oAA8ZgA8pwunw6a9l2Qf9551UYjkglhG9xYyr24+w6ab1IjNlI1sQiZZxj4kWP486&#10;Td0pZwkGIGkCwT+w6dAYXe+7hwiCoYHYsQJ5uZ2W4rErUmlZ68ClewpyVo3Zz7R9712YATtpO+s/&#10;CQvyfBTsxIfaVuV9mlseFWexjBEbupMKJLWwNUqogyWYF7Y9tj08aAlBEMRYzM/TyQkSpGw4pJOI&#10;y9IBoO+WiGlmPQlBZx1u4BtkJQKSFBgUkLaK7OpZBBBI7KpB1qa2Gqb0V+Lu7WzVsQpSYl5G6Z0a&#10;YI6EWOgE948okTuuI4kkH45Lzggw3ZoZEYhxalKyvDvzw87CqqRIgw0DBZaG+TRk3gAJSJgBLyFG&#10;65lY+UWhxd2mUfMTFjSMMonTcgf0RbLsH7FXAjRg8puZig0FcyDNNKYhUInhmcRZKV3XKleQA12F&#10;FN1w7LLuZYABHQ7O5nCYwHJmVGpodQcgbQUgTYTATgU4V4bIbocfRghIBQBgCYIwKAKoL4LoLIIQ&#10;roBwBAAfWnavawo+tLssipXMR0SJBIYr2oTIiYGPchsTHC9iYg8oiaEg/Yg6IspeY4A1qIgzupMw&#10;0GQgbzdrNpJJoKJOPPP5ng2t0ZlwkEYYkmpF7IfmmXGYnBmZue8AfTfRXkWkO16Z/ZggRnjNlIgw&#10;I3jpXO04ZuiIAu/YNPkun7yQ8q4Jo2RvMq6BEbURw4zJOS9g7JSMMStL9hEI4hw8RxaFM4iN0emq&#10;TdWBwRSJKUvlzF11HHk+EnR2OOf6X8XJGcFRJLLtp4eWKh1Sw+zbRhMdqYAhSMRbBbRlNpJnd66d&#10;kDzXMIiBHQUftwY3uFcw7LMMJHIQg2DrnOyTkvrNZ7ykVIftm6fuPI3bPpXKsI0+WOdoA4kzkQhf&#10;hfoAljPvhHa/yg5AjnfCP10Y6U9fUOmatYjDPtNwhPb625KQ0s0eb4ohEZ1ohy/LBZUMMgiZgG34&#10;iw0q/PSwf6jpdlIkBdseJw4RoadQQf4cPQWIkAKn5E0cTZSMaYfnPoiyr4P36Qh2cIJWb/p4fk09&#10;LzEtimxYAd4KNCc+GfRegNYfzj6k+F3bRg7JEb3o5LBeKAlg4CDKe4gS/JjBMMRRbZoYiYgD5gTr&#10;gjzgz/hD6hT+hgAh0If8OAABikSiUQAUZi8IigBiEWh8IiUdj8gk0mkkikEdAstiT9mElAEQmUnm&#10;03kcUjEZloFhj+fdBnFDiUZAQOpAgpT2pjcp0/m4DqUQqEOAlXENZnrZrkwfs3nr8sU1h1SAYJtA&#10;ItUGedBfcbmkmo0dq4EswfvAHvVOblqBAWwFoBNEwmFw2HxGJxWIsmLx2PyGRwr3eTuYy/WqaTKd&#10;XDCZLyer4xIfEguKJaLhfLZVFYkEAFAWS2Wz2m12233G53W7iya3xn4ESO/DRHF3nHwr05Tf5lif&#10;kStx46To6k9PXXEvZs1exsdA3fB/h5T0iVmpWvlrd9VuiQU9zt+EQBnzDn16jodn5hT6osZ74DIg&#10;5yZJolQALmii6rcmS/L8rIQrc9Ruucjr+gEtyfwIiKbKMuSMrqvyfnvEUBQKm8KJDDQAHDFZExat&#10;iOhHGLwgeZsaokurgDOHMdr0A79qqiyOrMup8SKnIAg1JIKyXIp8HlJ56yjJr2IdIEKgXLD3ApFZ&#10;wysqyrrMv0onrIEvItIarg9NQGzYcs3IIdcOgECM6AnOyzSeeR4T2ryfv3DKbw4laKR6DtDI7Mav&#10;T2eCBHyiCO0EACfo7M1IwxAqjKM7kSocjqWJbTSYOc/6O0MDr5gZER7nFVlVJk7ISv/Nxy0WiUzI&#10;kcdclhXZoV6/aTMEG1hVMpAHBXY6O1QuqjSonE0LsqT903FKiSEqaEUuf8DgDByJHNb8m1vTtCL1&#10;NQPLc/J2T6hlf3GAKzTsCc8pkCV6gve7kXzfV934479wjVSUIonqjP/edOJxSCMq8iUsAWE+IROi&#10;0mzyWuLEhjC3LqL2OCFjyZTYBsYhHMZ05NRq3I6DGV1VJqTS1JYKokeOaZMdK3K9aa6rquir5Crx&#10;1aDR6KLM/8kg1YqJL4L+mVVeoJEBqLBPKqU6Aje4L0ab2t3EmaEEzsBi7FHpDbLrDG4EAMbqujsF&#10;YRCsgKMnqIZymEjpkwVindvdm7SuFqoqoeJI7GaJZckC/ZiBXFvvmh4ohC6foasqpb/ygB2KDfNV&#10;UcnO3bSXJomimu0ik0gYUASe0btHBIpSyGMauuHc+r0SRT1iTpTaibU8nUCMNiWhgCwT/qYe3PxN&#10;wOvRTeNTLYcHoWyxPUVNJp3+vZuurMnr9qNGbBPgdqO6xp9+/N86b9x9H1t4cRtGgVJSlKTZOEwb&#10;ZzPIxABAGAobB2EwLoaWOBRCYAwA4BH2QJgVAuBkDTIm+E0jk4RxDjQONwV564729jueML2DwnYQ&#10;ESCZCMK8JXgsId6AFrAGYWLfHMnkiRPWQwbIkBCGxEHHEShYBl40GXDkWJ69IkDwifqRR6c5aZPS&#10;6w7hsBCF0OSQO1LGgUszem9kyhS2knrdSvpVdCYk5zURAJcWWwtupJg2xpWEDZOTXXdJHR6sVJpz&#10;joFBYYih4REj/kSc+7h1CGY8uXMFHcABZlzI9VnBmOhDmCnfiazEjr4YXSEUCRlHpRjnFmIkyFp5&#10;bj/qqVYOJrsWEEFXXiX5myjUzH/asWwtyzS6k9ciP4k0TUHKqVyOM/ZbijRNLwB8uEoYNtdJMrNX&#10;YsBkTJaoAMl7dibHnZCYKEoV3FgKR7Eoq81SjS7leW8xEJ0Uwph2vE5g30xzEIcT1rDWJmj9ZsnB&#10;MxYSxM9AI0+HcFp8T5n0YWFzNkMlGQWWorzbndk4KMmZHs1XykOTymObo+xSURFzRNCoeaLAooww&#10;5WDQR1OOIgo0jpfgSUjIlKGH5Emnn7UW5J2BHHlIVh2zEiA1aaHOJ+XU/68TAAWJNRYPIuqgKNOG&#10;HcFlRSZF1p2ysDCXE8u2JkrM6QeCOg8qoGiq06CTl1K8pQhjuotkwUiWZ3Us3AABYcR05yTX1GLc&#10;HKUAjdCY0uAC3IlpdV4xNk0iiFycCqRfIcX5ZhQSdgCpZLQm0gXlndd7MtdY/mJNrWgANnEzqDEZ&#10;MFXAfqjSiV0AK20oJRizRIJgxIsyzXUSUNkp8AqPZz1+kKVKIVr5mEOtQkFgZLT/qNkJaGKdBU5H&#10;/dKQ5aVcbfEgLNbGFKPWIAnrzPu5xi613PukUMfw+jMCyE4JsSAsBbjIHsPyLphwyh/FKJoQAWrp&#10;3pvVeu9hDoIQSIdUM4oiL2mSIgM6/DTAvk/R6Iq/1CzDlmR7Ho77xmJE/J6j1o85STTVTHKqrrvl&#10;tEZsQ6bCKno93CIVQAhCPSzAmxAnlWZcLRXhSOwQjJZkxkmuahmrbvVAGIUaJLGg0sbJHVIRTF4A&#10;UcxreSp6rCRy/VcH9ZiwZXizIZLq5CwSBYUukwpk4ih/1YFmpMkYhzDj6gcKMrNx2JVnkQMEWyRb&#10;CcpnfLMw4vyeaCS8IzClP6BbFABLq1aOZYp20ESOzFp70BwOrrlQelo/1rP8JayG1o/qQLkAOecv&#10;xNxr6ReMYkow59LC20wMHTVsSiAi08GDUBEkZp5I7OVODDjzswSXY9QeQLXESqU0eYTe3TtEtg6E&#10;jungRNJIczaGkXh/ZLISQqQhHZq1K15fXZWyzJH7Gxs9vq7ndYH1el+t62NBoVP/FwoyCSgrZI6J&#10;jcTYhikQaeH7dANN1PhzLYUutSmrTtlC8aKRz9pYSMbI0AxPVTH3gzEWSxemQ5bYk1sbwWuEFs11&#10;GLNKWMykdZDDAhxzs9EObAJkYnGZq3+EU1a3g/Lo2bIyjM8duypKhH7YVI+3h93JL1WgsVhcYm01&#10;Y8utudCr5b3iTZx1HFG5xnDW4iFYiKI/tdzcuEb5GZvdGQwnuSSEHOQnS/a0n0RW1wIAbLZEpyyk&#10;I9Ch5R/7SlCtpZTp5UtAIpP/0awxkijaPIcuHapOC/ZMH3G7RlBMwkIsniYwsKexzett1/oLakUE&#10;3h20fZmzOQ+LvUP8fo5RujYFOKUTgnhPCpGuOIc5RLx3lvP470Xo/SGSvecG+MFL6elKHpgWyWhV&#10;ex9cRLUAYAh+3bu29d3YnKkgT8Qt0JZomqISjX3YJV6HpywrENTHTAAvcIVzUoxgk8JP5nJUAUKY&#10;U9Snm70/5P6nVyyI8AigjvzX4GdHUfZEMcgBXNGkNs7CQXBdB20wy28fl1kz70AB+5wM5i6iJHbE&#10;jkjizFTOdgACvM/HPstD6iOt/HrqBuyHRPCHcN9OoKCjvDvlVOKiLNalPHhDGmijviTI4ikE8ooC&#10;LGQpuOWnlGUvtOcACCfivG5tsB/IZE2FTCTCIGbNLBzvrihntiWivJylehoCJNnhsF0ivD7iJL9G&#10;RpsACEmpchQwqqCDzguQsu4AABqQui2CJAYQwvhiKKdiTGdiru0sTlQCNCHC3MEi9Mtj7mAiQGHH&#10;NANl0qOFpiTFzF4vWQ/PSi2EItiuqHlrjrXP2M0CpC/FFt8w2CTs5kKqokuNYGVr5mQoYwhiYMEC&#10;WkHOPmSmTDxxGlMsdm4MLiewBCxFpjBC6pfsBiQA7RYGLBaiOg5xagZRbuBj6j9pcu7QoiOuJAAJ&#10;cg/xhjnAfxjAyRkObuPlbO5m0mHLdLRtbLJQJukq3QZrKKcDvvjO7PGvBndQQuwPDPBrQCpIdlii&#10;eoMwfPjHkCbMPFrh/ugFJrbgCsWkCHbEwi1MViQKtOzCWqbMLizJqlGq1GEFUNdBtSEKTulgBQgQ&#10;KFIpZMmh/u6kCvwOYtcOmv7DIQRgDOgLIQOttDvv/MdLKKym0yGjEi6uVF3HLHcsJCTD/qMAURTw&#10;/p9xuyaLpEnB1BeBcBahOhNhNBdBiBnB7B8D+CHPPrzL0SbylymPHPTgzoJg7r5ymgAJkhkA1SsK&#10;GkokZsthCyvQariwKOGgFstk8ifmDh/s7t7QKD/x/siiECzJMLekjubkzQRNby3sJyGK5CJEet6u&#10;vEKoyy9vIG6iZO8PCSTPdQKCTBfzGhRTHjnHHD/wtodqfQEMWP+PjDHIsvDkNiMx5TETOwKC6uiK&#10;5iMnjRRC6omwdCbDxnOhyCZGHGnk8t2M8I8TFEKkepDi9IMs2QJiIO2RqzQwKOzxpv1iELaiemnp&#10;Ti1MiEuKPECO3i1FiqOFsijEeu2OapLiMlzJqiTKOD7lpxuoUkBzFCvJQiJGrCvDBF0iJBUz3wuh&#10;qCJDzgsz6xXAAJQqIhSSFCLD/w7IaobAcUBKigWLACMi3GYvAusu2P6D2j3GYk8oXLMFsifmrFzU&#10;GyqUMoGDnNIhrnPuavxyFijJquHiKTUTFFtkgOvNhB/zXkWhEl0ijAgUZqrA0TmAEQmiHEtCei2F&#10;VD9nbG4sovCplkeqHzykUsBC9FTFUJ2hmUnAw0oCJFYBCUqGnmjmJQfE4MkOTiMugCvBL0wBk0xC&#10;zBF0ypILFwgipNojFOaiZFti6rNF3C/GQi3EmyCPCo/R504CBLkHlCenUKyEUCeieu5LHN8UUFMn&#10;UiWrEU3RHJAO+LPuRjwmrEI1GvsszgDCjGHCJDxo+CFRtmEGeCKFmlt0jzhJ5OQMpAAu1iFOssS1&#10;GTcO/sYIqCpDBFVMyvcywjHMOC4ibRDS8npxrKWOvUQiLEZtdUMUNHzSbVlLpBvhrhmhTBRhQhPB&#10;QBRAhgzBLSk1m1uVuoFynyoypybivRag5qgBdQfEmizKogoV21AiTx8AEMt0mOeGaTXpZ1eOZulD&#10;dTyK5OvCzCzOgLBrIQAjCrCy3DbUUiGBhWGBN2HLAh9ivGHC3MQATA2WLomnz19vyRxLEPhIbEZw&#10;fP1U1xMACi/NdWCicDxpQy3Fnv1TxVYkDLLC0NHC1C4R0tLTgtWxREKqvh+qCIUstktOaiJQfR1E&#10;CjBWIOptXO2kMwMCjFiluiQKOF0x4u5pwG/F3MgjEINpQiIGsSUiGQkn5BSz+KyiIEcz/iHBY22T&#10;4o1kmqRgSJfmjlzR9AAEeoloWGQjnEIiflmyZgAC6w7TvVvXCn1lGlZi2LC2sP5iM24iIWWSLVgF&#10;3LEP/y+PmEUmbA63NmJAjXPPzBHM/FEiYXAEAxUrKS4zPiGLGshC1RzCkINj7x2T+jvqlGYp2yEB&#10;tA43dz0CHRYA7An3gzLiQE8uDEM1ihj3ktxBMCfgi3nPam0twU9CriIQ51+K3XWCHEeuCCKJc131&#10;EgBQ9LjCpD/ienjVcNrGjmYl0i2HjQ0jZF4jnLhmcsUVFACpflVEuCf2AO0CBOsmrDxxgTci9Fik&#10;tQtoNoXKCVmQKGHSKupXjneqsQYAAkevfh9EgUWOsDZXwXxDJWNyVt7gAzQU/yRmcyT3GgBP2uKR&#10;qNWi4C6yYz73DF+YF4ZJ9h9h9B7NLB4gPAPgM4a4f4gDbVwPUypIKymFG3fvMBPCvFUQ7FzAzYoK&#10;lCwCWmnsttJiQC3D704v6zNIFFI0QR5qdk4IfrgCMqlWMsNB9XrCJINlVRrmcjbIUk4BBY6INiIU&#10;BAcAlY9CJFUEtVkr6oUijFUDzvqh5EuXZibstv5CTkmi2HwivXZiepqif3Rh+2eHL4SAA0bi2E80&#10;7wP1iy6HlQNADFik84tiOl4qlXARmB/Qk41l3Cej/iIVCnhP9TbQKGrQ7CetfG94VzjqCt9LPB93&#10;0IgR/S5jZX+AB4HG0t60OoNkm0nBmCJKOFaiHAfZrgiZsiJBt5uWyGukexwB/mj24mrAkZzDBHHE&#10;tMysMgAFiqd5V4g54jeCIF0lZ4NKsiromlVZIPgO2iOjzi2IM57y6rXC6hh6DhOaEwMA+aGNdCIT&#10;it6nUFItBB/T+CjId4pY03REopVjvlYC/CvEIhgaRmMBICJAk6UY6BBVNibaQj1ig4tqjirt0A/C&#10;+Gn6SiO5wCEYtwCipKlHHNEuRDYtgXGPB6ZACMtmQi+U7kKjtrKFKvnOUOZwcAG6YmEX5VWjF3y1&#10;F6d0+MLpNk2JfiezXpXI7LKCIUWD/1Cw1AC6P2bCbCfi+agjFtuir4OoiRm2dq5QTAHGQjxlFmNQ&#10;z61jCy23JPlHfjEZMsiCjaeYQXAirp2wMZWQd7EZ8ACCOjBFzTXzoKCmKEnmQgX7QxL55Dj4abSb&#10;T7UbUr64hgAL5YjSl3cmOAvFFlGqU1PiED/gq7dAd7eaWQKC/D/01u+plizX3n0HUTOLZREADGHK&#10;OZairjBY0RHwbMyXJO7UVWYjDGbUyhFp/CEAZ7wEcnhXCNlYPvBzdE1k2HjGbKVyLzhrIEHM1k8k&#10;nyOiQMwX+C/FG6sSjbLJtCMkm3s7HgCQBl3F4iO7aX/YWl3QzgCGYlilZ5q2ZABJqstmpiHINmbU&#10;f5bkKomi3Y3NBrTriKQi1ZJHFy0MISM8BYzobC+WBbsjICOmnpqnw4rkzx34TiTjx8a3UgBDnaEh&#10;OINi2W7Vctpne8GC3CzEZiIAY8mGrGn12goCOom7fbVcqjFi2Qfb96BwYP28NS1i624ivEuSP4US&#10;G3waRhgcf60CrysA1I1tt3UR339ipHdZECHP2ktEtIXE88vLfjvmjoXHjRhg/s/FUBW9DzWCcE4Q&#10;liYb6iLUO0XiIbZXnAix+OUtsiQPeAB2lp2tOSFmHGYkm2q6s8JOZi/dAFv7jbkyWbKS9VTYUaci&#10;9bDh/qCSVHlwzCr5ZVIO7qWOVir2wCr0tdG9SEzVRAApYQzpeobJ7ibJJFv8yU2HelnwJZfibxsg&#10;DO09YgDi/F4mHC+XrOYS1iiC6mjl0sylUX3CBYFxyABpYiWjxkzU21/CEYv1MTgZ+4p1Bkj79ls8&#10;giDGJGPAhXh8rDZbTeCeD+EeEl9bWbXPVyaCIXfxZCOgqeKAb+LWHBN3ciZQ7L9Ll8eP25WUPx5p&#10;Zxu6KCoy8Lo7zI2rXQhDYRHdO1hzFWtjHifqowfC3EZg5edRWuXxCL18eWSNWpoi0Dx8UVc94q3d&#10;jd8lilUHHIMpZ0FbHHddNS/yKMLrOHFHFqOC2FpmJVeelCHDBJqk4My5k0bqOJZ8CcJXosLsiZLn&#10;l1eekAAlUVWYcCmXpb3rUiKGHGRnHXewVE2CjeuLiDcrOD7k4CJSrDnKOXcy5VU0kCpe1U3kwTMi&#10;EA9/LgpfM+FfNiTWVlWJCdoG0tCw7FZlmx3ABqxpu2s9btWmJEmhJ/YBo/ZCIImuOGnsiMd2Uu7Z&#10;k5MnaCYOWP1cixxZWCOyrBK/jiegsflKoiiGtGt974L9MAADnBA/qpQl4saBJapQbCTTi2EHLiO8&#10;7QKF4lzIMzXpCV9dpCpcAukTbtCSXDC1krVGYlUCvQfJCVX/uF3GRkmiAOqBP2CP+DACEAKFP6GQ&#10;gAQZ/w6FAKGP6HQ6IReEAGORmEwoMyF7yN8SWJiCUAaVPCWPWXO2YPyZRqaTWbTUCzmVAaOAGJyN&#10;7wR+xCPACdgqkPqlPumAOnROaA2pT13VWlPqbxOKzQD10I195WGIRWugeryV8Te1Tae04B0Ki2u1&#10;ROJhS7Q543mHPm+USDVCEW6HTJ+RWhRXCOjFTB2sTHVV3KTJBLKXLLZfMZnNZvOZq453QaHRaPSa&#10;XTafUanVavWa3Xa/UprZGfaQ477dEbnYbubuDfGTgObhCLiIHjTRd8lY8u8vGaDboFjpBbqRO3RD&#10;CTQCdvswjP6GexO/UTtdue4Tv5vrU6ew64QfL0Wiz305eKpn8Mb9Ux91IGjfACUBABkCJu+j4Iu9&#10;rvQQ3iJIU8bQQUh6DJ6BELJyAp7Q096IpsiayrdAgGP8B0SposJ5HFFT+PHCSaIhCS3LcirDIIh0&#10;Dn+nqeq2tadw4jEERcwKnMOhqNx0AMXyCjiKxwm8MJ7FkGSOAL6sssqJqvKyHR4zMnI0iYLzFCwE&#10;HHM0ugfNMxAvFRxMI/kcS2zTrwQ+Upoutxqz0ec+T6aE/ocb9BOat0oI4hz+IqVVFhTRsG0fSFI0&#10;k0yhGvSy+Hy0ztgJDC0JorSGInTb0INJqOzvG6OLdHaGOwmRH1hP5oJ6Dtaj/W8RIrTbAIuoTBIQ&#10;nYP2Ens2pcer+SVHND2AlU1nJZ6hLwvLckQgR1U2WdspCDKboq3xwLQq6Ku+Z1y1gR6JjRdQkXYo&#10;FSPIj4BLKoTuprCEPIVGSnKvIEOwnfyaQk+dT2VJKNO/JEqr9T6FTJNZ04gmi7AoidrX6iqJp7TF&#10;ooRDEfIJXlNsoCUNZLk0u1THUYWXf9WItKgJ5jDB2ZpLiGZde7T03VaOTXDDhHNmx/MJeqeqQBSI&#10;ATpQN6YxiWHg8b+XrlKdzJPqizI/mOKMlS3Y3G0wIUhzqAsemzWNOS1YTnKep2E+3rcb25P5fiEU&#10;2h0tL9TB375o6yocYPAl5welATdgkB1xO3hOBfG0nx/IX7yPJ8pyvLcvzHM81SDZE02gzts3Ddc2&#10;1Bo9MSfUBz1QYdYm60E/2BldleuRij2wcdw/zzpnBd/bSzbwoV3Z+JusvGgXq+Fo1LuBgDQ2DMzM&#10;kRMhTGUNQwhPeyYXtsJTY8e/RoU1/L2Wd+3cvprhOhMxjMmVChWtpvwoPfpu6EZLqSZMhVx+fMyx&#10;bSnLjeUaRQpOTCPMTuwJCjBCIKgZeRdXhPX4thAEg4AREGtwKYAWuACMl3spU2RVZBmn0MMAETtT&#10;BRS3NZKZAdIyDUhAAhK70zZ/EyMxAm4MXhDk9DVGxD8hwiYhOLfs6SI0R3MkVGtEtTCBmWL9hm+l&#10;gjAXyqog5E9jpOUcDhi4IKLzZh6E9BfGN74eEMEOQwyOMCxiHFlfoB6EJDFnjkb4O9H5GieqbeOU&#10;JYyXRXR/FfIEiYVJCCAkMXJp455FFXjuRc/khhADrkkFCSklYitfH6ylo5FYmu9Tinc8UAybluIn&#10;COGCSHjpvhaTJhIGJXLbT60AxBMi6NiIQfxTbLm8r+QwvVDDx1agdiKUIbkxW0SglrDFIsD4LL9e&#10;a5Iy8UWEqbiKWMhj400gPIhJIdcGSORufof5vBSlBDfZK9Yi6mydk9KAQ5TZEJTEOlIQqeKVGEsj&#10;KBMeDZnIHE0Lc1VCxPS0QiKYhh6SBEzDjWM08wjhZsqYGlREbdEwa0VBVReeYAgTUbePEijxm3/U&#10;fpFSOklJaTUnNY51z7oQ7rUpQZo5sxRuGgW+JumybSaUXBUFOngJKfQRimTZngAZGwmLKV8CLEB0&#10;wCH+RNwtPgSFAjmymDBQiCl+J60wDZECgSMIIqZHSJQHVdKUUB5r6H/IiF/WsSFbSKluC7XEIlc3&#10;xx5O4TKkNIyeoYmXXlBNQTLPtegxeF9L21EcnUSqD5CEOTDIIwmxcMkkRFRqP2wVdgCTwKbAGa5T&#10;kpLwLUptskdSaIYbJUpTELpmVCPYRxqZGiyqJheh8rtBB9s5NNBqJz0FeHjr8rwmk6I3gVuJYa41&#10;xzNp9G7cuCYAKh24d6laUNoLcssQkzgg05RGXbRQQ4J13wrXhJ2vMgkpiesTQw0ebkYCKy7t2jhC&#10;SmA2XzZLDhc7ZFtxnIQVdb6mJTPNXKM4xwxAfYFOICJiZbqxMlu6kMAbEzILvg7c1ZJcm22KJlhQ&#10;101Dttkm41qx5HCJk7YncQCrQJuVgQxA14SSHq2zlsABLpbmJrbRw0Bp8KYF2DSpM+GhNkrPqIRW&#10;BhDBFNoYk6Rd59n2RGUxNOUoVXpMt2O3iZbZDqlVKubJ8f5O1EFMIcTuWb/S/kKVGTKdDKYCgFfy&#10;8Q3avIHVoIMYRp7JbXgAmyVcsqZHC27A5n9slyKSV+0FoXQ2h9EaJNBSo2pCDb0tdHoohybbSXRV&#10;LYUtYrdNC005ncI+n5KoiwtFhf9u1NtHUwuJm9iDt0bBMTumRQsRkqWNPUACYUxSuAxcEhk5S0W9&#10;INi+1dkifIPt9U1fNraiVXX8NPZ12xGMlrEFfamBQfIYPWAMndWljGKHROi3ScynE7P8YzDWimE5&#10;pNLuE1sUTyzUxYAKCVVh+36AAVct1qpmpUZ2vprdYF6SsI44UtFRYrgBJ2jOF6mygbn1NXfMi/kK&#10;oW1VA8iCZEslKRppiwOxrqEaLduezG9jBkys+a8CHKQQ8ruBpLl1HyhQ/GwWiIrz5xj6sxbadG2C&#10;FGE4dwd4JdK+xWAAMDownekE0DF0sI3TZrbDQw+Pir6zSluOWLFRYqiIdLDEELr3USnNkQwYyMCc&#10;LAQWGz2lDCm5glumCptb67yy1VqtBYiEcR/I45/sTLikC3N/IQ0TNGq2FbILoQ5EUfCXMrR14DYh&#10;/puFF8d2Z5xOSHPHA15mMA5fOWf3y7zUseGEwMx3dOBDBVk7uWYAY/2fwOJtObBYoV1yOLbIhpUA&#10;Cm3k+GLKf5kyGiolSYnt6s0ol4lll2qLiGd2U2YQ5Cop5Cm61/8KXK6baVMRgvZC8q4w/veZA0Dz&#10;8SIsOAES61usXKwQvj5e5fQn7f4fx/l/NyujHQaOdEIj+Ec0+tCV4P4lMLcneIMMgc6GfAOJo/AC&#10;ZAWB3AaTon2NBAe3A4GaUmynyJcn+JULQzuRCQI/UQkKEjmZKJolUtuTueOJ6yk3iLK+QrKJGKET&#10;6DbBkKAjGBeCbBuBLBycK1OKQ1saOOazu8YbSiKV2JAJCIgi4HC72/oM6RiKcmc0u2GZSKyIU7AA&#10;GtULKnO44swX6lqAEMIqGx0X8U29m1IaPByBKqUaeaE5Ox+9CNI9ULUY+ym9yO24Czc74SQ+gAGw&#10;OREWsm5DEt2ImaOREMZDan4xaADDIq+Va+MNarEBHEi5bCZEoUkMYWsIqQwQEaeaea3DEgc3VDqA&#10;I4MikR0eOf43iJ+JHAmegF1FcFHFg4uQsDnFoBRFsYTCsIgl2ugPAI4T60eRQYmELGGaO+aSQqYM&#10;wjAZoHYIcZGmy6C42ge3Yiox41u49FDGobTDiMwQk4SKcIhECSo4UH82OYKZdGoj0carIH0Ig7WO&#10;27cVqLQqUn8X2KWzAiyAKajHvFKcKza4mAQ+CAaKuRRGQmiI4Y8JUwO3somG2+27yZY1mAMaEhWQ&#10;sv8KYkaS7C8W20Cd6W+OaubC8xmKcQwKu+Y5AX05K4izCJUyTAi383o14aGJkUwoYJkWMG1JwKBB&#10;uCa5SAgPGRASI2YqGWEA/GLEqcm/fKPKVKXKZKaI0/spYpc/aKEnKKA5qJy1SKU8QQIXqP4UwpkE&#10;vLDGWJodUByC3LOqRGxIM+q9ER0TJF0KU8YPcbA+oImqQcLHaJyMgZKm8AC52Jyq0QwoSl2swum+&#10;mRQi8EEjm68CEB7MdJ6TWyOJyZGMI/6lvIvEZCkM67mzm4E4QJVEKJhLUNUImeOn0pA6It2eaO+u&#10;m9Gm+K6tOYg+LAgnsVUX0J2jeJ6T6KOKQMZGWLQyK2Kgux2vgI4kaImr5MzIiLK10qVA28E6ocmg&#10;6TIQFHGqU8igSSQnkKdD6QIKE7SGzOBOyegvOLs10Tazs9BF5CogrNrL9EatAyExk44M2q011KdP&#10;wNe9ub4MY9cz6sYIIacJYbo41PpCaiq8MQwcWKujnAAKYTtHNNsAHCKAEErQs+8GGP4cKElQ5B2O&#10;2cKJ3E62ZKTPY6y6uIcDDRTMZNVNSLYI484HKKAWsCBRomXFCijOQJyvdLar8fQ9pPfM0f+SQImT&#10;IYmKAwiJkiLFOIMjAy3QQaoJUtshMzXHSAWZKU8v3LjOIxEIW421HOFD2cKaOhxLeIMqVRgM3AyA&#10;MW2qQJojrCSa2qHEWqtSqUwg7IchMjeuaKuWMZKRbIOJykbAGH+1tS/C6lq7oNGU2TJKyH07KKYa&#10;OQkP5PAoSCVUtMo5NQeIMfGkuL5EGKQwO/ZPyN3RJVHVNVPVQpRKg/w0g/0/aMYaAMIr2JzJ7OwH&#10;/DPByjARQjq+mKAFRV+wGMITIIcCTWLJ2rrSeM7RyAKLcxBDpOjGpC86fF5R8I4TJEiBGOa29OOI&#10;Uy9SzHZSYbMD3XGjrRSDCW2P8QErEjYI1TaIQMZHC2If8QksSANJLPVRaNUYSJ3OSH6IqwWQ1NnP&#10;XQOehD2InJ7D8IE6eKE1tOKt4IU96KkZ88sPiIMxQkk5E1JHOLW7+K7NMJc3eZGaeRRYGNhNc8qA&#10;KRETXWGyG16UGLybSImq0bIIgW+jrOCgsQwqgMhGWvM9JNpGtOGYKbYsAswozQcH3G5QkmCZHVTa&#10;cNOV9CeLWMJVgOFNHS+gc3jKInwJGTajAt2cK/AMhSwAAjAEHbObkG8IhFsBQjK8SvLU1QiegqZA&#10;lQNaCUCUFMSKEW2EXb7JJQK4tXydcJKh6cCGC2sCDcSIqKBavLaV5ILFKmgLm48qpEcvfGOhfG8A&#10;HFQQQJ2W2mykSkXS0H+rAg0g0eazXJjLmH7JMNaIm10bJVEAAWMoTXYMzC8jfJ7BSKVPQQ0l8JyL&#10;c4rPkfG3pWfPcwuJ41Iy+H2sin6XiU2+mZSIm73PlWo1IO+xWIMWsT6S6TIQwz2QsU2LK7w+m3ih&#10;BDs3oJ6/AxMhjaeNLVLfdfjflfmUfVWAA0fKk5fRhHm34O27pfU8ybIWMm5RFeMIukUHOpsE2uWG&#10;6S6/UkICoBjglBaH0ubOC6CePXuH43nX9Pg+sxjWhLXMkQwALIc8ZHcAJeXO2AHQ4EkaACXhgmyY&#10;mhwmywOMgWs6esrRu7OSocLE+IUqQafUKNXfbHFKCH6LcZGbIT6m5T9cENLIiaOQE0mRUMhFCU2m&#10;zMqT4JoTI1ddkM2WtXgL5YzLYeiQswOIgaA4q3jbINZG2wcJ2rEq0hiaeW/cgJuJ2xMmyxwJZg/a&#10;E+UAJd2H1IyxjZKhiyDNcnXNeAOJ2ObDFkOx2dYBhEnfpkqI0LQZLaaI0P4jAT6RRR2+pclSgAMt&#10;kgfHgA6Kum43+heYS/ATWIcMYMYLQjnXGD23wKcBnlyDdl3FYfGaLh5aCePC0H8EVmK2cGmLcDhm&#10;VRoCALK7GJgoHbst2UsGuXO11V+FRbeH7JwG1NnGMACqG5CIIKubW6JVmALJbLbnFDpG0I5c0P9G&#10;XFTco8CrwIMvSKQqgqUMgX6LQhimyQwT7PE4lQlenMyJvfhHoAHjuXjDQ1FMuH3ljmgJLS/fM9XI&#10;imzENH2KugdaySXjLUMSotLeBakV6IIyTAfpEzYKYnRedDzOEa2IhpQSpoLDouwH+KAjrnSIu28L&#10;QoqBqQFBHZbIeACtVLzpVaTR4gGJ6/VJ7ksNJoRqdqjqlqmLXftfw0i0SIhIZNOwcQ4QxDRE5QHQ&#10;cMwIgdkGUFPrQMYgtmYkqZGQkQxlKhMefF3XyV5aPH3QhGozUs4H9ScACSwIUaOcKMYOaEdsMbJL&#10;KqyaYxMZSP8qRBE+BqEt2wrJOAGTI4LLo7tcsNRo4xjg4umfGnRZKNYTIaOT6mWJuqQjeZLRhWdI&#10;iREq1koM08285g0rBlFhEO2rEKBWdhC46IpC3D1qVmA8ucaqgiK5vgZm9LagsLK59MzkQR0ZTb/k&#10;HlZevifFKSsU2q1TEKQIcjATbfKTqzLPaAAYmmDqpqk/4T4oMQsMJoEyjdHGzrqxiS6sxVk1IQxi&#10;CJZnJAoASmDKMAAjqjmMIh6XOKAImvCCtAWCY8ZpoeBnca6KcMJIYD9wsIqp1lrWRr+K7L5syMuU&#10;w28MIqRlyBmRFn0KqzvIjv0K+tQL5pTWbpXPgwm2ZsnDct24wIU/AZLSQH4oyIhoEgsRELLdsQ5x&#10;iH2re+iAFB+LzpYlrFDtGMvC9WXLwINrUI1bC8yKFVskxaU9GO/T/OE8/DxyjFKQxoW2IsEREqQa&#10;Pd6Hs4BLpl9nroHEVfRDorEW2WMjntuk9wiANyOa8L4ObgLcGHwIgxMQFuOO3DUJYzGKEU2REP8O&#10;a9iI1Tm1kIVWwrFvSM5qh03090/flqs/y/goSMY6Dei+OK6f4a2ImP8XDcAJoMY6yGb1pTtWsQsC&#10;11yB/12vIKG2PfPFHoMNE/KzHcldMZZNHhGbIZGm5gY6QE6Bp2imyIcq0Bb2sQxwIwyIJQpviKxR&#10;do+LXNafdSCcig7GjaxynuARpr9tw3bUAAKcKhwqVNWTvtgaZtkMyKvRht4lXDwNSqHFILkiKzvG&#10;mgpzCJ6P811ocABgQy1w+gg2SAGcLTxtz2DDpAeQ5kgX9C9dagtTmKK22aZqbW/bTHBjHLpnKX9D&#10;QnF1BfcmImK2FD3g4qZ449BGo76M0jSMoTWUxMGKUX0AGImjfxCMU8E4iF96R2egsC96YrmCJ3by&#10;83sIqEb6oGZ6sLc0ep1oPuxBIJlxEJkQxKI//rwmQAFx+INeKhNChaBjdkWLcW2LKnKIdscK+m4T&#10;7EOfHpjpIYxS7HJEdnbuluYd7FY9S1ZkDv8mymyJ2LRm48poSIm30hJS4XktqIZuf18n22zlXqGb&#10;SLcaOjeIqTb70AHCzsi2IbIObbJxyAEn0YTuXFES6U3bYQwqVgQ9PpShQL429w9gMKuP8P4W2rEI&#10;mhxI4IujAaBdsIdI2OoJ6WtGXGilKKZiwTTKJ5bYr7ZfjdIL4HuGQF2FuGyHOHcUmBSBnMaBmBJ+&#10;t/TVUNm0bfv1G/kRQMYT6sjcq9QSphqOInLZux2O+IA1YEqII4YM/4QAIULYYUocJIhColE4kAYt&#10;F4k/o1FI5HYrFoQ/49IwBFwFJ5RGn8/ZZI4vJpPFwHMwPNXZN2JOQlOwRPYuHaAIaECaI8aM86Q+&#10;6VHJRIZDJIVMwHEpY/ahV47F6fWJLIITXLBYAJY5qBwzZ3TaarEn5baU+45GIVTq/YbBFwLeapLA&#10;NfYuDcBZwzaXTRnjHAZiQ5i7ldopVXNkXfk7fjstl4lUrpTqvL68/8bEpTG4peQKGtRfQNBnC+dd&#10;W6zFtNbX5GdJJIvZara4VYwJb9hHwDsIvPQRvnxycrHgVza1COWANNFwd1Qr13H2Xv2+jvInTbqK&#10;vFxsx5fN5/R6fV6/ZYG573r8ZVHOJFolIdG/uDvbHgnO/7aMci4JwID8DIkcEEu2e7fKk1x8vuhD&#10;dpYkKZJmfUMFBDRew4iTqgcPcQg3Eb9qwlCpPy95uD7FiQoYFo7Rizzhro85bRuYschHHYsR65oF&#10;PbIMhI4sqpRGDcPnJJSkHmqQRSe3x6Skb8qQwfThRKsCUNsf0BIsqTTIkCMxntMp5TPCJ/pQ00rM&#10;ymbfNChSiASxrknxMp7M287npEiiLtUqSLysqqLpVQKLS2hTgIRPkSz+vqpTmoAOnhSp1UuiTEgY&#10;qTDIlRZ/tUlALVGdFSpCt7VNpNqFLwvLaN9UYLAvWaVG1W0FxnAK5oQ/5zx/Xs5vqAKyzxJ4RKkl&#10;SUU1HYR0Sjp12gctpJC3zfONSbfG7bVVgA3yUAfcEPtVIdyXLc003PdN1IkcJsGSRRBEEUBWlse0&#10;r3Wjwyj+UpNEALV8YBgOBYHgmCssTWEDPhSJDvhpEYfg2BzOeRxYrK0so84qewMD7JnficHz1jL7&#10;IVG5bFnlEmIk3wjZbl0CAniKoJgATfJUt7Govaqxwm3aJGzoE2Qw4WPB7oyqxLkTLPAzk/ZI2IAz&#10;cAbaYxqDcprO2qy8ALjJUlVCUQk6VNNZ0Pnbs+qIRE6ZuizE+Liz6mJPcAHqEELG2kcuJo4Be+zG&#10;CLVLKkaqwXKR6KrSp4ZCuuDZolWtVYz8ZyxRiLNUi6q7SpyUcxCnGacl6OPmrmaNhpnHrrnKLN9v&#10;7BJudloHXi/Pq6ANAJnD6Jb2inZ6aifRonOIAMEwWZeN4/kXJUp0Y9wSFSZ4HgcpPvgossoIexJj&#10;4nqu8ZotmEPsicyJVj7AIW0bs7bbyKX6USH3mb+MPOqPH60n7qXrKi87EV/ppv/IkHmAR4gVNwAC&#10;d4xxVUNCgGPA0EEDw+QReScJdB5m3lRJmcZI5gAGoLG9B9lZY1NESdi6h6h51nGwaqiglBJzVEQB&#10;ISh7cHxvK6dqap3pvjrgVAxD1io4nEw2c4RaEzkCsIzM2hYAZgjjOGU6RRWJVWPPATs9J0BxnMlt&#10;Z2ARSRQDsjjQWRI1AGnDDujNDYqSzDDOJSsg0maCzYGmWoWMlDHDjGscS9NxLy3tt/arBx8y3iTm&#10;+U+1cA6sYdkcQfDQvY/YhtRfYYsDhxofuLH+bSHoGGYFSgnJ09sRpPMCH+MoWonAnBUDYOkfC93j&#10;r6X4v6UMsZZSzloephAmmFBnYYw5iEtT0kqfQ9t4CFWnolOMVJpB0ClkKisViH4sZoPxGad6HYVJ&#10;rA7mxBU8rOixtfJaexGbfQFpzYnMkf5VXtvihMgtFQSp3QjZGAElDmiRkoNUppwyVngOTI8zYjU5&#10;iXJfJnMQAKhiZteNvKAqBppxIPKqp80UgyxscjWpWGyhSNUKAA0x6ayKEFXKkj9ujdCyq9Y8bRZM&#10;Li+w7m8P1JhIXokad7EaJBdaNQGJG1WJS4yFJ2I4VKZE3wAGbgQZdQ8kAAUAK4fk4R+aCEoN9HMA&#10;hZUjvip8QqfVHyKG+nExw3zZx2vLNpUV2tNyFQETnL6tVa2JJne2zB5bhqxksmbAZtZU1FFKiMmA&#10;vNWR/IzR/CYClgzDOGrqQppiJWPP9EUkochEgYWRDZZN51GyTtKKkrE0wurOCMs8RIHFoRAWjrAb&#10;SehHpH1kY84lB8Y3cydqCVZcsLST0eJW556kF6hu0T2Z5qRF6UG3JQ/pp5EpxMwfROaQynzTG+bo&#10;nhKyC7DomsvTa3liCYxEoy5VYZNZxGmMMjOTL5kuPbQSOBbkBm/0PKVaYtpUjfJzkzD8lRFydgSd&#10;ityhjfUH1+aEPqfZFoOQ2TmB7A0XzDTmi+axB+BgPG+TSb5D8HKj1PbFQhVoBVrE9wcShvLKiFJH&#10;NNF87xF26KaqsclsZeVZgXkTWzGBFKzYxPQO8cAzgeg7CCNUcw8pPSuX6v/GmQ8iZFXXLeXMuw7s&#10;PERkYrCeHlx5ZndpLryIGjHmgLFvMIQCAvy8Q4KWDm3Orm7QhYRV4jJFJnTkhDiVeu9G3nEZ+cw5&#10;51R+cIqT5lNILhKbdqRqlYziRVekhVzSxmwvYXAuxUoOQcfEZvGb+IKK7d9NwAltABaJzZCeeOky&#10;JziIknaG1OjPEoOMSGh1QqCaWwhjJCRLKIFQhTdyQQAiQu9a3Noq50yLXByq9WpGkal20phdvTjU&#10;Ew150UR02BUjVH4JORKwYFIzDueAsoxLE4q5+IU3Zv6drHWG24eglDdryZO3RukjxIUqDfcNUejA&#10;/qZ3XInq2pNuG5ACIlHK7hKC3w208Y26aWrsgBcTaMQClx1ESBnw0NfD9k2W31pSJRpg6cXbyWUW&#10;XG2/viinuM4VuiJIPh+pEokmcxgB1rriCzcVy8iYKY1RxnmlM0akSM6NUnOj9ttrxGkly2zDRrag&#10;k5pipG01i0vaPFGnprLyeQhUHCLmGMNqRrhPjPkhZ6o8AyP5xOvpaaaE0nCFXuH5wLYxEsWkoieA&#10;DFpKnYmGby0AbJVQS93Tg09Oe0+ybAcd2m7AAt43E6uAhH+1SJJzY4Rct6vXtkcTmSrtpF4YTw3V&#10;LPYXlyriVDuFcNgihVT9B2EQJQSQlhKBuCwEbAANgiBYCkEQGPNez9p7UAGSGFkKYbkuXvtgAWOM&#10;IZ2Yu9GB3ALaK75AtPlPAg4ED5wTPoI/o50yeVtLTtWoEAOpVu3qSPcv8Mf7sXX1zH6ygWcNA2/p&#10;BT+vkPTaJAEQenz+Rsi8ziny0N0BplNGqdf9sq6R5I5Ky0otqmi4rShIbmR1JsLWwhCZp4RqrTBO&#10;Y4yl7V4fpGbQhIJmjewkJzTmYAJug2j+IixsCpA7zzLdSfgADgYijZwvpYx14wzea3Iiw4xOaq77&#10;h4QqRSZOY1jaqZo1Q3xPA9UBI0AzyGCDj30JKtZiaGjErMgAjYo/Tob7CpEBx75Ag0xxKhAfzfwp&#10;UFassBSpDXR0DWYf4ZMM4SUNIjgLkNgI8NzmB2oi4YMOYTcOoiQJsPBHoLDSDekFKggiQVcQLK60&#10;IHAIcQxv56Yq5OaB4EBn5oB4AzUPjGMB8Poz5ZyiIASIr4ieMSh6jq0McOJp6+pp7SzXw4ROZuhT&#10;wpR17lIsqv0TDozNYijpCvR2i2LfLtAfy2zVZywvrs0TA3w0ySyExGY7w1QE0ZA1gqp1hMZ2IXEZ&#10;7doFEaRWIkZv5D5TRmB2KSzpwAoiTlgABObnYqqngABKyoAmaGDiJLhjzhRLjpI0yTLacJR5ME8J&#10;QfIdQHwFoFgYYbYdYzIBABgRAToWAOgLQIcechArAfofRoAbQfAfa2QqIAoEoEwE4BQAyvEhLy73&#10;CXT3SXjJsJJ5bLbGEPy7h9AVslAaMlQjiSQLclwFkmCgIl8KzlRnZPgt6Zo4xT7TEeQhR/4aYww2&#10;jhQggVBB5+oPAG0pJD5PEAYfhpQjjfic63Ebkb6qBnjfDSijT7wvsLYqq6Z1QAIqR9bYEercgk58&#10;xv7hRw0Dw4z8kYIvKMY3wwjBKoRdSfxrz4R0MrMTcjTST6hNJpkFoAzaY0xXrkY1yExqTsQjUsQp&#10;Uci4xvpmAkIwz8YtpgC+Asb4wfiFgATu4EsdUvs0JgxPDOIbbgB0BNK3SR8xKeLb45MV4iiecyzl&#10;rn8mUqzS4k5B4lQZU3gTE3w6INU4IHU4aIzOoObhQsqxi+5IZJko5iayIGE4y3r6sTLwBqEssIcA&#10;wkhOZmA0zhR7baDwT7J4A3xTUyYo01j7ikBN4sbnMKblMMqAzvKgojQ6MbhmCDiL7x6eJErTE08U&#10;MMSZjkCWk+brS3DDLpKTJOb4IhQwgXdB5PEZAEzF4iY0xD58w4xv7aYwyH5qRmBBYt7VMiI30ckT&#10;ToA2ohRD5ZgsB7ZvJPB0wk5Zjy00Rgs7D2od4bgYoFQGYHodAeR6gI4MgQAWQTIPwAzwVGkJT8Ic&#10;Aa4VQVwWAZgaIbAeAowfo/R4IAQBxcAEQFAF4JoKAKQGYFIEFJCtYZIW4UYS4VIXpdQB4DwFQQ4P&#10;oOwBUbpgEjjJTJj2xKyGk/Y9cIkBE7Q4QqsOYYIWFQysAiQ1U6ElwLc5Y/gAj7aQzyM+opSc026H&#10;Z8xJhXqEw2gwhJgqoYVULLJD4L9UoOFU8cgkJjxvLpKprC8KUGbYMMM+dVoy8bglE3VAYicSJNTo&#10;pVzoKrU9R5CkI5qDhB7asDx4UyABY4xicDs96WMTrJ0zlA0Cz8ErT977ZYQkI4w3xuyL9EELzYzS&#10;wqUb8+Y4Q3yLIfj/02kUDTCcTByPZUoqpv7xdQNJNfBcgt4bFfkDB/DS0r06wq6NwAZT9Gw3C3ye&#10;M2Upy7gS9hwY1iBmheIQR+4j1QgTljAiSdwJQLNjpc0QIVbjYWQiRFgPoE9k9g8SYz0zAAh3rriq&#10;IhBPEUapB28jKDiKIljhUIQhVS03I14uqewvo0x8x15rMvh4TDYBAlSSzLjnc8L654Ur7l0652hm&#10;g2a90mRqSi9qdP6cFhLYDvpbg3z9YFJvJ157YV9tNCTFojjrxvpTQ3y+5mFSYf00qMIhR8xuzxo/&#10;6sCZqLZpll0XoAxv5WLvokaL5jwqsbhTRWLqFfJfFlLzQbwZAVoGQHYKgeLX4AQVAY4b4K4HAD1x&#10;72Yf4lYYQWYUITQUoWweaVYzAAYAwBAH4JIKwMgLoKQBlI6Wgf4VISQPwUoXgaJdQCIEIF4SwRYQ&#10;YBYAxgNO8jz3kkD3xXp8U6dZVATX9QFAIiYkJPAU17gYd7x4Bv8QwIb6AJlwwhQ4zBziJ2Jwxvhv&#10;qHbf4to0x15xIqp15wxOwT1/LdqcQLt/ri4OjvpB8GAo0nA27eMUB/Eu6sjlNdKulXQ4Vxw1S/r/&#10;EHDrK7lyIsJmjneBE/kMLNFqs7WDEvKAyFUvh5LSyJQsq6Sf63DqziM/8P4hRUIk6+5OaL+ArX4k&#10;NCw6p7cG6uzgroR3w9VXl9oBY2jncu78hH6GF810WJw9YlTuhPEOGEbVzY9rtqjY49qJSLGB1WEV&#10;TZaggt6W7K4iSTL3cnoABxJGIOxBZTQQmOBmB/CIxxIPWOxJgFePONkS8kj8BrdaTwLiNpk2NXwA&#10;pb5cAwRB7EioQi6SQlC89oz7uQq2zTTKYl9EgvsRhwysCskW4igt472T0FVXU/02cslo+P0Figa7&#10;lXk8JmAww6KDjU4hF+7FWFkiKAwxsc8jNoIAyuWUxuk0s+Y31ZAuo41DAnsABEdCgqo1jto1VshZ&#10;w1h7av0XgAMxZrzvrew1V9IvQijatBje7nkWQAEHQoCtOJ5dOETdIb4ZIV1ywKYeEiID4aYdwawF&#10;gCJIGdLdAXIUwSATIVIX0p2LYGAHwKYPgOgL15SUKc4fYQoOYMAZQbwed4V4l415GhZfF5gAD3dP&#10;MJKL8douzSwjkEkKJ4xmggQaoVOlZFQjhYwNOmDlCDCoBOdPqAw41u537Y1vYc42hvIQ+oA1RD4I&#10;OogSeoxNLarhRU9cQfzexpj8mLbmi6zY9q9FFYWDL7KglcpDFbeE2J2KjwOPgkldgsOXaRo2EL5d&#10;RmiskDQsYkbX0As6maxpSLYqURjds8GEEmoAhQWClf+C1WJVItuBbogAQso2gqQ4xZiGhidGBmqO&#10;gk4wTc+feyg9JPFUIYQXmzQMGzmHBIcu+tJdLSzaaGQ+NT8uqeJB84zKTtxWYSO14i4Tu2SzgXQi&#10;VjoLNjcODSw0wqsb4iVkUlAVoi4P24iGG0I79V87N7CDg0xw0IhRohGmo+MKOrrY9mEqWXE1B9g0&#10;zO4hRPErYAzFqfBKSStn9Xux436ZeUd62DsIol40yMYkOkL7gqqo7yAojcTX5mAlTas/4qRjhXuS&#10;MsFXmrYfWxwi5WIsu+a+8LQjRv6TJBa87xIohSbvpwyx1F7ek24lAwUcgqp9BKx8QUfEd8QGPEwl&#10;BxJBZD5D7eEJ5OZYxZxXsyrs4ixSeOQhRjx5YiQ4xO2nO6G87vawZ2MqAvKHZuhOyH47zFsuQtNT&#10;B7GyudWr00QdobQYQFYGgIIdIebKoDgaAdYbAF4CgBfKDGgcAZgXAOYQgS4fdK4igBYCACoGIGgG&#10;4F4E4D5dgbIaIZIZgZ4dYeB7guIAQKQMoPIL4JgG97BmQfgfAdANILYMwdLZYAABoCQC4DgC4CQ9&#10;oBoDQEgOgNQMoBFOujRhL3Ojkj720oRS55fH7fMqKZusl6+54zwsolRBdQwWAYHXLxGmYH3XtRmW&#10;dWKnArhm4pSsQtuzAUnZKcSDjByxiGFTotLXxbhphsjpecVgMvE2h07caQzVA1yFHaxNOdd0UOE0&#10;DZghE/+qLn+sBgndj9rn6jXWWa4vMLan+cgxtfx9iJT68TCbXeTTeDm5AAUWIAYkKDlEI10X7wI1&#10;Uzze3Mnh4y5BaawKi86HaXNCTImIh0GILfNXndIqB5YQ3kRjwiQIXkzMEo5wyMdiayokcwT8hpRB&#10;dU4OBB9k4E6AQPKWQ3yMbaYi5vJxJnFwRURUZv8ARs4wwlT8kmjGaR7neXQmbaaQIsY1hK0c2ckL&#10;euMVxDClOwwmpmGYof/oOvYxpH7vgma84kJD5I5xK86sgsqHBDDpIxo3wwR8UseRoxZmCGg2nYBB&#10;43xjkchvJ3YACHeNPHJU3dC90DwqS+6SQiWlKL5OysHB6HqR4t5Oa2xmiyuyXJ4hThSsCvw40dIv&#10;Iqvva94mfAA/5BeSJEo3xZg0yH8/7Fpw1Pp8wwXC5JR82mXiBIXcbJwf4ewcwHQFgF4ZAb4dixAV&#10;YZQcQKgGoDf3iWofge4dwPoOYNwaocjHx4IEYF4H4OQOAMYDoCYB4kYeQdwcwUISgRoXgZgbbTgA&#10;oBwDgRwSQRoD4CQBJ5IeWdoLoN4gCFf4AgkEI5eOZrKg/gsNh0PiERiUTikVh6ajBnjUFO8dREfi&#10;0hkUjkkSfsnb0peUrioBlwHmACmUSf01fU3f85nUuAM6h4DoEnfslngFo07l0FCNLmAHeNPqEFdd&#10;TVFVZVXh4TrRRrg+r08h88sEOsYAnU3fTptTvtittzNuAIuVNDd1jp3DN5fl7mr+st9gtlA2DmWF&#10;AVyBEreVCwEEn0ksVJgmNidlx8lhuRAMFymYz2f0GhkWaAmlh97fmXgtGAs8wuofexn9A1lozui0&#10;M81Uhsu6nU53G8yVm4EEssFpFiwPDoWjl27AGF1msxF9qE6ym+f+a5G/gdkyOX0oE1dGsMuxD39U&#10;F1GFEHvBfx4Pz+n1+33/H5ADO/h0/x0QAgrxiNAgpwMwYDP0/DCs4mqJO1BSGmvCZEwq5qCAhDJ4&#10;Q2gqNDOHkQJFBiHOggpWROWEUqAAY8RaFMXp0wrLxLCKCNYBMcAfHUdtQbkfMo8YRSE+IFoktB2S&#10;QeclHxJkLuI76LM1BCzpw4rMpdEYARWnjUO8f7CwQoTYn3GktKA8a0O7KDWL6wqhPG8cBNKrQJqW&#10;CKeMUcs9IKDk+sRHxuHtQSCzAwaCrQ5LNTamUuL3CDwACxCmyYfCeAdS7FIKC9NglTqHr6bdQr6n&#10;khBEnRw1RJ0MghOxwVcetYIkwpzVoYdbB1XAGV1FZ3V7Ikdy24cZJzFbxp1YIAhLZUVvUe9XHBMT&#10;YvHS4HA/ayC16dy1HSgoK28ClwSUeZyXJKh9L6y7CvGDt2KbJB2HpeKCzG8rpveEFKT0ctRpcDV/&#10;WpGuA4E+cy4HgzPkiOgpDgRpXoKLA8kyUxDDMzeD4vjGLmkXpTj4SJTqyEIZEcRA+AiBLyJCfx8n&#10;qR5BjqYJpHIh4iCyN43CyIeMokZxblGQBLlWzIDDcQBGiIGIP53BSME1DyOI8kGl4EceqnVq6KxW&#10;pqeUkmCCrYd6dTHLzL64uTbJrgqHKbFaCqbUtxJSbzUUJRiXGRvBX71qpxoeF+/jNwMdwelzxyzD&#10;Z4XfZ5V8ZWhzRwBLlgCPXKBRy0YpmhzboawyZPHBFmydGcrOdi0n6nOQCX4nrvTVyW1ItYbf9Qzz&#10;NJ5OLJpruiHOkoy+zT3iZa2lx8+LdCc0fGtFQc4XbOT2Shdgh7WIf6MrJ5zbzuUx3kJd7LjOH1yC&#10;MRToJAb86dXExUx7H0nggE127ACvrUKKozUc2xDCp5yFwAokQqCzzKAKgIsoEqWXaQJgVAs+gxIH&#10;CiggMaCRlC6gbDTBcD0GTjwMg4RYXUHxSQhbKS5TYFxGQnekRQ3pLlYD1DjC+FoLYZF3WQdh5gAH&#10;vkjduaYgi9CImFeGAF6yUD2kyNYuwDr5wGkiKg3x9p2znutIiitNhNYhkPf2S50UUiIPxAE2R9yZ&#10;gBnaeOlBwgATxmsPGnRYBQCHr6MUe497YHHGXf9Epcg5DGQ3MKYhaI+3NmsLyBlAA6HdpXACroBh&#10;hXij5PGCOSECCHJ5T2QRIkjZDo7kGo0fjfGwGXhbIVZsBiCriKbAQBTbX3mFRWis1CyE7AYlks1v&#10;kf16xIkUQVUI25XlAkgCNFZQm5Gokal47UOwCRKAtMtsDiHgRigqU1fUA4CRIklB2bBoYUzZYEO8&#10;cIzAbg0B+Nsdg9gFATBGLgYoxAegnAxNyeDtB+j3ESHkOAxRsDnIaAMAwZw8iHCWDYEpnx4DkGmH&#10;AOYfx3D3H4QUBoGQUCSEgIcCYCQBwJFeJoQgnxaDKIKAMBIDxECSE2CcC4CJ4meaa08ghdyPiIpS&#10;bgdtM1UDhhGAFdRpUVxKWokSmdPx2l9ka+IADZgEE6j2X0f020VoIl+VBbcz4vOYAEVAW9VxtVZL&#10;7DIFrkAbVfTomUnkLW5DFrMMytCgh7GsOSGutwNa4EPOgdCa7o4zUxdqeFKyiXwkEcgqtMdP0nPa&#10;bqAKMrB37AFh86evNOCZIIewTZKtd7GVFJckSQZBSoHXJy/QvaEVjRgqIQ8xCXrQj/THFkAJqLBw&#10;qJctSRSY1xKIr3FywikIcuSmOS41jlgUFCXeVAvpQorkUPHEpcy5jKJlMK+VfwGq2E5auOpbLYjY&#10;lCWsB9OleLuXdYPdOaZNT+DOFNeVbZDwpXpCfeua93lITbJKeNFZhSqioFdfdNQZL9A/v5fC1zph&#10;JYBKvR4ggfcDAnwQeO4tlXJWjfBY4AUipGzPS8rImVN6PpnTgASDIHjEEVHFiFcSY5g3EKHFM2h5&#10;iCTPsLEqJVarhRWJOS2KNlHtOGJlix7mNsHpEf8+WDZDSdDYyIQUxEywLVZG0ZQxEBlxLbkadlLG&#10;F7REEPGkRe6713xPsSX08cg07EiG/mNSkjTWO9ALdl6hEV9LbbknQprkscACazikAr5VxFCLQggg&#10;oJM/IrzGN+2lqDYnTKNL8wo59FOIILki7ZDipjrkLL2MZLkVtoL8S5BBhXIKUWa6m6NlJUTWcze7&#10;UyJIw6nRqP8Y4sBMhJC2G0eI9h+AjBmEEUYoRRA5BWBzVWvzQDzHQNkN4bw7DsHulABwGQUiTEkI&#10;gCIB3TGeH4JcQQcxbjMG+ZkBIdxFCRB3O51A/x8iQD4HIXw02+kEAcBsGAmhLCCAVtPYBDqVkbpa&#10;1GmG9SKrxHoN3gD9Thxqh4RPEhQIn5SADwQAhaDWZ6JvFjKjsyHXyKBdZMj16+5CSsWhbKlDBGDR&#10;2X2mq2RrcncUq51bqzUBO5cFnmC8zYnQeSZbVMHcg3+MrjUiqCLnyo0UOdZumLEc8vfzey29Ok03&#10;wqSGVUOG09IwyANPoHLYmxxCOLQZ2jk86waQS+ZMsTYnItFQoxPChIrL6mO3JFEs6cRw+VbCvdPu&#10;5qU8mwvTSIZokOax/xaMRmxjLzS3hRjEJjJ5pjM5Mnf2Tde90sRiAQ+TKF0HQaXfIAr807jfnnfP&#10;EQMU3JJziC3CtGl6cG/qQYerW8BVVea/Pn3M0awnizRFe3Gp7kGPuw4e9va806EuxCfDJ0EX4wXv&#10;kdeIIlnDBBEEP+XFlEmvFgB7+dgZoy6K1qXZmvC1Z9qSZSuL3guNJRuiYPqnGG0+XHC8Fx0RN2Xy&#10;ukuQ8mCHD5FFmrPKUUtbPdToiZF7pFNAjUFKMHHOHPDSieOnkEIKqaq1Fjo3O7DCsOswiQlKMlCh&#10;CeJFM1MVCIN/HEOThrFxE6NNojQOiKlCgDOqjULpoyvtFLpBo8oWkGtMixEdrnpGtAidCmrsuniC&#10;oWslHUskFsvGh9KqEELWCTovCCknDxkduqvfvYp4P5QpCaB3B1B1h8h+B+hihaBOAxg2BBh5B9h+&#10;AFgIALAmAogsAdAaAZAmgnAjAEKLkIgFAGAIAHgGnIwqj8BuBkhZg5hChNq7gZgkAug/g1Aqj5hm&#10;hbhQhAhLhWiHgjguCEgrCGGlh9h5h1A6A3A0hvh2h9s+gcgnBHA8gyQ9iCN7gzmoA7qXxTiGugrp&#10;knDWEEFVq1NMNMJjOjAANDACpDjCvzukrnioN/D7Cys0JMC9usnEPThpCoK0BmHOovrOobiCkXgU&#10;usnQiTgcRtgyxuimu9IGDuO7DPoVnWOKO9tSwaHSs0DxvpKlQqCIu8CHJFDCt/HVq5IwsguJRpEo&#10;E3CTvrjhvCI0DSjKDXi9q+CxDWExrWudntoxOHiTtBsaHTRxOoB/QDLCnVwFQIgASGDxnIDWFxLP&#10;KGtULKOcuNAAkpxph/MFMZu7IwIoRzDNE7JBkEIWl9QHkrM0RgDxpFR7CawUidH8RqMdiCrsu5RX&#10;SkrvFmlAP3i+oWlijSjoPFs6SlD5jNFKF3qeFLudObLKBHSwBnyxEESwBHHBjPHIEVq1F6qqCePw&#10;ABSPkcMOiCvQiUyBHZR1G1iYFVv7gANIwCkbCjO0igKhzAjpyFyXLKx9O3PGCawSgBDUPMR+x0nN&#10;OoseCRjCpFE7IlSomUgAFtlsupvrErHyv6m+LZibrlukF1l2CdNIjLimi+lxCCpUFmidOGJFJBwf&#10;CHHHKfpDpBpZJ3iCJGjFFxK1JCjFDLuqvOR5J9s7HIR3DUPaCXIkJGrpvHrKFSimnHCoiCJcFdR8&#10;B/ltlti+kEFSoWtIzIi9jxqlIbnlyLn3vWzgwoyrIEx4SrB3gkARgVBchvB0J4Ayg/hShNBAAtT6&#10;jghcBQhGBLBWhhCHgtg4hDgrgggVj5h2hvhlg0g3hBh8CHAUAfAphFA6Avmph4hzBpg1g1A9h5T4&#10;CCAlAwA7A0ApAeRXRUxVxWxTidBq0dpGpkPYJYpZJGnHDFMFsbqdOENCvzOIySimx6CZTXupL/y3&#10;DYi0CoEJhrnHG5NIqfjFTuiGjxoDAg0xJUFVm9BXl3iCq4Aag1U2POD7O1IbptpWCgEdioJDyuuN&#10;05NSu2pESML/v5U4UWnJDEDYDZH3rDjcjIzOkxpDntLI1BVEuFijE7PAElVGiInIHktOkmJGyGSJ&#10;zwyJksoyo+i5TgsoHjT3RdOmIuIvTVSYqcnVTLQMyAjvSNgB1ZgAkVkdrsiHnEInOZvISvDLjWAT&#10;VitAlKHNwo05gBoKwK0D1noOi0Ur1LiIKkCToWvAh9u/FwS+ntKmjBzEB+nNovR/VxSiJ41bEENM&#10;Vkn5VEIuiXKahAV5ExgmV6gr17jRVArCkiMOo4CVjLzzEhHIN/F9C0InuzACqqChSh1IOkksknCy&#10;1AnVu/iboWohyKjZgBjCrhx/ydOJzwuGTgjELpqfz7iHnPlDJLD5CCFKWFz1DKLenLK1Ogx3PmiG&#10;uGFNFNidTrsdpnnZPqDoEVpBolS6CVnHQisNgCPWoWyctCB9lnjUKfqzBigh2qgVWrrdMajkm3CY&#10;uJpivIDWJFFVugnJHyqfiCqnJIC0NAi+jEF7sgq1Ka2XB+Cmk6MkNItIsKCcv4owidPygCzaJql2&#10;T6VoGL2TSkz8z9z+z/puUA0B0C3CjQBPBFA6hYBiBsm1g9BHhLgcARgKD5h7B3Bwg4A1A2h0B7CG&#10;gHgPgahOBJg+gDmlhshiBWg6hFBQiHABg2BAhIAjAWAKBjBiBhhlhlhnhkBlhlB6h8uyAEgIgMgc&#10;gZAVgZgfAkgdAXgSWNOlGp0bN8xWGpQ9t/MlDLolWICXQoCZG+VO2OxzrC0/Ol29uJxwQLEmC+lA&#10;FxLxjUMiBsCTCTrFv6kiHHJCkiDUOqgtYChN4D00EMEMsDA+skDRDSQEsa0ppAVzrCjWEVskEdqa&#10;syniqxK9SY34uys7OMYQjP2EO11gTLwUNSjkoc1SAEW513CiOBijJUFqKfy1yiv0ONk1YPSBgCSh&#10;LPnmovJkLnqftGMHnJR74dIdU8yUOQgDLslxGwR3OvukiJTO4qn3sS1zUWyvVYVynUjEMOz2Cals&#10;o8vsyOVXEvDCrnls4ciJpW45EiIK03XI47nUHHWyDPK1UdhqpCwgiCOqgsZCSWuyTwqmCgM4zh1U&#10;Kl33gBNQv3yJz7n+EcVkVzrEvEvHCKEKhEvchqCmvbhFSkYmnTWgigLICXVGYhOkjWMkEEY9iGi0&#10;PxB+PqKHHzn/LpwiTLTm4rK6TG4vYeMHzOkEDx0iX1X25ijSlVk6HHJP1anbVcigiT1XMLZICjTd&#10;yLWvkoCeVmilqaoW4ZOwCgJFLntI44CCnIJFW8zUob4uDCokHIJCzACGjEFVpC2TjSq1HVvYC0QQ&#10;pdoJBjLpg0aCAe6DZtvsVgiXIDC+mwH1vBCa4IYgFiCgDClVjCzQiCJBlV1/B5CCsOkiCJG+TR5u&#10;DhxrChaRl4zCoxYyh/RZCjkrFkZ4F2JUY8Gd3DxXXEz+T/UAUBUCUDabCRh/hGA7gxBhBrh20vgJ&#10;hFhMhJATgKoljgh+B6h2g7A3g0huB1UOiCAFAIASBKhPBHAJzPGL0E0F0GjAgEgKAzAvgphghbhY&#10;BsBwluCSy4ARAUgZAwgxgxXrANIE3tgAKXXvQqi+rpnHHJOwgBVvgDExi0TBgBzJJkD2SD0opEDo&#10;WOB+t/Lpo8lnustIxsh+2I5yFdIKokAXbTuq51FdWwldEUhYBQ7YY4V1UlgAHyg7bboKyvUjACVH&#10;unk3jS2Nia5t58gCTp4fokHHOh522GnJDColCeRbZNjMDCpUHIU7C+YKjIZhMGDPTOyJR4iXiYHI&#10;Ygh+H2YU32yKjEE7EiFn5JZh6KtSux1HWtbKyKuFQkPxzEup5xEov21Y5HEoYS7wbjl2JC5t2bYu&#10;CeF7t/Lz8BwDJkbE1yy2iXP6jCtIlxTbErDxlVn/IW40MqwDx+SBEVk7E6JUTF6g8UmBltl9P5IW&#10;oIBRXhhluBAAvdgYgu8cIK29X17tYfwaZaK7Ryb/T28ASrjI0+CHqag+cliCgl8nOYAs70DhjxvE&#10;FhLHjBpOU7vIE1cIiZDELnusyR47AADEPWtIoW7vj9LVFkKk7dTK7mYk73gBlqFm2a5HjWIlLnie&#10;N/IWlsonoz1bYJjoDEFSqflszJWMolJFDtJnbaOpjC44bg8i2VAF1A5VySCG4l1q1WCXFAEThWG5&#10;FmoSoXg4uqxcxzWsgAlVv6iHuABu7oh9XCAAPnlwDFNKP6lKI8sjC5dWCImwFtidTOCgYkAAaNkM&#10;ihJd2mnUkETyjBpD4UVtCjCmsOs+cVGDacRTh7BMBBhDhrh2aPJuAdAkAvArgkgZ9rCLB7A/Azgz&#10;BoBz9wKigHAOBLhKBHANAIKUD5h9B5g+g6A2hohwB3G3AGgKBHhMBPAOaomMBNBCg3haBkttjjEV&#10;ich+bsjMADAGgJgyg3g8AjgbATj5kx56CKhQeS9SChbBN93EC2cDYOx8xdHUyRnJFqIW1qCJEvN/&#10;SmEfG+Y/Fm8GiJy0igRtgcJFAd+jHIPVgYaL5gI8nESCiZF9L7hXaAl0iZclg+VigTVbLFx9qdn0&#10;CczkyUcqaIWGxaEMxiYFAIIW+a5WYsCgbRNKgAtB1V4VYdyU1wLr79D8Ze8elkQmCTyFVDAAFqJf&#10;iHkxlsltknU+ZoxzHoe9P/y4YIgAonjklqeRX5+LLCn9CZJG+uc4rK9mMZB+1AZUDB9ockL/xonV&#10;2LjIzMldHy25fHyJ4L+3jIpFCm2SvIH/Ex5jh+80jELs6aiCOs6HuM8eOkovMFimpBtH90fnGMC+&#10;hs/pK1dJL4jShj/sBVftWefBlLkDApggfw++LvVYciZEb61ae69Nh/hJ/28ZEdhBf4n/cBCRmtGv&#10;IejY1qVA4Q2/iAAmBPeCP6DAGEAWFQt8Q0AQ8BRF/xOGviJv+DP6HgCIgIBx9+yGLxeNyWTQiUSk&#10;CSuOyiNxl+TGMxmTTWbTWXTeLymEAefAugB2hR2bgCKuikPKlPumUWiQ+aUWHgiqRt81eSVIAT4D&#10;x8B1oASF+0x9zWRxONyisgCUR2uWaJ2SYvynRG4P+Nry9KS+WKLhfAHjBBXCRu12CUVwJYuuRd1Y&#10;99ZGNysCXOo2yEAbNRmyR2BAkSaFw6OKx0PafP3duau5ygQa+M6NwxsFbUP7d4blzbvIvqxWnM5o&#10;NcPFhJ6cdz8m5xeybUFCHoZSwdPqdXrdfsdnr4ftd3vd/weHxePyeXzdd4ngwGlrO56RsEBYRpdI&#10;osJgsCeR+PVCHU3mUbp1I2AoFgiRhLE+EIIgE86wHydw6jYNxsnSeSwAGBAGhmGAWgKAYAo2eZ2H&#10;KaRsnA6YDgcPZBkWG4UAy8BaxkP8aO6aEbjpHJER3BsevCccgHjITerunCEMoskjRAh7uLCkKKt6&#10;Z8pNyeBrSspR5OSc6No6jq5o2C0wteEARzKoQOhTNIGTWsSUOkkyFghOSMndOqCHus68JvKRnk3P&#10;x50AL9BCLQjJpWjK1ouhangAyyDKKnaEMvQwCTkCCLntTK5q8q58yamqOs0AyyUSiaUMulAG1U3r&#10;e0jJYAUmrScgBT8G1nWqS1EqgEMICp21+456Mu4YNMAC6irIddlWXRCzurRiNq836TVimyvMpVq0&#10;VkhCvAdbzi2XYNq1cryUSTbYA1w4AAq8jcvpOhF1XQw1tMxV9Qs1Ttquqrl2oeB+AAngSOtksiMs&#10;pPKNrIsSvV26AQoWskqN2c1mz1Wl6pqyjKNahGGI+hcwgtgQJx9k2T5RlOVPGsRs5dfVHvEd+Zkt&#10;mpsZungAhZnYt57YmV6BdclLXLqIrFfd4XTU14ombunEBqCNjHqYgaq6q1Yyky3J8lC53ekrKXMp&#10;mkJLRiO2mkquLns6Q3HrKOIjjiZZikqUK9USX7pPKWoQjbe7QxG+yZpelYuou7I/Yl+o+oAFrBIR&#10;44pTJ7PAlCF0cjSbraiNRVmsCYJiv161vt/LIVhCJozbPDJurzirEVvYk92aagp2w/dxkmE6TenW&#10;bgAU3JWi/Mc34HBd/RixbRUTKU6r1LA36KiqQdGZnejde9sCiNm97tOo3MZxfEzimOXeqFzSFKF7&#10;yf06ndZb4Ko04PX9oP7fuqV5fx/f+f7/z/h8jqDYGQNo4h4j3PgfI+h9j8HkH8PcRYdw4jDGyOZa&#10;ICQHiIEmJwE4FgDtBHoOcbAaw4h4HePZzJJQJgaBEFULgYAiA3BWQtV6TB/D9HqPMdouRWisFaLc&#10;XY9B8j9JqA8DYLBHiMEABQBYBjuoyFqjQP6NkcI6R4/9k5FRtxbfY6J3x2DekZHLGNKg1IzOQGvG&#10;lgxBnzO+e0yIHEcVvAOBbHUrxXm+ABVEqUf5YnUR9eVEQkz+mcvDJi2F46oHOGaYeRkb8j1SOjUk&#10;QYi5HXdu/V2wAB6zJKLOOoShURXiMqdVc70jsc0iEPLmkgpkhi6LoSa4iO5n01gMJQr8dpFWyJKS&#10;K0kz6xHGmySwtEj6qgGvzfqTVQA8xyTNl03RwK7GQEKVm38kTb3KvHc84OL83C6vGACqhI7GwCEZ&#10;jmZ9LUqW6tMYuzl3r+nDk8nfNhec3iHyyk0BmfRXCMvdG8RV5ZmiatfjuR8EVByKzLcgzAfyrpLJ&#10;5klHozRxXIMLJDHgiMxiyJlBHNuLFH6QUhPDGka6dy1tYnbOwsBFy9C8FVS8iptDahQpoEmm00W2&#10;SCnWAGnM0VTzQIg3ElcgadHVMoxZ3pYJalkeKR0RNTxlVRBdVMOVVaH0pACcWY0zRyNfJqV4rhYl&#10;ztgJW10mKTVXNELtNxatKDutFAE18yhXJ9AZIyRVTqdzqterPJ6nauFGNkndPdbhH5EABOc+sh7j&#10;SMviHFWM7Fbibx5JQZ8riojUnUIyxQ3rxW0ELi8VwrhvaLVFIeZ8si5Sek+F3a0SVry1hCtkoIL6&#10;oiZ1AeQRJwjaKPEZpQrNWZCyvEXIqWu0E1x/qpVUpaY1ozItOG6RtURtwPpvAAOy7D8CoEGI7WNT&#10;hV11y1oOCKZJD3JsUe0pakV60ezwvZe++F8X+wBgHAWA8CT5n1Pufk8g+RHh4DkL8aw44LwZg3B2&#10;D7QBzjaGQIURgnh3jyHePMew+QNgrB0H5CIGQJAMO0P8aoxBZiDEeJ4ew+4Uz3CiGcPYYQlg2O6L&#10;/GQkMaHVSxdgdlJEch0R2Ii+TMmZz+OxHwsg6cjDCyQY8dQ4MmJ3pi5ohCvXGgwyoyIE2V5anOO6&#10;6YAsbaknilkV5zCSqMACjmcVYKWIvW3huSGec3QAFecu3OhtfpoleM+Z9UT1qTFnXwAYrlTCEKWy&#10;Ux8r5D7INJSaR2goA1RKWp+P5yEwzr2SJtlwykxgI6bkeN+sZXDPsicaTUsT7oxjlqQujP8om9Op&#10;tvF69y9pZapVhbhdesUuEReKYoxdZh+Z8IJScnhlCOsWa/KWey9l1051i8WS85ACFefmrtimOLfH&#10;BANmEj6naUOdIROouVfR/5lIuZSsRTbCABLfKomJG4vXAIQCfeWWsf713s/9lw2VgyKAFuUlbjZj&#10;EVfc4Ak2Sk/Cb3yq7eQJwz8NAxw/a6ryF5zlfrXOo/51JKlku4mKjDKasza8qXelbCgDOKyI2RYl&#10;ROQamGMlAhOYV1WqZR6IG4xRjraTxXaTXtLBHrz8mpC3G8/Hrk+ndilG181w0mlCTZjLGk0Xcsjk&#10;K8FXkiP+hhRbnD62ESnZi9a4SX41yWnMXn2NXeOrgyiu02kIvHus7KwUgDjU2R91aAyFFzbRsQiL&#10;HZpADfnHN92Rh0qdYp0QZfibWi7B540Lvj49lnVmrtkkxmKVjWJ0RKm4eK9jADcIj/HGva536RPg&#10;jv3ikLMp0ZYkc3ggELJdDzi0iQq7JRJrHDX668PAwWRLD7i5nFWNvf4h0+l/F+R8n5RJR+DtDiGI&#10;NY3R4OUKnAq/UDWWD2EOHYOAxxtjowLBqDkHn+jtHQOMdI7h5gYA8CLDoCDxD+FeJoQ4nxaDJJqB&#10;kFAPBICIDsASQYZUE1AG4aDOI2DvAQx6+WOs7myUy+AAmWLmGnAmIyBLAsJQU6L4FIi2G2q+I+I6&#10;BVBCOKBpBIM/AsBKaCqu+Op8kSu2xSa0qEAImMOcSo9OcaK9Ai6U1dBep2bkH4+OI6IWvGVEI67m&#10;cmU69OWMmWVcJQr0qCnA1gnoJK9UrLBaJsLm4yk+pUOoI62gqOIMLILI9AAGI6ZEOcmWesa+r4H4&#10;5HCmIUV2a2AO6I28ACcg9Om/DGkvDWPMeK4+9CK0lGKxClDoqJCYnkrYIOISIUK8uLCkm+XWMoWM&#10;fcMuIuK8cmJqswIEZIIy8ILE7qjuJrDCKYVm0YoKJQOcesYssGYwYuliIQZIupAXFlFmOwLEug6I&#10;kuM8IEfmtIKYlwcmf0FvGEFjGI6II2M+C1GSCPGWjyl6AAmstM0unYrAJ+KBGMm4ykKAcgIuTumW&#10;1oLBDiMoo4q5EuIe94agEAGHHUCdHYCXHcjykqIiV270uQIzCC7y3E4iVEOcmMlwLWca94bwIeyU&#10;lw34WILEyYHAb2IiOKJQIqWCIWOKSpEaYuM+yuBMusyGImTusdGvGkVe66UoIyt4IQZEOKI2cmSo&#10;Tu7Mm5EMcLBW3SSbDGs7EUALBPIEOzISTuIWk0q466j4UozKe0VFJUIISwGRKQrqjyLmYe2gMuYa&#10;KpKaJWU6yEIeOdFi0QKZITCWoiI6Usk06Mlw0+J8dXHi9KzgMuz/FKAG7g6JIpLUIiZEZImWugLW&#10;k07uJMK8vHIzFox/JhL6R6HuHgHQGCGMGYG2GgGQGGGgG0KkAMAgCmCmCWAgAYAsCCCKByidMApE&#10;PSPWPaPeIeAMAoBCEuEkEYAqAYAKP0P4P8QAQFNCAYAkEcEuFAA8AfM2KkHkHKGsDeDmD2HaHsp0&#10;AEAWAoEWEgEmBKAuccZTAGE1ALAPASivNwJqq4T4ugS0n88IxwI2C5O7IuI2FzPCT44WZFBOuo94&#10;niJTDamjL+y27TEcygJSXWllDimMTvHKJKK8Tuq8PEWhNCM0ZEV6IzCMUyIvGg9IM/GhCIIijCk6&#10;uSm0eOWrLWn5QcJqruIcd42SPG200OScH69oH6tsIMs+IUKKUsM+8JGAztBgAE6EKAZIetH9Pgd+&#10;M+V6cnJWzdBclJRmaGbe0bL4OnCwMlQzFYWet0JGt+J4nEcKm+LWMoe0WILINWG4oZJclqWMjmTu&#10;n8nUz+d7E83FEqsNCqnCIMtUADCRRy9RC3FYSazwIEo5SBOnTk+US1E7TSaFCe6abfDa1OFHT8Ss&#10;GsVnBCBUDZUK02Ailk3OxQ1s3Sp6JMVErqcnI8K8o4vKAALJISWDJCm4Vme0e1ISI26G5+DFVJBO&#10;C9VPUOXXH4VU+AzoXWV3BOlw1O34V3HsrWAAjm5qLAWXO3LzD+6SH424IQOcYe6QfY7mmWe/CeK4&#10;WIvUw+Imq4WXFdJAXqzlRKIfR2d8MpH2NqZEsyAATu1OcnJYJK2QXsqu9O0sJQnOIElxRIQ8I+Us&#10;OK7gKKSxVmIejmWDRVQehrJabfD9DI76dCJDSmdmE8NlBPHcCWBXYYM/XNCoAIumNuusYocgI2WN&#10;JPBcn8WCbQrgVEOKe0Lm06Iuz0M0fcfiARQoH8zUkC35EgJZVu6zV8AGMoOc7hLE3QXtYgI2k0jm&#10;lrTnL9R5aAPGG+GsGQEqEWEME4FcF+KUHozgVkAEAIYAA2DGDmDgDWDEDABCAyAhaGaAH0EIDcDG&#10;GUHAHiJKAcA4EwEoEcA0Ag/gPEH+HwHgwADYGuHIQstOAeA6EkE2EqAvbha+IeH6HmEADeDcGcHE&#10;HaJMAQDqESEgB6BSA1AFAI4bOgDvAVcEGDc2Djc66MSUBrdCCldGcaz+MSJ8mIAGIvSWI67YJDQa&#10;hS0tEfBcZPdlP7VvZeAI62Vm7aACjXB5PcAC74AELJW4AUTGIvQI+pWAy83TVsS7JwLm6uUY9fUc&#10;AAus9uYAOKIufcWW3eIQqvQtUY2VQ0lgcIjy5y3UJ8k0ZI7gkckeSw7EaTC6JXHpGi34k0A5f1Jw&#10;fIH2lw8JPWOvWsAKsqIFf0A4U6nULmWDY4bbfGl5JjRWPIJQV2MpI9dOAOk0WDekfK3aJMk05qU6&#10;SxFSbpdaKo3MkDFELK3TD7ZhACJLUVeeOcV6nSMiWqIWuo6jcFh23qIzA432O+ZybUzpDu3YH4GB&#10;iQFhiUmWI2K48eC6Bzii8iJGLAutXJPpSOfYbuM0pRGgTydIqxgGLErgfmD1jMRuGg5a4WfqI6rq&#10;K8S1eazicSOGe07mSw6u9IUoZIrqo8KKxwWXdglAM0YjFGIQjmWIJQcmyUTvTQp0eZTGWNVSOoU7&#10;WQUBfS3gokAM4CIaXEtxP8tyAElqK5G8bpJHgcJnTxeuJWjmMo6pQxSK3SK44WI7SmmeH9DoXWmM&#10;V7JxIQyYcmYOJWnVeHd6dA86JNC+4vA4EZmW6JgKASx2jqBa78rGrmJ85qmM3cJCn8LmIWYefqcm&#10;07WUd/eHFIIiK9JoACe1EmIMMoNCBJd4JClwyUYs2K1bipdoJvDhSPELB2KKTiTkcWAGe1h4vXPb&#10;oJQsH2HwFEEiD6DuEEEmHUHmHyZOAyBEBYEcE2FICuCEBfX7oOPGEmD8DOF2GgS2MmAkEUEwEmBQ&#10;AsAaPGH0HmHUDoDaDQHAHc4qAaAuBaEyE0EKltoOH+EuEEDYFuGYwIbqDOD4EcxeBHcpOdcsIfAR&#10;cxOlaG6IUICKJQV64W4WTGV3XpgiYvfoMq3E9IJRXJlSrSdLPfagPLdsO8Zy6QaPQqK0VwZzDa2c&#10;ImMoIXq6KoNlPwi8ja0iJrn1hfQuHxdysOI2q0VUlxFwXrEiMAxxG2XqV3VUNrlIH80TfIXtgCKl&#10;rcrgUtZ+IeK4V2N6066vi/QgVfDaI6V65qo8Lm8IfdjwIfhQp1rSzhnKnAlq94K4utIIV+IuqJJI&#10;JTi2AMLFLLaEOsK4V6cgN679LTnMJAuQLWuGInkJUWhTSedsVExxufVdRY2hdSMoyyNqq4oZr0IU&#10;ldsCeO94rro/vgpCcm3ysFTXkw9IzYOw1OFNv4Glv8JqyoBgCtwGTPSNheXW1pBUcJiwrjrI3SMo&#10;igF9wk5qCZwrKkAIbFhWAAM+cm5bdGCliiBzUOUY0aUZlsUpq8J9CdUuKZCiH+z+l+OHsqOoTu9l&#10;ZzGPgNf0WW6M94Iy2tRHdfSGAAV2VErGJRki03XqKUyUcns1t1YAfmVEsdsxiaJ8zEr5Eo7BBjKg&#10;AQdVhtyAp00aSVxWocIifnUOcgYopkAUlrXdTvCemMlqyViYIeuOH64ilqI6Shy+4umin8x6TuJR&#10;ncDJ0IB70McaU7ITc+X+YATOfqSou0AAk0Z+JMeoepd6OcTGLEYoa+Iqy5RgZnYuMBYzXKInA40M&#10;5qLImW6JmLs09IfrG+Wpk8IiK5kEAMo5viixoNo+IwH6EcDoCmDuEiFjzufsAJMqEyh+DECMBl1y&#10;PEFUEoD+FIF0Gea0DeEKEsCGBbcmPEHoHWG1poDoHbw0AAAsBUCAE0EQDlwPh4EyEIDYFqGUHEJq&#10;DKD0EcCaBwBJqdOfqjOix9cEq4Gj4E5rTCAGo4WWmXCyKlk+1vn6fvrdPSUhuVeCVEnV13jEJD1d&#10;RYTyMok0fmcgeo1IJDftLXyNfB1pdQIfu+4rgoKoeKZJoGJMSwyUrG84d7oCuUAa0obKIjkaj+0N&#10;P5lhrfEPlUY34k4xz4LvjBHAIiTG0geOLmfcxxnEMvrjTTDGb8Mi79T1X5rgIUmMMoSpjBnEVcIW&#10;IuVEVFRw5FrmOz5aARftJ/ClLX6CQuI/VqIMz7nuJtYgk0V3xSAPSAxw8JnFDiIWrqxxZOKmKpBP&#10;Tj2d8cZO078TI+o9wUIxgfhZQitwLnHUGHYMJqjmDL9DwDBYVfiGH5xcsCbpvuIfyuH4Ez9eGL9i&#10;WqqmBcCH9tBIBoj4MEDwe0Cp98TO7XhPKmKvE+u/oncYKo6vewIRtod/JxZ4YBj5Ct8QTrS/DYIM&#10;hp5OAEk0k44vDoIvWyJQvGM+Nl6CrrWcAAYmN35s6Z+1JwUscbyYUzd748NOTueoTv+a89zszKIA&#10;DIEE4I8oM84Q/YU/oZDX5DwBEX/EwFFQjFw/GYiAHHHXpH43GQ+CpJCn68JQ7ZVD5Y/IbE5g/42A&#10;5pFQFLI2BZ1NAHG42+qBOJ9Q6Gs6M2aRNgDSwbTTvT4uEXzU3xVZNBnlJphRJ4BK9PKJGxFYwPZa&#10;JSGzH3pM5oILcELhG4bKHg6rs97xG6XewDXgIBsBYxFYKG5sM8cRGwviwljaJVXw7sk6MpW4jNst&#10;PsABr3RAXn79QH079JXJpmwrqdVYdZrddr9hsdls9ptdhmdtud1u95rn+tEseSaa0TrRIKxqWS8X&#10;hULBaWCUP9a73I2lsvmQyF+sFYr1y6Hi9qIBwkImKzmaMw+EN77fd79yyVmnUKm1jRCgZj4YiYNv&#10;gcppF6Ng+EifqhhmJAvD+NQqPhB0HtYfZHjyNpfmqcyhgSOxFEgHgUAzCDWk1EYzxKjanjuREVRD&#10;FjdtEcMYHtGSGp4DMbL2dccn3HceRbHzWL4paSAUljINMAYOSSnQCskd0ZHs0SGtavchyWhB5twi&#10;MpR+oi/L3HrWJsuSGI2mybM2rSJsIACWoemC9qUpaYIazqIp4myGpMhqbLKA6/SSDkhtmux1HZQz&#10;IMyvYEUWnjPgXK6iLgCAKUpGBwqmfMeL8liYomjdEqWv05obMiIr3LKfL2nklzqn02n5TqZN0vaC&#10;AmxYL0WBEnxydZ618liTU/NSaL2l9PMuitKApW5xWbTCbMaCS6Lwe88oUoi9r9YyYzgiqYJNVtWr&#10;0pbN1amCeSfVFUJsv0eTfINsKXbd4gDPFSgBUAAp5bdULYAaogtgIE4G3asG/g80n+m1lA7hqiMM&#10;c1eBHiaBAZLmL4xjONY2oh048c+QWCoczIqv0xIkidEWO2klp4k0wJ8uhL5ma2aqIPucBJnWTrCm&#10;wHZ/oDNpUdsnzGf17H9mC9s3XJn6cR2oLVfsDhmGYqauB+s0cYuuFPrwx7AE2xYrXK/aBjx0y21w&#10;PbZQkjZQf6eM2mCWL9o0139GwM4GBNLNEolaphQx2T0hiYaRMqK74mGiojRwS8hL8d0tmCN4CCzR&#10;cHd2V3GvqvJhVimKbrIHnJ01X0VRdax4xB4tbGiaIbTGjXozaedIpoGtFodqbVtSeLcEFJJYb3ip&#10;MzYQ+SmyTV8euhrVhNY87U6J1UmiiW+hWpp9JvWyCANc7YD28bg0VUbV76uq91IEeDVrSHfg5v3e&#10;AIMfsDX8NhZpxdbkV8MrYqrdoBGzIPyI2+Ftj5AAI8G1A18zK1ir3c6TZJYG4LOkVa6Ycjg3DslK&#10;8SJirHIRQjNm9uEkJzXjvHEM4HINAejZHWeIiIBAGgUDoIARYew0BaAYAoAxvR/wqGuG8NoZxTC0&#10;GIP0fxPgfBWDoLkU4igEACADCiKxuRzDVGCG4PQjR9KyIiC0IIVxCBxC3FU9wuxSiPEmKkX5RAsh&#10;wEKFkIQLYRj2FiKQVo7h8D1GYMkZA9R/gTEKJAQwGwGAHPgPweg6A5huDgN8dkMgAAEAWBURIkRJ&#10;glAsApjKIxNIlDOicp6KhERXYwk1SxNkhsVSay9HcJFzOcNkt0AS0XLvNV4pglhe0lq3cuoQcsw2&#10;1JTKWmcwDhR/MuIUUI2j31hExN29YAbviGS2VyjyZy6nqzHZIttxCyEzN0IgqZ0QDXgt2NqtR4o3&#10;lMGZZ4xWZxGyoq3L261kA53sj9L2lGCSYSKrRSeQ1HjSHpGvL9Op/4/53y0meuQwDPFRtHIq5uMD&#10;1B/0YKITZ8SQ0nz5I2n1QBMC1ODJZRaExtaMM8X83x/AGl/EmWmXh5sznvzFTsTwmj9CWU4NdRql&#10;T31QleT68kENCoSkTebMMcqmJlGbb48FTBWC6I8BZVelkqKtVbq4fBTBaGYOhXqRVRzfC9toR4q1&#10;JaS1qQdAEksjajnSGUHQ80jZJhU15F/XsFtfQl1/M2ag1LPGlmASWn13KvJwEVMhT4kwr7IFGFmU&#10;RsQJgs2Xg0MazUGgy2ddIpgW1oRsWjCPaUG1p4LAbmQAZ0haiGt/S0QwmzfDVKENEuApa/losVbQ&#10;2q1bbwAPoXgRGDBSy1Gitga5O6yVKJNdmRFiYI4BlDNER0ccDx/3YoOT4vySyWE2J4n10ivCTGil&#10;syZb1DieN8VqrkjY4L4JXYSq1kgAqJpHom/RVZOmKk8aGRszbpDIJPuxNGlJYZqX5ocdM0hdCiNA&#10;VuZt7BE8CziSXdoihFXOqOUBe62I/hq4huSZsFWJYFE/KBO1WKwCFWrI23x+wGHBqQIi+JRxREeD&#10;dx040nyfS93lKAv5PqXSvNAUkTa+A4KBkMwC1ml9Wau5RPhgfKUIhOh+DAGQQYoUygHAeIcUIrw7&#10;BXCCi0fg+B5B5DGEwRophhqyAGAwC4vBlDRCACkC+Vcqj7HnI4N4bxwDsHuRsBQEwQxsEaBkBgBD&#10;dj/kYIIOYbRmjfHaXoAwEBCCPEkC0Dp7IRD5D0GQLg1B1D5ZGGoQAkQkAyA+fAbwzBcB2EIJYfUS&#10;3LAjBuJERoewFgCY1KCUUpEUorz0e40U7VqL+U5gtB64mR4aw/gczEEClrRI3jycg/H/O2JpXbZ4&#10;AlHKOKxcBVFGMqTmjQT7c5sagGuL86R+Csd2uJAFMxA04sJERJNT2a83gBOwAGtFQBtjRP7SunTf&#10;25SlpLKi3p2hEamXyWvh9/y9Fslec7TxNysdmAApuvfeZsk18c46vSaMxgApLoVP7WwAFypyU6tY&#10;ft20uUYrUTqpF1CgMJ4zQ4vbfElrpInzxH8tlUJ9b5oQklcHHGg4wRFod/99EmIVBHlpfnosrujd&#10;PYvXevZRV4xAk3KunlhW0QzHhe3cq3MhXTsZOtnAAqdxM12IRql+M2jwTne8SgqCj390jnYFLzbh&#10;x8fzzUmwNG0KXxhewnePCf5FSSt2KjK8sk1J4wPNWQFew0DobPQOkWjvkAF+wCrsK8ld+ijqJ0oZ&#10;WX5ivnjIQafoaoljaOK05AHzksJMK0lLJ4uEpfVHtETUdZU2CmH5dCjAvRlpNKLZDIiapwbsipv0&#10;oT2UohUSol+daRsumSx/W4ADyT5pr5oG14Runac0m4cm/fujdfKOsEKUs1LDIAlbq1UaZ9iomB+B&#10;tRJal4vwyCfJUghj3h3JWoza6xJqtxQA1Y15wZXhoz9p3J5ozKZQvxRx8RVpHidsDJlZXK+pXJai&#10;p4wCnwoj/4iZK40S1ZZUCTr8GY2T+cGhB4foeIJgF4FIWoaoc4jYJQMYQQV4TQPoAzXxLgewdobY&#10;HwGAGwZocgeAjYNAQwVAS4PIK8G6rQfoUYRoPoVYYIagoYAYI4LoNoNYKoIQ3YbAYwWQPgRYTgfT&#10;e4iIDIFAHYSAQ4O4BInqEgVoS4QIUIW4ZoogEIGQIgRIPoNwBEPo3YfYeoQoPQOAZIbIdIogJYMI&#10;O4M4KIHZjjYBEwiJFCU0LY3ZoZSx+kGyh7lInQmy4DuLhQvhir34AJTBbanQmhPo1QmC6zogsJIb&#10;GIqIjZgxg6eaWr4B2Kf6hbk8Uin63IoYzYqJ3KDTZIoZPokz0zhw2rGYhCZy+rwgsKspgYljubqk&#10;YoAD9rdb9L0sW6izAzkpWZIK5YASZQzMVI1q+qsTIAfRI8FQ1jmihAr8ZBUj3Lj0Z0ZQoaWyjEgi&#10;Wb849zKEfrdjfy3yDzRkYzdMcxOIALfacpnraEgqsYARQDa0ZkkkkpB55qdo0RJZR0VoqojZHhpQ&#10;pZoCowmCdokxIZW6kpQz5jizmAmIhp1oVkoQYUogxQxay4LJqoGce8j0iB+AW8qAGMqRxYiZiCow&#10;wRIZaJVqfJHhJqUCvYX5nAPp0hJYT8syq4Fi0oI64oAJQQiMnj3TH7uhfbfovjAAwBIZTEagnxXM&#10;EUhp6cgyahnkdrwsnx+hirGJzp3ItSfK10ZJzrsgAiWAfb58RsBAfzfgfxVpNb4Lfx14hkwhVMgz&#10;8z+E0TdIoj0jFjmcd7BC4bdRlceU0I2YqJZRTAOU24a83L6wfIJs3oK036WwzZQAtTByGYrx8T6Q&#10;nzJMvYni+6cQngyC54ABPpnQEjDw1ydsWsupKgkgkQ0RtC44oBtRZRQBHhXgui4AnInRRx3IqJJZ&#10;tBJsowC5JYrD1TjpHhbZ0gkTE8k0Gce0/o2oeIbwZAFQGQHocweIfgiIBoXQa4boIoFACpjgT4P4&#10;MIMQQQUAjYGIKYOAZwVgR9ACEYdAa4YQNYO4RgfZkYAgBwNYPYP4IgGYEs041wdQbwaIPgP4QQ8F&#10;FInwAQL4OoQ4KYHoFKKwcgaYX4OQPwSAfDmZVIAgJQLQNgMoK4IURsGofgewUgSgRYVgXwZr84BA&#10;CIEARoSIRLToBMTxEkUAAEUTYlEI15K4bdOUdMn0wAAK4RfQmhvh5siCjYiqahvk6sAA0ipi5Kah&#10;Jc64ukWA1RwKpRXzzBGUZciIAJPr9s/Be9Po2qiRTqrS8EgUggja9Am8jjH0gw1qbTjai81zCajN&#10;Uzb67a7ZPgss3Y20jM5Kk5Hc/8VVO0hgoj9cf65RYkn0b8ztGc0xXIkytraj8rn0Y73Yrx5YhTCs&#10;j9XRelashDhbuDf1VFBUizcybr9kjzA9YA+B9Qv4wCozplN9dddgsIlk3Ia65Ijb0YwBK7bwny8J&#10;Posovx5ovZ8RXJwZiEb8V7jp/YStg5iDegHNhc34K0rVOo155poYVFighoKdi6l5oAv0/hNgh6iw&#10;vYXlkJ5rvovbzVkwYFUIrwHtlYHllr5CoMuwiL0leQoZJb4k1cv7+VZtPIAb0lXwhlmi4MZNfKRQ&#10;ocy8zLdrdtYphNTb91YMW9YVYwohV9VjuIohvgmxJ575niCitYApak1VUDb5LwpZRxXJoB1r6ohj&#10;C4oBfK7abBRZTCU1OQbYjZoAM1vAFNvRbaoSoYAhnjGwz41o0R+QhovxvQuhK5V5WJaAxokQ2B5p&#10;/cl5HasSjokiaKDRJtwx9cwzoYhcZJIdjJn7uJajJKuIz58QjYlgrB+C5ImE6Qnk6st1drr1a92g&#10;ogcIZgWIGIHIKAd9BUkIGodIbAYoCgBYApjgbIXgTYFAIoMwjYDYF4KIbIaAVwBd25Lgf4fofAS4&#10;QoPIXAZgboogAoA4BQJYLAMgJoIQGwCoCIBwjYe4eYeIZ4ZQYAUAT4UgdAeTUwoYCYEYGoSYRAPS&#10;RNKw24fododgdofaJQzwB4CIBoBNoo3wfoe4SwQgPYXIZoblPwAwGoHwIwLAK4KIDwDICj07dIfI&#10;eweYcYb4bIVIU4UgZQaQb0v4AYLoOIQIKgIIF1qRi8T6UcUKUtN17D8AlDHV8Q985s2AmkXtOhzy&#10;hIvZvRSRTCphTE7UzVvzmTA6XwnTZdp0ntniu4hVYovYqIzYhtSCSg+D9shl2yEj9s9QAtji19tt&#10;ndq1mQwByWBb4shq87sqZ1s5n4jZoeLxdYipJaeQh7llS7ls0p+jq0pkJMj9rwAszJhOM9oDIL+M&#10;01glVQAJirtQpom0ti96+AtTeh0glkx2RqcVlMyVz4fx+laNnBCEdRJc2S4hrJPpJ4yByrdFaxlZ&#10;VDvAwBVGL0XpFsdR4MYOImZkkwk2I9PkZLkKSorysSAgqqwoAx8SugrBfNb9nI1xTAV2cYXWcqZx&#10;y4K+dK04GzKAtRmoa0XQiZ+AWuegN2exZWJRuKneYJlIqsDQhTxgUtlYHpJZy9igVBrgYrtNZ0tC&#10;v4JYE+iGO8c5kmazD8zKbmcD00ugf1oOLgAtnxuEE+WDIlv69If8y+Nz9FiEZuJ9slY1TwAYkyxp&#10;e5c4mpkji6Swz5oGUApZJ53gvB/xfKhqMCnyWy2ZgZW5vhK51s4uiaKgpeL0ysc2OIaGqoRuq8F4&#10;ip0gS2rgFGrydpHl1xTovZPpvUkY2JJptAjZ0il6uiuk52p2iAE92Y1qfIuh/wnhaJW4ogkwbmv0&#10;jZWAiZfi9QmhXKo05Mz4fx+S8wpYkTpNowhgyGpYxA0RHhJZQBSWZrKulOIgbgYoVQGYHgK4eQiI&#10;CAFYIQcQZoXYBoA+SRjIcQYwU4D4HYLQjYDAEQI4awboXACOzRHweIcwbIOoO4PVHY1oA4BgCIEe&#10;EgjYd4dIcoc4dp1w1gAYAoB4OoQwRIHQE6mDggdgOQNAN4bgdgeYogKYNYQAL4I4GQ2YeAcwa4PY&#10;PAQQcYeAeqhAEIEoEYBOOQjYem5wcW6L9AGQIQKwPYOALd5CE+H7YUUe3xiBS1qFWsj1cwvdZWjO&#10;fZbkiRe4zZyAEqXRHK5OLVThjFrr05kmtZrJiqfJ/xhZSh5p+GqdbAvjeVVYoZ+g1tcg18jLq3HN&#10;Hukw29cHHE1lO2OMyr5khdbIApW4kxwZfwwQzapgrFbmSOmCZTekb6eEjy+szOMECwitPEVE1miR&#10;fJvljem2SQhotWLxfxVsy6rtpQmh3J0hRwnmvwbi7D01ZAhT78MgmhWpWpK5oafZmD0wzclofEzN&#10;TPHxMx7+XEjuSQFfSOkG33Sjr4mBaiulRTjubIzPLlnXC8RsevEc1rdLezxRmYS8Cr3QG/VhsAMZ&#10;PoZ3WMswT4lgKvWwwRSVegA01VWQA5ZQyBoevAmganYgmBXJy5iomxwYXHZgYPZ0cgzMpU3oJp4M&#10;zgmi1JIbqwrB1q2+PmSOYYA2uSaIrBwdoPP4ghNZwb2lZdtiL+fmcBjhVovxXJipJd2Yv3TAymK+&#10;nBNZIZoB0jKA1olh+BtHNcf2JYAZSRs5j3NxuAnk1Tej8i1cieSSl8sAQnjC4B3JFAGvjpWvfIdD&#10;3xHccwvx4LwI2QhusBHeKJG3guRTnbugmwqKl/ScEB4s3ZPonldInQoiui8ghVUXKe6na6C0GQ2e&#10;tJjwjZWpy42YlnF40hSWzPSrKOzl7AcYZwWYF4HAJwd9HgCIFZGAZoD21hjgagW4SoFoJQNl6AGA&#10;KQbIZ4Vt6/qZFlGwYAQoRAShXsfY94v4BgL4OAPQJ4HgFg3gfW7+8O8e8ooe8+9O9Y2wdQb4aAQg&#10;QoRocAdW6ZCAAgHAI4KAOAMwLwBXBKFHBeILYaU+31ugaX1RyxgOumlVcLf8usiBireA0nTwAB/0&#10;hj4TdMb+WpIQkgqOx4ADoHng1gyB/ewAk2WdSWQ2SUeUenUdPzevM4jc6Relpom1xAlD/CMC+qid&#10;XpuEh8x9mCaOiU0rejh8de6v4oADlnRTlEdDjpfJfxTdVJo0VOabm4Arw00IgABgQAgkFgr/hEGh&#10;ULgsCAMIf8MiUTikVi0FAUZiEZAQGjwhkAJkUFf0lbsnfkpjEZfstlL8fcxiYQmgam0iBMLe87dU&#10;9d0/kklh0ckr+h0HiEJiU0CAKpwLqAOqUTn7uc1XoL+okljwGnAesFHi9jslls1ntFptVrtlttj4&#10;uDbuT6ulnh0Qu0CjkbjMLlr9lccAV/AuFAeHosvv6jxi+x0xfcFpwKDuVbWXh0OG2bN+djl/h2FA&#10;r50l4gldA+peerhsCCWvYOxyeiDe10WijmVDuTSu9V+/c/B00GC3FJHHIXJ0QE5mi1IHe3RjkFl+&#10;QiFDjO4vsKB/dmwahcvdfjeHlhccDHp1fredFyGBv9IpOtAMLw4D+Xyot5zOBrqLP2gjSHy86MuY&#10;AicAbBUFpwtSinfCCqsgv6/ogqQHKgBZ6w2uh9IKC8QIceURvKeEAoMh0TwOhyXoLC8Mwgd76NqD&#10;ZeRsRkcLgfCXhXHo6x+BEgoXDMdJfDqCvigiOIcEUmwusjonscMpotDsKoQ577oK4oLAjLyORK4J&#10;zyuf8Dy8CL0gwgp6TZGJ2Te+jnr+l8DushCHPu0ScArPkMosyCTm666BBRQq3UPRFE0VRaJuHRlH&#10;0giZ6nKZ4WBcHJwHdAgAAQVZjmwKgcA/SKGH8Ro2ioOhKFegoaCoORlFWRr61JWtbLKdBumiThOE&#10;+ZRqm8tQMBEFYxjKNAbBWD9aLWfR2DkNA3m4dh5oWKY1kAL4jhktR7ngdBRlATpfmIZp6n0fi1Ak&#10;CwQioMAviSHQYgGAVmVuihNXyM99oKO9/ERgF74EhUBmBgz1wGTeFR6FYp4c7oH1q+67qSf7RTs+&#10;aKsygWKoisaxABRyFY2AMQAu14JSCBC1R0uRtpfjrpoJA6XxO+kDtFmCETJkQAZAgsVoFjGf5m5k&#10;koZmLssK58WoIiEB5shTnsSlOe0hkGQY6+iJodoIAwolurLNkiF7FkM75IvSMqKiGorLih/6xtQB&#10;QPJCWqLo+BoZrKlLc7F642l+uuZPDDu/iD5Kuc0RnkgquqYdHIwHnrnpAEM/IUv7IcUePO7csm/g&#10;n0Tvy0syIG91EOuHwoBhJ12Zb12PZdn2i1HB28ByKlWR45vq28GAm2pKgr7o49+pNShymMmquoJK&#10;yCXmt6RS+oa/rTediiqYDPuCT7wq/B0QJvXuHHI9Nh6bMhzvw2epm/eh0+ArC6uvu3TJ/acX9QGX&#10;/+li/8no6iFvxT4E2AwN4EOYIMfcorrCsteaSAIgqZ00tlIQlFMTGGmgAPux1vg/yilFQOfcl7xT&#10;tgAOelFnUIHhkVMFCc4ZXWQN4bA59JRGYTN0OY7BC7IHEEEeA50eI7YiQbPogt8TKiXsuhoP00RE&#10;2wD9hDC1nxAjnvHAAUxC8AThpnE9F8V0YSFg1jII2MyA4iDtiw3YfqRyCH3JwgODZDgPx1TOWQck&#10;eT1wDIETse5BWVILj2QoyaXDxjrfQh05ZzCwAeQ7GlAaHUTsqRSUIgUK2vPliAQInCXEGkSc450g&#10;r3AMlMdrKeVCiGzSplSP8eoVgbgrFWMscJBQchQDYLkVQkQGgFgkqQdg3xlA7BqEEbQ7R7EFDmJE&#10;WQjA3BNlZNFQ4/x+D4GuNMZ4zBnDRGSMoZg9R8rpIaAUGANQbAvBiDQGoMQWgMAQARRI/R6i0FeL&#10;Mds4CFgsByEQGYJgNqHH8Oocg4xjDGGGOAbw3BoDYHAQwAoCgcA2BoCMFILgbAwBYA+d00iDL5E0&#10;vsM6/V/sBo4o8blJxs0pFVSsZdLSCppDhTFGitWSOlAAzx3yim0kChyQ6SRJS+GCK6yp8SGabHyR&#10;jIcoqHXBEDk2AFA8bm9tzIcaCpxFGtQ3l+ACBtPDERUL2Qg+5kG4HDI4TiShAkdGQMg24h0pCXvY&#10;ROQ4rpEEyFbH8ROF9WyLV2bDTls7HlbU7ADXt2Biq/sZiqZkjkRqtFdfEjp9pBUBnyZJE8giJ4Vm&#10;BgtYoizZCFU2qCcNvLTm+yasWhd+RzyIFViEi4qR32QRCcUVkrqUYplGbm+YAxDjJoZfQgNAca6n&#10;yrjeYcrqNIe1XLUmE4JFn5AUulSW6l1brFmpONw9bbkD1ZVLFSvTSgCs1kssyStebTD/K6gdiEpG&#10;QIlf0OJo8aRQX1RsLxxhEDnguv4Gm/wKcAMTqpVeRqHY8jkTIQ4BmC5Gv9F++hA5umVP2MqZMyDq&#10;BvVLLoS+PwysPDMxANXEVmyCXSAoEPFAOsVYmUHYWHBhzdGicVFho8OTvoLigS2Q7kR0Nsb6fc+9&#10;VrzECa9kKvCLCUtHu9B1tAAYGFcI8h9EDKnsX5IReS9BBiOQjMO0QtaJzIJLY2hl+TKiCo6KqVUi&#10;CeTCmBJwgdKKUYsMkI4aI78AWjoZFJnuMIrniGHM2DYROgzJxscY9hIxdEyEFA5o3BYDBv6RiwRx&#10;8SNMvEFMhpEb+Qj7voIKbp8TjB06jaPT4utmSSmihy0dzRMSHMQ0fGmv0UtUmFjpHUhz2H0HDPug&#10;vE1mAAPtHHsMiCGZG3X2RNG42yV7isEaHAKodBIwLAQGoRInRKhzC0pAfI8RzheCgEAVQwBtEFAK&#10;AwDYwhojSBwCICWzN4bx3lvMhlHqQUiDuwARG9C0nrxENUXHAaViqPsYcM3B8VA6poQJBcfoNs5J&#10;SZ8lp+WxkCfqYdA6C0zxCew5PJpHD/3HAGxB8RBRy8nSieElMTag1uq8APRdT2QIHia3DJ4/sW2W&#10;qvkGxOXABoD5mgc5kbMSWB4oADMQAcfNxyI4QgSZCuuwK6gsybIM5EyII+2xwACXwr2Woh2DEMzE&#10;VR1laFmWWt1PtgA6upCCiyJLpstuRD2KoFMF0si3ICPMY6OYHpPPB+mQwFi4AVYyYxzisakpmj3F&#10;QiOZHUD/IQAOMcURBCfEyFZrMOaIiBoo/PCyzDO8DRQCEcMnH51VpyBMqSaCLsZbtM6RtKQwEftf&#10;Jb89x7lRD7XbjgR0fRDKaT7vY8+Qh53aO1cyIFy7ulnvSH3BP9HYHlCrsdoKMYU32YuEIj8gNBdZ&#10;yRBF/EFf8nQQCQ5N0ZDk45cWo02GOOlI2SIPyfEaJ+5TiC3xfbUx3eWiMjnrsvshTBpwCHKDUgfw&#10;EIDAmmUM6jCkDkMtHoAoNoNmvEaEFkdEdEYn0O+CJLQP/PCjDjAomrDv+sljDmmOIiMmMCOCmEDn&#10;2mjvLh+m/sTELu3k2DqCUrJixmqB+IbIOOMOnF7CJKfssiukLrlgAohNPCCErLEiuoNjnkDmjkdH&#10;/hYhaQriFg6QtAsQuCyCir4kSulukkFkMo0qpCCnxJSNgCFkYo/CcP3mjgWw5G6iCCXkxH0OuuVi&#10;SukjniJswsXgBmTPtikiXtgHxEuCFkBpDpBwPimHxEDlAqpATRJqjvdRLC1OvxLi3B7h3BvghoyB&#10;jhvB2stACgqAzA8BFg/A5gQAMmIsvhsBlBeAzAwgyhhhrBxCFgmAyBCBWhMg9gDK+RNRhRhxiC1t&#10;7F+CCF/N8qSRiiGP3pDiIIAhBxpkSiFgZRrgtxskuLUD6DRLbjom3KwrBI+PmxMkUKrngDvuSiJP&#10;3nGM5m5w6Cyx4oVwiGzGpnnusCGOfGhqrjRGUEBn0OYrvvkOkCMngD7jJotievixxqnwpGwHVneu&#10;mMhwhAANVQTjUnxIfi1i/koo0w8MkvMG3qrucr0muSJLOQOm5qcSGxzsnMuqrvZrvLPySMmiHDns&#10;kQew9yDSJRxQGgCvUh/i/wfKajDmVCmI0ultiioIhGjq9iFjRJSJTQ6iUveo/R3yKnYCivOGdmwS&#10;aPCNfLpNHr4kdMNEPCJDRJGknlDkxRqiCGILXy3jvCbRmy6xin0LsqgkFvIKbCilAn0K5vEgDsmB&#10;/noGqsfwQiCPZmSQojmELjIQlgAJDwBMQBmCsvagRgyTNEFleBOBkTPiFkuA2zRnLCIGcDCjJjdE&#10;xD1wyCoBiTXkBjRHLDnv7gFCCkYnFQ8pxQPvXkDjnoAjGBRr7mzAlTigmTjmTCJrgE2GQEOnWC/m&#10;VQmh+utjAyIvmnQR+tbCBKpGQMhDnmVPIP4ygs/gBvJD3NXOmuhE0yNizjIEon2kYoNoIjRNLiJS&#10;zPwAEvIC/pDuUiFQeD7kuH2y3SXD7kShC0DnsCFg80FmHApizpD0EtUB/M4DomgOhJ4QmC6G3CcD&#10;dIFCJtRh0raiCHxNjiKnsMDvZj7uLuRjuo/PfiCGLx8wcB+R4tHjdCyNDk3rKiFDRHxDII0w0HRR&#10;ES7UiCDRzUiiyB/hlhYhMggArA0h7SziFAHAIAKAfAkgoRrgZArglAfiJh8B3hyBXhbBfBlhhhdB&#10;iBlBqJwDIiFAKgTAaBhhgBggTgMzbUkU8U8xNRjqQxkqRt908kxURCDEohP1DTPhkCFimA2VGMAA&#10;UudFmCutHj1rEDAOKvmrUG4QPMWjnnXASPbiFDIPerhiYvJCcVKiJzWgFoAzz02uuTDyWq6O9iYq&#10;uyKrOnYGUTkiCEphwulyhoprGv+u7L1jmDvkSn2rczCD5VKtlnYVZADQjipNHnYUkvjDSHGEYwYy&#10;BIPxyHgNMCY0jyVD+izTA1xiyxwkDOhzFSRCsjJCnGUEYtWSRMEuLCPMvDhrWPuCdySquKgG+tlj&#10;hsWmQDRAVWCq8Ls1kIqLCLvMvM6CMz5MmkD1PCIUUSRCONGgOI/HFNSjXDX2MVqCzH8n9JAEgiOE&#10;oiOTMR409WVrqHGMDjIELpGy+iSnsIAzxqtEuEuUQSkqwG1opxyKgocoVj7vrhW2jEYreAuWlTNA&#10;yCOExI0vrs9hSUBkDzjgmAnWsT6CBDREF2MI2KWhlseDQjCvogTpGzoi6ESoAwOSXDJmIEGCRKbE&#10;ShqW6M+hi27nyGNjJvWgn2+r+AXHYPLR8tZyTzriFTfDUiCtHn0T+ujCzOkj5Vgzdr2Duk0iqpDq&#10;7oTvBm/rfCnJPCRi0iIH2o0yGCFjnsTDJuzCCy4mkVrB8iHMTEHkIGejREByf2MVeC/0diDJDkcB&#10;GHsQWCaWmQuAsCzo/VeDhsTEzlAkdCIIZSJOPSJreJSGULOjLhtEoiHTMMcL0kOiqkSyyvRwfgBi&#10;cGTEMlAiIISyYFmV+CupGw1wdiSn0OOjSRyCXiOGVHLT62WN+Vw3+CJIQBRBEA1g0A/hMh7h9yWl&#10;agGgMgUhVhbBagjgYAQ3/4K4LLq0+N8N9U9VeUIiGDIBj4QhRYR3diHAtYTgiYU34AAOaSdnAAAw&#10;zlDnYGvD6XBVXELjvpPiGLnBz1K1iACJSOykRiHKiioVeP+B+EyPmRuUYDCssRyMKAOo7iCGXGji&#10;uqpDq1wLARyYdO7XzCoI0o0mMSZmNT0jUXEiCCcVQXxtH3VnOkYwXrEu5Ld111LLFmSLusr1YY5y&#10;Km/ynvkgAQYj6OkiOPBzpTTDmGTGIPDB94woiKzCWCWu5oSVYTyOCl6IT17mKuWYtr0zrWgSbTBE&#10;LmIMeXWZL3JTrPBj73EADkLmVVeUXgAXnyKV3AFDvtgEdVeXGiC3ykQCmX9rO1eI/ICAKkYjdQ+4&#10;L5kpUkdJDnSTEgAEBsD44taMs0VV7OXulm3XoxyOfQiCCo/TOhnZxTyPWxphB2CgVC/CWtNEBoAr&#10;6hQZxBnGjpGg0Z60bqtMTJSL4hoZ+Cio/AcaAPviMn0K1vD1hCFX8EgzMRKiDUQHGVWiqhe6JBba&#10;KYSuX50W+gnxJgTLzi1O50Lng49Ou3/OwCMmVXdX6neSKWg31kuEz2QSXXAoLjoo0wdCGDnnxQkR&#10;MCEMMI5CU4VreR1gAExJRnuDIHsPBKvh/GDBgBU6nUBpSBL6pVPCzkdL4mj1ckQCCnsKlV/EyjmP&#10;QWbrFiumINLCBHGNNStjC50Zvid6akN1vq2TyDtKtmSNWh9sgX1ujiHWMY2ppiEHsCqkTygv7DKy&#10;15lN6aSbECDBdBThHgzg3g/BwJEFagXgfgnBMl8gbgTAL7F7PbPl74M0/Rl1AUiEOtNTIxyCCkSh&#10;CbWseCF2ygv7ZJGq8bFSXO+qnj7kLkuDJoAiq5vDTiPLVE+PXiIP1j1znWtmljUgQbm6YP3td3XY&#10;yY7yaiknYOJB+zrCmX9CBS2jzCCCmQNq2VXETjnvjrwodACMTNHohWEyCR6u6iJO9RgITwvavMsb&#10;bHgIHUMh9Qxb6uROVB+TrCHR/jSWOAAmVMTCCj1iqvZiCn5XuIUDUkB4ji6NXjusCi6IsEBv1u8C&#10;2ZVwg6YC2vQLcj6cPLAnWPBwebpyU1+rdFmZrLeuGEFGIEMmQauDxiiiOZtqnkuE08RCFHFRBjAi&#10;mXPicixnsMeKgjIW/8gbQcnmBiqnsEorvEDtQkR4bXnCPEFk0lA8qG+rDWH1YCHVEIvhPabCuzig&#10;lAwc2EzkFvXiCkOlAj5Bn861DBP1BiC0GnvAkycT0seHGMeEabmgQFG74qpjMs2ACrO6xULACEyE&#10;Yr72wP1iJ1Pc+AYdMY1zsVzD5Ge4mIF6lbbdNrO5uUL5gKtDJiikBo/O7Ne8aDuiJicagCJD1ve3&#10;7iMvJCHGTEzii1RjSX3CwNNTDB+CuzXhiapBLookzg/9mHLEucIiJ9encaUlOEg2ZZniIPekdYiH&#10;RLWif67ul1njJmTTVjWURnREYEILiLA3o8CWPNG7AifyzKg5kAAGTES3dntnuFaiXiqz4iUqpEMj&#10;dYu8oKS9RbQB6h4ByhShKhJhPBXBaBmhoBqwei0ADAHgKgagdAfg4A0g1gmglAfTBxg+C+S+TC0b&#10;RAARlYN08sedKaVLOiihUeZhb+aiFmVAy+ctAnZm/iuicEL1piMpD6uitdcZrgAjJn5CcCIGXYsh&#10;9kDvTCnDdCOccB1iITpXCjnn5UQYY3xvQY8ULjJjJ4PGVCcNEQUjByRELjRIhW2Gb6wMmoctZqgi&#10;HZBKtK0vmrcjh8SyTC2QPXCm4G3PBjAyc16dEjDvWnGXVYmgCpSEYxGWGCBHxETj17oh/753Je9d&#10;D9NzrDn8nCCks5niCkM2VCCDZs2r0kokB/FERkTkTytXxYoDD3JCFiun5EL8/VbCCEdPe+vuniXC&#10;U2xgC7dCpGTaGCFpD214tfLrxGIRtzti6D10XC4cvrBCOEuKZ+T/tFFi/0QEJR8xxD7mIJGkoomI&#10;qD7pGnGcGyRSLj8CCGMD18zWwGQHLAu/7AS/8cUjDkF1oiAA4AwN2wV1QcAQmBgEGQ1LQ9YxF/xO&#10;EgAoRclxkERt+R1yx9/SFlyMryWFxWKxOVP+US2FyeEgaZAKaRV+zd9zmWgCFgWfTQBR1+Tl9yqb&#10;TdnUlWUtzU2dxUH1EmVMe1UF1en1mXwOKyF/VkAUCFyqFgOzBW0RsESqCu152+vWC5XOgXG5zugR&#10;WF3mFVuhUatQOfAW+XeeVzDSiiUKKzIDYOog8J5MCZWKvLMR9yxUNZ185+DuqiY5h6VNafCj/VE7&#10;WBbXXqBg7Za4LZUCV2QuTdPXeRW1B7gWYB2DePVxceKgflCLmUK2u/oPjpV7AADhY6hTd+yrlAfC&#10;zvuwvMPKvbYSecE+nL5hw+19e+K0DhB36Z989B3xX0gkP/2YMTAC5u0dkCHPAyyIG7qrgWtAKv3A&#10;MIQjCUJwpCsLOrC0Mw1DcOAAfp9HucZynOdBvGkXBhmguQDAgKYpiWBwGgeD4NAtDsbxxHMdR3Hk&#10;ex9H8LNOTQzyIio7yOREkyBJanvefRuyge0pJ2/6UomuqQmtLRMS4/CdoyJbWCcBUyRwsqzIW6iK&#10;Ky4TbNsoknJUwbhNgALZAcDE8nvPbdHI7SiO6iraO6cdCpVJztLAhbHA5RspHsdFIwwvoApUoDBw&#10;W+yVomojBqBBp01C+ytgCrzHMc4sEADN6c02liEu+lzBJ8lTtVUuzDgC/c1JWryvVtNcKyrWQAzr&#10;WNcpUxiWqBV0rVfALrpk7KbwpXEqK3a1KLHYKd0mlFFpko5+2VXLbJ6n0GoaBj/sHYccpUoh13kt&#10;rtVxbdnp3aIDIWoSvOE7rgA9QLEq89pwukfCiPksyKwW4Txp22wKYmCGK3citHuOcVEWohLhIW21&#10;u04nNgWfMgFPoDt1SZlmW5dl8cT2e63nmtsnVw2yVNs4TmBEhdCnHmUnMamV6pDcjbP2/Z46Y+yk&#10;mcT2o5o3yNiVq0xP27VE2WmjhP2yLI0idB6bIit1TyDBibUQe2VCdKgTEIO5K88Zf7sIm8P6D7/2&#10;axL/uFVzq1VvlNwBJ2nllxOgPA5UwCHx91WOu93XMragU+tDJgmiqiG3zz7Wzb6BywfyxIG2wG9S&#10;d3V76sKadDOvCcDRXR67NHagFOscYQ+KaNpBuQpalRv+I+1GUbg1HqITfmGb5z/iP6I/+moHV+sd&#10;zqsddKGz64vegFlOTwBAxznh8yKg39M7oqoTQwIdi/2D2V/uVOt1TvdRwf1ph4orzTASdltT61tX&#10;JgzbFCOEUBvRamYE7aA9Y8qbgCELAlBWCzwYGwZg0U9b0G4PQfhBCGEUI4SQlQ4kJIgZ0jJISVCZ&#10;DRKhrwxZk7p4RE17n/bIPQRcOxvQ9OqwEOkQYLHCZKgAhZal3NaJu7ArK3l3MLAHAwhLCDtLnAK9&#10;8+zRivlZNsu13DCFyKkXsQM2j6QNw5NDDkrxCzaH2fMPAirgCJnCfivghMEgCJ/J0QlVx/3ZEVjw&#10;So+ydXBLcQm38s0GEAQEJ2ryRpIS8E1ITExAKpHWxGMQACDqFl7rXACpcnypGbkhOq6ZYpLTupzd&#10;vKc6xZmVoWTudqHJFWZP8Y4duQxTy9k0AjL07UgyWggmEg9CD7zQpOXAAYiraDIlAPGW13hLWToN&#10;ZOSorzND8HjV9JBbRW46EdMLBEAi6gQzlhdOedE5yVJ9fe61M4A1VTTLQ+8+0pjHMIdBNx1wApUk&#10;+KE+8VFAW1DEmsSE84JAwUJBPQsnZgyiHajrJEARjnUgNPGf9iYFEGxvENR0XVHz90JDA5poA1KT&#10;BwpQ5cmktzqy7dzHxYMXgAtDpgStMxWyKpOh6N4WlPXPDbC3UGM0gDKsGBNUc2kmAAmOToVk2jmi&#10;iHjNCzKJyswCm2j0PtOpjlmLBNsBmsBQH3xvXFFaJQ/XaKrMqu6R03ZWVdJXU10QAShFENs5ozoG&#10;i7v8KaOaZaeWaPWO0JKwgz7DGOIq3gIggbGMDJQzIzRRGImVKIqRRoHJXoBKJTtfxZgR2frlLRPb&#10;+hwRZY6U8xx3aKwWsccUblryvFAoWCeKUmiJpaGtMh05lTulEmBPuvKDYRH2eIN+LUimPFmMjRm0&#10;M6bnIAk3c+6V07qXVutddHcKEikJSOHdJIiLsGGScNi8kdZOqUe/QWLZKHEiyFXe+yYBAu3zbkEF&#10;i5gSXzMKiuRJ0MyElCm1PpZx1WPkDkos685cqq1qAIUAoRg5BGfIqYOMzBjqm2gtGYoB+MLQ2kzG&#10;t3Ejx/LeX0TurLIln4LkIsG6KEVSHCgTJKBtdY9z7ZyROLSzrp0unerWJSdZVADP+UJckoAC1nxb&#10;HcytKqXlyVwry9SEZKLsJ85VSsuW0S9AihEolrxuW/VOTKvL4isleesfiOpKkF40q0VmUeI1NuUg&#10;lRVJ1NAAMBQXeHPWe0InFSgN2yVbjB45ISd1adaFKGDMdGrASsCaZBoGKfSR+K5QpCRpdmUjCWzE&#10;laAM8a/dG1zwnlUyr4UykJF3qkQuqz7WXPGG7WDPSvaHW8UAx2dlLE000sJy2urTsNKvTIisb43P&#10;mhyQs0owxfbLIq9EI6LgpmDk9XKUxCzu0ZhyzSX+EiswGMq5oyOXs04elYQtdTetpEtM0eNZJHTt&#10;ZWtiTRBc0WXHCQWcWAjPbHE7KEwZJxg7Lja4EwgSnBbDDP0UTINvCws8NckVlt2aCO2VIGfM+jFQ&#10;IIZXkOt97/jJ1JKyfZjR9iia5AFXmjPDwAGaNCRXjE5QQrOtJWQhJg29Hdy8nGOZZjHNo4xCKndv&#10;4LQ5zs9+YQIN958nTknpXTendP6h1FDt2oVXchZeDqQAEnMaZpgcmJMyaUP1/TW0giuzSzJaVUHo&#10;Vu2cYisuTEEnyaUVQbRW+6Hib4AMxG+MBHVcRyjtk4kOCXJ1WZLkbehCwL+LPHVRK5NLHG2bQZor&#10;3Oh/xjACcLJ/g5MyB3IqS00uPA+Eb8QPpj336AHxgwxCB3bao4LYQXO3GMtGDUe+/dkufCkv4SAZ&#10;hCuMF1t06Y7LRjnrH21AP4hdGT9tTISk7ehQEFkLqzrPv2oaJH/+B7pDZQICZUALHXuJtk7to2s/&#10;UuZXqd/OAAYPLRtN0lyPswh/kb9dsgMrXI7phd8d5I65M/wAIbQMcM05cYqrAAy6zAUuuZouK3ey&#10;W8gOUJU7Q06X4I6oaJ8OEMW/++47wH6eYE2GTBE5M6OD1BMBdBQVIOKf43oXylcIaKAYQhyoipq5&#10;MoqjMYQPGfeEZB4GnB8BpCAu6KA0CAAKI7iOEsy5oQqlM9WxgMcIWTuPsS8ISQWYCIWOKYNCMJCS&#10;co+F0F7C+PGb0ceCGjMLUMiPCqsvUVU+ClIWC1s7AcuZ6bE0YH8t0yuWeyCO6c0TuIWScM0f4paI&#10;GLUy0uYLMgImuLetEHuztBaRuO6Z6LuNCLaIXAQLaGlEuEdEyesMcP2D9E82cQyhyp2gIOEoqNoz&#10;yQmK8uKScOE5u/QKe5EOOjqLU5g7uK8vIGwPsOEBRF4McK8M046uSAGb0Mi42feV+JuysbMIabQ/&#10;iZgr4KcISgsQbB0QIKJBufS7vAWgy9PG3G9G/HBHChK6ohWu8hbAWjeuKym4qkSsoJyV4wSPwFBH&#10;mGjHqgINopQDgb0OE4wUeioJuMKLULUoyXVG0pqSdEkIK5M/jGQH6s6AG0IQCwgImVwMHIbGWAYK&#10;8UeaIANAQNCOqScxuWeohAuvQhq8Cji9Y06NwV8kuLmj+9KJfI4XUMiQXGcnSZoaATkJ8MdA2H4f&#10;Y4mVbA6vic08WAu9sSkNCUfIaP/CIiOI2P+P28cH/DsMcqOBMrkJUYMv8AAryMjKAH49ChyJUesX&#10;IxQe+lM92e+TS84VKn1Bo07IsJCU0flEFKgK2sQISLUO69iHbI3GEjMgs+o/8H46IPeaEPeW8rPC&#10;OLMLUNpD4IGf4T61w3JDQlYMGnqpUZ7JvHFM6gaeGeIYQLUZSMGT6ouIGP3LGpjAyLMzqPekoOKL&#10;afIveFWPwIuCgCjNzLyJQTaMqUPNfDaWeMKKAoqTuScf466m22nHawaJoZkfeoqQWZKujJgMMpcq&#10;YLMy0OSOULUyMxEM1ApKMKIje8wWcPGGDPQ3QJ8c4JyFTPcO0KmCYBbPnCekyLukoKAysc0OELa0&#10;PPqqWJkOEYQW8tSOUOKm3DqPgyUAIMcgWI2Q4t+JUYgimOkt/QQJ2qeMmLAKEz+K8XUMdBEGSu+f&#10;4O6O6EBRPFAQsPsaBJ8nee+4wQa5ULAPwbFIwZSLuYQ8oJDRgLQLuLaY1AMAg5gPsNCggn06Oy0Z&#10;oT6J2ZSSc42ZwMrMeNlIMRyKFFHIAJooO80JCPGZPN3M8g1G6uuG8GQFqDYD6EgzaJQAWA4E8FCE&#10;uA6AeAQJaHoDyC8DGGYHOHcnOCUC6DyDiC8CFTBUHUIZbHI6tHM6xAWuKPwwWXcVcqwJuuibsF+a&#10;iE8k8CrUyClU3N2K9C0vXDemU0KOUry9eQEJuaA/6H6xiybJY8tTEpcOrRLQMN4gJJ7KEH+IWtmL&#10;VISHayJJLN5ENUlKGLnN6NuISi1JdOtHYAGaUPUISLauKT6B1WoKAXUe2AYuQnRQkMwZkPsf4gIy&#10;CxEXJLMvw6OgsxMJu3oNtGMQIgIZ2lW5K52OGJaMGoyuEJafJCUMGQanwM+KEt+LAvVLgLANsMiL&#10;VFQAAQWPGYRX8HzXKtsJWQWMcO0PxIiihM435V+8wQW4wOEhzJ8QiNsQWUyM+eswIuUKiSdAorPV&#10;YcGkyjqNsYCszULZqSWPsPGy0NsYQuK1GALCIIrXuLRQ4SgVSWCScvaBnaUP+YQMis+BGQ43aH4+&#10;+pxL0I2oyUesFWHJQa4AEwKACrOR2IXY6YqYcLM05QgM+Y1V+H4yY2BTYUaK9X0fM0OZop+Ftbwy&#10;8Vwb1UyCqBjb+TuYQOEMG207G/aJ9Hgt2jyiWn0yCc1P2LMOK42Ue0OTrWMoq/ZJSAGYDVMZc+RW&#10;AIqZO7ubcesUENcecGaemD+f5QaP6ETdfF4BQQ4p+XIMGZSLaf5AwALSkAcQieSSkIWryfWR0O04&#10;EG0YQIWBLeUMGYM5IxqoraeJUy8gIy0bQIqPsfJK4IrFMNdS+SBdIdWM4M7K/ZshJTEusGkFoEyB&#10;sCaDQHyJ2AeBMGwG4GcBOAoAWJaHeCQBGBUFyG8HQnODKD+FKE0EAC1fLgRgSQzUOAAu6u/AUJUG&#10;zgke8WJYFLqlZEC7kcuK8bcEJg9EmkzBQBcDHhIryYU18H60Ha3e8AATuoy6SKeOLSAISoqMiZoj&#10;e7E0RYi92wSMGorMMH0hph25q1JWOJQ23feR0mTLAkKpsrda+XI9Sb0LaFfiqGLivHqGi48AnNuC&#10;Fi9D2NlJtPWgyK8ZkKIUfOSvWLBLpVyNiNkc1OIdSaAPHU+uiKAYCc0QBR+OO7iLUxOrcJUMcMGr&#10;yIWYRaydW7jP+Q4NsO6ZKUelMVcoqKAZlYgQAQUKuc0Ns3WMxXTh03in4OUjq1ocLGFTErlcGJ87&#10;oLRW0IqYQ43BnV/ACMGgsMiYMXIZ0MrQQO0y0svgVl8R2vUrlk2PIJCWOQaoyIqz/cLh0GrmasIE&#10;kSdaeTEZ6NoJU4w3uN4XJH/h0QBlGdngqpqZa9JWCAGjNXwZcNCr7IWXQLQozAsH4fIf4+TPYH2G&#10;VntC7HU1C6OCBn5hIDGO0La9DdC1OABjYgO+uvWpcP2ozYQKuKIesffnmUpWMoyNsNC7+LNc5Qeg&#10;yKI4kH4TuZOMLSsh6O0OEFhpPHmFBZ9KuEvpbmQQuImr7QmABdaA+gwhyfJYgTu/hjGLkZkw6H+M&#10;daeR25YIQISZOYCT6ThQUAANtKuNse6N6ISP26PR8IK43ZQAGQbO0SAUeYNe2dTl7l+g9fOurfTf&#10;XfbiSJRfjfnfrfvfzf3f7f/gDgHgLgPrHrxryJbgZgdHO6ihghkT2diw++wLo7mdSpzNcJUYQFds&#10;a2WF9jYoqDZsmBZsqlKJoMdgyokXVhfFeWdVSN48U8Xk0I+ZlPLnCUodIwXtWWC9SxQnzjVJekzs&#10;0UoQWSc3GWekQAGysO6P3CVEtEuvbhmVyksInsqBZU2ClPmBaKATuTuLUuaQrtgZoUeluQAyNOkJ&#10;ujeIXqomEgCILuGolYhZkOAmaxlsSH0y8t+3mOkgJsuAEV496Vc8tI5RlVGAPIwa8PTP+m/amJuf&#10;eltMTA6yZVYMdZGKvE4PTbcITXaHYe+YCKJnUWCy0LU43QPOCok93VYVIvjrAAayMZOO0aBKme+M&#10;ibQLUPsM0t+/Pvw+ePfeUBLvtr1xmLkbE43xOI2M0uOMtqmPSb0IW42fJhyhiGvmeweJ9uWDfyUz&#10;pqYjYNdXQJaiKITjSIqhzaMH/bYhKyMKBtgTqn6AKP2TuQXlYQ2ZoNDVUIqy1qqITxTtKT2+SdJk&#10;6tJpOFg4PveTuB9zyIWc1KuQWB5z+T6PsNtNcH0VVlQAKdkwdA4H/lOLMO7y6JbCaYQMKOFo1TmS&#10;AKI9wMwdCMGTuMiPxUaImIiFiFN1KiqIGBV1S4KEpKMQ5bmjgUo6Pc6XEesLaOrX4LRklvOJbV6I&#10;rAQ5+Q2Scp+SccwAqOLbYK8/cl7ARRoUiTq5hhgLAScr7e1qOTImpoIRxFUeJDt2hs9xoSBrKuoG&#10;qFyFACGCyDliCJaAcBGGUGaGCBIAmAUJaHgCoBiBwF8HCHUnOC8DsE0EgDwCp3B4HgTr46vAUScz&#10;+UemTl1cMLuO7oOH5akOEozARC+F6D54zAoJUCN47NyCi+ncU/imqIn2qVyMjKMMKZoYNQQwWNtI&#10;bvfUiXHdBtlgw8flAAOgxsXvba2QBCayhlIrmwXWMdQoqdSsyuKIeEtPQGDAoqIAJKMsUp6Fohyi&#10;1aUBmDR6z2BcOAKQWc02EknOCZoYQZlEaMMOFL2OUZOO7hZd+HsIqsuoq42etL+VzyYH0O1voUoT&#10;ujM04fIbcVUdI+Fzja7VDhzI496P3CQIaap0uJQ+tMKbIv7zfV+xQyQ8+m9ZSAeQb2iKyPHAKJbQ&#10;yc2ISPwM0x8H7LYvXgzOwAGMGO6OFwuzg8vsKQlhyrg5MysKAc0oyJUr7cyISTuQbhZ4J+JJPyJQ&#10;j5uO4OVKeAQYD9gN4tIYQOKNDpSr6P2vmC6C1+0TuKIaBxWIHKMy1YGI7yuwCH8Pt70MNWUR9a+8&#10;2vX9YXdv0AT6MdTuiQAf4fJJAPeNsKAIAIYE+oI44M+4Q/4UAYYBIcA4hCn/DgJCH2AowAI0BY4z&#10;o8ppA4JFBH1GAFGgA/pVKJQDZcI5g9JkJpoGJtKn8Op1DACHZ8BqA96E+aI/KNR4lLKVHAKCKcEq&#10;hTHlU3nVaTSpw/a1EAHJq4H7AB7FSrJZbNLIk8bU6bZOLPZ4lFqI+VZdVvd60/Z4Wb4ar9UAlb8F&#10;ZKm8nNh4lPAziwfjcHZHxkcO5rnZAXlwtmacCLJFm/n7zJpgI4pj8E6NRbHTOIppaVJKZTNHR8+3&#10;7dGg5uZcDdNZYk7uA6+FVwBJsAFORPN7veA7tVKOQFAr0+X1et1+x2e12OJ2+93/B4fF4/J5fN5/&#10;R6fV6/Z1017zP8ZQd/oiPt7fxZqq825/Yoy4Fv2nDbsenjlKwlSTIoDUGAjByTOa+Izm3Ci8ok0Y&#10;vwysAPpQrimJMgQQqOdkSKEe6yJMzaUHtFijosxMDAClCmRjA0CJMnCSJRAizwOACmMaB7Mgsza5&#10;uayazpM4ieK5CyFLhJ6lJ4ryuIgBkrt3BwIrIaculDL5hzCmR6O6jQTzPCQjTVCDgEDNxizgiScK&#10;YJE6r4LKzqAAwEz4vMTLy6yKAVQcrgYrlCuyixvUWnCuN2eFIJQo85o4C9LRNASVMifEUIwsQD0K&#10;iR31HQCNRqsimUmlUygBKaMqWjiKJoE0fLOi0TU2udNqO7NCq4B1gJJSB4MqwQIWPYAHQAaFmFJZ&#10;yKBXaIaWmlDAT4BNcMjFh7IspEo1bGKUJNILo0GBSTMGnFtpQtR4pQklNrInEX2/cSMKYlCLRujF&#10;r2OCFP1Gd8TLJZMh3w/OEYThWFuyvJyYe5qJVYijdw3JqtG1jLC4DMZk48X2QBVkQ9ZIFOTMGyeA&#10;zklVQoVHSNKyrScVYskmIglGJW/Uq0XqpSuT1TdWJ5mlTIYk09SdiSuQ7m6lULZLd3QpSJNVgKyW&#10;u3Z1a0vNvH/mqGKZp9gUKimAufqaFJw1RZ7YXW3LOik9LnmeepZPUQhBvNkhLvlN74Et/UaiCKVq&#10;pWjqBFyER9HKCQUhymA9yMVO25uA5eliTS1c0TObeaETGRnQmx0ayCT0xE9Q1zvv2cvWuI6YKui8&#10;OtHViNvq447kLIdvedolEtJsDFEoRjJtcvDyOUkoyuJ54MtP6biLJRIMGA08lN94drCrJT7Fgza7&#10;wot6GmAHWeGfP9DB6J9P2fb933/h+P5fm773k1CT5vq+/6PFYZxP/V42hrzPmmkpJWWZoZCyGEoN&#10;aQ4nielkqfFHBMVcFVhl5K4GSDQN4OI+K4ZtvIICKHCHWiQdkASWM2AGTiFEDHHkccKSwzaWiUO0&#10;JIcQuJCCUQJH+Uxc0IR6xBMKc2FrRQAoAJQXlpLXTsk8KYpYC6yXJgAiCPUaUVxQRZGXFty5OEAA&#10;8jADaMS0QVrXciB5T7OCFDXjYJCNxHhnI7JVFAJcdQcR3aWWZKhXSTL8WunxPSAHCQLPM7SEz0iN&#10;J6JQsk/ZEnIORdaOVTZeS5w8JMp8kjO4do1IYnonin1Mj+IkRQ0JGECEUhCbsixFl2k4P3GqAZy1&#10;zEmN3D5QcMZYEkeyYVVkVxpCvmA9Bxg+iURQjuDgHMyTRlka4UZug/4VOOAIVxv8uDwHEW2QYcaq&#10;pRLfIo1IsszR+KsK4RRzxFyME8WuaOcD/J3Tvfmps2q6yzK/WAlp2g3Z9EkKO7SCoqwrUBg0GQvJ&#10;OETQ3IU9sjUmStNfACSaTRglzEoM2mNU8eiMEkXpLFToAjdxVKOj5GCMoBKuAFGmAVBUBj+pNSYk&#10;zYgHFMObK8pRuzAGFeyXM4jhwDHRWS+AwRFoSLtlgRYrg56kS+JQNmpjDmHzaR62AjhXIWFGYnA1&#10;ZMHAblHRC9VZL3jBtJh5CiS5YkN1ALeTgwsh4dFmdyBSPLPB/wmn0N11AiamDZJQtcIdfQuV/dhT&#10;9Pk7TTFHHDYdy6hTcgcmsdoo9SBzpje4WJIahScEiHAXMrkZ4pvqIUZN7LO09TgpGZsnwHXaVEI2&#10;RxDbBz0H7sgzsngE7aHRsab2SNCgAPVSDPC3x3312/uFcO4lxbjXHPM/Z/BGj6B3PsIi5BjyJIUG&#10;3TQt9JrXLFXBSQABXEcUrQ+q8t5TBrXlTCMNLo0zmomCJe0KN74kFKIpa6JMSh+w4W+TwnBPL5vJ&#10;I0RRfxu1Pk8RNYccJeSLJ6JIgSkZPJZkYU3RsshgDAFMm0gQnC8TBUtkJd0iBJjouwiqL3Egm8TG&#10;TwkRpfwM8WBXxclonE4CmWnU+RKfrWhd45E9jtlS3wY4/ChkE0eDWjR9AEsm2gEzN2EPWSR0Y2Gd&#10;lMeCdFh45LrIbT0/8cRcy8uXk2AFnMsb+EOX8lqlAACSVQcMRiShRL95FpOWIpjMR+m9zGARPTWC&#10;XPIAKecizARgaBFhoMamhZnywo6SZ2AP9GTJBykOPd+iVSIAAp+06iD01qKm7Rna4zGmAeUPyKqK&#10;0WEWzaPmiJLLXNdjPkm6Or9YHeU3XnN4AUCQ8XaXUVmLAZrJKOMjYAUthAb2IvkhLdUoD/1MVpJa&#10;MZBgBU+2Qhxc0TRFJYVxa65lhxVrEQyka9gBaHiNLBpDMoDo/hgQxT+tYUESpUgPL+X8YkYu9vQi&#10;DQDIkSoZnWIxu0QuqOsRJMZqB0Ndkrt4hRJozqfl8u0iQx+IE8hI9AvMJtrTSyYWQiSnzdl5x+DE&#10;3ayQYcjtnbRruzQAkUsWkGcC7YTZeiMgDJNEzBESF5zcTHOY2DXk+WIOXP4yYDw6npIKQdnlkKPl&#10;q7SALT23PGsM1S+wBJBdgmNJBGkARnN7FXLTQeEqezlVMiGGgARnJxlXL9Z0+MIKPwRMZxDNves6&#10;dVMeVSJKFtPrHWNwe9d9793/wHgTx3KPlcx/V0PBEsMnZAwed6Vj+nAawh5ECjlMWvFBExc5ebII&#10;1U4chtYSV1XbQEKyZwT0OhUuZcxc8e0czWAIni5DkLmriWQ1T2SSPMIYSSkTOUa5hoclpEJKMqrt&#10;a7qks6n8kpBirCaGrWryjWLuLfFBCGdpDCb9nRgP1ryPA8ibq5LG4lAwyZEskJPp/TpCQ0hwVP3B&#10;d/h+UfD65AmXyTfQ8Z+zVFzcuZtkwFIlAwqSIlDvAnywyxAkgggvJxbc5FIpxIbVwszAyegABIYk&#10;jl4giqJAwpj3S7hqIjDlgjDuZhJZgaATkE7iAY7Za+4hR7z7IJp4MEptwXQizyIlRPRv4HcHQJ8H&#10;jYgDaurUaRIoBWb/A8REzgjsiigpx6rM46yVcJ41RTaZ6PYiQFkKzpzxMLKeAnBRYby6zuIxaKo1&#10;QZUMgT8My9oIjj4lBACxbgA6rOgs7VIngwAzYixbbazL5Qo3ZACKoyanRb4pixYribS7SWBVIozO&#10;5i6JQlCRQpRPQwBT8OxFhXQyLOjOh9akyuLTrNgrQ2IjgEUUEIphorR7KIgowiz2LooB6SJrokwp&#10;giTcrfgAA2ouabSVolUGbUL5DmptLx7c70wlB6pDYiSMQGxPQrhIIwBTa6wywy52CtA3qOANEaai&#10;zdQsQOkbDkYGAzac4wZa5ZJLQnizBga/4hy08EY9okhypUYshPR4J7KKoxQxgxwwTAwwokiPZABI&#10;KEglBc0Hw2qFB5xBx9pdqEjSjkoCa2zDo3q6iFD0zjMLR+LvkiJ9wf4bAZoY4U4VAUga4cIdglAG&#10;QHYJIKIKQJoE4DoCkiklUlbWLwgM5/K5x/cLTLSEiHkDSnadLOBpLuApxf0DRXLNzc4nA5r5wjQi&#10;RYY0Y3ZH0RIiApkIIADMK0jr4ARLRDYwYo6usKUG4oDg7MC/LhBiQwYrhT5v4ihYazDcS64hicqB&#10;qKEnwjQaMuIUsuYW0uowZaYGiMAHkYq1yVBvK1xdr8I6xAAkwiwQsw8EpghYBDIL4LUxw/Zy0DIw&#10;TPQBpQsJrugmTuxb4o7IwATJJIay4kSzQiBEIph1h1xlwgkziUwlQnjpgnzmglhbZTczRiTdYlSh&#10;BiUmyIwrhAEH0aB97ggVM4YkAU0rSbof8H0F4H05hwQAZ7xc0MgZQWU6jYAZC3SJwjgkwnQHSMir&#10;QlBT4piEMNw64o45p2yWJ3AqB2Q9kohEhnYvJT6EMUUlk+p9x2jtCIzM5gITs/s6wFFADFwK5a46&#10;LoTlKBqB5PQoCSa+yi4sopjrxiRSgAsiAABa8PQlxT6x6pBgMTbqYxsNohwlBgKyE3KBoAgpjd8F&#10;ZPTJIkkp8dooAwCGgpREwizghbcXY5bZ5IJMYkxc0qw8xEyyEQsowhS7SFQvK8Ik5pxK46M4AssL&#10;sLolEGYiy9JYY3plcXzMI4gwBv5T8YqzZyI0cZ7tY7AZ9M4vwNS1QAC04MNNwF9OArkUAEQihTAq&#10;pgJHgsxPRE0VwjjhYsZ98Pow7awpj3iqQAo0ZgJExcwiizBronhQpELA1QwAI0bKrsixQ3MLBhAi&#10;x2i3UJQBDuQpw3p2h7I6A5B2E+0iTzlVQ64f4fgfAawaYaQWgWYW4LoOgP4DQBQt4fgfIeAR4OoN&#10;QPwTIVYfAfQfgs4BACIDAN4PAQoPgN4MABgA9JdVta9bBhkl0mC58ig/dKVItCTc6hxn4oBd81Qo&#10;wsj8YAxdIlTd9Lc1IfSEjmAABQowD2o0yWglyiomRuc1ohhIKxcIqEyyD9bWxVcr5G1f67hoVQ60&#10;4rh2g/dHLcB6pf1G5FiWB4s6gWSvKkCqyBQALXjYQKU8YhycBIJ4NCpYbgiRzsQAY3YzZa9fAAAv&#10;IY1myu7gjL9AAFExk5gHwvIwpMdejL43Y3dRlESAR7KEw4hAAwDgkVAhjtQBI1Q5tU46Q6gjQ/Yy&#10;bU7Worh4I3Y/Yo7bgrTBbc8DgiFsryAjA6Iig5ttJ8k3zYkdA/LgiCYUYV1vCKpAh7wLFvsYo3bm&#10;aW7OBtQthYZTYatxAXFxUWgolc4fSLwy87jRwElyjJKM9TYpQwtecyS7ZQp6tCo9QnCyCRpb43ax&#10;dbN1BhBYY2pAk24f06zEwTaKpQoMt2pEJf0pbDokzJIk1scWT5IsVo4AkZYqtt6Iw/4y5qAlxGjD&#10;rgY1Dt9kAph2BIItItSVwqtBgfrPhIYwBEybUCgnlygEhABEx7KyVPQoDJJZIiTLQwpAkDtJIjkJ&#10;JKRGK74fzcBfxIIzds4AY7zs5h4/cwr6zZkqaUaBololzJNJ48MO4oxMYYOCAlDQoajLRgNnKASq&#10;oflicRwoBa4k0F4rhEKMlH4sAiQU+E4S+FNUxMxM5kgPRAAnh4Amws4nBMY/eBofkFbCYqBIYzdz&#10;A/FwgdLhxnShqAl/oszfYiVPoAr0xgOFYAFe4iEfgjQr4sNQB+jgQmQ1Ug4hhZKKFmYlAuctAlRT&#10;5EOH91I8kieNAtAbAZYX4OYOINoXgZIbFZAfwXobgfAIQEYA43wfoTQQAMgNYQQUFZI5ah4AYKYN&#10;gQYUgRwPAA4Aa7mNeSeSg7Nbbw0mLxElRdsC5EhxIfZVgphAA3YlCE1f1tVa2JcS5nLxpcIjTJ42&#10;BWKBowC+MtVA6aYiAzYzZYRSIjUBwBDJC2giivNCMTEsDJkRTb4jRT+U+VpAx4J4LSQfznbHIXdm&#10;wYz6NE9CcNE7h6pGdlwnir4xeH83NJQ7wwsGYS2dVT4jQI+dwMeeFOeGomQwtHGIosoilAg5Aph2&#10;lK9JgBkHwkwwoyYiQzaM66ZCkRgoFOZH004cuT7cERot4iS7Qrg6KKtShIMH2MIoiE0U2Qy7YphI&#10;chWSQ8yEh+z6efwlhcxO8NEHxQuiQshEx2l8AhhIZLQyYYmnUuoWz6NPgjAigiw6NOAF4MGo0KwF&#10;k8i+ofo1TzaWJPQ6K3p+VISpAkhv+MGSurI7I/aYRBIjBYYVGsK87cAKespNQIxQpIZc1i4ez4F4&#10;7yZKqWwBVCAyLatdKATSiPZ2FVJBAfz253jSiFzPAoFQogkidloAp6uWolB7LLR8hT6xeWqKp7Jb&#10;a/CaAhiYYsiD4pywQBKEmU7WstKOSljDpT+Jal5K8ZAxtJArQo4wo/a7WilxtcKkxT5cxcpQadyt&#10;ZEglGCAYJdo2qOAiQ/ewI0yTjDsNg3IlCzDLgrVOYQ+6BAErt8WpQwVDYc5zrc9E+hQAxQrJO6ph&#10;guYyc45TZGtA0J4fahx7w6MLryQAhIbghAjS5K64wo+poqZVAjh4OGEhYjUcYoQlCxeUmrQ9eNWN&#10;YbQYYVgHYJYLQdgee9IpQSYWYagNgJgFb2wawX4GQHAI4c3B47YAoRwVgYIOIKYHPAnFHFIsmS4A&#10;C5tbslZdp2hP+e7MLJa8R2A3eMYf01YAS+0WS11PMqFkEzr3of5kAXwVvJL0x70YowG8ChzL6iGA&#10;k9IiBGophE3Ay7bL8tgAjMIo+DYsrJhc0YAjQixL4UNvAVwybay06Y4IvN5f1tJHxPSM/Aad7A1u&#10;zQYWGzQiEaYNAL3QETQrWyZ3l+auVLMzpLTSC8T4mAAqolEgQCMCdjAjSM5ABTe3YdlIgAG7YsxZ&#10;JMdg16Yxqup8g0erAAFzQ4V0jMQhjJJ4M+g64ybHYTwWnWt85zAjEHgJ9AVOc2IwZdo1RnZT6KGx&#10;fMohCurgkGaXzgjBCtolmokNCvoIaM5gLi2u4ljJJ2GM587fQgky/FXcA0w1Tggo6LYZc4soolj0&#10;iOoJd5ABa06KpgIuZfVcd+gANC5K/Gd34sxT+zpgMZgjSt5TabXLD31Q8Do3qQQhxZLB9ayWCzBb&#10;Yki0bI2yIy4siKrA3ejeHexfwwFHgmS2Oe/AI3JT5MYwtvSlaFEpiPnhyART9CIk0Bgf3jWJUnIA&#10;JQs39Mq44vJ7KC/kQjSSJdquqzAiROAYppL1G/qFIhgvKY92oMr0x2giUz4zI7KKrKqZ5PTG3a4s&#10;5czkJYHJ49giyzHlE5FUBZKEjlDnoA+aQkx4Nt1zh6hBjvynHQr8wpRfx2B1Q/c/IAHuR63cI8vL&#10;NbAfIeIcgJQHQGoXwawdAs4OoSIWIRQNwJwsgToP4L4MgQQUQsgEQF4IIUgVIUgHIE4DQYIWATgN&#10;FZwbAcQdvSAFIIQaAZYXIC4BYAnwP2+NHFnF0mULIvLJ7shHwk3hV4fu4lkBfpgrRHzi4jD+oBYz&#10;aKVUYpQi1QQcxAiEgTP7Bf0NBPRT5IPWA7xJWViBHpSHjPisYo9j71wt9coA03Irj/6bUE4TkXIs&#10;wvJ4NkcvFBIAyHnjQgABgQFggbgwPhECAIAhkNh0PiERiUTikVckXPEZbEbiARjxnkBUkUTfUlec&#10;nlD2lUlfT/l0QBcxCszmILA03iD+nTcnj9nwCoAhoUscdFnT+AlJpUsiD7p0+fsEAoOqgIqwHrE1&#10;pT8rjer1QAdhEFji7kfNnhoctQNtkVh1Hdtxddzs75iFYA4evQMvluhssbOBVuDVmFic1JuJL2Lv&#10;QeiD4yFQhr0ylQrj8euZiFsBoZz1hAcQlz/cOle+nhueDIQ1jW1y82DB2WBbMQpQY3BR3Qv3lapN&#10;43AYBXDv3F43HiujlT2mvI53P6HR6XT6nV63XADE7Sc7jK70QD/hNXjDXlhsKhUQoAC9MM9dQyUM&#10;0cQ0FS9YJ/Gczk3A0Tc7/ndAKjtGo8Bpeh7QP49oANAqwEP4/EIgS/josoeiinGhqlNG+IAIUDsQ&#10;IaeERnlEq/pKqD5vcoD+PWCcXtHAJ3LurDVQiibLxKeSUHjHsUpc9cFpynTjIU0D1pYo6FKUgwNx&#10;eCbsSi4zLnfKq4nbFSHPWC0uI8CKoHFMLIHwhrRoUdk0GrNTRmbNsdHNOEqnfMqXCtOzEiazjRsu&#10;0AST8pTnKgbtBw64YFRADr1uXHTMnqpiKoQB7OUM0EpIao85HVTU6H+y7LwW0EOvOgT1tBR4AKVB&#10;ynH2hUI0RStLVi5C4LjNB2Ig/kuAszijp4bioKUEVhVhWVi2NY4ASzZFl1kYBRkGIYvD8fyHg0EY&#10;bDoPo6DEKYlgeBgFLeeokheEJcGodaHAGBpVmMaIqBsEKIG8ZhbB4IgoHOeJ9w8BJQl6ZovCCFNm&#10;YLg2D4RhOFVkTWGpAM6GjviREYpheDHRjE4HNZSGIU9a8NBMbRw4nyGvXByGsuqD1vu/ChBC9dLp&#10;0057yvmijompULVslCGmnn5j6CJGhiDoqFQ7kcD0tIUELC/kf06rmcIlUqw0+gVRgC0dVm3rufmm&#10;7RiTGiEHB5swlbQvgGQXjygKVBclPQhaGUi1WmYs4tVtgXhIb7K6GtA3gXjTwgY8MicenjjB0Lrq&#10;dUKTYmTqtJ8ItBK9NHUhsHUMdPOw6vEFqkmu1UosK3c6dMZIaCXWKhxKG7qz27uMqBy9tOXHIU8o&#10;NAp3r3p9xJv+EVPiF/42aM2tgj+WMXm5QhjL0ahuoOM0HWAl3oKLclCyobtS1A5u8xl78hY/N4Rv&#10;hb9Qb/YqXpp9NRqhp+Yh/rG+8IkyyucTMa6suCiADs38QDgJAU7AxoEB6gUXNdJDCpNoCUE6CT7i&#10;HtybmQ5tp7CBIGaS0kiZCj+O7NYBBVZRyUPRMyUclhl4OkQIUoYqSkT1lUAckZ0ysWNOvIY+ApSY&#10;RxHwJ8aNI5QE9lcLAWE9bb4Nk6a2U4o5oClE1SaoA6Bl2ujbZES40EHUstsIFEODR6IVlcIaXh7J&#10;wYDHHNGrZOSokVgCho9mChDjLoYbGQ965DXEsqJ8hZmiWVIl4SQSVDRSUnmcLwhQiRR4fPIIYoZR&#10;DMZFk6JQjpmkbl1FhJqk90DWDkFQR0rYy5EEIpPTG7YcrHEPECkUACGiIx4KrcAWEqCSyknhA+Zy&#10;NKx2aH/HOXVrMNFdOoR0Q0C8x48y7mUlGVUy2Fj/H2GwJ4OBKizGcQ0DYLggi6FsK4FQGwIETHWN&#10;IWoIQZhOHqPxahDANAyCaNcY4sAHAGAERFTofAwBGEKKIX5DQqBzEiKsRgbpnUFoNQehB12GiaYe&#10;xFibFaEnTUGN2WELpPOPAJFyjVFgAoJJu2oqBy0FqGOChZOUsmqFAhoVJxJyzLs0fIL0WVM4sj/e&#10;WEcLtOTOONJ1KMhkHDnEKTNRdrJ60CRMaUeooDaldM7TRBwqCYxJVTK8N5u6kQk1ZCNVsmqp6jj+&#10;Kg3EAJSoRzDc6o2QBCG7VEoiABGQta4CZrlHcADaqbhgrwaqWDi0slSmOBeWBy3HG2KSTUzkPlVm&#10;jQ2S5DpUknw0QjJI46q6q1iV05g0Z/DGxzOuzQcFn66RlKw2qBgp7TDDtQhZGgB2hhIggk9Y6hld&#10;P3IoZez44FVkKlxbQiZo5UOYOWo1RsqKZiyTkQ0xoOrlBEuZAAFDz1ilHLqzRHSq6fEUfBLqtt27&#10;uLLTGIe8COnMU5C6rqLrcjQQWfeP2FpFYLXXImqop16aL2SKhYmpMb0mvZskwclj6CjlKLGCBmit&#10;kdSqsWP9lhQCFQ0OCUdjScsEFJJmBVJ9nDio5RLAw5anG7w2NAANVp+IQE3TlXQpSkTGwCl2aNC0&#10;DJgQVIFCPC5BEplch8XWr6ESjpjeoRIvEI4GViQVRchSDoaQ0PWxpnsb8Bl4OjCgeqVyWTNIYXht&#10;UNLoKcZo5iRyWigGqM4gssqV6h0dxDiIgVf3FxAvZB6BxBEHQjkQVi7pzyjq2RlX0gikVbENUNLj&#10;O+gz5X50IrEfo7xuArBUDMbI6B5ENEiLAZwbgngxLcKwRwbwrBzEkP8h4Xg+CZFAIMM0FyJDGFMI&#10;UHYWw+ENBOEcMg1RcCbNDofXGuddKWoXQ0hjEg7sUERrsiRLKqvSY7Rc0aQVSREJcgVImMj0HrKk&#10;Qq/GoNCj/IVtWtgALDFsbUzTNrJSGEsZ0ZQTu6RmbrVOsIEQdd4PX2vRy9aRdu290M1kmqukvWUK&#10;9nlNEfjTwqJKKvgyGHrha4UFPhijbjkPKVX9K7iUs4CLHdoAEsJfSkPwk3DF3Irie5ELvkiuCb14&#10;DAD3lREFDO7jnlJHSFtoVgiCS4hVYsjlWauAFCLL8WHG40f8hsNGaUoABgO3isVVq+j+0oX3Txcd&#10;R43skAJ/Al9XtbbA6ZUraIQPxoA4d/SKyomKQx7OFS3KrgY4lJJOiFEsGf3E7wyho91Lc7tswPAt&#10;97SadFRqYzl2C2iccmqDkvcf2J4nxRGxsSoS9lajEnCsFHUbTydYAIOXyH3WLmdQDiwW5vUjbBET&#10;1n8NA+BtTCk5OLwCUopKp+CD6ZMUCJ5YY59nJmiJEbqM3FQPsUBrKXnrxzVWSglJKiIKejJlcrCT&#10;/KGZ6MRMqSq0xkKJrgPxEynEpXxiRF6/w8bKzJ0hYlCV5MeuKTetxxoDG2+dsUczlUTIb2ADbkgZ&#10;BFEKGVkmP8hJ7QiJNvgGjQE5MOmmgBnrkvFiCIL/nhOZoLHsnEv7M0ABiWGoJWiIMaEXwLvFCHGa&#10;JUPoiGCoFdMtCrQOKDvIQTDnB2htBhAVgaAfh0h5iGAGgUBuhxhngRAHgECKB/B9A0AmgbBMhbBo&#10;ktAChRhfhsguAfF5CKhxBihTAPu9CGgNAVAmhsBqhZAGwUwtwuNiNeiQKHNgqIQuiUKqsfgAOxQ0&#10;EWCbi8Exijj1trszilCjoWNDIMipFDHsjQELG/iHkHHspfJaiBBbxCBVRDIdAACpA1xFgcxGuZqi&#10;igEOrBlYj1ndldEFpfJfE5KFlGgsxPEHCFC8DORGgciWGNLriFFIjOJUIODLmqtbgADVFIiFK9mM&#10;M+ACjGwNruDRunhfBMRfn0O2h/FdA3RigbRjndi3GaCUJYPLRJiHNligIRjLujLsi2qJFBlTj+FT&#10;knldMbh+FTkLEOnEn9J1CdC6hix0q4BanFiIG1GigggoR5IRrCACJWm1FiDOLJOfjoEdJUHNCrMB&#10;m7ijpQk0QQQ1ABHHC8FEE5BQyHGghjofGcikrnLmAiAdyMJcExu/jIK0N8qUgBEHPCirCax+QuyT&#10;ruBryVOmvRmsiFG1NrCnDjCpD+DLvuqvmZB/IOpMIPiBJVIkikxHo3knjQC8LoEIyTC3CoBtSmRh&#10;JOtUCGHSDhnMP/qMASyrroHFuHiHQ8nekLRyNyRoCXG1Q3PRCJmWgElVlTjVIRjRkxnEkZOZycCG&#10;D+FEIaJljRkdPuC0CJOWjyvsi3idPACVEdMqmlDRzDPRj1iansoaCFRxCfDOLbiWC8SBCBCWRliT&#10;vBB/PlB+CICpEvM6i8ADlZDlTCESlGujGSB+k+M0oZiqDVQ0i3IGFGsvucgEMviJj+DgnEsDw7CB&#10;D9C2S7wtjRnMJYP1ixCxxdSUG8QUTmCKBwhmBYgYgcgoB3zPAHgUgghxBnheAHADp6iJB8h4hwAZ&#10;gQgRhqh3vLgCgGAThth1BrAPgEzwiKBxBjBTgPgdgtCGgMARAjhrBuhcAIzn0CUCplQvmINfqHth&#10;yTjllfEOkWxIifsGSfCXCWMQMBlVnUQKuasFPgNsnctmgBMoNst5o3jQGXilRah0KxDShwhG0YIG&#10;CISMAdxFg1ldFbIOLzvQL4PPoviwilIaFECGjlnEn4iUHUBK0lCoHdg20nHdjmiGDQRni8MKjQEM&#10;HHD1nwE5MmiHIaHdiFLxFNOjS6kQTlrupYBRU1BTU2LVCGEHUaHCA0gT06CWEdTCpCCKtqCCFVio&#10;TEpCgCPWgCIRu+joHEmNC3ClDGj1zfB/zMDUQQogFOIixzPLkxt1hmBYVNOppMgBgWVPgy1Qnsm1&#10;G1R6UpM0oCCjorqxMBstiGExnMNkCHC8Hdj+UXK6EHDGjQDlorm9hgVfpfFDG1U6ATgTVjE/ASFI&#10;nSxYD6UgCklJjhi8IqUDVqNcn0HVDitmAAx9qLr6SoC/IwDfACThgAFGnFqa1EiktuILxhVmgBuP&#10;11w8DiCGVxCGi6kdPjh7JZ13ipCCG1PwACnFnEvLMSgDEnnrpUTbCBFDHwLJCWWBEfUOyXCBClOu&#10;D8IaVxEx0XFgCkkvUwkSijoStoGoCFDVK/plkxpfSqiGpNkXlDEFxy18iWSDvpCCD+ExudiGsKns&#10;nEEe1EJ2DylIi3DLnLlNGoP0ACKOD+IaFIowEpKQiVUXQ6yW1TgBqyDWEnsi1vi3Exn0Gs1JmlIL&#10;EmuMFVy9C4yeCGJS2XDhwFNiFGyqDIHvi1Sk1qliznW6iGBuBihVAZgeArtIgAAIgVghBwhmhdgG&#10;zwCJhtBgBQAVgggwzPCHATAigyBshdBNjjBuBfhPASghAxwpwqwrws28XSXSljUEQwthSUHErbsR&#10;gE0UikmaJYI9iuOjEGirQ4CnV2iHj+K/iWS4vBrFCkjLxnxXqwu3IlvLiGvpinBI3nE2hmvZgBDG&#10;uUAV3rLrPllk2wtlSPvSUPkGVnACVjATCGuohcORBPR4EmjRhX32mvggX4AsX5RjgbEZHUOjNtiC&#10;EnnskZHcPBlDDVD+MIE4UuiGjOHwETh9LESZCGClMK1TLuC62NifEr02BTO5lODOR4KsgkuMKOFI&#10;rID8D1ijsulNOKObUKvRjQHs1lDhm7qvrbyWRn11jo1KPPAACoIEBjHzBYoGILClVPgWIIXxxblD&#10;Em0SJdoGM/uzHeu0NskZPzSwiFX9nekFjliykO1ci9ItiXP+DKDZBgliPIClD+DR3rAVnsj+Vp3T&#10;Y2NCSVBrwCjqxXolILpbACCauvEJib41iKk5IfUeoMG5ClFDFDO2EUSw19zADqXd3AiPLZsSYUpf&#10;REL1liQ33viIFdEny8kSiUC6zExyxIGWKSDcEIspXfkAqavSicL3G5G1EIoRzZGEi6kr1GuOAE1R&#10;i+Kv18lG5ASegAjOEHEJZIAAjL0XFTiG5MkXiIKJiWD+AR5njjYJDSkOoRj+EdMdXu3l1/C+VoAF&#10;W6SxB/yCh2TEuZ2nCJEHTg3EM7CKnMQ+3tNtYUxoz6FIxkiKjLvt2z5EOICkwMgJ5YtBioJYG1Yk&#10;Y2mC2728BxhnBZgXgcAnB3l+ADAPgbhyhrBhgKAFACiJhNA+AvAzhChRiIAxhBhRhOA+AuDjBYhI&#10;g5AoA4BHtYAjNZhctbaC6aaajkXUUFQxUGQUlV0XQJVWwSn8ifOmOB3kWtuqZ5ClZVaIjwo2Eqr1&#10;ojgB3jh/YRvBi3KxSAAECahXauDChWStiFAv6xX4AgCpKxaDo3ialV0TAAHEymBtR1pUDGgua6EY&#10;kAoGYOOeihDQJfJYGoU9gCjVExqKiHpIEQZ/1Dk4ZbVaiblVrb5AHd2hKEEZFbUICboaO4hnhSbN&#10;hnbOmyCrAx7QyLCaoaPUjoHF7KifRn2kEHRdIT3a4GZ3nQiCW2iKTV3i3vm9xCBboGVtCGga7gDx&#10;g1H1AWpej/zIB+192rgIDg5/lmWunhZtACmXjQFGnUPunvC+DVY+CImaEMapj+FDOywePxjKHEmv&#10;nFnF431ARPAs6yHBabb4qCkr0XW7kF77URClbGADFDbnCJUNHOkr0QueD8Y4qOG1DVCakZWfvMaj&#10;EHZejkTECSjQCat3CminafbY5kEuFIpUCUXbCwkIxLiBJKkTDinRCYiFSOEyVIs3vR6lZLtyiSnH&#10;IoiY8UAFilG1b/GFi6sDcTCI8REuFTCSpLDT2aCKyRkHAEVyRvscy+CHWdneughzjUjPYICJijrb&#10;vui8DG1piWExlGIU6rCKssiqSjagiHELUN081ZisHroRkxvjCT7sCJcygHVxFBFCbVajCFDL1pkI&#10;sBjqMXi52V2qnrm1VXb5dFCJa0Vqh6hxhmgTgXgdByh3vZAAgKhjBwBtgcgPAHjRB9B4gqAfAZBX&#10;BkhvGTADgIBVhgBnApAcQmQeTxgtAiAZhUhiBuiGgpA3BHBWhIg49F9g9FacAANgXVTiCXJYFbEv&#10;WeahB+kdIfKxaqydEgCgIwZyokMFjgkxnUWpw7iCKjTDotGrCuPQh/X8URDLpfBKd2SJCHgVd4O9&#10;gtjGjjEtkuHrkHJUEZHMbd1fhgPujQAw+BViG1FIijssC+FIpfcB9zcJB9bAHVnWMK8dvdB4K+Gl&#10;VFC9C8CWIGbxiFFdZYcYn8YlE0IOijipEsij9/auBXHMRX1kBCeY3xjqDRqqxhWprRTSDixhMz3p&#10;WtYkC8LpjTqhYUILkxhkekBZ+lHFw0u86xAvgXeo7av3BykdI+B+47D+HspkmC8srPvulEEHFbJY&#10;Esj1q/8r9nPiiTyvkeuKv0V3CpZgCrEIpfG9qY71iJDQMKn6ghrW3x7a9hfAkokZLbpVPQG5XpSh&#10;C/WC8KcbZtgGXbgEDlkMcDPmADq/nrjlnMYT2qJV5fi2Fdce+SmlCpHwCpDl2RB/YC/LCoU3AAco&#10;ntCGUxB1d0AAjgy2iXJUcBcxgASkXk5fVpCklDOZkdRy+cSQZBuwigTNj1mX9E2UDIFbELPIG1Cp&#10;GaZsfOr4ire5AEHKobjsDL8nC7CHns08B9C8OfN7qfidJUfXcuC9bucsbyh6YvB6c6CI38gClDCW&#10;fKiAAABwMHwUKQeBgMAQuGQx/w96RF5xN6xV+ReGxkBRsFR0Ex91yGGP2SQmSP2NgIAysCy0PS8D&#10;TGMzOaTUAQ9/xV6xN5vKfP6gTOVgEF0UK0cEUmbUumU2nU+oVGpVOqVWrVeMzisVuuV2mP16FEbi&#10;pYM1xwwyIBQJk/F+VQ1vspZDQgFF3Pd/QwLiMfNFqsALgcA0x/LdNIMoGpAPp+wwAohUMU7lcc17&#10;LZfMZnNZvOZ3PU1NaEz6OGHfTIjUZ/VVCLvyE0OcPrZO3aPbbTqgXmFy0CgffAzgSl8cPbPaZ7l9&#10;8mhymh0N88+tRmE6+VziEymE62Gcjkyem8l9pzxMrydqFhD0Fv1Dj2TbeBb4Bj5Qx3/Ve/dX/lu/&#10;vnvmTtyhIYQEM0CKSBDmJYlqho+BLhnwmaOgUC8JpiAxwwunx5NyhiUgzDz4AsraeHVEjZH0hjeA&#10;5FUDJwc8XHjGCZqKBYNRqmwCRwzyTnLHieP+oCUxwAihsclaEuABkhFpJZPya4qGN8A4fSnAgzBD&#10;K6rRgeMXHOnDWoSnEDJO7ysofEzogBISEpeDzeJw3KeIiekTJslJiTuVs8xIdSZyEGc/i/QIbUGq&#10;x3UMkJ1ta1rcyFIUIgnSEZyIzU9todqGIKB8Zz28yGvQCCDgo3iRpI8CdTk8DwJmk9VIWocDAlWM&#10;kN5UapG9W77l6Xdd1ubymhfYAi2EIliVC1dj2RZNlWWhj+m1Z86VdBICoTIrBzKf9SH63MyJpSYA&#10;OwgcEAClJ73NDaFpTTMPAzAybJ1Pc5U6mcDQM8FuwrFQOSiqDcm/f8TISEWByEeGDHRhE0N4DeGQ&#10;Y/tEQzVjk2shlGxwnChoTCrctbbqoTe3KgOWjahyRSAJtac2VIZCoP5dIVmJsk76nedmbJxNDc5G&#10;ASoYygYG6BA0GQrb7VtacWkP6psag1TKmnHqE5WsDuqRmrycP7DNzHvBzcpw8F0ABnegAbdl3Kwk&#10;+t0trqgq+klvpO3ih3ZpzVRNmx2J5sNrSQB2/SQlOY8FwfCKxNHC8QmhOj8LwyEGUaGAQBgMD8SJ&#10;NDqMQmnMbBjDAKQtF+a5wpmLA8EuU5DjQph7EuQA9D2RBLHefJ9oYBIMBSZxnmWFAMAXxPgeD4Xh&#10;+I0JNNGM7StO1PiM6nEM0Md0HO2oFogBA26ILoqFnT7stTOh9F7aqNvpTfm3W2oDW8OqTyGUVP4T&#10;3b4ofoKP7QNV6kyuEKUlr/wpoADRgEywmK4QBhcgQCyBSn2wvlZIStCpM0QARgoSlDLKhzGtPAUM&#10;3iFSjgVU+Vs8CFxwqtIauxT5OIMIZKm1YmrQyZHSIGkgmaGXujpJ0mghKtQAJRbI2Rs5NEeDlEdE&#10;UYMRyZqhClEsL0TYglQagONORJycJCb8A4+QGHpkZT2g4/pCUhITAu2RDLBh4PWJsgyDAro2DAjc&#10;TYGUcQ0xzBjHUzB/UuHFTGSRIKOChxXRBDwrbW4SJoQik8jKQl2JIOKg5OSDmPFPQiTgnRzSVwfW&#10;MZck4zJOC4k8rmRBSwbyjCFKU9gOEkN1ebKuVkrSGLPG01tna1ZNR7kiTch63yht7WkAFCqBkKoR&#10;N4kiWhDTwKWhvLxsRK1xswl60yK5TUtQYIYkhfSXEtIQI6uxCp/VeombCbyWyfWLPbKigZKKM0hI&#10;VSElpS0aCMoMPAp2CgEYsuDJwpZmjYCgLdgNOYmcV2yJRfO801sJJ4AAQq/twJNYzJcJmvpsiyUH&#10;JcR8SQmcfQCUNAAjOgTQJilWRMnInkoSGImN4eBuRK0kNUA64OkZEVLLzIyhVUMqpXU5p0VN9lO1&#10;kDwHCM5QYPBtjqHuVYAwCwMC2GSM4IYKwMkZH6J0Q4cw9CIEuOoeSJyahqEQKcSYdwsM8p9WWs1Z&#10;3mvGeQ8oO5qBEVoKkSeixEyHM4WyQs8DGKWHAQjF4571GQ2BH9Xau5UUwEPoyRtIVgoqWIKfJaXx&#10;MWLAEOKloSllxr2ZJSSdlwHwwWfBVaFEAurSChtNBicJLQR2rB5a2JoXlYgSei0gcUyk0LjN4wME&#10;SDCcJaogRlnct4JwVI2Vag6F6ExZnqQwnkQ6emYsISd9djplrXuqbyH7QKCpRmcU4Z13xLXhGheM&#10;mYKLzBivRKUIRUCTn7G6Sc/rRCVgkvpDxBw4L8TgKBL8pJQ4tlLQqkhRAl8CDJwMTYHOCUqgtwYs&#10;mbCMGOEXNybyjlwwI0cKnCQnRJ2fEKIyjOvpwyeFTKGhFBiBqJkZUQ3ghhCaXIMNWL7GVpBdK7F3&#10;dMf7YUhA7x4HzHy7K4ZByEVbFbNiGIzX1RybJC0TNbIYeChJM2QD+R/YOuxTbIUhIXMUocISFzEI&#10;GlFRCloTZSIfZMobTKcEZHJm3EZC2mJaJ1QFvyn0MpyakQu29xZe2EJnDslq1kIpHOAhXGBWJ3G0&#10;aUTU8B0yBr6hoaok70W8L3oxIli2fyBoGSQgZCOQwAEntpf9hgG5o0OYNb+E6HsvLHbw3int2GgS&#10;NOGVDWQDdOlJy0VFrZPG8NelykbMJvn90AcLPo+uZaakxbJPWQWoNoMxuftEy2ORbifEKFQNIfh7&#10;VcsMGUQImxLB9DCkMmghQ0BKD4JkW63gBA2CmGwXopBHAMAPh7am+d9b7KXWo0hCzTVteZvwhiWl&#10;/jfTrA8AKnShpRynYLaZDYGnV2CAGnsuuKD/NhlcplGiEngJSqFEBCYoxTJIKXlAwuVaLAAgy1oP&#10;Bl8xjMoojBCwQc3DbzkH/O4gm5Gxz/lh2SL16ObZMhKmT+5zIy2RdhJ2IE+Jmkhdl3Spm5T2zRay&#10;IFPkpJ03iW6za/lMuiSTYFhLCrWN4dS6xNu1E2bJRw1ose5RsFc9FawLu8CB71S4pqGYhviH8hWM&#10;VsSGN4hu9YlNK+15bIIQWK42fIWmFDgYZNyT5B/8xHEGWu1kw2e74A1pQ0hQcJauyFxTmaQYU7OL&#10;S5AiB7GJpGBHCmZ0G+6oU+G/dvGADxeR8qZ/U4V0IWhknFjR/xm5iMsY/y73UmIWIr6ASvpcE+pW&#10;iPCLj+83BBQXqtgSGV+HyQxraJkTSQ9aUKS1deNErZ7+yXvHiBozZpjjM1hWNbMaA0wlJxbaWEIS&#10;7K6I6EUU+MWs0cAGXGpONkh02GAO+0o0NWNyTkbw5YNyRMxKI6t09uKuP66SIqbwpoIa9kAI0AAK&#10;iAKS0GIG+qIWNayWAAtinMRMhIU6XWQ89gK2JwJ4bW1qIyN4VCiuJSNiNkTkJ0a2mU00AGo8b8Si&#10;giz0TMNkVWJItoukIvCYAA+00OlaNybUNo6UJoJSU+U++5BVDGp4upDJBuH8FwFMEYDIDaEIHKHe&#10;HmJsAMASAaCyMUEqEODiAWAK8WIaFmEiDkCcDgEeRQAOAaCqDUDwEmEEDmAk3tDPEjEkpy38eS4A&#10;eWrfBUTkG5E4w6XG5oH4Ws42ZwnM9EYsP7AQIWiuQqUQfA7OKq9IAKnqRmQYJSvwHAJOJSTYQYJO&#10;hI5YGrGA7olgJs7K7wBcCnGQ52B+zWIaiixYWwsgcAI3Fca+OSQAXEI2Uy1Ko4JwYQHQS1AWAGs7&#10;DEKjG6YQjMRkKK1KP6QcQiieIWv/AiIiS0Qcp7BAxaIGSEwwWWJ4E3H8k4GY5AI2QZGUCpIMaY0+&#10;Iy1UpQJaQM+0leWfHq4qSiXGb6b8QMG3Iy8kiOGCluiys+DACRJE0ieEPAii5YltH0z4AASQVDCw&#10;7AHzIyG3Fco47TBSJqfMN8QYiuN5A0K3F6Qu6CIGpcQqyaXMJOzyAAv+K8UsGlKcFnKgT2Vy1bEn&#10;KqcSS8Iu2eM+Jw9SZU2UAAQiRmQyes4imK7NDMKk4iTRFMAIU+pchuZoW6KGnGz7LOnIAIwoJTIG&#10;I+Qqv4AQhuycIytiRBBsM6+CHmUsP7FASgN8iy63JXCgH6QcQcQyOK8ARuRwQiSQSQQrK1KsKkRM&#10;tohMiuaZMLA2OegxKWIWSEpuILH2KXAqNkJ0QcS1CMIW7KQM7UyjCaH/IYAKJSZORA1A66ZsbYN0&#10;JoZMUgQZNNM+3y4jOaKgHiHQHAFeFaFQFsGCGcIYA6BQBkCyCsCwBoBYBAKgG0F8E6B6DEEgCaCW&#10;CSDGDQDMByBaBJOhPrPsWZEqrYrdEiGtP6nMawOguovlD88SJabIRmISzaHJBAfwJXMmOG7KKsbI&#10;VC8IKYmmZWIWQipcs2JIvcW6JOFHRCVyyOKLGMCTROf21K1OJoQc5+Gw7KsgL0QmaZASH1G8ei1i&#10;JaQitjKoIyuaR5HDQoViK2gxNqn69bK0iuUySQQyTiIjNsIa+NL0I4I6jFBAee6gJqa3K+K2iGE7&#10;S+GnTCiSIPROCS+kCUu7QAHybCJSRmP6ry4qisb8bISQSisyGuPEE5I4JsXYC1T9GQCnCqp8UQei&#10;7Kw4/cIaJSQYSEJOjNLkJWzRUQRm08QiI7NeNWZpG9TgsLUEMuN4QY0IAYmqOAJnGAGqBTVRUvPv&#10;VW30PBQVHAuoJSjEg+mKJ0jMQybCymsTL0ynV7LQJoz8KeRmes/oI1MhNuZFUQ6OIKQYRmN5HIOO&#10;KAii+dBcVijEeCTkZpUKfGN4QM2cJbHYOHKSO4H24uJWUynqXqKVVYK7E4G4hMN4s7M8KwP6ejHQ&#10;JqtjJ6RyWwhZS1KO/OIysEsE/aACOvSmes0MI/Ie4IPBW0UM4iRmU/RXXY2jOfYoWSxyH6H2H4H+&#10;slYvY/ZAK9PzEu4FEy+qJOlgNySiP7LoTSsmRwQqbIiu7UUsUQltQiKfWCKdLYnqZPOXUQJnQUze&#10;AARAZOIYTkiGbCU+8gGyiGwSBzMC5aI+nuJqNyhIv/NfQ0aoJmQc0qO6j3ANV2tixSIaNaS5BAUz&#10;QrHKIejMjMoTLYJTYGXSI284IWaEI+VQYmIyZOVDVVbXFeJob0fHJhNUAANaGRcQFRcU4OJnVQBT&#10;IMCpGMW1FcYqRwsFAuAUX0UkJXVMExc8fclu1LT8C1UBJ8lWVTb0AAa2zuIjAJN4W+p6z2AFbuAS&#10;1yARc3D8MwRMg0OSOLMO/VGqH3TYI3U6JonYRwzAAGhgAMYpZDedKsjMii4YJXa0A7Je7EIeJ5Mq&#10;Ns6+uAJWiuQY5MfSH8j09bVy44My4wusISxAI7GYJsQW99WQH9WmNsJmnqVDdMZiOKV6hMSi9hZv&#10;WSXJSmQiRBJJeeKoRaReRiN2JbXk0CKYNbN2AAJ0J0J4sJGuAHJUAFYtK2IeW47JcHbmrJC9boIG&#10;oWSvbq34NaQyZpgmN4ZOUzb9gQeDg7hphvhxhyWXZGAA4DP3BUS0V7GJgEKGjEbJBQ3wn4H8T2ej&#10;dcXBWOIagdL0KHU2o5UOusJTL9SUIKu6JPXcNyJS+0oKTlQU+MN5glCeIzHeJpd25qW8ktJs3xMX&#10;e8siANKwH5Sgshg3julvQLD7URhBfHdjfQ9hFKggJitjBeJXJO7Cuqg/aMrgRMPAFJkoFVksZpjA&#10;I2gUBYD1k6QqOLFcnMN4BLlJIxIywIEvcQGQoSjEDLlcWICJgOWWhNKMqOIXXCQeIXZaJsv1OPZ1&#10;fhkOAM+0QNf1DKH+U7BbcEH9MuKrNi28w6jEKG7esURxhnh1mu32rkRcUsbCISg+jFmsKjBYRgQy&#10;P64i1uiuSjidXvdUXNd8fU5oKan+JXblijmDOYKZeKJPOMZ2SinqnMSjjXMwSHaAKk8Me6+NCq+L&#10;hCH9SmJVeoI6ZOSRnxhyhMUQjMymtioLmVMiW7oWTGp6o1nCKs9HoKoUJjeuIbeWIY1oHxbydqKY&#10;okaBPtMObxheJaU+UzXnmxYxV/p4KWxyH4HyH1FDB4AM3uLez0KCZJp/qbY/h5h84G+oQdXcxxLW&#10;2EAGSjWaKKNbCGIs6HV+shfiATjjWo0EI6Qq6wrwOS9DURj8w6UeUgQMgvQxakAS1KVPHmRhbe4y&#10;gIANNfeDBBRjhHCrjnUSI28VWiyoj3nlhMOnsNCPZwKWw6KHWLWBVjsQJagMQia2U7NYIOuW4IT2&#10;ELtJlUW6bICvtSCxtXeljcJm1KQYFBtlKgFm90IaiyUCC/TO9PBvV/o4+GJ8TRrMM6nnrA/Wutik&#10;N4jFkgKcTQNahyIfVwKBcKK2W+mEJbIoI2gwW+UzRpqdu/DGTkijcKQjc0KKWSP6TkQzuo2WANbG&#10;aBmKIyRMP7vGOGKGQqsPN6NkmVrfpMM9l6/RjrooJsQNpGIXmnhItQsCw6JxNeQMZPYmp3hsIzlw&#10;KmJ1HuJqJwa2YlpgIbjiK3XJXMACTU9fv9FUb8nMJTbIJmSjhUauIfdWJ9QeHwUyizwHDPC0XMUs&#10;OLpDGyIKZPp3vAMvwnhuHwHeFoFqFsFYFgFqHQHCGwFyGGGfjUE2qYDICSBcIYGIFMEiEYFwGyDU&#10;DODICGB083dzyFzQ35qhExEjG9ISABtaH4JPvzslFHwIKSo+AaQMjNrUKWiuZOiCUsUtw5FzihsT&#10;B4Jatiejx4IfAeIy0sMbhHVGAZeKJ1MVtdwOaARMW61aov0iIaRnWhewH+vhA4/CJqw7RrxEo5L9&#10;ocXeIq5YgNjuUZX3cNjcnWJjjEN9KqlgEP19TCGmJmpcCN2IUGBso4QcgEGiFP2ZC6IYaZtSCuCz&#10;2nwM1CJJaiPAlCw3YAWOJTzeUcI6ZoOKl2KBU3HxeUI+ISQYyAIznffINsygNlvYK53UI+j+b90n&#10;nDaQR4bCuUgpzT4ArONygxm4fGKGZO74eHgsInpeKaQjTo0KhiKWNaOKoIN8Tk8PjSAANynrlkJp&#10;BaKhKSKbw5wDQGcRCCH0TQQqo4ISXZxXXoOfS4KZt+KdHkHop9mdLvvjqAIeyrxYN8nrCx3AAV4D&#10;DHa6ZtaGJti2Af496KKryJYuH4HwHmFSE8EmEGEQEcGyHGUuKcARyqGTyvyyIWFCD+DGDAEEE9g0&#10;AMB8CeC8EmEeESBWA6Al6d7syFzXZLEjdQH2URkxhElxcBmAOanqjEISbw+JrCJWbJ0BXWKWQciH&#10;kla+H7AMJwQriVnrqvjqISSiUyzIOUJWSis64+OSS50sOeW6N4aYUQIYnqUzMAXMQ5x8AfmjxNb+&#10;egUM+BSPkE4qmVFipdGlhIKbV0IWZpnLkbmdeHL0mGOAVDzfEiRM5UGF18EP5AIWBN+wCZ+1Rcxt&#10;K+RmiWCkrXYCKBaHKQIi/VSgMxjj3uAd9kAFbIZ2RMZoJ55lpOAMN52dgbBKaBSwIA8gBA37BYHB&#10;4RCYVC4OB4cAYgCokBYpDgOCIxEACAo5DI9H4O7pE6ZJB40FpQEpVIJZLZdL5hMZlM5pNZtN5xOZ&#10;1NntPXNP3nQYVGAQG6MDaRGp3S4Y/qc+Kg8qlU4K/Y9GgdWaQDYkCgHX48/7FQXnP3NYn/B6+Aw7&#10;bQTb6ZC6rL31dXfd5E7oVGgpfac/qg+Je+cJaJ3VX3icNA6VAwJj44Ao9c5jaMWAMjcZra81NH5n&#10;4VFgXo9JHq3kcS+3Zq7Je4gD9gF9lmc7tdtt9xuZ1VXbvXjv8+/I9bwSE+NW91yeVtcvy+dmnw7n&#10;EZy+W1MtmI/H9MgQm1syTISRdA3+di0OkWp2RCgwKB2sFmrBuJAxz/t9/x+f1+5Amv8M8AIOO8Bk&#10;RAr+Nynp7HDBbUuCy7aAAjSNL+jUHo4igCoOqq0I0zjHMelQJKyBwDRKmq/nLFJ6xWup9MoAC1wg&#10;qq/oUyyxI04gQR04iDtSckfuDHQQQw354pIdLEMS4KDsiCsnMJKB8siDMqHRK0Xo0toOtKpi0KrI&#10;p1zDKEaJAtcOq+jSLJQCwGTana0RWesit6dsXwsAS1xijjSOMCaiQhA7cHVQZSUKWNDzi4LIosi0&#10;qAzNatidSS+gotEWuSyMIIsoiDqIiyDseAkPJbOEVqmskyIQjTSRG06OKnQZ1NSuNQoPVwBK7DES&#10;gMxr8LRI67nekyIAxYoIWPQNk2VZdmOSv8wnXWMloGyII2tR0MWamrUwSqZ72/F6FVCrsRzaBiD2&#10;Au6FK7NceW0hE6Wgy6LS1bKXRa5qE2mAEUnLGanRsf9/u2xiIXepdepejVAJcyOEpdXtzKMDeGIW&#10;4NoKnVKNK3SlP4Pj+QZA4Ngnhkt9tChzYAfEOH5DlywrFl79n6e52C0JIhFUYJpo8AwFgeJgliWZ&#10;RfFich2Hqgbuu+8LxgAfg+i2IhCFMYKPAoFIdmgY5gA2B4CZlsOxbHg7/E1AAzwFAkDbImCpm7uC&#10;D1SyMMWOCCLLzVK0NItCqIMkEMZVawI3MnbAnPxG/H6y8zgHXa/qIwMNKrv4AOJlU+12hSqrMenP&#10;cmfsHRuiCLNkC8joUtcXzUlHCp01Kp88ekE5hgSCrRTKOI1yiCsjUKNA14MRp3H0f2+e6/uDULI+&#10;S0FqI5PQBV3EPB7altE+cABue2ZXuwTwe7IPwcQ8028R17lVQMfjzczjWPJJBc0nArTiQRbxBz9o&#10;kFNoxULSEaK69Yg7+GSjwfUARIS9oBQLgZA0g7x0fjkTiZdUKWnwwOJecFOKdEoEsIsZF45CjSAc&#10;hIxVkKdFYsoAOB6FitSQJQMDBpFZaH9EwLQalVJyWFkdJiw5g0PYeNhLWCKIkLiPl5WCpchLpTZJ&#10;cgxE+KBNk5m9g6QlUMRARKjiis1fMWycj9H2IUNYUQ+CZFqQkAQJweBMEeIYQARwegxAEPsewTge&#10;gqFmMkcLSjvHgPEQkfoyRbCoDMGoOI0hwjrIUFUN4jxTCPDgAQAMXpKSVga2ZtDag7oFERJZp5nx&#10;ryhOC410yayyKxiUQh+oAH4AAYGX8tcRiFGRK2yorqvUoJxMCkVGpYkWl/TuV0Ekw1RlTWgWReZD&#10;3SEOT7ANxBly/qpOChhEL2Dgj8TND8ABRIWAei0TFKDsipytI8ZFchWX0kDLItCKoAIbmJlgV9UL&#10;KnggaZaSxKA4p9L7eA8EtCRU4ugdEP93KeCvq7T6yqExukoL7W4T0hUvCaFkWDQg40CiWFEVGaSI&#10;y5pvszILAVOi4YrGPbsn2hZMKJEIVyRSTxHhx0xdlAebr7KX03pwTgtC0ErDoSwRBELE6P05IYlA&#10;shZJyEgWKBh6sDi8uopKARRyUTCUPHsbWABEiDvnm0Swtbric0rP1WI/ia5V0RN+tJ7JDSHPzORU&#10;SuEnqKF3TipR+dcT+RdrwR8cQzhaAyB4E8dryFqBFCsHQVAoRCASAQhlHsdY7x5j3NuPrTSPDuHG&#10;NULAUAji7GcOUg4CQJAkGMNAZgMAOgPr3au1huJMIBIGgOTbbKXv4WCRpXaQk4lmmgU6lMB27ODe&#10;OYEsk7Ze0EI4V2GteiEoYQwWgsi+zIojA/dVCBf1gr9QoRB8pLXIlQUsXWcxElzF5NS74x5B27Jr&#10;qGQxFpZCpy/KcR4tZXSt0eLASAtE4ipOyL/fJghmLkkSpqQ4lheVoKpV26asBaDgp0dkal3g/btk&#10;bI4qFULHC+0YITeEfRClUXzIGYGds0cRHKtwiYgdX03IfAJE6bMk2XmBNWOxBNJCEHET6V29trTb&#10;Gpn0OKVKGEtU2x9keLz93EF5IVkQts6ckKkLEalOicTUoYTW8Ntpf4cFOLJQBFZB0OXcRLPclyGD&#10;IqeIchiAOLsowLg2b1BJly1t2fnmbN+eWXpQljenPRubmZIH+IsNgTw7CVFmQcDQLQhDGGALQD4E&#10;gEkLjpHaPEeo+NMj+SAcg0xeA6jWOMeQ+SDh6E0LoQoZQi5/1Zq0g9r202xbXJ2m9MRx0zIG6aXZ&#10;v25YmoKUMjCI2VSyIYgkvMBUNo2nK9Ar5FlyptOIZGnaYUjz8IgiNITFcguyKrr8hJGn5pxysYos&#10;VFgJrBMCWhXZGk+prdqcHL5v0oaBMiqwrJXdiE5ShAVIqLVZ3NIopRNaEFgpHMurubuHCPl/LInR&#10;FpVTgtzdyWtEZRDWnkLFcY5cPsZAAzZVogau13IRmWAeSl+3PKnKDF1jZW+XANzwTIv6UHjlTMvx&#10;8BRB6OGPh2ZKL2QJ9SpNIlrmOrujH6LRAV/E7SsFZUdyPo5Lr/l1wxn5ZcwCxTWxIYRJI+yPTXrW&#10;wUAO6yIPRreACrnY0S2/6izI4L+NcKqIgpRu2+e2937xTjQOPh7joB2C0FoxhujsIOIIUQvg+hdC&#10;CR/StkdMWU0004lg/BBhiCaH4T4uCDhHDIIEXAmw/d59FUTWEmpOSeMCOD1RlziPHy4YnFIBtgAI&#10;T7loj5Vb+Dyhi9nEw/tkj/57QVVZo0RkW6gQMqZZoQkJZVtmIJqRv/RKqWtEMo6gEqVgoPDyGCLF&#10;bLNAci1S/bEHvfUcefyyWqtKQubthtrsF3SLzZmMS2UmwMjAUhTKn58KJZMj+YABYLEL3x27ZTb5&#10;CTCwAR5aIInBcbkAhDtJTp/rqzPKKYdrjQhDDIpBwbIwmyXQqBBKCb/4nC8bnIgaloArloBp6w1J&#10;BYcLf7tArJib0cGY3JFosyApO5iZEL9sGhZI1J45voqQg8EItIpg4LbqIJDBRyC8HqKA4KJAu6HI&#10;gZ+RJys8JsK8LBtrva1geIbwY4FIGQHoc4eIqyFYaYcQawFgCwBbxiyDS6yZpaPzyQlgYYUQQQHw&#10;L4P4g4EAHwLobQYIUSx0LMQZtr0rWS2bWiSpaDGrrAyz3pDBUYoh+Z/6bQqqcJzwsg1MLZGDZohy&#10;+5NpOJbxb7QIjRUL9QBo4kFhBbi4hBcyLBUZIr78EwiRLQyJOLIL8gupPIr5lRWLMYAIrpLQ4kS4&#10;egqbecEQhItY4hEcCBd5UoeruBz6NAji7og5cyZrEYqCdr3EaQhETYtB5ofhgMUjsor5DCJx/gBB&#10;Jgjjs5YbjrvJkYu5OjQJupY5ProohYv4wMDwfEIhZpXsdKrYrMUox8ao/L5In4y5EaesfEQkQYqb&#10;IMF5WwpCbsg0hw5Q1MjIxJBLrbUjjEIopY4j4YBZULNQA7gokohJXa6oD7u0i7q4p4qDOIdqLorp&#10;00K0l8nMnRQMTavYcIZgWIGIHIKAd44QBAEoHgdAaIX4B4BJsAjzxsN7TMOQl4cAYgUgEIHoLog4&#10;DIEoJIawbQWwCEncshZsQwAC2T06Lwqp7Ybjfz2CbUghUQr7HQ4xcxLwgr8weZFpk4hgyLigrIoj&#10;fECYhg1J2Qsj1zE5npErZ4BjGrGohRXYEMybNoADWzuJSApEFriLExULCZVJlRiZKCDgwsZAhC+o&#10;iQrbncp6AQtCnrGr35XpUJDEKQ3Mv4r4v5gbCcX4g5DAoj2orLHsJpBJOh47HDnQ0ZPqjS/Ij4tE&#10;YhOMvjsIj4tZDBc01YhR45fAsQqbXsAYqwzq9E1k1aWgpEd0lwmyAqnoy6eh4Mssl5FobU+I1ItZ&#10;RxSkhs9y45falbbggszjAInB6LkQt7Fhc7kLFQmBeJMKZIA5eql0/A5Y1KpEmRFcvohBXZShW9B9&#10;DVDY3EnqvAbgYoVQGYHgK4gQAACIFYIQcIZoXYBoA7n0wsNyyUqaywlwcQYwUwD4HYLYg4DAEYJA&#10;awbgW4CNDlIo5cs8tK2iKI4KUIa6VMA4AL4wt5Ppcy4owh2UC4q4142Aog0kix4gxJFoqZIsTYiy&#10;axcQx6pZ+YqobdNsX40juLK4ig1IjRfaeY2AwM47sRcxEcwc1iTx2TWxgc24AYmplo4i7p/w0aA8&#10;ixFp2U0gfKgcdzNIjBEMe6rrqK6AoLlQedLQAMZgrKsC48bgehOKqkjwlpHAt4ogrZXc85bcjQg7&#10;+Qf5Fr9FDwmwtZ9kE7poBw10d4hMWIn8dyer8dIz0YvLGslkDjttW4lk7JFousxIwAqAuJ9A2Eax&#10;NotdV0wg2yFBQaFVBsQVYwyrjIwkUR44e8TbcxEcHlcdd1d4hlZqogcoaIW4F4G4JUCwAAAwD4G4&#10;coawYYCgBVcQhUqNGbyEqgl1HAQtHYPgg4DwHgLYbYYYUj2VeFi4nVJDWaTzGsFs8wyBPY0cSwwl&#10;doABcwolVk8pZj3NM8wsjRXr6glRRy3dYQprE9OgiEcDE6D8BbsQ0hlQrc+6l5w5xCpLkgALGAr9&#10;UUKZNtkonZBJWM/jCkxTsQohlRENZa1jpJkpOkiUlREpcxELhVU8xBb9rwltk9lABEdpl5OLiAz6&#10;gMbIfFCo3Aoi7rKBDB2SFIhJidYtjFv4ngns2omVUgw4gtuJbUEgg5lQtaJxg9bwdQj1vorNwBFp&#10;KFTlW77opFlMFVwFz1z9eM0zJAewcoaAFYF4HAcFfVT4XgbAbwIYEwCcNrS1g8ONGolgfwP4MIIo&#10;QQUAXwg4IQMAPoXoT4QV0F44l1jURCTw1Ia15wv7aUAohb4NkJn5lQ2E4RkAv5BNCQwIwQgZBoz5&#10;O4raU1TcISQAgsTT/8X9bVA4olUABz/jP9nU/8ZM5hkLBwz5Olsoe9PTjwihlR01L6SzKg3pxQjx&#10;DBSldgjl72BpjJgF0QhltQBDiojF7KLcRrhgoVuSdrCRytasA8C4yJidRDtdnt5CohOluiiYoNwY&#10;ml/y1oi1VQBJXdAQBLnqDFyFX1Ylyk9w4J2AqRIsRolhXREoreBYAVoWFGJdIteSogf4eoKwG4FY&#10;VYZayYAAKgOYSYVLQmJNGN2jx92zTaI4cAZYHIGgIAbQdqq4gYOQSIWQRoNwJuJmOghF5UtSSpBM&#10;Foy5gZO5xsd2GsxgrI0jGKBly4qYqRBN9UkBxoi1nAANt44TsVSYjhc1oApFrOOo+4v9MY35xSLs&#10;BoBRNZc2JUZwsU4g3tPOD7sQrpPpDFWpb9K1VAliguCtlGTMGcI8Agf87ggaGFaggeFYluD079o+&#10;QIAygrs5c2XGTRmQb2Z9LLvGP4nUk1xda9AxXlTCuJBJfrawAOHlXsHqd4fYshBM42Vd6bMgA06w&#10;0c5dQuZueF4+JyuAU4Q4NALQPQTJToCADwWYYYYwIgFgDbSlGWMKyuMYhYfIeIMYKoIoTwWYZbHI&#10;DAYgaQaYHYEgCmeOJeO9JSLz1L1b/8U1UJNsILUYwlowlg4giy+wpFpxd4wJaCkedDjlOs6TnotZ&#10;NZ02jRmR48KAd9s8dw0ipdthlxIqAqGtXxEbGMfbMImLnFVpEuZlzzObKcjaiAgdqVgoxKn7tWbN&#10;X4hEJZZGnZsmZ4b2aJQK/Gd9XFpTFonIyL49YyfKfZ7KfoDVvzVkUIqTmhb4l9Ag0kgOsewOFGea&#10;ogeYc4aoHgGYG4aQc5pIgYCgEQF4VoWIWYHwFgDohFg2gzyIhQeodocgNwMQKoTwWQ9YhIIALYPQ&#10;XIUQQuZGwV0GjkRKTx/Ars64mJIp45KGpAlxXc1Q0baOE5kKnovLAB3AjhgIjRuydoyIEe5tV+15&#10;ZoqqYxMNaQjwrqk442545SXJFeFU6SLpXeoAkFRQ0gBetO6AnCGQeov5/EF7dTMubQFG+WUu9A/U&#10;AQne8++p6xFszc6SEgDmoiuG3IwgsjuIl+lgBswUB2/XBlz+wiuAf4XoUgRAJgMAPQfGYpywBoDA&#10;NoPYQALwKAIgEwEADIKYH8qVhAMAIIEIbgb4boXYVgVQSwTQSwbAcgeIoYCYEYYQZgZQGoEACXBt&#10;jG2Mhw4JIuBofCVKr0ToA8ZYrOGWbRA4tBWIvLrrMR0YAI4hwbJggbdolHIRsbqYfRWLZGdCA5+Z&#10;Sm7QnZKDGq/2CER3N56Il+Ipnw0ZcxUOC/MAm+uQcSgY4hSiVMbHPXQeePPmb2cCSgqp497goORY&#10;lhXdzlP3QnSdwHB/CAf4fYSwO4MYOQRgUgfU0xxwBAFQFIFIcQbgaoeIerD4zAD4EoFACAAofQaY&#10;a4bgf0kAhYAwBQBoRwUYXANQKQHWr/SlDXIk905wwi4YqAsmGD+gA5XfBHOQ/JX4khYL17rzFypZ&#10;Ogv5UKBNB3YhseQ4eTat8U0xDArZ+ckXKIl0Z84pcGXc2IiEBVGB1Ir4roohcxXel3cAnQwLWxfZ&#10;EJNe+nfnglIvfymPQ54WHpsN+j+IqV8OSQj9SllBlXKHYfgvjFDfSy1YfIT4QgO4NwQoSgenDA3A&#10;BQBwDwSQUwU4MYJYHXjNIvY1jB2XZQfHAzM4ioh0U/fYnaAhksyJEo4ildyecPmCBYqZOj/AkA4j&#10;LIrM89UjGuc5xZGxxrb1o4rY4nBUEvoxQIqZfohREOnXrnsdeHQ2ugiBifAKvIsYoJ452XJQkE8g&#10;Br4rNfb/snu+JuCNTIf4bQZgX4QYQwRIWAWoXQenbAm4AoBgCYJ4KwLQP4PoPwFYEACni/vEi/mW&#10;weU4nsY3ZOvhiGdXJxEhEt+QpZWPawpxianoqoiz53enyxtpKBI/MvDN+wAZ+ZlTlAehaG8Vo7Pq&#10;SQiA4n0Pi315d6p8lIhCuxJ34n5cspKEFrHHog5wtFdBb64jlfvUdYAVLo0eqGr35n7/jX7D0Qfw&#10;cocAbgXAWIVwbwcgcYVwVwXHVghgBYJoK4J4EIEYFQJ4JAIIEAgAbDAAgkFg0HhEJhULhkNh0PiE&#10;RiUNf79fTdbDTZrOaTIZbLer4fkGAgHGg1GwsFwyGItFAJAwDiczmk1AD+fb4bbWaLOaLTYzIZr5&#10;fj9gwFBY4G40FgwGouFIkBAFAU2q0QTVZM9bgp3ryIsFXsVjslls02fVpe9rfNteVvftxf1zhwCu&#10;wEvAOvQNvgFvwDwFlfmDub+dOHemJgoaxgPx1nyGRyWTymVy1jfeZeObw7ptL6hYB0T/0l1uwG1G&#10;pvQOBWt1N+AuX2Wz2m122zdu5de70j/uwCDvB1oK2/F43H5HJ5XL5nN50RfHRcfTwcjgmiAIZ7WO&#10;B+Q6r18HRfDz8mZfcR2AM9QI9nqBl4AnP+Xz+n1+33/H5229/X9/z/uYeB0G4TxMk2YBmmumwPhS&#10;GYyDKMwXBIDIAwAAB2HGaxNkuThjmobiagCEYXBwM4zDKFAPAo56sk0rYzq6r6wwtGjks+xJ6PEt&#10;55P4iD4NUvT2SEBDsJme0jnFJLetSEcmxrJ8oSihS4n6eErHVLC2nzHqEuw4YFzACMxNS+EpTNM7&#10;/nPNUrHggrfyaEcyzROc6TrO07v88TpnG6qCuwxgNNWiLevNHbwJC6LCoc7AD0avgGuGBNJSLPFK&#10;0tS9MUy+0uU1TtPMmcxtmaQhCkSch3HwsqSgcMg5j2JQcBS/RwmoYpBEORp1nm6yxgMBQJjWPA+i&#10;CGAROZFsXxiO6wERT9nIetZ7y08h5vFPqJtXR9G22A6FnDb8jns7AQXJIVn3PdEjSOdF2Wo1IJ3g&#10;CF5NTdN63shbCz2z9ATABd73/gGA4E2ctSScVroMDeFUEgjqx0t8cSoiLUvdSQE0fSmB41jeOY65&#10;NOY85h+HyeprmubB9KMgoKA0EIPgyCWQoWfB3HEOY5jocZ21ShQFAeCYMgoCCCngdhznaeJ7IWko&#10;JD2RZGBmEEVvmehzm0OA6jwdR5V4hAGgiCoLAkByCnadJynhHKFgQBwND+RJDhWDYIuTZCuIIr1l&#10;xnmVnMLcLxWo82JIa7DftXITfnLxSCvc4IO75yE7t6wvCrtyPLzswrq3pzHO89z864LJOEOxeQIM&#10;/aNFIa+DYNW1bft/0HZdn2mBZB2rKncb5kBgFwcnGeiDDKP5Sk0QAtcwf6cFCR4/FcYJqoQAoEAi&#10;KgwDAIgcBmCuxoKeR3HWZxkl+URRFSdh6vOg4MBSHpIEIOYFKo5h/n4e5LEOPZcmXECDgMAkCgWw&#10;0BlB8S0CYEAGNEHYOkZQwxcilFQLAd492ukEA6DEI4khABrAGhU4zdkYN4Rks13CnzzHmRwodLTt&#10;1FmiA/C9i0JYZQzhpDWG0N4cQ5Jsno6hgyInYPgatizFk5Q6iNEeJBz4WRJJm7p3jvngPCeI8Z5D&#10;lx1DaGOGsO4hx8sqIIAIA4EA7CCEMDoFIHCIjoVEHoP4hB2D0i8QQAYYw8iJCeDkExzBwjPF2HMQ&#10;Ikx9D+KOA0C4exBCDBkCMgZEBwjTGIHwQYih4s8IMAMN4hRKBDBaBuD5Wm7gAbysyJinUtJahSeB&#10;hDXi+AclZKOV0r5YSxllLOWhtnRMHh8Qdfpq1twxlrL+YEwSKGlmEQyJzvXfvBIK8N4rx3Lj+FK8&#10;0VIvxpEHACEULYbg2hXCGTYawwxYB+EaJ6QJBgPAuCCIwQQcQEFVOQP0TIgw5i1GWN4g4AgohnDy&#10;GEJYNybDNFyKQQglhVD9H+QYEwOAmCHDwGZ+ZtoQLKlFMVTB31DyoMHKwDjsaKUdo9R+kFIaRLnd&#10;QWswAAz3UjpVSuI8S6OzHihMogkzIqOQH0PIcwcw3hvHCO0fJBQDSEEUJISYIgJgIJsP8fY8hABy&#10;DcM8cI7k/AHAmIgSIkQUqBOMPgdg3g2BuDqOoej6gAQABCI8SAi1AgGJsP4fQ7w7BoDSNodjSovg&#10;KAyJITAkAPAQATRCT0IZQQjpZYWw1h7EWJsVYuxljbHWPiVMSkdMJkxSmbFVmQ5xrDCDaHkRg+qD&#10;kFBCDUJQjg+hoJkWMXIoxGiVFWMGawWQ3iCCyEMF5xhujLFuHUQglx+WhIICwIIVhCBxC5O4sQrR&#10;LiBFCLcZs9wyh7EaE0G4I7AIuk/KFvdkLuXdu9d+8F4bxXjvJeVdFLqKWUijMuKczm+DGFgJoRAn&#10;haEICYGKhoUAdFlHINEXYbQ+iTjiAAGgSQvh+DSFM4wuxSCOEmKoYBCAsBuEIFoIgLiyjYGKK8PA&#10;iRPyCIMEAKoaw5BdCPddZMIm9QkvNi3F2L8YYxxljPGmNbG3omLeqmQAKaXuZkKYSIfBUC9mqQYA&#10;WFBK4Xk4WQeY6xtBuDQHQdtZAAAXuEJkQwcbkG1E0IUOAtBkz2yMHoSAoAcAiaGWQdg4BnBwDkIB&#10;rhBgRA3CaI8PYZYPGzojiqieNs/Z/0BoHQWg9CaF0MmbHEwsdWWpq3wSYfg0C7GgOYgwAQHiGEwJ&#10;QFgGTulkpuOkOYbg01RV4AwCYKhLieEQA/PJtBDhyC4Mcbg8tKgTEkKQS4IAG1ILIPcdY3g2hwDm&#10;OoecXgKAfBqJMSQfQF6tMtnuweK9D7T2ptXa219sbZ21jLRMwdF3ssu3wfQhA3BkGUOBNpBQFgZE&#10;oJavgEa/lkH+PgeAeA5BsGuOTWhBG2AZEiJoTIGTiG1HyHgMQWhrDsyoA4EAoBNiNAkAk2O8h6Do&#10;q+HAcddSCgOAuCUSIlBGgTW7nqwNErt7b5RynlXK+Wct5dy9j23Zgbfpne2zDHh4h4DAGkaw7qZA&#10;FAoCETAkhGAVAZxMsg/B6iEDqG8ZQ3R1VAAYBIRwlxQAe06bQdwbAqBkHEPpXgBwMgqFAJIQoCwD&#10;2pLIPsd4eA2BvGsOfdIAAFgUA8JASYlALr+JmM7vwqvAERG94MZvhRweHDr4nPvMPGeN8d4/yHkf&#10;JeTMhzKX/NMec2ZkPwdocQxBrG6PCuwAAEAWBGJcSIiwJgLPiWUfo9hDdNGQNwdJBQBgJAeIkSYn&#10;ATAW5GbIfY6AyhYDSOkfcXgFAcBaJ4SAgwFAGy2WIfg8A9dvGoOYd5BQCgQAyJDj4HQI9IIiLX8g&#10;f/zE2Gh+kOn6/F+U/d+/+H8f5fz/pi/y0tfMY95uxwfI6g2AyA2hxB4h7iCvSvTvUvVvWiyh8hHt&#10;7BfhrBxvbPcBEPdgTvfDaB7hyAwAuA2h3PjiCvkvlvmvnvoixOlqvhlBxB1vtPuPvBKPwPxCIPyB&#10;avzA/v0P1P2OTv6wdweQewfQfwgQgoSv7paP8vNGQv+v/wAwBwCvTPUPVPWCzN5hFg7A4BhhstKI&#10;5QJwKwLjZwMwNwOwPiCQQvmPnPoCzB/B5hAKvhnByB2wWPuvvvwiZh2Q6huw7iIhbQ9BIQ+FqA7Q&#10;/v2whRBRBxCRCxDRDxED9QiJZwjNwmZOcudueqZQDQnwEizOlOmOnOoPtAFgIhGBKhPAQgJO1DZO&#10;tuuuvleQyQRwziyu2O3O4O5CCgEgJgOBIBJBKAMgGwSjJtoLtMWRExgRgxhRhxiRixjAARFj/jxh&#10;3hvhxhzrgEnh4r+gpAogtB0PRvMxHGQh6g+gzAzhoh0N9gAAAgIAPBMhJhGgMAHvfixh9B5g/A6A&#10;2hoBwKpN+AHAMBIBMhNANO+DaB5g4gtAwBuqxk/AKATBShLBEAGAEQFCxquA5A2g3vaB5uNgLgSO&#10;8BHAKNeDZNoAxyPA5SQRjyRSRsXjVqNDjQ6h2EsOoySSWyXLygSSYnODbxkj/BpBaBMgbAmg0Kfl&#10;LP9G+B/wqAwhhhsR6iCAEgLhIhLBIgQgJuBixvXh2umg1PaQCQxgIgSBLBOhHAJSGjZB/A/g1Arh&#10;nhySeiCAFgOhOhOhHgKvnjBB4ByO3g4vsSzAJAOAXqiBBgHRSNnuSyXy/zALvgqzBvABVDjBEzEA&#10;8TFTAzGTGrEhuTIE4DjSaj+ybycydyzE8Sfm+BRBGg8BWBghrCDgDg9hIBMAbqjCyh7B3Bwg4A1A&#10;2xriDAIARAcBOhIA9QYjZhLBAg2BcBmhxCDgEhDhOBPgVgLSnixB4hyhrA3g4g8FUGEgXAiBKNyS&#10;+DLFvhwhpTtAtTuEcFMGFANpfAAGDDPpZExAIl4AJiCjdh1jNh4pZEhSTiCFDk1BzpagRT8DfjCv&#10;BsxJZjtAMl+iChyUBjxJZDuAK0ECCh3UF0GFMTBgqzCzDzEzFlLjhlAHvC3yVpZDsTJGGjBvDhwJ&#10;azwTxTyC0zzExT0z1jdz3T4D2T5AAT6E1T7z8i7T9vBlOzIBuUOyaLJE7TLSdSeFLzNmZLVrWrXi&#10;EAuA5hEArAfgVCyh3BwBmA0g3BBSrCCgTgegohFg6gwjjLlLmLnCEA0A/hKAlAZgPL+BqBgA4g9B&#10;HTMgAAZgkgug/g0gqjkgk08FqFMDPnVAAFtmMpXjqmED4IipXjCzyo5DADYJa0CiDlzJaHBC4qgD&#10;UKOJYEqDzCC1CC8FMAg1OhB1PjjBS1RBL1SFMVD0TVEgB1FpaVGxxjRFtpa0+C6CCU/jRJZVBJcg&#10;AVNSvJR1TjQVU1VpZ1WwCj2FOhU1jzwTJ0ek6hsBfBTgogyg+VflKgrg3BHhDA3gnHIBuBkhZg5h&#10;ChNxoAAAfApg0g6AvgkiyhnhchRA/hKhWCEMDA6sEgejjBohehTg/BIhT1xAlAvg6g0Ap16iyBhh&#10;WhLBFhQhcCEMRhAsTAYomAyWIv0hoCCzCz8FjJYkWkWiCmbg5gs2PpZBo2RSPAxiCge2ThH2Upag&#10;d2WEtFthi2YJag42Zhh2aiChOWcAYWdJZBUWehGWfiCgzWhWhvH2ahh2Zg4iCglWlhBWmpZDPgdW&#10;omVgKAKBcWrJa2IgyWJ2KvAWLpZWNCs2OGb2Pgs2Q2RyPWTWUWVJaWWAdktDUhjW4omTKTAB5h0G&#10;rg4A7h1h7NjARgbBJhGA+AFzrCZp4BCA6Baunn/A4hDBIAggWI0Di0oBnqwBAh5B8sQAAAOgXAhB&#10;GhBA4J2vpTPA0zQvaqpg+t/gagQG6Ik2s2tiCWLT8Wv2wWxWPWQJY2RBo2SW0ge2UhH2V2Wi22X2&#10;YpaWkWjWb2c2dpY2ehUWfhGWg2h2hWi2a2kWlWmWnJY2oWpCCWqWq2rpaXXP02uBVWvWM3aCCWO2&#10;yWzXdW0CCWT3e21pZ2223jUW4hjW51lzHCHvXhEA8A4BjBsh0E/ACAFA3g/hFAhAX00CazlBqthA&#10;+h2h7NSgMAThJBIBEAKAFXCDZh+B5g+A3A1hpByO5gBADAHg8hDhFgbgSpFiaB2hvBlg2g6hCqx3&#10;MgIAQAYhLBGA/gGRWIkXw2KXYWu3ZXzWNXa31XcWz2S33W1Xf22Xgh83hhi2ZWaWbCCWcBOWdAYW&#10;eWfWgCCXo3pPHWjXqiCWlglWmhBWni02or93uWqWrWFXwWJXxYhXyYiJYWwBNYj3bpYXc3d4mX4Y&#10;nX5YoW4W5Ik26TGBnhdBSUyTDCDgIgNgWhFBFg+gLyFiIq3B7BKKGBeBm0QiDgegpMogwAlNnDjB&#10;iBXBMBFBQBbCEAMgSgcBDBBg6SnK2CIH7B5BGhAg6hiu4iEAkAvA6A1AqAfJX4gXx3y48XzgAX04&#10;+JX4/X2gAX33fXgW3XhFG2YYp3i4qhh3kYs3lJYXmXnXoXo3p2j2Z3rYz3sJYXtY2gAXu44WsY54&#10;ggAXY2MZlYjX0Wx5nJXZoYl5pYm5q36ADX7X8VxX9CIB9h6h0A7A2g5Buo3iEAPATgaM3A3gRtOZ&#10;TT5h5B1hSBKhGBbBkBr0egBgFgMBGhJhHgRAKR+jkh7B2hvg6TnYR0rDrkRgcA5A4g4AOgJt4iEh&#10;5B2hzBPhJhFhehnBuiEABgHAOBMxzgLXB5jZ55kY7pX48492y4k32Z/5p34pZX55rgD5s4qA43j4&#10;r3k4t3l4u3n4v4wZzYyAAYzY0Y1B9Y2Wp3vY4pZ5j465k6q5l5m6sY+4lXeZqYn5rB85C375D386&#10;ECIB/hphfBV3UBSB/aDvSAGgJgYgbAbgcAXATiChzBuhrBghihjB0B2yKEugjguA306ghABaNCGB&#10;+B4q9hLBzB5aaiCAeAnAugjAaASiJh/hkhaBQBChNBXiFgFgIALAZgbgcgZgVZ7hxBshohhCgh1v&#10;REugBgpAyg7gwAmAcJZa9Z64h576+585mZ97AZn7BZAbCZB7DYpax6ygAYsYtYuXm4vAAYwAza3Z&#10;0Yy3r403s413t53433v686pa96qJXarZ9Xbb1Z+72aAZA6BC27EaDbGCrhYBOBChQBZBk3MizAAg&#10;WAdAng/uDR2CJh9B2A5A0SJB2bUCDApg1hAAvgjgZCZnlB+hThKA/hUheBpbKixABAbgjAsg6g2A&#10;r5bJZBG8mw76kCCA+8pT/pZQZwZiC0H1OggpZcn8mhGiCgW8wg08xpaqdg3jzDYKrhIpa1SBLhp8&#10;33a0dpXhf86BV87CCgl8889PH83hp82iCgbdAnrgwVbjBg3dDiCjuBD9Fpa8vcniC8pA+8qJY8rP&#10;ycsTB8tcuQ78vcwcxcyJaczc0C/c1cMcMibB+h+B8BbHihSBZhgB7uwCbAAgCADAdgiJ8gxgsR14&#10;NiIcV8W8X8YiC8Z8a8b9Th9h7BWBOhJhWBdBkCiMBiJABACgDghAmAtAxgtgngF4fdTdu9vdv9wd&#10;w9xKP5EdvHlByhthohUhWhYhmhpBsB6h7B77KVxAAgEjWgQgUAXAmAngpgcAXgSgCbXx2h2g9g5A&#10;8hvufCEAmgyA7gs4EixiKhvBqBmhXBYBZBnBrBud4h7VljRFJAFASgWgaAmgngpAagVgQ+B9x+We&#10;W+XeX+YeYnL9y+XB+h8hphqBqlpGu9pAUAVgWAHOJFMh9h7hoBphquwcQgBgDgWAWgWPn9eeZepe&#10;p+qeq+rerkAeaeset+ueu+vev+wewodetexey+zez+0e0+1e1kn+ye2e3+4e4+5e5+6e6iEe3e7e&#10;8+9e9++e++/TGe8e//BfB/CfC/DfDvGfA/EPJh0hwBrB/gJASAMAHcl/F/LfL/MfM39fFfNOXB0B&#10;uhnWmhEsqgVBAA+g9gLAG1efO/WfBBvhrhngBgKASAPAKgG+0BrhoBkAJgRAYgLAHcU+vdjh4hlh&#10;rBvgdAaa0et/OfWtthzBtBmJDhEhzB4yzAOcSBEg/g7gGgD7Yfm/v+4BvBoBgA/hDBHB/AJgTBA/&#10;TgSANXWevfxhXBEhKBQAEgOgZBCg/A7AMgIiAAoAQOCQWDQeEQmFQuGQ2HQ+IRGJROKRWLReMRmF&#10;Pt7PBJIc9sFqOknF83mQoD2NSuWS2XS+YTGZTOGP+bTScTmdTueT2fT+gUGhUOiRRztxmoJAolyv&#10;F8QcDBIOpNIo8Mg8DUWtVuuV2hP9+sxgrsCh4Yi8RBevWu2W23W+4XGMPt8PR0Ot3gABgYOBkLgE&#10;A3LBYOeNtmr1DI1Ku16PyCA8OChAn49iIMA/CZnNZueNBgK5FpZRPN8P6CBcTjVBHo5hkIwLObGC&#10;vl7PJ1O14gECAi+hXZb/ZvV3pdFn9fM5wQTdAcomI4l4ljoBYHgdXrdeBzZ/9jud3vd/weGc0dnI&#10;NBolyO97wsFBZHpJIiMLAvxV5+vx9Pd8PdnMZiHifJ/AmDQRhcFIQgWBIEsA+quH+fxkFwU5Gk4V&#10;gBgaDY9kAP4WhA30GsEfp9vye57mgZZjHeezHAEAoXBmGoLAgBgEgQA8QK0f57nqeptmqZ5wnSeC&#10;CA4EgWBMD4MAUBUFxwop/H4fJpmaZJcyscRzHTLB1AA3YRg+DYQhUGomCUIwQg2CjqSdNicm6Zxf&#10;EKxR2HmfaDgwEgXD2PI8A+CoGTaob9nkZRhmHADTIMAoEgaGwbBuCIHSbQKvmmYZZEOSRPHofLto&#10;MEQYB4PA5DcDAIARSifREfBoGQYhcl4XpyHOdByHQdoAgMBQRg8DQShaHQmCWIgORlNdUpyfJ6He&#10;TJHECXhmG8g4BgKA4tDWPQpiCGLp2QnsHn4ex5niZdynme87L0FoahuC4IAbGqs28oDtXne173xf&#10;N7vI8z0PUh4Fj4SJJBsEMP30lyOGAXhblvWBrm8cqFgMBYdh0H4qC0K4RgwCOEJcdBrmIN49kYe5&#10;+USAAFgmD48D8PoXhCC2Pp0fJ5YaWxfl8X5sHAc6GgWCALhoG4cCXo4UBADGaIseB0G+VxWlcXZe&#10;mCerHIUAmKBaGgciYJgkBmFYTW7piKnidBuEuSZKGMadpIkAIBASI4qC2L4sCWBYCAHs2EG+aJgk&#10;AQ5HxVlKCAxAuXj2DgJATvyWH0ex3lmVRUljWB4HqfSGgIAoGCCJqSiyLAHRvyCMUsWJDEiTvNoQ&#10;EIXB2Pw8jmCe99QjR2nIa5JkgShnG0caJ88BgkiqLwvCwJHT9yiCOHgSpFD847koNagEC2Ng9CoI&#10;IYecjR/nAbJmFMT5TmWa5uH7TyEgYCQMh0HYeiOJAjBKDuZ/Ai16/3/z/4AQBIWOYbQzBBCDEUOY&#10;pxBwFANAgP4fA8h8D7ZSGEO4jAog7BNAIhY7BwDTESIsSLwh1PtIkAYBIDwuhsDqE8HoLoOEKHgO&#10;AZwaQ6CBc3CYgYCgJAeDwH0PgMGOQxIeOIaoxhGCQEyOAdJeSMItAQD0JAUgxBZCiBEBjzXwD+Ga&#10;LwVzrRUuaHyRZuQAgPglBkFsMAXAbgrBFBwcY2BliHEQIocg7oxkYVAD41gbALAPVREQ8Q3Bni+P&#10;OJJwxBwMgkBey8PgGwIxakEQkdA3hpCPEeJAa44R2EZA0CoHAfg7BvA0BI+kkwADQF+K0RRolOQ6&#10;AACEF4PBAB6DoBEBIApUEKH+N4aIxhCiJEYOseg/SMABBODgIoew3hoAg7iIhHB4kfD0MEaLw3rq&#10;6hWHkKIQAXrHl2QVKI9hZCkEqKMWYxB+j+lgRAARewZg8COF0LwVUPAQnCdkm8+Z+T9n8ZwdA3Rn&#10;iAEAIaBUeSCgOAsB0OYcg4CnEkH8bA5h6EECIFkOAbgshClQP+QgwBECMEqOoebnCVotAOtgRYRQ&#10;Zggl2P8eo5g0BmDgOc0hCoeAeD0H8PwLmZT5H+Z4WQjhLihHgycg4CIGgPAabAABdB6juHjRUhgF&#10;AOglDYG8OgMQTAZnAwgmwxhbCjdaK1k87Ynq6B+EoKoZwthPAUAcAjuR4DlGyHoPYfI70IIIBICo&#10;FwYg2B2BYBoBRronGyN8cQ9x8j8AiB0FAhxCiDA0BCSU/zYmGF6IcRwlk6LpIK4kFwfg/B8A4BGQ&#10;NmB2jjGmHsPQg4FFPIMAFagFAJgSAAP0fI6x2pDIYCEGIQxCh7DaAwA0uoBGeNAaI0jhyBgjBgD0&#10;PQdQ3gVAavKzA6aBB8D+IUdI8qTAAMAAECQFALA0B0EACQCB/DSGaMobo4RyQTH6BiNAhBAB7sIA&#10;WQSyh3iYEaIAXozRvrTAKAgLobQ9hQB+C9ss/koD2FCJAQ4sRhjRnYTABIDAJhbDQG8JQPAXgEwf&#10;Bx/tmMUYpxUUFfh5z0nrIMAsCQGg9CAEKC0DwChEh2DgMUbTPyBgeBqEoSgfQ0SCHYN8aQeQ+iCu&#10;/eFuQBwaA8CKE3EN2B/j8GiMcXorhajBHzOsg4EAOguEiIwQEuK5yTH0IQNwZBlDgt8QtlYH6dh+&#10;Q6weOA1Rhh5EAI0eSASCNzAgFIKoWAhA8BwBwDFuCBj2HiOsa41Boip0sNmJlaFdATDAG0OJ0QXI&#10;MX0OGVQdxBiPHtaAvQCAIhMCgFAG4MAT3IIIPEdQ4hbC0FqNMbY4p2VoliCwHAdA5hwA6BOpy+rd&#10;DzEaH4OoxBrjmIIAQA4CgqBfDSFAI4PwFX8IOOccA1hbC4GE0YKoK9j4rNiN4Z4wBCCLEkOwxqd0&#10;CxAD1sfZM/h8DxHMH4O4d6JjxOUtQHQRwohOCGDoEgIgQgBH2PMa41RqCxFcKoZY1BvT7OUAQLIb&#10;Q+hZCIDF/4/xqjFFoIQR4m3XkHlkDsPgdg43WuxP8jg7RCh5DqM4b8nSBq6AcFoMYbAlBBBwAjNZ&#10;BR/jkG6NMWguRjhFCkFhjhmIiD6HqPDAAf1oYFeuAUAwWw1h8CmEIGFX5+IPF0KYSYlhVC9wyQQC&#10;YGwRhOCcE8E4H39EFHANgZwthai5HGOseOwABAGB+EsKgaAvhXAWAbsz4MT7q8l5PyhFhzGGX6OU&#10;eFsiCgMAoBunYhQWAf0cP8Ugjw9CqF+NUggCwKAmEsJoRgEejv/4eIC6gzhvc8AAAcBgFQ0h1DwE&#10;IGIJSGjlGuMgPwhBFDrHm1ggsFoMQal2KERgdxWjCGuRABQE4fB9D6DAtMAB+uTDwHENI2Rzj2II&#10;AcBoGA+CFEIC8EHeSHD9HwKsTolRUC2GCgoIQtoAICaC+DgDECeB8xKUo6sHWD+oaGqgUIIAcAuA&#10;+D2D+EGBSA4nwIcH85KF0EkE2FEHOHcqoIQAckWDyD0DyBWT8X0GUFoE+EIE0Fe0GhQDKDkECOiB&#10;Q8qQacAGCD8TkgWkUkYcWkgtSswH8H2FKEmEIFSF6GeIIL2AUDADeD4hcBYIcSiFQE2EYFMFuGSI&#10;OAmBOB4E6EWDs1odQGkGEFgUyE85WIMdiB2D+D2DqcdDQxQF8FSd8FKF3Ci98DcD2EOe8A/B4qeI&#10;6EmEQD6GAGgHCWmhQC4e2Cmm83UHWG4GUDcDsEIauIKBGBiB+ECNYdMIcQeHuFsFQFEFIFYFwaum&#10;MISBEBmCG9wDUAg26gA8jELFxFy8m8uGa8y82IOAeAsA8DqQ0p8AoIOGCFYEuEaFEFu0GAKAWD6E&#10;YEsBmBCY8f+GeF4FOECEmFO7eAAAKDKD0EMCYBwBO8eIUGoGEFcECEeFCzCfaBwCcDGD0DICel2G&#10;AFSEoEcFKF0II7kBMpiG8qO+gII+6++iCMsf2GMFiE2EQE6FmOURaC4DgEACqCABaf4H8H6F6FYE&#10;yEuFMFxAAIObkAGCWC8DeDEwYxJHQPEGgF2FKD+EmFSU8AGAOAcDqEEEUB0BSA0IsHuHeHOE0EsE&#10;iF+GSGsucIIASAgA2Dq/ABoBLJ8WQH+H0HkEADoDcGeHAHcIIBiouD8DaCyAHJbF0M4G4Tg3eEmH&#10;cHrFaIKkWtG/Akgsun+HQG0GQDmD0EOpKfaCNIoDUCqCFAUIYI4Hc5uDm50Ha/aAYA8EsFCEoAq2&#10;8bMlUFaEWEuFGuaIOVAB6D6DuDidu9qxQggHcDqDYDSG2HUxgAAB4CeDKDoDECbMExU6seiEVEUS&#10;Ah1JsASC6WwwYwdLIpeH4FCEaD6+y9YIGAeA0BSEYEWEGAuuuIqH+8uGekwEqGyHIHWISACA2BQB&#10;uEAD4DkAuAdCOdRFvLLPNPOkmPIEEEEEQ8084IIAaAqA4DsD4ECZiz0IMHAGWFoDcEGE0tmCqDUD&#10;8C6bCf2QeH2EeD2DWGAGqHRH+BaCIEoEKDcb6IoH+4eEEuoGa92IIBUCACqEQDkC6l2G4GQFkDmE&#10;ME4U8BQB4CiC4sGEYEiE483LbKUseD4EEEABbBabNKoHoEIDwDeGWG5OwIGzIBjKIEAAYAJN+IaQ&#10;eHy7UENCdChOya0CaC4DWDCCiCDLGTYH6EsEADiFwOQIIBIBuCWESDyDOALDuIqPwHuFwFQEyE8F&#10;cF+ZQlgARKYZcD8BkBIAyUoHaG+GcDchuTqU8ACDaEGEuCKBfKkI0HqXGHyH3RqIKACAWAadMALQ&#10;rPQIzLOF8MSEqs+TvCItcA4AmceIrUgHeGkGYGSHNLWH9VivGvGAwBABQBeBSBGAYAVPGRwFsFAE&#10;WEwFcGGIIAKAgA4EkEkEeA2ssIsGGFcEyEWFAFqIIV0AyEoFCEyAxLmXsH/DUFiESEoFBMwIMugu&#10;kuo5kIsXGHYGcGOGOHYc2H7XkAHXoIIA+BOBcBUBIA/V45mScHQGsGEe2EYH0ZSACDyEeFEByBG6&#10;oI0HoHkHgH0ZROyAaAeAfU1TaRAv8WaEA62IOAEa0C8DcD8wYBdNiIaPwHwHOHCG2GUGkG0IJXkH&#10;7XpXoAQAaBwBuBqAqAmAjS6TYZsHODqDaDcHAHeoRNYD0DGCaBwJYHoHcHQE5EQF9Q2IUA6BUB4D&#10;6DyDaMvVQchPLU5bBbCb8oCGdPWX9NTKUAgAwD6EIESBYA9GuIWH2HiG4C+C6DlBKIGBIByCeEcD&#10;yDGf2H4HuHKDMC0DSHZRqCcDKDyDICaByIyFUEsECFIFwGaIIBsCYDCD4DMCil2HaHEGeDeDeD+H&#10;kmMAqBEBoEkEYD6HCGWFuEHWDE2IOzqxqzxR4YQHqHYG6DcDSDiHWr4yGDAyMCkJeH2HqHODgDMD&#10;WHG+eIVZAAMCwDSD0CwCKBkRwH5NGDODcGyHWHkIICGCwDcDeC0CIJeXAGIFs9OE0FdIKIKASAiA&#10;4D3PWBcA/GOScGyGMFgDsEQE8hMAiEeFGExYZa6ImHMG8GsFcFeFgGYGcGcHcpLOyA8BGBQBwvS7&#10;qCOAcuPbEIeH6HuEWD0DiGG2jdmh6MSEUBC2QImH4HqHaFMFKFKF6F+GCHeHq1UIYAgAqA2CUCeC&#10;sCgCWCCARU2PqEgD4DKF8GkHSIJOSB4EeEMDsATiEIndaFrUSEyMeA6BmE2EqD/V6XsH8HyHgD8D&#10;iDaGkHI4EIMKkBWESESEEAuAZMiIgHsHcHKFMFMFQF8GAGCHovCIcAqA0BBh4C8CSCABpTYRwGcF&#10;0FKECEpJoIKArBmE6AxiiIkHEGyGeFaFiFqGcGaGaHiHvUo0GBCBOBYB0B4CACaCYCIAVkmPAGmG&#10;EFaEAEYFDhsIGAECeDIDqDGCcB2IsGkGMFuFOFUFgGqG8yAIdeeBiB2CIC8CyCsBClKRAHcHEGaD&#10;UDYEC/ZWKDkEOEmCABXUcJY/wHlaiESFsGGGmrQA6BWB4EGD6DiAlFrR641g3nnnoW8gIgMPOoOI&#10;PPiA6DyD8EG9G0dFGREEGDkC+GYG/byASAyFAFIEyAljgb8H0HMGi8SD6euDIDwEQCcB0BOIwH+E&#10;6EQDqFiGNZgIGCkDKDsBIAMHaGYGgGiGAGOGbVlXwBmBcBgBgCMCGCEAuAilOrAHsHYDooyG2HQH&#10;oAGAWAyEgEsEgA+lwGwGSFwEKEYEyQBlBfeA8DyD/ISaWXyHUGwGGDODsEXUoCSC+DqDSCmJUJiF&#10;eE0EIE+FoGUIaneAYDeEFEFR2PqH0HYDkw+G4Tpe/fDfHfKJoi6FSlaFQZPlAPaBCEMEIEIMsAaR&#10;AGaFwFEECEsFYIMAmEkFMEuBAAZi6ITCSHuFkFSE2FIFUF5j4IoAWAeAwC8DSDcCOB0BZYznqAAH&#10;eHIGoDqDsEAHVj2IK2oDQDsEKCUBwg2IeHKG2GYEWESEiG8HVjOI0vsBrayDeA6AoAcPCHwD6DMD&#10;AGiHRmwAAA/QgEYzcAPSaIUGvGSDvGYIIB2OaCeBoA0GGF+GOHrG+IIBCBSBiByBuBoRlp+PEHPf&#10;xLwEUHpJG56AYD0EIEaBwBRT+IeG23aEaEeEuHMqOJYBIBkCG5gDKMu3yO7GSEtGYFwIMAwE6FkE&#10;1PwIbi+HqFSFAEoFWFqGLfaImAcAoA4DGDWDiCABmBLvSNiH6H0FAEgEAFcJE5YBiCOEWECDXX8I&#10;Vi+HkFGEyEkFeF6GVvyIvJuDIDSDg6GBpSYPBUCGUDSDeEJPeALm1m5m8Jm/wFKEsEYFWF3yyISB&#10;CBmCEEOD0DhngY/a/tv0B0COxaA/ODgG6HXbROOAuA8Dop3PvOgFeEwEKE+FtrkIMDKD2EiCaBuB&#10;CdzonoqDRouIMCgDMD0DFHKItg6HYDyDeDgGwHRe8IGASSWHwHsHs2AIMfeAyC2DCDQCOB8BjzEX&#10;yH0Ehz2F8GoHIIGAIDqEUEuB6BQLUAAH+GoGKFsEUEkE7IIgY+8yYZg/GISHEG0GmH8AeA8BAAvY&#10;aO4HQGoF/1KEeIOB8CmDUDoC+CQJlEsFsDuEIEwH6c8A8AyAwHAHGmxfcxmECEKEUBQA3u0O+H6H&#10;iD0DSDaGoHQzmBQB6CmESDqC/yDI0GUF2FUEcEyFS1TlAA0BIBwEMENDqARoiO6GkF8FQD4EgFMI&#10;MAMEAEsE+BkA5skIbyGFEEoEIFcF8Ghy0ieAIASCSCuDEDECsCOAL45PMH+GMFm+sE5fYhMAYTwE&#10;aEWEQKvygIIHTuXRwEYHSHjvEJeAiAyBNn8D34VbiOwH4zcC+ziHnKUAsBMEuEkERnfNAIeLA7UE&#10;CFQF4GgIIqUAWH2R2fYIcAYAgAoCaCsDACkCSB8APlYOwH8FsFEEgE2FaGB8UIIAsBIBoEUEID17&#10;4IU1IF9LyEqXPloJYAuBABeEANXWZgIOwGMFkE4EQE4FkIMAOEYFEFSBMAhts6QI4EywCFuGOGxn&#10;kIyWoAYCl16CyCWB92EO8HwHcHGDq2Ik5PeAAAECwDaD8Czeq8fCSHqE+wowsGkJkneAOCcC8DWC&#10;8CgCB+sOurqGiDWDUD6HmIA/wBAwAVjYgi4RhhBIZDYdD4hBH8+3qqE0kFUuWS/oeAR4TTCcTGTw&#10;KAgDEZRKZVK5ZLZdA3/MZfM5pNZtN5xOZ1O55PZ9P6BQaFQ6JRaNBGWulOjU0qXs+n8DAoGzwfUG&#10;LhCFJy32YuDmg0s/IFBBaQCsgjkXAHR7ZQn28m+Yi6b3jY4GGBYQkyhjhJ5o12MsD4iU8+7tOgEA&#10;wMRywZjOViNJrbk5orEugVEt2bBCsbUGXCKL4a/2oxVsiUgnHi+X7DgUEg8e0AfxaIArBHK1mOfU&#10;MkAAERKfj8d9sDcpRXY3WQaTihnzDQ6MiQlEAar9P3C0F4dD8knyBAQcj8gWCn0czW+6YcIBiQkK&#10;eTaDQRa+PRX/lzbmnFBNeIEYSJFg4B4DqMf5+mUW5TkQTRVn4fzDgAAIaiQLQ8DQKySuu+qhuyXg&#10;5j+SR9MOLI3kKLIhhalJ/mKWBOkWT5ZQehgAsSCoNhEGoYBQASGH0ZxiGOc54HlGSHACAICCWLo2&#10;jGKYggHDUNylKabH8fh8E0RI+FsZJtIaAIZiMLI+DWLEoIYfZ5nSPg7Dqa5ynghwFggCgeB6IQfB&#10;8HAErWfB4HQYpimMXpiGSfB8n2iIKA8FxBkKPYNgeBMqJ+UBFjsVxhmwhoBi4OJACqIIXyilR0G4&#10;ZI7DyRB4NYn4aMYOgyCuBQDvpSifn6fB4kWP48GNN6GgEIQrjQN4tiRKJ7HYb46jkO5xngfCHAcC&#10;wOCAHwgB0HAZANHh4nUcVAmKYZkmefJ9H4iIOhSHhCEAOIIgSAtbp6bEWDywjWoYMo9EiJocBClE&#10;DF0UxKkoVJeIcxICAwDwTBkFgRw0fJkmAYp1noeqZYUAYDikMg5i6JYcVJeidm5BFVEwfKxIIA4I&#10;A0QxFEWEoMOMhh/l6VRLEoUhc30gjEgKFQYhsH4fB+EYOK0f5/GmZpkXGYJuHIdkHwgADEgQLQ3D&#10;0KwgoXkydH0eR0joNw0nAd10oGEIZiQRg/DUAuSp+iZ7FCSZEFeYBoIeAQDDAOI/CiH4XbrsS2pj&#10;rHE8bx3H8hyPJcnykNmaXhUkqVJfjkPhDBYD4JJ4fx7HONYyjacp5n0ggCggEBLEsRgLgYA3Kw3A&#10;x9kMOgwmSbp5IaA46EUSQfBQDKWoodI9DgOZsnT4CHAIA4XheGAGAQAgAH8fJomcaB6ZYlICC2OA&#10;/isIVR9uoZlloT5Bk0V6CB0J4yjwMYmogf5sGSXJBCJEsPRthDQFgTA+HgPwfQKj5G8HoQQjR3Ph&#10;IIBEDgKxCCED6B0CQCn1koT8OQOIa3UjzaAAUBIFBCCREiClmxPztCnRAKcf7gA5CEEmDQCo9w8h&#10;6DyOEdY91ghPDMHcMYTAcwdJaMIVjshRC4IcEkLwcw0hUB+4ofwuxUs8FOLpjZDADL8EIv8FESCW&#10;D6HeOENgbQ5joHk6wgYI23iJD6GpbpD1lDcDaGoOo6x8NANeBkMQaA2hEBuCwyRDh/j8YoMAWwnB&#10;QioHUPGIBDgBgIDYHwQ4RgZgjjJJ0no9x2DeDcG4Og6YBPBDUIARASAZScAAP8XAoxHiXFWMBCAM&#10;QfBODSGULgGAHgIJUPAdQ4BNiSEgMMaQ3iIgvCEFgQAcAtK2k8QwaQvhUh+EgKUjkXoThoDuHgIg&#10;MgTEqHYOAaghRDiJG6OceKRgBgEBeDIG4C3bEEHSOIbY3BxjqJUDkJUUQzBUjrNMlA6xvDODoHgQ&#10;Y74+tBAKA0PAiBGg4ZrK8fgpxJiDFOLwZ5DABAEB4EcKYZgwBYAgnwlQ6RxjZEuI4RozhujoIiEA&#10;Kgag4BeCQjyghDB8DqGwGQNYeR5KtIGCwH4Uy0BfAIyUdw4hovND+qybYAAHAXBAGQNAaggAzjGR&#10;Afw+h7DCF2LEUApRXQROe9IBQeBDCOB0CgDVOyUD+FSJMQQpRdjOIcCUG4SBCh3DU9kAA8BzDVDo&#10;HMPw6h6qJIGVID4Zw2hsB+DEE5K0ri8FoKsT1ZnwtAIIAQBQFREiSEmCUC0HK5SvH0JMP4cxdjQH&#10;DQ4BAdBCCSB5CwtpFBGiDDwMG2BDgDgPA2IURYigTQttSThxdybmXNudc+6F0SbExH4P0foBLsFC&#10;FGI0PAqxgjWS+FoOAhAsBCRTdIngwhXCYEaKAWyEAUA6CcIMOoY1auIH4PceIlxGiEF2MobJDJKh&#10;FCYFULIVwlgTAWApI5BB/1gHoMIXIrhQCpFkPIe1jCGAFAWBg3ojATgXAdehUo0xehmD2JEggGwX&#10;BEEoIQN00iHm6FuIcR4mh40NIaAoBwFECD0HePJaSMwVA2CWHoOwYQHAGXnamr4lRBh2FyM2ZRDS&#10;yhVEGHILtOieCeEQHIWAxhuOAAUIISIngXAbAUOEaIvg8CCElYuqYCAIAdESI4RZWbUXJTUNoOAb&#10;w7jrHs0AAwCwLCAEYIsFgGwIlsJiPsUQjRACuGENNCADQLgmEWI0QoGgHIEcaP4ZwxRgAbBYDsC6&#10;AyWD9E4IYOwshkDbIIAEAwDQ8iGoncc0YtxQiOEuK0YJBAGATA2HkP4hDagTJmPIdQ3hCh+EANcc&#10;ycSGgQA2CvRIgQLO1xJc87QqBBiUFOPtIoAAGgY00IoQgFwDjyDcGQNI4x5qJRoDQJIWw+BnCoSZ&#10;xBEavj1FGJgRgrReGbWC9MOQg3igreRXIfY9h2iCDsHIaI4h3sKAKAcHIRQoBMB8DHfkrx/jZGeM&#10;IVYsBdjzUQQw8AQAkhSC+FcJwEgG4MQ0P4fo/BwjaGaJsSonRqDipkl9joYw6CCCcDsFN0h/DCFa&#10;JoRgoRbEOAkCEGQkhEh+AEPEbYbw3B5h+umj4RQsBoDWFcIvISXj+HuPASQixCC+GYl4hsJgIh+E&#10;WJAF4HtG3JH4JAPQbBfDUHNrMBAERCiNEgCwDvfcHCrEqIIUeUyCAQAyCIPgfxBAm08TMdo5BriD&#10;D+IMbzGCHAURwI8RIeUBvaZMP8bw0RjD6AmCwFCAiZq6HMr0PCb9qEDACAUK1QSEg0FqKARQmRXD&#10;EP4BYEQghAh/BNowmo/xvjPGAH0RIlMMYaLJUcQAcgvt0uSNkYYrQ6iLFD6cEgNhKJaAVk0o9+hy&#10;iFD0H0aQ4x2EOBODkJoQwO4MokrbpFSLsAkA8BEBMBUBa1IbQY4WSiIThloggDgFgIIRwQgOABCQ&#10;8BglZPwcIOQNgOocwewf4GoIoKINwL4KbmrUAlAegdIboPQPYPocAdQehwABYLiPQKYIQGTfqRAc&#10;AaYYgQQQwSQdgeqtIhjIwMAPYM4KUIC9Ae4dwbQMwMIOguoAA14D4SISwSQC7BhFQ0oWx4gToeAe&#10;6AYlIAQFifwO4OYMQB4Az1y5wboZQWq2gTKzwgYAQAoMIOQQAKAHoFrBomwcgaIYAOAQARwfQ1oB&#10;ACQEYTITYR4CJea6gV4TYRQUAWgZBL6ZoNiaAIq5wf4fYUIRgP4VoYYaghwDgF4IYR4P4NwA6pYt&#10;gfLZjZ4O4aAbwdpL4IoLYN4NoK4IT14fwYoWgUgSQT4VoC4FIHAPcNzESeolAb4ZwXQOwQQSgfKq&#10;YAAD4soQ4QIOABgAgAUUYeT8IN4Z4cMXYAIAYLzhKKgFgnId4c4bIQYPgQYbgdZ6JoIJ4MiIgJyI&#10;8DqTxAwfATaOUTbAIhoGQIwLYLIGIBAOoRIToggDIEwHQRgQ4OoBoArGQmhXIeYSgRAPgXoZwb4h&#10;wFIHoKQQ4OgMEDinYcIaoYIPoP4SIeBdAnij4A4kIP4JoHYFYAUlolIfQeYdgSwR4RDuTughgB4D&#10;gGIS4SYQABhM5W4aAYwXQfgCIFAGgFIDy6YfgeoRQPQOQYobAc4hxYYNgHIB7+p+IggEzIwQYPIM&#10;pPjLgm0WodYRIQQPTuY9QhoHAJwMgPQMgJy5oaoYYVwPwRgUAwwhgFAG4JgQIPEuRKAf4fIdgOgN&#10;YN4bYdQeZCIAgNQPwRoJAGZgInAdgcQaQPoPQQocoeSSZoJ8oQUYIFxW4f4boZ4YIQoRQSgfgBoD&#10;QO4PgQAFYDx0Ql4boZgXIPYQwS4exBwggBE3oQYRwQAT4PQNwayPkdYBAN4P4RgIQGErgnQf4aYY&#10;QWAQYR4UCPouwAQBACYQ4SSFYDDEauSr4dwOwNANIbQdk1wggIxTwNRUMoAokeYZYPQQAQ4doeqA&#10;ZJABIOQQQRwH7RcgLkRxlCVCtC1C9DFDIl8rwdIO4N4OUzUzj4C0AOwQoR7pThtDQh4aQYgWwc4A&#10;YDwIoHKQwmocQaYYAPIQISQHQKYNYNJE8ugmgaQYAVoQYSIUKoggYBYCgEISASYR4C4BdIMA6RQe&#10;YPANQL4bQdYfgAIBAB4QoRwSoFgDk+QlQf4aoYwWzxITQekxYiAE4GYJIPkyL1q9BpofASoQIO4X&#10;QZ8koho8ABYKoMYOQK4IwGjtQlcGIaQQgQoQocM/QggFYIIK4Q4OILYh0KYb4NimzQQuwAwCYFIU&#10;YTwRIBMKKJAeQcgaamwPiNprBCgOAM68sjgogcoaoYoOoQARR8IuyqoE4SQSoRYCUaI+pAwZBBIR&#10;oTYVVJIAAEQHAJjwAMwlQiYe8V4OIYLwhGYAYJgL4OAMwKQH5ZQcAOANwOAdAegfwCIDoFwSIRwQ&#10;ICBWonig4XYPQQgSk5guzOoGELwQUqNFRyriAcLJAPD0oepoIAgBIEgEAC4bQbgcAgYAwNAPoRAJ&#10;QGoEgn4ewdIbIM4NYOweJEQhgBIDITYT4SsMEOauR/YZQXgQ4RgSqhkbQmgAYI4LoNwNZUInJXQc&#10;4QAO4Ooawc0fRrIAoNwQASAIgGADpKdM8YoQgR4TYfgBQDIOYPIPoHAFIDgmwd4coagOwOgQAdIe&#10;qNwAB6YB4EIDQBYbYb7wtLoPQRoSoHAEg24n1jIZAOAPIQ9BIuwBICoE4TYTIRYB1k6ggfsWoQoP&#10;AN4ZgbsXYggAYAoLAM4PALQJAGtVAaoNgOQPRaIf4CwEoHLrAPABUWYncwoWERQT41guwDAFAHYS&#10;IRAO4BNKYtoboaAYJmQSZjFsICQD7bARAQoClKQlxAwWYUFZAV75ghoEYEoE4cYbwbURgf4DoGAI&#10;yuwNl2AnIfgUIRYPsVAaoh0v8wIJwHC5oZoXQUoQhzQfow5wABoN4PgQpsAEAybpoVoTbqIWohwF&#10;YswQ4tNCS5df1/1/+AGAImdNAXAaAdwBQLLj16pegWoT4RITIV4Yr/h+gRJ++BeAQnRp4ZIEAFoG&#10;gBoA1WYmYfgexLQOIYoa0spoIBYPTvKigC8Dqr4R4PoOAX4aYcggcz0xAJAGgEQlo3IY4PYQgRyt&#10;AiIBQCYDwqoPoGAEWF7boeqg1ngPIcQd0/blgFoHgIoL4KwKAEwEFFIgjh4eAYQXwW4UYUis4e0J&#10;SSoB7W4RoGwEgCx/QWQToRATgWIY4hwPSbIHAERm65of4XxnYSQUoXLcogaSoLwN4PQKgIBsIo6R&#10;IVYS4Q4UYXAZajwA1oYR1o08AykYgWYUYSATwVtZc5wD4GgVQSYPwlodMBwNwO4Q4e8PQAgBYOZ/&#10;4GICge8X4Oodo59/AKwQwtNUwl6RN4YPjSi8D4DDkxAS00bx2DAlBNIdQToUgV4JwLILwDSk4oR/&#10;gWd9oTdsIiAAwCQDoSaYwDIBz+Qn4VoTAQTqQZghwg4TAhSuK54docwbgVAUgUoYQZQZ4e4qAggA&#10;wBQCIFoFoEYbIZoZiU4BwDIFSFQQwCcDYngaQXgUwPgSQVAhwI8doNeRhDYaU8k9wT1sDlgBoCwP&#10;T0YGgE2L4l4ZLXgRLX8NIh4BIDgFoT4SAQYBSgYnwicTAPQWYY0hEzoBAPYRgTQGwEQCC5ocAZwX&#10;YOoQYSdZYAYBICQPIQYQ4EYAgcyUgQIeZdIGwJgMIPYMwKOYQlyr4SgQYOgXQZth0PYBICYRASAS&#10;R4+Pwtj2IYEIoSOKkPVsQBwDAR4SISYD4CcFwl0WssINQagcdoAiAKYNIPwL4JIGgoQdobwZrQAQ&#10;aoaqYEAGoJYSAPoM+C6MhXISAQAOoXwaK2IhsRwDoPoQIQAFoD9uIoyr4eQP8ELir34AABADATwU&#10;gTQClYcBN/uZ+424+5EBlM4YgWdIwUENAAYJYLYNQMgKgIO0ZDYeYc4a4NgN4PNl5oOgQPgRYS4G&#10;gEOZyaYdAcgb4dQc4cgZIaBTYgYBQCADAGwGQFQCwDBAQBewyuQwITQRATwWhYOyAR+yc0goweQd&#10;wdIZhqIboctxQh4FgGgHoFwFQEe/udM8OdYQedwggJYMQO4M4KAHYlQcQagYgQARISYdiSQluI2J&#10;APoPmJYDBDYfYe4eYagaAZgZgagbgiIDQEQFQG4GYF4CgCABglr0AZAQIQwRgdNjwiNxgAwBIA+4&#10;aV7nAewewe5xgAQIAKoM4OALgJNAIhgeArgMy2gfDcgggKqVILqVgtofofYbobgwAYpQ2voAABIC&#10;IDAH5bQDgDQCuYSr4eddoPTSu1blgBIBwMgOAPYJQHLpYo4eIcYZ6yAP4e0bQH4KoNZkII9+IYYW&#10;IUQSgUIV8NFCggYB4EoVS7aYAlhpoWoUVpoVwYOQy4ICwNgNIMYUkkCU0E2sIPusgoQboY4WIOIQ&#10;8iSjyKIQqKgFe5IhofIeIdIRwRQQoY4aYcACwEIGKBIOgDwCmux0YfYUYSQQQVe1IiICuzoSO0AB&#10;m7Am4caao8QSEbIhgKoNIQILoJIGItgeYd4dQcYcAboYvH2gIBQB4GoGwGYDIDADQCIBpSa6Z0nL&#10;eQxGgAgaoX4U4QmCAggHYKCIYMQJgn4f4ewcYL4LQNYeEbQGIIoLgQANoK2swnYaAX4Vu8gUYeYf&#10;FmFZgGAHpNgOICkcK6bh4SgQwPQXbKgiI9gI7SQNb8mbaJQOwRgUVP7FARYJgG6Vwowd4dYc4cIb&#10;obIZYabWW+YB4CwGgGQFoDQDYDniXLAiJpofYVgTIRIUYW4ZQh2qgDQOIM4LcooRlzNSYNlSwIwo&#10;QaIXYUoPoSYVJTgNQP4R00XBIok2oaAYWq4SGvglBl4QwR4SVMepQmoccwoPHyJ1fPYAAA4N4QYR&#10;gIYF4D4oYfoezVwNzWKfggYCYDoGYSYSgP4BnmmEQfIegW4WYWgGYIYKHiHWAoAeIcobAPI2Qcgd&#10;wewhwB4DQ4KBIEubItgZQWwUAQwTAV1mANwQgTYIgF2JsBW4vaP9v9396Ty/J0wL4NYc4fENJwAK&#10;IMANwLogBPHoEAIBAEHhEJhULhkNh0Lf7/fijRx/VjBacLFA8KCHOpiAcGh8jkklk0If7+fjXZ7I&#10;WCxWbSazZez6f0jAIRCoXGA1H5SKRLD4WCEno1HpELcTOW5sQCXhZlPSOJo4ElJkz8fTzXSsVKqW&#10;69dzxesmAQYEIpMhnM41FQgkVYhLSXqoPqRUz/g4mHZQRh3MUOcjVYp/RCTdbxe0KAIiFIsdzfaz&#10;wfD9hYJCIdPiCQAtD4VuVGlTRYq7UCoVrdcbqk4NCQaJ5YLhSIw7AgCuOCbDJRCMSbidTy0MMAQ3&#10;IxVN5mLAMAwDkr9eJzMRlbbvfEIIJXNhxLZG4ckf7mbjUUKgUDLardfj9m8jAwIBg6IhMMJbKoRB&#10;YFkjwdDaQTNm44KFgKBYIDcPBBB+F4QO+kiVHyPo1i2aZzn0hCNimRQ7C/BqRoifpjlsUxIE4VjK&#10;r0koIkwVhQg0AyjH6fR4kaPo9GIa5xoWBwIAofx9HkeiahcIotEGNosNzDqDnydJqC0qR9oUJ6pD&#10;GqslSvLEsoWW5QkYS5WmEhYLhGGY+j4OQPAmBssn0d5yjoOg5HAdZ7oWCoQBoSJHj8BjnS0g58HS&#10;bAywOeJ7vaAD6DuMwoh3P4AHwep3loVJRlsX5jnYsiSAgCYLhiG4fCYJgkBGDYKtxDp+nwRg9jiY&#10;RrHKhAojSPwwiSGk/n2OwwCmbB3ISFQeCoQw7C8AVHoSf5pGEWJEkoUB5nxRCEBGGAej0Oo3gqBs&#10;Xw6eJymwOY7j24MooUEAYCMRpAjYAskywehvmSLQ3kKhQBC6ORCCqIAWUeeZ3HOWJUFKXRiGWeB6&#10;Tqh4A08DQahwH4mieJQOAoB14IUfp8ncQQ5jqZ5xHWhYJAmCx7Hodx8HyfgdCgMo8DEJtHnebpkD&#10;GOJDH4hQt50K4g3/ZJ/m4Z5gkORZKHWekLJKBA6EQSAfBUDThn6WZPkeTpYGEf0UISAw3EERoiBg&#10;D9koOUJGjsVpgmwhAHgyFJJEoRIIv1LJ/1WUBHkIWJhmkDIThmP4+DyDAHW9LRsmWWxAkOTR6H5a&#10;iDgoD4UkAP5AA8CgE7QAB5nEZ4yDiQB7n3r4rjWQQtiOGHP9grCI6/2Pa9t2/cdz3Xd953vfd+pC&#10;VHwPQ0C0ax1Z4hYBAOKIwDaL4oB9ZHgIOeJxmcMw19MhYBgQPZFEsG4Sgp6iHH2ex4lKTxJlkXRl&#10;eS74DNcJwqC8LYoiFP3ypMchoFyGoPwlSFAGDgIUR4QgWgdSyPZgQkRFCDGONYch33ugNDEG4PQT&#10;QeArO+O8bYxgxh1EQ5MAACQOAyFMJYQD+iDn9GUHcQAih3tMIWCoGwSw9B2DEOQZouxBiLEwPV+B&#10;CQFgTA+HoQAfjPGgSw8IVwnRHikFsMhrztCjgBAEAMHITQwQ6CcbhjRCh5DsHMKMTYkReDHGuZYp&#10;IAgCAHCQFQMoYwtBGbwUcfwhA3hbGUN8spBwdhSDOHcMAS0/j/GaLwVojxOCnHkPZc5oQOAsB2II&#10;PQcQKHMJIOYa4yA9CDEYO6GkA0ChsQQEBBaySVCKDyGhG5rCDgiBuE0SAewytoH+MgWwpRHCbFUZ&#10;UhgGQNgbHWOcczk2vh7EkKcG4IAFlIHgOYbIfQ9h+HCO1hhDwGgbBWJVvoEAEQsQ6PseA3AvBeDl&#10;H8hAVg1h/C4EcGb+55ElGULQTohBNCxIcBYEIMRBCBDwBoCDnksDeGaLoPIhhKuna+DEIIVA8hvC&#10;8Ah6afx7DnGuGYOAeR5KHIQdoQZ3QXpZHUN4aYixGiNGyONYBwwBgFAUfIJQXwthXAsA4A5ckfjq&#10;DmG0Mw4R3qICeGcPgYwlg2T+PkOgXQqjaHiQkHLMA8szc+YQWYhBHibHq01dALgdB+DwHOTMd0sD&#10;/GmL4VZdxSNeIOQUHwTwyBwDCE0giyR5DdGOFwOIhyEgBAIGkPgjQkg1BClkcI1BjiLEgJQ4A834&#10;gJAcEAJQUamBOAeAqshCh1jgGiHszY6B5SRIcBEEYNhMiLD2AiuqWB5DlGgGVWs2SDhiDuIsKAOw&#10;TqPG+NEYIhBECSHWPW0RBwHAUAyAEeo6lDRsAAFgNwgwtBEpGcMfg+B4CKD6HYZA2R0EIAQBEDgf&#10;RAiBBaCCJiyRPiLDoK8YY2iEAUBADYSgkQ+AKjCcMfygQ1hgDSOUez8AOAocJNQC4DQCJaJSMkWw&#10;oxCiZFaQ4C4IQVh5D0HsEQFwGLJHgN4LQZw6MLfgFEMwfAwhMqRPN2Ds8UYrxZi3F2L8YYxxksof&#10;olBABvF0yIh4AgDBMC4GoMgVAhUVeAiMPQqBfDUIWBwFoPxGCADjZjIjwB8jzHUIwQIfBkjau6Qw&#10;AYIgTgnAaAiO44huDWHfcIkgIAXA8DuHENQGwJ4ZxgM4XAoRACWweQcAYCwKiLEiJMEgFgFJKHsO&#10;8cwhg/h5GkOAd5DgPAkBTQMAQ3RtDXHqPlyhCXugQD0IURYNQSgXNCPYcYXwuhuHePsftLwJiUFK&#10;J8DYCAADjMIH2A0oquVtBWDcJgfQ8hjAUAKipuxcCFEYJkeI+bmEIMwB4PLhQYAiAwd8fw+x8QpE&#10;KKoXo0bRgXA6B4DAEh0ZmHTmkkmIg9hgCYDe+5DRwjZGgLYWwuBsjcG6N4cY6a+gBA/pIFQLAXhK&#10;4IB8C4Dzhj2D0GMMI1E6KzDMHvEoN0sjKFyKSIAqtmEMQIBAFQJAPj0HeOkbo4sukPBMDgJghw8B&#10;lAKqkkY4beB5EGI2UZCoKhiDfBkHcHEskqEQHYMoxhtDtIQCwIAVxDByC2n8fwxBZCiEiJ8V3GyF&#10;glBmEAPgZwnhtDcHUeQ+H4L6ESv0FJchzDaGUH4P4ix1aZPcGEO4glGgqSyO4bQxAwB0EUQnHgbx&#10;AiPCGC+BWM55DjLoHAPgkbhslA8C4Qggw8gcPxE0V4mRDigF0NQKAXAyBdCeEI2+70OjlGqMEONg&#10;ZgEIDkIgToQAVXnO+Okbwz3MiGHLstR4CgIgYDP18IAMwS+kIXAwcQcA1BsHQYshAMgjheEAGsKi&#10;WR9jqGoFcMgen4RYC+HMQoUwfc+S0NAYArlnigq2QzNgOj/h4nA7UfonuWC1GgOoKwYw0hXCMDh2&#10;o3BihXg5BEhPiEABACgEg/mtAYgPM6EGrDhhrxBGh4NNFHgHi0A3A5A7AaAUANowrdhgBABChJjr&#10;PGiFADg2ofgipUksHrhcHtBLNOAFg9tAAbtBqyhvLeBABCBIQJNNgKAPATg+A8A6hQhFA6BnhwB4&#10;CEAdAngzA8AxgmElB2hvhnA4g7BBgJASgbA4A4A2AQALE1nPh/h7hEg6g3BihtN+C9mXhFGZMpks&#10;hKhAA1BchnIJiFANgTAZJqKAgItaE/hdBThJBLhUheD2CGAHANASg9g9g9AUgOgJufh3BuAtg0A6&#10;h6vVgAAtg3hDArghmhPDEGsVRPxRRRxSRSxTRTp5B/hZBOBDhOBZBkCSAAgBgDgmguA1gwgpAfiQ&#10;viHPh5hyhrg3g6g+h2ObgAIsgrA0A+AuAkJ4ngNrh7BMhFA/Bbstt+gVgbAgAxAuguAQM5ACgBqK&#10;h6B5B4BqBmhhBTBShVhwLlCHAJAMATA4KwtpgMsVm9B7hIg/g7BfBpBwiEHBAdBHhEA8AFJxCsNr&#10;h6BKhCg+hdhnBuiERZACAZgegjAvAsgrAMgKgIADiQh5B4h4BlBfhYhSBWBah3B5h8iFgPAXghl2&#10;A3gDw3CTh9g+gzgtBohzh8osACCphPgMh6hphAhFGlDFF8AWAcAlQhAxgHRviGh/hqBihbBFBJBO&#10;h4B7n4AEgIALg1g5g9AfAXrCjQh/hfBUhLBJhTBch+naANnBgzgxAvASgQANAFgEgDh7xxBthrho&#10;hRBPBNBtPciFgDAIAOhGhHhGAPgJqCCkh9h8h7h5h6rZCDgGEdgDDbklB6hyhpAyg3g/GmFEF7BN&#10;ghgWtSEOhxhphgg8BBhIFpLmAFgKAOAuAvAwgdgZNJgHAGTFB7h0hxhuhVBTBRBgBmG3iFxZIABI&#10;RmGziTSnBZhEhJhPDFNmiDseAFgoguSaAnggF3kGkfhxA0gxg2h1h8mvglAwg6g0AogeomuoBRBJ&#10;hQBYSqtNgTgaghg8g5A1gJADh4g3Avg0BwSTiEAbAmAxA9gzAoReCHB/hwhphhjNhINlohiFAGgM&#10;gSvIhAAQwvxQB/BahQBGhMr2CEAFAJAQhJhLhHgKgEyYRUHah5hzhsA3A4A7psIrCGALgRQ8g+A5&#10;nOQwEGh8h6B2BthyB5gVgUAQ0CklBZBOxWhYhjiEACAHgQhOhOBHAIyNjvh9rkg+g6A5lYqns+AD&#10;AEgdAgAlgogngigJAFqciEGOBkhjBfhbBYhcBwh2QkiGqXgFAkgsAwgwAogjTJviB90eQygzhvB2&#10;JIs/ARBHBIBFgMgGrMnZB/heBThJhJBUBeCEKYAKkvBMAQm7ksvyBXBFhLBRFpNNgRgYgeg9g6g4&#10;KxncUeByUfgBgTgQrjnYiIiJhGg/BWBhMlCDptgYBNhKhBNhkGh6h2Bvg8A6A8Bwh3JswDAGggAi&#10;AnAnvQgGACIWB9B6hfBfhdBdhcBfBzh3rHCGgCgDgGAqgyg2gqAiAcPRiFB/jdhcofhMh5h9TniE&#10;gJAPgXBCpLANgItCjvm9BUhKhBmDBnCEAIJJhJBIBCgIADUiEPBumjBCTlh2pICFwfATg9g+g/gR&#10;gLADBJA/A5heBox+iDgJgUAfBPQi2GkPB/BrBqBpgQATAVgFADsDnYh3hxBog4g6hA1lH4ArA2BB&#10;guAjLplkhUL6BTBehpCHMAgaHDA7ANQ+Ofh+h9haBRhIz2BhISDLgIANg4A7A7AcAWUhkOhuBkha&#10;A7BDBNB+GvgBA8hIBQgcgROEUUCjxQ26W728W829W9xThnBdBSBAhKBVUYiHMeAogwg3AugnCBiC&#10;nfBdhThIhKBTheorAEAHgNBBBEhFAUANAHHfBnheBTBA1JFECCgdglxMgxArLVCjB7B5BzhKhDhE&#10;BiBrBviIiGSrgLA1g6A+AfAXEGH9hthlhbg+BDBMB7y0K2jtBADugYklMFBQhEsHW1gACCgBAlAt&#10;g2AxApgiSliSLOBhA/BDhIh4WKToAEAIKsBKAWAN3PCsBMo9Bao+q2gfgigkhqhkhfh2KOjGSigl&#10;g7g5gwgHgD1GSmSnBbBEkSB8AEAJUXA/gdgWAPDvh1huhmA6A9BDB3yqkLgbAiz5g0V+YCiFB7h2&#10;hxnMg+hrhxKWiEgsl7AszQMZh/hbBQhHMHBgkUADgIARBNhPBIAIWajhh/h9B4A+A4g3Bphx05AA&#10;AGgKgQg/hCBAgTAMiiiSLqhOBIBBhZhhBporAVgfgqhCg5gu0TiHBshkhc3xhNtdThK/AagigpXt&#10;AqgIWZikiIhghWBLhGhRhcCERZgHA/BGBKAYgP4qSwG9BkBbhThHBNONNNgAATAaAgg8g5g2AJj8&#10;iDh/BFCPhiBs4VpuAfG+g6JwkGhsBlBcBDhHBOh3h7SUCGgLgSgYwgg6jPwGCkB1hvBoA8g+hBB1&#10;B5n4AaglgwSZgpW+HbwxB1g5A2g3huh1B6CTkxgZA/A+A6RHZaxRB6B1hsg3A1A7h2QJiDgcAmgx&#10;A8gy0CEGh/BaBPBGBNhYBiEUI3ADNUg+gokFOYCR0dh4BXhThNhXBbhiuxNNosABgZgjgsZyAqgC&#10;zKUDB9BLBBA6hcBmhvjGAbglgvA8gzAp57CkuSBmg9A+hDGlpIyVgsBAg3gtYyY60EhZBDhJBPB6&#10;TwCFgRFr1Tltlu5iiHhzhthkA6g8BELQj2gAgkgvg5A0gpgfxQB9iKBAhVhg2lCDgDAFAHAzA5g/&#10;gjNRCTlJB0hUhQhMhahghmtWUYq/ADAhgpgxg1AsAj1qMiCIhouoBEhIhQmmUHCEgPAWgdg9ZKAN&#10;Uyi5ByBrBig9BAhGSqI2AAjsg1juDvEO2HhgBDGkmltdiDgJAOASu2BAsLs6B/hXX4BQBahliEVx&#10;gNhKBPBLALgEWVJ5iUh+hSBIg+hVhf1dAATAAOhIBJBGgOP3m0BbBQBFBMBXBiCSS1AZBA5pQv4g&#10;ElCVB9BeBWBNBMBUBdpkS/gEgGrKA1AqAkgcyN6UCGh/EY1fg5BdsdTIANAWhOBLBC1g6b0DXb71&#10;b273b374b4isBzvTg2g9hGibYlgOATAQgBB2BpYVDiADgngvg2Aw56btnPh+B6h2hAA8A5R+NHiF&#10;ANAUgeBHligEyCnYB+oGZpg3BqhyDhbJAPgYBHhFg/Q+bjijrqh43Yg/hehnhvCHACPeA5g+hCOe&#10;vCik7khpBrhtAYAWxPCTh0Bthmg/BBhEh0DKCEALASAahGhDA9AH5Rr8B7B1qeg2huh1vmAAASgb&#10;glBDA8AzyN2VB/he1IBIhT1KGwA2bBAjAY3gCks71PhWhhiTtegmA8g7Sk3vCkV2hkheB4gHte3O&#10;ElBPhEg5BXhihubQV7BJbbAMnEikBxBpBgoYBGohCEgegpA0g6gwAksYhvhnhfg9hDBH6XyHghgs&#10;5lAsgiElM7BRM8hWSHgBmwhABIPBgOCkB83Xg8A4A4huh2cuAMASgchIJWSCCk6/BjhABDhILlTH&#10;16gNgSgwAyAyvggUCThnq0BFBLhStMlEAXgiAshAg3As8EiSh/BjBahSkSBVxLiEgSAZAfg/M3tK&#10;CF3IA+3JtvM+AF7RBMhH32w+kGhvdKhDBEBK5mjriGrigNguAxg1gi4IcNCGBxBrBkhFhHBIhw5m&#10;rvAIAPBFBHhEgQZLb5Fkh9hHg8A2BfhrBziEAaAcAchpBlBj782KgQAXhB19KBncB2ByBvh/AGgL&#10;gLLLiTh7YShDBBhABpBvGSCDgCm4zBhIgQAKeBi5U/B0A3AzL+h6LmAdsRA7sSjvhthoBfhGNkhz&#10;pHiHAWgfApg9g3guLMeKAAIPhYg5vXCGgCAoAxqJAmgf6FCTB2BwBqBChDhEhuhz0tgAAFAJgQBE&#10;BFhD+qJnkO0EhYhDBIhOv0iFgQgXAdg/ZJ5LcVMZBzBvhtAFC0KB4RCGB3hyBsBBBBhC/EfFRDgU&#10;BHBFhCwv/VCTh5JOA3qNh2lpiEAmgxuWgngdDv63BYhHBJBRjrbIq2gBgcAkgtg7g0AqeKBr5TDe&#10;hOfnNvgPAwg0A4AfAZgSd0B/5cBiBEBHBJ8leFgAAFgLATBIBHhCsC0zjQwbhgBCBDhJiAOx7PsA&#10;QWDBMOCY+H8/iMLg2DQZlrVQoNMq2DAEBgc6IVKD0VBeIyOSSWTSeSP19vduN9zicTCKUSR/v9eK&#10;pLJVTrp+v5/wYlmE7GYojwAzOkUmCrRPIhNLBjUoABwTjM/Hw8hgHgapV1/v5irdSI9NK19T6TiU&#10;YkA0mcviQNBOkP59vhXJ9HKJaMiIgICFw3oArEEXV3DYfEYmaTXFY3HY/IZHJZPKZXLZfMZnNZvO&#10;Z2pP13Nwvmg7PJ8PwAA4SJ9JHJJoJAM5vOqSRoDEstmoyFQhALPSZyNJgnNAo17wSRgEeFAxnMwk&#10;4B0fPOBnLk4oBKv2RlU1oEukcY5J8vJzn47HZruZ4ycCgwJHA8oEei0P4Z/sVYJ1FJ9aB8ThcKcA&#10;heFgUAgBYDoMex4nWYxhl6UJQlSeJ8u0goBgQBo+EOSYZhGCTJG8ZhcDqQZLH2n6DDgQxNiEFiRM&#10;Sep0GqMY0Dyex/IMAo2EARojBkEDFGoYBVD2RxSRQkwAhUGwlj8PQygUATpN+rp8HOMIuDOdp9Ii&#10;IArDWOIuCPKbDn2eQ/DmN5oHAdqDB6KI0DqMIlM8eJ0G0ShLlQIQqC4GwWBE6KIn+upjl8WhMFAU&#10;54Hq5AAAmD4XkWRI/goBQCMgfx8kiP45l6aJxIMCoTh4TJFDsAkyMOVpLkEUJbmYgwMBIHBIEWPQ&#10;FAGxp3HMbxJkcRBmm0dCTgCAQBhCFAXiIIYhhGDgKIMfh6ncXBcFsY5mGofi0IKCoPBaQRCj4DYH&#10;gSxx/GGWJREmUJXtPJCDBMGghD4Oo3AgBLfJMZBZk5FZZOS7pKPADrKnWcJrEYRZFGucR3WLYwMB&#10;AE4d4sGoWhKgx6HYcZgGCYRjmbbaeoMAQDAUNo9EOIYZBDKmYZigxVkuQJRluZqDCtHYPHsaJJFA&#10;V6zpKCgQBgQI/jsDoJgYzZ5nQbo+D4PZzn2CAqiqKgehyGwMAmByDHweh3meZZjFIUZTHGdh5oMA&#10;YCgSL44D8KAehWyRuGMWA5EQTyDAIBQIkKR5LBSDIFskeR0m+RJDkIaZvHXJIXB6J47jcLwGgPTC&#10;Rn+fp7kkQA7U+cLa2MEgYB2LApCgGIXhLziDHkdp0QaXRTlMWR3nxLiC5OBIzjqQgkhvjTImgX5W&#10;kUSxRHofN4oKEIXh4QA9DoCN9MUc5xG2ZRjmQch2HkmskAD8wLA+EwcBoGQO68xR2nCag6jyPh9g&#10;aD4qimKgdBuGYFAHgKIMPUeA6xljIGE2gVA6h5j5b+AgBwbg+CFCAC4+pkRlC1E+IQTIryDAGAiB&#10;4SQkhHAaK2ZIdQ3xpiIESIobh6kkg6CW3IMgUAEADX2REco2RnCMEeI8bsMEkgCAEBwEYK2LA7Bi&#10;Cll5BR4DoG+MFkAyRoDXJ6khC4DQ7iCEaDgFAGDHD/G8NEYQgBCCPHgPlHBI1vgoD2H0PwIgLtNJ&#10;MOwa4wAxB3EcSQJAXQ5BqCqEBmJKhWifEaKMWgyQWg8CSFcJgRAUAnBEqkgw/RwDYGuLUWApxdjH&#10;Gmt16ILghiHEGG4BT5jPCqEoH8UguhnwfASAlTRp5QEGKoDMPgeg7gaAiAgy4/xrjKF6JIS4nRyj&#10;tHqScAYAwCAxBys0IQPAJALK4QUdo5Rui1m0NYbw5TGEGBgD8Koew5BcAPKhmU6TFvQnVO2d0754&#10;TxnlPOek9TOD/HoHgMgZRrDrmSAABAjhRipAuPscYjRCiDGcN0dJtQBgGCcF4NoXwoA+VSqqe7nh&#10;YicP2LMY70AAgEAMGAwIUAfgsowZcXwpxJCQFOLwiIAQFiAEmJYGQHgImVG4McWQcxDicnYSMBYE&#10;QNB2D+IMGIIgKlIHANEYAfhDiRHgPZCpGQHgSAmAkAzsR9D3HoO4eI9CSAEASA4MIbg8hNB23cyg&#10;whWiWEYKEXBIwHiRFMJ4EIDACmKH0PYdQcAxBkHIPYACFwIRnEqCsDZEDEjyHKNYOgeBBDoHjYQv&#10;oLAchKDuHMMRW3Yz2AAPEbgxY/CJJGAMoQhyigoMcPwSgfg4C6GgqEgoWg4CFCwEIFpmx9DyHWIo&#10;QgfBlDYHOX4AwGQNgdBtcsBAAR7DFGCMYco6x2RXIMAkCAFw6h8EGDQE0YDIj8HuO8O4bAyjbHW7&#10;0AAMgjhdEAGsKpjxiKsEUq8gwLUvCDnLDkxw+h8DwLuJsVovBjD5H3VUyQDH0B6D6IAFgHy5GKK+&#10;MUWgpBJCfFaPcfk7ATg1CGHgOIammV7JmOcbAxA4B3EUPdeIOgoBlDwGIJpmB8D1HYKMSokhcDHG&#10;lgeNZkwCAIAWFwNYeAog+BfOi0GSykjMg0IKDpBsXBlDuGEJIwhYChEoKIWSFJ2AXBGDMPs5APAU&#10;sYZMfg+R3iJDwHgZI3RzkkAUA0CADgFy+IKPsfI9h3DvfGclt4TAuhsDEFEIKgjJDBFUJURopBck&#10;GAYBMEQkRMCQAqggyt4xyiQEYIoZA0xvzsWMC8IIUg+BsnMAS/hBR5jqHAIIP4exsjlbbEMAoFQL&#10;AT1XjUeQ8B52WL6AQA4Wg1h5N4DJKRkR+j4E4IwQIshijVJIAkB4HBFCSEeB8COmCujxHON0Twnx&#10;QDIGcNQe4+sEEzAPnMHAPgkBaC2FMDMASkD2HeOMQYew/DVHIm0kYDargLq0QavtXx5ViJGX4A4W&#10;w2B6CmEEGOyTJCvEyIQT4tRlKiBEDMSIjA/gMs+ZJp43RDwsGoN5YlDgfBRDCG8LoTQC6IIiPU8g&#10;nxIiRF6MyK03zJgHAWBCs4eglA5tYY0f43RnjBEKIoSg7B63qIOB0E0cBARyjoTMfQ6AxBXDNdUi&#10;IGgXBCEoIIOGqjPD/GQLUUYjBOFmH6khY4BgKAUAlxIAA/h3XU3Rj9WQJgZPVl2BJc6VBNiFDgLM&#10;ZI3iDAlBoEkJQLgDiZFCLIfDJSRgcBRmIPQeAMgQ24ZUdzixOCTEiMUaQ3qgmQBGDIIIfA6BraZN&#10;XJhnXyez9t7f3Hufde794lQTwiQ6CwGKNogwZw+iTCWDUD49B2jjES0gaI4B2ElAEAflgbQvBOB9&#10;zI394h3iFDwHMZo3/pkjA2CsHoihAByc0rozRYw9CqF+NQiICALCQEuJEEQE3EGUH6HyHgDoDMDG&#10;G6HeUcJOAiA4BYEOEOD8hMzwJGc+EcD8DqGAGmtoMgAUAeAsDEDaDqCMBsBOMwFkX+E4FkL4IiAi&#10;EmFQE6A+UuMUv+G6DQDADiHcRwAuBMBsDQMGGSGGGEHEHWPWJGAcW+CCCICEBuBaBOiISmHEGoGI&#10;D+EOEkHagaBWBuCWDwDos6c29wHCImDaIstODIDwESCcB0BMMaH8HsEODoDeGOG4HSAGAWAqDkDe&#10;DQHKGuGaGgGyHAJKAIAYCCCMCIB8BuBoATC4KSH0FAEUECFcGIGmMecCAwDcDsD6B0BWYMMoHwsc&#10;DeDKDSHOHuIi8aDAD8DSCkMeFsE+EUEwFeGIIMCuDODsAmH6HKGKGMGfAOIKI0BYBkBsCGCKCO87&#10;AgJKc8G6GkGQEyE6FCGyHCHQ54MMfMYmBUDkDqDuBQA4Ag6MH6GQFuFOEaE2FUQoJKBKBmCAD2Do&#10;Dcmm5CJQH4HmHODiDcDgHCHbFCIKAkA+BghIEEAcxIMwH+H4GeGIF2FAFIFSHAHOHc9SKUACAkA0&#10;BKDMDWDSB0BaBG9694NCGODIDkEONQAAA2BSCAEiESDkK4H8F8FWE4EuFMFqy8JIAuBEBkD/AoA4&#10;mmMgc8FmFBG/FaMkiIAQCsDSDiCsCKBw1UpSMcF+FSEoEeFKF0IMAXHu/wEmAu8GMuHyHoHUEkEO&#10;EKGG1AJKWMB+CkDIDgC8CY+4IMY6GyEcUmGo+kMk3WAmokDirUMKMuz4HCD0DqDwcin+d8AICsDO&#10;DyC4CSBqKUH+G4GgGCEUEaEyspL4MeAcVmDoDsDmBgBIA2JKH8H0FCEgECFbAsMkAM2oC4DYDqbr&#10;LoMsFcEwEGFAFsGWIOaMEkEaEEAbH6Msz4HGEOECEEGiG+oaJIbeCebkDEbrKM7uH0GQF8FuFGFO&#10;FWHIHWz+MUACfQBWDSDaDSBmBNEyMaG7MQEMEUEmHWHo6hHsA4BK6oBGAwzOKkEayqGCGu38IKAK&#10;AkEmE8E2A+AfNqMuHcHAGgDkDwEGHcIGMiACBGdSDqDgDaA08EZkH4D+DSC0GeHKHwIMBiCMC4ve&#10;CkGEFiFGwuFgROnYluD+D6D0AvH5H8H4HwGGF2FoFEFKFVOeHxIUJmWMAGBgB6CSDeDODCAkr1It&#10;H9GfR9SDSFSHSJSLSMMyF6FO5uFOF6IMvaDkvgkEIKHuHgHMEMKu+i/K4SAMCaC6DWDG4e1WIMHd&#10;CcGYHKACCKByBXOKMMHgHIGwwYD+36HuAuLUEEKwAyl6M8FCEaDwFaGCGs3+EGEuEqBeA3GyMsH8&#10;E6EMDsFiGQG0aKBKAOHcHKHKHk2AIMBAlE+eDcATLMAAbEHaFaFIFCFqF6GGec3TRmACBcByCKDI&#10;DCC8BBRKM2F4FOEgEkFOF8JIDYEEEwCMBgA0MUGlSSD4EiFOMkBKBaB6DVE6BGAtUQAAHMGuGTKY&#10;GuDSDWC65A/c9yHWGsF+DGDwEeJIB8CmDQDmC+CVTYJQHiHIGoDcDmD4HeHu74MSAkAyBIDCDQDO&#10;B+BjBEJOH6H6G2GqGUE8E4E6GqHANoK6ACBCswDhDsBCAvWiMqH2xsDmDUDKHAHeqqAmBGByE0Ee&#10;DzPyK6H4HoD+DkDYGeHAYgMcAM5+CiCuDACoCaCEAPW5YAGkGMGAFyGAGGGaGaGdQEJOAuA6BICM&#10;CWCcCYCMCAATHWMQHUG6GasiECjSJKBGBiB+ECD0DmAc8+MMH4EwEEDoFsGY8Ub+AWD0EQEgBwBM&#10;RenuH8HuGOF0F0F2GI9MGoGwH3XqIyAEBEBOBYB0B/aQCIB0QPafSOnpE2HIDeDIDUHPQmAWaKEg&#10;EmEgAuAWX2H8GCFeE+EoFCFijUJKAkA8BcEMEID2A0XyJLRQFyF0F+BqCACGAkAU9kIiH6Hsk2FG&#10;FcFmFyHgw0MOP8BeC+DIDSBoBPWEM0GUFmE8EIE2FgIyAOAeEIEcEoBaA6AeM2H2HsHaEiEMEGGE&#10;9OJMAICyDaD4CwCKBlKMJWHgFaFOwwFgF+gcMOAGBiB2CKC8C+CzPQpyM6GyGSFsD6EQEw8qIjDk&#10;AoESEcEmBMcOJOHEOED2EIEiHiNOMwAOAYAqDeD2D+B4BWA8JJfXfaFEFgFoF4HtI6MMBNfqDEDE&#10;DGBUA+WiM0FyFEEaEqFYGCbcAaA0EkEqEgA6AhGHLqHeHIESEEEGGezgJIWOASDMDyEGCUBtDQJm&#10;H4H0HmGOF3boGGGKGoGuG47eSSAIBMBWBaB0CACQCWCGBvZvTEMOH1KuDwDcDWG4HZfkIiAoA6BO&#10;D4D8D+6sMUF4FNVwFRV2JGZ2EEC5WAM8G8GmGOE+3EGiG4ziMMPaAkCYCgCwC0CmCNjUnSH6HoHC&#10;DGbkHcwPF0CfDGDGCcByAAc8GK7UEaE0FdhO/MKqD8D28488t4QUGMF+FyF6GEGMGiGvbOJOAEBM&#10;BeBoCcCiCsB8BlijcSMm9rmbmhmjmlmnmoyYGyGKFeDsESE+RQBUnEEMDmC61W+YoOEIEEGaoYoc&#10;AONwN0CoCCX2HYHAGmD8EEEQHMbaDBNICeB+BhXWKkG+GkGAEyFSGKDeDqDnGEZgFfNUE/NaOSC4&#10;DkEMCsCArYMqH8E+EODuFeGOGyAiBIByEODUCKD4D6ES6djpF0CSC8DiDOCmCA7sc6H+Hu1aY+ZE&#10;GSGOmQ6hZea4BqBgBoBuBGA6Auhxn8MkGwGKFiDyEUE7i8IMBCBgCGuCDYAaANZwJmHqfiD+DwD0&#10;G0HS1qMmAUAkA2DwD6ECBhWeIMfIfNqKnsH+HmHAC0C6DcHq75eiA5gQEUqU6uKRH+HwE0EUD4Fr&#10;UeMqoeATL+DqCwCIBoyVdWq6GiGUGQZAF+HGHXq+VkBABQB/s0BmBYBMAK7MM2c+ESDyDeGKGw5S&#10;AAI0AODMDuEKCXbaMOGIFiE2EcE8Fmw2MmfMAEBmCKCqDqDOCyASALjWMWHsHsHqHmHcHOGYGgGw&#10;pCAYBwB6BqmoAQAOq2MsK+GWF2FSEWEwFPgoBMBqCED2DmDaAiVyMeGcFuFEEAEuFYJInEDXnCCO&#10;nSK/duHsxYIKG0GwGsBABKBTqqACAQASUuhxmqyYH/jaTQDQGiHCHkAAAOAiEPVwsVewIKJqH4XV&#10;Q4aCaGJIAsBCBiD8D6DozKIgzSFQE4EcFQFuGQA+BcCAEADyDXvPdqJGbGHUGMGNbuGIGGNMNqWS&#10;BeBsBuBuBkBYBKq3qsMyRkF8RqEg74ACCOC4DgDWMGM8vEHcESScGSGyHMJJkkDuEAETihbeJMH+&#10;HgHSHIGOGSGSGQGSGVUuUcAEAKAQBmBsfWBsByWeArqIZic8FcE2ESFCL2egBCBkCKEQD4DXachy&#10;vGHEDyDmDuG86dJcA8BKCKCJaYCCB3vQt6HUGLFsFqFyF4HMHVZaJLA0A7gCEGsUQ/GIHiHUHIGH&#10;bue+GTaGL6BOBeBnyGBwBaBMBAAJwMM6GuGGFYDwEWFEXiACCwDcECC0CIBgM9NuEGD+EAGqHCck&#10;JGAOAgAyEKESEbgXr2JmH8H6vEHvRj3GGsG0G2kjCWWMAQAUUvpgMoHAGkGGEKEWEiHSHiH0AoA8&#10;BOjeIajmMeHRqODfqUHvqaAB0KCOEWD+DWANrY2UH2H0GwGkGV0+GMGuJcJIQwAoBya4ByB2B6Aq&#10;AdiAnUHEGaFwDeEEEtqaL8DqEQE2B6BQwjwuH8GEFkFAEmFAy68sIi8wBoKwDsl55NH93IHr3MHM&#10;G6GsGyHEHSAeW+BiBYBHwIAXKLwPJtSB6x636567696+JKHWRCDgDmEEHmO0AsBKBuEmESD3acJK&#10;HmHYHCEaEIoUNm+oAMCiDADcCSBdekEOEZ6dCEsKAQAeDSDsD8CMBoeMMeUIwOALs+nSGiF4FKD8&#10;EkFSehxcCGEWEEDcAR3lG0H2EMDqDIGSG4HeAeA+BqE6EmD6G3tkEGEgE8HsH0SQAJckEF28BYpx&#10;cSH0HeHADYDYDoHQHnPGAGXoCeDaDOC2exZIIMHiHSHCEoWAGSGuHK2mAWAaBWBiBsA/YmIMPGHU&#10;GI3I19MdCHJeECEIEIId3DSEH8EgD0DQF8GptQIMAzxADoDyDgBKAwIAEQBA4JBH2+XurU6i1Sum&#10;a/X8/4IBAMCA+JRUMBQIYK/HwyZA53U7IhBYIAgKCDUeUQRhoIpNMZlM5pNZtN5o/1+qUqj1Kupi&#10;BwUFjWeTuPhcJQEAZk/36+2cv1gikwpXu+n9BQEBAsGg4NxoMwMA4K22mzGy33I+X2/ZkAQEQCkZ&#10;TeXiWA6ZOL1e75OX+yFupFq0XccDaagmDALfZq83Q1zWbDw8H1EoGDQ2ME0lUCC6XjNBodFo9Jpd&#10;Np5w/34mkKdloym5AwIa0AjiOMhBMX/TmArk+llIs3y/ctBQuIxmfDuamUs0+pFoxN3BACJhsSkE&#10;eDKCgIAtR39C+nq6DiZTS43pboGBwiHUklEiGQaBPBNXs7XGgD6emw5HimILhMGpFkGPQIASsj6w&#10;U0Z9nqdQ9jkORsHOeSTAGKw1D0LYkBqvJZE6Q5OliY7iq2IQnC6MAsiXA4DJufB6ncVxQEwVhdmS&#10;fiIpiD4XiGRhAjeA7vQXIiankc5sDgN48HYfCsoGCYPBcRpFkCCUESKkx4nMbY7jwPJzMomIRhoI&#10;xCjyNYFAKvMsyyb5omESpSlqNY6D8EILAW1B/n0d47sibB0nmggBgUC5GEmSARgrPU20dR6mlmTp&#10;FE2WJioIAoGhATpREkCEEt0fhgFiUZKlCWLhyegoNhQGY/j4PIMAdF1IVrW1bpm3bi1xXle19X9g&#10;WDYVh2JYrGH2eBxjaNw4zCfQBAaDpLkwRz5AOmkYnIQ4/D4aRxHcmQBAOB7PHieZ7x2FIej2PY11&#10;kBVjNKxxsjeOEmHs9QAACAYDjGOhBicHYUNQeh0GoMw0j09IAA+GolEmPo0IGfxZE4RROFkYyYhQ&#10;HInzOMbF3i0pclGRpKlWYKaAuDwSCQJIlAkBVQHachuluXRdnWeN0JMGQfieMwxCuDQIgYmkGneW&#10;RVFEUxZF8ttdoHjmPDzkGRNEcBnl2OxBEofDiJiBQIAqIgjCSEYNgmgx7HcXJalubZyHUmILSkNw&#10;5jUFwQg0nKnmWYBbEwTxQnYeZ+JiBgLBORxHkIDAG2vq6+wac44DMNZx8MmIBAMBIbB4IYcheEqC&#10;n8fRlGGXxjmca9VNkBoLDGM41iSHoYKXNiYnAbBlE0ShNGocW5piAYEDsQxJB4FIMclYSnHwRw+D&#10;gYJqnM6nODeQRIiEFwN+b7/wSIWxQkWTBWmGggki+Oo0imHqbH8XxWE44BaKwmQHgeCB4nieCYlw&#10;AWGcOwfAjA5BUAQALuXwk1H+P4VYmBCijFuMskwAQahJC4HoNAVS8K1HSN4Zi7BEjqHqPkkwAgmB&#10;hDmGYKL74FmkG8M0XQeRDCVHuPs4oBgHAZEKIsRYJwJD4DMF4M46B7luLgD8KgZw4hcCQ7g0A/h9&#10;i5FUZsUwuX/lwDKHkRgTAcAkWKP4YgthWgUBeEYFAGwHmpH2JkQweRajJG1CcIgWg1huCwEVW44B&#10;oi/D4IISY8h9uHIKAQLwcxAhUB+C2F6whYCaEIJ415MQmhjDyGUJ4OZGrEikPcQAcQxDQHEPUggK&#10;gfhVEQHMLpqR+DCFkKMSAnRXyEJiBxVofw+h7AufOTcvUsq6l9MGYUw5iTFmMTIfo+R6ipFMKIFw&#10;QQqAsBABVIo/h6CCDeG4Zg4R2EDAGHgRomwdAlAoTce48BzCIlwM8b46y9giBWEAPofg2ATASrSY&#10;5MR+inEgIEU4vhoFBAgBkQQhhEgpA4BA0RTx6CWEKH0XYzhukEjqHCPAQm1jsECHUOY0hxjvOoAY&#10;BgexECRBsCSak+QATJHkJEQQexgDTHCaguAA4MBtDMFMIRnzGDRGAK0QokxRj4H264AYCQ5iDEaD&#10;8FgHFgQNH6LgVgoAFAmCAD8GAIzGC3FGI4TQqxgL5NOgIIgfw7huAbPgvg7xxDUDyH4Qo5h3SkJN&#10;RWi9KgADcGcLoQAhRLyCrEaQB4GAQh+ECIQEp8jQD5HiIYQAehkDVHHLUFoQRHCCDgAiDteDwDJU&#10;kIVSrGweBSEQHUMFPLOWpWENUXwqg8iQFIQQEgOgniODwGMvQ/hhCwFAJMUAsB8uuJoRQCAZQ6h5&#10;CSDcFNqiCDvHAM0NQcRBD1bAQUA4Zw+iFCWDUEytxpDCFWIERgox9kmAIZgS5mwLmeuY6Vioi2MK&#10;XJMB8GIQwzhCA8HoRonyCAdBaEMR4hQ31qNHVAVQlhBimF0M5qIGwXBCEikAscClbj+F0KcS4mRU&#10;i5AOBIDgfaC0IoUTYcY0ReBwD6JK8pWgBgMDqIkRoOwTAZVuMOR4jpJWBAcBwFYlBHCFAgAhId7T&#10;TjlGqMEOIexGpOIKA8DoMBKiQEAA4AuQ8iH1HGNQYofRDCOrmP6Q4gwqA+BYXyBoxRaiiEcJsV8O&#10;GogAA2CYGUuQ8NEARle1MwM8Z7z5n3Pz3x+j6HsKASQghZjDGsAcCgIA/h+D8CoD85UFD/E+IoOo&#10;rxiRzIGFkOAhgshCzKXoeY7BxCIEAH4aa3yaAPAuCwRokQ/gWAU5HK6DhvBzDoHZZxMQFgUA6swO&#10;oOAWggwoTMfg+R6CrE4JEhoyUdABpEHsQ4kAbAlAsTEaIvRTh/EiKe4QOwohnDuGEJdqh8D0HUJo&#10;RYihejPG1m8voKAeBREMHMMABLNmhgaLbNT5hhExBkEgLogA1BVV6U4fYuBUCWE2KsXoAAFATDWH&#10;MPQQwZuktyP0fAthSCcFCLIXhbLhF8h2CkRQihAAaAeAk0o2xmC4uyJdfBxT2guEmJEQgDj6K3ga&#10;VkAVqDTD+GmMQXIkRMCfHUPIfBogA3nDoIURIPaEGlHqO0b4eQ5h4HAO5ni+gCgPEIJESYLaE5/L&#10;6P0eY4gwhfDYPCWi+gBgNEQJkTYKdZdm7waYeQ3RjBcDiIgggDAOAyFAJYQGBC/D8GGK4TojBQi1&#10;JsAULIbA8hYJdsW1Q/hVCVEIKUXIzGogMAkB+7IggUgbIEo8pw+hPiND8LAYg1oKhWDWH8Lht89j&#10;7bYIgPYdhljdeGvrpoGQMATHMOcdIAFxBsD6IkIwMyYHgH4PMc4bw1hvHGPDpZBADASEcJgSwJAK&#10;LwVsbsfgvdlCXFMLeopxQKAmBuJYQ4egEJrb6PkTYiQ+C0GQNkmICIDIFTqAPyhL8hRx0wegR47I&#10;YJbwgoAIAoNAPYRIJSk5Xw3ZJ6KBkRPgeQQQOoOAZob6bo6gAoMwPIQ6Ly7qlQf0Fbn7KxBZN4YI&#10;RwT4WwPQQYQo+TnYvopwYIWIUISjj5VKWoFAGhWAOzOzvKXzPUJEJcJkJsJwmwfgfQe4UgSgQQV4&#10;YAar0IDIEoRIQwQYDoCcAw1AXgUwSISQVDh4gYHoKQNC0wJQvYdgcAaSvoRYcQdI/4mhzgKIMINw&#10;LoJwHqBDzCvAf4a4YYWQPoR4T4fRHImIAoA4BgHYIoJQKIJgJACoBzO4kwcYswVgVQUoZoaocS4Q&#10;FIHYJwQQOgMYA7fIgjjQeAPQN4NAa4c4ewggB4EAGoT4SQPsHJWwfwp4ewewe4aYZwZAdgeQfIEI&#10;FQGIEIDICgBYBUTIvh0wewYoYAXYWgWoWwcYdZQYk4A4GQGoGStoZQcEO5fgCAPoRQRwGQELSQ0w&#10;fAeAcQNwNANodAew4oB4EoHQUQRoPEQRBaqAXAU4SgTgVgXotogoAoBwCoPIP4QoGgEp5gvaBobY&#10;aIY4VwWIWYaIbIcQmIEIFIGIAwewcsUAbwgYAIKgNIPoLwJIGhPbjQR4PoOQYAagchQgBYCYRQSI&#10;S7a0aJNr6YdQRjoyaAMIG4FADo+odgc4byMgVYXIY4aI6YggCAC4EAEwDYBQYgYgZR+8UgKAQgOo&#10;MLKsf4voXsMoSMNAmIMScAKCcZSA6aBKXp8gOp87/wkwHIJoMQO4MoKEF0J8v4gofAcgLoK4NQeI&#10;iQAoBICoSITwTgDgBcsgAA1QfBGYSTj4Ygm444GRbgOkMBozPAe4d4cb3oPAbhQQmICoEgGYQoPw&#10;OwDBA5SAxwawNYNYPQeCooggEAGQIz1wNjKrPgc4bQYwOYO4RI9LeA9YCIDQSA96NUXg8AXYUwSA&#10;SYVAX0tQPIR4KAHKrT1QfwfgX4VwTx+p+4mIAwDAFQUISYQoBcVQm5eZCIPQdIejFYgq+gIIQYOw&#10;NYCABbxBIgdAbYYwOAOgREe4goFoIQLAQoOALRXCBoZCKgYgcQAYNoMYKcVUvxYYYgVwTARQUAWw&#10;mMAIHwSYQ4OgA0yJ8Ac4bIZYTIVgYhy4MwDU/ZNp/geJ/KNY0o1UHgUa3wWArDN4DYE4GQQJbgCy&#10;XkwEDUqVI9JVJdJiY7QIewUYSgQgV0miLIAQJ4Ma0wJoHboA1AbQYoVwOgRIUE3JhwSBiNDAgody&#10;toPgQAQwcgdgegvhcQJ7tgMIKIH9NJSAdhmoaoaoagYYZYaYiYA4BoGwHAGgEgEwFYDwC7EYvi3Y&#10;TYSIUIWchBIgBLJwQgRwRAEoCoBomwf4XCroSxlBQgAoCQSYUgUADjlhSAZgqQWQW6gAbAcEPNTA&#10;IIIAIYJoJ4JwEQDQCUpIbwZQNoOYQi6gADRYGpRIPq9g741QTEsAWz35TABwEoUIUgRsz5SCricI&#10;VoYMRgmIHIJYLYOIMYK4BE576Qe4dp6QNwawc5QYAYCIRgTYSoEwClbQ1AY4WIThEIWQgoAYBYPc&#10;nQG7axNofQeQdARAQgQQZg/oBCHYOYPgPsoypxXhkoO5lAa4ggLoOQRAKoIAFVYIZYNoOQQYep1y&#10;FIPCFgHRNocgbAZIWgYwbwLwLoLJNSF4c4a4YgOAPYRYe4fg4shQC8dRRRPNJpXyc4dIZ4aobQs4&#10;ZEbgfIBoCbwYGQFoGYGIGABQsZBYfoPgMwKoaQdAfjpoBFnwTIGwEb1LYwfIVYT4SAUYWa+QvjRY&#10;F4QYQQPQDc2BXgeQdQcYaYagagYIY4ZrZ7aAGwHoHYEIEIEoEgDra4vqGIXoPQQwSIe0+ggoDgFQ&#10;HAQgPwO5mJUBNrSoObTAbZQgBgDwTIToR4CwBJkJWtvtv4bYb4ZwYoYYeIyoCQDQEQF4FoFYG4GQ&#10;FzfFE4vzjgRwTJlE5DDwGISYSgQIBtPQ0wdQbgZQOAOwQgejt4JoMI7QKNlsA4XiKoTAUwW08gmg&#10;BIDgTlt7WU/omYaAXwVYQioQfSwIgYFIHIJIPgOIM4BrIRNr1YSAPwNwX4aZ6wgcxQFYUBEFVpSA&#10;ZSrgRITYVshAGoIoLI5YKwA1LpYIfQeIcoNwNQNgcweZfKmoNxroIZ7qYN6YZwPAQAQ8YwfIDAEg&#10;GgQQP81wB8nyBYpwYgWiroTYVzt9zIE4GZbhWIB99tpBWsJWJOJmJuJxX6ZIeq3oQYWQYQaxqIrY&#10;AwJ4MAN4MAJoHsuJIjdAa4NIMwO4eIrJxIEU5l1gBTCgdocIaYPdNwcwdquggoEN34Bgewb4aYb7&#10;4I6gAYA1cYNQMgKinZR4eNPgUwToTIXwZAag4d+p4gAgAoEoFgGoJgJwJoHIGQFc36Bgf4Zp+V44&#10;VAeaog1ABoCQDoOoP4P4GBPAvYb4ZYWwOQQgTBsBfYAqvwVAFgDF14+oewd4dATbHwX9hxHQxgAo&#10;BQB4LQMwOSnQGI1BkgRxk4YAggDwGoJYSgPoM8gAVoS4QIUIW4ZwiYBIEATwVJTyX4fofgXIU4SY&#10;TAVYX+ZIkwHYJoLwN4MIKddF4g0YcQaYXoOYPYSKEwgYCIELwoRYCU/g+obgYwV9jy/g6gBQOwRI&#10;R4HgFDGhLNMATNMbyAkwAwBoC4OgPgPwHAFMpBR4fwe4c4NQMQNocweofQgjv4TwIIFUdw1AeodY&#10;b6iwN4dOO4AAI4LgOYNYKwH8/wboZqeYQ5QQfYF4H4JoPINwMlnB8Af4fISIPoOYXsBokwG4JYMI&#10;PQM4KOf2J4xgeEpYVwVgVIWoYAZYfaQYmwAIBQBgCgKALgLwKIJAH5IQ74UgRwPIVULEk4KoNQPo&#10;LoJElwmIjwVATgR4U4W5EhXcRwCAHwHgFoYYX4Yd8wgrRYGAQOG0zxNoeoeAdIVoUwUAWoXgZFoG&#10;SaE4AYAgD4EwFwJYJQJYH4HoGuv6BgfzGwT0GQWW2AEoGYIAPYOgN2hldI+uWgT4QYTAV4kwBwRY&#10;UATaIGBhIgdYcIawUwU4VAYQZQaaQe2Ek4AIB4CQDYKwL4MIJAHwGuUEHQfAeKl4OYZobeQAgagY&#10;FYSQSoQ4CG5g1AfQdobwNANwOhwqWgI1cgNgK4IJLLCzDATQhtHwvQBYRITwToFL8bMwfg5wR4To&#10;WAYbkZfQFwHwJkV47eYBIgXOwISuwlUwCwS+x+X5R4fgdYMwKwMlsZqIAIGwI4LSFYKl110JYIfw&#10;Wr1oTIV59AkwDQFYHwR4QYOYBKBCF4f4fYzgOgXIZwb5ug5AQYP4OoDICEMWHSMQWYUQSATwV/Co&#10;kwDmIYPgPQO8I+tD1VJPOvPHPPPQ0Ip4e4UDKQWYYh1pXYrYAtOoN4LoJoHw7pRwfmYQOwNoMobg&#10;dYfQAIBACQRE5gFIDQBwgmnoaQQIQoRR4RCsBwD4FIHgQAQDAY8YRoQoQaiT5KCuQQJwLwNoL4KH&#10;ReMJPYbwaAYgRYSISocodsWg0guAAgEoFoGoMAMIMQFYEQC8QQ3YcwbgaITwT4UMko4k5At4AeSw&#10;FwG4NAMwMYEhtIxgdYa4YQM6LkRmXRroUoF4DeHLvQdYcARgQoQgaAb2/I0AB4CwEgPKx4FQDmnT&#10;AoTIQgNwWoZSmYgbBwIlKQN3Io04fwUoR4PgVIX4agggBID4GgVASYP2s7Mwp7hThjh1cG8wAQHA&#10;JILIOIMgK2fpSAZAWYTYQwTYWYgrwQTQTIRxx/eY0oagXwVAPQSAUw6gBICIRAR4SvTdfMF45oN4&#10;QgTYmgA4BwDGkoPwGwFADnkWtIbwZYMxf4fDt4NYQIS4I4GJ7w8AeJJCbIOwd2gwgYLYOQQ4K4IA&#10;FZIgcKvYORrs3AggGYIYKQOYNALwBm3pyQcLbIOwQASSI6HLXoPzGAFwD1tfPYxgf4aoYgWqrwUo&#10;dYeGoQ0AAQGJE4OgNAL9/viQxgYQVgSwRgUQXAggG6SoPSTAvMyYVYTvooWwY4iI4q4gMk4gJAHA&#10;E7G0HwUQWQ4bN444GaXIOQDwClT48AdAboaQRARIRAbwdFOQ0wAQEAFAGALgMAMAGgFIEGDUyTQI&#10;VYTYRgUoW4ZHO4ggEoGgIQO8WAC2HBIkQoVoO4RYgChAEDgYKQ6cTwrCwKgkNh0PiEOf7+fjOXyu&#10;RqbVT0e76iMfhoBAQEHJKLByMZWAwDkEfdbdZx3PiFdj1fYBAYFIBMLpqMRQA4BltDlr3dTbNRvO&#10;rter+ghUNKALxJGVEq0Eib7XytTyWUq1fdOh4mFQtcjcar2fViABrQSXI4wDdXgj9fLzTySRCzYb&#10;Tj4wIBQOZoLoPBQFumJYqxTiJTqygk5CSTUigDgJxOZhr/QBrK7Ocb4iE4HBHK5xMxVBIElma10t&#10;fDubprNJ1db3fkhAhmPKKJg4Emv4XDWCbQqeWbJj4aEw3Pp7OAbCIL4fV1z/frAWKhSyhWT4ftsg&#10;gcFAzPp6PAZCAH63t93v+FXf/z+P1+33/H5/X7/n9/z/wAzJ+n0e5SEoQZWmAaiHgCkQoDGOguiY&#10;HgCAE/5/HyRg9DgYRrHKgYCDaQRHiKGAPnccBpj8QhFHEdR4oeEAVB6Po+jcCoFvYgZ6HacZEkCP&#10;5onAdiIAEA4pDEN4vCcHkLOscRqmIQJCkgdZ6I8hwCAKAoBQazZ/n2fh9voj4DASBwpC+NQrCSHI&#10;CS8j5/H0axoGaYpkGWZ5mGWdR5HuggCAaCoehoGAbCAIgYhQETWKE1xvmWWw5EITB+n+AABgMChK&#10;lITwNAQ95/nweJEkEPJjGociQgCDIQBOHdYBoFgSx4cxiGEYJiGYaZ/AMB48EAQocBSDj4H6SQ+j&#10;YXhow+gYGAsExIkmRQKgTJzrH8fZ7ECOQzGecJ5IIF4iC0QY3Cw+L5n8XBTEkThWF8fZ+odBocCQ&#10;k4yiyBACQCYRWEqRhRFyhwDj0R5LhwEYKPiVpMEEUJbGYggHg0FZJkmQ4IMQ/R5HMaQzDQPh7JaB&#10;GKDmPY+BuFFivsdZsmKNQ8ESfN5oIJYwDsM4pB4+JtmOWI6kOTq2AIBhAkgSoYg8CL7n8eJvjAMo&#10;5ngfDcocGYiCmOg0C8BYDUdAKhuwe5KkIPZdGabiHhIHQnkaO4xzhsO57Cfxml4VhE048EGS2Au5&#10;AAfkxH8f1LoiHooDKOQxCa1rXm2ZJaDuQpNasDoYCKSRAjaAR+nwVxQEk7xiQYAQGDQPI+iQG4U7&#10;AAB/F8VZOEuUxa5pwyGguEYZSAO4NAgzDhnYcUVD6QpyHfkaHAHLQBy6h8xLDMiIAIAwFCMKgwjE&#10;KwjAN56HTkexPEiQS+Gt3CHA8FgdD4Ow3gx4D4mkXxUD4SBTIaAgKkoUJKg8A1UB7jsC+FYJ0rwt&#10;C1t9AM38zaYh+OFfQQ4JoYQ7hkCiDt1x8hgisEwJAVQxwwBqDcEsHwM0KwZPqOUawww5B6EWPctg&#10;AQ4iHE0EEFYF4BHYF/AWA8CSHgrB0EkPIZQnB4DkHJ5CfyBhODGHkMgTwcmvH4PYeAkBDh8GENEc&#10;RHwUA6CUHkNoYjpgGPiMAVglxHCiFuoABYHxPClEmBBa5+xPCIDmLAYw2yQE4BsEYK4dg0hXe9Ch&#10;uYtxRCMEuKwYRDwJAgBeI4RAfwJAKX43QugzZDCBkSUM5gNw/h8DieohkljND/H4MEWIoxJCfFgm&#10;OCIAANgnBmIA84FwHMblJLmUh85Xy6l9L+YEwZhTDmJLkuw9RRCUEIK8YI1XSgECgGIOYYAmwYkI&#10;fwf4qhKiAFILkZ5BAnBlD0FIF4DA9B/EKOYphDwQgrB+jUNoFAFRkIiPceA5hDh+D4NBIZkQEAND&#10;KG8PARwcgteccIfI8ByB2DkHQb47HlAAAKAoBwTAohaCcEsIQEwGQBIGtkaIzhiiwFOK0Zw2xwy9&#10;IIAIGYQwnhyDQF8BoB45zCH+LETYiBOizGOQQBoIAaiiWQ446p8xbCkEcJkVYwX0AECSFwNAZAph&#10;FAKAOa4AB2DkG6OMegAlFAhPuKMRweBVjAGsQ0AQBQxB0EGFAHgKj3DhGeLoOAfxKM1AAAEAoaA9&#10;iJCUDY4J7V1C4FIJATQrBgKWIgDsJgXA3vbX23QaQvRTh8EiKch4NgkBeDyGoKlRDhD3HcOEOgcQ&#10;7DjHfEoAAOQnhkDyGMJx/R9j1HYHMNQZRwDvrwR8A4DgMMnD6sMDp8R8DnGoGANrIofAAAoCAGQj&#10;hFB9AgAi0BrkMCSEAHQXg0BwkEAqCQGwkREh7AZAw+4/R2huqgOAeo+S/hACeHgNoYzDzFHYNwZg&#10;bQ8CCHqlggaDQBhiDuIkJ4OgTTFwQVccY0xhB2ECIy/pDbegVCoFULgTgmhAWso4f43BpjHFAJ0U&#10;I0hvDnIeAQBIEA/CKEiiZphrh4jiGgGkOYfx6D5H+AQCwKRSiUD+LMUIkhSC1GNicAoDgyB2D2Ep&#10;1hLR/DBFeJ9/gsR8niBQaUO18wKQANetodghA8B2GfP0gamQEhECYFYKQTgkAZAkdQrA/xsYfFkK&#10;sWAxxojYt2gwE4NQgh4DiGujkuCCD8HyPQTwkBAi0GKNkj4EQMAnDyIAPAKANATPcKNt9SxrkEAY&#10;B4GAnRHiAASlw9yURYiAEcJ0fLVlnATA6FkLQXQjhFBxPQAEphqjMGGJwTgoRujnHcQ8AwDgMiME&#10;iJAEAE3gl0H6Psow7h7AZAvpg/4rmHCgYiQQAwEgSCaEwIoCVkVsC7FQJgTAqBcFhIgCwHgSjoBo&#10;AWAQeYfQ1BsGiOYd5BATA7CiIoO4YaamZtmO4R4hg+DEGmqoiIGQRAzdSHLZYDairZEkH8OAvRoj&#10;ju8CsIAnRDhyQALwU4kBJCnF8VYAINQjBZkAFYA9B5LD6HgOUOwdA5jeHVREggPwrBrDmFwI+CSC&#10;DrGsL8MYeBHlXAsCMGYhBAB3AwA+j3RCsD9GKLXTQmhXauIdLEGYfg9npPX1bs0pXp9n7V2vtnbe&#10;3dvIjMcUAkxBiyGG+d9BIwDBPC+G4L4TgfPfksMcWXIBOCxIIB4EwLh/DuG+OQdg852TuRqGyeSO&#10;iiI8HGI0Qggt8j3DQHQPwRQagmqufIfwqxLCDFGLkZtKwDgLDcHoQwQQYgh9OQ0ig+xii7FYKAUg&#10;rx1jzNEaMD4MQgCBDoGkCWXJgD2HeOEOobQ5jjHklgAISAuhxDUFUIB7h8DrG2GUNQdB444ryAJx&#10;E0gwBO8FL8aYvRUB7Ei/ghwCgKghEWIoRAHdmDXh6kehCOxBqhxh4CCOmgZhGhEA/AHigqitnhcB&#10;UBKhNBVBfLFCHgdgmgvA3gwApgELzG6B5Byhqg3A4g9h3B8IYgDAFg2g8hCAiAZgRjXpTB8BPhIB&#10;ABYEOlAAFAJhAhFBHAWmlj/B+h7hDg7g3BjhtB0irgDAGgLg6g+g/mVGWLBB8BAA2AyjQEYCQghg&#10;rg0g2AtAkKrDhBjhahPiMhYC1nDABAtA3hAAsAhgYD+B7g+AygwhpB0ueEGAAgYAfgnA7g2AxGvP&#10;cmwjsBXBNhEhQhaBkIIgFgJgQhDhGBDNls4O4JgB+B6h1g/A7A6hqBxthiBgIAMASA8p9FiAJChh&#10;9B6h3C9A/IsotiHAggrg2g4gtgijhB7Bzg0gzA4Byk/K8gDAcgbgXBkhkhmoICCACgDgIAxg5A8E&#10;2gVRCiBj5h+BhpUhJBQBXgSAcglg9A3AxAHNSjquSBJBJhTheQ2ACgEAvA2A9AoAgAYP3k4iKBoB&#10;jBcBNhNBTByh4B6CPgLs+g/g7A4AOAKuKCHNDB6hVBOBGhUBcmJCImSgKgugxg0gkFCKqjNB2Bwh&#10;nA5g5hBh3h9GagAgiAsA2g2gtAiRpiiKEhxA5A3A6QDPigAALgQgXg+A/A7gPqOChh8B4B0BCg/g&#10;8hohvh2iHgpg0g/gvgkgZu1yNyOyPyQyRgfgqA0A5CpyViPj5h+heBUhMt0hcnpCHgXgfAmg6g2A&#10;xgHAEFrhNBCg3haBkhviCAIgOgWhJBHhCAHmvjqxVh3hOC9BcBjtOiIwegNg0IRFCAUwyDMkUhfA&#10;8A+hIh7HCv0gqg0g9gugkAakABrhiBXjehPjxCWiRAbgjgsg4gygqDDrqkABnOSBCBKBToHiGgBg&#10;DgGg5hABFAeAVi5sEB/h5hvAsgtg4Q9ihxSAaJaA5gNDpu2CJhhBZO5hQBZGaC2QngQA4g5g7gaA&#10;UTeRLu3peTuzwTwzxTxzyDqkBh7hRBJhBQdBqu0gBCcgngwA3gugmgfEKlQj5kGysiCByhoBcg0g&#10;/BKuVEZAeA/A/A3p5NcDMh5h2Bxhrhyh7AbAXgTj3B9h6BzA1gxg1B0IYL/ghgsA2A3gtRcDhh1h&#10;xhrBIBFBHhphwwmCIgOgVgeA+r5Optmjqh/B+zZCRuZCQLZh3hMS8BdhlI9CBgEAIAOBDhHBGGFJ&#10;RjrBfhVBKBHhSBdCCUjAOhIBLBIgNAGJKphB9B5hzg7g4A4huh1ziANgTAYg7ROgQgLAGCrh5B1B&#10;xBJhGhDhk0HqVwnA5BABEAfAWLhjhjsB+QJBKl3hel5FVgBAbgkArg5gzAsuYz8B/z9DNE5BNLxh&#10;aBjtHP7gHgMPyg8AeAXARR5iIh+B9B8BWBOBFBUm0DwnDAAgkgug4AzgqAg1SD9B/BSBHg+BVBfk&#10;FiBgeAiAkhrhjBdh2h7OvUigHgMmTg+AbAUAOz9iQBkBaBPhEBNhXzJjIsUAnAvg0AtglgfgDT7i&#10;WiJiKhfBXhFBMBSiOi2AQAYgiLog2l91pDXh6A8AwAxhrB3LVChmsApg5gzgugGKaJgh9h4hzA5A&#10;4g4Bwh2SZiCATgcAlhAg6gyjDuBzyj+BnhdhShAhJhUixCRAFA3BAhEAhgXgQDMh5Bzhsg6A6A9h&#10;0B5r/AQAbAlBJA+A0Dhh9hDg4gyBjhut9iWktAHgyA6A8AkAcgV2MCiSthmhkBjgSgYAcAHjVqih&#10;9h4A6g0A0BtUzCCAaAkAuA9A0AqoTjX0GBwhIBEhFBmBtBxu0rvAQAXA+A+A602gHiIC7BVhPhJh&#10;UBaBhyxCHT3gCAXAcAhAvgvAuARH4HACJBzhuBpBFBFhGNgwuAAAEAJgPhIBIBHANAHtCDhB/hfB&#10;UhKhIhShdVXgBgHA/hIhIgZAPNrC6B0BtBkg6g+BEh4mqiCAYgjguBAg1grD+hwhrhnB5gDgMgWA&#10;RAMirh2hxBrBCBChD3KUq3MXNXOXPQaFshfhWhPhKhShaN2CHgXAegmA7S0RxLqhcBQhGhLBWhgi&#10;CAAgDAIhC3WAWANgID3HPB5BRBMhIBYhehmTQjIxlgbggglguArgpSCgHCQCJhvBpBjBFmkByp1i&#10;BgJAQgXU6hAgJgFTVj8h2huhlg2A7BBibAAAGAOgUgbAKB+BfhnhtpXicAbo/WAgrF92lj9k5B6h&#10;IBBg7BgONiHtjAUhIBHhCp5Uuphh8g6gvgrBsh3h/gBADAEAigggehfBdhd3wCHANATjnENjpRLO&#10;zpTDtBRhKhQhYgCAJAOA9A+hAAWgQGF2Mu1zv4446Y647Y7pitnkCu6EE1fiIAoAyA7gvgmAd0eC&#10;6CKB8hmhkhhBgBehhh5jch+5JAB5KCCASgWgagfgfAfAPAL27iHL0BrgqoKVkiHgPgUge0DEbkcs&#10;EhumfoZhOp/AHBDF3AUgMOq2dB6h3lphABgBny5UXgVAdhAA+A4AK2CDhh/BbhSBKhhBvh+AxAwA&#10;tgSgOgLCHh1hyBshNhKhKBkBqruzZioA8ipgbFQh8hIg+g5hehpRYgAATgegpBFg6gwD3B7B3BzB&#10;kho1NiIAFgJANAa0Jxph/hphfBVA9hIBSiPkzgKAjAlgoAmAlAiZPUmltB3BeBbBahXhZhbh0B3x&#10;/CHKnjUAqggzFjhhbhShHhOBVhf4siGgcAkgsg5F8tyDXBqBmFcBghih0h4oYHCT9T9ANARAVZNA&#10;fAUgRANCPrRhog6g8hBkrL/TZgEAdAhgjAoAlgmAUAQgMPdB9BlhipUBWhWMSMTCHARAYghBCg+A&#10;3gFwQkAINhLBGhRBcCCAhAsA3AnAVACFghIB4MqiHmSgNA6A+A+gbATzuMu57BEg/A9BlBtBzDRg&#10;BAPgVgbAtApAoAbAaAVLQBv3hhZhYpmBjBoh9v7gKAO3oBEgRgL03j+r0L1A0L2L3RRAIAIh4h4Y&#10;nCIqWgpA6g1AwL6pgoVhYg/NVyRCHgBrNg2rPAhY8D9B+hIA9A1BfBqayAALnAjBGA/A1pBpSh+h&#10;RBHA+hWBg4/AMAXAhhNBCA3jqqxA8qypnCIiRAFgzg8A/Aklh16j/h0IVx3BGQ1iCP6BTAbgQ7Vj&#10;rB+B8B5hRhLBEhXhgBpCPgJAOgWBBhBg+AOpJ1ShkhcBXJVhUh5h77RiIgBgEAGAYgYgaAcAbAYt&#10;TCCBshohjBhhjXiB8cPFMHrA0HJgjgawZrBHPBAg3AxjQPJCBgVgggsWeAtXQB9BIJQBfBpuOCBg&#10;UggAqhEg5Auj9B3hxhqnUhAh0B7ADAggiAjAkAjAjATgQatiB5dB0BfBdcMBZBbB2viDI8acbccZ&#10;knYhNivBarliGgUgcgjg/A5g1mvCQBshhhWg6hFiBCHAtA4BCgsAhAWj7CtBVBQhLhUnbVECIgCg&#10;FgIAagagcAagYAUv3hphlBehiBkhqmqq8KJgJMHBDgbgT3lG6h5BxgzA0g5B1B5r3AFAPR8hAhV4&#10;iG0G1HSgaAigsA9A2AsYjkAh4BxBqA2g6A9XcCIAVgegohAA5AwOY77D+FkAzllsTYoA4hBhHh9h&#10;qBYhMhUBdExiIAMgSgbEgA6AMS1TmB+BjBeBagGgSgd43Y4bluiY59/+BeB+CeCqEB6B1BGBABAB&#10;khtOGCGgMlxhMlzLrBmBfhZhNBPhTB0B4V+uVABP1AkgrgugsAo5PIA5z26Z1hwCHgROPA+g/A2N&#10;mUFMEBihX1LhPhaCCAEgHgPBJhOBKALPMD4RVhQBMBHBYBeBl4AiBgM5hbFA5AIbfC6BmBdBThEB&#10;LhT7iQEAPASgWASAOqs3HhtZ2iHgcAmAvA6AxgqCVlQyfA7tAhsBy8gAAAfgpugAvuhpShzhthoB&#10;QBRhTBjhoZ9ihgF1OgkgngognAkghAIZWCIjGBDBPhZhkVtD4CRABgggqAzg3AtgkVbjNB+h7BOB&#10;GBChZBii/CHYghJBIhDtx4biIh/hvhpBihJBLhOhu4JjXgXAcgjAwAwguASH4CHhshlBbA/BDhMB&#10;7s9j4AQw/BAg8g4HgYOj/BxhmBbi3BLiCG2AnqxgxhvBohghCBEBJCa8ZNuAGALg6eYLhDqp7htB&#10;AA/A/udB6j7zqg8g+A/gWSdkACAP54t8wGU5vB8PwAQsvnFBvhqLNVrtlP6FxeLi8fk48m4yAoCx&#10;iRSOSSWTSeRPtSI5BKpgNGRgICAgynVCEsciaUTueT2fT+gUGFvl0GcvmxzvZ9Rcils4G0rkKhSJ&#10;eKhJpJTLuLi0hFhCnAtAB+vlrthtPp+P4LhwRBgJg2TNtkLc+o1NPZ8v2LgQDBCankkjcU1PCYVq&#10;sFWHtGqKLRcGJNUKYPgrCyexrFSpdQKxfXqSBEPi5DoI9BoI5SSutwthJpFGtBuOnKyQBAYElo0n&#10;crEMZbORvt4t0vl04vSMAErm1AFsijHZqpLIFSLhmxcflQ0nMvEkAPt7NJrtt/v8AhwQiUJg4E0F&#10;8vNzoA6Hhqud376F7Xb7nd73Cv5dFOS5MlSXJ9sakQXB6Jg8jeMwFgMnh5HOaw2DWPB4IUi4Th6K&#10;RFjqMD7JOcRrGWSZKksbJxnbECLgGBAGjUOxAiKGgSRWwp8EINw0GUcB3IWAhBkwUwVgmfROEWQZ&#10;bGUbKTBoIwtjqNAqgSAgBRsnx/mMWJPEUTxYn8f6SCQLQ4DOLAhAHK77FoTpEE0WJjIWALsD47YZ&#10;l6VZNkuUpan1AyMAoEIYkMQY8gwBwETVRVF0ZRtHNm8cw0fSdKUrS1L0xTNNU3TienccZoDkORBH&#10;cfMMPuAo2j+R7mg8nZ/n2e5UE8SZWFuYsC0k3wKg8FY4DoOAWhAC59nodhIEWQxhmeboQBUHo/D+&#10;NwKATB9OqAYpXk0RJPloi4DgaC5HkyTQOAYANFn8fZ6lOTJIFWXRkz+jAVh4Jo+jiMaQSslB4nIa&#10;Q3DkQJ3nwfbCACmQdiYLI3C+KYEALfkVn4ep2jqN40m6dR8IuHoojSOowu4np/n8fhkFwVBHk8Vx&#10;8LQyoAgkDoTDeN44BgEwN3QjGTH0XBVEyUBWl9grPMKAoEggKYvDGKwkB8AgB53FZ7ngcg/DqPBs&#10;nSeTjgEKAxjuMQnBynmTF+WZSE0URZHqfdTtnpINjYOY5h4F4SamAB/msYxbkaS5RHWeJ7N8AYCh&#10;0IYnDOMItAiBaQ2vvZ5G6K4uDjjgAAUCgUE2TpFAaAJ/m4ZxgEORhKnWeilpEAwGAuOw/kAGoT50&#10;yp3nKbRFkURJqG+dcQA+FAaDaOA3BMDQIU0dZsGKNQ8kSvKMDcQpNCEFAGlRdxVXjec5BiIQoDqN&#10;IvgYA+JU6e54nOQo9j0aRxRUi+EBwJgwD0Moocl/agHgbwWgzB0HoQki4UAyh7DEE0G5lR/CoEkI&#10;EUwvBnkXXsFgCg9RxLLGqO8eI8h/JgASAsBoFgOgiCgFAKQPQbAwAMARdDJRojCFiIYSYoh+ABAa&#10;GMOQdwkg5BW3p/hJjDmJMWn8AwixQiqBOBF9CNh/j9H0LUUwlxOisF6P1XRGAQAvB8IEPIcDTgEJ&#10;MPsfI9xhC2FUKoWIuhzjuHmYQBwEQOhgDaGsIQMwVACiAfYfQ5hohUDQH0kQAwwh2EOFEHgKDKj8&#10;EsIAOQuBnDgIuEcKwYABDlGmMkao2x3jwHkpKEQDwNAhBOFEKQVAcAwBOlWPbex/C8OgJUUwuosG&#10;+AQAwCYYg3h0CMDYFceihHjH4ngTglxTC3VySOLgTQ6hsDEohNJPR/D5HiH8OYbRojiHgRcBAEAP&#10;CSEwJIDACompqHyPUeQuhYClFcLcYI7R5OFKmBQDAJAyFPByCoEMrVNipEmH4UouxoEXKcIcqIKx&#10;9j4HkJoRYghdDLG1FlOQAwcBHCuHEMqUwCzRUqP4fo+BNiHD4LUZQ2iRgjBoEUQIdg0qIjFEEaww&#10;xXB6EWKAxoLgghYEEHELQAV1C+FaJ8SwpRaIFJIBkEwNg/B7DiBtx8QaoVRqkRhSNU6rVXqxVmrV&#10;W6rj/GILETojhPCyH5FkCAGgVCLEWIEC4DQDkjPGPsW4oRKCYFcL8kwAgBgEASAgBAAV0D8H0Pll&#10;zBiUAOAoB8O4fw/gtA+BQfQ8x1iqFcLsI4VApgVAXW+rhGBqC9FQHoSIpn5gEAU9ASYOASgVUcuo&#10;eopRLCNFaL0Zj3gAACCIFcNIawtBHakSdkw+BljDFyKEUQrByjtHjRIkoAQHATAyFILYYAmhCBwx&#10;FRg/x8DwDwHINg1xyNdIWCUHYUBGtiZIMkW4phFiaFSPpoyKwDgLAmGgOoewhAybzXAfo2hoDFE4&#10;J4Uo2xxjnH7bYkYBACgHBMCwHIXAwhZBYCADKlBtDLFwIARAlx6D7V0AYBoFRAiIEcCsDoDySj/G&#10;YLkVAiBMXvwOSOwAAgEgKnIuhkx3h8D5J2bYCJuQ/X5BHEAdg5BuClE+JsYY0Btj6beTthAAwLge&#10;BKFcLQXQfg2BZKyqQ+A6BdCuNq5YA1wCKEwKE9FLx/jdGgMEQQhxIjvHvfEhYCJRBzD2HsG4KAOk&#10;jXUPYVgqBUgxCIFEEoGXlEiHwPUeAtBVifFgLYYw8sdk9ACAwCAFQkhSCuFAJAQQGgIpepsZwuRS&#10;CCEqKpAwAQFiQFGKUEQDgBZ/tgIy2dtSSgzCIFMOYZwuvmnK8sb40g8B8D+6of4OAkhaDkGMKrEJ&#10;+WdU0QMLZBh5wEIWDQJIXg+BpCpsEng/B7juD4U8aw543swr0C8HISHjBjAklRvY/xojBFsOgBII&#10;gjGC2jVccIzhdMCEph4jAaQ/iVCSDPPtrR9CxFEJUUIrxgVlokAFJwWQ8hqCxdgnejB2DJGOMMYQ&#10;wRgjaHEOkfA9h7FpH+AYA8IQHASB8EcJQUAjhCAmA8Bajh9DnGkFUM4fKJBFTIG1M5hB8DuHCHIO&#10;AdRyEINmAEvgPAihTDOGIKwDgD0cZ4PoZIwRdCmFOKscI6R3pgJ44cAwKwZA6C8F8MIJgOARNmPI&#10;dA2w7B0DuOYeTcCFgsB4EoPAbgzKI3Aq8VYlhBCjOoccAoZw9iJCWDZGqlh4jtHTyEX4weRjhHQP&#10;Aew9R7JgH+AcBACuYgXCIEkJYSQiA/AhZuqYxxY0hE6LNjvVg6hfCWRdWI8BMpIF2Mw8WMgBg3os&#10;HQM4VutzlHKNYY4vhtD5CyE4H+XDKj3HeOYQggA9jTG+O1QQPw+h0DYBSt1Ux2DcGUG0OwhB6kKA&#10;kCYHInBFB4lYeMfovBUiZEwFQQI7QJEA0BMBuD83KeS52JEHyHgHME+M4C0C4CuUQci2lAs2kqrA&#10;vA1A3A5A7A8qmH8HwEmECDuF2GeG+JGBuCSC+DuDSCm1GIWG2GSFqD0EOEyHyT+ACcOBsCCCYCaC&#10;IB6BYBSBImAHcHQHEGaGYGUFiFiFk5Om2JKAcAwBOEeEgEQAqAU65A+IGGSDCDeEK78BuCYDCD2D&#10;MCiUqo+E2EYECFmGKGqJiNsDSDsEKCO8oJ8jIHmGkGWGUGAGKGY78Iu7aCIBsBqBcAeYgUqH+H0E&#10;mmsoEHCIuAWAoBKEqEyEaAlAqJIHQG0GQDsD2EUHgVMpOBYBoCICECAAqUQIuHaHIG6F2F6F6G4H&#10;GHUJMNsAmDmECEIByBQA2J2G0GmGYGgGfBOjapOBWBmBeBcBYBKA8AwU2ierAEYE6FkGKJGA4BWC&#10;CEeEODis4IuHgHEGiDaDmD+HjBwJGBVB4CcCQCIBmBkBafOAAfUHWGeGcGYFeFgFiGyG+HMJMXAA&#10;yD8EQEOBaA6AkJNCOG2GmGkGiGcGqG6JGAilGBqBgBgBeBaBM8OqkEiD4DMF6GkHQtuAMDkEIEkC&#10;ABYA0JGzYGAEGzgHczmJGAQAcAyDmD4D6z2A4AA3EFKEyEcQGGSAcAuBKD8EED6BM0QJMHsHgHSG&#10;oGoGmGCGOGcg+V0tMAiB0BuBqBbIofNBgWuH8JWD2JdDezqA2BgQAEFC0LEHwFEEmESaGGauYIWf&#10;ACiDuDWDCJAf4G0GaF0F0GiHqDKC8CeAOSrA+U4H8HmDqDGDIGyHaHum4AkBIEoEqEQAsQcKCGkG&#10;AFUD+EcFIzoRAA4BQBsEED8DuAoAZExA+HwHUGwDIDWDyHkekIWBUB4CeEGDoDG444YFaE4EeFCF&#10;pGoJFB0AKCwDUD4CyOaMqH7IOGozkHyLYBSA0/QU0H5NODWC6DIHOx4IuAUAyBgFCEyEFG4KAGEF&#10;cEwEcFAFswQNmBIBkCGEID6DfCyuAjIGoGkGeGMGIGCHicyJEyoBcBmBmZwA+wqUUHEGoGKD8EKE&#10;WHcHqH8BWB0CSD4DmDScgN8HAGSFmeoE2JGBYCECuEMDgC2iCH2GqGcGk/iH+BCBQBXFQPWs6HEG&#10;eFyDc4OMaBEBqCWEYD6DPK0ViHjDUEGFwogJIYQBqCKCyDuDUCsAMj0HMGwGQD0EEEaHcHsH+CSC&#10;yDQDOCuCJIuJ/FWGoE6FOGCDMDYDQAgATLMqgH8HkHEDKOyHWHmx4AWA+uMEgAio2JEH8F2FQEw/&#10;+FwqMJGnqBoEED+DsAxEOHwdwEMEIEEyYHOqSCS/KDJEPNLMFUkUvAzUnUtUvUxUzU0IwHjSUDuD&#10;wD8HM6gTkaRNWEMCMBoBGH+moD8DoDcGiHCPqzqAkA4ZsDmB0BeyG36IunOHeFQE2EiaGGcJMBqC&#10;QC6DyDSCqhdUkZMHkDwDMDGGwHZOuAAACAMAeEUEsEyBOAsNQUeH4HsHiEeEMD0GGGkHGJGAWAsB&#10;GEYEWEQqdO/UmGC8SEa8YIwAEAKDKDuEOCaJyJKH4EmD4DeF3XOL2ASAYC8DUDwCcB6BaAEmAJKo&#10;8H4GCFoFGwEFpPwsMIwAgA2BQEUEQELUHUjMEH63GD6DmDgGo6fN8CiDKDyuoBwp8H2E0EODuFoG&#10;SG4fmRcDCDQDmCYCABi+wuALGFuFKEw0gF+LQe8A6BaB+oaDnPfU2J4FgEyEGE8FqGWTkCqDUD6C&#10;6CQBoJMG6GeGAEMEWEodUdYIwxAAuPiDsG0F+FO1uPGUAA+BkESESD1CwWtU0LGHgDpWgG6HfY0B&#10;uCaDGD2DKCeJMH+3EFNPGXgXlSAI0CaI6I/ZGUyUisBV3akUUJWDwJcGtN86IDcDYCwCHc0IWHkH&#10;SG2D2DuD6HDSgkGLYBIB2B4B6/QreXUGlCUGeGkGmHpNcJIBUB2CcmsDGSpdOq4HzQ6DOGQG8R8T&#10;kAIAWDwEOEeByBPGaUmH8H0HuE8EgEAFkGIGuJjEiEaEgEoBGAvW9WYH6EkEADaF4GgHJN8CsDWD&#10;+C2COBleQHYHAGcDq/eHa2wL2BABSWeByBwPUJCLGGWGMGMPAGwYLPOBwCUC+DqDMCkYjeQqiHAG&#10;mGIFkGMG4DCDAC+rdgyJ23EHUDcDEDOHIHqaMACAUA4E6roApHfc2UwfWGuDeDaDuHcKWm8BaEoE&#10;aEI60j2oSHkE4EYEGFuSWuaBsCOC0CsB2AydOEonhPyYQAOC4DeD4CqCCBeRBcwsAs6HuEADUDMG&#10;cHIHiIWAKEIEyFKBcAyUSJE/0F8FYE6T2FoT8JJXWBmDyDYCyFAEqEaGiG4HPN810CyD2DcCxK1h&#10;tkcmDbnkfklknkpkquywwFKEMEuFUlqIuAcA2BOEcEUEOHoG0F4DsEGEuT8H+ALEiDqEAEGBwdqM&#10;JcWHwFSE4EcFOFuGRkiPuAIAaVWEoBiA+7pUkH+F2FMEkEoFQF6okBJWKEKDwDSASALhKMqskG8E&#10;CD0D+G0HTjUOOBwCcDCD0DIf1UwHmHQGqDQDSDyHmviAqBSB4EuEMDsAM64HiHAGYDKIcHwixB0A&#10;ODIDoECCYB0BVjEKAH+GwGUF2xIEzShY0TkB8kADoO3alG+F+DuEEEibcQNl+AsEGEQEWBAAKHMD&#10;MDUD0HmrLXwAWC6DcDwCmB/i+MIZMGCFmFGEkFAFgH3k7WrXwDGDsEMCcB0BPksIuGYrmEEEuFbE&#10;CCOC6D+DWCq36dGdLbKEoHYbcJGAO9MH0H0Hxl6AAwWAiDQDsD0CEBoBMalmtAsHgG+GWDMDmEII&#10;STCNqDYD8EWCMBkBCJ2igHqFQE0Ege4GTLcAABmCGCkDmDQC82BqLhtG+F7HEElBxrmAIBkB+CYD&#10;qDWDAQc8OH3dSUID+GaGzH2IWxAAqIKDSCIB2BiYhTKb2HSHAGuEwEsEoGcGwHI4qAEAODEDsEEC&#10;eB0MHUmGYFwFGEGEsFWokAyBQBuESECDxTHtaTUH0HqHUEMDwDyGcHCeAJEBWB8CkECDiC/ntrUq&#10;wGoGAFYD6EeFFk6AGAMB8CWYYDCClvEJMHvf2D6D8EAG0HJeeAAbkDUDcDaB0BkBQYinK/0HIG0G&#10;iEmEmEoGwHEHY+MAYDoEKEUB6BVJtsYJ4ZKFCEaDyFaGFfEJETIEMTOBZwyUWH6HoHVZQDcG8HUH&#10;sACAQAsEcEsEiBGApAUJIH4HyHkEwESEA+GG4uZn/SQHyHzogtuBZgkDsDkDCAhERxOAATaDkThZ&#10;yIWDADsEYCkB4J0xSp+FaE8qGFrT4JE9MAQsJPyIuAmA0BWDyD+Dq0OAlvHyjUxUrzpzvzxzzUyZ&#10;MHsW2D+FsGSSYOOBsCWC6BOH6Gq8YOrWqCaDCDqDIkRzmz8H0HsEiEGDqF+GjXQJFcJcNcRUtumG&#10;yDaDYD0HYYKJEAIOwDuC6MD0kKmHEGqF/rIEhSiizWuEgE2E8BFTnUuieE6ESDryqJGCmDUD+C+C&#10;QBmIuS0E2EQ9uIu/oCeEUDyDHSyZIGqGGFgD+EYE+H0iyRaAsEljuA6AbctMEH8FmE8EaE4FgGGo&#10;kBAfACmBgAcEa0gIu0IC0D9kXuhoQH6H4FbZoFEFvayJEAyBeCLaqDbwyHGGkF+DlvQHyTCAmBOB&#10;0E2ES/x2qH+G83qEAEIEhFBPORYAIAeDUD2D7HWBN1dAuPGLmFGEYE4FaAGAcA8EgEmEeAyAbkbc&#10;VXAFGEoEXLZsG10CmDpsSQd5Tz0f3cWHre8Dy5KHg2qDQCiCEByajc1OiHoE+EkEGFnfDWsAflQE&#10;OB2BTwwJ+HzxUEaEGECGQGv02IxJ+B2EoEYDuAP6Mf5x4HIDwDeDsG6HaOMIwAGK6DODeC0CR7oJ&#10;+HXf4Dtf/gCABeiD8EYEoBoBEAnUte0HgkcDiGyHiAIC5pMCaB6OcJ6H0HoHcEkESD6GF00m6A2D&#10;2EEEEBeBAtYKAHsU+EFJmGtv2JHAKCaEPcP3LzweaFgDyS7p4ABzYB+EeEGDleP6OMqu17iDgGEG&#10;xtGAEDcEIEqCIBdF4JQ9++CEG+G+KygBWBuCWDwDoDEAfMBzyF2FIEeEmFUrwIXokDTooZGJ2P8F&#10;PW0FSF1zIJOIAEQuKD6hD0JAuEABC4ZDYdD4hEYlE4pFYtF4xGY1G45FH/H47IZFI5JJZNJ5RKZV&#10;K5ZLZdL5hFny8nGcTScnI83zDgODweAni8XuBAYHEunUmFwSA5U7m+zzed0E8Xw/YYEA4LEij0IE&#10;QOApjYYYvVSlEmpV0/ocBQQEjkgUIOxSHLEAI+sU6iE8smO/4cRy6cjWVSBdcM7G8zDgdUI8n3ao&#10;WBgWEz2hkWMRCE1UlD+pF00AAAQOcEGjSELg9KH+/lSlkEplyzr9DSkaD8YCUNMNuwA/Hy8ESejs&#10;yW26IcBJ8CKC9AABAcgUckRiIAnKn69XSbjSbHG8J3DAIEEmoU+HwbTN56Yc+HS2TKbzw8XtVgWI&#10;FEokeEAL6ItiVyPJDkue7HoiAYnDEOgyCgHb1QaiJkluUZhHQBw6jCJ6RH6fBRkqRZWl4ZbIIeGA&#10;gCePA2jGBQCwdFkWrsfp+n+AYBrAkp5HScJ1H6BgSA06qOpmc5CD6QITiSMguCQ3SRnodJtjiOQ8&#10;HSeZ9oYAQCgSQJIk+F4OAVFyUGcXZTEGSZUKshoBAGBQzDyQQlBsEzdmCVxMEeUBbREhYaiWMA+j&#10;OKUWH9GAARnGqSHYcZtnsBIMA8CgGpCep1m8PQ+EII4wjyJQcBKkh1m4ZY5D0QyqTQAADAcC5GEi&#10;SjqAPMFYoefZ3jgMozm8dx8IcAw6ESSYfBSDNZWIkSyj8tDQIWJ4yj2MYmhujB9nweJIkEPRhGoc&#10;aJAcCwVkiSpBgmA4CWLFxsmIVo6kUUKGBGGomEWPozXKjB/FuURIEuVhgIkAIBAYPZGkiGwRgrc2&#10;EYSlqPtnhWHYfiGI4liaIn9iwBYw3ZqGEVpAEcUR9H9hqHg0GAiEwQQ3Jcf5+k4RA7r4bSGgOCJD&#10;kgSQVg2B71HQchvngdx2GOZJoASCQNBkGAUAkCgMAoB4Foqfh7neRA+juZRtOMhwEgqD5AbAFIOx&#10;+mJ9Hmco4DSN5yHkfSGAuE4ckkQ48ASAgArFix/YxQ6WH+WBNkOT5ZmRkYAAmEIWkGPo8GEUhEFQ&#10;XxpgEBQJEUSJLBMC8vpSe50muMw2D0eJ81OEwcicRA8DJu6Yo+yABADvCxHQbhkjsPJEO9U6HgaD&#10;YUEqR5EAgBG+tUXRSEgShVF+h41EASwkBkumKJOfh3joMo1m0drmVQQpNlKFoL1hqR8FESxFFaXp&#10;mJAiQDAaC46j6P4bhR6lYnUcxwqCdxiDEGYAUBoFgag1BYBECIFQLASAcSI1Y+0YgFAIfwkI/h9j&#10;1FQJkSAqhdDJT0Qt2QMAfhODuGwMQCwDOzerCsAA+R4jpEeI0RgEgXJHCoEJ4yYB4jqHSAYCgFgE&#10;uxJMP4VwmRDCgFqMohwAwxB3EQgsE8LCJQWHsJcQ4excjMG6Q8AYDQKh6D8IMGoJwNFiamO0Pwcw&#10;4jUHIPAhgDgMgoEkJIRIEgDwqLEPUdg4RCiIEcDAI4XAqhFBrHhWI7oeReAsAV2RJWWMuZgMdmRD&#10;QEK+EgsGMp6Wes/He0IZDRWjtJaW01p7UT0i4FGI0SwqxgkPBKDUJMVw0gGhzFJMAxxYCcEOXshg&#10;MjACAMGRgcY1BiB/V+OwoRE1/g3COFkOIZQqIqgpLYk46xvjLDcaQepfgIgeBcJMRwgwHQpIqPcd&#10;o5BDCGEGNEbY5yKgYBIDQQAfQ5gaAjKaak+ViMMn1P2f0/6AMPHuPEdAmBIiRBcEwMoQgZAikMS4&#10;fo+xPCND4LAYg1yJAxCKF0QIbQqkwGiLwUofRJCpIcAgOoiRIA9BTJllagxuDTGWKsVorxpDWGyP&#10;ZkJEgGwJBmDcIQXAvBSAsAwBJEjEDQDsHwQQ7B6D8IeBADYJg/1VBGBhSJYRWiXECKEW4zUrAIAw&#10;JITYkQPAPqOS8eQ6hwCWEqJoIIWQ2P2pcSomY6hDB/DyM8bo6yHgeBUDcGgGwACuF2MkogFBGCSE&#10;wCICgBiWD9ESHQMYxRtDuIYBIEIMEOiChRRAfY9hSCVEYAYE4RQrBIByAOh7fh/C8FQJQSQpxeES&#10;A4CgH4jhEhzARa0k7nxhhrD0IsfTvArhsEGFsIwLyYD8H0PgbA0hmDQGiNEZAz6MELAOAsCINQaA&#10;xBUC4GQJwRAdAOfslI/xJB9DQLwaM7iFhmpIEwGoIIpj6HsKkTokBTi3GQRsBADwMhzD2HwGwKAO&#10;2+YWascI1xn00FcM8aY1x6D4qgREBYDwJAxBqEALYXApgbAlVlFo/h9D1FOJkR4qhdjKcMQwGYRA&#10;phzDOF0BhX6AqyH4PQdYi51DHGoOAAAAgDBRDAG4LoTwet3wVQAcYzhbhrEAJch4VQ1B+C6kosQ9&#10;B5juGUMMYY3hujaGgNkcJkQZg7BuCoFYMQYApBHeeaZEx7x7SgHMcw8G3EOAYBUDodowAwBGBcsQ&#10;vxUiTEeKUXZDAAnIECJASIMAPASLEPgdw4xA6ZGqN8dQAwDAMC0GgOQVAiA0ybQEaVIg+UlIcAEM&#10;4fBHBLYKTA1Y/aY0zFcLAaQ1RsU6g+Q2noFaf1BqHUWtJMR5DmGuHDAg7B64XyGAcBgeBBiOBwCg&#10;DELB7j1HldIZA2xuDcGUNAazIgBAoBgDTNgLQcAxBWAoBFkCUjlGgLnK4lTZgXBUD+Kwc3WkSHIN&#10;UYwfxECSHWfIjIAQBg3CMFfGgVgEAElqS8fA9h4jLf+NAaQzxsjga24cDYIwXAmBGDYH4P0fAOtZ&#10;qcjI+R3jlDiG8NsbR+ABAYBkSYlBIaT2OQ8fQ8BziCEEH8aQ3OPkYA0CcG4fQ9BwA3PfHPUXXPu6&#10;l1Xq3V+sEZH9C4Rwgg9jCGmOIAoCgHBs2oEEGAIY8jsHAHwPAeRujqHqQ8E4PApCLDsGAmA5Bn72&#10;D+JUtYbxCCQCGC4DpLetj0FSKES4rRbDDp2SEBwGgSh3DsHYFoItCEQH+NcYosQ9iJE9tAhwFwRA&#10;sD8H0PrY+eksGoL8VAehHimIcAsQgmRMguAzA2yI9h1h+8v2EdoCQHgVDsH8Q4MwSAWJaOoboztA&#10;CDHcPd3hoQEgJAQPf7RogHiCEaJMF4HiFEsFII4PIqhgDVIYAmOImhIiHAeAjOZJDVj8FQuEVAux&#10;n6NAMFUMoOwLYJIGwuqC4QZE4ZYbYdgh4CoEQGgSQRgPwBZeolgfAc4aoMANoPbXwhgKQM4PoMAJ&#10;YGolocQbIZoTgTITgaIbgcrF4igDgEQFYJIJwKAI4IAG6WgkoXQUYRwSgVZfohYIAKoNYOQLoI4i&#10;AfgfAU4TYRy/q/6JY5wKgLIJYXIVQVI7zX7AIDQOgPgPoGwE6wgl4f4fYe4WS/QUoVoXQqokQBYC&#10;oDwOIOgO4GxsRWJDQUJuYVwX4Z8FoAAGYIYKQOoNQMBFTrI3gb4ZgXAOYQYSwfhwwAQA7IwNoL4K&#10;AHziagAewcIZYLANoQYh4KYNAPgL5OAlpaYeAV4UoUoWgXgX4eAerPYioAIDgFIGoN4NQMwE4D75&#10;gi4cAaIX6pgSYxz0ghYCADAEAPQP4QYFBnQmAcwaIXQNAPoSgngORmwIBnIsQaRMYPhMwiAAYBIM&#10;IOAPYKAH4FzlifTegXINIPzwAhwMoPQRwJoHAEjxAfLxQUITDxwYTyIjryYEjywO7zLzYmAfoU4S&#10;IQIU4XpZQhoEQGwJaigM7+ZhAfIXYVYVIVYWwXIdAdoeYjACgDwE4MIMYMwHoGJTwkwfIeYcINIL&#10;4NodiqABACADMHgS4DgByHIdAbQZQPAQARQdwekVwhgFQGwIoCwfgcAYAZwbYiBf4GgIoLAPQNgL&#10;ECZhYfoZAXgWAUIU4V4codgeQjMRwFwGYGoJwKYKoGwFTtT+ge4RQOwOIYgbIcwhYAQN4QoSoIYF&#10;sMAhrn4cwQgQYQQaAbcuAhwB4CwEwJAHYDzXIXgfcFoDIEoGwQIP4OgDABwBEQkywjafky8zUzcz&#10;ifIfIRQOYNgYgbYdIhhLABoNAOoQIIoGkeQsIbwZoXQO4QgSh0oAABQCYDYNQNwOgHwGIEYmAbwZ&#10;IWIOAQoTohoAYBwQAR4SIGQ6iuweYdQSAQoQAYoawcglQnoDQPIQIQChrbIiIYaXJO4WYfhkQh4C&#10;YDwFAPIPQPQEwDT8YlYboZAWYOIQwTZrgQISwTQGIDhnYlwewPAMQMAawdhXa7QBwCh+YQsLxYYl&#10;gaoYoV6YwT8n4iZPoOxQAHglr8r879IhgCYEYGQSoRQQEQYlgf0ggQEg8hJf4AQKgM4PILYJAG6I&#10;QmAd4cYaYOYOwQDZwfYAYBABoLoMoOQJ4IoGciAk8lAZ4MgOQQBAZhoMYPIR4J4HM4AlAfwYoWYU&#10;wSQUAVRAYlENoFAMQMwM4HQFwEccoiAbAYYVgOwRYUQhgEgGwJoRYPgMo/hqZ9ARYVgXgZgh4tgC&#10;QNIPAPYIgGQEobwaIYIQjgtHoh7T4C4OgPoPwHEOYlK/AdwTIRYQgXYZobglQAk3AOgP4QQHVSpF&#10;xDQUoSwRgVbFrX4hYF6EYPINwMlE0zolYe4cwagMINwPkDYh7IgJgLgNQMiG8SqfQeYbwZALYOAQ&#10;whrRoM64YJYG9KwlAdAbwaQRoRoRwbIcazAkYAwBQB4NFUTUs1wiwaIYAVoQoSYUYfBAj2oCgDgO&#10;4PgQAGAEUXIlYd4bQYoL5XzwLwbwrw4sId4bYYgL4OYRQicboLoNYOzUgGdNKFgcQZoWwNgQITFZ&#10;wBQPIRYSAHIE08AlEk86U6k607AlIA7yZN07wEVkAloeNXINwN4Pgd4fJEThQAwNoPwR4IgGNgRY&#10;oeYdgcoSgRwQzIBbYkZNQAgKYMoO4LgJIG6RqCsMYPoNwMAaYcoe4ACAQP4RYSQGYERsjgIYoPgQ&#10;oR8ntCoAIFYG4JgPgPIMYA4fYegTgRYQYWwZQbIiQGgIwLYOoNAKpu1YwjS5wegU4SwRYVYXwZ4l&#10;IAQEwGwIQN4MoLoDoC4CIkIVASYPoUwXYaIhgKAMwPgMQJkAYhacwcgQoQgQQaQbro4hYCQDAFIP&#10;wQwPixwBYXoVYTYS4UoWsfQhoCgEIGKdQPMycytW14szN4t5F5N5RFoVgS4QQUQW9PxXjDIM4OYP&#10;81lcxhYfwfgVYS4QwYoclnANwM4EgDNyosIXoU4SQSK2j9YCYD4R4SQR4DQBsqQka0IeE6YPQYYa&#10;dkwhoCAC4EII4IkGwHQHACQBYA6mQYYZAY4YwZQaIbCCDF4CgD4GIRwRoPwCAAzOb+oWwUoSgToV&#10;oX08wiAB7ygO4O4PAFgEJg4lL14VL2QUohoAwCysgSYEACL1olYTQQoOIWgZKLb2ogQ+AQFSkvAl&#10;IfxOgT4SYUQWRkMPYAABACgEYswRQCwBZFYk4f4fIQYOAMwZYb4d4hgFgH4KgQYOYL1JAkwZQWoU&#10;AQoTIV0RoAgAr/wOoLAJAHC1jWgYgvAT4XIbINQOANwGQEzBIsIbAYgWAPIRQTx3gAgQgTQU4FwD&#10;B8okoZYXIUwRgTNL2EpNICwDIDJchvplgdAc4dCCFVwhYAYAoA4I4KgMgLoKYIiFGNYhxSgZQNoO&#10;IQgewvwCQD4F4SQRoQQBoAIfAUoTNVYXYZbqlrQtoNDQDUoEyPAf4bgZwYAQ4RgSodcn1RwBgC4Q&#10;IRQRYFYDk+NqQe4SpulPob5wwB0NoIgIWAoHAC4B4BQa4aBoYZGBoZgaQfMRgh5VQFARoSAQgC6z&#10;5FyCyDCDSDiD0pQGIIQKAOslTG9wN5YiwfYdgNoMANIcInRfwAYA9YINYMQKQH7lagAad9IPd9hK&#10;zT4QuEIFYDGHYkIdIbwZ4QD5Acoqh3oCICgCCowhgfQe5JodmMYiIBKqQQIRIRIFD3Yiw1YYoWoU&#10;YR+ES4oiE3ADbZgPIG4FgD1iIi8ZgXcZ4SYhoAgBpjwSU5xsi5oegcQMYLgNgd+VWVbT4LIM4OKQ&#10;aQrHIYIVYSoRoUYXIhgA4CADQRyOYDuDYk9/F/V/l/wq+AOAeeWBGBQZeBmB2CGCRGM9GC2DAPwC&#10;ODhlYfoVwTQRKJEJwhoCYEgGoSgRAPaFGiosQeYdYcIRMvoaQcCvyk4BgCACoCLEl7YfAcwc4dcP&#10;YAVUAOI0oH8awkIf4fl5wOar4b8uIMYPARIJ4HQE6YYYgQARISjg4ewhwAQFgHAJQPAOoMYBy9Ah&#10;ZaYeQTQRYQQXQZYbTF7hQHoJwL4OIMQKDf4ju5ofQUgSwQh9YaE84hgAYAisQDICp4zEwe4codMB&#10;QigBYCQDIMB0IIgHIFuPYjAYwV4TQRAT4WjGAJILwP4NIKge4dwcgQ8vgaAbi+F3oDQFc7gO4Eoh&#10;IhiB4XwVoT4S0VFd4hx34HQQwQIOeHWLWizrF4/JHJfJnJokgXoUyg4VAXoiU04NgPIQoIAGAEGr&#10;4ji/AxwAYBeBOWwlAfvFIQAOoOQaIcVbwAAFAHgKIRAOwMO2Gp8MQVYSwRIUgXKJSEBf8PoKQNwM&#10;QK2n94jziiIZEiYR+TgqqD4AIJwMh1YJwHKKa5wWgUhLaiwfvAohoBIBoDINQOwOoHoFwElGqBwU&#10;ARQO4VwYgbAhgB4D4GAS4RoQABkHAl4VYSgQAUYXQZwiQBQgRUYQVBole5oXIU4TAS7Fhi0PYAIF&#10;oIIKQPoNgLoBAAvOoiYdIbAYoNy4Ye+TwAAMQPARwKAHV7IlhdAV4O4RQT+VWVgA+WAOYLOPPU4l&#10;aiIfAeofIf4B2oAsL+oTAQgOl6IbwhgBgDwGgUQSgP1+wkIeAcYaINwOQP8K4hiAYDwMVMYHQGoF&#10;YBO9Qhd7YbwbgagWgVJfgZoac824oFYHYIwOlYYCYBreQibSwcYOAN4NwcweIfoAQBoDQSVogYpO&#10;sJqLg5ANYPgPwIdQzJof4boaAYIQQQ4SId76g0IAIFQHQJQPINoMOevmIjhlgWwUISITAV0H6EG8&#10;QHgJIOQMwLpp5zjzhQYaQYgWQQwSAUPbzX4IQLCbILQIhYiKgUoS4RhD4ZmVTGIKmiQLpFXLvJof&#10;wRQOoMUt3NoibIjIzJDJTJial7Ye4R4PoOQYIaocohgCoEoHJDoPJ4okpswdAP4PAPAatbvA2VoI&#10;oKIL4KoJgIICoCCfHe4eAYYXQWgUQVAVooT6oAAGoJQL69gKYjB14YIV4TYSgUYWy4rF4AwBICYL&#10;4NgN4JQHYGBGj+gWRlwTgvj9YCgECg4RyrHhbxEJAPgNYLYagc5KoijIgBdYQOoKahnxZc3MwgDu&#10;QB1OTRcTuAEJEg1JSJPhoAoBhMTikVi0Vf7/farSyJUi5ZUTAIBAQzIZSNxiKwQBgIi8Jf79fbIX&#10;arR6ZVT4fr+ioBJxjO5kJ46l9Fo1FfTucRqNhudT0nkVJRfOpnKY9iVHrVbo0aeiTQp+XjObkiAQ&#10;DGo/J5eLZPDwWCMTmT2ZrGYacTiadDxfcWD4wISKPxwBIErkvWifRCaV7GiZELRwKYuBJ9QyQdjy&#10;e89Fg4JZ3OZhB4HAtFfb3eCZRaDXbMbb/hIHB4VNx0PY7FwiAVZw8VZi5UiGS6rfj+2EJEAsHRlL&#10;5aFQnDwDir9fD0aDMZKtVirarfc0Zi4CAgHI5YMplKhFAm7rTjZy3NaAS8TDArICQOxYQ6DQLRbh&#10;zosCQMhSPZAjwEoMLil6Mn6XhUkyTBUFyfbjJIAgnjCOAtiWHgDvW3sQRDEURxJEsTROoqMuPFEW&#10;RbF0XxhGMZRnGkaxtG8bGUWZOkITZYq0AoFAcNY7EEIQZBFHElIoYBWkuSJQlufqJgGBA5kGRwfh&#10;YDkWnCaBfDuQRIHsfiKBsJAtjsNArgMAUQH+fxeFQSpJlOXcVoSB4PBiS5HD8BgDOlBZ/H6YBXE2&#10;SJRlu408ISAQDASJIpC4LoqiaBTSxCcpsGKO49kWeUKImJAujmNIqh+3kalwUJFksVphq0A4HAoP&#10;BAEQGYSAtGJ+n0XRXE8S5RltKajBeIIpjsNItAaBFMt6fR5nWQw/jysh1ImBYLhMS5KkYCADRuch&#10;oF2No/kmftGoq8QCimMg7C6JQbyXehtGWWo9kGTJ8pEAYqjSPYuiQGkTpifRKkIOpdGab6JgSCQN&#10;kAQZDhSDoIRCaBiFqTJNlGcp3nsooMBQG5Bj0OQLggBKjH4eTBjeaBxHbRwThOEZsmybaLAIAwID&#10;QPA+CMGgTRCbpoGBiZIgyGglD2NwxgYA83RMdJtmUOQ8EIea+omFgeiePw5jGBGpxAYxZE6RZOlj&#10;dKKAYC4UEiSBCgqBdn3oo7qFESZElaXxm0aG4jCyNgximB4E3DvHFxuVBJD6UxeGi3oBAOJ4vjYM&#10;Ioh/svGROaBflSQZHlLriEgILQ3j8LAhhhFh+lgTRFk8WjHISAYCgSMQ5EAJodhSw5sGSWw/kQTB&#10;72L04GhATxREkCFBRAZRcFKRhOFYfB9eTfoCh6JApjMMAtAcA8RHacRpjyPJAnQeZ9ImG4ljCPIz&#10;ijzscJiSxBDiXBmnAb0AYCQwBuDyFEIIMFVOeRKMEVwlxICgSkRQAwbBAiMCMDEECXRoi/DuIER6&#10;ZEzJoTUmx+5Wk4JyTonZRqek+J+UA9FGbZ20trbaRMAoCAJB3EMIgGwJAMOeGWLcUQhhMCshqQkJ&#10;wYQ6hhCgD0AcCSXjpG6M4PYfhCjqa2RQAoERECUEmCoDIDkSLkFOucU5xwKgbBCP0eI5h3D0X4RU&#10;FYNgmB5DuGIBwBTDFcNOPETYjBBi8GsOwOwfxCg4BQBtE4/R7DnDWGMNY5h6plOQC4HYgg9h1ZVC&#10;Uoo/h8j1FqK0UgpRXC3HsPoqJPQAg3CSFwOgZQpgHAHJwhI9x1jWDCGMPDIQAAHASA4DLdRwDiQA&#10;RUB4FgTCBEQH8EQFAGogH8LsVAmBMirF6qQOAZImwKm5N2bxGDwTfnFOOck5ZzTnnQVoYYrBLiLF&#10;ELcw4BkhBmDmH8IwNQSzdJiPsXgshXAbBqEMFQHAKQmH+PwYoshSCQFCLAfRxSJgtWQIANwXwCww&#10;RKP4fYjw+huF+NMcpEwJF/EaIkPoE1MIkI0PAqoaBtDsl4RMBAgxMCdBeBqZ9BhjC6FOJUTYrH3S&#10;UIsAEDIIgVBelyDgFoI5ZxQAATEbIzhhiLEgJUdQ8Y4gAAUBgEolhIiMAkAmpyMhYiaEKJ0WgyTD&#10;gJNmHJfINwUAaRiP4fgwxapzE+KtMi6iEgBAoBwEoXAthbB2DkGLUkUjfGsMwTzHBojfHQRMs4CQ&#10;yJhCYDgE6ShvDJFqHIQomZUlHJIAIKoaA9BZCODaJ83hmC+FmPkCgKjcAjK4P8a4xxciHEkJseA9&#10;XTAXBODcRwhA9ANAPWM3o8RyjTDWG0PY8pKABAIF0OAgAqhBBcicej5xKCLEaMYazDSXgUBADAQI&#10;fw7AdAmAwl4/hOiHDoLEY5ZSjgGhwGgO4eghgzBNcgrg5RwjcAeBgELUaMIjoOJsRAdxZjHZ0QkB&#10;twBFyAA0A8l2CB+DzECHENwzhwszgkHcRglQdgmAvOig49xTCYEcKsXYygbhMC+aEKABkPzpxwS8&#10;Y1ZREVoImDIIQTAADgGUM4by2CegDAMEsLYagyBUCFLRGI+x7CmFUKwGwPwkgkA4BUrg/hni+FgI&#10;sTApB6D4qECAGIQREB8Dgpi/xXB6jrG6HEOAd32vvISDkJ4ZQ8BjCbnEi5MRWiaEQKEWtaq+5KEK&#10;JcU4LAMN3N6P8aYxhbCNEkKAdw9qskWAmBsEgXAvhgB4DQFqHqxj/HENYZYjRHiQG+OkelMgIgdE&#10;SIwRQIW6ueFqJ8RImRXjFImEEJwVhxjIFuNyLFQwCgLC2GgOYVQig00EixaI7BUCyF0EUI4SwMgU&#10;AfQYftCRR0ModRAhILQgBTD+G8L6gUWUao5R6kFIgPgvEaIgPwE27UqH3SwM9LqYEVpnTWm9OUaD&#10;/HyPMQwfQ5jJGxZEit5AYCIEMHwCygElj+Hq/QMY1R00xA+DMJAjg+hpAKex6QthQxEFbaEAAahA&#10;CUCQDIDyJB2DYGGGYPAi90FGACCoGwSw+h6DKAvlSIh9j4HmOMdI8wRAfrkiwZ4uhSB/EoKoiYBA&#10;EgREIJAS0YAFomH+OAa4yBGCJEoQceZLwA5ACqHUNQWQF7wIqPwfI8Q6hmC+N0d/MCLgTAyCoPjJ&#10;gRgWjFggmI3RujgBH48keOfJeTK2irynl/MeZ815ubouRRCOEqKwYBE0hATAaAUfY6R2jyIsAYBY&#10;Dw0B0EBfsEe1UXpwGKLQUYjROitAEAgBgNQdBBCOEYIYGQI9jISOgb42BcC5FuMkZw1h+J4AmB4F&#10;giBECAAvxpFg8RxDRDWHIP48pUETCqfELoRwZItFuq0S6sCLBYDaIMLQRQXzQG8NEYwkRLBNhvhz&#10;h3iigAncANgOgRAbgbgZE2iKBuBqBlhpBsBvh8h9nkvXAIg5A+hDgdAVOpklhThIA+BThfBpCJjZ&#10;gMgBh7h3o3h8CLAFgIgMA4A8A/gbgUpFEYrbLcCbhRB0I3ijgBAKALgMgZgcAcgJKUiEhpBlBgBu&#10;hxB1B8QLF+gCAjArg0E1gjLVklBqhgBWA9BHBRDjgBABAEgOgOAHhwhxOJCKDxADAqgyg5gsAkAc&#10;wtF6BuBlhdA+hFBLB7h/gDAXQivigjsuKCiEh5B1BxhdBdBcBghjBmwonkgFmIA9BAhCgWgPgJEW&#10;hmBahQBBBMhXNaANhHBJBJwzo9kUDTh5BRhLhFBYhghpJwiKgLgRgZg+g9g5APJnCLDgBHhKhVBf&#10;iigCgDgIr8A9AiAaATvbHPB6h1Btg3g3g7h1JJiJgkgvg6A0gpgfEWhhknBFkoiLAmAwg7gzAogd&#10;scleh6hihkhogbgcgctUPOMchwBmhcA5BAhLJKASI6CHgkCwBBhmhuh0qhslAnAug2gvgogfACPI&#10;vbiYohBIhMBWhgADgFAGgbAdggAfgfAegPkEiJh7B3BzBahbBaBgBiBmHtEVgFq/g+hBBDKBmLuq&#10;OrOZhVDjgAgEAKBFhJhIsTOEEQuchiOeOfEKncBAhKBSgYANsLqVBzhuBohIBJBKBsBwB1K+AACS&#10;ABgKgLgOgdAegcgEoYBxhthpBnBphstOKhDxADg1A8hEgigagRRlEZBoBeBTA/hJBUDjgZAjgvA2&#10;goPshBBChshzh4iLMlAGAsg0A5Aqxjy5NJlehTBKBChUhehngFAGAHgcgfgjAfgfgdvkPlAAB3vm&#10;BahaBaBihlBpPqiKAHgNASBEBDhEANgInFEUB4hxvxPyB5B8pUv0hAP1v2kWIhBGBLhWBhCLArg2&#10;BBgtgjP8kcB0F7A7g/BDGQHtyrt1AohAA4AwOUkbh2BrhhLKhGJUlHg3hAhIAhgXkuERh7B2BvA4&#10;A3g6H2qhAzA+BIgmAbAQqVB5BvguAwA4h5ufl1jOglA7g6AxAHsbMcB+BOBDA8hZBkBsiJgOy9hK&#10;BAA1zHCtB5B0BvBDhDBBhqhwMQMkgZgggpA6g1gtFMIYFehFA9A2BiBrw1tPANAVg9BAA7EEEFR4&#10;0eUetJxY0fUg0hUh0iPKBTBIg9hUBehpiJgNgUgfg8g0AhhEhAhFBxwfiKkggHA2A8BBoDz9EcBu&#10;DflbhMvzKhETzWgSg+g/A+gTANSYkXBqhghWA9hGhRLQgCBCBMhTAXAMylkThwOqp6hKHTCEggzk&#10;g4zmESB6B3B0BQMWBehkhsl0yrERACEhAyA3g9glAcngHGBKA/g0hdBnqQiEgUAdAogzgmASBDBD&#10;BJh1sziLAFAIALA6A+BCGhofkZSQhvBOEnhihpBv0gETrRwqg0gygrAjFA0MkThhhXjVBPhautgF&#10;gRBKhKg5hLBABBBohwSBCKncADgqAyA5gtAkAcSGEah3ByBqA8g7BAhzo4EWgDAGgKA5RKAdAVgO&#10;kYBchRvQBVvRiEgIPBhIhKBEAItJEWh+B7hUBPBJBUhahiojiKGRgbhCg+g6AKrjCJh3hwhpzpBC&#10;h0GQEqACAHg1A9g+giL+VmHFx5hcA4x7ntgCA8BGhNgdASgJkWmqhjA2g5hEQXCKAaglgwA+gzgp&#10;Ui2jnGB5hzhrg3A4A9B2nkAHt7hLBGBBAAh6ByUqA/1uB2DwgDgogwA2gvAngfQ6kUBrhihZg/2a&#10;M0EXADgIAMA7g+BAmhgMkYBVhKhAhRhchmiJgIAOgWBJhHBCjR2VgAB+B1BrgsA0A8qHh/MlAKBK&#10;hSBPALABh9hwBtBpBuhyB2K2ALAagZAWFnCIr/Dqh32GBJBZhfBnEKVKkQgBIbgrAzA6gtAjgapx&#10;B2BtBjg0g7hEB8l0gKgVAfhOhEA5h2hyBsBDBBBCBth0PWCekgnMA8IDIEEXB/hkBahRhFnrwpEW&#10;pgASA93wgUgPWcEX05U6U7U8U9U+U/EW1AhdVB1CgAAggrA2A4guAjF6E4hThLE6hdF1CSAnAwA6&#10;gxRyspEWBkhZhPhChNhXutgEAIWaBQAQgH4DijuOB1g5A4A3BvB0h6iEjKhJBLAZAOAHB1ByBuhp&#10;BshwslAFgbAcgbGouU10CEh+BThJBDUlBmRYgAgVn4g8UDjRxTp0jqUXA30YpigAAXAhgshCA3gs&#10;kZh7B3hzBIOLBkBrhxCLiSAaAkgtg+AzgquktKBfhXS7hRh+CdiJgIm4A+riASGU2kY40fPLY5Y6&#10;47Y748ERB9BEg5A0BihuWuiEgTAdgoBFI7h4BxhqXwhCByh4KYobEhA0g6hA2UraEZh+h7hNhGhB&#10;hahiBqPAERgRAWgdA5g5A3L1AFEZhgBV3BBRhdiKgF07BRASgIWEESB5hyhrPxg8h4Q+iJgYAjAt&#10;hBA2ArkWhqhky6hThVhphvYkkQytgVAzg4A1gaAS19IFB7g7gwAuBrh3HTI6AxA9gzAoByBrBjBA&#10;BCBH1YNOjYlaA7A/BDgasTEZiMh/BlBehXhShVBZBwWQkSAJgNAQgvAyA2AgZq3DEUB/BTBIA/BU&#10;QSmHUKBTBKhAB8h32shBBBhnhu5nNFgCAqAyg7guAkgb4aXrB+BbhThLhNBUBdzrZ/gNgTA5g8g8&#10;AWRckZ1+V/WAAASVgQBIBJhIALukEaJPBXhPhKBQxXZQAAARgZAiOGg3SwCKB2BvhoA8lbtNgDmf&#10;g9gir+PMhmBbhPhBBL4HCKAEx7hNAYwzkWh7h2hwg3g3A3n2pUgSAdAnhHM/4868kWh9B3g8A2g3&#10;hrBzh4AAABgIhGBNhKgTAKAGDUBzBDg/A+BoBwZAl1gDAmgupHgpgg4LCth/B9BYhSBLhRBWBe35&#10;ESKigXA3g5g4gVL1EZhQhGg8BWhghrCJgKAQgYhJBGBAgGZbDDh0Bphfg0g+BHm2gEAKgRgngegS&#10;hchbBdh4CdCLjxgZgcghAuAuArARgM3yijBvZjhShRBSBlhrhwkSAJAMARgwQrggAZLMpyh8Bznw&#10;g2h0JTgAACAMBPBVhNAKDpB4BzhthBg/BAhth03n1vgEgvg2g7gokj7OCtG9BKBFBXhehmaXZQ5R&#10;xng1gQgLSfEX5VhKBHBRhdZYZZZabfERZcBrA2A5A8h35fCEgX5ghB5iG8K6B7mEA8hdsjCKCRgf&#10;ApAyg4AuAlgCWzEXhfiOBHhRhcIbAEgKBIhPBPAOTQkRB6Rmg3g2g6h1h73HyVgoAjgdhjBgBehz&#10;0sCLgTAYgfAsgsgqgZgUAPiKWFBShMhGhUhchl4fAlg9g7mociPL4ig9Yjhr4kgRgcgnBHg8gyEb&#10;Foh1XBhBrwbyiXglsZgyApAf2zBmppHjBUgFAJAShABDg+gQxda9dSMUVh9S9UdU9VPKB9zbg3A2&#10;g5ZGqsgkgvRrgqRtCEh1hwBpBBBBBFBwjMiLADvXgzA5A/S3p8kZFCB9hnBiBcBVhVhY4sMkCtgJ&#10;gMAOgjgoAsAngiAdHEsDkYBiBXhMBFBPhbCeg8hHBQgcgSU4JF5EAz9YKrqsgUggAq4+AukYCZB9&#10;BthrBnhhBghgBrwAh0hyBxo4B9gIgKgNALgLALgeAjAlAjgeAZjSYhnGB8h1hrgwAzg8pJiogAnU&#10;hBnWLsqnhyuzyWhHB2B652KtVaA4g9BBK4QPkZh9h8h8BphmhiBghghiQnh4h9B7B5B6h+otgGgE&#10;16AOAeTOgfAbAXgEADcTklcbBCg6AzhlhvbBiEj7ArBDg5AuSP11BFBBhBhnaNyBgCAqgzA7gsgk&#10;Ab8ikWiY3MhkhTBShUBpBtBwUBCigG+FAfgigmAqAogmAJN+kaxNxOxPotAGg/hFhIgZpmkbKDh8&#10;BYhRhLBQBXhgZQAAgeAngxg5Awgmj1jeB1BuBphuB7AFAcgXPavNlyBSA/BJutceA2hBBKgigYT1&#10;6Es5g48rhvh1KYgO4uBKg/A09V/j8H1sg3hcBnYsyrg3BCBMAiU+iJrthxhGhCBBSAVvceABgDsm&#10;A0snsoiLO8BUBPhLgEASggAnggXqiKEGSxhmBWBWBUBnBqBvntalCKeFANCAEEkk8pEsig4EgQAQ&#10;uGQ2HQ+IRFRo89KtftSGAQGhlHJJICAJgmIyOGP5YpxFJ1ZMaSS2HgUFBMwms2kkeDIBgGSP5+Pt&#10;wttqMFhMFothwux0OR4vV8g4JBYLBMKDojkskD0bgwEgaXV2vV+HPxCG4vspwPOFgFAJZUjIOAiG&#10;PBztpBn9BNt0PKHgIDAwtGc4lUijWdQ1/Ph5pxMJYTEAqD8YCPCyWeNNksFXrFYtBrOB/V0AhUNB&#10;0ik4rk8iDqtgOwa2GMVXplEp9aw4AnhHKEdCQIa6Rv14OMzm05Op4vmGCggFVFHIu77oQ98vB0H8&#10;9nVruV6kEpmM2lslAMBZPoy5gq1MI1QraGAEBgc7IhLDsThXos5cqRApVVP/yoaAYDAWJYri+Lop&#10;CQA7WH8fR7F8XxjBwIgggYAjWP/DDoH6TpDjuWJjm0hgEgsFBOEyRQGwvDKSH0ep1kaQZAmOaxxL&#10;2AYFDIPA/iYG4Uoaf5/GkY5hgUEYXhIC7exXJcmSbJ0nyhKKGH/KkpStK8sSzLUty5LsvS+kZxmm&#10;X45D6R58s+hYBDiQ5MCCFYMIedJvmgQhBkYo69IcAwFAcNI7EEIQZBE8knn6fJ6nAbxuGQZhoH5N&#10;MABaGobhIEAPAcBQDy6bpllsOxBkwfaHByJ4xjwMQngDQronsdI2DUOBxHceqGBGHYokeO4wy4fy&#10;kHQex9H4B6ngeBi4TAlprmEVo8kYUM0vcA5AEkUAYg6BaHnCahhkEQ5JnWeZ8IeBYIgwOA8kAG4U&#10;A1MB9nweh7H6AgHgXZFkpce53G4NAxjkd5+vaKY0j4L4khqh57ngchDD8QJonAdKHgGAoDioMg5C&#10;wJAcpzKSeH0cxyHCZJjmMeh9IeAIRBUGAVBMEQJ2NLp0mwYY1DsRdRoaG4mDCPQzCjVkoH+fp8FK&#10;SxFFWXhmSqhgBAIA4xjoQgmh0E98SkcxrGFdBGHw/yGBaIYrkGNwtvHFZ8nePA4DeaxynghgLheI&#10;pNkGNusbzvW9oeWROkQThYpYhYojMPowiZhCHHmdhxEaQhBGcbx1IgvgojANwuieHoBn4fJWFASR&#10;SFoYgBAOBwvjWOgnshoSFn+fhznMcxpmaZRznfWqGQCGQaBsDwOA3Y17y0YRWEsRhRFw2wojOPYw&#10;iWGzXHqdRvDkOY6nOeOdSZigDiyNA8sEGXXJaf53nWdJ5nufQGAeCYJXrvjWlCRY7FaYZsIYMQ7k&#10;cKAOwSEPHaOQbAiBBiFGy9piZfQtBoDkFQIgNDDjyE+JURgshgjQL6BV1QeQgAyBI+Ufw+xyQlGg&#10;MoY47R6vcAATAHANwagbA0BorRXEuKdU+qGFgAAchODEHgMYUFVorVcrBWStFbA7CgroMTWB1DhG&#10;i0sdQVAoBEAMx1LI4Bki0DcIUTRDwaBJC+H0NIU3ykRH6PYdwgA8hyGiN8dyTlVgCO4GYNgXQlAE&#10;jO/MsAvxUiTEeKUXZ7WnhkDuIkJoOQSpaOmOVGIgRpDdHQuQCQHRACHEOCcDIDo+Sdk9J9JyVGwS&#10;glJKWU0p5USpJGLUT4iRMivGKRkBwIBNCbEaBQBIBSRjrHANEP4fhDjkHgPYl6fQ2B4EGEEGAIZV&#10;JYHwOsbQaQ2h4HaPYfhGQFgTD6IYRYMQQgUQyPcdQblYjgHaPRsIQwsCFDeFqZqXmiCkEeH0VQwC&#10;MELASBcFooRNiFeIRBbYwxAiFEkOwphDwEgPAqHYP4hwZgkAtO9L40xeinD2JEU57QDAOECI0SYM&#10;APgRJHGocYhhASQHA5QhzTwDBVDKHYLYSXpUSSiPsew7A9BtDWNkdY9yMgJAkIQR4lAVQ0S0P4fI&#10;9BICEDuMAaI4yHgMAsCMRIixDgdAjP+mhDR9HBDiG8OY4x3rjIWe8BwcxAiJB4CoDaGauh6baNQc&#10;g7yGAhZ4JEPYZqt17lQNEXQpA+iUFUQyMIXw/RlJGPUdw5BDh+D6NIcQ7XKgHCiF0MwDB3jPFGLI&#10;YjEwDgWESJYRwJgKycr4QsdA2RihwDwIleRDQFgVBII0RwhwNAPU2+YfY9xMiLD4LYZA2yHgTA0C&#10;MIIQwhAuBKB0hg7RyjdF6L4Xo1BtjkJGAQBAEQ6iDEODkE67bToZj8JKQIvCGBGC2HANgVwhEjgG&#10;NgQogRBjcfURAAYCSZhwHWNAWwtBhDRkoCQRQkRCAdAeAq8IAJnjbmlNQez3ACExD6Iebs35wzjn&#10;LOchgLJ1CGnbglDA/R6DjDEF4NY75rkNAMA8QokBJgtA4korosxPiIE6K8YykSFgKAeBgHtyAdgw&#10;BQQwex1Bgi9F6McaI2SWgGC+HUP4UwegtxAQtfYxgyhyERDsCoIgbiREaHoBkWEsDwHMNoPoew+j&#10;hHbT4hwJAaBKEQH4NENsq53zwV+UWec+Z9z9n9JgmRCBtFqMocJDAUg9CkIYOgYMyEkHcOMagfZt&#10;jjHdOghwBQEgNDQHUQIRQaQB0AWAVQlQ/CkFyNC4YIAYiPEUH4CACEVG+HmOYMwaw4joHhm4AAMw&#10;kheD+GkKmozywjHxb4NYxRrjrIYDgJwZA9BkCcV8cg1xjh/EGI4dY9DkEOdOBQOofRCg2k1sQ6It&#10;xRCLEuKwYZDAJAhBqJaeYCgBFdYUOURN8hnDdHMykAQAgqBnDyFsJAN20bmJIP+v4kLBC/IeB4Fw&#10;QhGCCDeAjg8zh4jlEAHcPQ1hzV0IcDUJYYA+hnClnwWwoRFCYFbZ0hwCwLAmEkJEQ4FQFy6OiPcd&#10;ocg4BuG4OctBCwT6KEWHUMHCOkIZHYNkYYZA6iLTSBYEoOhJiMDwAmM7ChzCIl+M8b9KiwAEAMBA&#10;ModQ8hJR7niNIiQ9Bz2UOUhgHASgxDZz0FQHQJktH8LAlAniVkNagEoKgYQwBYCVxYroyxdCnEgJ&#10;wVi4odgA5iDoSoig8AH3r0khw2xkCyDqIYTiaQSA2CYImvIBYzjyHQNwQIfRADbHSnosABwFgXDh&#10;pQHYKgPZ8FXqYUeqdVgwEcIoP9WdZmu1rHbXI79eAyCSF0QAaQq+aJIKcSIfBTi9GkQwCAFgQBmD&#10;iHIHgKwQPmPwKYQAlRUkNACAIGYPwnhxDYF8BwBvMkkHCNIYIghFiWHWHi14IYAUtkEcEcEMtuq0&#10;r2H46KDOGGp4IeCMC0DgDUCwCE/uSyHIGqGKDwEAEWHkTQkIAIDEDsEOCeas+pBQlOz3BTBZBbBc&#10;b2HyHiHUEiEWEGGIGmHGC+DmEMCmB8BUNcHUToEGTuTyIeQEAeDODmD+1A1FBa4yGsDooYfUKaAs&#10;A8DWDgDoBsBWA+Jyj2JIH6HeHEOGOKHkZQIWB6CmDODqC+CXBeJcHsHaHGEKEGEAGoHCHmDeEAEY&#10;CEBe92LAH+HGGsGMEAEIEi22rItgAiAuDfA4BwBSrbDcIaUOHsFKEwESFaF6GeCACuDaDiC2CKNc&#10;pIESEEEIGeG8HOL2AIAKpcDqY0Bw0e+oHwHcG6DVDUHYHyxSacCcakDECcB44uSwHKGuGIDuD4Ea&#10;HkH2YCIWAIASAmEQEoMYAqJEyrDgHADsDkDuHE+YAWAkAyjsDoB8BkBGPFAuNaH8HoHUDi566+mI&#10;IWBiCOC2ECDWCvEjHqAAYUHADaDIDcHUZQAOAkA2EgEiEmeEIUJacYHEEdDmGaG6YkJaYqAgX8Du&#10;CSByBXC8r2G+GYF0DuEUE4B8CWCwC6CsCcAeISK9EAGqGOD8EIEYhUAAZ6DeDICeB83/IuR+GsGI&#10;FoEAEeE6HwH2Ui/aAIDcEEEmCGBdEhBQHaHAGeDeDkD+HkmuAYA4BWExIUAc8QJaHcHKGyEMECEI&#10;G0HQHiJcAOAUAs9uD6B1C3JsppCeDqoYHQHnCpCsDfCyBZC4iGQ0HhDEOIONDMAA0UDM6MCZHqHe&#10;/yDoD2EMA8BgB+DMDIDCAy1iK/HQHADyDwDqKOH2BiCKCsD5AoAKPENctSGUD0TuHYHlEQLSCkDQ&#10;D4DACUcUxBGGFgD6EYE+H0H8lGRuu0D8EKB0BUA4S2SoGIFeE0EUFANqIcAqBMB2aQDs8xLXHtOg&#10;QxBXOjOpOrOsK6HxBkEqE0FCC+DYDmlxHKLAeqGgEEEGEWsi6CIa00AaDYDyEKCABgBBOez4H8GQ&#10;FmFGFGGAHEDoDwDaBCAqxkQwHuHSwYDgDqVoUiCOC4DkDWCsCAQwG8GcGKHYAUA8BqBQA7PolRMm&#10;EwFKFm1uDY/rQ2IYHAW4EGEMEo23ACx3EUDkD0EE3IAzOiQYHsFEE4EsBoCaDIBYA7QENaHsHesY&#10;D+YeYiYmYqYuDmCyCQBxGA+oF81KEkFKFzNu8AAOAgDaD6ECCCBcmYS0SAxoEWE2Fgli/YZ6DqaA&#10;B4zyH+GoF+FaEmFeGiDiDuDcBQA2PsRWq6HM56DYmFFyiUDMDuDFMGP+HIGsGYHCH2AgB0SPRJOu&#10;S6qQHmD2DgDMGqO0AAAIo4EeEiBiA+7yK89UG2Du7MHKHjL8IeBkCGC0D2DcCu9RUclSSAH6HGHK&#10;HMA6A5Q1VgH8GYFuFQFSGcHkEIDyDPOcPKaIFaE0EQFCFqGSIeB0CeDKDuDGCbVgvCH44yDaDcDg&#10;HKHeOQAOAuEmE2EiA+AgwQK8HUG4GYDqD4EMHemsIiACCCCoDSDeC8CRPEz7PsFpPyF/P5P9QBR+&#10;PKnEG2DUDeDqhVQVQZQdQgP+G8GfQoASA7QwA9WqbyZCHCAoAyA8ivVhKWF8EaFOGGD+D+D0Ao5u&#10;QwGSlYEMlelGIWA/HeEhHk+OtOH6HuEiECDwF6GgG+IeAkA0BUECEMD6A+AkWyS0H4HwEGDsDQGW&#10;G4ji8AouE8BuBDYDUfasN9Onava1a3a4OgHYHCGmD9N2rnHbPWT6DWUAUEBFBYlEH5bcALbgScHi&#10;0kDZReOOIbXmEAC8CSBkOiToGAmAEiHyAEAoDeD4D4B3C3a2HEGqGIoHEM24Ie2/A4EQoeoja6Va&#10;0iERPMGgG8kmpXFUCmDIDsjwBvBYqQHkEOD2DoGTLBckAiA2D5SIBeBFcuSxZqHSDSC+DKHRNQAw&#10;BWB+EsEKDmAJXwwSH1eQANeUScRcHA56DcHSd0IWCQC6DoDUCqB8OiHMGwGSD7POHgH0AWDQDwD4&#10;CKBmkXcwb2H+H2EsECDoFwGdZ4AAAEDIDyEWCckUK6c8FWE+EgFGFnTKJadMCfO8DCCiB/eNOsSA&#10;H8HsHwHwAWAVXMQyHoHIGgO8D+HuH6lGA+boEcEEDa9RBSH8HqEI56LM2YAAAGZwE2B4BOnAJcH2&#10;HqEyEgEMFqGGGmK6vucwDyCimVYqlRbbbfbiSbbmGoOID0Hg26IWCoDRb0CVb6Ohb+D8EQEiHwAC&#10;AoDhcPcSA/HqHpi8AZjASWH0HkHODqDeDgG+zaIYAaAqBOEmt6AlIMyrSEGoDsDuEAfVVOIWAwBQ&#10;BuEVZwAgATZmSiG+GaF0VAEpBAIYCGCyDcDeCyCJfTkkJHazknktkva0HbbAD+EAERPTCMT6DNCU&#10;CMBrfRkwIgHPGGXQEUHux0DCNwCiN2NcG2GYF4EGEaEuHghWIYAOASAqDgEAEAB2BSuZa02q2u2y&#10;23iUREoUDkD2EGXWvBlPDfSEEVFI3236Ns3+CqDQD0CyCOBtFg4QHfECDwD2D+HPiSIeJiA6LsEJ&#10;mIpESy96D89+1UIYAKA0E4FOEoAsANjla20iGgDcDcD8HlGUIWCqDYEEC6CMBgNdEC2uEKEaHYHn&#10;L8YoAeDY9cCGMjmmS8FsFA5WFc5cABkYDfkeCGJJaQFQE4EeFOFuGOaaK8PcAMCWC2DUDICpAto6&#10;QyH42CC0GeHLEQAmBKBqEuESD6ARn++oFIEcDwnqGsIYCqDWECC6COBjkoqThmEMFsGKnuLAACAK&#10;AWC2DQDmMEBph/BdlSGJlXlaIaDANwCllkNaG2GaF5JYEudye5l7l/mDmHmLp2IcH8E4EODoFkGO&#10;G4REAgAuEcEqE2A2Aaz6GkGEFcEEEcFBNsIgBABeB8EEDyDhXLqUSedgHoD4DYDOGmHNPVg4CMRg&#10;DYztsBa3krthtnto3MTmGhDmEYHBNNCMAWAeDQDoEACGBmMlsA84Fm8+E2x0AATYE4TfdsJdXTrs&#10;EeEwHdoqIeAyBMBkD0DsDmA+Atsha7cZccoJEOXIXMtYD+R7KRtqyJSEEQEAEFZ3c+IapYpcDmY0&#10;Y5rQokH+G0GUFyD+lchXoOIZdgBGzUEABMtuSuU8FAVCFcIcAYEcFGFCBIAe5xa4HLTaDaD0EfFy&#10;IWDKD2EgCaBvbWK8HEGoGKEGEUEkHS13Z6A8BSD4D0D0BJwXvaSkG4GKFgDkESE8IYA6BmCQEqD+&#10;DUIedgHwFWE6EgFMFsGPNulG7EAgC4DMDAGmFuFPIZIc/YQCCcC6DaC+CiB8j1v3ksEYDuDAGEGv&#10;aeAAAoBMBuEsEQD3qTBaGUFmE8EJTGIYboC0buCwIeaKgoEqEWgwwAT3l8DKDWC8F4FKE4gTLEIc&#10;QCAYfADkCqgjzK81uPuTuXubueK+G5rqEIEduruuIduzu3u7u/vDvaFSEoD8FKF1nsAAASAiAyEe&#10;EqEyqMz4SoH45SEkE0FeGBpiIaBWB0CRToDNtASuE2EMDgFmGQG8bkBIy+EWD2AVkHxxHttl2z25&#10;gUP9LxBRCCGgECECEU0s0xbMAcmOmSmXS+SoVX0wfmGeF0FGD+EoFWIcAIECEsFGBiA5aMJJb/wC&#10;Enl08iAw7mD9u4A4An4ANclF3hBZRMGHRQXAHpNQx2+6DoD4EIBoBMTiSv4f3A80pIEPviYhy2d3&#10;SQDIDmC1SZ5ESibB3jWMH9v+FMEQEwFWUhZaIWAguKDtnMBYBBheSeGioqD6ow5eEaFEFEBKAhww&#10;SX5D5kb2G2GMFeDmEQE/0iDqEUEyB6BRugIjGEGQkuEdxd4uAAAlxiD6D4D2BGAwtN20LSlOHwHG&#10;GaCtqnAEAsBYE8E4ENXNyQFcdCFCs438AYfCD64KBSHrDi3yD+YgHYsmcuDaC9JnnFWN3f5fOoEO&#10;DkC3sPPUBMBwCeEQD0DHtCRX5ilOHMGkF3NWEmIYAwBOB8EoEWDohsH+qSE6EoET0LCNl8Dc0oB9&#10;6CveENFILw9kPaJhO8Dxh6Bh3j6iz53mFJ3ssG8ALWFGLd4aIj4EET4Jl2IcAu7nZIDt4X+zD/8x&#10;6kzyFKEgDyFSF8GrwKA2BiErfaAZ+d/Ob2H4HuE8EkEMIAsWA0X+AINB4MJRoQz2czWEgWBIRE4p&#10;FYtB1CjTwrWC1oOFhGNUiiz7EYvJ5RKZVK5ZLZdL5hMZlM5pCH/N5rOZ1O55PZ9P6BQaFQ54+3sp&#10;k+m3gBwuSCIRBEGwpRKpMXc42oez2hHK8HtFAKCgcaTqgSIMxHQXg5Gul1ErRUNB+QR6OQcCYlVa&#10;Iv1SkkepV5EwgjlGmRIDwTF26zl8gESk3i937FAuJRigj4eQyEQRMn893gnE2mwIFRIRiIQg4FQf&#10;etdK3G1mMgEIj3W9HzFAODgodj8hxqJgvP38/F6rVIznY/SORCMLhKHdf05O9ne5ESgkGz2654oA&#10;QGBCoZTuXCSNwCAZ+3Wav1OumQOSGTx+NBSBAF6upCF8rEuSpSlufbJooBQKA6OQ6jwGwUuknpiF&#10;eTJFE+WqEAWD5RFESAIAKAadnodJvEwUBUBAFgbiEIAfIgAr9p+ZZak8QZMlgiYGkES5KBgDYIou&#10;cxsGSPZBESdp6H4igJg+FQ/D6PYQgsBsXSklZwmkYhRFmYIcCIKAgPtDoBSmix+nWMoqjGdMjgIB&#10;AHkYTRQhEBh9FUTpIFIWpjIoAgCgcMg7D2JQbhSijQHMQ4/D4aBwHYioBAML44j+KYfhamp7HYcJ&#10;ME+UwOBOGQhCCIIKAaA0xVMiZ+nocgzjGNp1Mkg4kC8OY1CoH6fGqYhbFgY5rh2IQliAGYUVOip6&#10;nabQ1DIOh3smBYKBASBJkgC4DHuTBHEIWximq3QFAsN4+j6HgVg+ih4HObZBj8QJtnSeSKgGBI4k&#10;CRQghdcyaLWtq3riua6ruvNipmYBVEmRxSF2wTCMMxCLm8Z5fD+RDIVgiYLhIy4+s0zjPNA0TSAq&#10;EbUCG1bW4HUx/n0eRAjqN5nG+dqDhUIArEQOQuJ44rjuS5bmue6MxH8fR6kwRg/FwZBtouDQVByQ&#10;I8DgC4IMTnRKj+NxcmecSDhEGolkYPoz4FlGy7Ns6apugu0bZtu3bfuCY5UepPkoRJYmCaCcAIAw&#10;EBMFgZCWJgnBoFwTgSA0Pbimh1nAaRBEERRwnZeCJgOBYHjUOxBiCGIQJ3fY+EAQpxHVyoAgSBQH&#10;h4JImCSIIfBGDwMP1xaDFsT5EkwV5ioQAwMEwUJJg0BYDoobZmF2QhHEyd56H0yjLEFjYMggzqYn&#10;2ep3EqRxDF8ZZtIOAwDgUFYYhqJQmiiGIVBBxMw9tuRymuZA+kERx2Hq3KJgUCILB1D6IYGYJALE&#10;5H6PsXAqhNiZFSLkfo/h/gCb4B0EYKQlhLCUDkGoMwHgLVK/EmI9h3DkEUIMQYzjunfPCFgNAews&#10;BHBm7Umg3Bli7ECI4TQ8X9AAPABICwGgghICWEcH4OwMAUZOa4f4/h+nHE0JkU4uR8j8H8noAoEA&#10;xBzDmEkHALgBn5JoPwRYdQzjDGyOsg4GQWhCEqIMN5+IZExHoOobwgBACCG0OQdxBwEOqBwEIIwS&#10;QhhCBQCMDccW4jCFWJURgoxckIAKBMRglxJAmSgRQcY1RjCBEQI8dQ8X9kIAkB4FIgEmAgAsAyEB&#10;VRvjPGAIARglh3jzHxDwAQEQKAZB+EcJbrwdgZAqj1lIgw2hYGWOEe4AABgGDnLAc4xxTioFuMiC&#10;DawAAFAOBAMYcg8BJByCqRBEx6DtHGI0QgghmjdHSzMHYSw8BsDCBCDxMh6qYEGdoaw4B1R8ASA4&#10;GoQAhhJCIEUFQJQOPwlW2kYorxOITFm2sAS8g/iSE2DEDoDidD/VyLMQYkRQD2imACiIFQMgfCIE&#10;kJYQweA4AsBJKKUx+j3HiHcNwZBtDpNzNkQQhhCjKFgJkWgwxpG6AWBYOC4gdAqA/OEhC6BtCDD+&#10;IIbY6F4HpBqEcLIcwxhUAUAdshLl9h9dGOF0xBnUOqdY652DsnaSrFsKARQmBXDEd88B4TxHjETG&#10;4MwXjyxMDuee9EGIgWNgaesTJ7L2xHCHe+Nl8T5AVPnCW+p9j7ov0JJrXsXAeRBiWHzNYAYZQ9CK&#10;CaDgEsBoECrgWKiB0EIJAFgoCqC8GYNwdg+a4fQ9h4ifEkIRPFjiLATA0CcOAdw5gvBCBgmo9x2D&#10;cDaG0PA6h6vQIMEULYcA2hXCFZi7l3Sgtqu9eG8V47yD+HyPQUgmRGisF4M0lR4AMAbA4DsIoTwn&#10;BCBwBAB4DKmXiHSN8aAhBBiMcm5UAAGQTAyuMHAET1SalXGsIEQgiBvjnHgSkAjl2/gvguEsGgLQ&#10;UAJAOi1torRKiBFCLm9xBwFAcE4J4SAFgFW3G4M2voja/2BInggGTGw6gcAmAsmQ/HtCVEeIgXoy&#10;hsEqgkB0EIJAfBFCYEoHwNQGgMareQiY4RqDDEEIcSY65aNdBkEAO4bQzAZAnKozw/BcipieKoXQ&#10;/IHkpAjSQHIQAjhKCIEADgGQJUIy0QY0A5BDLsGiOCdZBgFgVA8HYO4ewYAmAzf0lQ/2IC+D8IkS&#10;48h7XUJOAkBoEQXgzBsEqyYKgRgcAMfgokSx+jJFyKcRgmxWD6ioRSCQBwehHCgGALQVAJgNrySs&#10;m40GCiCL+kcg1EVICEUmCsmqIBvHaEINgcSjCUADAKAmCoLdUBLBwDEFYCgEW3bQLkjIlSOEIAQB&#10;YSAlhIgiApkIg0mRjOREiOkd8ySJyjBSkwPYIgL0Y0GTlKowdNiVlnLUlACAGAQBc+cJQTAmAsBK&#10;B7VrijXVwDrXO4GBwMgZHQOgc5OCDp7AessPASAcgr0ESoeY7BxCNEKIMewFgZB7DgGUxFXyWj3H&#10;aOJyAghqjfn2SiCQCIKgsCRSgHQMwWgLcRwchGECtB+K7qAkLYGxccJkTcawxxbbKE7SDZhJ3MAT&#10;fODjVATQUAhAzHA115hHh8DiL8ag5KzAaA0Bgcw5jvETAMAkCocA/B+B2uXSxFR2jkGwIgQghwGA&#10;rCKHcNAWgEAF5iS0d5sTaCJwqO/DGGgWYcgvh/EOI23CtEtigXGKyDYtxfjHGZBz2C9EGI4S47h5&#10;6gIOBjBIfg8Y/3rkN7Qlsji8yVkwAmTgR5RCblTK2WOrEHHwPAdAhQ/h4GiN+PZBloAyEaIoPhnO&#10;gEtOKLkVUTxU5zzqSjO4GQcZ6CXn3P+gSqj9HyPUUYS4RQV4X4Z7lBywBoCgKgLoMQKIIgHTVrzo&#10;i4f6A4UqNoVYXhvTZoBACIRQSgS6SwBT68ELqy8EEUEsE0E4oAcgagXwN4PQSAfYmgBABYCIGYHQ&#10;HjKYJYFYEYDTqxxoaIP434fYCgEwP4PYO7IDewnIVASYPoUwXYaImoC6CgHwIIIwJQJAITNbYpYr&#10;EzFDFQhD2jGDGQAzhIPgQoSAyJAghBjAGEIsI7IImoaoYQVgPgRgUUNQmIBYCACwHAHgHqDAJYEg&#10;Dgqbg7LgYYQIQoSQBQkIQQPIOJFgmofJZAMYMoOweTXImKiIBQFoHAHAJoJAJQGoF4EzxqhKEQcY&#10;QwQBdoeYAwPiqIFoEEQgmYf4fgfAQ4O4NJpRmQmYAYEIFBmgIgJj+4HAAyMC74f4aIYoWYRYRwT8&#10;S8PAia4QEIKQLIL4JYHwGUYwihoYYAWQVITIUoVp/SKogwDQFYHoR4QQOoBLEgmgWh3ITR3gmqXI&#10;EAHgIBYAJII5qbLJYrdQRrdgYLdzeDeTegBZH4ZQPwQoRaT6UIg4CIDoFBJgPgEYDDg0FAliJYfg&#10;RgPKMoa6NAmYAQD4EwFAIAIgJ0YYBDVwoYXwVASQSAUwwIlAAIAQBYM4PAPyLgFMUolCmQdgfgA6&#10;lwBECAlwXQUoR4SgVIX4moCYDADwHYuYJQJIJIDQCUEBU4YYWYUYb4fUBAJwJIBUdok4dIboaIRA&#10;RYRgbocweJ8QBgC4QQRYRYFQDYCAmr/geIP4OQNgaQcctYmYAgEoFwF4IIIUqIIQGrsC74Vj14UQ&#10;XAZwlJvoCgNzxIHwFhz4mgeYd4dYAgBgCcdkoYlsJcJsJ8KIDj6KQEK8LIBkLZU71z2D2QAEML20&#10;MgaQYMM0NBiwhACwEgGAQEI0JEOIYQVsOoUMaAl8PUPkP0QEQUWRMRIAXIXYaYdYLYLQLUqsz4g5&#10;Y4coRw7IZYbDwaPgN4QwRYIYFhfImYfIdwbQMZP0S8cgmCiIBMTgHMT8UMUcnaMIe4VYUISwU5vD&#10;tI74AQEYFwHIMALoLMUYDwi4owdwUoTQSYVwX016HgIIK4NQOALQI49Mi9DaVcElDlD9EFEIg5oY&#10;eoRAPQN4ZAbTpIAADQEgFwFoD4BoYQYAYs3AlIAMXwF7VAJwHQG4F4Brza8Qdwcwb4foBgDYCoBz&#10;dAnQdYbgZINwOwQoerZgAYA4HRUIewcAaYaAbgcolkmdKyXgJYIIIAFQFAEE64qgWATAQgTwWwZQ&#10;hAAgCgSYUASwfYbYYpeoSkNIyhjKqAPYDAB9JYmYfxS4O4OIN4bIc4eYg4EYF4HADwBYfIYwZAZ4&#10;fM9wlIAQFAGAGsqQJwHIGwFYBCy68IdIcQbgA4CoEJqkxAnIUQRoOwVgYLJYgwBwCwEAHoGgEYYw&#10;YIYgd6HYlYCwDoErcIHoHQHACoCEqy7we4eQdQdYeoAoDwzYnwaAXYUwP4SgVAnAAIAwB4JAIwHQ&#10;a4ZgZIcAdD8IlQBEA4IaIQIougEQDiAooAdYb4aYRxaTo4dAlNdQCgGwGYF0lQgwa4aAY4c4dzfw&#10;hAB4DAEYQQQoQgEICsJImoeYc4aoNANgPIecGCHgAgGigAAAc4a4ZwbIcSCAlgAgG6k514IIF4Fo&#10;ElVo14XgUgSASQVQXwhAAYCAQ4SwSYB4d4a4PoQgRRIs/4gxJIFUIAPgEACrNlEQlYaoYMOgR0O5&#10;tczYJAJAHwbYZwZMtMXYlRy4CQIEUAJCtZ2YnwbIYwWIPARATs4ogxvgCAMoOoPI85QZtofAdgbY&#10;MoNAOYeK6g8AGQHwIYAgdYbQZoa4cAfqazDFjwIoJIIQIYGLSb9IoQcIaIXgOoP4SYfCCABa4QII&#10;H4H4GoGAFUbQAAZ4YQWgWoYAZgfJAYg5RwBILwNoPYKQH4FwnwYwWATQRATwWjlIBQCYI8wwaAZI&#10;Y4codcvolUGYDCQKlIH4HlaYCYnwZUd4QkeIi5y4C6o4PoHYFVBJttJoZVKAQlKYg1KtK4INLNLd&#10;LtL4AVMKC9MlM1NBKan9NoWtODlNOdOtO9PMDlPhi9P0ItQNQZjwdgO4OFRNRdRtR9SNSdStS4lg&#10;AQE9TkqNT9UNUdNIngq4aYPIPIQQc4eQfIAxzAHUp4HYHYGsoQhAbQaIYwWoXAXqwDUEmYAYIoLA&#10;NQNQK4It0wmoUYRoO4VYYIa4g9W1XFXVXlX1YAlVYVYiC9Y1ZFZQoIagYgWQRoS4UodoedhAi+Jr&#10;jBBwAC8weoZQZYZbT9TAgwE4GwJERoNQBNmFp2OJU9D2OWOuOzLQaYXoU4PYSIU4g48AAwMYOgQY&#10;G6g4WIVwjgZIZwebT4lYAIB4CYCwHIIh9UBoDACwClDWO4mwfofASYQQOwXgZ4cAg4BpjARIRAQI&#10;dqGgVgVQVwaobocUTDbZvgDwEoFbcIG4GQFoCD6wquPQSGPtm4hAAIKQLALYYAWgVWGYigDAEoGU&#10;NwDYCUfgnoYKRYRqR12AAwBgOQP4Q4EYBAeIVYVoVwZAZoaKkFtxRoCgDQDgH7KSIgG6I6YWTYhA&#10;cwawYgOQPgRYewfhtYAIJILoOALIIQE4XQWAVYWwYAZAdyHQlgBQBgBwGwIDVAIh2IEIDgAk+9D6&#10;8wdgOQMwNQbwd7hwAAEAGAIkdQMAaIYmg4WIWtrolibABQFLUrt90gEirtygmAfAegd4VoUYTQWQ&#10;XoY4e4fWNAmdhQEIOwPIPgFtiAn8WgTwRQPIWAYrkI3YDQRQR4RYe4cQaAVgVgV4aIbAbl19TIAQ&#10;AoDQEYE7DoHIGgGACQB1iQoYZIWYTgQoTYWQiYAIJoKoLIZQXYVwdIeGkkh0iAQIQAP9peueesbY&#10;fQd4PANQNYbAdQegg4DoFgH4QYPAMoawZIXwV4VwWVLodlxYk6bABIE4FoGTt7cgEoBdIImIfqEQ&#10;R4RIQgYQZ4bgg6bCbQOQO6bwFejZMSJdmYPgVTvQg4AZAwRYSQSIfocwaYVYVgVwaAaobQfWdWva&#10;CQDAEIE0HAHQGwGICa/YnweYdQboPQOwPQcNg4netABAKwMwOgLAIwG2HonQfQeYcrNANoc982NI&#10;HIJwQAN4KoYwXIWYWQWwXYcLfglhvoBe1YG6lAJgFwFAETzeDQi4fgeQdGxIPoaSdQg58ioypDxh&#10;uECWT2UGUWUgg2UwEmVGVSveVoVuWGWWo5RuWuW7DoG4GOXgBuagoUlgSMl4XuveY2ZGZWZgieZ2&#10;aEI2aXIAneawS2bAXGbWbmb2cGcWcmc2dAfO7IiYAWdmd2eAH+eQCmegnYowdoQ4PgPAZgbjRYnM&#10;mYAgHgJ5SALwJwAgAe4Qlee+fOfefuf4JILgN4LIIYFOg4VWhWhmhwleiGiWij++i+jPPgk4f6EY&#10;bQTITATIZIagbgf3G4mQEghYPQOINBUc1exvVQquOnVfV3V5lGTod4OgNIMwbodqUIBscwSoSQQw&#10;CAAwAIdgcwcAX4XIWIV4XIYoege2wolAAriAFoGYG8YQJZwwEIAxDuTYb16oON69xYAIH4KtvgLo&#10;JI4ofQbYaYZWsIWQZwagbYfbOglj+YHVsSIYIADSYO+4nNawUgPwSYVQl74THr4oDr44oZS4b4OI&#10;OAOmENjYAADYFQHgRgQYOoBYAoAIc4b4a4XQW4WYWoX4ZQfAfL4AlBy4CHaQHQJXlQFNeAAtgOOL&#10;/hsIOAYQalLwgw3YDIQgRgRYE8ioeQdwdIYgXpXYWwXodIdoeW0wi6iIAwERwAKEYV0YFTEUsOOQ&#10;XgUxaQVAX1xYAgMYPAQwJ4HQFEWoeYZYZAYgWIWAWIbIcAc6B/pQiwAKkrKEwkT4HXH4BPSoiwb4&#10;aoZQVQVIVQZeWAfWszJjbiyIH4NINoMIDoCKl4oQc4agYANgPgR4fdkwgzU4L0jgKgAUWgcAawZo&#10;VYVwWIZQaIa/wnL4iYBwCQC4HNwUK4IlaYCnPYn4bYY4WAOYQ4Twl7gAPoPgPciki3WAi1qIS1qY&#10;XFxYAYLoOQQQKoIAFsWoegZwZV3XtIbAbocqKnuAioAMKQENwQJgJtcK/YBXPm/IdYkYQwYwagdQ&#10;MxP4JAHCcCVYdIbAYoNq0YfGfwg4GIgBELJ9NhZAYBfzha7NVywWTHZrVfL7fgAi0XjEZBoRCw4H&#10;hAJRJI4gDQVAYCjMplUYdzhaiIRaQbDidUrm0qBQRDZkNhtIY0FQBAM3olFi7/WCbQ6eWbIjIFN6&#10;ESBDFwdfT1eDJYzDWKxWDccbsfz/f9GAACDgkFBCIhKI5BGwNBIIs0Ye7tcaGQqEbDlfhuPp9Hos&#10;EF1w2HxEXb7KWhwQiassXAI/KhoOZeJL+fj6bbTZSsV6yZzUbcUft1CIVDI6IBHJdvkoRAVDxNEa&#10;C7Up+SapxAYEoyPp5OodCgL2uGezsb5yOB0czyfcXDYqHiLQZ1BgFALnb7XXa3Wa0X7KfD5fV1A4&#10;LCAzG45JRKJYpEQcAoElG1e7uciQRyOZJpm4sbjgAAoEggKwwjMKIih2AyDwGop+nyRo+jgYJqHK&#10;i4DgcDJBkYRYUAwBx5HcdJiF6WxYFsXp0naeTIqKAQBgMEQWBkKAmCWGoYBUBIDgLCAAH+fh8GVE&#10;5VFWV5vHKdZ+wEswCgMBAiCgL4tioI4HAQAkgy7L0vzBMMxTHMijrJMs0TTNU1zZNs3TfOCMn+Xx&#10;UEqSJTF1GCLCgMw+DEJgbJSex4nUXxcvAWxcnOdx6MQDIPhMIgjiYIwiB2B4ESBONNpWfx+nqQI2&#10;jOZ5yHkjADgkSJMkyEIJAOlJxm6aRaNCXximUfLTrqAIBAIFQbiCKa3BkF4TPvIJzGsYY4jyRZ7z&#10;0mwLhIGJAD4O4NgkBU3n8VpLkMUJbmUjABAKMI6EIKIeBSlJ5HWcpdFwWpaluXZ2nofLEA8EwXCK&#10;tojCMHIEtnTmCIybRjFiO5EE7XSLhkJIvEANIqJTCR5mEXhdFneRuHIdjEAgC4OrYI4jiKIYMgk4&#10;2C5Yex1G0Nw3j0dR6vOiwJBCGRIkSPtMAGjEhmsaBkFiVRXGQapuWgooCgUBwcB6IYmpEFARA1L5&#10;zG+bJjmMYmOnQapmmeeB8H2EIThaEIPg8HwiCMGQUMLOJ9kUOY0GIbZ1owAwHkKSBKBaDgHpSc5w&#10;GuWzwl0XxhnvhrDBSGwhCcI4iBuGoWS5Lp2nEZ43DcP55n8owJA8FI/D4PYRRFlnWS8fB3G+OA3D&#10;u558IuB4OhYSJGEECQE8yix/n6bJqGUWBUFaY5qG1J8oASBgah4IYnJEFQSA4up+Hqd5pnCd0eBG&#10;2nWuOfZIDyNxfGrDKLgKBo/kYSIZhCCiUnScRslveRcF2YB7IqYgE4MwfKUCMDsHILngGHH6PgeQ&#10;vBci2FsLcXQ3xzMfKIAgBoFAfhFCMFQJ4TQLgRZWm4eY5BpBoDg6AfTDQLnUEkIMOgCQCrHAAP4f&#10;Q0EjCzFaLAZY2RwGIAOAwCQPQghDLcEcEgHgLF1PyOcbo7x/AsBGBt8Zx1PKgDcGgZ44x4qnVSqt&#10;VqryMjkVkLNWqt1cmGV4r5YCwgjrEWMl5ZKy1mrPKMtIGC1Q8LYW0m5bi3lwLiIuuRcy6F1LsXcv&#10;AWsERdjsXuvlfa/QlL/YCwMw6Qx8jNGKLwVosRbNJHGUUAbTQahACKFoKYTySP0TewdhLC3HAABk&#10;EhiIamKEZH6PoeYwxdi6FlItjrejDgQAsyMIrJWTsphGccf6nhsjVGgMQYIvh0DtHgM8Zo0zogGB&#10;gDcGQHlIKVCEB4DAEoqznnROlgpZGlzqndO+eE8Z5JBHy7ANYaw6M0OiRYBYFwTiSEeIUCoDADE2&#10;H4PsfIzxhi3FULIXI2klztJsAEAwCgGA3B6EcJ4TAiAlA+Bp8U80vjMFwKIQglhWOiIwDkJwYw7h&#10;jCfJYlJZB6jtHKQ4WQvhgDDHWPAequ1eASA0CEJYSwmA/B4DgCoEJllmU+OkOYbg4DeHXT8lYFgS&#10;AwEIH8PgGAH0FU2PIco0QzhsD6PVxwDwQAzE4JAP4B4aEpH0PcegyRgC2oaLocI5SaxqAQA4CQQA&#10;hhICQEYIIIgNxLpEl6BY8BAh1DcNAcI8CLgEASBIQQjhIgsA24MlY/R+j8GwM4YgsDwjMGgNqWJR&#10;QCAEAKC4HIRWplUBWCU7Vi0vD/FUJUQApBcjPIyAMLYcBABXCEC8m0zR/DoHCNkrorxhjGGaPNsp&#10;dUZAEX0CwJYSgmg6BuDABqmUvj7H2PpM4A7XEnpCwUaowxXB9EYKAfiegXBCCuIEN4W0HkrH+Pce&#10;A6RaCzFkLoXowR0juHnUAAQDpi1FCWEAHoOgMATAcYgfw+R4B9DkG4aY47KErAmB8FQfw+h8BABY&#10;BluKRFIE2IYpgybghVDUHsLoSAaXJH8P4dQ5BtleFgMIYoyx5D3ZsUYASMi0grqKE0HYOAYgOATW&#10;DFSAxtDJFoHoQwmrzEYBSD0KIhQ6BhAJetoA+B4jrFu4h/YwBzjsi6WYoQAgFgUA2Ew+AQAfg7A0&#10;BSzxhrQD8Hg4UZg1RukpAuCAFAK7EAFPq60f4nxEh1FeMUbRGAAgEDOHsRQSwbAkxwP2Mg1hYCwF&#10;aMUZI0h7D6f/ka9AIwVAyPeEsHINgXgKhnlNCFJKTUopURcHITQxB3DIFCmSch/j1HdTcWNOad09&#10;qsUbONQqiVFqQDmpdTSjD9HsOkOgbQ4DdqqTYCwI6tLVq9lJOFYhpVlD5WgjFaq2VurgTeuY9BlV&#10;3FTgOvdfVd1/AkD8IQSCRWHsThaK47x1DKGaNK+ZGAGAVA65e2wBrbsEgWPGx4bbJYfABZazFmrO&#10;Z9YraEbIzxiGhFpai1Rh7WgFBbbF6ltLbZkMSWQf15NVpRANzTXHPefTpnZz/oXQ+idFMQP8VYlh&#10;BCjFwM0jIAQo6ZDDpx7NcxrjQGWvIWozRqDZInr21gBgEggbQjnTgMQVgMyj0az49B0BwDYG57zt&#10;iLADAYBd+AkARgV2wTYeihBii9F9BIWw3hzccLqAwB4EgYg3CAjmjoHwOH2KKP8VIlBAClF1cAjI&#10;GQTHADyHYDgE4+zrH4JkQwdhajJG4RkAQY1mhPByCUutcx6jSGYMdeQsxpQ+H2P2iRKgCgIAWCYF&#10;gMc7BLBkC0E6PoE9seCMkWYnxCibFgSkGYSQvh/DSFMuszR9jeGuNJ/ItRijMGkPUfGRUYyjAspA&#10;J9RQdA4BkBEBvpfoEXHWN0ZgcA7hBh5stiLAIgQAYhKBGhAAGuKiiCyB3B1hxBdiHBchiBjh2B4F&#10;Go1AIgLgNAdAdgiglgmghFsAIChP8iLh+i7g9g5g4BrByM3gAABrLhAhFhHgXAPAIi6h7B5h2hkB&#10;hBhF5BYhuByh3Ezi6gFAGgIAXgaAeKigigUgSAQtbwGBahQBGBMhXBhiUnSAUg/nTgQgLAGwTIqh&#10;4BxBpA2A5g+h5B8kYAGgNAVhLBJBDKvueKZh4KbBdBXhYhdhiBjMDsEo1AIAKgMAcAcgiAmgogiA&#10;OAJAIwSwxB/B8B4BAA7A4hoBwB2pBgDgHg+BEBHAaO9wch5h3hlhihiMAhWhthyB3HmijHngHgWg&#10;ZgdM7AjgVATAREHQxCMBxhphgg6A/hHB7uGiLAMjqBHhCA6gFMxijJmh1BzBvBeBZhZhcBhhkh4B&#10;5h7DDgAqhAPAggfgjJjgfANAJORQTB+u3O4O5B3O6QYO7hGBIO9ALO+iVu/h1PAvBhdPCvDjEPFA&#10;IgYgbAggmKOKPPJq4iVLdPMBSPNiUvPPQPRPSHWEhhNPUhaPWPXPYBFPZATPah7vbvcvdvehwPfv&#10;giUvhvivjvkvlvmgDvnvoB/srPqBNPriMvsvtvuvvubvxPyF5BiuFh6siLrP3P4P5P6P7P8RcSjS&#10;jp1wiykSlymSmk1P9hlg5A8BDB4o0iLAJwChHhFg/AIADmfjahxhshnBVEkBghlhqjjgKgNAPgdm&#10;2wmgLAHAFRGu2KShGqUBgiUpTg4A2gsAhIrB8h6BjppBUBUBUhwh0vEM4L0ARAUAZAnP4gdAZgXE&#10;fyviMB1BthlA4g9BCh5w1jfAYg/A9SGx4mCHOBeA5BBBJoVkYAOgXAghGBAA4Hfw6NPiFBmBQBRh&#10;TBnBrBvjjlHgTAegfAgqjAjgInfvoB9B6Bzg4qyhxh5p9wYAEALBIhOhLgPQFDjh1BxhuBdBaBWh&#10;VBbhijjgHAJgMAbgdAfLtgkJVtiuhHhB8hLhCg8BcBmNCiLFeADAzA8hDglgbvaDaisB1hhBehcB&#10;UpOlGP2CzLLAGAXvGgkkcgZgVARCTyCOhBiBXBMhFBQBaiUqWAyA8gyAnIrB9B7BnBkhiBTBThUG&#10;OoLRsAAgQgUPsgkgjAfAdAagFRbiMh5hyhrA1g5A8h4FnwtsSg9gRnVynFOPwBOhEg9CHhstLACA&#10;wg6hCl0l1j8B5B2BhhfBdhUBWBXB2Q1DEACPiAWAXgbLuEdAVgSABiTvoDGBPjHhXvsJaA/JbTaC&#10;bubh7hoxRhShTBUBtCaDjtEAZmSgiMIAbgFgDSVz3HtBFg9g6BiBrn1gANLgFA4wZggAWgOjjh5h&#10;3B0BfhchZhUhYBcB5h7zoC6gDAFgHgZAaAcgkrtgXATAPr1PoBcBRy7BVy8CMgiAtA3g3AsAhy/z&#10;AzBhUzDB0TEtoTFzGzHtZTJFMzKv9Bthlg4A9BCTOh/gLgSgYg/zRPRzSFOTTTUTVPgCLzWzXzYz&#10;ZujlPTbTcTdTeTfFITgzhgmTizju2B9zlA4TmzniLgBzpTqTrTsDasdzuIdTwTxDazyALzzgfj3g&#10;kAQs9z20kWKWKizOg2LWM2NWNiUobFvA7lwz7LKtghCgoAd0rDEh5BzBtA/BAhChvBzh3kvlyAEA&#10;aAdAhrtghgYAUASS5ufB5BzhsA5A5A9p9CLgFgJgRBGhJBFgNWBjEhmhdBThDhMBUtVOwEIAHAKg&#10;OAjAjgkAhAgAfAOALAICLB/BdhTBKhVBmh2BBA+A8gMgIi6J3IFhCg7A1Bkht0WiLADA6BEhJgfA&#10;UgMjjh2hvhog7g/BCh1B4x1Eg1/gGgepTF/ghAWIkuiB/hahPhFhNBXhiFoAigsg3iCgh07ibB9h&#10;5h1BFBDBBBkhqhxExAVAax/2vgaliSvOhhwhnhcoUhKpYgMAVAgBLhEA5VooFB8hXhRBKBPhX1dk&#10;wKhgUWvAlAfgfAdmVFNOfD8hxA6A4A5sPF8W+J+hFhLBKAQgIoxDEhqhiBZBBhIhQB7B8tVkgicg&#10;MWu2v2wpVngmEBPBOhehtg+HUQvww2OE4hzhqhfg1g8hH34gAALATAdhKhFA7K4XSiVJchahThMB&#10;MhVBeExAMFIWvAk2wgeAJgG3zueh82gA7HPBvh3XvuOgEAJBEhLhMgSgJ4TDDhshkBbhAhHBNh6B&#10;8YFkBgEAHgLX6ghRuLEAKuillBWg9hFhQpYgRgbAmBGg+AzUKizB+B7hSBMBGBVBdBlkxF9AXGSg&#10;jAfgegeEtYsLF2gWhWiWjJ+AJgQ2lhGWnXrjEBmhd2phL2rB+WsEB2tWuWvWwWxWyWzBeW0hUhmW&#10;2jg2425p1IFvUg1BkW9CM2+2/3A3Bja3C3D3E3F3GkIXH3IgioOAhAW3LOh3MQqhNQsXP3Q3R4KC&#10;VXT3U3V3W3Xkw3Y3Zgg3agYXb4B5fym2MZgZh5iRcXchdg5BAhJh9uwALgTAdBJhFA8AEY1iVB5h&#10;0BuA+WWhvh0QXiLgXAegkgbgRAHhfhdhehuBzJhI1L0XnvkgcAbAYsKSiqRB+hShIBABUhfBoung&#10;oAyg8AxAmgcjDJmhnBfBWBCBKBTB+EnJBqKgpgsguh80eRphlh3rqDEADADgEAW3ZSAAiAVgRjCi&#10;hgEOKKRBpBehUg/hJBS1yiLgTAbglhDg9AzwFijB0huBnA/BCBFlFtn1KABAcgkApATgGh9qdBhi&#10;aB3DEFegCuyAWrttOAZAXAHgF4bp5B6BzBqg1A4A+GyGGgE2khIhJBFAMAGt0CiB8h4h0BHXVBjh&#10;pofiMgNgUAaApAiAYhfhaBcBrhxBx6GsFAHYPAmj4AeAdgbM92yrcEhh7BCA5g1Bl4WNLABA5hDh&#10;NAfgVLFKnB8hWhQBJhRhZBhixkYAFAJgNAsgqAoBuhoBjhlBnhoNUyRCVt/AdgdgiAkAmAhgTAOA&#10;M2fJ5h/BYhOBFBOhZBjOniBA2g3AsgiJL30hZ32X3X4JBvhgmAqgtgDB3BvBgbWM3afkoEpNXgeP&#10;IAXAUASjaAEEf5ik4B/h9BEG7BjBuW9leA2hAhKAigYHsC6pchZhShLhOhXBfMckYEDALgsArAph&#10;whphkBkhnBoB6h84/iigEAGAITz2cAnAigTAOgNWJp4h/BbhRBIBLhWBgCUgfgpg0A5AvglZYiL4&#10;chbBAhHhOh6VTpBgCADgkaIAGB6BxhftTKewMDDACaNAUgYAdLt77AWAVUcZqp1YtB3A/MNkMFTC&#10;LFyAFNNBLAagRpzHsh8BRBLBFBWhehmSlAAAGtDgsgpAkhq0TuFhp4gDEkDALAgggAjAhgjgfgSg&#10;NgLtcZ7Z8Z9Z+NLZ/aAaBaCB/aDBWBC6FPftegBaH6I6JllBk6LaMDD6NaOaPKOU1G5AAaS47p4B&#10;pBfBVA/hIhSaXCLASgbAlhEA96a8WAAacadaeafbJahaiajakalamLXangl1YAbTJaq6rp46s6t6&#10;u6viL6wgRBIayAM6zi661B062hC6364iMa5666768696+6/s4FeAHALgPgmqi7C7DgKbE7090tcZ&#10;hd1d293KRObh6BDg7g3vWZ1gA1/g4BBBGgg1NCih42VhBBCBDRUaljJAAgV7wg9g3AxAGSvEiB6B&#10;nhlvdBahaBphshw9Fi6yFjgg61vueh0hthjg3g6hEB7HmncAXBKhIBBgHabKZh/BmBehWhFBMBTP&#10;1mGgBgDgFAuA1A8ApAgAYQSh4B2BzhhhehahZhbhgMDkXs4EZAhApgxg0gtAlkHdXHWh9h6h1A9g&#10;4g5BsB0cpzogIA/BEhHgYgQgJii6cBmhABDBHByh2Q/8qABAcAkAtA5gyAqyVAAh8h6h4+JhhIIB&#10;bBsBuhzL57YiMARAZAgA+A5g1gKYS91hQBFA7hXBiBsPXAqA1A+AvMbCi5ZhGBDhCHldqiLgOFfg&#10;+RJxwgFDNB8hthqBmhZGNhlhohrv14gibAFgKgPA9A+hAAWgQJWMphnBchShBBLBUxVgUgeAoBCA&#10;6AxQpL+JchYhRBJhQMf7RdkAIgMg5g8g/AbAUIqCLB0HDBclDhehgRqSei6+deeefegehesHW2VB&#10;pg0g1g+B59TADAJCACJNplHhEDgEAQmFQt/v9rMdbIJHp17Pl+QoAgMClUzncskYagMBAF5u91sV&#10;frVZrZgOR1O5/wuZTMBAIcEgtHMyFUDgSETOgUGhUOiUWjUekUmlURpL9VIBIKR+TGFCUbkpDng0&#10;AYB0R/PxaKVKJ1Wr9+v6qAAEBALG87H0diwPwp1OJsrtdrhdLxjO96vekAICggsGg7lYiDOR0vGY&#10;2hvd2NkymU7PJ+2kChAPpdLo8LAsCUOGttmLs/ItMPV8ReExkClAwnEvEwdyIAvR4OxjMBbrRbr9&#10;xOd2P6kAEBDMiFQ7mgtAgCgLHdHpQl/sRXJpFKBazMZEcuH41FbF0J/Pp7KlOpBTrdkTMFhUPHo+&#10;oAWiAKACGuZvNNaLVbmEYpmHke58qQAoFAeMY3j0JQchS6cIMadRtmONw6kQey0IUB4OBcSpIkGB&#10;wCp+oJ/n8ZpelaRJMFMfB9H6hQBgOBQuDUPApCAGAAoQ3JzmGXyVJYdJ3HktKiOMAYgimMY1C0Ja&#10;uRJCMpKGfZ6nUPY4jkbB0HlGK1j8RJHhiEIJqKdJuGcQBDEacp2HmhbjBwJKcp2noAnyep4mWY5h&#10;FsWxbmwbpyqnIyiBEGQgD4OY1goBoDynSCiH+UJFjuVphmwmQBCoNQ+C8JAaKKfZ5nURhEEIY5pn&#10;AmYNhUG4+jsOINAkBSvnybZqGaWRZlqZZomvFzWKM974vm+r70jZNlWXZlm2dZ7RIbaFp2patrWv&#10;bFs20opol4Uo+kkVKZhMHQoESO4xAHKKFHmdBtj+QRDG4ch2pmFQdiWPg4DKBgDugoZ+m6ahpF8X&#10;RYlmYBnKEC4SBgP49juDgJgXbcIH+fp8kkQA5F6aJxowAQCDGO5ECcHITKEZxeFURBMFPF0YISAQ&#10;DASLY1DyKohBgop9HvPRiGCWRalsa5vHMoQgiqNA2C0JIC3VirpqcSZHlIXaZhsJYwj4M4oqEdpv&#10;miPRAkQc53HqmYcCWLo5DEKjnXWmZ+GsZZlF0XRZl8ZJqqEDwXB4QQ8jiCQFgLqLpHKaphjmPpFn&#10;tYQAAoEQZkeRQ+geA1/oWfx7HaQ5Bj/vZxJmDIThoQA9jqDIIATSRznAbhelwWBal8Y7VcghIEgm&#10;Dg+XhY/Dujzh1jgNQ1HAd0C5kA4IkISBJBYDYHqAfp9lmUhKE2sqZgIBgKD2QJDBmEoMKKeZ2nQY&#10;RgF7oZbHIdc301mmbZxnXgujExOEQOhZGObhMwshvEKFkIYLShDXGMLUQQkBOu4IwRoKIYw6BgCY&#10;Dkoo/B9D0GeMUYQsWhjSG06MoLam2Nubg/eFDFR/D4HcHYNwaxtDobQzIAwDw/CMEgDIECZSZlfF&#10;yKkS4lRTtXJkAQBYEg6h9EIDkFQHCij1HeOkYYwRfH9FsOIdI8SZgBAIAcK4Zw7BaCODWFJjhRCM&#10;DsKwYSmSZBTDQH8L4SgZlCG2MsXQgBGCZHmPcfbIACBNDAHEMYTweo7YAPsew0BjQdT8NAa6qygg&#10;zCKFcOwaAsgJOfGUpQ/R6DmDMGMNA6zAJeAqI8TIlQQARAQUAfg+BTibEces9pMndu9d+fYoo8B1&#10;DkGCL99jQx0DwlGQsAYCAGhlDkH0JQOAUSaKSxdjIgWODQY+a1kIYw7MlB0ygoIzhessEuy9F5Cj&#10;BM1DW/VnZRGes/aC0NorRygtJaW01p7cZnFCKcJRqoumsNaa414oLYGxNkbNDMhYN21hzhMiMojc&#10;26t3by3tvoLXAB6cG4We5RxyjWcWHxxzkAKAhcoIty7mYeudEQIMQAyBqjhdI6Z1DqnWOudg7J2j&#10;toHS0d474QTwKM0/qBUFaZDVC1CqNUepFSagD8HiHAMQYxvDwH0TIBAghLidBgBsBpCh5DnG0H0P&#10;4gxvjoi0TIFwQAoB5DYGABdJjGjxHWOMXItRai5F8MAAQFATugD2BhzFSihjhGYLYNoghMEzAuCg&#10;HglREB1cyQghozReCoEMJYVI+yzzkAOAsMAbQ9BQB9AY6Q2xpjJFmLB/o0BrA7CiGcNwWwkHjsAT&#10;IfA7xwhvDWHIc49I+kJAIAgCZqBMAjAko8hI6xvDPDyH8Q46h4j4JmDoJwYQ5BhCglAxw7ByDcT8&#10;LYXovxggQBKDoQIeQ4OsK7bMmUKxHKKGANSapCgCBkDyIdkwJyFD6HkOkRbn3RUvBoIUP4egKAMN&#10;CY1Ko7hdi2roLsXg8B/gPDy74uUPL1EyF8KgSYkBTREIWDYJQYA9hoCkiRjArhQCTFALEYRMwEgR&#10;AyHUPggQaPkeEPoZYxBgC2FoLIZ43x22ds/aHC5MxzjVGCG0PgjkXlpAkCAGQkhGB+AdW4ADihYi&#10;CEiKAe842ZGDCqGQOYWwkg3OmN8a4zhaCzFoMQZIzAYhJupda7GRc7FEOsJk7J2yZAwCIFoQAbgs&#10;OaH6PoWgphLiaFWL0mYBwHAVDmHwQUzANvCH2M4ZAwxaixFgM4bo6QshpMOEMGWdy6DZGMG4PIin&#10;HnEISBADgLRIiOEFKq9IABsDIFsIERwnKcgAi4AcKAYA4BhCcDs6Y4RsjQFqf0YQxhkgsCIFsOoZ&#10;SeAEc1ncWQnRDicFiMcmbSQ1hwC6EdEg/B7iiEsIsVgvBmEzAaBYEAeawYVOiP0fAxBfC8FwLcWo&#10;1RyDyDUHYQIRQaAk1MQmwVhLDWIsVYyxxi7Ii8FTZUVFmNXAAAFZsL9ngo5EtHaW09qbVhRDNa8J&#10;Nssij4HhbcNVureXyuAIoTAmASXFIVcgaFyxDXOugTK6Wc7rtQMbdq7ifrv3hvHeW84Cdb5FvYH0&#10;OgwBpwivlfS+wOb8EJv1fy/w1erEKdLgHAeBcDmMkRgqugtcHDwH9hLeoH8LcJ7p3VitRO7d5713&#10;upIwhWiXEaKEW6hQZBGC0H0NYWB6ruD8IEQbRh4EzBcD8KAdw1heAaAjs6Uh7D0SLMUBYCQDd6hW&#10;IEOAZhmjg8jA8OIhBKhBBYBhFArBDiWFMPofnGWZgJDAG4PgTgegt5UdNEw/R5fHAWA0CABOicJR&#10;MLEToihOiyGMTIAIQgrBqDeFwI6Exmh/TWOYdo9E4E2CUFoOpO56qR88PBGXoQDuG7sN4ZYtQ5iD&#10;EyzHsVihJCJDsAAv2EcEUEKVSkgIWA4VcD6DwDmdWlWUgHyHuHqHyH6AEAcAYda7sHsHYG8DkDiD&#10;uHMHieUAAAOAaAwEMEeEeBKAmAKFaFAEkFGFmGGH8Q0ISAUAmA0DkDuD6BsBQ0qUgVsHiHoHyAeA&#10;eAc+GzuPKEaD2DeGCGqHKTgAGDKDwEUCaBwBIGsGMFoECEgE+QIWEMEAOzCDoCyCQBsJGnsMaIaH&#10;8HkHiHgAUAaAi/W744StqHEDoDiDqHEHcmGAKAWAmEGEaEkBUAuAOFmFKEuE8FcF8LOLSASAgAuD&#10;cLeLiA8UiK+H1CCHvCIAfCOzsPKEmECDoF2GfAM2AAEC+DkEKCmB+BUGyGSFw14E4Hoj4Iwi6CiD&#10;ADeC6NoNsSmIbDYHeAQAYAgAM2w7yHmHMGqDYDiD8HfFmd0AmBAEcEeEWA0AWH8FKEyEYFWF2GWW&#10;kIUAaAuA+DwD0D8BaBCAqUieqHwHkHsH2AgAeAbDQ6gHwEE9OGY9VCgDg9cCE9i9m9q9u9ynIZoC&#10;+DcD2kIBdE4Mc+K+OHk+S+W+a1M+eE6EW+mGK+sCC+yDg+4+8/AEa/E/IZATk/Q2tDkSm/a/eAS/&#10;i7y/o/s/w/0ISAwsUEm/9AAHTAFAIVUVYVcD9AXAaUjAhAlApAtAxDnKJKLF5G7KNKTKVKWWWHuH&#10;cG8DiDbA+HnBEAJBKD2DoDQFME2EmG2XoTgACBUB0CWD6DiDIra2zKYUiGaFyFI9cFVJcAABMBwC&#10;YCmBmAgEeE2nE/0RkAUC0DSDwZynTLUWSHoHQGoDMDQD0Ho4yAAAMAkBCECDiC2EoEiEiTafimtJ&#10;CDkJ281HjMIMaYwHiEGDoDgGcHCXqNaAGASDcDuDyGS22GQGopcJkA4BSBuD4DwVkAiAVNBEqFaE&#10;sEKFCFwGW+sCGCuDQBAH2GuE8FeGBKQLUAgAwDoD0EBB4A1N8UiGuGKFgD4EUE8H2SMA6rODGCMB&#10;MEWEmE9AlC+AIAMCmDIDqzIBvIROzPqc2FmE4EWE2FlIqTgB8CkDIBUAIG+E0FYF7BmLS0cAqDgD&#10;wD/EnPsSkG4GWFsDwEIEwH0SMAyBQB2DUCiBgTCEyHoNWj8CgDGDmC8CWB1F3QgOmH6FCEUD2FaG&#10;IGsU0CeDCDeAUHQGOlkxcd4PmEG3tRYOmGaF0FKEIEoFTLjLmCWCmBoAiEeE1L2RiRnL+DuZyBjS&#10;EOnMNMRMVMYIXMfMjMnMrMuTc/LM2DGCqhPSyMY0KHiEIDmDgGbNQgeATKkDyGVNjNmVZNvAVN3N&#10;7TXUBUCKO7xUFULUMvUFcEyEEO03eKUBWB6CaD2DcDGX7LTUOKOH2HoHUDuDgDaG4HUmGKKZmAUC&#10;6DWDwCmCDMHUuKWE4EODgf6G8KWByCYC8baCkJ7UtVWKIGYFuFAqsFcKWdKBqEED4DsAuAeuNV0K&#10;OHcHAGeDcDoD+HkqmKQAMAcAtQaEIxqfLWUKO3wHeEADoDeGiHE9WKM2CSXROCWBxW5PqHlGODYD&#10;eDyHhBEKMiMAkDu/ABuBROxXYKKYwHkEKDwDeGYG7NTXMI0CaC+DgDICgB7X6KQo2GIDpO8HqdyK&#10;IWIPkPolxYeSpU1U4DdU+HsMCANVJVNVRVVY4KE24Di2+G7VlVpVtVxZSKFV5V8EvWAKU7HWIDvW&#10;PWTZnZ/KLUJaBaHaIOjWYGgLcECufLiKArOCiDw8uX66faKJkF4FOEkEkFOF5VFZI96D0CeB8BdM&#10;/aGHIGkGADiKgItMai2ACB0CZFOzpGJaoIYHuHWDWDMDSHIHjWmKGA0BRWGD6DuAsAa9Hbmc2H0E&#10;yEQDyFqGQG2KKAUAkA0DmuWBqBOAzcMJmGQFmE8EME2FhVEzAzEC0CQBukNcw74K+E+EaD4FeGHR&#10;oKIAQAeAsDiDyEAiYiddOIUGdLaEAEqFVVEi62GDeC+CaB5dNdy3QEaEADqGCGk7CKDG+3mD2D8B&#10;ZY3dyAAsnawFNa2KJVHa9bBbFeuAAHIGmGADkD+EgNXbW+sADVmC8DmDCCjGHVzaIH/brbvbzb2K&#10;Lb9cBcFcJfFgAqTaFgDgJZmH+H0E2EOD2FmGQGyKCACBaB8CcrUC+AY81gKHoHSG1A6D0HQHpb4R&#10;jZIC6DYDyCiB+BfePfEc4/8DiGKG0HOi2AEAGBuCSCyDpTRGHbHaoFuFEEaEwFYGCqKITAQVeDuD&#10;kAyAjKHgAHKW6DYXBaZBrciDiDwD7X1B9gCHwHiHIDoDYDkHEuei2i6CsDMDoCwCOBsXVh1gKsAy&#10;OGDIIEcHzBoIXEdEgxkB2BaLngISqHSDqDUDcG9GZjCANFs3JF1PpcMG0GMFgZIE9igAAAYAsA+D&#10;zenHLHPgJU1g2Dhg7g+JmAHhFhJhNhRjVaHhWDvhaGzhg+thkBuCQCyJ02vlHaGFxh6EviBiEABi&#10;JcDiPiTjXl6p/gHl9mDVXbKF6DeD6EjPCmIASAkEgE0E6A+AfangKH8FQY1e2GgXGB2CgEYXRmEA&#10;AGoGCFWD6EaFHLjkgBHMsEaAqAXfpeuHmHOGuDcDgD2HaHucgmKDwESEmm2AvmEH2EIDcDEGUHAr&#10;KIWCSC+DoDSCmB9mEH+FoE8EUE0FhP6IWA6BiCKEiD+Dbblm87qH4EUDoDMGIG0HYJmCGCyDcDeC&#10;yCJobLaEhd8F+JmA0BYB+RADkAPIfgI0KHkD+DeDQGkHLI+IwCqDUD6C6VBmFmpmsF5mwJkBLm0E&#10;bm7mFnBnFnJnMAsBGEgEiEaM/nbdznfnjnnnrnuAQDwERn2BPn7o7rWcPmBrZrfPsH+H4HyESD0D&#10;UGMGwHW+s5MD0DCCYzNmEHeHAGYDODiEEHxJcAEAQAjh8E4uI/ljWH6HsHdKwDcGs4CTgAIDEDsE&#10;KCgB2QfmEFKEgDyFSF8b4JkBmCSC8D+DSCpm8YIFSD+EiFKMuIWAiBCBiEmEUD+AcX9l8HyHWGwC&#10;+jAceiKAUEMLGBZGprg1MGuOsD2EWFAKmIWQ4BXq2EIAk6dl8H0HaG4DIDSDoHgHxMbNWKgEyBkA&#10;+Ahm9c024E2FiUKAsBSsWEKDqTtl9sFsJsNsQIXsVsYExscAlshgLslsoDpstsxFps3s7s/m9tED&#10;1tKGoJntTtXtbuZwsWrrdwvw0IUH+GqGVpiAuBcBWA+WQ1MGoGAFWD4EeFHjkAAAdPGEqEaECAeA&#10;Rmk7uH0HqrsGEB2CACO8zq8qQPKEqEGDsFyGbViTgCCCuDUDgC23MhSYuGYGIF2AkBOB4BEAsAY7&#10;oGKFeE0ESE+FoJnviB6EsEO4ijKHMG0GcG8HsAaB4BgBK7pg0GRQYEPYqLTWqAyEOEcEaBLyyhSt&#10;qHMF+GeG8CIB+B4ae1MhWHYDrXgG2HVMy2AAKDIDwEMvujKlaF4F8F8BkB2CKcJwEyKUmEWDwUuG&#10;uJmoQDADyDMClkPaKHyHiHSF8GWGwCGCCB+K5IgHyHcD0DgDjCcHfszVqEECoB+BYjKYwF+F8F6B&#10;YBwCIArf/IgFOEiD8FOY6JnouC0D8DYCxpycOHqHYHCGGGqHQCIB6Bvo46gHsHODUDIDaHNk4IwA&#10;MDgEGEeCEBcA7yhxxx0B1x6AcARyAqOH8H2EsEGDqFxyPItIw+5liqGH7ylypytyxy04Ty5y9zBz&#10;EBRzIsaysfvzTzXzbzfzi4SHSG3zoDvztumITWqAxz2Edz94pw35lKPlv5nrWIaIeIiImMyA0DrO&#10;qBcBDxKwv4GHiDuDODKGyHY5+nIC0DgEECx3ueCH8HyHoFIEyEa3aGaBeB+CcDqDWDD3/xsqVsGF&#10;wDkEGEt5UISAKQ4EiaoA4AhZ8WyYuGOFwFQ16FYAaAyBID4rABEAv5iwvHUHIDiDQDbqC/0OMAKD&#10;WD8EcCNvQeCHMGwGSEAEOEgeSAGDSDsEECEBkBF4anuRMHyEmD+DmF5XG+sB4CkDMDsDACWeCv0H&#10;QEOEIEEGeG2HQCNjGDMCuCR3SwuGAFUn0FIF0UKAuBOByEgKyNB8+WSH+H2HwFYFAEiFIFoGKBOB&#10;qCHN0DWcI82vUHMo4DkD4EYceLSiMAsERBQBMAwq3dOVGVL9kGQGsHGCCCkDEDYC4Cb96vVO4OwE&#10;8IAtH+AIJBAmIhok0WfQYBQDBYhEYlE4pFYk/36+liokmoFgwhCMB6ezqbwpDYtKZVK5ZLXS22Sc&#10;jwhnm+4HBAGCgmg0YjxYHAhLaFQ4K93a4kFSWu43gUDAbi6TR8A4fRKtV6ItE+iU0r2LEhAMiKij&#10;6bARVKxaYi/ny9FImUcrF4zBePycdTWYQdZ7Vfb9BXAzVwckEln5N4IBQeHEik0fQAPf7VGGQuFQ&#10;jU4rAaGRIfD6fxEFwZktJV3w8nKcTQbHK9H7BQCAgKaj8jiOMg/pbS52wyT+iEg7nwAzSdkEQhkI&#10;qruuZKX/bEmfzmvGi4oiAR4UjMdjAS+b3/B4fF4/J5fNLX/6fP6/Z7fd7/gAGuxlqgkgnXq+H5BQ&#10;aFQ6PQ/kGFYPAk+LJGCVhKkaURcokDIThyRpDDuhoBPefZ7lCSxFFaXpmokFwfCaPI3jKBYCwMvx&#10;/HwP43jIZ5wnkiQnDGPIyCeHL4mUW5SkUTZVn0fh/IKCoPhQzw/hCCwFxSyZ/FeTZDk+WhkokEYa&#10;iURQ9jOAoBOW9Z1G6Zo8kARR1nie6CgKBQHDYPBBiCGAQyavpvGUWY4EITaJAOBwOkmTRJAwBQBv&#10;cfh5nUQxBkAZhsHI2DYiQLY2DMKoiLROirnsdZvDgOI6nQeR9tgAYEjcQBFiGF4PPefp8laT5IlC&#10;WRiIkEoZiCP48DiBzI0yq5/H0RY9DaYZrHOiQhCuNo4C2Itf2hYB7HaRBBj+ZBqusiIiiwNQ0iwJ&#10;ACQtaKhHwd5yDkN43nIeFRoI2IDDSPZFCQGoRVafZZlIShNlaX6JBCFwdkEPo7gfX1yJafx9kiQA&#10;4l6aFtIgHgojOOwwu8+B8HacZBEGQRqG8dKCgEAYCieMI5DCJwd4SoZ5HIag2DoPp4Hs16CNkBo8&#10;kQRwbhKC8LwzDcOw+iMQiZEgzRPl2FHwQEXGdGKJCbGoyxxHRcR7H59H3IaCAqD0jj9JMl6alb0l&#10;eTkpFmZErSxLUuS890wmcPRAESdU0TVNg2DvOAYzns6Vm/O43z1Pk/UBQVCcHx3H8hyKhPSxHJct&#10;y/MN0fZ7FASxFldDyKgSCIMD6QZEhYDwI8yAB8necA3jaOxzHkfCIgKMo9kOJobhM9x4nIbA+kEQ&#10;xwHQeCKhUHIkD6Og1aZ1hnl2UxAkmVGvoKBgLBMR5IEM0QDPYfJ5EeRBAl+ZptoqCQOBKPo/EAEY&#10;MAb1h7HQagxjSPh6n77CCAHDuI0SoOwSgWPYRgXoqxNCTFKLgfx6nbgJAaGgOogQig0BI6xhY9BB&#10;BzDWM4cA7zrhIC6HINIVQfpfPMN8aAvw+iIEoPIey7iJhHC0GsMwVgjpdg0K4TAhhQC2GURIDYLg&#10;iCVEIG5cZ6x6jqG+IEQYhBsDhHWRUEYMgfh+DsHACLjXMjaGOLIO4hxOM4IKn0DgjBKCOA+BABDr&#10;FfjkGqMUPQhBHjwHqPoioQgqBlDUFsJoBlCuZH8LQTwjBNCwVqRECoKAfCaEUHSQZ62NsdY+yFkZ&#10;FAQMCD8HgORJ0UOZMCYMQJhiIgGAUBcRIlRJAjAmAk9x8xaH2E8fk/ZFAohlDuF4JYOwBxLcuP4U&#10;QjA9isGENUiQJgdBQEUHgMUwDzDxHK8J4g4BzvIIo8p5gc3nvheiLwU4gRJCnf8AABb2xIPefA+J&#10;8j5n0PqIoBF9ofn4Pyfo5l+z+H9P8nLACAUBIDHrgRAqBkDoIEQALBIM8FQjQYg0Pseog5uDNhDC&#10;MLocYThAhVHCjlHaPHNcpR+kVI6OlsHoKMTIjRWi8aMRMBoFgOh3D2IEFwIQKOZH+K8TIhhPi1Sq&#10;REDoLggCNEEHIBE0DzjuHENUQIhREjfmuRVEITQ7BsDEXuSbkR9j0HQHgN4cRtjrHqRA2IVw1h+C&#10;2EYGShh6juEqI4RAvRljYfW+0P4gBBJKSY5gfwnRDh1FiMeeBEAWA/CkIEOQYCHHtH8PwXAqRMia&#10;FULofg/XKkEAMAsB4Zw5h/gvBlzIzBbCiEGJgVllwGAYBOJISAhwKAKAIe0f43hnC+D8IoS8Mo9H&#10;XAEAQIwVwzBmCuEiHjlx3jjGiGwNwfR5xmAAAEAgBw8CIEuDkE1Nz2j0HSN6KAhBsjiHYRUE4NQh&#10;q7DUBMlDlh+rmECHQOLER3HXCWGAOYZwpA+pIgYcI0Rgh+ESJQd49B8kSNiAMIIUgwx/CdIJzF2h&#10;rhpDSHceMt1SB0EQJkHwKaAnsHuOwpBSRqjgHVFYGIPg9B0DcBUBs3nJEZHkIaLYyxvXhrIEULQb&#10;Q2hYCIe8541hji2EEI8Tw9h84UZIyYJ4YA3lRB8uJzBvBihxDwIkez/gCAJAfbcSYMI2nuHfUsQF&#10;TqoTYIm0iqoY6sOXogOkPAbqwDrHpWQAVZq0VqrZW58ovRlV0Io+wEtd68tmr4J4RAdhYDGG0RIF&#10;gPrDhzsVRs8ljRc2QEzZOytlwAWZs3Z2z7rBmC3tIJe05EbU2rtba+2N+dVar1YQSkOrdYaxUyP8&#10;fQ9RPCUESLIYI0KDkQAeBYDwdQ+CABcCC7Dkh3DgGgHAOofx4D5MRdABBhBHg/BYBs+Nxxrh9ECI&#10;QcQ6h5kVLqE4OwawxANqO5ecAkJxi+IkBEDwMDHCBAdYs9tEB2oKEOL4ZmiSKJFBQHsPgfjQmjcs&#10;OIaQvw6iAEgPcw5BQBgIAiIARgkFVurPcP0fYtxVCaE0KkXT/dMUJAaGwPIhQgAwBBpBs4/ImhxW&#10;8OEd8NCChXDYIKtIMD4jbGWLoQQjhNDxjzgS3oRgsBnDQFcI6mHIHPH2lEOyVBukSBUD0KQhA6Bg&#10;AJyw8l2hvB/ECIIbY5L4kUvGEMPQcw2Rdqy5AZAsxOCGE2LIiQCQJgkExSkCIBuuayOaN8Z4v+KC&#10;XHePN21vABBDj6GkLQS7iuROeJ8RYdxXjEGzMkHATBDB4DMAapB5h6jrHAIP0g1hwRVIoCMkQfA7&#10;hxAmAvVLkhnC5FEIASorCJAFAaB4TQnxJgT74fAf41RiCyEErIe+RSJW9ANkkN4Xwmg9bn5BDAjx&#10;AhzGANJR5EQZhIC8H8NQVNsjj23t3b+4SKbj3LufdLlt17t3fvHee9e+nh3xvrfm/iJ8AD1wMEY0&#10;Ry7hDhThjhwxAAYA7iYRrix1RfAXDjoTLkDkT3KCRNwQgIBwL+pcjlwdTmANLmTmgggKzm4LgIzn&#10;Tv0E8FBwbV8FMFkFr+wewToSYRAWIYAaAioBgCgDhAAQgFgD5ApyJYITQRIPYWgY7y4iIEAG4JgS&#10;QPYMxJoeAcga7YbbzcAioFoHgJYPQOAM4BbFhx4eol4N4mTcDmg2QMIOoQgKIHYFI+Ifwe4eAR4R&#10;IQQYIZwbgioChsQzzgkAByIfgewRAPYOQYwa4cwiQGQJILwQANL8UNofYXYVYTagoipNYBwNY4w5&#10;Be5ywXAUQRoSwVgYIiQCQEIGQSIRIPoB4vg+AbgZoXhVC3KGYioJILhEoKgIbJxyIcgaIXgNoP4S&#10;cCQgoAwB4QoSASgFoDgB4+K7QbqvAQgbQcYdoioEiLAQAPIOZXpyQfQeQcwOANhdbZ7OQKqs4LrO&#10;0Fw8QcC/gPwRASaPC3YiYIgK7CALIJLx5x4c4aoYINoPgRwfSyyhABoP4RgSIGamw+L0IcIQgQgQ&#10;Yaob7EYihgIHYQAkgCIBLz5lwfpTYOANQNQcIdzAYiIJ4MwPgMYJgGxJr4gWQQYSIUDIjIxd63oK&#10;AMTRwJoHYAMDJaAbYYwWIOYRAToiYA4CQSITITIEICRhA90KEKQQEKj9AicK8LMLcLpyUMAbcMQP&#10;EMgiEMwOkNIHkNg+EN0OEOUOkOwikPAE5JDgpyUP0QEQUQkQ0RERURkr0R0SESQikSgNQ4wIY5Jy&#10;4XAUcToVcUAiMUQGMUoP0VDtscsxMxQ8EFcxcx0x49DWoUQTARilaloiQBYCYDRu4QoFoD4CZyIc&#10;oagX4NwPQR8EACwEgGwSIRQPj2BOi44a0pSp4c6EQigFgHYJULQM4BgA8mxOgfoVISYQgUoXalrA&#10;oJQLwOK+y/BFJFYeASQRQQj/KuoExsg0AC6e5x4aoYQVoPgRgUK5wAAEoGoJAQoPQNUVMNofsR4T&#10;ISwU4XMX4iCVABwMyzoIwGoEpyIeYc4a4OIOIPgdUWAggBwDAEYQgQwQjYyvY+If7wAYCF6GIe8E&#10;C542LowNCHK4kxBlwf4fAQzmAZDGZkiVDkwQ4IkgZJrrwQQQgQqKb1AiZW4IIPYOgNoCU15x4fwW&#10;oT4RoTIV4YasgAIIQKoNINwLYJD6cyA0pmIYgPIQgSAeIe0dpSAAIIIKYMiP6QNDZhIf4fIRgO4N&#10;wYQbBZBnIAwBIMwOgQYJQHB3xFJaYcUhIQaTAioEQF4HgPaLbFULxs4f4XQUoSQSoVIXqy4HoKIM&#10;yxIJjplBoaw+gQYSCWo/TAg2IKAMYOgLwJgHiX9HBQ4PwNgNIaR2jiABABoOwQIRoHIFIDEJ8KJA&#10;IRCqE2wic3AJIPIOANABs3xyAfoVU4YUk4w2BkoJSi4M4Kc5pA0586M6bfquoEpsgQA0M7Rx07k7&#10;08E8U8k809E9Ur09gVc90+E+UYBNk+wP8/E/RyAeYdE/wOFANAYAABtA1BAQim1BlJNedeg9DXte&#10;tfFeak0yYRh0AZwioBymAOoPYQAF4EICpcgfIe4ewAdMpQofQRIOwNAYwbYdoDIEwGQPoPIOwDgC&#10;YBRcipU2QQgRB4zMgiQuoJovCq9bBTIetlwBQBYBYd4b4ZYNIOQQYfAf4AgIQKYMQNTxoAtRJFKr&#10;YdoSwSCuIZUI4iYCYDoEwz9ZoCzgxaFhYeoA4BIBYfoow6QN4agcoeSK9GSbgClWxaBhax7jzS0f&#10;qU6zQNAOgQAIYGYEc349bjQfAmwAoBDvgUgR4PgVQX4ah7QD4PIPYPwFtg5aIf5MQXpVATFKFKRd&#10;4AYAgI4Ky4K4cW7WYf0i4fIfYBYBIBAaAXoVAQQSQUwf5NYLrkwKIH4F8mpaDryvAQcZ0aAigFAG&#10;wIb1q856BaFlwetmABYese1IgPZUQAIG4JALIOYMgKoA7rdfI3TZQYBVASwdzwzojAwKQMQNYLgJ&#10;sehJo9Mi4e4fQBYBQBIaoYYVwPwRgUAfsA6G4PIKg5FJBOgowcYQF+wa6KkaLEoPLFFPJcge1l1q&#10;4BYe4dIbUboPAdge4fwGYIgKoPDxl5luY8w9Ia4Y4WoQARwTt8M8QAD5gpwNwLgJjJsir4QfofmD&#10;d8gA6MITgRIToWRUoB4MYN4PYJQHIFBcjL4awP9kdkrcREQOqqzNJaN3l31mYZlmwQVnNndntn7x&#10;1oRAyiAdwSwR4Q7PVpQiVplpyu4EVqJclqlq1rAe4dw6QN1rtr4GVsINVscoxJtswVNtCyltU+YB&#10;YB1toQNuFuRaNutu9vIAIUtvgVNv9wNwdwtw952Q+RDV1e+RORkFxzYTYSIQwWgYQaTTFAjYAO4P&#10;gQIFoEE0FoYeYdYRIQoQYCAFwJQNALII4awYAVQSwWoawPljdjteRlyaQbAPJ4YcgdjOL9IuwO4N&#10;gMc3uCQ8KFgYARATAVoMQOAO4GwEwDISoQYN4fgEQJNn4JSQWYY9jlwdwSYRgQqd4irgEPRJVqUZ&#10;L0VFgRAFgIwL8eQHIYwV4TAVYZ4egP9L69FPWPQfcBwTQTAVAXSB7kZvpN5OJwRAxVweoUQSwRIb&#10;gfoEQPgOALweQboZIPARgUgOeTUHrY5prngXVUoTS3V6wI4LINQM4KoItTJAw9IYoWgUIUYXwboP&#10;QPYO4DYBIe4PIO4PIGoKINYKoIYGJx0ZTsAQbsbsoiYEwGoIR5oNwB8ihJocoa4ZAQwSYUYKtQzl&#10;IEbyQOoc4BoGoOQMYKoBDe2Ro0jwAX4P4RYSweDAQicmoIgKwNANMeV7o9w9IZQXIU4TgWwaQPIP&#10;gPYDwBofaToO4FYJQMwLQI4Gpxz0L0b0r09OdOoP7E8ieEg9Yc4bQZgQ1RwJ2ZSC4EwUoSIPYbgA&#10;QFNiQLQBOuhcgagYYWAQYSQUT5MluDoAhk4MAOIMAJoHl1ulQfwXgVQS4WIZweIPULQCoAIdwOAO&#10;gPwJUM+Gsrps+W2XAQWXWXgiYF5EQOwNoMlW2bI7+YuY+ZOZeZuZ4QYOGaYJGa2bBpubebub59Oc&#10;JsVwjgmLpFMgwQYQoQ+dWdgJOd2eGeQeeeoN+e5s7jQXLjoS+f2gD3Jvpv4IJwJJug4UehQbYfoE&#10;Oh4L4eQb2igRYUgOSmeTmjesnEUx8xvEfEzvxzYT4SgRQV4X9f4ikzIDSmYQx1MH58QeIdIRQQoP&#10;6ucQq6FngMgNoLIH4eIfQAtG2fBx0pDbgQwcIdIeIioFYHYJIPiE13Q9gbq2pvASZNAfpPoDAOYP&#10;YPoFQDQBgBYBoCCX+7o+J8ZCQP4YIZ7qYilpgE598PdZ484ea7dOAa4cUaEA9noN4LgIoFweYf4B&#10;YCABNLRlyxoXoVmSAUgW8SZNgNKCtE4EY9ykwTwSQQwWQYYaggoFrRgPINgLAfTIoCQB+cpyC2i2&#10;wRQSqGVCggpSQNpSoIty49gYgWIToR4UAWQfayyeQFb0gPYBgAQfYCQCLjByTry7q77GgicaSLJX&#10;aN2yo8Icw3oPYQQRIdoegfhUoCQN4PIPwGgEYCShJg95vE43QcQaYYYPgQwSMdgioIYKoM7xgJbB&#10;g9wZK0YRgTgVrIof4B4DIFCvAPbvYf3ZPZZyIewdgcL0gQkhaTIich4P0ar172I9YdAbYZp4YQ/J&#10;4fQAQAxNoPAP4HQFACoARPusXaxhIawYgWclIT4er5Q69SQMgOoL4JgHd+Q8o54fqBITASgUwXKB&#10;4AACwEYGYQgQAO4A0N3hRy/JZ4gcIdHKAinKXKnKyUI9obwZ4Xw3/Lge/L1dujHMYDQBvM4B/NRy&#10;XNoQ/N4Z3OVpdprgYP7//PA83PQb+UYQQa3PwAHQAMPQQI3QvQ/RPRZhPRvR4SPSMSYBIBw4oQPS&#10;/TIfLWwSYQoWQYXUAggFrqwPLHPU4fnVPVfdf0kFnEv0v1CkikylClSlkG8HIPAPwQTYvEI8Ae4d&#10;4c4RwRIQYZIaz7YiAAgBQCIPYQoRluNhCjlkKps2lV4iUpzNoMrdHloyQbYZgXYQgRwTLANx4AAD&#10;jRYRgQYOiLxzMi4d4SZCQXwZeK8wQDk61+2Ln0Y74eQdAb1BIQfvt2YiAnQDipogCHE4aB4Ag0Hh&#10;EJhULhkNh0Phb/fq5VKYTKoXT8fz/hQHBYPMxyPxFGoliEnlD+fT1TqQQa0YrWf8cg4CAoIMRyQB&#10;OHYqlE/oFBiD/b7QYB8Q6Ueb3fcKAICAZHK5nMpWJAFAdCrT/fz9Yy1UaNTqvjU0hA6JphOhkKIE&#10;ANauFxk70dLeQSEQrYcLrhomGpCPRyNYSBYFuVBcbVYyBRCPdTxfMKCwkGiNQ58B4HAWHzmdz2f0&#10;EHcTTYVISbwemRhNPARBKRiNRbJwGrOhhlcZK4UyLTasfUahQ1JBbPBoK4Fze25UPezscSD6DVb7&#10;phojGA9PR1N4VBoG5cLczZZaAQqLdDwfEKCghGCLQ5+CYKAnf+kKmbWYy2QaQTr1fJ+KcAYCCgMI&#10;4i6JgegI5L6okfZeFYTZLFOXJ+o2hAAgCIYrjWNosiMAS3vrEQAHecZrEAQhEm+c53oaFoeCWO43&#10;DKBwEQXERuGYXhBkcTB3nofSFA4FgekYQY6gU2sRvofp7HeShGkMXplmyhoJA4Ew/EAQARAsBklg&#10;AeR0G8QxCkGaxwnahQFAmDhAkKgSCTA+iJF0ipMFSjJ+rMg6PAeMqRCMkswJUlhIEImBqpmhCbJw&#10;nSeJ9OdJUnSlK0tS85pnPlMU5TtPU/UDln8fJ6FCS5FlgXxn02g4HguDw6j0QAXBCCjvnweB0EaR&#10;BBGSaxyIUAoFAeMY3j0JQchTULQHecRrD8QZDnCdJ4oaF4ficOo1jDGslNsbhml4QhGkwd0gIUDI&#10;TBkPo8jqDgJgXZbOH2eh2ksR5ESnKqGAoDwTj4Po/hEC8vuWep1nCQRAj8a5xRahIEAgCw3jsPod&#10;hYD95M4fp9luVRNE3PKyoUAwFAcNI7EEIQZBFELbH4fB6FGSxEFeYBpQCAsCDiLwmB2AcQY0uUcl&#10;0QJGk2eL/IUqACCMKwzDMK4kQU5SuH6YpalISJPle/5/QuAIVh4Jg9jcMQGAPb2hKCep1G+Pw/kC&#10;bZynchoUBsIY8DiwYFvm5bEmMQRFEidJ3nuhQJA8FI/D6PeBgdtfI0sb5nl+QJGEudx5vS1aoNcM&#10;Q2C4Juqaqfxkl0VBGk0VR8H3r6EhQHIkj2OAygeBO/ckoDmnEQWFGscC+IYEYYh8PbtAoBjDOW8J&#10;lEExpzHaeqFAeDQS7gPwSgygvdKCmbFFoQRHk+e7f6WAgDCgMA3C6JofAHlzQK4fhdlWTSLlyfc9&#10;wuAQZiIFQO4aAtAIOQ90oCzVnrRWmtUhi11srbW6d8bozReo8cyPNIJCQMLqD8HhdwFF4wGJQvRe&#10;y+F9ENX6v9gLA2CnKYOwkQIf2Gt1YgxINzFQeMYhET9jguGPiaZEhYhLJWTspZWy05bMGZM0Zszg&#10;1YA2dIFZ6z9oMO4rRXixFk+yi4tRdi9F9Tw+x7CcEiIYWQwonELAaBUDoeg/iDBWB4CRnx+D1HaI&#10;cQIehljYHOQoAYCAGkhD4EkHCyowEQHgOQa4eloDkHYPQhoLgfBNDyG8MphTQDhGkMEPghRIDxHu&#10;P0hQFwSAwD+HsO674QyHIWk0d4kBFCCGCM4bpDQKgfBQwAP4IQLSrM4PUdg4RBiBEAmhNRCQCALA&#10;kHUPohAcgqA5Kwho/h9i5Y+JUUwuSGrCAcGwPAgwggwBCZ9QooRKCHiaU4AQBC0hyDGE4HiGJpEM&#10;RyLsP4ixMFLKaasp5ww2BmCqER+BoBjCzE++MWLXiFAqB2EsPjtW0I3nmQYeY6RupbEG3OGhCwSg&#10;zCCH9vQDgDmgHMNgZQfjymPNUQgCIHQUOMD4CMDDkKJ01IYOAowfREiTaTPshYRQsBqDSFhqdEjD&#10;jKFyKURgmhVutdeQgEoNgjCADoGoBqNqbEHYOOB3wgxrl7IaCEFwOxBB9DuZk0A6RtjOpQIkc47n&#10;DkJeqCQPofQ/AmA2BCrJCRqjDFgIISIoXyyiISVAAoTwwhyDCTw2wvRUiVEqRgfj+yEgzCKFcOwa&#10;AsgJgLXuRI2JGCCkdJAhkkgmSVDNJgz8mpOSelBYQhBkwYCAlRKqvYAJXSwEHLMbktgPS5bhLyXx&#10;h5gDhEJMQaqaSFTJmXM2Z80bbzUF0x8Sk2ZtsmDYHecAMZxmenKJWdAv40kHKfOwMAcQxhPB7PK2&#10;97b3XvIOpq+F876RfjEKASwixXC9GaQ0BIEQMB9EGIkFgHgIlxHurkRghRAJUHNH6QAag7CBCKDQ&#10;El9SDDxHINgPoghDDgPOQ0FQOQkB9qraouC4BeiBEUJS18owSAxEHKcDADzvX0HyPJfAgRfjNG2l&#10;YDgJa7CApkA0uKYhvCFEIIKGZHQHAVDmHwQYOAUAavqV0XorBNCTFKLgjarACgJAaGgOuFMLFxVG&#10;PWMhLxiDWKcAQA76g4WLB3hgADlBf06EoPIe1PiFBHC0GsMwVgj2dKETMYgshPCOE+LJkZCQXBAC&#10;gHkNgYAFgGqNbdto3xAiDEIXp4RCwRgyB+H4OwcAIpJLiOQawyJmiKHaPRABCQJgfBUH8PwfAQAV&#10;hbnaeY5BqDED1J4eA9YMkLCEFQMpsQmm0LkMgWooRGCdFcb9VgKQdBKD4HEMwDTNX0HuO0550BqD&#10;eOoQwEFY4OhyeS8srQ6BtjND2IAQw6x55+IMBEDgJ67B9BJTPOw1xjPhEgJ4eo+NZkLCiGUO4Xgl&#10;xUK2P4fgvhViZEiKWbRDAbBJC2HUMoVQDukvgPEcuHMPDgHOPDEWJA+hzDVpdocFMWYulDjDGWNM&#10;bX1xzjvHuPyGb6eulrIuR0x5KyYOKjafcnhzD2IKQoG8rj9yzlvLuX1g5iDPmUI2Zy4ZpE6JEQgs&#10;xiDVzfnEMGc7Ga+7V2uHd8u2dv7gphUbMhMiNFaLy/pDI1gdDuHwQKtFbEoHuO8c4jxEiDGQr9YK&#10;wwyhxD4EcG4J346+HcOIaqb0VcpkjJMOwbAxQRJQNsZguxCiOEyubY5BwMAlBlKcO4GwJAJ7XHUd&#10;wlRHL5j3kAEofxACCuET+io30zCCGsOKY5CAEgQAvDdi2Be2cSFwKkTLq09KsAMR8M4cw/4VwuSg&#10;fqpBPiSEN2IakXCDABzgFEMAb0DxU8nfQf43hnC+D8IoS+fPU/nnWEYK7UGpNDCHGrCvhRhHBPBX&#10;n9FWAXAfgoA7g1gvKrncs7C6BvNOhCBshxB2CGgTgam8g4g1AJnlCfhxBqBihBnBh0j0CFKWgUJi&#10;A/tdrhu4pDhwhohgg/BEhKEfqVryHPApAwjYjZm1DbiuBlhchThFHVtrKFqGg8g2gxAHgFN3M7B7&#10;jnHfBBBqhwB1Dqnig9A6A3DuMbiTnmhBBDhGhzK4CFAIANugg/gSAMqaO1CuBrBjhbHxBPB7D/ml&#10;ooAnv1n2gfORQAmOBdkIBMBUBcrJk+CngaGnA7AzAsICNMr5lmhqjyPMuVLSgfAmPOgxvQCTkclx&#10;EevUCFPVvWpUPYPZO1PaBKoTBlBsPdPePfJevgB0vhMlpjCFPkvlmKmLgPPnh+CKBMhMhVPqmSPs&#10;PtPuIePwBJvxhhvyxEP0w+GfGgP3wYxqRqkwO3RrRsxtH5CVhPBKBEhZBghoPzCEAHgLFYA+FZgQ&#10;PAiFh8h4h0hGBDhAFfByvFliFjFkJDRqkShrA+k3hxB1B5lrFsA7A1gxKrxIAAP5HLBFhKh3tjRR&#10;F1A+oPAOoQRqB9o7BKjLBfBmBtJbJcA9g+A/IWCGh6B1hwLjhAvivjulAKg4A8A/xdxqmOGPBNIg&#10;BdEKswMxA2A8hCggAYAQRpgAIlGZhEmbBop1EBgxg5uHAdRpRqBthlhdBBBHBNGkv8gALygjAsAz&#10;jjAjqBiIh/BihaBRhIGuKFLyAAgVNsg+g4pLtMRqQJm4hBBthyOkiEwNghg9A5g2NUwgiDhyBqhj&#10;hAhEhIQUK4iEHEgUg+g+A9qZQ3xtpWM8BAHMB3nNp1ABAhtlA0gtAlwACEDcBcnUhNnWHXDVgTgc&#10;AjS2gzgHHcRqKtjoEzngjqjrg+A7g4l4QIiEhzjxDGBHHonpq5HrN+gTANK9Rqh/hqtErALBQ8LC&#10;n0Q9g3gvgmgeoqiEmrBeOKxCH8rKP9AaH/g6oBLOSEs7EShrx/BCyAB5SBgnSCyDqsCGBvHKhAyG&#10;kfysRRl2A6yKwYO1yMB2yNBDyOSPCGJbgUA9SRARmCCGzYHfrlCEgDsnyXyYvnRqIemPhMk8ycur&#10;gGpvBCAgLuShIlBSBLhEhXBfykHOgCAnylgvglynTrTI0Y0ZDORsUZ0bUbiHIxBOhJhEBYhgBoCG&#10;gGAKAOI3BCGMI5iDB9B5h1vDg+I9o+iEo/gGvsg/AkPI0ZpEhrx0hCSASBCGEXglg9A4AzuYCDii&#10;hgA/BDhIsXiEpSAYhATbPYAFTIh/MEvDJZBnLel+LfmASR0FKKG3PhxbJkJlA7g/hDAbsq0YpqH6&#10;hNsuBcLrgHA1ojGWCDs0hPhKBDBYhghpmcgmuzgyL1UZlwBeBABFv7s+iGgkguJLAqAhw/hitFBH&#10;hQBYwkiEgVgegmmygxqIzIi6KLi7htBxyWCEgSNSBAA8g5qRCEKShksBBFt7SsTFNcnHOAUcJpBw&#10;QaA/BEDTyICGAiArg0g0gsgkwABkhbhSBGhOBWKnCFATgbgjg/A5g0yETIoXtPEzhvwsiGKxAdra&#10;A6gIgEkFt4BmloBEjznORyw1HGA+gSzjUZzlBZBBhIhQQ7uEwdkBgxA5gwAmgdr2CuBeBVBLhKhT&#10;ycIhCEAaAjgsA6xGzxzI0s0t0ukXEYUxUyQwM7ijVt01h7LYCDpSLZg+A8U5U6U7BE08U9CFoUpd&#10;SSCDB6G3BCBBviUHCELmA7A/hCsqOoU6B91G1H1IsJBBAh1KiDFChQRlBYVOVPAvg4AyAoAe1r24&#10;W4ihxyW5W60ZB/iVhRBMBGO7u8iFgFgJgNFZBCgSAHB9FdhBBlBrx60osIsJgiMLShTIx+EUPMmH&#10;iFgWAdgk0xA0BzhpoKhGhLtit8AALZBCA/g+Ma2b0ZB/FcBJBFBCUBMgEsg/g/gKB/h1ujMmmIRz&#10;A4g8hALn1riun6hMkJEKWTiDoiAzPtAiAXgNBOCXBas2lNp1uzTpAmp43JRsiiBnhgA+hEM9imCn&#10;Cnytg0OPgjBlhbBQBGhPhYxDiFNIgoA8A1gvm0S/xtwJi7i8qwCGKOggg9g6A2h6hwBl1DhGh2IM&#10;CFNatbzGAQEvW7Nftgg8hCJPh7SsEMAAgggpgyA1AtAmBnhdBSBFhOBWjfqniDqGUwg3AyTW37xt&#10;B7NxWoBBtytziFgRAXgeA9tTh+BzhpWDFqQdN8t9q6g+Q2nuUcB/j8Baj9uDOEXxgBAoAxg6Augl&#10;AcBgBWhMrqhc3kCDuNgti1gqxH0cUso3hEEV3LiFXMgkg8g4A0B0BqBehCTKh63SALDrBCU4XVUc&#10;XWh4XX3YyOvdG4BAXb3chCsmBwy7gAAEXe3f3g49h+3iXjUNIhmTXlg/3m3nlD3pFFTngDzo2OXs&#10;4IZRW5Ua5R5TRqu529BGL9hnCGgHALAOgOgGh/Bqhu3GCEFhFiA4A94qgUZRvKkThCBEMQRLCFgT&#10;gWgZSThqHNSsF0l1g8g7F30526oSBLBIF8hlF9iFgJgOgTAJgAB2VhZExcA3A6g+AdgWmM27JqPo&#10;ybRhX3ohiPgWARgNhnhpCZDVn0P1A4P2yn5SIJhe1TBMB44LEAgCAYgYAXhqBohnVbLyAWgfAnNK&#10;X6gETdVrwJvehB1hViCEARAUgYB6zeTDnEHFNcA+JeMjZTp5qcBgVTBLHNWEwdgBgYAYgYhrBohm&#10;j/trqGg9Qmwnwo24NwhxkthAKvtQiFAPgTgXB9h1huQzB7HqAMgSG4hAN/zIW4iZhrhjhahABHBO&#10;rBnzgDaEgWBphoBnwEH+H/Aqg8TOOQ3tUZIEA/5hZiQNZkZlZmF0SJZoZpW7SMB3F7hDhe5siG5u&#10;ZvZwZxRbvlZy5z504IZ2BU53Rh54gHAWASAOBnho58EL59Oz5+0YaVbQRtZS7Q7ST+h7BNoyhaI0&#10;FWCHgCAEgHAyZdx87SOSBsA8sOrRihPVgYg/A9Zol4aVPaBJsFueihADAGgKA5A9BAgdAVgO7QUL&#10;BNRCBdOrCULygnLErFgebP5RSominVP8Cgy1AdglA+nagFtv5T1fm4qMy7ChTFHGzHQ3bSqas8J7&#10;hLDUYgiTqogjBAg6g1Ve5TzYDoHgajiUHqshK6q8Tj7QBqK/BBhJBRB7znbrAA61LMgtWXZT7a7b&#10;rRJHihALgSgYg/7fLbZT7hbiMfbjbkblbmbnboJqmPhLiMbqiT7r7sp4bub6cdu37R8ecfr4IxVM&#10;BFBXhf5WiH0pA0g6A/gjAbATcgUsx/BDIFiIcQgYhBA+A8gMgIgEceMckog/hghnpaiH7jgKJmBC&#10;VEsrcduJMs7UBSBbiIP0ADAnW1r0gecgP5P6BFBKs+XSCFaIAn6egw70TyZRQJwKwLwMiH4FnGA9&#10;6UcgKbDRhhg+BDBItiysCFHYgkzV1676DmphNPDpYaiGt9ATA+GAWHYj8dhrBiBZ2JhPj/WLiGDh&#10;AtOPArYxb6cosPBwh0IGCHcrcsctcucvB5DLcwpaCIczA6MpOn8ec2kIBI84c5H0c6g4c79I9su4&#10;cfdtduqJu5hRu62+rl7X0qcmgTa37SZgPMYzpR8RKy8tAIcu9spXBJkohfEqbEgLg3g7g/bm7n9t&#10;CJCKCLLJWT3qn1A3gvXscdb6CiCjCkClXxNIAgAog8A1AugGaK9tX8i8NQaSAUhAHGYHNe9vJ5jR&#10;jShDjTjUwlYVPPrOdtHeTY9RwVEsK6t/Ht9uj7j8j9j+8KSsgAgagjgs9b9c9I3KEU92028RBAl2&#10;Tjd59IpXEoEpd8oagLg4A7d/AWeAdsk6k7mRTu3qzozp7t90+S+zJ59uez+1Iuu5lTFUFVACFhli&#10;ljlk+1iDIEFoFpFqZnT88TezZqoTEqGImJxdIde1SaGPmQycP0Gdop5/ezGiGjGkYLGxGyGzX7e1&#10;NNm4G5G6VpnGnH+7Kss8HLoLh8dNnaHbTXezneHfSVHg8EHsHtdV+SnvuBnxHyHXH/IAIBei+S+8&#10;IFFqINgZIOoPz+ds/APcBs/BvmIc51ez7oybh+/GIpRo+GfQ/rove0/sftnuoxBPBMhJgMgaAnJC&#10;R9ft0shIhRBZgxgzg1+/fQ+orIAbAlgwZHfsLpBWBPBxADgViAGMnDwAgEAQeEQmFQuGQ2HQ+IRG&#10;JROKRWKNxmLtUsZxm8zmAGAcBRaSSWTSeUSmHvN0t1Ip5VlkwmoRhgHSqcTmdTueT2fRNwNBgKJf&#10;No4moyA0ESOf02nU+KPV1uBIpxTlQvGkTBsIVCvV+wQhqsNYLVrvg2mErAkC0yw2+4Th4ORsJFRL&#10;Ixmc1hwJgu43/ASR+vZ3pRKpUbEswDkVBzA4/IQ9/PtdKxPOIDCoxk8ewXI5/QaHRaPSRR/6fS6n&#10;VavWa3Xa/YbHZbPabXbbfcbndbveb3fb/gcHhcPicXjcfkcnlcLTv/l8/odHpdPqdXrdfsdntdvu&#10;d3vd/weHxePyeXza7m+f1ev2e33e/4fH5fP6fX7ff8fn9fv+fT0v7AEAwFAcCQLA0DwRBMFQXBkG&#10;wdB8IKe/8IwpCsLQvDEMw1DcOQ7D0PxBEMRNBCcRxNE8URTFUVxZFsXRfGEYxlDkSxnG0bxxHMdR&#10;3Hkex9H8gSDGjUSFIsjSPJEkyVJcmSbJ0nybGsoSnKkqytK8sSzLUty5LrVSlL0wzFMcyTLM0zzR&#10;NM1QRME1zdN84TjOU5zpOs7TulM2zxPc+T7P0/0BQNBUHCM9UJQ9EUTRVF0ZRtHUe0VDUhSdKUrS&#10;1L0xTNNTHSVN09T9QVDUVR1JUsC07U1U1VVdWVbV1X1g1lUVjWla1tW9cVzXVQ1nXdfV/YFg2FYd&#10;iSpXti2RZNlWXZlm2dBNj2faVp2patrWvbDg2jbNuW7b1v3BcNxIrbdx3Nc90XTdV11fct2XfeF4&#10;3led6Tnd163xfN9X3fl+xze9/YDgWB4JguDQDgGD4VheGYbh2HuRhOIYnimK4ti+MK/iWM45juPY&#10;/kGJ43kOSZLk2T5RcWR5TlmW5dl+YVrleY5pmubZvnFEZnnOeZ7n2f6BLed6Domi6No+kRhoek6Z&#10;punafqED6XqOqarq2r6w72p6zrmu69r+wNtrew7JsuzbPtCm7HtO2bbt237Zte4bnum67tpG5bvv&#10;W975vuTbzv3A8FwfCYJwHC8RxPFcXlUicZx/IcjyV48PyfLcvzHM1HyvNc7z3P9BQfOdD0nS9N08&#10;y9H1HV9Z1vXSP1XX9l2fadrFPY9t3Pdd33kF9x3vgeD4Xhvf3/ieP5Hk+U6fjeX53n+h6Oxcd6Xq&#10;+t6/sOT5vs+57vve+kvt/B8fyfL7vxfN9P1fX4n0fZ9/4fj1v3fl+v7fvy36fx/f+f7vr+n/QBgF&#10;ANs0AICQHgRAlp8BoFQNgdA9nEDIIQTgpBVkMEoLQZg1BthkGIOQfhBCFesHoRQlhNCdcEJIUQrh&#10;ZC1ZcKoXQxhlDNW0MIaQ3hxDlXj1IdQ9h9D9a0NogRDiJEVPEQojRJiVEt1MPImRPihFFTMSIpRV&#10;itFdH0VIsRbi5F1FcWovRhjFGNDEYIyRnjRGlU8To1RtjdG9HUZo4RzjpHU8Eco7R5j1Hs58eI+R&#10;/kBIE3cfpBSFkNIdL8bJESLkZI078hJHSRklJMnEkJKSXkxJkhslpNSdk9JKTkn5RSjkFKGUkp5U&#10;R0ICAA8A/gAEAAEAAAAAAAAAAAEEAAEAAABwAwAAAQEEAAEAAACUAgAAAgEDAAMAAAC6vwMAAwED&#10;AAEAAAAFAAAABgEDAAEAAAACAAAAEQEEAAEAAAAIAAAAFQEDAAEAAAADAAAAFgEEAAEAAACUAgAA&#10;FwEEAAEAAAD3vgMAGgEFAAEAAADAvwMAGwEFAAEAAADIvwMAHAEDAAEAAAABAAAAKAEDAAEAAAAC&#10;AAAAPQEDAAEAAAACAAAAAAAAAAgACAAIAGBbAwDoAwAAYFsDAOgDAABQSwMECgAAAAAAAAAhAHsE&#10;zqkeRgIAHkYCABUAAABkcnMvbWVkaWEvaW1hZ2UyLnRpZmZJSSoATkUCAIA/4EAIJBYNB4RCYVC4&#10;ZDYdD4hEYlE4pFYtF4xGY1G45HY9H5BIZFI5JJZNJ5RKZVK5ZLZdL5hMZlM5pNZtN5xOZ1O55PZ9&#10;P6BQaFQ6JRaNR6RSaVC4E/6XT6hUalU6pVatV6xWa1W65Xa9X7BYbFY7JZbNZ7RabVa4dTbZb7hc&#10;blc7pdbtd7xeb1e75fb9f8BgcFg8JEbdhcRicVi8Zjcdj8hkclk8plctl8xmaTh81nc9n9BodFo9&#10;JpdNp9RqdVq9ZJM5rdhsdls9ptdtt9xud1u95vbRr99weFw+JxeNx+RyeVy+ZzaFwOd0el0+p1et&#10;1+x2e12+5m4H3fB4fF4/J5fN5/R6fVgeh6/d7/h8fl8/p9ft9+z7fx+/5/f8/8AQDAUBwIqb9QLB&#10;EEwVBcGQbB0Hwg7sDwjCkKwtC8MQzDUNw4tkJw7EEQxFEcSRLE0TxQgkPxTFkWxdF8YRjGUZuDFc&#10;aRvHEcx1HceR7HyyxtH8hSHIkiyNI8kSSiEgyVJsnSfKEoylKcBSZKkryxLMtS3LkutvK0vTDMUx&#10;zJMszTOuEwTRNc2TbN03zhOKVTVOU6ztO88TzPUuTpPc/T/QFA0FQcQT7QlD0RRNFUXRjyUNRtIU&#10;jSVJ0pSrVUfS1M01TdOU7Ty6UxT9RVHUlS1NU6e1DVFV1ZVtXVfWCmO/WNaVrW1b1xUdVVzXle19&#10;X9gSxXdg2JYtjWPZEU2HZNmWbZ1n2g/1l2jalq2ta9sOnads25btvW/cDUW3cNyXLc1z3Qv9x3Td&#10;l23dd94Kxdd43pet7XvfCYXnfN+X7f1/4BWSnYDgmC4Ng+EIPfeE4ZhuHYfXmF4hieKYri1NYli+&#10;NY3jmOzxjOPZDkWR5JYVZ5LlGU5Vlcx5BlmX5hmOZQzl2Z5tm+cZy/ea51nufZ/oDt55oOiaLo2j&#10;t7oekaXpmm6c0OlafqWp6pqrB6jq2s61reuLPrGu7BsOxbGpWv7Js+0bTtV9ZPte3bfuG4qDs25b&#10;ru277jum8b3vm+61vW/cDwXB6DwHCcPxHE5Vw3Fcbx3H4nxnIcnynK35yXLczzXN3LzHOc/0HQ2d&#10;z3RdL03T1v0nUdX1nW1F1XXdj2XZ0X2Hadv3Hczt23dd733fzD3ngeH4niyV4XjeT5Xlxv5Hmef6&#10;HoxF53per63rwb6nse37nuvx7XvfD8XxvL8HyfP9H0ul831fb9336Ttv4fn+n6vn9n7fz/X9sx/H&#10;+P/gBAEwr/oBQFgNAdUD8oEQLgZA1cUCoHQRglBMysBIKQXgxBkn0FoNQdg9B8lsHIQQjhJCUjkI&#10;oTQphVCtgULIXQvhgUWFEMYaQ1gnDOG0OYdQFhxDuH0P36w9iBEOIj54hRFiREl68R4lRNic8mJk&#10;T4pRTdzFGKkV4sOritFmLkXXNxbi9GGMTjYwRjjNGdvsZY0RrjY2+NUbY4RxbDG9d46I7DbjwQUD&#10;sewQR9jlH+QBO46LuFhIURMhyChdkUGqRkgZHSPJlINdpAE1AjPBABBjvCERCoNDIbDofEIjEonF&#10;IrFovGIzGo3HI7Ho/IJDIpHJJLJpPKJTKpXLJbLpfMJjMpnNJrNpvOJzOp3PJ7Pp/QKDQqHRKLRq&#10;PSKTKn/TKVTqfUKjUqnK4EmoIZ4ZCDvCkRVK/YLDYrHZLLZrPaLTarXbLbbrfcLjcrndLrdorTH/&#10;d73fL7foxVqxWoTC7/hsPiMTisXjMbjsfkMjksnlMrlsvBrzmM3nM7HcDBYPhK9ntLptPqNTqtXr&#10;NbrtfsNjstVmtnttvbNBWdFXMLuN/wODwuHxOLxuPyOTyuXGtrzOf0KrA9CAK3Xej2Oz2u33O73u&#10;/4PD4tLzvH5uzusHvdJ5/b7vf8Pj8vn9Pr9tt5fv+td6d5137gCAYCgOBIFgaB4Igh+YJgxjX9dV&#10;o4NhKE4UhWFoXhiGYaWOC4bh5a4PdZvofiSJYmieKIpiqK3nh2LIvUeIYRjCNI1jaN44jmOo7hxT&#10;Y8j9N4yeuQJEkVLT8khDAEkuRpNk6T5Qe2LpRlRHJCf+VZZloAD4l06pfAGYQXmMBplluZ5ommam&#10;blOa5qleI5unKNznnU8J3QyYwXBKfJzn6f6AoFaJtoKUZweyhaJho/aMNyjj+pBDAJpMIKVoql0q&#10;ow/T7pyS6eASmKhpehKikCh6lqiCTvqs6KtQ+YQBCGsgHrSqa2RY965Ouu65PeZQGrIIa3sOaaks&#10;SNqnseynxXk37OPm0Kwc4FLUBW1rLrakD+PS3J1Oe2kMrAH7jpMCbYueRLGuiKrJuu7ndPK8TlvN&#10;DAKvaSD8Pq+q0AelQgALALvn5eb4l86rxPJDMAAK4EGnwEp6wLEowurE4fu3FsZcg5McPPHkMB7I&#10;cePOqzvQy/rlxqW15PXLTty89sxQwBc0AzNrcPSnD7zQBQiz7C8q0GGcV0KFsY0XSGwvo+jg02mq&#10;eBvUa9wZDAQ1YGNYrDSZEvjI8vO3OqwvwE9kA3Zq7OvX8gyEC9t1tF74XnPNvePRN0gnR933pncG&#10;2pBttAvcVMtA+awAPh7+r/e42r2dzwPHkF5wsDuUA/lr2ApDJdPg4edtrlgPBrouLQ6+NftrVgQy&#10;npHZ3brIC3nr+yYu+OdOHS+HAPmMjQy2rap6esP7OJbay09Tu8jMT2Qyv+UA7D+5Q+2ji9SvaesG&#10;nt7XnyDu1RBtmA0HPi8Nz+u+R9ux+f6l3463kM87m9LQ/hO5+C4wf1r64TprX8j0tWDmHUvgfyRN&#10;r73gANRA285vbyhzQOZ0Qx3LIQPAIgq/o4r5oLnwfTBqDpaS8jjhC8ZWC1gKtoLzBUBDS3CO/SWC&#10;SF8KYPIGeU45kbDQAARhy6lfkBCKuEdsppmwDAOxEbopqEI41ekSbIBMC0ToZHAgzFA8cHIpxWKo&#10;8qJC2oUxCHZF4hj4gOKaW85tWC1AKRhiufUvLI4vDsaWXlT0TgLOAeyR2EEImWsLWC4poJeR0yAZ&#10;KQyHIEXIDxW0zx+7c41GvilIw7sVZHySKMq0dEgiDAZky456yS1gu5ZG00cCmncxEA66mHskzuLa&#10;kAOl40ECDOYiY4CVBH32p1TymN4TQWELeW05hrAGI3MIIZCWM8qTVyOmOdGSMypmk4Z1KFfEpIiO&#10;2Ly6B0QGiGF5XmOVtCklJwliZM47Dm5WK9LyrB8Cency0JCtobM8CGQpWCxpnTtmdO5kyBlgzOpp&#10;OHZ4COgM7ZxmUmTQQ5MzKD0KJa9yVkxFrO5kqQyfTqSHq9UcNyfwA1fsPhLQOhcjSmMjlYvhhTAJ&#10;sRCo+SeBw5pDKwX9DFiVLJDS4Aupqbk2imQ8TDNh0FIDLUGp+cOhNQqikfLzKGMqYWfAipYr1WAJ&#10;qotAIcs1ZzxlNK/VhISOdU6jGqU02iS4AIAL2hK6smjxnqDiIZEyOa75bDnIY4CbA266ubVemFTz&#10;gH71dq8YuoNfjb1EsDYQijOIkVybbAkbtjFNPgjSRSAyX1NKwq66mM8i7CmUW04ScyuUlJLcBMCv&#10;pNVtDetOzpX9TKVKicJKGFoBIJsIm5OhMJDFNMLdzUxzFpLNF7sBb419g7g3EY4ORkasIwqapYQy&#10;Oc4iKNLWcN9bSsFPSvAA86EsfbiGKU0wh7j/0w0cT5RUoMrHuEMfu5hYi+KWPGYXHN51GHlMLiEr&#10;1fF1EwwpmA4C7d3C53Av+aq4eAqvNLsYN2eUFYJ3GvowCPiZiKR4HG8Z3MZ3HOEIZEKEtMcCl3c3&#10;d95DkmAOAiZWcoTyq1F5dTPpWxeW0NfVg6CObJbjTWctGF2zS35EGVg81yjqVyvRw8WvAORDS4Ey&#10;PSBtEbqaugrqNsvLgIJkbrgQyYDPG0V3lgvaYC/MlFsW08pr85ymM8edISzJRVtO2c29dWUdlQsj&#10;W8ppcs2FtYIaWwupj4G+svXxPhw7C1PpLdA+DE5lnlL4V/h17SPswHEyTpCZqmpQu4cQpVzdOCDP&#10;BT6RpfFpxvKacw/d5UbnjEMnUmPNWkyvqae4yPDLf22vOdBawocbpvEGgTAtS6+IkObdzAlzFLGD&#10;TpbMv53LOq1OEz0wtgCv1NL1Xs86/uETGKaZG45nS5YE63Y1kZxY8B0jhGkNkcJDAVAxBwBQBoBi&#10;oj5HsyQeQ9SYACAIAYCgEwJACACTTSWrZUyGuYQZ0E+lvSGYWv7L5HbjXITC/dcrm4yJd2OA27W1&#10;+AlOcandhC2r6s2iZTvfxU7XNNW04CUu30tR/kCquM0Z1qSGuNpcAcYZdENobIBnS2lf7WAMyOUb&#10;h1yvOfBb0uymphLxpKQZhb99Gtv3DEYfQ9RTibEmMIaI3iGBnD0IwGYIAHFRGeL8V4rhfDOJgAwD&#10;AIg3hnDCAhUBM+AcaiuXl21T0wwThTghfC/Fg8rIgzjGxTJCTAIY8aSt4QAuAT1f7upPy8slYREo&#10;gzuYS8/LIXmljCFxLkUmoGXidVtLllL3dzrvCDRCkUzQh+v4Qq95q5iMKvZDZlH+zxwDD6s22Llx&#10;weHHlILS0fiyTOji9SPKYLwVomxQirF0PEe4+itCNFEDsEoECoD/FMJAPgqBfDTJgBEEILxLCLEG&#10;Avd/czpm7QgkPyFP3NyhLyuV+/g2OVsbJW4kGbHO7BOHAlgBfDD/PKSsOEVkAKJ6cMfwE5L4MlOO&#10;dMAAOYMPOAdHFjWHQhf5RNRPJzOETcP0OHRhOYMGT8KdJLT6TGEUWzLzY8AAK/QJPgNLPGMleLL8&#10;OgOgZDFrPGMGNLLaO5RzNfNLZvAhZxG2M6KeeBGodSR+D+D9DGC3CnCZClCyDwD0D4EPB3fVfXfZ&#10;FKhND4CABuBgDQDjPLEvfjflfnfpb/fsHqJYgMUHTcTDEGTASEXnPIEMVMgLEha5K7RgPiPgU5D/&#10;OEUsgHXiJlTYdQhvEuNLcUD4X5ABMPSEhIe9ZFFMUYL4KegBAlJuLaUsepAAJ6SEQ/Odd5ABLlVM&#10;hFERf9DhPKc1POQTMLLaNLgPJ4eWdDKTRMXrI9D/MINoXXL8RzOAMGXoEGU9OWG2KaO2c+NtSEH4&#10;aPQdKbD4C6CtCfClCxC/b0hXERhZfWfYFOD7DzDhBkBeBtDvD9ENAeApA1A9AyAmEnAIAQAWBJBE&#10;BBAGADhrFXHUIiKIiKTHKaUYWwUBAjEMShOEM8VMgWEccmDgLaRCSlESNLTcZbAAM8QJaIj9EmMl&#10;RugRKeRnOgkJFth2DuEMSlRCJpNfQnFMPgQJEMXGgQJIXjASYtEaK9VqObLaL8VMiJLaK9LeNhJh&#10;O5PORMipFJSrSAfBD+apNmTATsJhK9ShEMk5M+G2OOVqWJALkCjOfIPqhND9D0DtDkCfCcCbDCDL&#10;DTD7D9lbESjchbFODmDQC7BoB+CTEOABBUBpB8BcBHAzEpABMAckj4GCH+JxkYSSZMRfMOJ8J6Ob&#10;XSEMMPMREpO2YOACYQfqEQL4XGeVAAO5RhLlhJmFENL4RuOOW1ABL8QJePYfJdfzFMPOksJaK9TV&#10;FMO5kCO5WSDqObMLTzKympEYgkJfM6MLRMWQETP8MvOObSEGK/QlQDiUFCM6SsifOTOUJ6VdM4Ob&#10;MlL4XJPikmGtWmWnifQlnEGxhLLHKbD6M4DZDRDECgChCqDkDtMJdNb3AFAEABD5D6D7hYhajeFK&#10;DACqCVCOCkC5LhAEALB8CLCUA1AjATFnd0mgOvLakFLQO5LBZZK7ZNEGRhiAEpZWEGXONkEVXLQO&#10;PGF5O5TAnNmAFkL4d+K0mfLHF5iMJ1maO5OpRMg5GIXSf/ADm1OHJQjJOdOEMLQJRCM6XSNLaLJl&#10;SEkzEfKaaholFMQpkCm9ERK9gGLQQ3PgSELlkgEvF5K9XGnJAAKeT6ndENNLahk/l+l/JhWPPjGt&#10;Y1McUaLBocGynlK3D9D5DKDDC+C1C2C3DPDYDgl1AIALAMAhAjAsAVAGDuDCDMDZn7jdhcFHD/D9&#10;CfCKB5CvDFDYKSARAfCRCWCRAYALACoOhsmDj8oQRTVpPUYaM2kPEGahggADVRjuEsLaZQRbQVL+&#10;a3LaSVQ2KQMLTAU+FjKaSsPGXxOUovKlL4M4SsQ3QpOpjNGQMlUSSYSZXlJFF5koh9mJMQJjF5SV&#10;OOc1KeSlOAEkRuLeL4rCNYmQEcNfMIg9rBMAOpOpe8oqEsNdMeNoWUJhjAROrnVUFMUskpD/OGOH&#10;Zxq1o4GeLaXSM4S+L2QvAksLUhlqN7DvDdBaBnB2hWn6dNAEAHAZAbAdAxA3A7BQBMBJDICrCPCc&#10;CzDJqRltFHp5DvB+ByBuDTDjDxEMAbAvBFCUCDBtj3FooPqqN3F5XGM4KwTYPOM6YIY3OhOjEvUz&#10;OQUvKViJESLaMGSGc9JlT6menOhdKQPcRuF5K/bJo+LuOEi0DwYjACOYYcQWGTM6ahkNM2RhrLIn&#10;ZzJ1KaL8SlM8f3DkKapJAGOYQTt5EQaVNNhyAAOAo9tDEcYgLxM4RwU6K0i5L2asElM6RuSGtuPg&#10;RzlEEMMIRIeLtuO5eXLWgpGmSGgfoUOHOpZUG4p3K2DuDaBUBkB2D7D+ABAXAaAeAlApArBAA/A/&#10;AwArAlAFADACCyCbCFsuswEOlsn9FGD0DpDaBuBtB1DsD4lbA+l3B0BeBJENhNPcD8D+lbUbAJAT&#10;AQANFItFtGNvK9RIKaQpV8MAc6DpEMjGAPEwgYDjgaf7EZq+KtMItmJlRzUpthFGMlr8KMRyROrE&#10;LYF5M4OOM4MzM0POMPuiGQtIMcM4O5OJcZI4iDQOZuJLTYOAL4TcPKhHJLMLtMOUEqlVPUr9ABSl&#10;XPEiPGOOaKJIKwPObVNtuIMsMtSGuMY/PPJ8sUEMNLRIPKNPJLgRwYAFQptouQGXKaVqM4uERhwS&#10;laOvDwDeB2CICdAeAgAiAtAwAyAyAuArANAKmWEMvNvPsvsxvUFFDeDMC2B0CCCYD8oFBlB5CIBB&#10;AnAPDXDZDcKtDpullpMzAJANAeAaJjAdAiAmAjAgvtOZE+vwvxNJSVVih0Q5EMmSMxMLkCwcEonf&#10;DeM6d/KyovNLdKDywHb5LUPOuIv+LcTccfMARnw5LLM6M4kbJJZcAKQCNmpdGScDQOU1c4I2LaLe&#10;edJhThohEGmHDsO+KQKev2LjzIEeoSNNU0azlYUBxLEdL4MIMje3K/aGNmh6YSFMMIRugtQpRMa9&#10;ETtaJfMlqzKeuDzDVjJhkVNRxeGWMjc0L6KwinM+zlsVOvD5DyDTyJAhAiAgAMAJxxERxzvQx2qT&#10;FFC8fcCSffMKAGANBYBaBYDyDkDZDQDWDYDoDpDsD8D9lJV4vLADAYAfAkAsAqAqA2A6A8AyAqAj&#10;vLr4mBj6IzydP6uKDghCSdZwJLpGLOKaZTMhE2yfKrXpLji6EcM6NfmkZmM0iRQ5y3EpgeLziFiQ&#10;J8RnzdKFoxL6anMtW4MAPOZBegGqL4XSL4f1Lj1jINF5OOrWAAPgTYMLObRIL41xb9JhyhAREwSg&#10;NNnaVLM+z2EnK9MjP+L6quAMPgRClEM6OOSGpqxAOUpmEVMjUsoskwJlM8T9JIzYD+o1NWcqwLGO&#10;YT2XD6kxpMG/u0NF0Zx1vSn80cFDD+CbCGB0CzDIDcoFAGJ7APDrRe0ysWEZb3AGyUAnBFBNBSBN&#10;A+Az2zEbF5piEVCc3iBq3kF5j71IQX1/KttQTYujLyL0rXAZrZEzPGRIF5eGNYEhL4PcPcRxJLSE&#10;RM1836JILewXcFOWuhJMLKOOMIaoEGM8r1NWyoGotUDxtWAgtYInNLVqysK0iIQVidQOMjF5tuKe&#10;VM0LEnLaRIjEAAOgL+1rEcKaPKMjwG1fAFOARCpFKcNosPfCJh1hARuaESM6XGObrrbPACRzPc2s&#10;vnKQyzVMkXGOMIUsc8KQK/QTsBRRjPSM29vRENvT3BFAD/D3DtB2BwBvDZDnnyEQAFyPAi0SAmAl&#10;hEb9EMD2DxDrDbDdDfOdDljnKvARAYAdBcBiBsBEA4Ao1EEaDM6LCm6NEYO2DS6RahB16Uhu3oPk&#10;ShilcR11AAhxLxKwLBzuExzfDgOEKekC4wESKakaReomuwNWUe3dErKatbORpRQVmowjKoavPI2g&#10;KcYKAIRzQp4oGquBF5VtgcIpTbLzifT6a2JhSGLeJT7IAWE2PKd9JIMLia1aFLFML4PGPc1nM8L8&#10;M6OEyzSEg4tpEZ6e5ry7ACm0UBRu397eJIw2Rz3twdFMtJLc1MAEM8sS6pG05bRq5d0bFF0oDVBt&#10;ByB7DviOENb3AsA0A7BOBKBHAbJ7AOM2nOD8D7D5DzLxDgDZDVCsCtCqDhDp5rEMAUAeArB9CAB8&#10;AhAUALEeC181B/83EeDQ86B0886W6XOs31Qhf0KTP3KwagWnZ19E176yEwh8Drs8NR2TEgKaSGNo&#10;7uYzRO8BEfNfRu7udPtyK3OEMGPKiPMPPO4ZGyyqwuAEiaIrRutlFMOgWjMAxNQhgtEPdOLj9oiB&#10;MIKaOp9aYTN+XYOULB9aEeF5OExGLxOEKa3+AES/NYQp9aMjW0FMK/gt1TAeObO22uKaKaM8ia6i&#10;GIRZQh2oD8xITrOH4CVA8DRX8F2/qSFFDvDlDZCqCwC7DiDgDaDiSWAqA7BKBiBVBIAUARAQ1DEY&#10;D7D6D5DkDbDPCHCICODoDxjaY9ADBFBaBrBsBXBE6JEWC7/fCK/hEYK9M4DU/m88B08+8/OL4V9Q&#10;QKwyEGqsVrEGTFLUE8OEXSF5RCt49MEAAECgcEgsCf0IecKc8Mf8OAUQBsSDEUiACg0YjMagcKec&#10;Mc79kMWDUkiQNjcolMqlcslsul8wmMymc0msveU4dc6fc8hz/AlACdCB9EAdGm1IpNKpcvdFOd9Q&#10;gYeqYLqtMq9YrNarcve9ecdgkL9A1kDtmsgGgcfeFsgYFt88fcDogPDN2AN4lL2vbkvsDoWACcyf&#10;OEbmGfWIiwfxYQxtcjWIfV9cj0ytigdAAgMzcUDAJz8vfmicGkuNGAYO1NQd8DuwZxoQnzl2cdzF&#10;Ayr0gYS3dmDsWx/Apk+ye4uMW04b5Lt5efBOAt4F4PS6cyn3U6/Y7Pa7fclKyTaFTizZMGO6NUQ7&#10;EoQ7sof7+fr6fb8kPzfr+AgGA4JA9pmnuP0xi1KEiybLA/kFBEHgvJAjSBBEB0XS5cV7PZLCihcc&#10;oZaI/B3h0iIfeyIYiiOJIliaJ4oimKorTJYjei+G3QCGM2nWpDFsPBA4zCECI9iRszlTg8l4AGOw&#10;HkdwkObiQE+kRdGuUw+JSZNcV/UIFZYkSLJblyXUqT46ZhPGY0IgdAmZb2RwHlqXptTNXj3aQ4ED&#10;bCUJuneeECT6LzeZGRHJBtJkDlI+JyT6PQImVkY6jOiEsOKkD1pJA2njt0EyOamZhOlAwKp4J6gd&#10;RYmTnBPmXQJp5EacEasBSrksps7qyQOWAVoRtUCCKupqRxCmTbYBKEhtI0krWeVaR2TEOZFaGnYB&#10;H2ZrVgLHnd1rUte2LZUp33heN5Xnel67aUk/EeHIbxwOA7D3QQBgPIMjiSC8HgRcEmr3Ge+UDh0d&#10;4fIi48AwHAsDwTBcGVs7MJTo60DqwEWdQOe4vZGiAgxabIipI9aQOJum7BfIFchSQIbQOrsnBTGE&#10;vXGcobkRJqAwfMszQZPqEOrOIUQNFmpA6ds0to39CoRmY7ZnQNIf5DkfmM8ZEbsEgW1JA1inKfl4&#10;1ByztQNJgc15LKEOHYplQbPUkBrKkrhs19sy5eKAsZWE+kLCTsotAnQZ1VQLpvTdk3hb2uc1v0CR&#10;2v0Cc1rtiOFYqeApiwfRrQjfoRA3NjhPlo5BmwM0lG2TR3fwARbjtNWJFo7z3nnctbq+u690rceJ&#10;5EFeZ6Hq7BGj/PkjB4G0wjXOhBQEG0giPEUMORcC9yavkZ77h6IO59P1PV9b18BmXk2RRaugipdA&#10;saWA40+nVdonT5hjchtmQk+7aVXkJTjoqcAGBUKNUrWLHOVQJJjXP5exAJEZYkKEffqdAwBsH4QD&#10;RM1pnA6iBqAdVA117TSPk+b2oA05PjVqbSsBNOCFEiNngoRs2RtCFLAZKQJs5dCZMca05Yz77gSN&#10;HKQWJISmyfEWLQ2dXhBTcNaUImVJxRGoJESAoQxRi1CEfIGZ1hxGoHs4IGWgwkWB8mnccVMDxaHX&#10;pwcWqYkMAUiJwhmAlQCgoKtyIdGyN8FXZLedquB3EDRMiEDYLUZTHSChmD2I4JgNwSL2XwvogS/F&#10;/RwkXIyRsjpHkDNw+MgbZiSMYLWW0gTkHHIqVirJIjXgOOcK5B0qDWoWAAagYCG5GEysLVkO4gaa&#10;pQxfkhLYmxPkNtab8QgiyiFaycluiQyLk0yswOTAyYSeS4vjiwdCUKjiBJwMmjEt7UgLKZHMT45s&#10;XXCEbjC2JzJZDXMkNE5oxcrGwJSG3OxYZEDXK1mSSqLBq5eD+NOz1h0QCNlilgR0yJPjoHQY0kQw&#10;E15stNSICWhcASDFxcm6ciCRIsIbTVBo5M6WaPjNwQNMpFkNyoIsoBk8ymlD/pLShgccnaEEdsuF&#10;LZDh/D2UkgcATewBABKYP0SYfg2C7GgOUgoBQ3iDEeENechXmyHABIl6VKan1QqjVI7sKByq4ABF&#10;1vbESHPqmqAWGqW1CKGIcXRs51DVywbuAA2BgJagAJ8jh+Zbi3tnmDVOu5AzIsLSFXMAre5r0Nrw&#10;dQ4ZfTcGnYsCCt1gkVFib6mNIk12oVbH+kAjpFjOsaaaQOFxRCUpgTCas1pdjYMLa0T4wE8S8kuh&#10;icsgaiHvT7JSmWLEEGdOAAKXRk88i9F7RwhSLBcUiJqe8acbtxixHNchbsgT87Q23Mi24AJmTAMn&#10;m8wWLCfGa0xIQ1dIl0igGdZ7YqxZBHW3kvOiWla33briROPoZwxhlj0MQX0cQ+x/gJCaFQKIEgEn&#10;RKQPwe47A+hxDiNUcw8TMAIAnUUSAKwNgPqS856C/anXowvhjDNUosJyTKWh7zGKxGkJ81BkAF0v&#10;OTaIUC4hRzpt0YTFiShqWTpqI7NlMpp5rmww1VGLE2YsFoMASa62FyfJNu9TkpaOInkCiiqzHiIZ&#10;SjvggT5zhrpWJCSA1wiU10+TiAM5CjJGFCMcLEdCLpmUypAQoRaLpzSXsauMN2iIAprmdnkmVppq&#10;8YkCccXQulyyWpllhAckMViyMOOgwsgc11pkriw5Mn0HCHFiLidAzN4TUsFJ80xMZBixVqSIZkzM&#10;JCSQmwxebKGqjgXqjpexFI+BCBvDYNYdY9aZj1QOAcOAgxGhCBcB4pI4Roi/D0IQSI8x8pmAABYE&#10;YMxGCID6BBCGEql1NX/qt7BkUypq0Dtnb8kJPSxIFo0oRBoINalA16UaXYqQRIFBPTR0yfMaYWoR&#10;Ije3OZ7MIrRLDUMibglskJODe297erwbhChmTYcAJkhtPjjVPOQ4CdhjU2UNloUBNEABcWOGROg2&#10;cjssN+gVpIe0h02a+ECtSAEsTnLCDkmMRJs/DSMplTlZpxBn4u12IGXFpssM6N7ZPxspkridNaTK&#10;ohKpAkiFxaKo1H1q1IqSVUUZDboiLJqM7z1bSFDJliMyXGLFHiLEQOgT5xxvcxXn1TxTt5NNW0tj&#10;re1Ew/xTiRD8KcXo0SDAtB4E4OwbgwAPAQAQwY8h1iZEkIoXgyhskFAEEYLQbQ1BYCGhHarz5EPR&#10;2x3BzxYiPplMBVrz/po4IuRgaIzNiHwVvIcnLFQBMWADS9FhxZYpjgb4OVfepOk4OiUoUZnpnea+&#10;nkaWKwOUH9qQUJjlqWOylugIUkRIySPjlMLiR9jRFsTfR9eP+0trSBYmc4nLMxb4u3jzGlJxfSke&#10;sn0KP05qtTV2WIhNeKRLjVvj+SUY1AoAkQoQ3Uxp2UAIyc5xbEVgR1/J/QlhZkmMxoT4mgWYSZ8o&#10;RoskbNDwRA6ImVmkQg44oB2wnlc0VEQJjUQpdERYdAkQmU44bBZJhp259iDQRl3Ivt3QioOANAL4&#10;HsIQJMPMPoP1FYAkA4EgFAFoFYFAEQA4Akf0SoPMO4OYLEKkKcLML0MMPcPpssBABoCgH0H8HoCU&#10;a8dQ8xhN5xhV56DUwZlkbNjIA4zGGt58xoR0Zkogc2BcwGG1UEQIw4xAQViIOAT4z2HEm0T4+Mxo&#10;pUjN64dkhRBBPYkQbAoCIyHKJVA2HsQYWg3oVYUgkJNkT4yc3GJYTAT5BAatiQbtNcxhxYpkhsoh&#10;F0atosQJiUyESuCUaxuQ1InBVcQM3sbBBBpYW9YiCMRghs5Mxpa4j1iYWg3VbYABAkUMUR8YUkXE&#10;ZN84UZKE44WI1o/N/4AM3sc0dBcgZ8z0xh8wOI/0AAac/UmpQAQ6LRictcoQ+Mhs60oRkcAFpcUA&#10;62JEY0z9qhG6KOKODdIiDkUkP4PoNEM4M8PQPkPwQYBwCQCsB8Bd3URkPwPgPIKMJYIwLAMANBSc&#10;QQAoA0BMC4C8DADcDgDgCwC0CcAoAR7U4UO4OcNcNYNcMqTgNMNUNgPQPgXIQIAIAQAsGEHEHgEw&#10;DsC4ANTiGVIZ5tUx52QIwNRsZVX096NOVFeQcQZUccUYog3s45+sscT4xxCMXhzwp4QZLBB8QJKF&#10;GsnhksQxFARR/odqWMpAjhEUXgz0b2JSViX40iXYOKWVkl+Aoh2sUATV6kN5xgWRiBao9QWIkSVc&#10;iiAwQyOMAlKFKyIcWBQSWYVMognJFgac5CAp+wPiPQaKNABNBCAaXkAEc0mpc4ACH4RQS8ptBA+x&#10;qMfgWRWp0Mq4oiZMUluh+NKkx+LUQQ/N0ESEkRkYQ8RBX01AogacmpLCLKOoUac0P844mVEsRAZ1&#10;C8nlQgmOdkXE/UacWgmoWI/WW0RJjyDOX95+QRUyQYUgPsO4IIHkIAOAO4bkQUEoF8HIFQD8CwSy&#10;FINwJUI4I4MsNoOQQYAMfgXQA0A4AwAOY8PwPoPkZUPMPEPIPMfaSE6MAMAYEoFkGYFwFAEIAoAZ&#10;4cdiGZtaVCfAtRMQ0I6IkQ96WGjFVNw8i8/UQN1YacagamOAaAnlOAOF2kp5F0/AxyIkUYpYW8sd&#10;Q80JxE48Ysdw1o3VpUTwZkacc02eX2jmmEtqBkOWkgAoQOM4z0a6cEShJgjlJoYt106snA/MRZNd&#10;m8iyNUX2d0AI5B0UQJLBlQQ4bAZ0kJBgQ57poFuJyQbgnByASQR9WomoT49wRAb2nIZAYhiklI6K&#10;bqUIVUZ2jgVoxokAWKYYWaZp7AaQhSB4UBSAaIQaj8ZkdCOsSGBIQ52hdtPcUYYBDImcUBm6kQly&#10;jsN6eVGQUaOlcIkcZk1kcsocj05CmxVGe+mJt+fJS5HYUgPoOwHIGgG8NwOwPMQYFMGsIAF8EcDI&#10;SxTEPAOoOMKgJ8JwLoMgNKh8UmEUBcFcF8GAEcD0DUAsAiE8dmi6U5tetUnc4YX4RkrVyawZVOXA&#10;Ocw0qwWIR0612YRAogbA46HkiUkByoAAa599XkYhl6ogRKAGY8sex0Th9UjOaUyIXwX0/VNcjhd1&#10;xkcmy4SgZE3WdF1Kw2z4cAnJGcQIb0Wh+ecsXgtJuYTQnAnKxEw+bU7mLdX1XWWh3YQ4ps5gQ5QY&#10;1MQUhtnJh4WUWcWSkwpOnAB+pgQUWI+pjgUYyeoIP9uUBNFgkBnyM8XATwp0p4b2tJawO2a4RYb0&#10;XSMQVkmUxwnAsQBqW4mUjiqUSJ2cW+BMUAoQWKPgzu48AUkSq8Pwxg62pMQ50y3YAWaUmp+u6QWS&#10;rEXingUowswtdEmVKiHYj0oAnA3Vow1Jo5lCtSz9hoLMJ0IcJ4LQMoQYHUIsJ8DoCSRYTStsHUGs&#10;HKuCuIQUFIGkH4F0EYDETEP8PoV4NMM4MQLILELgNkN8OCQ5kYRokQAwBCSUDIDwFQFUEwB0BUBK&#10;TB5kdywNhRIq7slt9O9A6OBwQgWgCPAK/pShzcaSaIUZ623cPsR0auPWQEABqIUAXReIWR7wVylI&#10;N8WIWgjtwA01NlaIa8Y4UiPyygcCwig0QK1sBYcGsQ/Uygq6noOS3VM816n8Rtp0PGIoCG4PATD4&#10;Ss+IWBBkVVF2mgXs4uj428cmW4S8T45NM4W8juxswUWI5O6B8IAONm1UiKJ4plNtzsVNN4T4/Mjh&#10;ZsSQXRJIWBLIkc94SycM1sQIbAnBkAWQdC6B2NvyUC/8P4RYkQa5uwQQRYZl18X0hSdkmo1BWYdj&#10;G+05iaxMQpLAnC6AWgc1W22MpAXFpIUYWKa6cARAbitRD0WSsaEMqgUaX1PJPKMRqcQVCaOdFhl+&#10;0K/4AIogycbA4vJkQ7AICOzhei7rD9eQPIO4OoO4PIhUQUBUBoB0AsAaTHCQPwOcOQOYPkfYQYA8&#10;BMBcBEA0AkUkf8OgOYOQOkOUOINUNxH0QUAYAoDMDAC8BUBYBcBMA8Asiq/eGi/nMAiQmUNrPus8&#10;Agmo006gjOqLPhAMxoxwx4BJiYRoWIoQat8AmUQgQY5xPokcaetIUlu5CBNcRq2QPUkRDXD0SpE4&#10;QxqUBrQMVgNnSkmUdDLvBchITyNYlKG+muc8QIhvTEPi5EAQoAc0/AnAxwmWPDQTUMSsT57ElLSX&#10;KwAA3U3XJoAMb26oS83WdZvEA456JjHoAJ1lO8XYSbS4UoZE4shtYcxZ+vVgABFwVMQNZVCqWw17&#10;EyRcaK18QgZkz1LAy8RKx4QYmXLmiCPgkQWgxhAHLKj2r8ARuoBy2gADSF8YkQbgZNl8oAxpLBKi&#10;O4P8adF2W4kBRwQU3shu3UWga4wvZxK0QgSY44kKMhbeeloYRmdk7rBATUhvX25zBAac3sw4XFyM&#10;QIWIw5NfL1YLL/UTcNSXPWU+GncQewatXJ+QyARZkwADVXclGym4kQ5DVESsoSBAPGeoSE60dAz0&#10;XTRaxYkkP9V0aIRZYiaUmU+oWI3vEUTQhtNnaqbMqyH8dJuIkQb16UUp6EQwR2soAeYeiwRgWJms&#10;XvU42dwYXhmobNYak6IulDdPhMADGkONGhYgSnWwPPF8Ak2fScRhpA0IT41018zQT44u4fVwBk3X&#10;ZZ90yAz3RcTTgYbN9x/g1KXQ1QSE/wlKaMYsmooQ5NocAbLsSzRkQIXQxqK4j0T5Filxi0QQmUnC&#10;5Sc3BJqNLkaI/XbW+Z00XjKKwEQXT3CbBEXjfwQYogpvLIc25rEld4cYRAz1KEkTkfYuq7eid4RQ&#10;auPcQ4kQ47fQRo5xKEnBNkaaNg16czbEQKqzREQXHgPldrlzlEQhGMP12TozmQAF24ZlW5tvpPbY&#10;UZF3jlkXonhTqVI/cawXqYdLig2InDWQCDUYaQmU5wb3qo9SMY0IhtckYvV8QYhuLsQosLlna3pg&#10;5ykNf4W/H3mMSzChlsA1KERrWewsq+9gQ7Uwwm6gAHSCYgcBhzrIQje/WoUgmWKaCYAAohD99cSo&#10;htBA6EQh88BYz0/IU5yS7jrbQQT5ymyvEooGe0SgmUZPIayUA1ADlBZ4Q6WQXvDumAwGIET5WUSR&#10;Fg/MqXnwXhNfeLwYUsT41owskSmoXeY+KUzjXcXhagljyLMQrNk2XNk+zkYjWIaKl0Z8bgRY3vgA&#10;Xga7UpP0rLA4aLX2ecWR1jp4P8dAWgZkxoXGa4kSrTxl+DbLz63h5FRJkij8mqM41A3sZlOUPwRY&#10;YBLDP3aJ78V4/VnQ/AkSWcAqoYQyC4p4a7iDpARrZ/HkQQhshQ1rFcQXd8W/mIAEhtETpcRYSZYj&#10;FNXjcLvf4c9PqijD4gVriIN/EMAvfAAC0EV4kQCb5fjL4wtjWe3EVkT4nBCIXtcD1EQQmoSYmr6j&#10;urwcP/wkPYn/Evv4RiyokMXh9YAcTKZUSASEZlKiKElgdQ4uYPLvwwl8Q4jiazXReARTXAS0WIwt&#10;PYacydKcaKCFRjtz5rD7EE+QQ4mo5D4QQQoRj8YQkQydv/TUSrcvvTysBjqIwPIy0MWbIBbQzirc&#10;P/+Qq4bDSEV0V4kAQB9wIDwQOwYCwgAQqFviGuGHv6IgmJhuKwgCvmMw9wv2OxcPyCLwuRyR2SZ1&#10;yiFgyVveWx1+gqYwKZvuJgmQB8AzqSSN/z54UB20KMvmZgKjzoAgOl0kEU4JVAF1Kku+quirxGsv&#10;4CVyjgIIWCvQuZz5/zyyzOxwKXvq22WF16k0mlgO4zq2vqswuCAek1m0wqLg3By171mkhPE4qqu9&#10;3Y5+ZCX2W6UmeVAJBfM2V1ZygPCsg7QhjR3SeabT6jUVmhO1y6636es3QLbSVgyFyZ2PPdy+6XwN&#10;cDQg7U8Ti8bj8jk8rl8vYczn9Do9Lp9Tq9br9js9rt9zu97v8ZNeIz+SFnfzoj0+D1+z2+737mUO&#10;uF8ANA/7wvWZx1QucTECnvgGAoDgSBXTWU5IJPSC1eCGDgGhB70zPaFIVXhREvQtdE2VIC1OAhfG&#10;lSRRDgiVWU2ThlUkVk3otTNfAijF0FEOaNUNPhXAEBSO25ZA/I5g4IY5exnjnkZC2ZBdl3Qbs81X&#10;OiPl0jsFJLdVWW5Z5L1aRGEAGByX4dgaYpjmSZZmmd2YIgqC1JaMGFgBCTG7jU5lZV6bn3A9yEzi&#10;03onRMIKBmh2FZN+hl4ReMQiWJJF4fKTVlUkEaTZdInSj6dD1pqd2jnlPEvnSCz0UmXwcbZC3ybl&#10;CwVqyU3FS9G1EV5NqaPWG0TqKpJfqdx1lZ5+2FS9SUXpMEZTh9PEzRteEzRdXgZtCnkKWRPqfR1n&#10;lEhZbV6QpNn/V5zkLS88rkZNS02UReIaUuOVJV63AAV6pX/Z5rF4Xhc10UtC0XoEII5S+T7kPJSa&#10;sBVinfS9njpwxRELUlZVlV5fJBh+PqGN+FVlh+0AZtKg8gdu4chyTJcmyfKMpypx3iJp5BneZ6Hq&#10;yvNM1d5G4VjmioiACFUbQtim0BbNtE0XRmojdG1ZYMDUVBuKoEVleIVYVRMOSSH3/XxNl8ftrKrq&#10;2O2oz5D9AYnQnNT5rjlk3BasYqT2MQubrFeyPp9S9/we3vUHFYWRjnURSWXlOjHXVljjuaxhUL0y&#10;/s80fkeS5PlGoYU4+YS9fL+4Z0HyaxZV8m5/3I5g465Tqipd5VC5N2tZbFm5xUzbk8e2pFOp5lOl&#10;nJWXn1CQuxZJ31CmMk9C55m5XkviU4F4XS/urcTiX7WVF1ZS+HVEj5ttO51x8D4CFbwkCDnCcXDD&#10;p4lkk+jmH97B7kEKS+FdUYVLY+j5SZwZd/1JR8Tx2w8T5FlMuV41hLybPnIVAJ9g/2oE2IMB0rzA&#10;zWK1f0TpHLPG6KTIYQ1tbzyln1V4dcspjD9o3ZGT0nxfEOopJ0YxBI5EolLaE8MnbrGaQqhzDyHs&#10;PofxANQy1l7MQ7npEREGJLJi8PNJecJpy1h+sYJml1IL34lRYiyclrxQldKmJWyVZhAlao3MKvAu&#10;iHybPrI6l1+D0jTRcHaUl+DpFek+NYfIhZwk3F0cu5kjpfCcPyO62tgZXn4E2OKphGqtXkH3YM7w&#10;7iLEWttJ0f9gycHiRak3JyTpZyfJ0YG3M0bdUrERfTAIspNmOl8OKwNOhZUpsGcqWV0ytSvE4WQc&#10;dHziXEnOOEwaN5xYBPpbyTE+skSFFEbWUQi8EpWkKSKkchScE3SaIXJMbxRijl0JmjkvktyjwSjq&#10;cYsqTTcvbfyPxh5OjLwSmuQpG44p5kvm8V0o6U0pkvVE/VCi6iFPYI6QtDsEphHEcAZ4r0Ejcq1K&#10;SfVphZTctfIUc4pM+UdlJVqZ6AhPikwaKWh8nDhoBJPKyXxp00Doq+KCUJG5gDUl0Iu0IxRZXmme&#10;IXNU0ZRGuEEk8mKHdPqg1CqHUQ8J4zykKPPEZmdRamnYcS+k+hwGPk8biVUpK/pdVOq26wbdXkfR&#10;VQdFdks9SBFEVEYWl5aCBFJb03ugwAFCqHLaolGNYzTsDSe5ogh9atFlcBAIhbToFngVE6ZswE20&#10;GnR8+lSBPj/sdrgdxCrpmrgAIujky7CKuWcs6ydpJECIyBJBIM6ZM06IVj0aI0i+zTkvT6j5iiDp&#10;4M0LwxgrJtlS20NQS8xhuXcABaYx2u4ACiQyLwjk+qYTTp0sCQpJKVQAEvnmOJG5C1/SJOJAJOhC&#10;2AEdLKbZYJHU8sdt2/MjpjIBT/AA0wpMCCOl0glKU0xZUnmeKyuZfRl0bo3R9cBWimp2ABsGaE5B&#10;ZRuYItiQQ4VvyfJwSS4ZHza2NMRH+V4ui8yYkLLw4BxOAqPgDfhcuuJEYTmctUA64ZRzoQCP2TQg&#10;V+KOlyACV5HKDUHF8VExiGgA2hI+MKh1JNpbPHVqBkTI+SMksliHUgAFSoj5KyiaZjCNy6KKSGae&#10;wzmJRgYvnlLL6ZFa3UIWZdJLkiyzqH4hVgaTUMrdIm1k/5MUO22UNAUqGZjjo0RsQ2hRBibSabIO&#10;EhdISQXEOs8xEpeHNqBcNREkzoH2lcadOQ9kMkmleWLL4nxdFipTvNmDUOojU0IKBlzLx25lmuVk&#10;UfB5mTi1WHfHNvelWin6xOQo+tVDnrjXIfsw7uT74QxXRQn0tlNNuAqZeTStYZNLMGx1njrjXk+O&#10;EfW2hWSN3WIUxAnxFyLoVegoEpJ+yXsGJswEq6tc3AAWLssnTiXAFlrCCHWpI7QDhKzACgBEcbbE&#10;AAXQ2xwmB3O3apNoWhySZaHGQsmxM0fIfVLMkkZRHTEzXgrMib8HDK1tgZDARXkpn1J4VlwDA6LU&#10;XOWhVOnD51ELYkUddpOivIfX8Qu6mmx/pdYsZAsp/2nZY1GczI3Qui9G6OcTJjMKksyiR0iriN3m&#10;llieRWRRkBu9YKyh1+HT+unbua7YpJOLsw9Kyk2GUGAAu8wvSApxC+Tk6VK0w4vJUjWOH+0Ld4AT&#10;UJqHI6gAKpYSHffS4kpMEsRq/M4b0pelCY6gOts1BJWTFGKo2SjnxMVS5D695yzudRvlZZ0jHzZ2&#10;VRJ0JeV6h5g3LEtups8BqpWjFlI2YVHK/uJnQKziY/hCivG2xUAIzyT7wEre9v+bBEXm6sAFIgif&#10;LyfXUQr4Yg2IzUPUM5kZpitfJmJTg4AwvxAGGXMYqK/Jik4M8VAjVVRCj/ql+rsUf7zVRQOJ4TZP&#10;KcCLl4bXxAp0EnQRyEcRZV3g/Szy0FhBxW0w5RZXqBSE7WeGr38V1DA39RCiOQJIGHZGGxbTpkIQ&#10;AySWuxpioj6V6xeGMUD0GRXHPE6xCjBiUxjF1CwhOhfFHhXCcCeRF3j3XnRHnYPYPlnXSkRWUIP1&#10;QUcRC3cnqxx11E4QAiinuIRIUBCzdyLVewByQYOjR2pQ8BZVigABjEDhSReHMAAiQSHVtBjD6X4X&#10;xgAhyHZyCRCx/xOB7BhTzVOBYDHXpiNYMgASSUmUOB4Fcg31yBXCQSORWUAiNzQnpIUYjEmx8RKR&#10;ClMxiR70JhVVURgRCDToGoEk824RSyQYTzJoChZSeXIx2xWT6VN23BOiHTBjpiPiOROFkhCojx8x&#10;ChijBjUBRDGEqhE0L3exp1NSJW2xplmBXBhRsxtDiVlnyBWxXGFQ/1yRwBNlxBM2CA3IxB/4oBCC&#10;FStTiTjH8YNQBBtj8BdEtTmFDROjTncxyhWXyhGXiwA4dgEE1ofxxRmxnGHhCosBXFWCgVWk0g5x&#10;fxAhziHY2wBRPCTSdBWRF0biERJCPiyxbS4hHVam3hCCXRfBhRXjnBR411qYmG30wCrG/obIjYwS&#10;1ZJ5KpK0WIQXTFS3TpLESY109gBAJZNxy12yNYRyX47JMoRGt3vAAGBBw0QReHWA3V3RXIGAJBPB&#10;hVDCmoxDExBBNhtixYYRbYvGkgBIhRXB0DzY4AAGIhUh7JSC+DqSMUMlljsRoyAyqRJkXngn8YY5&#10;P5dUQYUw3o8ZByBmlxu3DREypYAE0RQDgCSBmV0TK0hS5BCwI5jYs0JRPh8nOYUhkBdCnCbxYHrA&#10;9zphL29EV5ig8mp0HV2jtl3I4YfyeXBRF1/pKRI1ZQ+xdCXRNiSVWhyDA0TRHXGQCSOYYprZvQ/y&#10;+hTIf5RItTwSkzshz2goDBHSOSXSioWHJBEXJi5CW4zgBCXTjxS5eEDpvxSRthl5V4f1UDDBKnxR&#10;FRXheIHZExCiHzA4J5sSEDHZhX7RMSSTGJIC8RR2niO4Zo9pdnzxZp/6AqAzKpLmTnTaBDlZR3WG&#10;ZIEAFxy41mCI8zHaCXSBZTGBRHogIoizk5bw7JhiShUBxRuTgFJlPX8ZSgBCHS2g+i8iu0YB0obg&#10;5EjgD15Z/h2otVFWMyHVuqNx3xMzGBLzTHsVeC5BjCxRtnCaFaSyZmsViIXSBhWTpp+DTB9ThhWV&#10;Xg2yfxNxIJ0CBZ2xHYcRICAxrE6I8JuZ+ik3XJKA/2xw9YBgGYCC0xAqQUbCEJ2Y8hsRETGF61/x&#10;E1GSmidoDmNBR26BHUqZrSU6PYwBzBWSdD1RPhdgASXSOW3xCHcKjBPCHx9ZWnOiED8IoRxUcUza&#10;lkI6MB1BM11BeCPhXnIVF25BnFE2JA/iPhWSXargFBijhpfQ8xCzQjTBG3aZFA/Zv5UwBzTBwjr5&#10;FwBVLpBKkRRyeYV6PqFYPKTK1q1x3aBmT1TK2DNYtVDhwWBRz5NBAiOZjQI6Sq3VTiFV1BZScKFE&#10;QV008yN2NwIZjxC5YBLRXjTkAhRHFxEYJhERdFwi0BF6HFvBHTzZZwAVWXbh3ou1cw+m8yECHzTq&#10;9zIhPj6RjEhze4mwAIwg4CN2swHm9q6rJh7iPjzRM2ViMZghphL4e6oRzyN0IJ6wAIuCrDUHYA8U&#10;uBIJtTJJAZogESA1fyRqkGFhRxtlfRTjUEryNa7hYI9amRCnhBjqTxtEw5pZO2/A/qkhihuRM44i&#10;UiOxXjgBL2PBl0UI7RERM43hjiTUZxSxF5RGiQ4G+3ABS27G3bSAAieB+Bz6FyhkFxkCH2ZYER2l&#10;eRVyPizRCBdDThtiJCJhERzkDoOROixRiiOSPl1FliXV6yzhR7cLk0LBBJ2CgST0AmPJrIKAARvx&#10;wCcLJ7H5rbsbtLtRy62qCLtjJLICNy/SgbLoAasUXROnh5ZLulnKThCpYwC0STAza55QDEEirxHY&#10;13r6RAABeBjIyxGYYxFxfBthtiXZlnxxxDxhV487UkkhEaWaVG0C0H8B7Ufg4xL1OQGEmiokMhZV&#10;BBBqXrx7/hx5QaEy0ByCjxuyXaVr5B1DAz6arBRybhwhSYoxPksirDJRZX0SFBdJeyAmqg5T4xEX&#10;bAAyXToxMbKSJY/ABIspDxIzFyhmPGV5Xqeg/kMitY0BXiHRWZ7iXCXSEBiiecNGyIf1+T0cK0US&#10;2SFF6rNm+nPWMqkyEBtjQhfLVQ7mhBTiN7ZxkCXZbL9q0xxhhaGBGbAxg45VrR3bGhVatW/YKhTj&#10;8COTpioqAD/xkLLixSxSXU8q8xDbEwBmICN6xRRyHyxSH3FlbGM40HOxTkVsCa161b/8jq6ruJMM&#10;jyZ4dCJcAgGR0xhRG0sSO0s8k1QRL0UxAhF5TESRWTa3f7xbzL5RVr5xCkHLQ3CiCydCiBCBfBeG&#10;7BdCHUaREyIcZUUcopsBSxOFKR1hZUArNQ+hSSSa8CARZUoS5G4gIFcMF4nSFK4AGqcsn820uxkL&#10;KhAhdMxKJxqRRBG4ezHYIR1hrF7w/SOXjQCsoShiLxBK0rUyZWgmKLaiAYqDDBnhSTTDVhGRCyXT&#10;BiFRjGyVmxpsARCrhqD5pA8Zpqsy7hRxwhrMKCHRlycK7E83mAChNqsl5C0BSRMxRCtSTVL0aCHx&#10;TioqzQ+5JSHSbhL3aJlcZWFA/yMCMbPxzBub+RPhNngapx38zyNTA7YYKQBLOAFVlDmI0DUGNRXF&#10;6x/xihfBGyTaKR/y9y2xES/KliHcScynM6rQAhziOTQbWLtcjc3NapdskYQ9ayBLyZYje78ByxL5&#10;SECSgCgtb0WkAm8hPoLjYkQRhXrhEnGje6SoSymxR4ThCacw+za4yBSybmOSCxRBhV6xSSXSHSHZ&#10;chI9CwANDR2StXLBAoHjTEErBx2CtTpmdxmLh5TnrU8xWXNW48Xde9b54w6cl49xPlgDthPFsgIb&#10;/XdBEZkrVp9ACtkxBNcV2Hzig2sbI7JR61JBWBEbShwCFRuZUhRy8EERBkg68l1RDRSSQcxRJM1Q&#10;4tNoYxfhEXyzTDBhthSbO1UgGiHbnBGa+xFWPxLStVLz7hTh/74SEIeQ5iPhLzvCeTBiWGpnvRR5&#10;+BNt5c4x0A2uFI6QAR9YudtmqRGSdFac4BSyXYmhE11H4JrY4ixStZ+L3hBCoq/w/tE6rdmBOpwQ&#10;A5WA+hPLlgAZNSOT8NOq6tadt+QYUNba3OQjCbCWihbZnsixz8bybBOuEQB+RkPN6CFa9bFzk4Rh&#10;CjHbsBxKYBMBMYcrXB+zcotxieGajN+w9yFdlhLS8BfCSb8OX0bTe7MhxhRH3xLY4lL0EtnR3Eiw&#10;5itZDVb8RRJKvMyxmWqOU9a7m083y0ubDhqdg9stWxp+fdQR2BM9kBLaNCSXFTmBWcWyZ02RM2hQ&#10;H0VxL2mBR8PCEK6SIxGUzMYRS+PekStR8iFS1NNxBRBufpgw8J8wABtr0hxHkQ5FAQ/RdG7NRgAS&#10;UyxWIyfCLatqdygRdBuT6aW+x9V2cxUh/1cBWeZBVXGKgxwiHST7AQ/mAhFxwnwByzAyfYvQCZNw&#10;JdqR3biQ6GLw+xF3vy0CFewFwDYAFSHRnhnuLpzSEEYg+2AozY4mIDghOoA4z2FRXqQyXxyGwBcp&#10;P+QOi/G3R+RJMfHB28Eg/8FAFR2aMrQvIDk7kQ4L1vFUQaqU8xeBXq57wMsg9Fh1z5h6IotGkBQn&#10;WhUh9fNZrpFRAkZRLWbRHXESX3E4WrVzQxzxM1jZfhCp3xUGYxCopRwB7EeIkAAHefOxpukw4ts8&#10;bDe+9PKbsduaNKNs9qAEMiohXhl2kQ/x/0EurhzO/SRvMhRxlxl11CN65pjfdx3/JxCvJBPCPh8v&#10;cHMRXIxgBCHxfLoJJl0hHTAi5NCIkxp8mhD5YRfEEpPqAHtK+k4hBt0qs8QA9YJxzoJxthOHE6Hj&#10;1hCL4BKxnjifF8iACGchMSH+WIGw+l1OuWAhSSeStX5VjxMRXnaR9c2hqM5RD+FipSriYxWXiQ6u&#10;uRF1mhic3/CZpwAepiyvz2AeDQAiXRZe5+/xCtKQCBwohztsDQAiOUKpRLCA/SFSTTTPoJKvGvaP&#10;/BAABAoHBILBoPCITCoXDIbDoQmoiZ4nAzvFkRGIfGo3HI7Ho/IJDIpHAnTJndKIGI5WBpbJII/J&#10;i3pm/ZqDpuG5zL53PJ7Pp/QKDHnZRHXRoGHKSDaXCZq/XlUHxUgJVApVgDWKFI3hXHPXoGEbCGLH&#10;D685648KwARBbARbnpcHNcqcB7qGrvbgRIn3fHffpQ7n/ggfhAzhrVA31inDjJi/AHkJWI8gA4fg&#10;n/JnTaMvdQPdw1eXBonvpALprYIKoBKBin04tffH3SwbhgzlINl3RurRA9qEN/WuDwuHxOLxuPyI&#10;M/uXr3FpHvlA90rzDKg8rk5svhAeF+65e+9fDatr2611szjsoFfXjqI7IHOQ3NwdyYM5Pu8/zahD&#10;/M7A2XUY62AZdCVqaYBWqapeYHa17mXfNYwYbdCD5hU34XhU+WXS0Bl5VYFHzQNcD0fc5GXAqKHS&#10;B5iEIPaLnNcs/mOQOMQCjZToHiqIUFU6FzfbFTo0ctnWXbFjo2AJ83dBeHGqSJaG6Ohl2qWpsZIb&#10;FsUDb8EHzOqXkDXlqIsQdl1mgGMWdCaapOfVB4xZlfjvlaNmdZ94T1YCQj+khamfc9aIZjWNqCAJ&#10;l4zQWSATopYQRXlZjxpBTocAmlIZZxdQfpmEwAU5+TziOGWtigCoqmObanceBKoqurKtq6r6wrGs&#10;k/REmkTGdFUXRms68r1xWXTM3mtgcJLFUBl2iOBUj4ap/AhmyvrRtK03Kcxr3PgezqbY51qea1Tl&#10;qBK4nrBWsmXj6GZIiqlAJQxTrBY5nbOY6JbLkhn2zT1jnfOWLj2kiS5bQaUZxQOS7iBJD5eOqcYx&#10;gdn6jQNgGZQNn3lT9mWAWqmQfuxCXPOPIY4adbLQtTJ8oynKk7dZ2GXAzMFJBypkFbFzWtkhqGdi&#10;OJWXXnHJIsdgpxwuG0twhmWXbPMqnbGPlOqOpVYgBRloU5qofY5rYjjFA1q0FArfTWB5LozYEEZd&#10;2HWZdlNdQKBwW3Fs78p58E5jtColp5TpZQLbXLapswd4PZ0De7C1OY5aqqACHMwAyI1qhxqMmSGM&#10;YlndanbdZrWOlNVF5fFZt9ABvnAQikDxWZz5IdtqK9bHITjc9sWqAvt2fsmMWXmOB1OoRqqe24AF&#10;q8NA6jZKHGxNvzM4jao+3AtvECuSigTjG3X5hmh6cTWjG14XK8o4z4vl+b5/o+nJ61reuR3RgiPq&#10;/K07+Yw4UDwiS1ae6AcVXdi784AwCI0c9+xl0tm1Mc6l1JjkgkISQhGACrH6mMIG49mTNCDnPWSQ&#10;N6qikovTAAh9D8GSXoZfsyMArMjqECWWc1SRLTUKbIMp47CMS1MBN+mM1qPkYuPcGB0nsJzGFOS2&#10;hGEpAmFjtiWQNCKjIBxQijFIn5Tn7IZIGip6JDEAnuIG3ECz1j/mCbUVAtSEWBFCRiwtgpAkOGJM&#10;UZRZyBzkv8KOQJmRszLmZdS8NspYTLoxRiv5DK/naF8eGhxDiSHoocM6bFKJl12JLOwa0gZqj5lo&#10;YcaZbRkGPmkhQTWSpAmvpIRsdE6UWiBFOTuvxSxgiEmUcmWwtEbAARfjCTw56MDluOZgWYy5l0Dm&#10;qXIZRKJAzOmobOhk5r2yYoHNqwhaRz16lSLoXVD6y0Rp6UNM40yiVFFoWWbFMbjDKJ1f+YSJY7US&#10;oxQ4xwsziisJ2PCv4p0DniFYSQY6SR3WIxTVe+Sf9AqB0EoKr59hFCBEWferug1DiflmLQxtTLHi&#10;hGxG5Rh/C4n9UPo6ylfh1n/AaNbJmQI/iBmUPmZSLpAkkRfieqtghfm7HyJuwpL06iBscNjL8wS7&#10;EVPhKC6k7BA3onxU3RErlNG8RvH1D05cTSxpbiQAA5rmSsLFBI5UkFICoJIWdG4hBsVknpMgCKs9&#10;W6PVqrWypTyJSBnzM/VQ2I3a6qXAOs6DKy0fPHRQxw4ZTl+J3IY6YCByaMDcNiZQEtjC1MtLk7wr&#10;EETCVUmBZaJUS22GQgyWpxZgpRAANUipx6GZWoVIGU5z4BGLGEISZd2S3jFEGhYQSuJd2tlwMAbG&#10;K5AjLpIQ4lt1MXm4nzWCoRNQJqqEcj0SaWqejWmqKdLEltjASv2WXcOMCiiB1dHknMARlKzgiP8t&#10;ROKUUMlqM6hEsxAzHPcMo9ZEay1CGXnuQNA9+DTMyb0forBtVRzsOXME01lh/0oMgbMylOZRzyLv&#10;UythwqA4QwnhTCtbKEK4oUrp+OFsOrVH88wbaaC63iOGjFHywzTGSuVh7FpPIeIXc8YJA7wy1GqO&#10;2ow1Rlz3Tqt8jZdalDk10rtjNkhqSqEMWATM1qHDPuyukZCORpjk1JHgQND65CBr+Oa0YAyzkkGt&#10;dlaBhEX8WAAqGXJgx3Zokhg2aIgb1ovkMpkO/OCis5YuzznrCJglkrLLVECVJCjsOpLUfFfJC0fX&#10;YjuUophwjWnNdIY41So6/nFTuc2jQEovtES9ZEAJ5LWke0wa++8mz+SrPCp5IxMXOkxksVRDhlME&#10;mQTjbu07bzTAq13UEgaGbEGt0+ux6M2iBRfTuv5xhrXd5FQQVSyYD8UGKXUdI6yeSBMHXET0pyyT&#10;nmOQ474murB+MPLuhxnpgjVGoRHJAwRsVJqUY5mZWS/NbF80oihJC/rQEDkSS3YoAKUk3WXsndJV&#10;DKWqIHosAD0TJIlpKP6RUpQBIcNmlvSBr9PnbNrntoWBuO8g5DyJWGGH3Pw5HhDNA5oOnrQ+ca7p&#10;akVT+5RzQhOzB/mALM1dBIBDKGUUYduGZCEA49MEZRmXMzhx1HXywCvLiHZb4yYJ6Jl1/QQLHBI5&#10;EVTGW8AAxxUZl26H5po487DdSBKjiBr0hBjkfT73ipneZBTLolRGgdymSCEIxsQU5JFWehc18D4I&#10;AB1l+V9AVpYhS/nZIxaidLMzPD713mSjY4Z1kot8L4kju5bLyHByrzE6SGWkmCSQlvMpWSNs2Ne8&#10;4ATMtBEGKd4U7/OwCIHwLhJsQ/S1GUSW9ZaBjjsdF4/aEqiS51TxACtCUgAkYzjKxDAAxszPpIOs&#10;WaHzMGEYBH8s0/laSQoBX5aq5CnkA5/Kwuy8RZrBkCS2dZ4ahFydPZWY6qx4THTCKoc+MXxCDebG&#10;mG1F5d8E1TmF1IxGOc3Q3FYVTFYS1JIKjGdJbOPb6IuHYfPABHbRHepeDEeYSgcgfggghEGclYaU&#10;MYcUCPGPiSAVQHFJRKeehAeVhEgJUgbEJakDiZ2ATZ4eCYFWdg1YTOJExL+L+HugKABgQF1HzUqS&#10;dEbFOfrHhTtEtMyeeFAIxLBWKGQGogyEMWYDtawAEfJcbGGKvL+IlfRRAIcJ3OySRKUKjYLONEtM&#10;cffENXdEDXihUEOezDlXZS4EKdLg5g7giiCYuGXP2HPFqMyOPFNE1RWIVGURAUVEaOycAWFHGTqH&#10;ubjIHIRh9FAdtYxExGdRfTwExc/FhZZEeIxJRaFFYPWinEKFOHYIjJIHxZaIuTND8hBD8LLT3cTA&#10;CKMMIJIY8RMW9dGGQb+AGHWOSEtGqGUF5GzOpIjXfIcIqW0EDZVXZUkVKbGNxicOWHLb1F+fRMcO&#10;PMLMLgXRAF5fbhYc+JILgFYMciREve6GqRzE/TLGvL+hGOMj7SvECGzHxLsP2QhMyIHHuGtLLOMF&#10;qF5i5FqJbPWaIEEGtP2fJLsMIayGQhziDf8kakckdcogkAAULcnRTGxdnPmIxf7HFHWaTFUYPEgH&#10;bGzWVGCYhFOLsOvc1IxIjdvLsLtVrFOW4D0WxD6k/GKFqOPIfHzdrJuHLJHSmGQipG6UhECLsRfd&#10;JE8h6EDHbGfEcbdGkZQGVECOPG1kZHIGXTqTqIxHzG1FqHNL+lNSlGqGfewEeIjOyiANxEPGtL8L&#10;LGdMceAWoE1LwExWiHSh4kemHUPeRImU+dwAfVUTqMLaaUcEdeLMhYjAHeUACYmHLGZKAa4AAHzV&#10;5g/E7mQJflhMwLLlvenNxdyEHGANFGCOPGfl/EFmlDqlZGElbdzGCFOHPMLJ3WaADYyfEg0ABGxY&#10;SJIGUPcKjbDO3k8KUFOWIQNNjGmPWmTEGWlHfIZNkHdQ2HLLsRAm0EaJQG6UmD+GULsQYFYGZJnO&#10;AFUMcHWJxVlADKMHPfRXimtLuE1TUD4myF3n5EbFol7FSTkGCWeD/g+FrFsKMKeXGS8EtApoRFqG&#10;AXnIVOMf/AFSIEtGSj1EELLm/HhEDGzHbIlGdHzfzmIkboporosVrkgkiUNRRl1MheBIxWgc8GrE&#10;klxF3lzEHf2D1FqVZlkYeKec6E1n+AaniQCGOHPL+J3ddJXSHHLiPODkuEMIxFoL+GqGdY0HLJxL&#10;+EDLsHxodEvo/EDRAiKEOGtLBT2nUAFZNF3jxKxFOJRjJFYRfMIKeaReaI2kVLijdEghWEzGxTIF&#10;slKEDhdL3F3kQEJcqJaG/ccdsmDd5otqVMrOXH3VXagGGdZEwExLJbvhxKZpDWuGCd1FwJ9YOU2H&#10;FU8FeNWgEGQXVpyEjIxHNHPIxcIelI2HzLkqkEITTH3bfhSFJmGEGcYDiqhAGhoEuELIxZ+oEp3N&#10;xL+OpnHj9AAYSoJoHGqWFVbOHJeGtjNFuMchbEIFoXsECHbGOqap4baEerHGxIHKjNrGCZxNxYnI&#10;Xp2ABOPPRekoIX+GGJxGXP5HdE9Jxr9UTMdZBE/HPLBcLNeNToGT5I2GqitHrLJgvYNAaHbTZW5E&#10;ob8YMABJIjMGQhiAZJjGOFmcAKjIRRrF+GUTQrtotgeqWs0s1PqovYbT/J3rnPmjKAGeWFQlvlJe&#10;VEhsqIoRfqzMSEoMUECiVcgLLFmsOjbAWMIoALTGxSFGkjRF8YHADKjIcUsAAU/HSpKEFIZOpqvD&#10;9EDsiaxrMAANcHLJIonFWrFEbLLLJM+riKZqHEFoUG6jrGqRnOnLTIZIlXQFUHxGOkTExQ4HdgaA&#10;BE9MZEoaAODo9a+IVHNGOHzi0ELf1GvLpI2RAKjlEGtD6L+qRs2upK9dRDiInIodqtEEHRcFEuNA&#10;XUwJkGClveAKefimMAJnhhMHELLiTqoFYIfHxtWSeD3uZExnBaae/qUEcIxOyL+e9HdqdG4GCKPK&#10;Qu1u3EMVuH3oiFLHxFOIlMNgsEKoJOMKjHzpcGmIcFqOYHhTWAHIRZsENqYDkqaKMcQIcZfuxpXH&#10;LFmlSAAIROPL8HPGqjoFuOpSgD9GUjtE1SaX4d9Y/HSlWEguKGMsfAAslvJm7D/L+IBtpIFg+o4O&#10;2O3mwD/GqJLSEIuXzYCq6KFWWtdTuKZczGtTqOphsAJeoABnSqTAEXiuWmHszuqxHxIUHESUJkhs&#10;5RTGOpgPns+FaOxMhw8lrmjEcIBkmPRG1pkECGxoOD+W2AawfUCWBHgHig+wTkAsKMrGXGthDxyP&#10;cwoALnNALLLeGtTqAvKHucArhAIKBUmEGOkkNG/IRnFGWGCQgFcvdFhyKD/Oyv9NHUbHdxmKnOpG&#10;Zk1KUGXJ3jrPWVyxZEhV7IXqPAQuof8vbDxSnAejVrlFdFfroGEKMGtHPIZi3LOtJxJy7HDNpFyw&#10;EHxpWQtFSOyk7vAlgEHpfIuIHLkoFD/qnD0yOARHJOpOyO1FURARoEjMLIBrwGmGUliGGtlEKGXs&#10;GEmFgFhRft8tvFwL8IxGzG1zjWvMhqaIRGUKeKej5vosPfKFUOPJ3PAvRa5X4EDkrExOtGEVAwAE&#10;OQuGvv0uXD5VLqrzkNDF+tMAAOPHxfVFQMuGCfTF3EDV1DdbeavsgGUIHIZyAGSzrEPrmyxT4ABn&#10;BiQxuEcjZDwjQFwb9EtnTD9OMIHGUoH0806AGpdD+GxhGe8GQIHTitcECGdXVGdRqJeS1TPGGJIZ&#10;0eHGoyuopxGy81e1fHJs4gm1gKxXmG6ZqAXv3EiIZJRL+lGMwRfrkAAldD3Gq0r0LYQIxjCheECF&#10;5KMbtD/zwzivBK9xwGKIjpPIVx0z+OPMwF5nFvED0M5edF1qlD/KezKD2phKUJbF5bjLLHPe6gIp&#10;TGQr7nOKUILGmQZLvEzksAELOq+PdD9DZ20ugACHbpjZTPi1SDqGAfJGqnzmEytFuE9LIGiLLGqr&#10;jtuMgMiE1sDAXwBD+ltIuIPE3fOF8nDWpGCKM1xtu1k3fE7J3fbl9Ka2EECIxdmX9ABGfzCrXGC0&#10;iXfevO3EGusZdhy0CHBIxFmmRmnAMMyy6ENieDfcFD/GdHbPWt1EaJ3HYLxF1Hx4JXtExIlHPys1&#10;bvKvMD8gPIoIZq3voj8r+ABIHMIXCtTEDSGD7bLHLJAE1nBOPHbKjf5AEzrTqIBV3bBGCM/t7140&#10;QzWF8IcHxW0JvEmUSr/AZHbHuoVD51JADY6buF8FqPWRAEvIxXXrQABJbS1xkZmIxKeOpHWOkGzO&#10;PGAyCUn0D5ND/Xu0lAAJIGdJIIxwVwzD/J8FYJLx+FwY+ACZkNxIjJxfRLkQKQLDxT3eOAexEke1&#10;d3g6J6KEk1ikj6LKnP21uVYLF2xEPHPFmXoFYHbJLNnuSDuU6w3IoYdFoGZKEdIIoRkDyRmVSuDK&#10;yIZFo2hGKT3IHGzGzJN34xhEzfY3+FJQZY7FEOcWyECPRRfGdzOeZJYHPJ3J3PcIH2pAFJILsnMK&#10;UnkDoymyoEOOpI+eTFswYPlLLLB6ZABPRHzbXAA3PFA0uDn1oMIdhHfKe3JKZ1yEG5IG6juABIcO&#10;MS9AMvnD+IH3Ks/6P8CEccwsZ3tWPHZGDGEIRlKozDjEGPRIqvZD/yqUivYHCLLDa8alfOCOD6VE&#10;CGAeMnuAEKMJLxfEdL0H34UGQIRkxyiEEhdZXQjAUZmFOOyfv8jX14scGAEHzk65pnJc+ADFq6E4&#10;Ri4biF8OphFHL5LcSACIHi9wYGqIcp0G6lvg98G0Tf8diDzVRAYgMuQM1F8VkigKYKZPLPMOk9O1&#10;HvoIf5SEkzmDpGXPRGfTMIVJIMc4WEC58F+2gleqwADzMHrKemp5p0+GmO/wx4gIH2NMwIOsR0x+&#10;QGUGoI+GxGtfMLsc3UuNxGOpZIuPcY2FVFWm6syrW8D+n+oEP6Nox+p35HLYh679vFBLLIlXflqh&#10;jECZuDgzoARIRYU4LFyPc3sE3JVF8P2zeAFRA4QHFJ/Fc4nPDIHKMPR0/3muyFGthtOqeD8w6KRE&#10;1SLO33d8BEagrD+FOx5Hf43D/GULQ9C5Mf6Gk2u1a3EEOFO0iJ3JIRAKMyXKxoCEAcrlfUEAEGBc&#10;IDsKcUMf0OAsQD8SiAFg0Wi8YjMai0Ofzcj79kIJkcSD72k7klMdC0sCcujL3mL1mc0ek2gj6iwG&#10;nc8kYJB9Aij4oboor/o8IBcKDoBpsbp9QqNSqdUqtWq9YrNardcrter9gqz5sbgssdigitICtcZj&#10;tlcFjfNrAVpEUUp9Hf8pck2ekZpoBEOCA+EjMne0McV5nwextzsNVvNveWUjuEA4NzIbzePqM4bu&#10;gob4iwQ0oa0+XsLm1bx1sWlwTCmyztQmL3vb83OXkoD3tP0WteOHyjyjuAwEWwE8DPM0Tu59x5EG&#10;wEhftzkulCF4o+J57ui0U2QU0VxjsZ3oDv9N2k4ffuvPHp0Gn2bDfSAG2dP6vIO/vMBltFPOuAzs&#10;gVFgRghgDqgtuT8egBIQYBcXVXMCoWXVd1adVb04XOCARXN1XeaRpX/RZcTwik84re4+4NdWEAEZ&#10;cF40gM604RZPl5O+PHwU1eUZddElJgU7HERZSU0RZQAPUlqzmRZ6G2dVFlzjF9Wiis81xi16gBjF&#10;jQekxkJkmWZldkCZ5qmubJtm6b5wnGcpznSdVVJqeBnnpFh3n0iJ/nagaCoNW3EQI5UWSwFmwnCW&#10;pPcZTY0BeH0dOGlmiAimQgpt96EnVHTeqGXUGBKpaKp1Bo8O9+jpXmTH/qia15aKqk0dWaQATyHw&#10;MryMYBVFeWgN2LU8psIHoidY5PTikABpJ/QOsiZF5cST15XlFIxTheUdqMAIxtBmbiA2MVPOe54L&#10;OpHa8AwI7ur+nldcG6YNi1c3otCMYjqSpaSmqT3BYBJbpYdFLGRZh6qi11YNThgKZAh/8Qr5bEGW&#10;9tl5SW7LxxzHcex/IFYXm5zncGiUtS9G6qUU6GvS6ilSTioTeXlc3mQar3MfdeTjz1NGABjQXZnZ&#10;3ski16HheJslPdWhzt0+OUjXVPFhcHJF5xCYbSVBeWJYdgH/mNBkdX2KTwTh1U4g1yVNxQAnofVl&#10;6WOForETtSdmzVa7i3FhUYi02+BdFTVLdleYtg1NHEh1a6xRnC0hU/D6Zehedo5FBmwUmUW9hYCp&#10;ez0422Rnh3uRR8QBxhR0WxCpQS0EGFb087bp2wAXoR1POQdZa0lTSqnVR3a0Gg+EH/rVM06TvEGH&#10;X3N0aYCMQn9NtssXnnk82ZFgc9yRWiYBS8scGPgBTzEHVi2La47bEPTCe8Mh/FWvr/L9f2/f+P5/&#10;r+0Zngmk9BnT4n5QD/ICwGIMXtLRc1jGpTetQyiT3bKSQ+yR7RBi6wNgOVsjqhy+tRASSVxxBi8q&#10;HS0YBMLnk1F5YSjwmi13VkGMu65cRc4RFTJoYllwE2YEGLi6Fbxcz/rihsWFHaPFWJVLWf8ihNFW&#10;I4IMTyGp8SfGXXYg1J73ymn1ArFyDRGicGJW8dk2zgwAniO8dUwD7oiFaL66EiyMXhgAXYYA2xHX&#10;nkWRaYA9D3AORDPkReHBDEGkdOyoon0XpEyKkWnNBpHxuF5WKptrZFi8yPQajEwQIVylRSKjYi0X&#10;AKnBYcU2FCFiYExLe8oAyxpKJvkcSAkKDSeHoNOBpjZBjqwJRYe4wEmmxFZLydUvqNkGpCA+xAqq&#10;Wi9pLKA7BERzyaItjwQZbcMAAQZj49wnyRUilxLmuwy7Cj3RRLWRQpcGWWPWKO54E07lYl5QazNB&#10;q7DYGHjkrYkJ5SHPkiSAInizCHHgIhJwi8NnPGiMOs1GJPEqQxMIcR556DLyagyVWR76ijw2jibk&#10;jrW1cLNPu7BLULijowQij8o5HTRFPLmZdcSUyQpXM2yQnBPFJRvIMuw8RiY7UCIMvAjr9AAG0KTO&#10;4E0jIC1DqTUyptTqn1QLC/6AEAg7p/ERVGrKbkGuBG2RZzxJVBo2O9R43p9YrmrIspJ11WiMF5dn&#10;J8gxFCSoZKmaJuZZyILGoKyKlRDiaOzpYdM9ZazLofWgmpQ5xJfGCIod6NBITAH0M3Xyt0L3UFhr&#10;ggN8h/3PDfs+dU9C7KYj9efC8f805+FHMuu4Ec5QBReOq3OMq0JbE4bnJhCBl0lEGPFKFMqoFQpc&#10;Pc5Uo9dXUIxnCYRklX0LVhI210hhNCcEUJ5Jqytbbs3agOyxVVakaVsssP9J9i1Io0Q+VJBtnxvo&#10;NMACW95NFrFIIQmFcy54LAArWqVOzoS+oNPRHs3te0INzPIWO5oCrWyuABad0o+yak2MOl52DQyq&#10;ItvWhQtZ4jiWCoNYQATnicGHaOb0nhFI+mXRasJep7mIShdmR3EJBI5NwM2xAbGOHGACWNMAp6T7&#10;8UzA25sqMyyUnVwyAIvJl59j+uqTuamDJryVylD0sdDlvoxQhE8ADqI00pH+eg7J9UgsVIucGdY/&#10;6TgEdRHch0hKfgAYgZcniWp/KSNE7N4JDyIFzSshBiBwXRkYoYTtFrbj/k+WERZ10Rh3okAglrPQ&#10;/tJZeADUN1D0UISayHdtjtS9O6g1DqLUadKpp7IMn2q0BNSasKi7N2pBj/4VUIjZ2begBH1UPjG5&#10;xEtOnBgi8Q3sfYUla1egvRapiWRsAAR2YZNmzFxfIjFiCH3PbLg2Q4bW2msKZKWja/Bcykn/wWRk&#10;4hfdqIJkAVsvLLKIkOMAtBk1vTZShI6YeaR7jDmi0lgEAaTF2E+tfFIALITqskzqQchB9Wt5nKKR&#10;2jg/I4aaMFdgqubR/E4VY2YjtLjCIxIoZcpMfwAwlRW2A5mPSMGHbnRkf5PJQni1bzLmacy4lvry&#10;AWTWCyaOhLyuw+r8CMKGIEXkpKHy5ssJwegksySMFxvWYskaYegprWqatXBgJIk7J8cF4RuUYuuP&#10;+twhzaSCb3JnQEf0/s/AEKTDwqZHbuo8Wa1vfr5lMnZPQzO3gACfJMUkbRIq6elG9XEjGBRa5NIt&#10;VYXGfxPnZkWWgXXrM11ZlDwKUOgYBXPFLrq6Qo/JR51Co0U06pFOlkTIgX1XBoo5PofSPs0Tzy5k&#10;8ReSFZptMr2SJGbSOmXy+uI6+hD2hO1oL0o7u8+K7FoHefI4Yo66Vm5OJ4AZcS0EbKqNErhe5vc1&#10;GwlsjZIsoIuYwtUP8y81h/lzRbltyR8UY8XdceLTnNIHZU/r/j/P+tSamgDqhANVh/tqQXk3MbYe&#10;gXVxUnUdUqxvJnEpkXkXGAcWmAlIwaI6Fe1eYBcdltcRsW4WVGVH1LgRd8EPwcMZRh0XMRQT4tBt&#10;Zuomw2ZcwQYtAXNkAhAh8h9uQRhXcpZxxEocxYgWAXlxoikt0e5x8RCAghAU9BwQIcEg1tIhA1t8&#10;QAYxBFRx6FEb11Qm0XkkVrYUcTxLZIheIqxd5CN6RwRrEcxrMdsP9ix7EUN2cPUThlsRQh8uIUl5&#10;4QYbY3NtwAgSUvAyNfcil4QAMXMCiIeDmAKIqIsRpJ4gN+MBVzERgR0XsTRMd001wdwQw84Q5QUX&#10;N7Y7wAIdlKEjFcUXoSkX00A0IaVI0bkW9iQAMTxPcblxIARaGFkWsUsegi0TQYd+k5wANlln8pk5&#10;4xOEoVF2UPoYck9MZOZQSMIT4UkUkegdUkVsArkTtKFKEfdepZ9vsSEZdKEkUXkbB28Ycqx9oUdh&#10;0ehAwYRPGLQQYi07OJx2pYM7cb0bApIjErEi1yx7B2MP4ZcoqJIVlSsUMyRtFX6PVUQWs54cFpUu&#10;yBAWMt4egTwrEg2E9Ndn1YUYQlITGBiGgAARRwNada8los0T454uMZkegX0oc5cP2QBP6LWIcCge&#10;gW8XEjEdmONSYSEzZ2Q5hsx+Yl5S0WtackgQg+6Iwmdp+UuU6U+VAyB/1VVVeVFdmHspYq4UBLZw&#10;USEXthI2N8kccfWEBU0i0odoIAAtBmMmQYcXsdUT5H0R0TgcQbZltx0AcT4uJsQnRdEOIYcXk7hn&#10;ATwbCGsZ4QQodh15pH2JgV5wYudKMQQYAdkwcVE1YueTKPYh+RiZxHJ5oxA54ZeCkRBgCC4ZCZcO&#10;cXkjE7AuIVIdUYmOkteXgbwb4QaG4XGHFHIYB7APt7sAla2HkRduwUVfhrKKwRsYc6E2obmRsAJa&#10;0T6ByVadJVqP0paLASVRYQZ1YOYXkdk7BPAUeLwTM6E88ZeaUAEg2Ql+oWskw54T4jEXFmgbsRKI&#10;kmpBUikycBY0Ye55o7Yvgf1gYPkRmEcAUjET6FYAefVLlLIbkTgbYcFSWetiAhZyEQiSlKcRgbYl&#10;oyxkgf+NuaZ4IgtjodkTwd4XMfUjGO8PwaIkWCR5qCKXMQSQBy0VIYBKEUkZd6cegb0d54NjMbmb&#10;5e8CWgqJkP+GQjwYAh8bYbYYAfU3NKQYEYKRIPkjYt4RSa2bYbmPRP5pkAQbR/AQ6jSlkPx9wAN5&#10;SG0bmaohAkwdmNObUAAg2bAUOM1bBNWjKGcYAZcsYzwz0fwf1iISeRkP9lMtemc6hUOUePY+QpKW&#10;ydMVyU2o6pGpKpMV2VN/9qqAGpRUlsYOoRYmF/QyAaIjZ6sUdbkAQdmVxUkdUulfhuIcycEWEul+&#10;UP4h8XmltsEAOFUSMuKY0oIbZet6MP+PsU18stAf0VUg0umA1QgUMusrwf+BQVgZ8aF5kzgUBogS&#10;MRkaIXuLCSATxa2QYaKuKMlm+QugSgh9MeiFoVGW5kaT5hobIowVcTSfsi4bmecf9+gQQaKksTE7&#10;Z9QTs4kTNkhLUadykReckz07kTsSWBQXscR42PYTyd40GuupqxdF5+EgYvwBIv4RhbIpaTkhASU1&#10;SGYP+g4TEX2ZETkQY54UmXyygPdu4P40gRA5MAgTx11nAf9eEnFzywoQ4ZcaJluocUeKUb2l19MZ&#10;cT4xBstMISGvwTEaKhGKAYA64h+MYAQU8TQwQSelAtAmGNwblLoSlaQRQdmzMeiXwR2xEACMkriz&#10;URWJNm0reGe1kR1T6Qub49h1sSMTxwcitkgYwY2XwVhkUOSUgAtH1D4z0dUUkcQvYWtLZKEXkuky&#10;ws1EIZkkVWQQ4egxAUl+se4g0h8TwqyXYQVoNSgAF7MWsopKGIAUdrU0+3WsIhAT4lq0QU0xCBsU&#10;0qpz4rwcSuUbSmeMAjEZclpg1/cecb2kKqCxgsC8q8+9K9OpSpYABqmVW9RBoYkTQegCS9+xYvEa&#10;Ik8XGlAxBUdUxN0gVkoYStgAlCoUdG4z0t424TyjgYS3wAadEnAyQjZw+MIkweKsOSEVK7IO2+wA&#10;cf82Y2YYAbBb8WCVgOGeq/ZwpZQhCY8OdCYU0uIkcQYh87CEumEe4TgXHCUWOL9UAWsTwZe8YYR3&#10;cAgrG0MQQd6Wl/IbKkR58P8d4jZkeu8AKjkRCeqYE52hQYSe8hAywbZxC4lfURufcPARY7BegRsX&#10;F5gPiSAjEuJKGC3AS9rF4/chsWWIQsayURepxDooqlMTQbaLMPxlsxBZ0hZXWjEPoYmeoT6sGQBH&#10;KQISxyAYQ6eaYV5cEN5QoQ4iESFpfBsZkZfIzI1a8Vgg2xAWNiMe+RoWtN+RwAcsacErglojZ618&#10;gP4XM64TwriekWMX27TICeikAU2RaaYfce2fyPY6hwMRbD0P24lEsRAdXJ4gO7Qfd2wxAi2WmnkY&#10;Qkyo0VUTiYkUNNoBw565Ugt82qW2NTIhA54mERQg0ocvtNgYRi80+kysQrxKEuIXE7Mi0uEZkoeQ&#10;+UGl07Yh4gg7B1QbY6F68Pu0dv4UBYGtURfH4AeEUPs7Zy1wMfdWWIXCoTsRQ3lC8VURSkKGLF8R&#10;qpDRLRXRZzK9a9hqvRc/JzYWYQ4uJH1AYTQyzG0jFa24VAUcEqxkhLalgZBCsYcScTRvgPstgRCj&#10;ehYSPDgoIXEzNFkAEUkkw66tERvSsfqLcANLYuwTgk+AYb0pKwcVgqy5wP4xBlsdkbAcSTwP8kwe&#10;jN0UuCIZHNTG4QR+yvsUMXGboU2RWwBnIYQaLJIPlpUtCPqMcVwaLHaRNL1IATzC0AeaHEYSM24q&#10;pEgQYpIcQYcXNJrGVbcpYg0RRzqm8RkyQ7OXcWtIYSzSnRx/Vae+FAUd7YYAAdkiaDoUOBcbkTwm&#10;GeIPVvqs1nBs3D4op28VKI4OuH0h8dUXEaKreA6ziwDcDI2gnZOMhPoWMaIyybGjsb3bHLkQYmAY&#10;0T6SNmUVsi0kVpGUG2ohYTxhwUMXMbAT5lfPcR0lqep7gWsxBlA5YQRleaMAW5GhMApoQAY1uLIS&#10;ckXecAJlDANy3dAmIUAfc02E0a3MBl8riU2gRLaHgRDCEP6EPFAQZKEbDLEQQk/diKGuoWtfoBIR&#10;ar9Z9+nEtXIRAmEuKqIgOhEXMT65DJUP8fcYCjrPoA9KGrCgsP0k/b12wXO+UQSsEYCT8P7j4Wus&#10;HPBmVpWmXjoWNlBZiyZ0UQgsar3RfRTZzlPlRVDRmADlUyHbYYBLaWUmqmKaca0qwt4bDCDc98Pd&#10;SqEUOS+6gADhIS6/uB0Q480Ta6cPplBkgeLbQ/I2Yqo+NOwhaGHYPXcVWtsSlHoU3m8BMRkX0k96&#10;YRCYwpkVgi0W/ZARA7AyzogAHMO6IboYRLYyQaLZEYLTwVbPfWeHPna3C0gU2byD2KIiUczGUVXb&#10;rKgTYXETQhPIgUe54pkf/cBgtGAQwi055H0lqDFfleAqWEIfqGUABb5F0RsaIzOeqknPI0HlDllz&#10;IcEX2y/dsTtbESFeuLAmGJgXleQZRo8XOL7jxnCgcSMqrq8SXRFekbnXoXKLkQoxCG4aIyRlfKtv&#10;2gQxCCqtmHqv3vyuIPg88TweLTQTOwsAYh8pLqUU8TgjbheMAUlpXhcegUlxcRzCKvYPzlLjDcse&#10;mPEe57K50b0eJ8BOQTt0AWvhmnWQwAI6HNNmAb1xDq8dTO5FoZsbCPQkwYDoYORkzQbyGeCoOPaN&#10;EQhtOMQhaR4PcyQR0uJuPcQRccQzPEMANXU1kY2KYqwkXCjzUmE64XEyShHx8Rtinp0Pyl3aSq/g&#10;wVGj0gtxeKYXO09aVm6mm9HzXz3c5h6SE+SmXyBpOUFP4+R9sWtH067nGxflLtr5L5M/vlepj5Qx&#10;wsITjScu/mkZDNsQJlAV55auLxkQi3HZ8msxBR8Uc7OWkZcbDxRkQitcPTa3YpkkwRRE4QTf6dko&#10;QXk2Y7MYdpWkLFzJAbkXuWkh9KEYdwiUIP7rkWMYAuLFNlgjI34RqhsUVDpKFE0fr7Xe5igYQsKd&#10;3rEBknNxcw12YSclpaR+5GYbLSK9AP8XHXLq6WIRZ2k6xt0QoQAFwIAQSCwV/wh0wp3wwBQ4OxAF&#10;RJ+RRvxaKPwExoPxyMN6Pv6QgaRh6SgWTwaCSF/OSWu6Xv2YgGZxIFCGbgecymdzyez6f0Cg0Kh0&#10;Si0aj0ik0qlweEOKnvaogSpycCwIFg6syMDTMA0yv0V4WJz2SChGzhe012CvW2y1yRiEP8EXS4wi&#10;u3QEVkHVd835zYC5A3BhvC125TF+w7FgKd2J4WRz2azhjKzu5OXMvLN3KazkD216yuVwWu6aZ01/&#10;4muxjE6kB7CtxwPuPavvbxit10J7wKb610a/Pl0cR6cbE3KpgTF8qMcK5V3daiU3K7XJ/wUGdqov&#10;aC1vKhiC1XYAOV7Vxvf03KrhX2wp03ILfLeBOfSuGO/MuXbvuu8pW15St3GtTJM17CKCHCfpcm+B&#10;RZwRQU8YSZFpEEVuA0UV15HkPqHYVABXWMQ5W3jbA+InRhi03CFGgJUFxj0N2MkrcpymlTMHI5do&#10;DEFcJHzeek91yQVygZkZVUvO6MFyYt1UUkRU1XBCU2AOZ/HiSeCAijtQZBfp/ErcAAErXKYUzeRz&#10;0IT6YpDQRh13adV2faFcn8dBM3KaxFGjSFXYtRAHU1YtYKEoWhqHZeaqIoujKNo6j6QpGkqTpSla&#10;WpUmqZGem0FHeniIqCl6iqOpFGkE4KoQUD6rBqraQOqsDtrKk4dPpGEFeSJQDqVBmLmJ/K1jcAWf&#10;eSiHInAAYtBKy15eRi34cQ6HZdqOQcmKo2JOu2mbPKwIdeRewguJSkrlU87nQVNatBpBThu6t3UQ&#10;iYJ9TNW55TOg09fxwkFXuLYtuc87aOuZgBYMDYrty0UFuuqwPrxqX4rA6rHP++QAfyuUnYUG5cQR&#10;GGhtytXWncAVXjtNcDY9/FVfSRgZT6Jz4u44UrlMEHgmKVYSPFXbiCDATs0JBX0fIFk7StkdCOxr&#10;kEVV4HtBXENT1TValSu0bcm0AHMVNW8Owe19TYnNL8QTP4tamqDg1pCFVr5M15g+LXKYtkWPQW1c&#10;HQW0XcVW67Fx9FUXRR5M/VtO8yRY35QASgEFdx+JBvAANbadXkEkxDrgVnAVdXu3L9VnoUEeTL97&#10;UPMnnkGH9vQ5O0Y5Re2flgBXkwNicXg1iX4QWywSWkF7CQV+JVrVi8cwHMlbz/geVQjPLczywelb&#10;CD+/XliY/zLJX0xyVWh7Vs1VuVgMBQWc1tilDlVVtK+Thnl3TQZXcFcrDmeTlV5i0vE61Kq5cgpV&#10;ySgeIKkFxaQSdobNgnofjmgBFVMS5QxZs0YH4TsQg5R4HglBLe+clSfGKkFJW85raHygpiK6VUq6&#10;LTQq1MSfxGxBIZNcIcnRZB5DPl7XW1aHqjmtw+iDEKIcRIixGiOpNTImlNhnU6p9UMSIoxSIIe9J&#10;JBTZk1Uadwt5iTlO0UYfxgLBYFgDYu1R2KT03EzdcY1R6O3sF0bg5ggzSSyLcK6y9hyoyMH6SCk4&#10;fjjW9GDKU0tpZcnDLiOUzRmRQS5K1a2ro+xIYMMWIdF+GoAlarzH8ho2BeVakrMW795xeSqk7MW2&#10;lQ5j2JtNAAVVap5GZJVJWVVqLAY/EITIooACLUdlXK3HJWp52AlyLy2gjROz9LcPIiuUxKUYHngE&#10;QI4RGJmE3mcAAxLO0JSPbcScvIJJwmLW8Poq8U5zzoUsYklZj2eJXjUAExZW0ds3hoqNJJ73RAOh&#10;4QRnish2zEgyjUAhV3fotjkQVWri0aFTBHQ4xbAUFrIaifQnbA2lz6Y4T5aJ+CVsHJXKAkJ15ckh&#10;Yuh+d5BjlE1O4k0hCziHGzO5Pl6oA4CF5J2txgJ+DrGLhWQJsJM0gt4QsSNn6Yo+GZbMAA5TwS8l&#10;PHExk2DhyRqJH+zQx5gjBu/pmAA8CDyVs8MerWTRtzklTd+uulo/0qrce5QIAhnyqyUJ2g88BBT+&#10;NrP5DEqZBZPodV+biNMmCqx/YrJ0AaukQkOTkTkx5wjEvOsgbAxbPzElvfhIAlKbzsU0K28GtqJ4&#10;JEUjZZs/krUWpacRM84x5zEzrpFSMnZyqXgCJXJsoiIgBUqIkeR1lsB/1RjKQ6B5/yRpJhOQQxZ4&#10;GXzpua5mXdzro3SundS6sU4lRMicHdUAiLrXeUiXJmiQTPorbEWAuTa2ZFdWrOZRhiUZDdrcP+uJ&#10;J1qz2UqdxblQ0QEzeDGZRiLS83mKCrVtcXSps/mwo0uTMjI1KOUfw/xU5wgkwGUBnhkWSmzM+ZF0&#10;gADPscecQVGFEh/ldQe9QgzAXKGfYuYnFNm6q2KAEdKOcKF8OvJ6VfERKWDsTt9Jwmbvz6HkfqSF&#10;KtHaSvsJOmI5Re0dypv5jYnqMKnnCK68G5hBDuM0aIbxoxQW1pBdyQ43eXz5EFIwW87lIcgrDJye&#10;B37MouExPofTC13883NiBc8f7AUYQfefibHAAi9sOwE/PBZCL0onK7AQ4SSVayMuSQ4+lBiNZ4IL&#10;P9iZBWjH0SDU+5EmKHAjhoStH9KGfl5LkcJpc/4H41dqyc7SLS5GPQoSEgrXQCUJQ8nwqrB2OHKX&#10;MuggmIDCrcRgkGTZXTPsOPparQR56WUwI5Tcghwi34pK2tUz7PEqu+WXBzKhxq8m3MXASf5/DPsv&#10;n+dyXR100yVAEZ9LUl9NqwtMTE8hypHIdlQRoqrMjFqAiyQRGCPzVkzUAg8963CV4vr+mc2Dvyal&#10;vQ+cpPg/tdObsnjkAFSoAPzQ/A8lZGNRZ43QSVFra1cGwKqjA3JIzlNGeNxIAKDdPnp0gS/SZQoV&#10;EnR2eRHZymB8P1yT3oABYaGfqU5fhQAWSqqVWfjNpOzPgp6zjzPUPs+dc6/2DsPYuw3YU4QRT124&#10;odj7WURHxHyCs3y0oui7QyCV1MspI86MK9gE2aTlQGClJH8cX1BBqDZ04YLIXJ37RtMlJrAhI97W&#10;y8s3YWQR3+4yimh4uvQALRkHn4q4cqAklyfSFaEXJFsBDFkYG364uRW4CEFZlU+Q5sD6Hc5invJW&#10;9Cc+B0F16kdnCkJ1Nuh+w6LcmlTMScLfQ/X0E5d+jsvN9ylsTSqXIqoJftlbqedw8mpOtk7WgcQ4&#10;SukV9NL+YBmUaIHVvR2z98o5kYErRa802HbP8xDZ4zxl690c1QhYiGA/GohNTNxNVtChW3xgUuxV&#10;TlCBBihDjHFFRRhcjixwhiyWlSB+3xlv3HAAjv1dhKU+BChciOxW3ext1dxt3UBnyDRVxeTFxch3&#10;CVRGBXXFREjyiJytW73nRWyABdBWxj3J3vB5EMBt2Mxe19lfBPTSzA3cCUzLxK0shgFKCLTHFhBC&#10;CPytTPi4m10dBITazbQ/zDhezExKxWyZXSEmBi03VwBtxWzBzjxBFERmVICHRnzvxcoZ4a0byy2n&#10;GxhOV5RMzAXhBMRizLzURXRoU/yQX7D8TJhAhn0CRBDDoixbVrw/h1hqXGITAADlDJYoSyFanXmu&#10;xeReWHjLytR+iwl7BAkHi50Dx5HGjJWMU8FxQBkzWTGiRBC0YrBQBixn15h0RIzvx+HPjJR5CLR+&#10;ImUp4EhhWYH+jEHXo0o1Y1o142CjnZUTXZ0T13Y2Y1jE0/16yOh2iiBwja4aBJBJhKCkn5A6EDzW&#10;zDjUXvyiGahLYlAADB1aXH0U14S7iQY5AHDHhYBGDPDA3tgAxeTwR+B+BXRs2UWBCHR+l6iBhWTL&#10;2JBmZCS65BBQUdQ52HnORvCSYTxBGnhvDWBxDPGZgEzURBTAxkUrSgF7RBnzYKhKSAhUUkg/oag/&#10;h/IRGblPYu3UV0BPVtGbUryOZNCiBKzi2HjRjB24JJh8jvxRBGA2ZWCtR5CDTL2DRZFSobhchny1&#10;SLRkRoUmzN3q4/Y4JbCjVeCqHMgBjUSO1/02RMV+hYlon7nwxeTB3RBU2RYvBPx/DNIPQ/kbIs0k&#10;251ixApakbRRS3IvwACOx4EfR6hCD6wAh/IwROX9x5RITAZMRMTtVtJgQAY+Rnz447RBoMxUR+nU&#10;EOyrhPR3CP4GBDmtVI1rhMWonGXvBVRezL5dSPRfjNBiZYyOR5CSYzCBSyRGi602CMBb1WQDS1RP&#10;iMDi5mS1TS3PmNR5BWxVxyhkVKBWzHDByMINRFJm5jACxszPB+jlGEgBB5DJS6yLRbzMnfB5EBHB&#10;pdg/R+CSSSyyCuhezHBXStRoR3J+ILBMXVmlJj3wiaz80wBDpeoHxV0lHfIiCRnNg+jBWsRBF8iw&#10;lmxXRNYmRGBVRVTHJSxKR/FT1+6EQARyk2B5BVyDSChmRBVkiuxBBezAR3I1E8CDXspbSlKQKRKR&#10;6SKSY0o212l3KSnYGpxHx/BWyK5whSVlhLW1AAi6zqClDMja0xRdIdw+hBTBzL34hTBKzA0VhBCL&#10;YS2vF0x3J7xFBeSgH1RRDMk/2HhyiDyDRGG5g+xeRs6VhBhiRkTnhMxVzHDMqcw/BXXhhvhShGB5&#10;zMh5DRjS1wSKxypJC2h6xAigCYitZWA2ZmSOzHIXyhYjiJyMGHlfRdCO6BiHX7WzBMzNzDhiR75c&#10;SgG0SiDMnrg26J03xdB/BeUBKaBPBiao2VxM2FBXS0YXBM3GlwRex4B74Azx5634X+KT63BSTMh7&#10;zMkoRDjRiO49UIA/h3IOg+KDUmGTx2j7RI1anzBfhj5CFLhsCLRVRNRoXAxDorgCxRxclbBm0eCR&#10;jAVAQ/4Nq0SfBOzDhVWYxMX7Z8YBxNREheVHBDGnR8xvBO0WxLWZAAplBlax51zhA/BizB4j4BIa&#10;0I4HlNIyhGjLxVTdXH5KQ6JKxMx4BVySabFSxUyLR4ENF6CqJFQAZ5Ug5OBIaLhYpYhORW6iGbwB&#10;xW0OhWTBzZC7qCg+xVSLSK22RLZPxFHsBIx4BeR57YLK5PIDRJ6OheRVxjxXSO1mBW6u1VFqw9DA&#10;x+DW3sRJRe1m5eojCshwmMBpywm8BPjF3T5o0MxUxNbgiHTW5vbaXw1VXW0IlNFAwBCDTA0lBnx9&#10;JLhPStS0UhpRRP3fgB3lCUzv7Vw4YbiwhyiOx70rRO4xABgJrtqvK3Sh6RrubvLvbvkRKTI3XaY3&#10;7v1050RLXi24haSiBjy0RcjN1/paylJtRfh5DwU/1SjUSD6xxRzEisEtDGxhZEV1jEySbyQEnjZg&#10;lVSQWPx6X0ABzDjvxXYJA6RBTwZVRQBKySboxcxdE/AADfRUTn5FyRnjhQhoZ6LJ6FJzDDjLx3B5&#10;6YQCDL6qBBC3Bb56lurPxGjRp/BXyQTS0Nw/x5KtiqxWx/DMhwiQcIbtDBxV0FhDBcq1LI62yixb&#10;69sIhsG7CRkehRhjx+q2AAjUSQa0LUbWRiVnhaRwoY28koiy2IcNLxcURKStRj2SQ/rKFWizBdEj&#10;RCDMq6lZA+4HxnzBxeRGK6S52QBi4ZRWSOxwksxISOy1cBhOxwpxRMZ3xAlWJmHuxoxqcfriyNV9&#10;ABVmBypEEyBKY6CqBK6xRJR5B3L7Q94UAEDRqxxch5zIm/yIk2E8q8RDhj7lrPlcLThI6+hEiJBJ&#10;xwmGRCBVzwSSTPH2RJzvxe31SpyqRBBNUBF5i3DazlBWx1hNa7gDBVzF2+A6lKBVTRheyVaPxCKO&#10;hNTHC0SMLshBM04YMV2ZUaxJ3qhJb+3qBCDDjwXWxwg2s5GKT9zDiqxzRFDMsQ7j8ew/MxxJ3Us1&#10;JuqMMfxPHygBIm6DozgAhXTFZQgBZuA/4Y5nABzN5BiEqUxI8DSRnWxGBkSSTlBRxVYiR7RBb9Bq&#10;Vm3AoOyHRQVyhlXcsUl57pNI9JtJ9KCiLwQAHaKTtKU502w8RBSK8FBS4VA5hwshRHBVZhqsL6ih&#10;44isoXQICtauYkDUb8tPxQp5xgLIDRjN8c06B/Jlg9x5JHI5hPRiZeA8HPiOyDz+xMxcn3hUR5CW&#10;qdxKRjx70JBsC6xnzE2HhV7MpqxXxciST/tHogQB0BByhb9ORUzL5HRKbGA7xBSLY+SLS67uBQhK&#10;xoR+D4RBJfRgyO1YyHTMrKlxHy89VRABheTAaOjRr+Cixwl8JAaiRAmFL3LSQ/tYw9sQDtcAwDnR&#10;S2sGBn6+xbVtqCw/bcB2npBOtL9KL+hLz09eAAB7B7b4xP0f6CBUTMmbcsABVczgsCgAmwRhRWxi&#10;Tqx6XBBEREhStQQ7TtXEJuomc8yY7LE8IcRgzUR3JJQACDbn5rBCBbyMBXTRhea4CJy0wDH/onqO&#10;aDCHSXhmYmTlxexeT+QBzQTQoEFuYWbk8gBn05FTBabB4sRCLnRvLfdSkyrBBM0eSq4Kw+ytWxA8&#10;1ZhyxDr4ABS1ZdL0kwhtZNrWqKABSgCSYYzBTyBhStTAx1ltCO3upe94nzzThJy6x9KhhZLUB4DN&#10;xqb9I+Wu3LgA6EFmhM6tAAaJRMXxQ+7hhRjl+UWUs9yYjGgBWacfBixecTwAw3OaYbuZhhWDhflG&#10;RhXpRBB/HdA7M+xSN6QDZwRDlT7rWfR1s1bsxMyLWpNitvxRLu+h+iui+itK9LXaujEQRGJ2BFG9&#10;SCChbNrOHnh8iDzPMVjUReykLxw5B8ZVCy69S2hiTLRvDDqhMdBfh+qywATvyDerl1jAS0RGBNUs&#10;MNBibPBLzBSOzUecgADMjNBKzDr/xPhoaz8mQAmliyzS75uFhOTL9yOmBIR57PehFDjAzPBi2dhv&#10;F5hcuaQ3BGBeR4DSyME+iDexDSBIR+FYs7g/8eACyHNlSJ1KGu9tREoDhFB3IAxqbCgAW3JShA7u&#10;hCO5WgRnygOoRQy3Mbw/ufgADchZzN2HRnFb2/VI1t9kBdHmLy+kdKBclOhDB3C6REmhiq+thPB/&#10;BjxjzMsoFajjRs6XcxYNyy40RSLqxwq4pj5em8EARPUkOMWhxdDuBMXoxJexGoBT1DABLDx6duwD&#10;OwxOUfyQR3BwiMG2xI3UJJwExicVcMK9yG2DxU6txMeL81Rn7T2xfFBdCDaXRPsdS7sR1RS4h/B3&#10;CQSQTPDjReWERMx9IIhPOmSEvAx5DDpyRL4H3UDByDxkfMRMUbDN3DRChoXJhFNAGleGMbB2qjOA&#10;sdxIyDR5BGC0VepN3P2hFuasaZKDm0YR8YVNOQOgk8XHQA3Sq4bDOUpRGgwAeYWUBGjKxt6KecRO&#10;av8zA/8pQCvlxIWxwG8PM1h70rOV7pFmzFxiz9lZyy/ig7t/g/eQOXSwotRMy63mfIuiNJf5/6v6&#10;7vOjo3v7DVhoVT7GgFoFBYC3GuA/qihhRjxAHdAn5BABBgPCA7CgLDINDofEIjEoi/Yq3ovBH5CA&#10;OIY7DnbIHZIn/JAJJgxKAbKonD39LnPMHlMocD5qFpvJgJLJ3PJ7Pp/QIjJH+6qLAncAaSFaWE6a&#10;+Ke8Ki8anLn9OQhWJqDwNXJY66/InZDoUHQZZpZT3w6LW97bSQDWAhNwtU3jX3XFX7OQzfLMDKDg&#10;Ii5MHIHbVa4Bri88XQ5UDZQGJzLLa93BlocEsyF83aZg57TDgdosgA9LEXzqJk8nfrIzQ4diAFsn&#10;1tIdb8QCNzusRvK7EH3wHtwuHadQ+YzGbeC+XfAyCefsgFgYi9eq4uvoINb8cHO7G5ZeXH4uHyaT&#10;5QDfhB6uH13FwH30ejOaHGbzDueCQV+rzogcEX/dF04CgOBIFgaB4IgmCk/ZRYT0g9DmlAN/wRU0&#10;E4BRNQ2Ug89GUWlrkkYhVW0Pp9kGhJSwVcsC05OWLkZRsHoyZKAl1Z5VV5TlVXvVVQ1vW+ElvXlr&#10;0TRtb0biRVVvXFzUsZ5R0ZfJJl+ZsF05iSHFpWl70OiRDkMAUGpiZ5DorZkElHcNQ5gBSbWIWs6H&#10;GW+bQUf1753cBYVVjpLn3c+KYrUBd1haFokbcRT0Ze954piSJJgjIHmISxizzi45VVRmYISf1dZ7&#10;SaEnGdEG6kaw71RPBeYSdGnGiUNxWojtwJEQ9OZgitb4ciRQ2IhJGXZABb60Q6GAAj5SYShJ9EEW&#10;9fmIe+akknObamcNEYSd9EISh9BK0W+YI9SWoGlXOFl1nBVYrX46bsWmxwBQ5Q4SZCKbFVVRTqXd&#10;77DdqPwBmtDFDdFGVVhKk0QXnBEuu+/LBUnAmymB3QcY6EoLxfGMZgTDcax3HsfyDIciyPJMlybJ&#10;8lJrKhnyxDh3y8iMxyjM80zW7DpUdbwfzt+IGiSl1pTmpAbdU9amXmQ7iASTF8x85tPXVbwj1OYF&#10;5qZYVDRuVaBRPN6oVVupiBq2c1zN72WOCmkMuZU3GwVpZVX7Fk8NzdXvmAIt5sVDl5Z6lZlcxfHG&#10;nB71vXOFFvx9GUXN6eD7nxVkmpCMtkSzN1HQ6kdcADRb4Wl0X9XOEmUvhw77SSq2yv4AU5fjrnPT&#10;lOeJT+y3IZRdYced+gKX5jl+7NQXt0VGUORliH9WRLIceI45eQaYEZthCHqCCl6mxAAuyeZBImw4&#10;AWQpVlIrR0Id72X5/o+nM3GXWptvANjoUbpQ3DapaZJS5t1cVp+FDN9/7SR/qbNKmBV5TzonNQog&#10;Y9qHD3vaACiR7qQDTEQOiW9hQ/ngOxJMRF6JpSct5BEjQh6HBuwmSUUkrSVT3tFUcbR7p0UwHDSW&#10;Vhobwjqq8K4lx55DG4lmVyg95hDicmQMcUNVBgxyI5XG/AlSFmek/Pee04xeT8I4IqvEkhxmskIO&#10;aXcqqKU6EsKGOGMplIUOrACr4girQHGqLys4rhd3nAAWTHZLptF3lVKqsQ2UWR/urNsUmAMgl/kk&#10;QiaVYrxCDHRLmZQykfQBF5gmANiZ7yjw7AAhY3UZRwx0f0AZCxxkOF5j2n1bRpUUkbLrHQjZc3dp&#10;wLrJGK4/ShunH+TQmrOwPpgIcVVm5d0QS4IhGkpKK5MwBkmv57EpZTx1goABcMgCkx/OiYhMBWk6&#10;NzfVNxjLHJuzgnDOKcc5JyzmY8yoTTLAzsuZgzKc88JulDG3PQvJG3qPmOmnBVBQ06F5jeRWWkhT&#10;EMTc2xc1SlyHNDP63wirfjFp+AS0OXpBijxfJchJsRfp4sgRsTA86xTdJ0d/NQnlCEXEOQoZAlk+&#10;yoxcAOxMhzQCnmYMyvWPzISwl3kiZReRpSyQKJ4VV/430SGIfJPlDjTxzF5Oiis3RR6eyHIMTmO0&#10;TQGu7I3VafKCVZD7dIUVopsCuEbN07sx1FCJGqqWUM/pqo6GIoWaIiLaJ+EkVucsxBqi3laVNFtp&#10;T0HuEVXenQqr7iXO7amCOEdHLG2OfQXlSrN40EbLiogfEt6IlxPwmA6JaaiFDN2VxStXpEADLihS&#10;jZgDKSdV26g0rCSConNKhRSp73UgCeAe+ZQATolafwP4+pFV5koRTQ0ftS2jkVOUcuwJyFaEbMc7&#10;tVBqnMoyRWXV5kHgBk5P6hZI1JVjEkMK1hEJXKJkMbqNxay/QAn4l2bowKcF8PvhHZUrCprqkGaG&#10;cMyiYHqWMIhR4c80joxoeA7shxqqXokkzJRYRJKBE8dWrRhrwGGWvAGfhoaQiKntcKUmuQDlKqmP&#10;eiQt5uiyGejof0rVS2irvtNfEg0GGkWDqnM8AaKycnRvYQ8xF3yEPMqkP8xCKS7yQvahaXcviXVL&#10;MLIt7z2LTE5YmnC2I/GB2yABlElk2CalHj5e1byyDSlVTA0OoNj81zfzXm7N+cGPj7HwPQdA6x3k&#10;OAmBcDYCgDHSziRIfw+xyjnHSwsh72S+GRtzOedM652h3ZiIjQGlGMqViSQ5OlxkClpk6VU/CEjh&#10;5iy5Gw0stjgJgI3CGriBTjNoKqdw7pET3pwQ5ig3MljgPMe6c0rTwNKoELyNrYdf8iv7JsTdMGv0&#10;MkkiShw6L1HK0VIFRdyIBGhm6iStEf5jjmzbY+VVtCojZISaKp8AhzYxE8ONaAkmmilxjJIaqJMz&#10;R/YGYWSQ6J+Hdl+N1Z11V4WUFDOM4yW8AwBpSAIX5Ci4CXSdLSjFGUsSpwOJMbpSNeiZVEKq6A0T&#10;Yn/P/yaP7LC3yGm/OAs0syKYknGIclVsWy9gcy5mUEqrRSwnkIIfHnZb3d2bdgSbC5JKl36AAlU/&#10;pxopmoYAAWqppT8IrMdgEh6cJgrMYfhGZyEpdocMLDnP1OAAGIfubTUZukKIkaLJlvDeUwVLdMni&#10;SkD6nHLL87tyDjC8m6eoW8sKl+OGySqnTqZESq1Lb+QY3ReUOLvg2AQjaKbVEPKG0VVCpsokbPwh&#10;R3aJKiIwIQZBfBQzIZq1nro8WxY/pRNluc6Nrh/oSUzluSiQesD/kyUNhp0cyLwtmAOaRb8tD8dX&#10;Yox0f6ll3KG7uEKoTUM3VMl9MBDLeF+K0vjxhJDdISQ5IW8AAUwG6LrLct/TuEesJdAGGJDEVnRT&#10;h9EAoKv47DG1WL3x+GxIrUuYWCS/lrwfJTFmMTL4WHD+e5EkQYEsGIIrHGZEdCTDAALFFvH9KReE&#10;c0PqZtgWgZgaZsD+CzCgCPCoC8DOEOBuCDCWA3AiAPZxD/DvDmDfC4C5C6DSDXDcaEDoD9gFEPAD&#10;JhEoAkArAwBFBGBHAhAZARe9TcaOMtEGMvaRTvgbhPE7KXV7FJPkbSFBcgDfctVUEmSEE/XCD9eQ&#10;FLbqIKFDNoFpISPkVpEOHGRJYsGiIkLAJnFzcxhQbxD/VLSsR5NKAkh8RQFBEZXqFDIrKRERGURJ&#10;HnJVFxeHGMXmAGFkMHE+HvIcVZEIFAGUNoR/W6aoEMbQHqhWEOU6FfFjEKeSF5FpKVHDHDevSRH9&#10;IpG6QPh0TgaXGDb1GIe8E5F+JgL4EOHNFxPLHiY2D9gKHLIWSdhaAAgTIyQFEkNoiqh6gPe1RqGl&#10;QYVxKkM3YwYZFxKRash1jdZwFVKVF3bmTOEOEbFkO7QWcBEQHsHXdfVIGyKoI3WIH6FvLuLSL+E5&#10;GOJnLKEkDZj+j2gPe8PUG6QmDdXbeKRYEGFxHvKVbFFvH4JnHRL4StEIGIRnb4TTABajEbJnFxGI&#10;SBEGjxEwcuGbJnXkEiRUEVE5h8Akh+FAF5SdGUWZSMGyNiKoZRISIWFxGUVRFtF5jHO7GQIrjRNo&#10;fQEGMTkNGoGIQhixAAVLKob1ciLvTWFcXAjpABYOFJJgdTYnXhlRTEf9lgOsEnEoFDFHHGTCE5Ni&#10;abEPHDVEIkHRJnPJEGGeFhZdXtIrFzL4GUPdYzAAgNFJO7Q+AMFhNfkYYIH6W7kJAAmKD9lXYdS1&#10;EkEbFaF3W8lUAGfSEMlQmLfkEmYHFJQPi9FYFpNoFDXAajERcJKHHCTSE9W4ijAdeljePngYmzm2&#10;m3MhfoDSDDCxCJCSCiD1D7D+MuCNCiA7AlAQWPD7D6D4DBC0CkChCpC5DyD4D6m1EPLfAKAOBLBS&#10;BdBVBNBBAMAIAFPohJTshLTuaTm4gbHvVERVHPPUIGFHM3XHTbc9H6f1PeH9KoIkPSAHFkkuIInz&#10;LsmweSQdEEkFWlQ8AFO7MTbfnrIaFtJwjHe8H9cwjqE7GFi7EGNiFaEOHvRJLAIWIpKofuk0ACKR&#10;oBE7HGPMSZH9JnfeERPMjYD/PvJgIUobY5PkoPAAlvG0E5PUHvLVHCZRmmdljkEHEJEKUGEGNFPd&#10;MacdAOlNE9fPGsFDd2H6eXLdgGlwGyO7PUlEGWkyHATbjBjlEIAnppo8GFiHezmgdBXhNqAFIWIt&#10;IuW8OTAeoenrp7TkgGgsGsn8G1MIY3D/c7ACFxJVjcEOGeKoUKKkH9FDkFHvHRWKE5NFJpHCp+ER&#10;fsGybVEsHRGQGQkFeIjIGiS7WtG0dbM7NFVLjHa3AIeRFmqSKzgGOrEbHRYgffEMQhhqETSdQzFJ&#10;ksNXEiR/PvJnJVGBFDpsGDYFGyKRIWHvF3SyY0alADcxR0JgS7pMAAIkDXreafHPFzn0EGHNH9eL&#10;IPjOD6GqRop+PYHRF+HRjjb2GyjHfvgRe2b1moE/bKpvE6rkF8FxrLDkSmrzACISQhK4XhHtgEX/&#10;HqH4VEOOFDRoHzb5GzjPmXmQJyTGHLWKISDYsfWmkWFtZ5IWFNF1KVFpFVNumHFJcJe4NKYQo1Sm&#10;MNmZAFKqGlVGFcISsdamEkSdKVR0ERsxOrE5kzE7eOZRIrS7q9p8MinXtNtQtRE9D8nMDZDPDECI&#10;CNCSDxD4ESB3nFnHnJTxD6D3D0CvChCRCnC3DJg5G2GyEIAImYr+mMnMGonCY4InA4BHBWBrBjBT&#10;APtxM1nmaQaStScyF1VLi8sAFYIDWfP/eyD8r8W9GyFxF5rTAAK2EMHvHGHvGIaxAcqKGAuODfU1&#10;ASrIE8KVSdSZG6S7YJtNc2HVGep3EMGQFHfcEGekH/E9hYHGQgN5ISF5VLu3AAIrFkjsDiSRrlVz&#10;E8oRD3ptD8qaEQFxilEVL4jBlXFaHRtAqCAAEbO7FvFVF1F5cHevajYWXhYxoLo8MlmitiHTF5KX&#10;n5NiGOKosnGLPdEbH9XSH6GUKXannCSmmdAES7p6ESKoOMK0fqAFFvcVAEO7IWPMr1hbAEAmwVoq&#10;uGwYMeVeGqXKD9SRIScLH/FpM3PdZVHdG6PAFpHtvjEMo7GlihDrEOLlFNHgEVX5EyhfQGD4vnuT&#10;qHFYMTGFuJeJG5AlxFE5KVv+EkvFEKGqHtR0wKIrWXtCZlYaHPX8HCKEEGJVJnFoFPaeEuIrGIlG&#10;Y5JnGqHGGIpgTQw1D9FhJQEER0u+AiF+IjG0ZDFtajwKJgpdACiDIyFCbNGDxZAAFzQtG0pRJbHA&#10;ERlWcAABk4R2NDqLEwLAe6bkR2e7EkvlpInYlhybljtzMGFcKRohFPPYkAJga9E1fND5VEOfGyGO&#10;Fzotcor9R/XALvclAFEbv5GiGeFpFvoOGlomAAUjFmSdLvhpicGyQsHVF3KVe8e8ISsUD/irlijD&#10;ALF+FhQBE5bvAVF5qsNPn5SFSFp+sxFAKsWwmLRDEmS7UMwZMftPztzwm4D2DzDwDRDIC+CaCgCn&#10;DtDzD5EstfnGnITnD/D9D7DHC2CnCLCdCsg4EPAHAJANAixFAoApArAhAbAVEODkDeDYDXj+DeDf&#10;DiD1WYG2ADAHBPBfBsBeBPA/AEhHMmuDnohNnqzxZuh4FTFvksgVE7vBNPW2HAY8GyE5j7zAFrzj&#10;XhsxS3GIwzATVdEukFPGFcjvZ/ESF1KXrYEMQJH/pTgZEZGqbVHRj6GZG6IkSd1RAGS707WsRlFD&#10;FaNiFVF3OYEGUEHdFVvPFvIWJ01cAAKVYrpHXBdX0vliLFhdPeIStMmNzp0uSDY2y2ycsxe8cJjB&#10;K0GxyVrWoYIJtJHLFk17GTFtKXwNMTH4IcSdwsnkJFEIF+xutUvcLvH9ardhXHKXU7EQlbEmq5ue&#10;EqV+GoE9FaWK2d013BESEZJYIPF1yOg7frHLFahWGqGFbFJgJVO7IShSEzxaklGZIkYfHAGI1pQc&#10;E/F5KoM3srnDETJHEIQhwqHXbnzrvLTRZO0+GLFvNiH9M3uyzoXtvgTOy3jRO9EqJkoLwuADERL4&#10;deV3EMZRE5IpFx4FEgXWAerbw6KoqNEGR0dMhhAVP1EysEmtoLGIbjACMTO7sEHGkFLvJg1Ks6TQ&#10;zmADucyyXuHPK/U0onSRgIE8E5kfstdhIkQYe8SFexkYSRSUwKq5IWFaqMFRZnEMGOJ0G6PMKVpy&#10;tFHA1n25ANKmZEmpyuEqGQjoGyFHPMLpXNEMytACXwG5RJqkb8FmlDGlFvRJpOmLTCERjLsyR7Es&#10;G6ojFLUPDzKPEMIS2cFJFHJ6kYvpPeR/zvESyXkZy3GONi073CMbt46Q6Tgbo1D8DoDjDgDFDBC8&#10;CxC1C6DxD3D8E90AthTnDsDhDUB/CACEDjDtD2jlALARBABFBNBVBVBKAWVYEsDvDqDjC3CvCrC2&#10;C/DFDyD2D7GwAPAbCECJCHAoAavuMpMrhKAAhMuF6UTnOLEXnvAJS73AXip/DvGeqTMRmZIWGOdK&#10;D5vA34ESpGD6b6HPKRifICJwKmFvKRuuEPadRlfAXhE5mDuhaUIkFhuXpRqJ2xEGF34GD/IUJVcx&#10;5IDwHR4iH6F1WTEuREEoH4YvHVKFAOHNjck/Go7pf8RpplqEvmYZJgiQE5F5ubKx37e2U+xVAJfB&#10;zJHAYSAAJgd3pwSGzSG0fYkZ54FN8BIDlnGo73Iy75IDKmX0xgOBAZa1IPJgIWdqHAmnfoEVl3yd&#10;GO4CXHxBNP8kVpFD1BSSEVepE8H9WK9E7YzxFDL4vimLE5veH6H9iQE9HGF39AISFaH9Ht5KAFQh&#10;EOcTDxFvJVmyE7FVFpKol2pbgP5ZACVmH6WXFvqhEoEsIkNoF51LE3OdFF5yE8x5EM5SD7UvkOFJ&#10;1MXH1QWCD9jRGIJ0wF1rDh1tE1NiR/NFM3R0TSVWsEzh4eFcecG05QxvyGtvegEosqGo3FD0LAcN&#10;gFiN2HEMSUG6zYqEISzTPePAr6ydzVNkdjFPF1cD28onF+o02KFD8kSUpyIrMT8sEVs/GL9/GIZq&#10;Fheve8G4G5HGyTj389JgEABMCCcEBcGAsIAEKb0MeUOhQAAkSiYMioci4BjL1jbhjr+j8ZkIBA0k&#10;BEmAUoeEqiEECb3l7vmMff0QiEoAT/nM6ms8kINn4eoIDobdor8o9IklKAwOprup72qMQA9Uicbe&#10;sQncKrU8rsKkNcrshicGBYQs9ooYDr1sttut9wuNyud0utwsN2vN6vd8vt+v+AwOCwd7f7+dzrdD&#10;bbTWYC7XTHaDZf05r8kAj6fT7rp3RqiHYlCGE0b/fivTiMT6zY01AIDHBHKxvMhWBYGtdyfj4eip&#10;TySVi6ZD9mkQHhPMhyMJOAgC0dwTXQM/SiB36qI6/O7Pa7fcrzx77m8MQC3klt2l73cfqqL2iFKq&#10;gHloP+br+rt+8QkwIfP8nVqP2AFcTNSETfMDwbghN1+Vc4oNeN5UERBmT6OeFXsSFaEhSo8EzWoG&#10;YfT8DXdiNXU6exTzuPSKn5SZFQMS2ClsUg5Y0exN0XBxZUQUhRTdTMCpAUEHlXhU51IWoFJJBGSz&#10;qk1MTvTpAgJjhE1ZTmEz7lmKj0d88VXVx+k3gA/UQlJTQOhOG38PlXEIAWSwRfqWT7Wqa3oUiE06&#10;TeekoiGHwZiZUX3O1M3uSRLVoW2Y5FltOnwBqkH6dmXXhOZEFoBimUhYVOZFl1IYuPOokhkmpQUT&#10;Oa5bk8+KsmOhU8TdIX6BetKJQqKI0OVSFcrFIgBTdM7BR9YkZTpIU3BKyQdsum4ks6z7QtFgk6R0&#10;4Xom5+pAAqIZuX5SH1OtV5zRCboTSEFboqWojzrlOohpAGoxW6c0OPKG3sUir01TdanwTOE1ISGb&#10;pCtq3U8mOub1mObkhTO40KmNbVqe9VLJBJV1XTNOpjTdSgfx9SpdOTI1ITdE36S2Z4lTk4Mtqw+F&#10;qCLMkQey4LmRl8HowJCKZBiRc6RlapSxZ8E3hPP0vUhEETRNYE5v9mbGRlE8aTmLkzm5OsAUfDwA&#10;05Oj/RDE2XRLL5jVxY0Sn+Z1KRCc65VeE76gafzo3a9UQSFasbgBcMDUHKk8lulZrTrTc4VSa1Iv&#10;lINBUPDUfnwAtUR+vUjSTXYhgZZZbN/npjSF8M9nKWXouCc036lKNulnaQErQF5bl3EV6r6v0onC&#10;boo6Cvk3UiY1qWXFnoOnxdgZVPUZW1eFeSG2pn0RVLNtL1PVW7zPW9n2vb9z3QAPw9zIMYxDOM4z&#10;zN+Y6zwVhCgDAUBwmCoMQMP06DLNQ4GcZ5oGi95XR8DwHIHkOYdRurhTKBADYfhCiFBWB0CRex5j&#10;pG6HoPAehwjtHuRABYFASCNEgIcDQDgDrQOgJo6QZzqHWOw/47bvHbnNhaXxBo4irkhZkCJtpcid&#10;HqHGignSbltKlTOeyHpMz9NQH0g8CyG25LDYggEnJSkEAbcCXxMY3Iso/SAx8D6Y3ijpS7Bsgy8C&#10;QjsjOk8nR+jyAWR1DIuxOkNpPTWmUgS6AKraemXAq6uUxpSSoRJJ7dh0EQdgtpwh/CQsWJavWMBO&#10;ilM9LKmNOxLyrnsPQvpbKQEDEQjOOxjhKGeohiyNxRpOWTESSkfpCaeXkAAX4UNl7SiFFKXgi5Da&#10;XUJkQRcgaKxcE5pNHU3ghRZY7pSMCTpQcwW9FDSEpIvrb0aHoQm8EgyywOpVJ4kRCrLyZkhl0V9x&#10;wAybn6XgnOMB7F9R6nCAF47YS2O2cktolrFp1xvnvPie6XUtouLLNk0aY11ooZehNjpJAR0IJuyM&#10;ch7C1RdPg8snJ6ENr1cWUcnS+qDAGVKROYM3XGgBPgfBbSUl/EfPYutLc3nEAHRChNLau5XPTaYR&#10;KNiZ16obTmnNDpQ42Rsh6k8mdI0gR3jcW6Ty4CIR3KQutgJGUDEhSfUpdB8EisvP8UOfpBqdkfKQ&#10;exNdGSUTMnGShObtCIkSncWpgwAJ3IDKPSsAKVp3gARcmc/RIaF0xroRMtC8C1VzmCoNCdZybpwP&#10;0WpFB7HJETb4cNyJOSQy1UgxZlY/0ULgbOTmxpOUx2eijXRyzhiJFoTnHQhUdylL1YyR9NzmyDUL&#10;XWoYAycE5lXr2sQkTVa6VsWEZSVz2CFOqhiTWuL0yZrAieTU+DFkXJzkQmyVxXZYADVdcpiRQ0zq&#10;lauR9LqLqIT5vCXy4N4ry3mvOtAeQ4w1hzD6OQdQ7nkVPAmBoHQPgehAB6D4bIvhQieFmMl/RnzQ&#10;z5HAM8XgdRBCSHymQiAKQdBOEGHUMhty/D9FII8PwqhfjTNaAYNgfxGBGBkCCEp0TpkKOqHc64iL&#10;0F7omSshUzwAHwntTQAhbZ7HcQmQwbxOltRdLnMk+6lZQACQNdsiqi0KrrJuS2TyjiqAhyml2MFv&#10;nWJ0KGWWKl4C+LVQuRmHCG4fk5P0z2Y8UB+pFtkQpKS8IdYuJmk9FFTgAllJatpTg/5PSeJYQSNm&#10;Xyok3i7MEq5EEzxsZfINkpKI2Laq+fw9B7KzN9uEShAzFltFKJmhuMFs0Qxga7Zww1yrqWuPmfBk&#10;J31wEzKVlMEK9Uu1xQMS3OBdk1yDPYRBbUVJ/l7cGeFrthkls9MCluHrLyQp/dgV1dcnmXxjNsSR&#10;SrUgApu0YAJbUkz+SzNasW6U7G0PKnY3lqZEkDRUXli7de7DskzYWQlaS66F7QIUo9SBIUik6Ths&#10;Uti9CHLrkxb6rpR9y7WIQS2NiKJPWnAAtp33BdLACPgmOcFbScuoJQUqa6G5glcSlVdp5H2TkmBB&#10;yYpS616rrcLmUk0d5B8ZAEWiO+eS5Y8IZcbb4/yJpnLLGBCZSo2LgPRZqulyHV8SIhu/SsryUPM4&#10;gPwmxKD/9MSlbvpRH7rD+dtWEAUOEQkzVyoMrpE0pRUzQTXYA5k78RJqUqf58EXTBa7ZIkhSGutL&#10;IkWWLtbCIZLHOuuNRJlAj24sW3G5LUpSD1aSSLpE0J0CKenNWRJk16G4lpvrKAHbcGK50VeS+tq3&#10;kZ2AVvcUiSNbcW1+3KblSn6KuvXhs7uDFqInpTBpXibxsJa6QfcnrvEV9cSbdvxLyfE+P8j5JPB3&#10;DaCoGQOw+h+D+AOWYGANQcg/B2DcFQKQUASAcAoWQmxCicwBgJ/k+ReCmEiJIVAvSuhVDYIELoRg&#10;YmBGoMIVgfRGCi9wQoEIFcG0HAFsEViZCdigABipix8pREP9D0ht3k0wUpPZdR2QRJ31Ox2gV1l0&#10;XNMok0RAn8rY9cTkoNzA61U8fNIYkARBZgfUTMgYTpMMAAz0nATNMFGlyJb8P9vAAVwkeRuoXUhs&#10;kVocU1So5USgvAiEW0mtMElsSEWVGyBxPgmsoMltkYS0iGFIXwUhQsegWo7B4sR8WUm6BBm0QIvA&#10;TorlywP9pp3YUdQQZl1oVwWoS18IAgW2DYk4TIsInNVg+4QhO5tVdRdokkUoy8NmIh0dkcfNyFzs&#10;RKFgT+BgXw6YfV5cAAgZHeJIXcTlDRYtxglkm4m5q9r4Xoms54N9smCgA9NcWol0oNw2IQBQuspU&#10;kcUMUpYRaAns8dwY5AcRt5O1ZFuOL86EVRtUmcn+ECAyMqMtC1zcN57cUo1kTkUgm5F1rYQoVcih&#10;0RaBY51o2JdkU1FQluK8fyDxNcSFJYVFw11IAJVoAsewp8Rktoy9R8P5NUAsfpZmLkSgn9Gw0YZk&#10;utR4qyBF5MRlvwpljMXYj2EZ9NSIAdzQkBIMusSEgYhMuIllC98ZOxXETeNIaVReDlwYi6I1RpWd&#10;35Z87YSFnUiFq9GZGcpVXERMWpGxPWMITNDRRWSBaESgfAWovowUQhqxZCI4ARY54dTUeRv0V4mt&#10;QsmsvJwKL5bkh4h8xYowioSEz2CIhMegk+Qxb48wWoWpN8ZkNqWUUpyYCARNkaN8AOH2LsXowxOJ&#10;3ERVot21dN1M48RkfpRZ6pSxTolmOx6aDtaAV1WsQgnAvAhMuAutQUSgqWUqMxPiRqZGZSZU9t8w&#10;GEHUIwCgCwDADcDcDgCUCMCABoBYBKMIAB+J+R+YTwZ1gM/1PcJwIYHELIMgN0TwAUHsJAJsDcCJ&#10;BAYAOwN8M0G8HQIEPMZsRACMDYEwIwHwGYbgiRCZChCpitCyZYQouAu1K5jcXtcNbmKR24SQW1zV&#10;xdZcU8y9Q4x+WGetXMuBwwfwpcWdmcQJlhDQhMfAqUkV4wAZul0g98UcpVK1qQP5C9OUpCEoXohO&#10;Kd1qWIRlGwWiMkV0mspVvUACMch+hE9too3YeiOxTYU1YAc4ltQuH5nUtoehaMARm9tMeEVdkYUo&#10;79Z91iL5KgAQS0S2JoVuJ8Psk8uA4yDo84kBJoAofoTousexkakMWqgEZmOwxQAdGwi5joYAeikw&#10;PoqARVFSlMd4d9vpK5XsRM7AeYX0kUhtC8WonAUooM11kgkkSFDQmuY0AI19bgW8UpZ9/5uQTw5J&#10;HUAkm6i4gAlICWoOiGdeoaocdqB4Op4IAglglmLUANGyUoUhRQQ4muMQAcnOPVbsSElKWhOc8UnM&#10;hMROYhvgRl3clmPQqwm6Q4AcUonND2kggCXGMBXSF8rQmtqGYBLQSQqU7BckP4exKSSYQom4jhZU&#10;XVHESpGCh2GYAlNctpHwjQTMROP9Kx0WSkr6IGW9WgAQiGGMQhOgVJOxKsZl6Q9Mm5ygqKjMWqj8&#10;RNFQWiopw0m4Woi5X8UMV1J6CYPtOoRl28RIjsUcscSilIRllCtxWNlerwAYn+TVXIQoy9msqKth&#10;zpXOXcAIjgtpQsTMlIz0y9pOX9W8PyniRlTKv4SQm4MGyotgSYz2DBKcSgm51ovoXs9OYY+8VQvW&#10;v1SGMWDl1enuMGzypmo+wJOJRiUN6wQitUSgS0ehbc1yKBwgQQn+og/6ZO1W1i1kX8PoPMNQN0Og&#10;BcBYBQBEWcAQAOw8V6ap+VgGa0/tgRPcP8IaAMMgN4PQTWjYJMKAJcB8A6HcYAPgO0N8G0G8HMOk&#10;PJ1EQoBQCADQJIJAH4AxcQd2dKAiAqdaddv8PJMFWcRMiE9NOldcQqz8XmluoUTqihZsRKeSdwQo&#10;mseygJJApknCvlGciiCAh8hN2MQoiGj8V0hN7KtsWotpHdPYi4XCKdayQ0Ac3Shif4XMy9dATciE&#10;z2hkaNNOk0+0UMmsvWhUlIqVw+80c4TopVLkZm0sAKT5SAvAtokVUFSAm50sP2wMAJbuesANPQsm&#10;eARBympZty1APuGtbOtAkC/VlghMigl+zC/MR+Li/GMIfpNcWWltMgTkewkWQUAEWg7ClsTMtUy8&#10;mESgVcmtEEkCS2agXIehDQTMnA3E1HAkVxzMugTck+fp5rA2rUV2zQ8lDC6JPZtWRQfMlIihxZF0&#10;nDBK1rEfEgQoUgtUzcAFF2LMeGMYU1RwRJYoVFkYgYy9U2TptURNF0lJD2o4Pt3UAZF2QkTxb6d4&#10;WwkVI4Tkkgkkm5n0QprwgghspU10m6jcQQfok9D1Xt6QWUi68PCYTWpQSok8UiU4SgtpQgCNDwes&#10;VFTwAMTqX+cgvtWIRk5YWoiEoMVyv8AQWUWhQuJY9NEAQgfAlIWUWUl0ihbsTcmsRMm6oMCUoONo&#10;S+WyKEQgjjGcACM6VAV3KkQYeh7eWwUolJ5AqIvo2MAbJSRggBRo7AWVasRtaYfw12oW6Kk4SUSY&#10;2aoEQJ1RZ6HOLYSQtovWrJY+VG9gAMNTOyIgNkC/PATci4nA5aLqIEXPKVuDJdcTDkTVXiTZcoWq&#10;hU1912jMXDLGIBcDAmWMPq/VNe8XEk9W1fRHRTRUTUYY2GnO2gXC2qawTWa5+hPcPYHQF4F0NoPD&#10;JaJcCEKEJoIwBGn5MgPYOoHCAIN8Ou3a7oBYCMJEJQI8BS34iO5NClilCti21gTMoPHITUnBHfQY&#10;Wy6dXQhIZmOsQqpqQMXImPHgQioU9N7epyXoSa+ajOhUTcgYut13D7ITVmrueVXPMueC9TQIqys0&#10;AAm4WiCKBYASBo4IipkV5sRk7C7JC4gAtVt2jFZ5cM7DKgQKjkaMnNj1mAa4UNP8toWUk+591tuY&#10;ATMqXnDdOwucugxa9QvWGGDplht0iwAgi4kKJuYMP0egoNpAPlznZKH8AUqXU0s8TqiMyOOwmcz1&#10;PYhtIMTplwVTB0qxI8SRFRL4XJD0lsWpq+go55nXHkQXMJJURtTCTom5VzZkAEROnWL9uLRujpXQ&#10;7Yi4S10MS8Toi7I29TRbfCoaooRAgYvBQsl0nOTKvhxJO4lJHc8Q8VxbeMS0jjccPi/DXafIprIQ&#10;XsmstWVAWpFQgaKdnU7AgYhstUvoWQQYiEl0UihUlEQK/ItqFEVSScP0rnL9xJkbdEZkrm/Cu2/7&#10;XlHcutWc7Z4asUQi6KgLPkP+pg2sU3PaKfGKzJaAm4xYTol0mtWdjWg4hABMV0mOKcvU8wm5HeTk&#10;PzjgTWzctok/jaycAYvJ7c66+YvrMTeV53G4UO0fOnPuFqPci5HkRnlLdPjK6FcoToMjnonAlIvW&#10;HYS0SGsQXE5ZXN7MX1WNWMlITq8jmwX5RomIgBXuBXOolJF3EbfEYTRPpjpvpy2l+O2t+e29G8O4&#10;GwFUGQOIPm4gAAAkBsCwJ8JEIQArmEYKjwHgGwG8NYOcPAmUBMB0JAJIJQBkA3eQXHOwNQLPsgXM&#10;NbssMLs1QsHXtCAvEcTok9p5Owpgpna3toWw8wnPXQza9dXURUvLCwPpbttUUqoW70ZkvofA1ruF&#10;tVwYfolI18uuW42CxcUre8TyXwvqukSTpeltcMluOwykU1dgAPLwXAijG2R+yN0yBE4cSJwYm4lI&#10;TdP4RKFoXaKchutQRKoWWogDlpdSoWvRLHVcTW8sBmlshOJ3JGEfPwsKOyrQxaZAW/bsipDTQPmA&#10;8DZMRLBAQYtCDEQ7aVsoh9Jxmlj0UjpUx8SEoNGDIoAIxZNcXMexDQTp7sQRGA6clnckUtO6qjJa&#10;k/OeOx0UXPxJ3hOyhcBk0gPej8Woz2P6+Dp33R8nO5XFDirAepj+CsQrx1cqqQksvAezEzuEW0m4&#10;CT4kihGLEoUd7URJDi/kXoy9QvvcmPQgAVDgvWEMQoROWgRNIP0Wtm/WgLPIRW7xxIqUgZsjygRM&#10;xYUpQsRAxYlsmtzH6hcsVQvAnAmP4sd8njuyUMtru/ubzIrCXgAPJK+YxafkhVE2+URJ1Am5OQSZ&#10;2wPwnOg3d93pNYsxzol323eOzfPagLjHqo5JceUNtVjNEkrz8clLBcTqGv+Yr7ufPqpgmcWjnKSk&#10;RCCU3YQB9QICwQBQZ8wh/QqFvuGw5/xCBPp7RSIP8WRh6xp+xwAR6PyCPAORgSSguTg2Uxp6w6Vv&#10;yXyGYzKZgCDAIDzgAzqLRKLR+FzSgzMIUScAd40iJTSRgOCAWPhyoykG0Kq1ar1is1qt1yaT6u2C&#10;w2Kx2Sy2az2i02qurJNoVOLNkzE7o1RDsShC12V8OUwls2O19v2PgoOC1PJBBgoDAKzv55H82G9n&#10;uR2x8ChAMpBIpQOhGn1pa6I/6SwNDTnTUojV3rW2t4bB1bKOYOPA/bhfc0zXVaEPlv8CLVOohyPw&#10;5x8h8cqeQKmAjnhXox/lPiJRR7UqPSXtgR796LRadAGY07t7cH9EK9uXvxze56fD2RbaTajBb7zZ&#10;5fqY9TqRZC3iTZzwIVV4EQVh7HsTEBoMTZMXibtM1GgwBkfOyF3/QpNkWfVOFfACH1AVdNokQZJw&#10;LR8DoqZdBUGew4Iwd4920R+HQHRZD4HSJI1OeJ24nU6FzseFOlTBqR3iTSMjkkxvkOTZTm+gY/02&#10;etMEeeJRnnlBBAJl5FnsOeYkOgpHgKmd80cRJTFGCKbnbklvEhPOdDlnaRABekEp7kKQniB2gInT&#10;FyDjO2hkWhSbgil4CU0Qs4qQjJ2wfpSQjupdC5lAB4nlSV4m+hBI25BehmBQ1PY6iCqVLSN9wWUa&#10;kDiiJIHiBGtkSQ6OT/R+nEECev1OnKwrDsSxbGsdITvso6LMR95wZtA4bSjJH1EBCdDzb5tKhAOJ&#10;3ptI4XZSBNkLTaewSAy6bMOhP0KeJ4npBS8lmdeTDkttOqMic678tVRAYwB7jmfo8r+Zm0HsNzCo&#10;yrOvE6hRNm+U5RqjbA8MMQqNJYTqNnEhRC3AN9Er4AGurtP6C4MqOrkxplLzpzC/DrR+HEGjXNke&#10;pqAUGRZTJnApDkxUZ1HyRDH4aziqj/nEAJrSN7FGUwHtTU518wOlEn+qm706UxTLkQp7FOhRvnsx&#10;rSpZThtG0QtTHiQuU8OAGFFGRJNm02ZHcbAFRnsrOs9pAeAnPvIFIng5IULN7i7YR+A7pAy2GyOq&#10;J3izUAkWb5K7KO8Jeeh9MVM3ROKKRa2JCjJDsNWKJeYgbNOvWXrc6TrNwCQtTk2wAGFThSyO/8BM&#10;eg8HxPF8bx/IWVbVvXFc11XdefJSBfF+YBgmEYZiGKYxZz/PQgxsG4yzjOxl2ZZtnWfVsvvsI77l&#10;YfA9KXO41v1akdGrIj0vEUg8cyaCR5c56XELHZkkIqBUiUkSYEjJHBDSbIUSOBoqZMSHOLG8QtCj&#10;u0ZNXU0htVK5SDFOZ+tADJTj2LgVwQ1k6FISq2Ai0wiShFxHiZIBuG6miYnsWoTNNJtQAHsSkqlC&#10;iESQOrKCQ5s6nQCIUAnE4qbqiFHXI+40jxtEMj+Sm8MoKcGuMEiOjZvxCmekjQodtRjhSVsyhCAJ&#10;FQDlRwEgqQ1WLqYHkGO22wha7mukjKMQuISuyPFOiLA4fbsDwEfKZDcDZ134oJSuAByDu1GNudqa&#10;4izMmLH0INBJgRC3IKAA6TQiUF0ZHiVdCVphH3+p2HKR8oxNn+p4KdHkfytVbKMgOdoksepeqokQ&#10;Vdn6imrsyQeTop0vWUEeQ+0x3cJX9zQmjNKaZtEYDgbsQaUJDpPEKdsR87aFFckNh87QAJTG4EQK&#10;dC9gieEAE6O2COeMcSukSXsqAnSJ4JHijod4m0oSmTWjYpQD6A17KlnK3KAiPSdROoaBNIT/4Vt7&#10;KM1MDygiQtXSEuJPCU0fElcK7sj5tCHPxWwddoo/zttgmVECSDO3XHgkGSOLcUaWOjAO2unMlQAt&#10;njYduhrkGZErOYPps7XDxo7KaQQj57HRIMBBVBybBGyyQI+hRCh13AVHJ2gal6s6VsnbkgNCkdZD&#10;N7pVHeXjSI2oqXOsEjz81CIsALQ0mwla7gxryqNClRyPy/d8VdAbP3dniSEtiQEh6OKrb3IcmMH5&#10;Akgi20yLcxqkNKJpZOxYACmUNlDNOz5YbKWgtHaS0tpiQvLLgXIkJdC7F4mkPsdIZgsBoHQ9dMz2&#10;TEmLMaWYfg8Q9mSGmOYd1VgIgafQBwCABCtucrkVcWN0BE3SOuHa6r+bTrDYJB0l68DorWiKbwhc&#10;1jfFMc8CU6i6zqUiI4RYpy1qQuJIUut/p4oJOQmsS4l9fJLKbJ03gl52ymKMXO5B+K6yHLicGAig&#10;aAz2StimR4qZU2BEfVdQ0scfyESHfm/2NkbkBkLvUTMhaMlxVXQYUZ3dbyuG+wyPk9h1JasuH5Fc&#10;iGMoxtbv43KQ6XACoUcKidgkxakrWcLPMkBEl1vxwSzzHIASFnbcgowmz8X4zoH/YCluNG9NKcud&#10;wkshyGTjiGgw855ymYrW5N4sTMlSpgJelUksoWflVVKvZ3BBASZ6loRzBydjroflmQQoyjCnOcyg&#10;SUm0v25SFxrZCx2TWlsPQYU5+KeKX2JIhEel8Ej0yquxqDUOoiQMWTEOdZxtz0wXiSRx3JBkBwvP&#10;OdSVsjqXTHRaAIhxTMvgEPYr0Aq4ndwvLHehZkPJIrpglEU6i4CFonkW1d/qKUVHpXW/NWZ2yFyb&#10;RJF2cxI5FsWf6Q6o55jb0NYgQY67ChuQAv7ZahJBlnrQIW/E651MrriKc7vKh8H+m+blEVwKU8Zz&#10;JPEhRazBJa5Z18TrRB3ET5Wm6R5Mmtl3xspkANKbumALWIXMRflKHbaBs1rskubx+VhJnkeMgA6K&#10;NTn4Pd22WUTnsl+U6hptNTcMACqMpgmefi66CG3odAzt6QAFzvT5MnAyhPYzIiVKKj0ryuTHbsyb&#10;GlaiL1QkNXo9rvJtyEoU/lAOF1HqK0XZu09q7WWS1LzbWPPtfNIeIbwsBhG+PblEggLgpFEJQQwC&#10;wDgDLOPkdodA2hvG0OhgpHgGAVBCZwSIFVGrDE15YM/mCPh383dfthVj2OtJo/NITJKGwv6Ma5GS&#10;4CLYEXS1ff5ITaHOOfIvLMqykYUwiSmCT8VwegIMhTS7HCDcUH5nEAhNlXRuc4qVbWXKfxOPS/N+&#10;ZhEz4qIINv7Mn102eNcQtgWliIFGgkgPtB1FCJPINC9wO3fUEg270cryBjryNPhoDTUyeJbuKZD6&#10;yrXhIyjEeBHH9yVBBhUyo1HlyxHmihAn4B8RL1Wm70yxEFLxU0bnGDFkX2OGjxIUyBCm7SJzZ3Ax&#10;ChEoERNhTBU2v2WRRlL0RX8ICxBhtDVzFi4kL1AxWBCyhH1EASezPyMjBG7XABIxUx5zkG3SQlB0&#10;j22RCk5zYRLyIX+m8AAlCzJRDWjkrxOHYIEITBIzJhMx4iAwJoYn7nnoZYZixhtC9h1yfygDFipR&#10;tBTjjy6ULxRl6w/UrSQkzGtwBSeH/BEBNh4jP0QRCCA1FV4BWhvjAmIgACJyriAxNGpjFhHx6Ubn&#10;voTxECJ1JxL3shIzdxHG7WK0iX/yHzExOBDnsAABTi54Ph3jISH1j1RyJ1DRvi2DZyNiMnvwAkJS&#10;5xHxvg2Yv3OxNDPxRmjopxCFRk7xJRTmrA/WJwBktWulMxEFO2vxvmi4MAAkShTiXSXm9xCnLgHj&#10;rTFisWjnaFmEfHGWNmXI53X1aQBDl0twEVJSdDjhz1KyJzhTnFZSmimk+SRwmJAAqZAirgYpBVA1&#10;fTeys3J4oRIRNjkHzjaztibBOCAxDoGktnwyJBTlRIdhW3SlklWzfBODPyJz834YHBIBTGegJDkI&#10;Z1oI5pLpMZMmo3blqxIFrT0E0w+wfAZgWg0g6A+RIADQHwoAnAjgEgCRoBZFvg5QbgbwcQ5A7g+B&#10;HwEQHALgkgkghAD4CiwnlgmnmAZ3mnnBrJMzORLyQh20bntoEw/30yl3O0L1blSxaz8zVzBh1y4i&#10;VnehNRBjux5xMREkrR1B20oSFC4IkkgmuDTBUyAznDIxHDXyJS1jkG4RSIzCNkbnEQ/h20izPxFi&#10;sR1xTE8QI4hxahvjMkVQABUx6YdRMypTMhFmvIQTe4jxISAzTHBiDHVRJR7BLRGiTlEm7h2xKzZ2&#10;ARI4JX+jgWR0j5e4CSA4LBOn5U6RBC2D82jpuF/Dl4ogA37jrRRotVOTgUaC8jV5gxJUEoi1/5ex&#10;1B1511/ILYnTSURVTiFRHkRBI5uZ9RIC9oi0bju1FxMnNRAjBGpieGWSui3BTC1h6ZDBIHOSYipS&#10;s0RZ7llmm4e5tQAC2IrxBkJRKzBJ2ymnaFDVFWR5ZaJqJxWDFi6yiCDEbi6x7JaSKi1kbjTBCzMj&#10;k3YW7jch23LIgTPyZyfhOkJZf09BAiQm0njS6R6aGBNBxxyDEhBEoT/TMimozi4hxhDXSZGTZ4WA&#10;BzkELyJyMjnBK2VxRiMoqGa37xJTkIzE3xJYwxRhOGphtB2wIadqPBEC6zk5sVakWSqWrgAm6AAj&#10;8YqJIWT5yROjkCJ1hxCX+n/wA2ChTob17If2kXFxBEZyXjBB4jkJLRHhRjApEGmZKFmapFXJKJ23&#10;Io00fROFWBFIdimiAyjIaxOiox55ry/FiI2EbgyavZAAmB2wR6wgPaxJa5fFMCH4BDP5CFl1jJbH&#10;swCBUzPzkD80rYpBBI1BOnxZMBZKzDkFFRRjV61lmlViDKdgIanqKDx63K6q7a7jv5NTzlrj0U0g&#10;kZPAvZP5KQDgi3lgJwFQChZg8w5w2AbgcAeA7Q91LAGgKwQAkghgcgBoEhrpXpYJYgd3nZZWbShh&#10;HzkEbiJ0hBED/SQm4xOkbnPRIxaTIY3pm6faXRTEDREB52+zSRHy6zFhFjhThT82d3Xl+1lijB6R&#10;2zpyF3BZGRHyJxUzBC2G7VCqmBJR6WwxIVEC/F9SR0biw09STWGhHp/jAERRvisaCDXBaYCUWB20&#10;4g+3wgAWChFk7IFBOhRkhTJxTiJzkBFoSQ/FPinp2UWg/2227SeGOxIXLBNjhXJ7aGYg+05RTh5y&#10;1ihB4kbhxDLTGWXBEj8ZsGZABqulm58QAnShVYCTthK7JAAamQCUAzSREhvpwA+x1G7VaHSEkI2x&#10;BJcSe4ZBQj8ysWV1jztong/aFgATYyDIgw+SHyAyoypWEDaKp0h4YBzyiqTK770q7RFk1rKyFBEj&#10;TgAx6S1ijBMRtCQjV5xWYEVqlB4FL1NzhSQhvjP0oaJUPREDmyyqHxHijEi5rRWaKizBFkbjPy9o&#10;/RJ0EjBD/UtVlVKCeCjFA2dBIREjFlEQ+3WytJ71/Kgq5QBiJyjDPxTpdTMBHy5yox0xyrKhypxn&#10;gxIULzWRyoxRDSsyFFOQ/YegARU7QidLi5cwAB26Zh3oi1ilkJ+RNlNZ+TJxTEgKE75q7BWp+XCB&#10;+i4o+C8jqB3k7m3jXjkL2RAxBDuzBDFpzDth7ArcXyMhxANsY6ALgqzTSjky1mvITUeo7BTjkHrQ&#10;DBNk1jFkbGaBBCH5j0P1labgBG2o6xV1R0blUAIBHysTnMMVnEToqyZ70zwcSMjskcknbRblqq8p&#10;OU0wrQmAggoQtgzHXAbAgQlARgMUohZQ4w0wwAcwfQjg+FLAAAMARQWggQbQWLErE3l3mRHnm7F5&#10;ZJZT/T84iyFKXytmWTpidHTxAhH1DWRrNBXR1DIWjn7ijB5yQjUBOH5BzxMSMihBtDP0ix1CsYqH&#10;GFcx6aGomBJ8DRsEWGR4ARJRK1VA/CeB2yrirmRxEjIRCx50Eixrly/B1BNi1lDR2zAjnInKkBBh&#10;TH61/MXJbIqFNUyTcTe1L1LxNmMWXDrXGmkWvB6R7GbiBrQRJT8brsLH+afsPrzI2K3CFGDBz1Ix&#10;DZJh8MBRHsUk4CDB1KnC6ZcmPiDIL0RhCmtB8LHC6SFDBEv4gKiS6cbDmbWwAEtUhcUjb3XhRoVI&#10;XsOIyhBDBCmsbNNgBnpitppX8g/ysW14UY2FO1fsytE6p0ECDMep20SxC3UFVazm7hNlFbUck9ep&#10;Mj8S9m7R4n6QAi1hxJpRFjk74hHJ+TTBTMVg+nLJhCgBDjMh4hxK6RVREj/TBKZBCh2y1kEr7xQR&#10;tC67bmWNNxytgcCSlJnykR3xEElBI57cR7b7wRBC8S8n7h1DFlGhAsMUW3x8JTkK0iZ4WreRCk9h&#10;CBNki0hzFtZQ/qDR28KBAmJRAkYlLGv8LyrI6Q/4Eaj1j9DRWXx8f0P5kVvGWtUYe9Ug/o5a5Lg1&#10;mqpY4CQr9IqRBEbhEt8kS3LB5znB7MLmXHJ8LxEi2CPxJ2adKXS46DkzkICYS9JzcqCX/yFCAyA2&#10;pmTLnjXDl41+B7a0IseBECuskFc4vBHqEUvVRxU0ob+NeyxeIOKuLeLlqMlXb5N3ca9E0Qzwugpc&#10;ogqcrwAASAXgdAaQVAPstxXAwQrQlwjgoQt4HAVQawgAXQRwMixrFMugAMvLGJMxFoPx+mHXXjPy&#10;5zlV/D8TAtB2RS8toBVTk6OGABJRTIskTsWhsB4juy1rkw/jAi2IbAHRFjV98mPVR0EkHDMBFiA0&#10;JR1znFlSH4fg/7xCHx2xxGFxQkFxvh215jvy2KL13FDETiAysaVSDGsCtqNF/NMwABCxK29RFGV6&#10;GwAtrwA8PBEKAtjnJI0pKN5CmoHsbY2C1uWh3t2L5Q/Tln+OPG7nI6qJiQBWEhKS5zFjnIqCWht9&#10;uw+sETgXGB27swBRRiA4DA+krREh20zxHuqB8C4iA6MQDpFZwZ6jFhK6PjQE4kHuHABbpijNVBBD&#10;V9BmXGAiXh6WZ7KBV7bR+k1kOTe4J7nZyFLIAkP1LymqyxOoi/ClCJDRBi1qJMzuL/GFphFjIT8Y&#10;cBBDJBTshL3t7Q/znDArpJ0AAXLC1jk+FR2y5x1xDhU0i7n9NBCi2D/R12LXXrwgBh51DdYRQiMg&#10;3fROuK2BI8Ui1kJTApdhHu5hJVWX+rvmvy590Q+jFpeBAqXPJDoRIzP7/SZ2hRBBDipXxc51Kaay&#10;6d1Ymg/KzMFrIA/9c5zeFzscEvKt7Pdt5B4t1ckLsFTEkHx6WBgsgN8+82iSJTQxyserfex/djti&#10;1htLMPaJXLiRFksGkcHie48w817cN0yZzHoddVR9EvdjEdyBBm2L5G7nStSPd9KMU6aNKvdXWBVv&#10;BsJmWuLBMkBMUsMUESR+IvGRvPufwfxL068XcK81nw8A4Q0AbQdggg8Q95ewHgLQPwiQgAcgCwBe&#10;RBVw/g9wigeAcAxA2Gp03wDQggjwkwMAHwEuU8uZYcu5Yz+q70Ox3umZe8w4c8xSDBFhAHhAnVBH&#10;9BgFCAdCgvDIQAgBEIjEonBn83Yu9YzEQNHAbHgtIH3InLJIqCpOHJSA5XEwA75fBHVFQZNIYF3H&#10;OIy9X7PIiBJ/QADQgpRAPRnDSJE+4jDo8DQnUHlUnpVIjKwGC6y862/67EX1YJ4/a6/59P5oDBBa&#10;qvLYi57fAnhERDdARdrbeLzerxZKo9HRgH5godYrA+rJHANCgcFcbiYdecE/HtlK288NSrFLaznA&#10;XdgRQaFkso9nZpnxqIrZIdibFZLJEQLsodSslZKEAYjuNxDtVXdxV7Jmohr9/uwDDuLyrLE4dsue&#10;BQT0tQ+OGAKdUAnn51gHR1KVEZOCqBhpbvIRV6vQOkCcNcYj7Az8qvSrjUnlFdxRgP4gh/n7WRSj&#10;ggNkmcTZFViOmCj3gxZgEBGEH7YtbEQPGFjfhh1lXB6HH+BBkF7RFSkvO9pjsgw91MQhuGwRBV0O&#10;PmMW4VZK0VRFyoOBiOlxaRunHZJ5nHexaggZ+IZHkiSZKkuTJNk6T5QlGUpTk5ZIKlc6X5UJz2rQ&#10;hjQVUQFIzROJkxjE+WxbJQItAAEpuUo7ZxRVV3AjVBlic9dAhexeXUO6f2kYZkm+P+IAAbhQIGQy&#10;Rl7RWV5xO14EQZx8gZSQ5VkVcH6bXE5qel0AmJjdxYwjGoGJnRomCUpy3FiFVwbrGEARqluUQlc6&#10;65RFYo2RBj0IV9YJARBx62ABV3PqM/2SbZXkQUBrrOlREEOVehK9kdV2JbhmU8biHkOdROnKohPw&#10;PudTmfUBSpXii3T9km1UrWJ6UrQ5aEVX6rHGAF+0RthhE8eWxFCspFbNoV6ErmNbUOwFY7SXlwk8&#10;WRz3qT+3EimyL0IghPLYkEAZsiGLMRRNQEVyBE51AN1sjlGQ1qeK080zXNrTy/N86zvPM9z7P9A0&#10;FbSyJshScLMyUtHcjSiDsJQQ0KTj+Pw9SMHocjENg50+AYDRkHQfBKDgKZPN0zC6H0iCWPQ+j+RE&#10;GQoDojSEHYDAGQ/USa3oZ98REd9/IjgdR4OR1kYaJn3iqoUcSAFmcvlVFvOdFb3TSlaGXmJDi5uc&#10;0rZyHAeRFODjmdDpEv5E1igM4GGc+OgYpBOmGwxz24m4ElO6uZ+K5RCGcSkHJXaRuGJU6fzuUq+3&#10;MW1QKVl9eU65s4kRmHz+EABZIk5Jhpav1Rga+BaLJXhpF+X5YrR8vxUeZyqL2sBEOHaZpGk+lrEc&#10;eKPbUQjwFAmd0ZhmNsLKEcph0Bn0E9IgypQ5xyWo4LwsVYpiCOE2MW+N7BXTSOrYGABL6Xy+lUMM&#10;YZFDISHG4TOvQla5wHk2MSZI+pcSBOKKAU5WZcUTEOdAnwiZ1CkDhWwaEAKtTxF+LimwxJNnGpJP&#10;upAv0HDcGfLImeCSrVimJe4QYlqYTcE6NqYJHzIlXP7cWAZ152XrxojTGqNaTTDIWHi7dCiSkznd&#10;PusNNqbn9AAP2psD8ciyK5HWiZ3azyfmfjuU5MJFxuuzKEdkxZ3Y9FABFJQziuyeQxIEUpg8X4FR&#10;ZIglwrsd4oF2TDCsoC/yDOSL8RWRoATEvgA0To95ECnHUMs70ARQFZphkCvokT6WGEtWsndb0BFp&#10;LFJaWg7K4CEJnG5NCVz3TPu0NkZYsTDITFCKAoYwpYE2HPUJA9mjJXlshVAUBL7FiVqeHMWR26YY&#10;elJJFKQBE2ChQrdfHIiJ1HJFxgWXllihH7gGSIc8a9CI7zaWMthNjOZUj+NIUoxJ7HMMEN2sg2SK&#10;KHkTLIiiVyemGEVMsS0z8VywLjmRMecxe1DUOX4sqgJQn2kco+WGBJbZyskKFJQESHo2VAcHRyoN&#10;RKi1GqPUZojRmkNKaY05qFSKOjRF6KkP4kRTNuN0BMDIJQ4B5DqC8EAF0kjtHENgQ4hxDDaHKXIi&#10;QAguhyEIFQIALFjN5b230iDfw7uBERVGNBki/SBjuVd26syHF+na90zksZ9kQU6p6QgAC0PAPYd1&#10;Ej1CiPWLbP6GREHGmWRQZI6xzjZFocaOS1LiZakeKufdzoA4VphO7BwpxQEr0NZNAwAJn09KMIkR&#10;Ub1wilHidBMJoBYiYomg4Q54EW2CkQLEZYvxpCyLYNweIpxnJuPwIkZJE0XSRGGLEygg0FzkrSsq&#10;dM1CVzLXWIPAY8R4lZzlUudRETGqVRCgGAFXknyJXHgxSy3dpQCyxVmxIrs0BuF+PCScmyHpxSiM&#10;EdRM8TiwEtiwP4h1JiOkeP2tAniJKUsJAEVeKc+FzyxwCREvyV0AkiJaykgyg7/o0AGc9SpaCHFA&#10;Mklcvx1JgzbJ+c9SQAH0m3uhbteoA1mSdAAew9iZ2Jj9tHTgvKiSspElRX/LuXsvltMNO1M57JY5&#10;cLaWKN6JDqGGcqAwz9qwASxhWS0mMgYOHPMSoQz4Hc+ztUgREzmWyfvSjfBMAxzzsmJeOiha5Biy&#10;R3Oeew/ZlsNY3M+rMzjsSMqgS+TEsh8T5Q+fTJvR6/DEgk1SfvHyCo3nUTZgGcpuLrlCOwVB0dsD&#10;9nsdu8dE1MSJvuAGRGF+MaLsMKBmdw1N14IufeALJFujgld1pfsAcuX007N2+sBrwCyWpHIaQoEf&#10;UUOShIRAtEfb7GoIcrEDZaIHFdnaibbDK6VznWkc8tBZD76wpXUOMEYDJXCG9RQ6SHjEqgPYdvTh&#10;XdS1ZSUM3iIuOJnPFLxYvOvTTY3eAfdySoDcT3jDgMiJ+8jEOP3o3G29QAoez6B03BlofXv4evLJ&#10;pgqhm43aTbMHPElb/570DoPQqj1KaO0kibS2mtPZqP4eY8R5D8H9gMBACgGAJAOAVJI/B7juESH4&#10;PQyhszuR8A4CIFgrBgDSD8GYJwF9XK+Pge41BmDBFGKMU44h2DzmQBUEwNxKCIDyAkAldq7iab4G&#10;dvzgHBdDZ9lRS9G1+GfTCZxFCl47u3iVY8gSV9Xld1RqooxftvlkM+kTAJpHpaHMTg1+OGJPD+P2&#10;Z8m0dSpERM+Cb3JSofeRH+UAxbr9vwBK7CkAZSo5QcLIUBDzwLHAA2/SQiAJfp5nZ8UqdqKEzx34&#10;KAmPpQLBK5+G8tljtzOOot2S0sSJC4sIxqP6C/6SeZnPEew+539igAgMAIipQJYoeTlGkbfStbLH&#10;nACQrGLTtfigFShLLGCHWEtHQGyG4JhHZMMFicDe9K/ACPASWF8W6YVIxHUH3cpcPbBUlF2GJHPf&#10;sKrTATGABbtHZUWFtHKJnFKS+FUYzcPMMKgcnFGLlAEHUg5KEOKGJfHL1TeGHX6UEERJnLYGJZnG&#10;SG9EGRPUrgFOgO3FiFKW/eNhchdLTImImJsGfPAgMGSfYIMbKD6c1ONKQEVemFqMMH3bqD4JpAFJ&#10;rLSFAbtP/E4chfTAleVIMOrIhR3ZnHPEOE6GSG4HPFOJfQuGCfgDrhNX/fOY8E/cuHiJXWYEQJfE&#10;VZ3FgS5McYmErbtGLFkcxTzD7b9cibZG4HsR9G4YLfubSPLhDUtXdazamD/MMgFGfMPQoU4c1ZUF&#10;5H7PATtR6LaEcEVcOa/F6hPE/JEHsIkHdEROvJwJxX3EQHiAjjbFATyQ/XmGyR9QXJXPHbEFLHEU&#10;wjocjF7HsfiUvjrFtFXQrIebfE6JnGkIeiGEIKgHiG4GSeejwF5HPC0kECxkGG4CWkJAykLbwD/O&#10;jE6e3F2Iobmf5MKHphpc/W7HZONcDjYPME/U9S2GobfF+TjkNUyABONKVfOhec8kZktkwkxkyJLd&#10;FVMdIVOdLLTD6DsByBoBvDcd6EtBTBrCABfBHAyJMDrDdDQB+CECJDmDuD1W6WTARAXAkAfAZERD&#10;qDjDdDmDtDzU5gGATAcBxB8B+AyAiAWRrN6eHV5AAV7V9kzM/PHKQZCABHZO3FKbfZGKzHPExgDh&#10;qEIE2OvFiQ+JnFXPAMzEUEGPSIoPEEcWSMePoFXGfONImklFdH7J6Q7AAIoOjgkFAJhHiHdi/D9F&#10;AQrH7auGoMIiKGySxO3MMjSGANvHyU/M6UjFbceHFhGADULh1f1e2RjYcF2KzbvF7ZUGkJXUKMdY&#10;zf6G0PJD7ULfKE/bDZOg/PAGfPSfFUGGyWJKejmPdKwKxGLPSTXE8f6FoOvl0JxgPUXf6QXKKAXH&#10;7hyEkckFGfiFAXqAJLTH3bfPpH7Tlkmewn4bIAEGJJhFoK1YJD/RvHdYwD7EVGJGcH3X+D+gFUQL&#10;KVDZnc1FXHZQ+MhTUFCnQjnW7g/KGKlD5ntVuIrFCapAkGJmNIMOgZ0lyo1o2EQIkSBHWSwPgE6h&#10;tEGgWnnEIGfmAG4OgHiFkRvgJTfFdHPGcYaEOOvGJIYDfWSO3R9beWpF+FAcukkFUQCADIeFXl1g&#10;uH7IeWBFUGJbtoAFCPaFviSc0osPeAHIeGcHPbfhRJeGNnaU4HPbtSBFkH7OgImRvjKnQJPMMFoH&#10;WLvRgKtkBbGHHKEg/fkO3JuFXOSRvSuTEMpMhY5HyFiKXqBFGJhZAGopwJJLFFXOvGLOjGSGfmpI&#10;WYaFAJEFOLKPHafFdFoKVE6KXFiiJZKoCJNXofjZDAELBD6F5iVAEKGkUMhRgMsThY0ZOrOjqRge&#10;sFUCRrZcDBNrcB7reYBXBXCZspMYDjOrLkWPnZXF4FXf0HSWhINcrGfjbAjhmnfgOE8PKkZmUF2S&#10;xYdAGo3kulTsAsDsEhdk1dHESdJVPM0k7k9k/lBETlDlFlHJVDZDMC/CaCfd4DoDtD5D7D8JPoGA&#10;HAXAZAgBZBiBoA9AxAjeFRolseIeKV8eMsFM2GGExP1U4TLFQHUKQLvnTAEMIGJR9Hsq3EEERO3c&#10;7F4SBa+jqMMH0XievAAHiHZFxE6f8E/PAIePKFXRvJmKmpNGyHZGSKQKgONE2GWLtIMnLACHspHE&#10;nnVD8SLEzE0cuM4cNEiPHRGLSp5ACOuI6mkIxchTrADGLO3LbZKkNGjGUKQWSr7AIGJGWq/ABQrI&#10;kLvgFKiEQiyErRIEMo0AARvm6D/gHEKn+MCifXwiiADOgSQGAWDGCMsFoJfaMIMmSZUKgK1K1GJK&#10;VFxRvERouHdYkGJcuuYJTExPHFkFOFoQiFgpwFiqnqQUYEra7JuHiRBEVRvJXUQtXAEJhO3YLhZf&#10;4fFcgguczkogFGcFietorACGcFKZTFdgyMsLrEimshVHHHPHiFKR6Gcrzkss0v/ZetdEEfuS5rKG&#10;cGSkQK+EcQcIeKVZpIWHdtbOeFZhpG4JfFooxD3XkE/ozLnn0DlERFOG4WvTFbMLHJ2D+l2ISEKF&#10;iwJYAFCQVEKEOIkKXPKg/RBY3FXhBi5aQZPGLrzTtS4jgAFR3qLX5qPF6FAj6N4ESvvD/qbR3RgR&#10;BHPvgoQi5LFZ5EcrzERJXqZunoWb2bNADXlYbEIH7cuDbxpGGniAbHZGkpUZWMQjwQRFCuHX9MUv&#10;wEIiOD8q+GCFXFObtHWpwJXxOFXoVZJvRADMZipsCJKtOX8g5kvjqGSihOKRgUEZOx8rqAAaSHSX&#10;VX6g5PSCuyjDaylCzyneaZHE8HUXtFbb0AAFAGJGJHiRve9VDmcXjybRggRAFM5hpoqTDErO3pnG&#10;CGfmKwAVGySzIzLzMOEC6CmCSCnC7DPEtBrB+CRA0AhAOM0D7DuCCB4B/DfDuD0EtBKBgByBVA/A&#10;tJRD/DkDbDRC0C1C7DXDdDgDyFbDwdPW6ACAOAPAOANAOAQAeAkApBO0GAoAgAZuIlrV4eJV6eLV&#10;+zNt2D/KQGWkemhFEGGSBZGizHPH7rzmeh8E8xnZ9fwEQJnPSfuLFFAGfPHvbO3GGF+yUErJhKVG&#10;GOjFiGcy0IWiIZPQXg5MXAEKVGLGWt5ECHWS7IQPArDpeD0STSUv+OFFdF+PHyfi6b+LSHsFOKQe&#10;9Y306XyAKm2FtFKIoI8GUs/H7FOHiExXuefEctcIWnhwTALrHEtGJJfQrZUEVeQho1uAGIol2EOG&#10;LKVGkKXXMEIHsIeE6HUT1P5GU0yc3x5MOihgFHW0fjbGSSrFVjZEnSx0mJNr1DmE6gTFERnEQ1kI&#10;MIkb8mZFGEOy5xyGbFZcHEcJ+J/OKt8HPaDAEKXIkMIQzMYZKYayIULXcbPE8WSMhUipArFYSD/O&#10;1oixHY3W5xPLzvkL8Og2m0S3aVRKQwRxHXYEnT6ErOjs/tw25FrErKQ0bEiWwi9EISuuxGNY/FUm&#10;HErHiJEEOPSGkvbKga6yeGVFbcmEIHiiAD3v1ciLFO3H7SDIxt8oBFd3Fg5fikoH7ONG4TtFKgFq&#10;OzKyWnCpDF2rtAJRvPDFCxVcAwKAGKz1wDxs4wmi7UzFZSxIobzr43s3LG7pmH+wIEZwWGNJnJXG&#10;4GLJEFK1sFbyZiqM50eFGvOtfPL3FuS5BEKERwu3NMuL8iqMsvjPoM2h3D/QLkZScsgSggSFCc1n&#10;2AHoojLRjFOIeOSYFGJOyFgFKpUCv51BM53Bb55JnH3Fxx9D8QcEbYeANO3H3hhX6WkEIIeGkxOI&#10;hxUguw40n5NIhFoFOrpD9GLYr0L3bNR4c6b6e6fJOVmDQDZDjDrEtAuA3A/AXAOr/LTD9D4DJDFD&#10;IDyseEtAgApAyAlAcAT6uD6D3DeDbDaDgObDZDcDfx8cPf5AGAjAkAiAeAgAkAmAkJ7AGbCVIsvl&#10;ulwsz6gJSGkPHmYPqEctWxXv3GyJfHZj148FCbtq1mLD+OSoUguULGLF+2ja1EeGJRvuSGLP9E/H&#10;dq43UxjE/tPsfr34ux16C1WFAwxAOFKOSo/cPHPOg1itLcaEQcunGYCoqcOHUuuD8TZEIQIxyyGx&#10;4YDyIFAUZAFR9i+IxF+wkxgABydAJFOFXFxIkg5Y98GY31pEeJnkUFNEeGLLKkURuIWyvF5GJW/U&#10;Sf4Y36OD91yADJfl5EiExR22R1XSvEcOKhpFXJhSxT8GoHdkUIeJh2fJMIopLD6f9PggdAAEVOjG&#10;kHPJh5MD5GYnQ4TUX9NGyH7keOvQrIonrDtJsrDZM5hKEyyEcU0AGtVEZMAXdUAETiziqoZFd8p8&#10;iPdyIKZErXOFE7c+eNBggD5H376ZPnDAIE2GkS0AAUnD649AV6EFS3e8FD8FAH7YnIxHwHSONRv5&#10;9QIHPQeGNIkTt0zHpGJFoSnE/JYIKpgFOfuczKGpB8HbVFoH7qlD4yI9Ofa9XrUywnU5jAF1dHNj&#10;7W685D8VDwiKq/m1+ONREORFvRe8f5lXdFiXNEpHZOrqFX/+Dx6EcEAAUCfkEAEGgj8f8KhcCAQK&#10;h4YiIJibiir7i4EjIZjbfjsIA0gEMikAGdEmeUohD9lcGAELAMwmMrfstlsNkkXfb+ncLms+lsxh&#10;sLnb+n8xmMthc9n8+htGmFEpdMqdUmsxqVAmE/pUKpMKqMKklPANZskGoc7ssZAgItr6t85mIVuY&#10;Sur1u7uvL0vdvfTsv7nwJTwbxwr4w9ef9EfOMsoFx4fyN9dOUvsLtcLmcMgVtBGLxlYqoApE+tct&#10;nOi0cwA+sp0Gx4F1gHDW0Ae21O43O63e83u+3mh3/C4fE4vG4/I5PK5fM5vO5/Q6PKTXUM/Wlp37&#10;KI7fS7ve3UzdvieHkw74mdBgW2AcIomwkQhxj5dX0hYP+8bDOkmsoeTmf9M0zWt6wLgVOWFPFl0Z&#10;Q8CnyX1MWdByEoFAs94WR033yQ1MXrUJCl9TNjmPbQGl9f1REkREGIUQhJjoOuMFES2DISByDF7P&#10;Q5I6S0Do9A2P0tURfU/PaRUIhY94yQZa0NTNCFjS1sHrTF8pKACG0wBGWkNTldz1ehMJYAFEwJS2&#10;TkEeaVlHTCIUGTFsENe1aUGQ2TECbpnz5cFZXrbBLYgSxPnpAJUoceuhwDBCioMQ1fzsPOkGWQqd&#10;UZk2AU0QaigQXMFaMQKSDlqFqKZooFqmetxX9i5M5kBurmwgh/zmTEF61loEU/X1OV9l6SKQPOhU&#10;wgx605Z2tQXkiCF9kOblaQaYABetM1gP9a5krePQOO+23iO18kvatrELTmVktetXFKbpplnV+c0u&#10;V2gprpyrgbft373vi+b6cJCKyf1M2uTWYkNUS9k+Z29JejA619Qh62ybBfYoSCpgWfLC2nRd61rB&#10;3HULOPIHmhBbQMyW2YUTN9Dqo5RIdQJRFEQ2YprWa7z/lRoKTZxbWRB9sMKjB5rgzW5E7TG5bxAH&#10;Q57nTMgCTGZI/A1gTn0gAFryUDIUUR/ULeu2X3A84NjkhZWyxK7mypy2zveaQbuuZtloP5UlSeuZ&#10;Ik1LbIuS3YU5Xk7t9fex394BKqBTXXm3QbVtMUxV7wcPNLoVTAWJ5Wd7P4hyMbRnNMqbBsk/Q1sE&#10;5sFR+UaVGWw4emGqAGDK3rd8tUeQ8EITnUkNy6hEK7hF0tWtsGdX2adGTBmEKTGo8CQKbfN726Wi&#10;5A/26TFJNZSRsLZ6K+/e99PuO+D4/k+X5vn+j6fqc51CadYZ3Ydp3Pr/Ru5FPaoTleZCEx8Jj37t&#10;xAGBSAaOCZkkA9AhPxPi+v5S8TNOBAmwkzcA8+CAAiEELNgscCcHCENUW6Qskj1EGFERwk8ppAjZ&#10;K3SQ24gxnYOATNgTNsY4FmE1QYtkhcIGdACLE+ErhRIMORUQANOJBHmJvMegxKTciFHmPM6Zdo/m&#10;aPUJs04/a1GYLuUMAMlsJyamwLXFF6pBnOgEcs0k2R5kkLULK1AiZsiEP3i/FyNAAEyJkPXE8w8G&#10;THrZPWl52xmnlPIIzF8m5JCQNhVuetBC3T5EtU5IxxZw2VOAIWXUCSt38nmRohJVBuSFsqZU89xQ&#10;AyZnraket+8fQCmdV+0UorjHjs1YKTBrKnDOtsQQfKCpsDHkLUA653clCZErja0l8RuSYtSBHM6O&#10;z9ZozSfATkbk1mREwiImYlbc0FAElAlcgTFSiOAYaQSMyDHjD+LWxUmajlpk8IUw81jUnbI4mYj9&#10;bCPZVpFcBDsf720ewsMOtR/qlSBN1kIAFS4/YzSZeo/dJEsSfxEjG9ZZxTD1kkTIpw+UNG7G2hET&#10;AkinFfKQeYtlR0X4fAAi+VR6hJGANOSEW9x1BgCQDAopohZlB0peJi2FbrMSBNZJbA6bjkXRuZKY&#10;gM2zvx9lUPXMg3EVTfs0TEWojJnUyFEp61ai60aQkghgbAatZhbVoB5WpTjAaKkXaGpQAkkFmgBQ&#10;otlHELQAGyoKTBTUMEcMgHG/dKchQCKDIapIf6BECnyeZTIAVhKwgDIWQilxU1BmJls0qpJvy1kk&#10;Y6B1rhKGpNZnBNO05uJlWotXay1trrX2wOW+1978Q7nbERbF+iSKepIdO28f1iS10wJAflsJVKe0&#10;qIJXGVRtnbLfoVTGpFijbNhRIQ1wCsicnrpy10hT3QAUSIulZoZa4xPAJ8SQ2RDX7pVbhGVRBmXE&#10;GyP2ettDdIeIUakX1HFvXIoUQYWsoksb7VPOCQ0zq6ME4KqGzJTR67nGNIMSRbNR3XNZbDNBpJLU&#10;dDkrmzYspDYEAeLW/mVjkX/AFZo2FTVLD5JeQQXFcIBycEXX/McnaHmb2FJJgxTTYTZI4Vky021O&#10;ZMnFX6f9LxDUyJeJajVqRvSiWBfu0cnZM3mPBIzlkAjYD7kkG9mCvLBItFlYQq4ki3YCkrryTG9T&#10;ziV2Jis0+wsxh+lEeewZm1VTdtZBLn7DNudA6CKYURDCOGw3mH3OqypBa6NOAFQEB0JtGO8QYTOG&#10;ynC1sLIQpYfudceE7rytlFSZCYq/Rc/diYBm/EXPMmchLkWaW/pAAN6mDIuReIJFqKaYdH5vH7ZZ&#10;15iabxCH+Q1Bi9DZTWG5ABpsPSQQycQmSGBC2FrLLfHSbMTSlExkyf3D0XLIkNl65s0R61h7bS9k&#10;OybviCPXJAxknV7irJrYCmJFRC22I4aGWVq2eyx5VllVSjDwy2pkNkbKRJIH7oYosbyRABi15QIM&#10;JHipDQbcYRVSzWS7KAGPs08wzuIjYEVHFPAfzUjOn9ximMiZC37q/StfNNdv6gH3VvYHk6g07PRw&#10;Zc+Mjj+aQ/ekcZ7Rj2Kn9SQbBiq2dB2stV07qPUup9U6qci2Z1yDHZts/PqxP0vGyXWcZLzKq8zs&#10;VPc08jbNgk/NkCLt5nSf0ebHXnSJaz+6ucRU09hBC1mytBjQfcNMmkGak1JbvJ2lw82K6d6lcCBQ&#10;W0vTWzgAIiFSVu2FHCv5BrVIy2FMiSH7v3hs6E1mASd7FgCZ0tdydYdAIbm7nu8z17ZACrdTlPVl&#10;FvIapooleSSIkTIbpHDC0ENDXPFItdOSZsLef7A1kXLSMlyvq0w/AYoEX+ceo21iapxJNiayGx6z&#10;O05Ng7ZwGW5JJaOKeZWX2B9nrbCvTQBVEcP5KJf8h92SL8cnDpAY81JDAghOV5NsYy9PF0AWsCCA&#10;sbB2VHwQpuQ65L9MCBAzl0AtIStrhe8AMTk88WU0NwEb0hQCaCR/R16Cc+sqoSYQggxWwQIrsW8y&#10;pe1wIiIAVgpjoAEtYRMTFXk1IrdT1h4tkghsU6wQRCESAz0gwS07ZbwhZN41Ink6kABQw5dx0WNS&#10;xsV/0ft34axXlGM1Zzxb9NsP0VImQ1kgcYUZts8AZgcW2B04gZ0xUS0/lvt5R/1mYBs1Ql46djlw&#10;FTZRhUo9FvxLNwI1l9QPt9o9EwF2Ifspopoo5ytecTVV9s6FJ99rkPyJQVVFwZ0gxHgRM8kP8i4g&#10;hrsb1996cP4yoNmKsrc1kxVoATEtkX2DNAEjVJki47Yw4bYbASQeskiBFlsl4/d2E6sY9rZLRvgQ&#10;o2xnEQYmQbCBFzwQhDYlBMkVwakfuHw04bA0OK4qZd+Cg+d1COCOOOSOWOY+t1g/B1o/JbiOAQhy&#10;Ues1kgwZ1nkVQr8wth4Wsio1kTEkhmAN48yFIbI1JaBwE/k4BqomQtk2yDAPo0MbBusQ0ipTsQow&#10;sqsStZ4SBEYPxMKQ8Y+BhsCEYVwftv9s4Z0hQTEyoVJihpxUQyUmQjh6QY9TlGshY/tEeJJm19BR&#10;hTd/kApcITAws2x94mtEQbKT5tYW8TEhQfkjiA4PhKYZ15wbJqSDuIAVMgg1Q0JicRlVJFpjkuOJ&#10;JnJ8hdMAN2JyclZ5ZFJ6kVOFKWNJQcESRzyTcPxlstmPVuYbYZ0jh2tcoQIpwhQT+YEaJiUkUS0i&#10;oTEhg0MbI1ls1/6JhvE41Qoxwx07ZXkTNuATCPQTATk8yUBQs4hN4etz9S+Vdh8bkbAjUreXiOea&#10;0vkX1hwfKUsgUiSL4hYOGbiIdeNDxsNvV9sAMlYmQioo42V4Uj8QiKQTt3tj0oofkUQ2yPiBY3cR&#10;OJg3MmJfEP1w4bgSQ2EjcXtjY64WshQxUeso5UKAgnwbZxIj8r9sUsR/yb5BeSKDg1J5wetJmX2X&#10;UQYbItmU94p0AoN0YAUkiWxwMzV42aYYmIMUwZ0fl/sPtN5utgxzxKhkRAMggl5GNjkmpr0AKUQA&#10;GddFKgsoM3NVkARSIUclZGwu6OJUyMUAU4ATkbAeYmQgyW6BsSRU8WU2GAsCCVkYFF8bCSQTA61Z&#10;pOAi4hSG0AgpqUNLQmQnIP55xG8AlgKJKMRYYTAgiKYTBaqfwj1P8cFfQbYbIvRxOa4+Oi2memqm&#10;umym0bqOlbVbeOM7Y1RAFscQ8reZszUS0f0yo8wbB8GVYzUrEf9MGAWIEbArcioghYGS0AItlDCU&#10;kPpU9HUQIoMtkfkQ0l5yUeZMQocYlMIWUSRJly8kVY2fAAFGERkSR8ZEOXoW0TFHNo1/5dFnZLQZ&#10;0lY7op+TYYd4x5SBMAWjUQ9woAaG8P0jgr0haB5ZdYV/Efcio7Yo5K0vQS1YGQ1OB2IS1DB3ET6q&#10;dVA5oP0f2Mx/4fup6aSsxZuDg5OHaaZFyZ83M60T+JozSWShyiAQIWuvFs5BYb1mMP5iaDisRiBU&#10;uvITuwCdMAk8WA+WU1kz0X02w7ZyxZlvOIuV0bYfsbBmqBKBNTQPqhM54mth6htvMcVnsbBn4CV8&#10;Km6ysd8/eg8TErcxUo4o6dVu0PyNhQqkMAGvZzMAEX0mIbJupLRTkg6UoTB28CIesrIr9h5GayMz&#10;BZESSoYPqLRs6SCjsfdaAo5KQ4gQ15gfcf17qQ6q6WYRlN5K8pA88gy0EXdLGSsRkbJQweuI4oor&#10;JF+lWhB5Q1akpfaJqNeTwTBTk1IeY2y1MtCFUAAiokiHWWUoMtSsBsVSyLMYyvYYkwGiVCgAKgp5&#10;ScIRETOxGJJYmiFgmGJMulx5RnIt0eZQ9tpEU042cW8lYmJVMQ2j0Q1hw8wSQhRmgeKgW7Mu5fwh&#10;YjOnglpz8wGbuDhOAtBwUAhTkrKcU5JRg0MpwbIyqr50SiYhSj1aaywdGmm92+C+G+J1SnCOt1yO&#10;2Cg38Xk7avZksRNDAgwf01QlaakhKtwUxyW0JwItRfW0aqkY8pp3h9aZoW0vQt2isP6bImtxsTAb&#10;Cj12KbgOG4UQpeVloQY1kfKBFqoQ0iSIYSupwYcTk6QY81ktk/lLHBUAQQu1V5UbYlyJJEwAO1IQ&#10;pf0Upo8/wTA1JTmvkQS4zAgTmvobuToAeGp6AhZrs9kSBLBeJmS5l9+9w4k5FMKvZnnCMAWsZapH&#10;Z89jORqb8UR4Q68SRTmYMzaEwZRQw453u+4Akr8VQhQTmDNu8AaawVSsZgwlGR9JQamudXoay3gS&#10;1ghDxcUfcypptrrE10EAFXt6irNpEX2lpXSnpOafoACkJYVDZ5wc5GZnddJJliKCa+PKEbseYhi1&#10;gA95sSuLp3x667R5BEoQ8/dyeRDIzJSGougTFDBTlYEURJlDCHQXy/5ERFhFp2Kdwfco4fLDgzVi&#10;i3iNx9NjelHNCv5rNFJZHJaz57tQhEBLQgwiqYUPYT8mQWs89z8bBJkSQ7YkhDZ994lrFYVycWUV&#10;Q6eGotkfA9QX0wuzSIRRQohIcQLDN0CjIY+XIRnAiV4P6jps4T9AoABRM0nMODQT4poxU1kX1qgk&#10;V5K2OAaGs3Nrtgab+gUVuzaxpJkwFzYA+hmWJXTR8AKKFF+wgmS0WpMQRA9x9lZuUAAUQNfTsr+j&#10;0seGqEUPysuuQmy12S4AxaA4BV6yQbnFalATFEsY/HyVt0CIEbICfVjFDKIci9/VvV7V/WA+W+UA&#10;B1unKa0UQ/fMi5RvMtQmIhEhLQwrkW8hi3hBYio2xexhEzaGoZ1aBvoXsS1XkS1qUVBLRiKEoQao&#10;wyDCKvhQd/8AUtkt1ls2FJdQpaAhQfJyWt7ClJk1nLvTdp5YUQhh4bpHavQbYmRlS6cP8gxyw1bR&#10;mmHauSVvQzWCFXSqoARfa6U9C06wQVO3jJls5oB7TIdffVUT56UAesDCUj0fskchYl4l5sFt0XVD&#10;BOAX1svaTPtegSAWspogxT0892cBY7aY4bIjWtkT4USzMX8S0hR3naEAFJkmTG0T4l5h56sRnGAm&#10;Sj0hgtCkwtsYnCwWONGfMesiRhxL5+DEQQrGBTfUE89VNnKjfbTE+LsY8bIwtKYCrhxSzWHh8bgg&#10;gi5EFu4mtZoQgbLEDiUzUmQ6dDAS0i6Fm9LO4AFqDcYespwjg/dyzQwwGo4mImRTk1ReGt89CE8j&#10;+eUX+/SBM1l6HRjTiKcRm6wAFBRmsYi1aeqyAAFyoSmrMWsCnmAWsr8ggr9+LheDZE6wuwNnOzvI&#10;jbNjmIwTCNM0kxUsfXEQY4A1SsYWMcGYwyXOoW9EQtmJHkXC9vJwJ9/LMzCQGSMmscE6dRoSAZ0p&#10;oTmpKFIWs2E1k4C/rQuBQP/cFakVyWSB+6gcpPMAcn+7GcoRnd9/of92yfsaxyU/laDlN99F86e3&#10;tOIqYSS3arO3+unFu8gWVAYSAmQrwXdv5Rg1m0jeniAcLV3s/tLtPtQcPWPWV12msQsl7XgkXJM2&#10;YaxaAmRVgT4f3CcRdXEpxtQQoyo7aHvjQiRpojCWHodAEhQg+4FTlANvFyUr+GoSQQ01JzFjgQIi&#10;otlT07aEcAYvQZ3iISbioPzClTkTF4g4hDDpUjDUPsDVCsNtAY+0yBbDFHZozULUah6izjS4jnzq&#10;U1flotBVNYsAtSxuhF2IQl6xrgohTLFdLcSJmejE4TAhRyMY+v7aMYx5q2nTjLe4BXUgVTkZ0QhD&#10;RyybYPfUPbgporcwuwCbMhWso4h7cXPFAQs/kr8eu0gjjUsP7A6At2IURyUkiRIRFI8YwTGRMoqn&#10;QYHLLTYP6do7zdoACihuvnsT4gwhTlWeGqsSD4PFG9hw+NqMZSMSApwo42zIAW0Cj5jVrtXtSoQO&#10;Zz8oPsXHPatZTisYkbBIslqbEYwgL4kAYQtXk7zOuaYlZzy8dLSp4gzkIYHSnoegH4rEwP4esiqD&#10;LXplt4F5zFrK4AW0i9UfTjGfMS3pT8BfYVI1kCT9dOC1MN39tGPUHdPavNO6YUeKjDx665g68bLN&#10;0RGrgTtw0ReR1QrSyKhwH+kQ8TPKgP2v4VIQ0ycQAFgt4QR9QZ+QgAwp/wyFAECxB/RKEPyGP8AR&#10;iMxqNxkBR6MxaOSCGSKMASTgOUvmVyUASeXgSMxJ/RSZy2Ww6QzedzySy8E0CLSt8zOHSkBhikwR&#10;4PumxSMw6HP2pviquarhKswIFxyPAKHRmjxmaxKOVGz1N+z2SxC2gUD3Ch1CFAi6vG7zOYSeKWm0&#10;y2vBPAh7B2vC4bD4jE4rFxqdYzH5DI5LJ5TK5bL5jM5rN5zO5xNaAz6KMnfSojT57U5SKVdzUvHR&#10;m2y8G7St3UES+vOTd3d4wZ9Abg1sO8SxRiLOfkujl46HbfHRSvRSHW2vRkGdgN9qvRZ0951+Cnxj&#10;ggaHXAD16qviHA/2hn3zKJa16fSLVv3hm2+B1u7+79aXVR5+D3gQ74GTZJknepfmKQ5L3GABTT7b&#10;FEFAAlR3nRSEjyhyCAAgEAm/TNzULSRh1nVFXlpV5R1pUVClZBIHIzdZJYSUt/TuhKElhSlFo/iZ&#10;Lkni5EmwRht1bgQ90ZfgCpOhI9pRb2PEYUaPkMgxGlpRaEEvBGX0vcs6EZBeZVeO2aD1mqVEabJJ&#10;wOnAFJymg7ZRPZ4gAedckbYEE5yBSNQAmo9W7ORMwVoif0WOyjJ0RZ7QPUkGFehw8jlpdGXnV6Sk&#10;OhZxAddJCDdqOdoUAWRD+Rl5JlBc86ujlXUeeRR1DluQXkpB9D0kpHaycFM2/oGQEXg1ClHW1zl1&#10;Bay3eOlvYebcI7SbdqrVta17YZxMzityBjvfE/osSlbUzV6VgDUObFHdoG1Lq485cSl2AMpBFI5R&#10;aXwRb1Q2ORaHlgRiEIoUdR4xjFyTnpWIkSihbkQWl6kWdREISv9Z49ANt23kqSkWeQIcgeShaDRS&#10;/kSwRKcVWWVVnecGsvBDMUtnQ6s1TNaclkFPE5zpJcAADP1eTNR0ziNDVnW1R7LBZGZiX1U0jj+s&#10;QCS3Q7jRCfbNllHEWV5tANjMHJiu+bNdr55UKRTObERqKIetm54oVJU54tmvQCsNHJwA5+I5u9cw&#10;BqiIG3pC73qhJFLeVugeAV7jkeRbT1qZ5t971/CEWW2kKXOWw882zP5GABWwl6WEN26i2ei6nrOt&#10;67r+w7HsuzZ9oWjRhpR3aciO0ZnEkKRyEp0t7gJOApM+IQhHFb195zh89v0Zben/G1Gg7cOKe5CA&#10;SEtm1TAZX2y4gDxMBdhtRGHq884cdQxXkvXlJ8Y8a7M/RmEmtqVGLzy8GkOZqOpbzKh/MoAGW1JS&#10;tkfuhZ6Tdz7dyONKWW18jK70cvaJeedr6gzelmIUedm5U2jNsg6Q9h8IWVkaaEwwhTxgPwufQloq&#10;aEj9qVck78AJ3EgqBaLCgxx5IXAfKOoUihLzyHqcAXoAj7yTm/SUW1VEIB+ooWEQwo7IAQnnN+jk&#10;paSkPEvLa19padkcvdWG0cAMEQLN7IcOONqdi2ggjiS8sZCDWqDIypJr8bRxsRIYW1PBbVWLzIyU&#10;thBv3PPASOXU/BXhvyOgSuaDxcCKPRI2Q5P7/2auAXIRJrZx4GGFRQ9485W0YqDNa3kjBbYrwTd7&#10;K6V8sCRFpHBLRkhCIfHBKOz827xk6SVAAUdtZ5i4KQT+UeRw34iEnRis06JHoowOZYAGRAAX5pOU&#10;gWlOjOHlEYfGS9SCNyCJ4XPDxVJGyvG3f6pB7C94/EQNuhY3qyQEHnUYOyBLokHsoK22FxhGCKPr&#10;PVL8hyHnVmSc/KKM7n5qTRABQZoCJR/lHVCRWBjA2UlNhIRwl6MSvH7gTJsiCKm6S3otImiE1ZPw&#10;jPGr+FEnqHJAZ2sYlMcyMTlLShJx731rxUakgkAiMSluAIdL+b57X+kvcSgZXRQ4uwoo1T8tLc3J&#10;gAh3U9n1EXAGOLa2FOh6iZx/bVRWldVSPHnPJU4f1UiFRwjjIOWNcDC0PrjXSutdq714ryZg0Amj&#10;RBnNIaY1FejClpSUUdCxQ06KVe8pBRAFSLK6UGhKPo/0UFDIoW1P6kmfrvWaroiy8zbz2bfT9zMJ&#10;h+ogaWvkjJaWEI5kgR5BxKGUPGT+ecnig4ARHIwjFvZQzWoSSyz+YNJayGFfG19XSqHGkeZiBAo6&#10;lYLknQsvMr0Yz+mOWORCTBCpfEGpBJYs8qW20RK8fhpaGim2FQIrpd8IiHU6hJcQfiWUPGAMCvko&#10;c9rKFHNueQ8jxi23tVcmxxZHi02XIRFGikwwDxXhgRZO09lvJZgLGFZZFFKt/ptDyAtjiXmtTImW&#10;1ZJUlGtN+S9vaOYRFHWHf44KMSZwAN+f8qcN0LP9LayNNS54cj/K8wsf12SU2OgAh5CFa5pygMVR&#10;PA7UCMIWPwu+e1LyHIxU+6eweWstmPW8mJHdGZuuPNyR4tq81nkTuK2sjJLz8WOIcb3EJGGvlDs+&#10;Qwl+SXP0jilVmn6KC+ZPAAxaHBHiXkWeMTO5WgWMUESLDqsxcLHNfc4+3H5HiyQEJSbddiFo9p0t&#10;Im0iBWzfkOXZK0kSdI9xeL3cWrWS7yUpphcZ8DBMkoYLiStVC/dXkti/aeMuszDY+XOrQlbokUNR&#10;oez9c7SSUnqK83s26wMaD6SU2uh5Xjz1JrEb+r7JyUlbhFTLJWwTM0XgMxQpq8QBtLaW1whh6kc5&#10;GqvrBqMC7KkKqtkLXhJcfPeRboF8uQSWoWT+8ZQuCCV4NBNwymuXK41z4fxLifFOK8WMrXyv1gHd&#10;WC4uRk/a76OFZKXnbSwAmDFZyyADhI+VdMcQJt7fY/zyKSUgeQoeOx6oAIgqxQa75f3MK/vnQpJ1&#10;8tLUCt5hC/EgvlK2W09R5G9qQfsRsme8mapZK2hI3+14zw3ajCRCxGX9VlAEbeICdil2LjPv5IC5&#10;29p9IoftO2qwCHkXzMYlJS0xcx6DuItZDl5t75YUPpbbHvEveMryaUUaC9uIUbM2lYqxzCIVc6x0&#10;RiqqVN7schRW3jEOUGrp5BTUPOaPavlebPyKLNo/wGmYA8LgWPIfuW19NAlePIQ5CRtzBge5URwp&#10;azZoEKRWR+8OhKdnkJnpi4PuCPLseNADtY/3jXOVhP+sWoLZPczDvWlRlkuknTYec86lftowKzY4&#10;rfHv28UIo9iyX3oHzSNvc6phK0XgB9IPuG553eCchL3OT0hdX523z5FJy5RHjREKEkQATXyFhaRv&#10;UCGNlMU0k/msjojoj40KjRSbgBCFiumDSSmwBDjeyrBWznG805hInIgEigxFiFnvoGCzRrX+mezd&#10;2e3EVKHnQAX7H2Q/ElychtytRU10RK2wG420RdRM2aBNE3BiWLWjzjjkhf3x4GWr2yE0lhxQDS09&#10;hQxLz/RWxaS71wHpUPEJESxME2w/B+z2jxgJ4cS3nhkoVJ1W1p36BUWoDgEunkCQxUz5TS3wBGGJ&#10;hV4exO1DV8DkEZm5VWG5FUBGiEDdU0ipjexXjZIZ3Mh5C7GJH7jsYO4nooYooo4pDvXGTtwADuTu&#10;4oX8SalYBEB03sCfS+YGBLRFh6khRyRHF/xwTxh5ydomA+xR4nSlSeDJnMlGxJzxkcQIBbUdA/Ey&#10;CdosRURtyfTxhvSlWbEyxWS+Xkx6hQxvylSbIinQm5EIlD3KhXjxi80ACbBLzYSMWniaIh1KH3Gt&#10;x6BHiShQ19mkAByMSf3DhQw3pA1lFQxCnf4PIWVJyEH+oOVsRCikBM4MCWDT142QwA3unQwAh5B5&#10;xbS3hFBtzYS7ylVuyHxEDhSrj2htyfx5C7ygxS1wnsBt1vScB5FrBUx+0AGa2YgAhWyrBtydidDy&#10;Q/H+hM4mx2ikFchDHrR4RCVESEBRxL1RBB5TkaBKVyxGx5IYxUygxaS65SB7UyDh26nTBZ49G42P&#10;pZ5PFiGuRU4DpCCJBURLyfyf4zopZd0sRvUe0v4XACWCYQRdDGgCHo0KxUUzjjo5BGTXzlxyU5UU&#10;Y2hMWHA/i55FxDlzifRbSdhrXhRLE54iw/5alKDgGoJWhApf260CY92gA/W/2mhdRWyzUA1CBZxt&#10;3AFVCn1bwACujnHdG9Cph54FFVGrojVKJfUIhWy7HKi7zYyroOx5IzB5zwyBnzprJCnyUN2Rz4ZM&#10;XyYHXjm+J3I/XgxU5hGmQAy+RR02hUz9B2haXICrpRhwY0oUDgDUxvSdHYyUQOp+kQGXhyz2hPID&#10;ILBR1jilSdhjm2UkxCJWJooWz4X+hbZGWsRGY35nWsp9DrW9xOJZm9EBVsAApdgAEhxDBMyFiMSk&#10;peDqYoKKKK6LKLaLhh4p1fzuFgTvInidihVaV/RdVjikItRhyYjCB1x2GQBBjkZFSQSFjxi7zaxb&#10;XinMBVZFzxmknkhCCdHrlVBXi80gh2BvZsX3m6zX5q3XIUIx3X0qhEF85O2sBRykItxVaQgDBMyj&#10;iQS+TXyzUv5cR53oBCntl4BIhbVzh+KIBFhrYxWCkPIGlJqEhG2yjF1P6WR2BL4BoT5RGjlZJcRt&#10;0pBAmLwBjDgBU9h+2hyTo+0KDlhtIRBKylY2RGH/yXzXxv5Aw3qHmSXkQDSfRW2jQ/iOSYqeEZyF&#10;lzk4BTRS3tieDHzIIPxhhQw2ay3lXyaeiThLxvXA4lBGx5yFpXYgHxRUxRy80QBR4KjNkKEU2l58&#10;xa6CABxLydlL0SBJ1aCBIN0z6lkJD5ZUhCi80jIV6L6+hnhM6sV7hEhXiFhLxvyElC5ZZVgA0N4w&#10;yXxbVo0KBR51JCIfX+5hYUp33uRwS+Te7AxBiYn8g+40yyBCmQTchCnN6FXYBGxRzxieE5U43sLK&#10;yTjey75vVaqRzoFJ1Da9bCC8zYS2y3Cg6IlZI6iThFJJZkJcLB33ICpGxwTYayBLUtA4E7WwU6Bd&#10;SkCFkAJp2rxXpWxfUA5w0EFNBJxFnXbFzZ1zjez9xThCBS5hyFnWxBh7B7SEkd2UBQFzke4SXyIx&#10;3LiBA3LgAQrggKbhKATCCYodWsRXikDYZTA601HDme53otkZzGBbaRg/SbC4H9C17JW5F44kIBAC&#10;DX3uxTS726ykB6qBhDHRiy3Yq+xqaKrsLs7tLtXF6MXG4q4niuihVlGVhWU/a+Rih6pYhVaxgIUh&#10;BBCdKahDpNhGI7hJykC+ZvCUa8LTQBmvipxUydibLARQDYS8yunfBVTZW/KFk0my5B5hY5Jj4jrR&#10;ACh57p0VRKR5GilVE+gA7QlOm66EBwRbYRw+ZzhwS81ziFh5CdKcyPyFi3oO76QAR5yfydGlaGny&#10;USUUaC5cUNyMVzovABrExHBFA28IrQrIgASFrE2KBJy8y73iz2y84KSlx9hAhL5H1xa50xScknA/&#10;mcRV601KBP7eDMSFiOB/b0ABC+VSD8hOxMx+4Nm9BbbAhJxQ1lIeR5yn1ua4aArYwBCkmMRErUjx&#10;HyDP5oTgHnyTjhqUL5iEFD7oJPEGBcEIi+SrHVLtsdRjCzTCKtBJ0H0KCFowX/hcJBoDxtCrBRxv&#10;R+xFJ/2/ZD7FC4cjI5GDSrKe25HOV6SE39RdYRVVJUV0xQHLCeKAcehMEN8lsghR4zC8xvzCJMGi&#10;6ZwBTVoCDgUJ4LI5BbcVyal3g+rk5PLEH81LABhWx5BvZJTDYsFxZljMUQMdIz8Ig23ZF8jVwBau&#10;UA5cTdzxjYR6nSmxr5n3BDrZn3DxrGicBDnCBUxLxt4wTd0CbTL71jhv0yJDZPLZaCss44SHANc+&#10;CMbzgAEADnLsiqhwZ0BcEe78kZjd2ACTrQRBjU5FlCqG4yBGyqGTVOxk77LD79GMBWS3lacFI5Hv&#10;qyByByXZCfyFj2BFC8wItKcy8dhks/9LNL9MNMTr7uKM3HKNXFyEj2GNRfb2SkrahjyhU9i+CX4z&#10;BGdBCrpq0JEImKScC7CSrepZFEhKVDaZYUxbSkncRCKOCBKpILBhdE7npU8uqloibOVESKHDrL8j&#10;ZoY5HDp3rkkPUDBXsJXDrpQ+yWb+JE1ZMkL6oLCrBLyOZq6fq7ABE5bKX32sFzi7MJRhbjr+sjLF&#10;ox2DVFL1oHRDkQBbSgzfp79FzGRdcGzMRRy788IaL6FbBEDexR9ga5UwBKSkC7BFkvy7xQyU8vnZ&#10;WDRQqFZoR5Fzr3BTZfG4BAkVxR0AMeYFZxG4z5RHLQtyVJx5yMS3nfRJZHMcKlj0xxHDtMt2hN5e&#10;kbUvyIFPb9R9NeBJ4ahGWUR71t5krvBu8Lcgmesj3sE8ykrr2ghEkABS20w+qBzj93xEC5z8KliF&#10;hXterJLJhwauYbJicrnlyiBRyow3Sg88XZcJVU7a8l0KRHhz28BVWSbshDjX1jiFhDjnBSxDmARE&#10;I+n+ZhZyB2puRHE9j2IG2Zd/zaVxa69pgAb+CrCFmEyBtg4jm77OEJQBYsyXymhHqoB4Iu7GSX3o&#10;h9JN7mX3hXlzjSyuk9nZB5KqHhdBSEMwRwUGRtBXl+6bxih54zC3iuja05UNxtxL5fz8QBBbZ1NL&#10;hIk1LoSxRUd/I5R52YH/cahKR55yRKRHF+ijHOwBSkKdxBhR9KQImp92xj+dekelOlelhjNNIqaN&#10;H7RFidE9niSTkHMrmnBQBiCuj6xvxR0QDe0AMDBDMKdhUnTT9hB57Myrrqw/6IOa5hdhxL1zinzT&#10;Ryy+5baWBHhW9sRBigVzt6hIhM+aeUBJcBhwSEnhqZtrQA6RN+75oyRMCgRadzLfEDMnABLmC4O1&#10;rzRwZq0+SbycC7yWWzQAzgEGiaq6srZCdyE0hjt1wHdP0MeUg+yuiEuww+eQI9dD5cYH3/C4GDUQ&#10;B5G2w/CSidHnCQbMQCjSxWyOdxp1de98tfYDkv7VhuIfw/dgss4fBKZ2e8RGKC3bXJqF3ZVLz/XP&#10;SaqsWmBkC5x+GM6RZ1uezBX6iiBv0e97pngAjxiwxXnvt9el+lClRraOUBdU62mfAAfNlP4z7/QB&#10;jYT1RJRvT67msYpGoDoDplxgc+xGRvSYt+moBbbQtbVs/KlKC+SMWcBd8uUAxR3yxEj2k82w4fgB&#10;F0CHZhTouzMY6lqap2Jvhhy+Sn7O/aByxaegh2hR6seuDGE/CM0MCleqNCxG5cycts+xIO99Y5Dx&#10;qFHhbYe4WwSnb3yMzxokhCI0SUTGF2gBVjiusNalXMlRgD9+rdpJgBS0gI9T0bcmg1PxiFgPfyfE&#10;yP/rw/PL9h+3MfJk0LCTt+dZPYYCxKuK/07CCFmQU+O2xO885gOOsShjMDjn2g+deoACrlA/7BOU&#10;2TvGxGSf0QPSxiuk/9/+v+/9xAE1AjPBABBjvCERCoNDIbDofEIjEonFIrE3/GHjGgRHANHnPIHl&#10;IoYBJKIpOA5TFX9LG7LnrMIw/wTNBNNnfOHXOpk/Z6AZ+AqC+6HLH9MpJJZSA5+AaK+afDKYBanQ&#10;QE+qvMqZRaPDqmBQ7YAjYo08XNZqe+Z6/ajPwvbgxcJk7bm7rrbACFLyE73DKG+3FgHpgplRalUw&#10;riMS/MW4cbfsJLKraqZDMW/K5E6ZHgNHARDKvoH1kH9FocB9PSr7Q8tmIllNLnarlsfGNeAM3iXt&#10;ut3arVo9dQKDSstRbvm5LyAJNATaNnq8XReLDqrrYNXujLIZ0gBVeRm7VaO3VdOB69yAZ6KUC/W9&#10;/a7Pe8/jd6r6wXewnfpA599MtrP0MZhTFKTxPUPVVD39RhDFVZsDYOfE82WQx/D/RJVVMWpD4CSl&#10;2D+UwEIgBqIjeiQ+ImdVpUGd1JVqV5TGghmKUGchXgSjZiWgOOOntPeEkRUpVVeQxeQUAqRn1jKS&#10;ZKkuTJNk6T5QlGUkSiY+DcldoFIARTGyYtw2LTJyAPmNm36Q9cJoBhtlFXM7XvOyVYJhWP0pVWQF&#10;BUyRI2BKB0Obs5KAb1PV+gBGGbaBmJBVOdwCZtbgXcttkybtOjrhBxEsciBFripQZGAoFqhm1fl+&#10;hRVWdoI/UyZtRYtVNap9ACpU9iiTVVCiuHLQxaI6ONflVCCwXkWiJDeq2tEYYVP2dTYJoQoA5JVQ&#10;9SmJUpODveFLK1jNSYcSyXHCSlMo8tsAFMchrIKRFyGdmgDrvba0LXZZXmWhsA2begDLXllBrKAG&#10;igFWpflMu67zlwivX1WiEBDw55MIOVdTujFmU/cuVXbcBTABV6IAQvNi7gAK9ZgRiFEyhfHMcVuy&#10;XZkxTJVYA4knCJqUGyPFYGUHJT8RLOpPyNyITsicn9RJyIiBpiZT03TtPlO5dQ1PVNV1bV9Y1nWt&#10;b1zXdekxAiaQQZ0MQgd0KIjX9qRNalmOZgj0Qxywc3TQ0OTI6t5m9oHIfenzo4DRkYVVaGYUq7wO&#10;BvikwPXE0iPLFdCckBOEU+mGkzhP3kVW+lkX54lBmMD81RKlcTdt90M4A6MVcjiMZt9bVuWIEZVN&#10;/t1FbSc0NUqFFay9DVMZ0HvEbvE1+ZbKgBj4AGYfXH+MjxltAuZ/0GuXI6xVWhPXf7HFeZ3jMtP/&#10;PfUQ+NFT8hi3zUF29SQ696M7lQ4L+3wFVh2WqP4ibZtrAoJDCvM3IgV4rxu1pPdH+ytjpU35j7fe&#10;Q1WLvyjLqeC9YhpmDYlBemoJJUC2NPwJ+uUrz3EnGaI8cg8BT4IEVM2kRNBfloIQQoXcmSAyMFeY&#10;CZZZsA21w+h/EBr5uxwRESq9ooJaoBw2JScsDMTloHNMWcg8jdAOHLKKxFxisx+wTXKcckpVVQgW&#10;dolREyvV0j/LQdp2IAVCu7VOR0jyDgGsfM2koop+mJuXIlAUqZ9YnAZJcN03ZmDNqfNA8Iji2R/O&#10;6gGhhQb9GnRzBLJSCbM0eFMjEx8pjEUIMFLgteGaBSDHkJlAiCwAV2EcLVA58y3ACFekXCcAxSkY&#10;NFj5H03b9QBG2S0fQ9aeyGK9NAeM05ToVwVS0Uxy5mFNIJKZIBN6vUIHqPW4oDcwSDFkKKaCEEES&#10;gnIX6jKBbAS/N2O5AAg0aoEzefZLwn7zCKm2KqPCep5EXMrM2zFEyFignklYSyHMSCewcVU4OcBJ&#10;YSoBgvO6R4/Z2kOcQCSicvYg0WavCyi9GqN0co7R6j9IKNNhbG2UhJC6QtOKzQwgxlmZzrAAntIk&#10;A3GMzcuV4+7Ey7r/fUPxkboiwAdd6T03Y2qizuS0eQ+qlXfE/X0ZUxci0NMXJoB+qqnyKpvqXJCB&#10;73o4AIqAp9NqbyitJRETI/TcI3S4AKaofdaiHFKMMAWgr6GBE9gcykoJy09qjOeZeCsN4FE/lc9W&#10;NrmbDENO2dcyNA6HxsRWAR3VCwA2TRRAulVlHvJyn6o0j1eQBVtQ6gwjyRG4NweYVWKqEIoj8Ooy&#10;cnxP4ekGYq+OiFhSmWbIoba3CCUmsjN+km3juy72XZch6EUyWpzzsaile7zK5HkSItdxkaGRkPMn&#10;PkjxVSqpEdTSi794Ign6q1QawViFGS7K9IBSsp6hKcnQAJR5ZJCEYYJYOu7wLhKxOWo+MhES/K9c&#10;KRibq2rkkQOQnt2in1YpTmkjqbzyrIH1eie2Bczh/piTHNdCDqy/KIe8+O30F7MKfZqV5SqbYAlT&#10;c2UE+qZiDOImuQxvI6nV3VuRcOw5nWiKpvfVIAJm6Cy7IYl+v+Ob4WuH+xUryRDQ5OYqUqwM4rol&#10;5Kqm9xlk7ILHvLj+OxBh05gUqNnMcgg7ZmQ7lElMJcts7AFblJcRwBHLYqptexP8Q2HUlb24Jwc3&#10;XGTkhBPZXsCOYIhcLIhKTyL6dEfrLBGClL6cZUyxGQ64Le0K/krpUwR6cSReHT5FKM6g1HqTUupt&#10;T6oItSMgpB6TNp1SjJa55F7lMhioGUdMEbmILUxFHhaDkQ6ZE5o06VTnD7ZGntpU+x8IQxpIgn59&#10;TO0FLVoR0AAnaHITbPEhxyFHpETCSU2xlkeMRvo7spR94xHkjdmAdK13xwDi3ZOXekSYMowNAte5&#10;5DkOwkZJGb4Al/54AAZ0ryVYS4qAKZunltpdroOg8CXdwk5WBzfPIn53iPQTltj6w+P2RzLZNeZj&#10;8gCmY020+tToAq4k/U/ax8adlxIJm84LI5d636GxHgaH924N8plQfWLedtKQJo9oew7yo16FTkbY&#10;rymztyzM2csxOO9YdW6uRRNq0HIk/M2z1kcYkqz1Hg3ImjSk3uPjRywpp2I98qKVzBnhU4xO0gGZ&#10;Y/SEMt7bImUqoCe6KgAy3z2d/RCIFqP12Ol/EscP44idZRZKcBD/tS3R2haux7OKvw1mDK1YmbY+&#10;vpiPUOdZKJ7mkAbxAPK6IMX5tybYIHI7hGzt18IPnYezY2bxtuH5GIYp+QDoiZIQWuWjjnStwAEM&#10;7GIzrq+08/WmSlT5XvnM+6QUHsabRo/aGt9wN/3mlIQs/Odyo+drXAvh0pFLATOzigd6OxGEX7D+&#10;hpnyzN5seJVFd/oIv/GlWEcXABH1TXFVLFUvOcHofhQVXWEGHLaEaTLlL6LBAgbrdYXgaigVgYgZ&#10;gagbgcEVarNkatNnUngdKyFDDXgnTnHLSqAINwS6cqRiFqevWvD9eND+HIFMKfGWG7TiFMO0f+VD&#10;G6MTI8X2ABL6TXSHFXIQJtG7fvcxFLE/OfeOENFeNKhRD+MfGdI8OPdjYfH9WQSAMfQDGgOMH6hd&#10;TFAHEyRbZtHIL/Y8f0YHElfSFTFoMDFDJrYFNGEPHLNKI8OrTeL6NKOMbtd7WcZveAWWMrcWQhfw&#10;UIAEKfLjHtRohOFKTnW1HYhWFMOIb7LdADdjPihSVyQpKCbWg3Y4RuHbIdgXecWIiqTjQXe2QURv&#10;LhhPABO6S7ebNQMBeKcedFePAFiiD9i2W6UrPNb4WxRME0EyNKRzgkjNagOrNuWYHLOiG7hEiaGn&#10;Y0cJVAHkF+O3DfOMS7HLKkFDdcQMi/ElJaXPE/J7MfFFLXJvIUe6jHADFFgHAMgSWyAAGWIQI8Fe&#10;HkRfHJVPD8LXJtTHD5bzi9jFO7FeRiFodjVkElHkO0F+RaFDfGNTiUiceLPLGLP/Xba1V+g9Fiep&#10;kgD7JthcFXcIiLKMchD8fvdrIvFYPejcjka4cfZ3PATVALhHJGESF+IQFkJVLkgKZ9FKHkkXENPU&#10;INIPHxi7j6GLY0NufaDRA7lVAzlXJyO6MBTcFXaIADFVhdVyhpb/gAT6X3XlZ0YGkZAEkejCNQGW&#10;GNDhC4lzBNl1gSYQTpeBhShOYsACIQJKZxEMGdbFciMbWYFegSjMjOUaitmLmOmPmQmRNdgfUlgi&#10;avgkNwREDgPMkIQYPePyh4GSE9WQMfFVKVlaFBL6JEF+NwJVh1VcD/FKepX+ENGWLFifXHSpIsX4&#10;aFeAHGcahQh2VTAJOIlBImL/k6SnFVH3H1GgIQG7bGJygUlJm8RKEYPJYtHrFoSnY/k6UAD+ZCkJ&#10;iKXwGJKPK9djWYEMlLANFeY0f/jDf2fqc9UOOGEqWHXYMcPUSzL6GbGdQaACcHFDFkNwfnWYQLJC&#10;UsGWfPdvZpEyOXG2XoEUIdPuc7NBimirg1lejUG6lOQTESmNNOMjRzFKMTiIWIH1OIeXT1hdXNoX&#10;XwfvGYJoYymSo0RAJtmaF3MfFeVpEGL6KfVjEsFKKPOiMMHxJveShnI8PUHmElnrOIdjOPIUL6j7&#10;HxGYZvWQdKFeTXOiRukOT1LXZQEpGdHLGdHINwnoZ/gzg1KbVrVVAfY0VRQJRLlfl5ZbnvEWZJMj&#10;jik1XlMjFKGbGbpgmjmpHoRiFeMTTbEsoKoLEQZaEsn4FFQDlmABaEpWoVWFIoHIJEJEnTIpI8Nu&#10;FkomY/hnerAAOPZoEpnfXXE9OMJXDcpuVAFVHLGbJtZTTGEsQlSlEYFoLnicqLe9nwZ6O7KJfyJa&#10;Qkp8ogIyFFLFJVRiKPWTUCACeSXEY4WTT/UEc/eDoFPeRucTlEf2FVTXRio1NrrJrkrnrorprpmU&#10;ghNojOGgjwemEpI8kGVtnjW7eMizGJXzG6j1V6E0L6FFbmGfFXkeL6puoIkKJvYdb/OTAElIc3cq&#10;H1KTG6n4kbWfHLOIJ7FkR6cigNkyO7ZeAANwHbaQL6HoOMb9TinqWeq7FQEUdrdOX1FDZvWfreeT&#10;KeJGGdolIJg1rCIIjGnxJPS/ALGdSiG9VyQTWSlqJ1r/AJH3O0m+EGGgblr9WMrSTIO7r4ABbxlk&#10;J0i0Y8WcQTQLsRm1mFQ+tboQEpL6VAMRU5Z5lnrmWHtySonrYUD3tlmCEcepGdKVKVd7QQVyKfqh&#10;YGFVpuTZrquJNVNwLQOMcgcYElH1OifEFPnLF7JEG7hLtWD+PKGghWfQL4EeZUAUOiFqqfFmb9dM&#10;ekn1ADilABRJEpckROlghJHxOPd5X5ivZ9q9AEFoeDqRn2AAS1kpFEhSleGdSNaXd7eDJdoKYiZA&#10;EeZbsOqVaPEpPgEcJ7I8MTuwp0ACV1hMqPKCPYjEZJWTt2EwRbW2dHc5gBHrAhvvsiIpFFNwa9Ht&#10;WffpERHkGJhhEpJvvbVbc4RuK/nZALsZLvHLfDE4TiM9HblHldEGKfOiMTSLrJvrMjdxveElRot0&#10;IpumHtFVVXaWADO0FovgdLWaYGHIRXEslDf3ERuqXnEpktvjABpuXeuKNYwcw4w7w8w9ajrsAANm&#10;rugcFqFkIQKfH3eSUvI8EMMTosrBZ9hvSJAIwYYXaEHIJoJEEPG7K9bmFMnThdnjHIdBFDgup4dy&#10;AFMfJ7GdG7OrG8a4HIKfg5GLF+hDb/FKMfRVhkEgpKNFtboUc2WHWBPUvMl5psN3tMADyHMWtCNV&#10;k6o7GCOXMBvNmcVdJ4uQOUFBGdH1H1qlFFbts8wuAAxPNYiHrcWHbAl5S7Y9S3NWymyBWFMBTXHk&#10;xdG6qWNHtoekPxEpnhyxWNkiARpubtt/tnqYynmeXmFeGbaOZHHkAqzPYMw+zSJNlxgytaZ9O0bj&#10;HtcJuIOPxMWHl9qJaFPnOTH1L6EyFoFoPScQixotm6yZcBP3FBH3FeFqOMkVVuyobhk4ztL+e3Mr&#10;WBtEHIdjY3istBp/EeFKhZHtxmPKdDnjVrdrEyLDzpkHQVqaF5OIF+rxD9pkEccoZGmiWOzjERrC&#10;vrS7PPIgFFmntezInywZAEnrO0GdyvJVFkieEwssqAGgRoEPI1a6AVZBGLjvHvwttAZHMBRzRiOP&#10;LXi3Es08GLhOY8paOKKfjemuk2f1QQPKQTi4gAitTmz7iMWdAGL6IQO6oeEUexaXQlQSQXcDL3aZ&#10;SoEMOIsIFTzTNTw614171819NZxAxCgjgaGgMzOMHkacAjsJqrD9FoUutZPjxfGnGbx2z5EWTkyX&#10;f2n4HIRVcFFTHIlxqCRcjz1CkutXZbrEeEfn0vGdl9GWSLn4FKKfHIWspJzbSvKPRzNuY0WVtBRu&#10;itksMrb3h5twMsh4zuomprqXtpurPesO1wjzyAZtMBibAEI8tHG2hvNqu/3GEGoRWJHYy3S70QJM&#10;YXp3MjZNu1DzcCh4s/NZ2XWgcqtK0t0mnDL6MhrAvsKx2qJJHIUTAkae1+4BEPLEIk1GkraXOSJb&#10;Twkda4hOZ1qM0+FTW/IJWEcDEV1cz8cOElIdjqtctNcrvBKbqqiLrdnDFMr0zyXb3ZSkGnGJMLFP&#10;LXskPAoGZ9iE4HAD06L6H1MzPUFKM1FMY2RSElTXGWma0FQQnW3DEQpCFuEydjSnrCQQGdJEFkMV&#10;HLRzd/E/diT1JVOMeSwqE0huE9vIFDUvnrMfRzFqSCl/yID/vAtg3dvWYrGnO6v6GIOPbtWYjAuW&#10;ATXrE6q1sg16Mbs3Y/wBGlXuEVnpHTFBGblj2VhsvhXvmdc4p+qpm8LloZ3ExjHrKP4A4CJR6C6f&#10;6i6j6kER2AaugdFFmaFkFMH3VAofEYLQ4yngqLcJvvAhFodba4L3S7yVy4SoxTiTEppRx+E/rRvc&#10;oT3ckKgA6G1ziLL3y3Kx5gAJMfwIHxKVcJKPOr6zZJtlL3lu4XnzZ9FFWoc9Zsi8kKyvJKR9AFSm&#10;In29kJESnr1QfVWFO0Rz0rE6SLPjomdDM5m8tqj0hSZFzk0xEeuptB6QHR6T7x0lMr1eJJpYesnC&#10;ds0kO8cy6/1S8TmwNaXLACKorY2lixitiwgAwXh4om7/p9E/epxa6l4BGWVFDazfIyWjAGnf2oe8&#10;4rETPK3I2Y7J8WWcey8LUHZ+6/L3uutl6O3PWIjy0GZH7QgzZtNKHk6AGh1ygLl6z97OSoujIQOP&#10;omOIFMUvJEfMOAm4ai2RAHFq094kcqrXD9hmFBWYi4FMH1KPFeJtjg5xADqzEeG7SLaE06YXEPOi&#10;I8Nwvc7sbf6xKAUKXG062+uFiNVARzmapoiyeEH1iBEwY01oQXHI7g8O9PNX0nfWACp3gAkwQX9D&#10;ykaVkK564bRs87tSSoFeR/ROazjE8vIy6h+7+++/zT6nmWjOOMjewDACM1mKENFkH6JybUwPG3Ee&#10;J7IQ97WFSGJGMfHk2uFPOrKbX69zYG3jfo+mY8WY/iuPMc9tvs8en0TPnDSAH1z1E9KV1NWH804l&#10;eFM937xneEEAAsCf8EfcGgj/AkKhYAhr9h76iMNicUAUWicLAMagz7f0eikNjQBhEiBcmA8oeMqh&#10;79hEgikil0vkECAsWAUIm81CU8CE+icRfTtobyor8o8IkkijUepr+kUTAdShEsic3A1YC1afNcor&#10;yl8cptSAcLhdHfkIjlVkFLtsIpsztkamUwjUTqENuFxvd7kU3kwLfGCs9Jgl8hs3hkOh9NumHx+Q&#10;q0Wmtmo9cfOPm8TvWRkN2zwBsYI0eCfGEgmahoN1esemuy8cs8TBm0Em2sed3O63e83u+3/A4PCy&#10;NBbXGjl0x0gjMam9tAIO6IK6bq6ult8fuPPyQCmtYA0+CE1kVDduuemykGcvAAsc39Mzv0W74V+v&#10;jz8Uy+leH8lk5RZY0iWdpz/b57HKRRNWpABa0Ug1MWFX1zUWY1hkNQtKAHddBGjAgEYfOuIUcVFY&#10;1SdEDnTAp1TqUFyYRdpbU3dg/oIWNTYQgVDVKAFd1Mdl8X4ZRCk7TxtAMPOSIhOtYUec5GkLTc9Z&#10;SjuGY4eyNkeZeFT/c9C1NchhYCUeKU3jdG0HhZFFjBibIdOOb1nZxGEKidE3nmA/1XVgF58h1/Dw&#10;OmgXDXyOKDoVwH/AJC0sQthVJluPWhVJC1BS9NZMP5e03e9R0vWNNYpBmoodoOpamqeqEggiqasq&#10;2rqvrCsayrOtK1rat18JquhnrxEx3r8iLBritUIOyxjlshCGAbYJE3Rw4LQWdLKcgNE01gRdIdBq&#10;22sgFc0EOe4Z/ltY5GA+50qPFE5/iNvYHmlu1aBZrLpn9/rwQ1Y0ITVaUGROO6JSJNYdAnBWAd85&#10;sJPbC7tXWPI6mlzABnhwXfWNQZmAFC8FAlHD3x+q2IRYFMkh8EU1wk5jvyuCHyAK+kFv5oLvUmh5&#10;AUuJADhl4Uchs/1O0CeJOw8AKQxBSXcim8rnA9CDk0/Cz2nFHljhmLUESxnKOZlFtbyIAncWfLr/&#10;QTNKOzZu5e0CkchADLtGsNC3fUBEXwp6JQDw1IpySCMppqB01n1HGVjyQFH1BWWD+O7jLGOxpUTi&#10;kJ+Tguw+W5fmK0kq4TnSxIsXRKMNEaJo6iBlTeMO559Zj9L03WPnkamubMm0Of+c1eeUW3Zcs4qp&#10;BJQpsAtM4hNWPQigTpn9CFjtsGk3SzKWl3CsnsS/Zr4mreNAU711tWMJvhd+6Tf+WO+fVNBNic9G&#10;oN1zYMzt8/4PRpNVN7zDtkjlM1jax3zznccMRNxzHx7l0Juiks7PiFvGLyk0i5cSWMNRc/t/SWzv&#10;s0M2600DOVqQUO4h0s6eFPkCecicm5l3yjfaiq96zRzHnPb4zdBCBCRHfYypFvzSCGoKIsildLsS&#10;RovL4o1rBDyXoZJqByJZgHMxOie22J8UopxUirFaK8WIrK6E0rwM6vlgLCiycMhDUVkDlSkPUiaf&#10;ALumeSysd65CpGXTKR59xIGTAejyt5ohEyvMpX6PuBoAI8geMAQg0pxhtHwJEh0hDuYom9Y4Sx1i&#10;NHsqRb3Btm7+nvABaGRNe8FW+wQABB8w7aHRQ6M4noA0EmZEVIsewmrzVuGrHDLY8qEilwyJu0xE&#10;8b2oygbZJZ+LRDnuvKlIw0aGTANRT+gMo7wgBMUOWQoCc1kUmlJq0wcU3EkDzeYVJS5BoZPnR9JW&#10;ULDodQUaGhlnZPimorM4idqJpY7Rieq/UgUlG2ynVLBlr7FpkH4ImWdjCPyFrMibPehdDFblBG5R&#10;Ay7HGfNeL4YBxCKygzBdEd9phY10ncA3SJIzUYVKVXyVJAh3EcUVQzCQAs1gJnhhcTMhCSnUzgAH&#10;EsDjHCzuOHRUCTbRyboZTYBgibKTLqnfY+2I5h5ooNn4Rp50ayJpKjNDKGD8pOMtI0d878rSOD7h&#10;y8KlRun0ADO+COtZNXHOOkmQ+Y4AzuMZoK6E9pUkMlNcqQ2jq55BOpiBU4iiM46D+YGaOg050EV6&#10;I8w03Zz2zpPIUh0sb+CWQFOClZGJkyBUasHZotsuyLMpnaShFJj4esvbxKBTFWZRPwaLJmzakgB0&#10;JJNQ23JwpIW6t7b639wLg3CL3FuLsXw7rBERcMyEbmVljjQjteRXlpEPrAQ+CcQ05gEcmCdUhcTL&#10;zcHEtg1BFjASEboPqFUADQMcXkiuZ5aIhwxkzMKdFNKhG5k80eiqkb8Vak7KOeysmqkorFK6tCHU&#10;UlNgKo656U5hmQQ6CDCdqCG1AHQiuUE/ZOVMiE7pTaRnDWVoEAF5OF0toIaHJhTNKAB00pO26rxW&#10;H7R1MYR4kSDcBO9QWo4ujHAO5AMAul5KO0TumLPIlyDoiX28k5f5dx+MmmRvnixQlWzDswZ/fTKe&#10;MgDX6lI+oo6DUtEeBTmZk1y805qL3G95NcB+vQxs93JbvYZM2Y4+EE0RR/spm8vsgUa03jjMvKV7&#10;QA0OodMvdBstkwCUxXlIIvcgHUxvUjTFDrqTSmXkojgmqGaRAbSMU2Ww4Xl3kti9TLjRKpFL0LLk&#10;hbJiEFeUxLmlj2cNmgJ4BIoMBX1zFyjdnVUDCBOGcQU2MqyIWEglmBrXR52UtRLoWUhWHUO07bUP&#10;4oOF6cJpaiNnb9RnEMbYKeEoK6X8XadgQ/dBw2xtfLpijCEnIdI4iSQI78zlOm9LHIYghQalO9I4&#10;kosa8r+lxpevI8rg8tkzJqkZdNr8YlLIXIRphE10odgxQPNcWMpcc4/yDkPIuRkzuKr0hqv7kRh5&#10;CQi8JXs4yTJed8jhuCGnwYyXQkSGUjPOkESyM0aMVnPecay8E3UkKRO+yZqPC5zv6YEQIps9nSAI&#10;jIwtgJbiCapZvsMmoBWpj+vhV3D19YW2i4ZdrXTUb18SROyZjhNSWOcm9JRSxAiJ2Pd7ISmJTU/v&#10;JKbwBm6C36ABSMxyxVGwATuAgm5OBR7FF740AGIOPU00VbwANk2uoCvJs+P2XOTwANDlURZjjpiR&#10;RmUSeHYxHo3spWnKNLeVLIcb9F7Ej0B2u6M1XsF/ML92+15yRrCoADL7snTLD2taKCb6Io47JJgm&#10;mBc+m3Pkn1p7kI0EvYh9aExD8nJvJ3rriLZAA7TEl5TXOFe6luspH4QAIdZMifuS4do6nJqieo31&#10;SZkcjQeU7ktYQIs4mg/sz43czoSgvJrpH0UVGZfBrVOZxEZ1u5bJ05qo9hOh+MptZYUc1phAdt79&#10;mA/sTch1RR+9Lkhkik8530fwulRUSxgQAc6YTcN6DVZlBxi0QsWN5oTwWMRw6lN4aUgQSwNaEUKS&#10;Ed9MFwCyEtS8mQRYV53VnSCJUshMTh5Z70cEgtlkawxweV4EbuCQaMCGGM1FeFjoAAWc5xTFvYAU&#10;kYRNn4mkYkQoWNmRlV0kVhDp2BxESJtMAQd9+UU0HWIIDaIQEeIZVV9dFJx6ImIyI2I6I8rhyZF5&#10;yhGBcp9YuktAOCB4/tOU76BV8I0RAgdMg0idGsWMeUkoRM1YREQgh1IRN444V4jt16AIRZ/ZDuCJ&#10;WhuoP0lsd4VgB+MASwN2MMWIVIgt+yLx7hrdUx0oh8zlN5GhWZxKBp1uBNlcw5OIPtik8IyY6lEE&#10;xxtcQoUE1FGhAVNMw4icQiHBOgd8axTEedW9nJ2MWM0whlN6LcSIeEeESw1FgYR2MoUkfA/geyHK&#10;H4VgkYSyHUUEnhDYVgzkkYV5YpYaJ0pGBIaBLIVKRVA8AJTFTGD840sZr4vIU0ul4Fx5P1S8RMZc&#10;jgosQ+NmHs7IpMQoWpaAbo0NRUTcidRgdWP2ARJwd93wR5PV+0Pxm9NESIJ2UkMKUsRMCuU4JSVA&#10;ayJCVM5YSw45GaBpz6USIti0ZwhldwYqBUSxs8wloSCcQ0h2MAB8WMn8ulkp/AaNfgilUYhmQkVw&#10;eUeclt7Bati6TEiWPx1cYVKseFUZzBoJMBXAlsX8YASYRxG+RYXxNFJ8Q92NwaCJ2Niszktd+5lq&#10;HaCFvwSYZeAAXFjyFiDhJoaBGsSKFB9xl0YAkZwowsU1nt2yTeHERYkZ+VxcSon954g2TQP0s8tC&#10;WqVIaBZI+yNVKYW1BqZ4w4hkjNvGLgqwy4jNf9fgSUSYeFN6LJhATc44YCdgAuGMCERNRANxfxu9&#10;fKFVUZTYiFVF72QVTk0wMafQIqfYSIHafkFWfuVQsOVyf2gCgGgKgMROJJcdcl9caU8lGhYpbyLu&#10;ZaeFUYkpjBroil6kQSGx2w4YSIkpptYMxI3BBQy6WFCNOEQIyZGs44eWXqZR1pjectA6BZxJTQWN&#10;ntdQS2Wdfl8lh6ZAzmZN5870ewZyDsh8QuOYQZm+iF7t11fBnaFUZVfFj1dod8WcWNTFroQgymay&#10;kB4oShL0dEQgedN58aZwpoRZd6GhNBD4dOhsRpGgd8aVPFwyKCDqTIASEKmUaAWMxyh5JMy4vxmG&#10;lEQskZhMCBAUitGgw0xxWsCMTdkMoFAWj2cY9lHthp8oW2GdUQShYZWGSd1kzWFVzwts44umOeAc&#10;vKYURYec6ldOZwjg1ELKrGeYhkGqrUDyregSrkq2JgtCpaKERYxJ5Bqpfg0w4ac8QRAVAUV6HUZ0&#10;d9TsTckqP5n8AWWoaU6kfAxxTEaUeWHo0AlcVIxweEh045qZh8TUaxqBzUAA6k5yFGBUzk4ahIiF&#10;m5YNbxZGaYw6CCJ+bdbFbRWg/enlxIXQkYeEn901k6CGdaaczaLquAxwwU0wxx3gQaloUaB0j+Q0&#10;AZjhnIe6msAqasUWe8/sWdG8imnUANIJYZaOXwVSi2Bk71iM3kQaF870hl+hjUP1isxkc94SZmcp&#10;2QZF5iOeHwQqu6Mei8AFeMP9wQVpGh4FitbxXJTE1GQuASTAAGZulFGYIm1wV4CK18Jm2GIiroq+&#10;f+2S2e2i2lb+gaJRyqJZySy0P0V5heAY6K1ERYaw0xAWOtXKbNNVNatyZwicee1VWNss+lOgwCvw&#10;8EAJjAQhQEANIRtpUAg2Mh7mXwtQ3qFVP1BS2ZKggCRlzaZy3dqhbONd1AAVns/pjlXF7oUk0Npw&#10;/KwwfhrYlxl04Yxw44UESI0xTESIitG9JSnswYSZrIUVsqZGsAQoYBth56x1NIQY3IViY9Jl2MkZ&#10;tin09wzl+cQ2b2KwQS891MiYdE0wn8aUngQs85mgSAn9CqpJK8ooQo9yegcIWMikQi9l2iaS66KA&#10;xxqBGhhmy6dQYUWNTtTGYAPZAQx+34AQRM8k6kU0V5GsD/BRQq2rBcbtG9qR7K7Jo0o51uaWLixl&#10;MkAgl+khm9YNP97YAJ28wUuOQCXsyY6Yusfx/8RFXs7u6OvhdoYAvIUFeEZwd8ilqCzYQ3D9NyXm&#10;0i6gS+tlNau1nJ2BLlvRU2lw+9zhqchmjcy5KmzgXSg9ewwUSKcB+C7a0Abyvp2MTVGtrquoRNAU&#10;6mtexdlUTp3eadm9qyG8kheEukkYCjH5IKH0pgjU3ghlGiGdEpEuGkuF8eBoexnuMiQVCgVwjuS1&#10;zF8C1gQIWO3Uw6KB/uaOCKCwPBGtRXJWclxLFNq2i6jJ6AQ0aUJ/K8MXLEhkHDLQF/LbBgq257Lj&#10;LvLzL0rO2wABymgiIweenEdWDd75YSMtxNtMpF2IYUQswcVidw/uBwPyOfKhpKvxXJ2BYajUQoeE&#10;unJ+5ceyvcP/FFi04qdF2Vqq6TFzKs1+RrPBlZbVNGYq/x7tr5Ba6ZbV96KApEQs6a9wACLAsZ4G&#10;KUnwRMivHF9+0hkyfC8oARHszldYP1AW7E0Q3BllRVzoSgl0QoxwWMedou0sVI0wecfCdUaCUe7Q&#10;/LAwxxISupT4sY5y/QXsQtokVyu4oZZyFaZ3LpYYXsikim8HClo2uoRwTUYBGtN5N5jAuYucMPVI&#10;LzVRUZ+V+UayWq+vL7VwRRAVIlIt7UdycyAeurJ/ANfY/IjtdqOcuUbQgRRMYJTlIQh0z0YJheYi&#10;jjNWMbDkPyt8AMjuDEZeWYP8d8hk86G4YsP0ykeVEFuMAlTEWfBCRsZx4AVywiCIgvKiyIZ0TdSQ&#10;wuXuLt5XGXTJ829IAY9y/PDtbCz6LmNdXy/AikicYCNkkrRcRBXdJx13CaNpEO88SJG8LTcKeYSw&#10;CrcbLYF+8hXIg3aJqfW4AwefYQS8ayoU5w46BqccjtipOYRMd8XRJSMXYDKrLody1m5d4kdzKWQA&#10;XsZclV7XO8cFlketsDWkAHVIMMKLflAUDDfwHnf5mYCmWHV0b7eTgPgbgfggrkrtyfMGJV9dG+h0&#10;VzOjCvTanoVIh04YSwWen2T24ZxJCHHJ1h5NnKZbWsXGKC7Ca1HyRdPpXDibKe6CX0AGJsjNPa0e&#10;c2wrPTWSz821lnjsbzdth64ph/aNfhXLFsRZgw9lXI4hUZTQecit4E0wd81FN4njhWc4ShUYWM1F&#10;AVjCSoVxxHiijuxvXqLMQJTEkYh2kYx88lN56Qd0QIQvSQpHeavxukVI6ZxYQ0RyioUNrSTbjGyL&#10;gUzekK/orMSIil0IRoh3koP/FnHI/0atroMzpUJPpeeZUYF3pvcYCoU0844jgnL5AWeZjDbA/ook&#10;TdT2ZwU3l+kGFXOvhbjK5rMyQYAY0wTUkoQgid0XYMPlPQYJ4lfdNQASKsPrSl5XqowWAoTyj8it&#10;e8UdWhroyYYAU0ynUUP0xLoCwJ7t0+FUpFEHNag64jDgAK1Amky6D6ATR0AcYCnjNdOPQ6wk71aq&#10;cBJyucat56sJXiAgAcQvXYPiczP/rKbY/sxJr46kK7woMTww1EC7w8FvxEDPxMynt5gDnEAUYDXE&#10;Pi8hJSNIROw/C4fzuXUFft7tlQzbpAPwznHfyfWqjlvMhQj9S955hzdwZGXuQS66deX7Zw72KB3G&#10;PImkV5ck08ORroGb0kDL0vH4CjG3qIZHoT1D1P1TLjMDMJytyNGYkq+IANB5hCDE6aPvFAUceehP&#10;Dc1QVLrHtyy9P6p8zbHQAVejYGibxkSbJIPmyJKCwDQ3jgcDOY/pNFvDetWffRaF7z22ZbxYdzrw&#10;aseUQhXYPqmYAJrpz3HUTMSwkqPGzmX7CGg2B8W1j9kGY0QYUHQUOx2CKCZgW2WFm8dxrovKmgRM&#10;aVm0oEg0d/v/vEU/y+dKenSUAOoRhOAMPsiusvmH4QTNOrMtlmGd7SJ7lgriscUmuET67q98QlZQ&#10;aM4YYAkqfkHYNj+ASwDj+MGH+WFwwU4jBb1W2kRxGbSjHLNo/sTU4gSL5t4k4rZik7xfByJ4QABw&#10;IFwQPQZ0Qh4woAQwEw6GAB8xJ9xR/RYAxiBAMFRx6x5+yCLP6IRgAxwFBKUyd6Sx2y58TCITKGAS&#10;ahibhWcgKdvyeuefu6gz1+RAD0YLUgIUoDUyZgB1VBzVJ/1SnSKITsBVStv+SSWMVmRVyqwwC2YE&#10;Wityx6U6226306SxqtyB+0WjBe8xR9vC+vq/3WsTuIWOuzONWYCxC/vqrzOagQNZKCAt7ZaJPl55&#10;rGUOt3DPyWjAeNUO61uNZDRTkK5h0666tnYqjZuLa5Q37gWbqRWunVmUhIGcKT6Khwp4uvk5jC2+&#10;S56GSW0Ait6WQYSqSWvAHHW3swys0wDVvGYXIRDTWTPzPnemIRqs5326CMW+RXWNYKsgLvAC6yVk&#10;GQZh3HPXBiFme9O1rVspYMLuDl1boLAThMOIVFmF3heqGobhyHYeh+IIegSIYkiWJoniiKYqiuLI&#10;ti6L4wjGMozi4mo2GeOEQHeOyIj2NI/epmDekNlj2dpiXxVxb2JBGTXAgRe2YWs95UYFM5WkBcFZ&#10;V9YE7Vt/02TdUjmYxEGJeEGZpaJ50ggSVD3S47ZJdU/YjiZJX6TxPZffR0J9AB3JZoKXABVllAco&#10;hiV9PCY17nZMklTcGGSBp1z/kWRUwPhmGYo56WJBSoaaWt5HyAChIGAVogNqxiaaZo80ePVzHrRi&#10;gZ+V9+WQUgFqyO+v3uQKrANqEFLDU5e5DN6sp8V9GlKBCmUwWJVFZRp6D/SUD7bBu3UaT856yXun&#10;mGTJ4ZIT1e63TJkLYidckCfBPbrfyj5Afx0klYyWFZsO0ElKHASrwOmgxwYXsIpK0LQeF/KCw/EM&#10;RxKIHjX9UDqUE7lDhxkEnSVmGMdxJQgySsK/O+WHstmf0lutWXmd+eXCAzJ0iRppLzReXX6ZBWaa&#10;mVM2JtC3QbRqRW1OKmpYsEA6Uryb0IOhx5YsOkmUfhM1DOHW5vqW5ZmWZJbkoRiUiXtcUYeGEwTr&#10;CzFjc2XKPo9WXlmEGEnOTeaayKXFWRZvp5SW2LNRoDuGy1IkWUNIlDkmHElYlkMfRLKUYaJBgedI&#10;5ebrLFzs5+i6asMLukaKAt/rh4dEtsD1ZshFDd7Gb7r49GGQYWBK0pCf7Ns1kLD6yRcZUNidiRXq&#10;IaaJdbYnkAuJ8h6uQWbrkMRqskifyW87mw/Z4YNDGF4g/r2Qx4VZ4b6AOxky/sIf7sXSKxcZhUOI&#10;2Jra8T/n+vk/r/f+f/ACAMAoBwERi/ZHAZ0dI8R9AVFhx1lHce0dsiz/DtHSQyTMkRnE9lUI08Yf&#10;aj2VO1ACU5/h/HsvfVOlwyCb3fE1MSmsmZW3nuJcGVRdz4FTIkXrDqBqJVCO0aCWZYpqzMHJHWcd&#10;ajKwAqPPCXkC5W3rkWhtEs0Sb1LPKJAYxoDuyvmUcmPl7DcYbptPSeE4Be1FuOZiAI/LxSMEOAS6&#10;weUdGTlbKySdJsegIkaYyxeDY/ECEaWGXtfZ1o2EQhodEtBol9GAJActUyh1EFDaQliMUTDsEYgq&#10;hsrKaQMvoXBHQeSzTwrqgpD1FBqCaynJGrWEh8wAmQMSxdpBayNAilzE9mbayNHhZhD6YMwoGnHN&#10;cOmQpf4gwqK+y+F5Zk3sbJoTVRAHCtrgcW9AmbdG3zaJ2ZAjUXDCoIjargsJFoJQfaW9Vm7N1oMz&#10;ZOrAzDlSvmJdYWueUhwAGiBHPxfKfynJjOOUNchTmyyoXLBKS7yDQlGP4lgusSnAACWGsWIxyiJH&#10;aUsRBNCaYjt7oW32GSpkCQ8iW2iej04UmQbMRQwpQ3xFOfRGBcj4WdtXIEm9N7FzRS/QAgBwRIJF&#10;gIP4ScDtRnqEyc+OxRpFEWrWnYRCSLX1cORJq40npJTwkajitBqLs3kTKKdLiXM14OD/MTFsv8O2&#10;dmQPCrJLBmJZlmLfHeFJ4CmkMnwXaV6qXJEYaQH+wI0bBlDeaSIE9iBeWKOBMOxqHZOWOsjZKydl&#10;LK2WRbAdHJDEdh3R6Iiy6GitjWtGpo7VkG4KFJ2YmEpVGzq4fFWFEL3itFUmVCJDdt12U+m2P8+0&#10;ZUlGfdyem3NjbiMRoTPm1B0mcONkw+J3R+XzQpqyUyPVNwBmYHBdpsZGJ1TLUsqk6jOXxljtnE4v&#10;KsC100k0s4gUmKkKpU7S2Ds7DpMzUWXuaKgKQK5pFSYhltp/xsojN0ATHiMTIH0YWc0rkVlZbXNR&#10;MacTuNrLqkWcM3EUVPAHFQ9VSCnJxlGVsyCkoLlMUIVuT7rLQYsxah8td2hwJJtiW2u4BlitRSxD&#10;EAFSJDJ1uHJuVJc8gQTvJVMABiTEwzoPMAiE2B/TjV4kVtw/6X5BXLlaWAAFr2/fEfwxJq1JHqUW&#10;1FcdTYc5HVQQIk8UsGrrMTcyCKeYuUndYpRi6i0B4ZzUANJLDlcSJZ1JlctxiZVIt4mAAkuzhJFY&#10;uYVbFEL+VGA6VtOOfsr4EAAYVTScTINrr9lqjRDNJl1ZORCPRGi9lrU1fpFS8CNkcj0xm/JPUsGn&#10;IEzNcjM2lVBIyQIodeqT5cx+uU0RkLXW6AIXUzFJ1m0wlfgxNyVFZLFtQVlmavDGVKLrhi/8y2Mi&#10;13CLrcY29y2FJ2eE0T6Aa7sExu6xmLrI2n3jvTeu9t774RTZmBNm4F2f3yAAxjSDjozekAW8Q/IT&#10;q2oOi3V8SqSNpKZwi4WRy3zowFprIjTIlQ4i7vM7uV178hfzbyyGhWVavuZd6k76I9MztXBkizJ2&#10;opJ4hqHNGfwAO3tq896PIy4HhhpazQnGFLbOd4qaksIdfM3a9s2VNqDROMJ7RLJeRqnE7V4RCI6B&#10;GFlKrK43oerqQ8ZiXdAx5NS6pxGV2xWDrAg9wj10YqjISLaTbXzngHephWitITFFMQL+bPy2QLQO&#10;RtCnaeb1YrPHZVgErqfrwLiXmmrOAXVpEoxueaGl5xSmkzgGQOkCH0e5Rt8rfKUwxIJfVtYLaXtr&#10;Y4VNXrzTlehgB9j5md1W0phe/T9lf54rnmDXeyp5P7XpHFZyk7JLq2Nja1eMXVkRAk5icRFjLrMC&#10;j+DTwoEjeAFmcTy6pvc2OWqRIpRqwZmsVdtv83lmQDRjNHJcM9P+TF26R+yMGJjjKM7RkH1i5Xuw&#10;BiwzRBezJzJxQ3TmBRohon/RMx4XdX2xTBkH2h2h/CkhWzUXHylibxJ3Fk3hNXowIRWTSDFQ+lGx&#10;4RTC4Fow1j7AywxYMH5GbVQjJAIAOYNwRIOQH4OwK4PT6He0BIG4QIQ4RIRYRkAm+0ClnUDHe1Sn&#10;sCQHrUynwBO2NFsxGlvmxGrxwBGmpiuESl+nkB0lKzyF3hJXLyBxAjFymnNnYknSXn9Ibn+QAXvl&#10;pnUEBFs3ViJ2w3URRhq1SDXRfzIFamAHDCLGDCM2oC63S2g3xESzLjzSeg/EmIFkY1vV/GNFJ3O1&#10;wHhDN3Uw/IdEr1kH3mdBZX7xNTXomCLHeWgHMWDTrw+xIjeQ5BogNotSrhMBW1+GZwADrINXrYR4&#10;wD+hew2IxIpEy1SDukJnGIQiIGiXhnvnBkHhGB0h0kSWgkehqxahLDUTGQgo3jSBTgJo4gMo5AJI&#10;5jRBWWSVc0rzrDmGoHhi4CizXoi3Nh0mGzP4g0yz6IgoJ3OGVzc4b4mxb0GHAY+SQGGxwCsGyxEl&#10;SBwDRBdYshmF+omhIkwFAxFChGomPBOy0E1GQw/0o35CsBeymhJxQ4PxboeWBXc3RGWoynN3ZWKF&#10;7F4RVGT1VQBCxSbzJ1BIpQBYNSwxWxmHsCRYjTTH3HdBf2IxNREGyFs3zHVIrEXR0m3JSYdhMnEy&#10;1YIABHhlcgBY0gASdCsBQymgyZZQv5Z4LGbWyEMBRj6AL5bwa5cZKAADpALjM4wT+5VpeJe5fJfZ&#10;fiH4SW/YS2/3eycYT1wXxXP3DYy5iQAUvhTCw1SmcgAkT0T0okdHtiRZPJGwAi0GkxWV6hFERxe4&#10;yEZA/WT4lBX4j1tC5SzUcZEpUCGkeBHCwzoYuHSZiiHls3uIsE2SK5H3ZyWZpZAoQI6TYZuR/RIE&#10;EoWH7Dy1GU6zNx6hdVBg/hQ5Hz3IqYnBJy2BJT6BQ0o0NGNIYziVYhAhkDXnBhiWtEgYcBcHiIoU&#10;qUEpXxdBIUU2XShHRSHk1CvIq5f5/iKiRTsQ3RjIVi8ZAUmGj1v3iUKZKozSf5yzyJwWHpWkHzTE&#10;gyrHhk9xEgo6HCDguzhThibzp2DS0IPQK3qwJQM6KjMzKh4R0ivGBwARa2ZV85xEy3g3BhlDa0xi&#10;sBEDvyrJCp91qZrB9ZvoHwAmw52SJ2NmNha2mXjjMxqysC4CBGG5X1UREh3JRw/yWFPgBDVhBCmm&#10;MTGTUTJ4OwH0vRAnNp/W0R6ZAE5F+w/p75nF9hwk8X8XOhNXQkbCxT6IsnhlUhGqLxSBe0xiWBiR&#10;0hjKI1SB3B0myKPhNUjhjaRkbJX5qBDDxBZkmGTxQ1WhAj4ii6LhaFvCpBf3sIxA2JZwvyykXHQT&#10;yEcYNwOUcTUR4QT6tqJhJZdW8J/yP4zKvKv6wKwW9ZgQAFnFnnehWzSKPYhKco/5NZsWiXCFa2g4&#10;dX9qR5vJGh0mYhDDUTYABZCw+XNjM01GOxQzGTGSBIWF+hJUcWTlV0pRTB0k0F44bXIKQ3Uk526K&#10;8RaG26Qh/GNJ8p5hNTa0o4AIQ1JXY2WmG54alF3xn046WhTIFXynkSXGDB/GT2C3y3P5xgBSxRjC&#10;sHVmkWDWDKSnaABFvJvHHZ5QAyllvF3mNjXi/SrBJyrxmkayWhOx0qWA+Y0JyH/lPqCQ/V8kIF9A&#10;A33iJz6E/AI2H6wrTiHiRWMRexiTM5VKkw/jy5ypAbOKkLKCeVpVuDtqkXx0sop0j2xG1oVFB5Mk&#10;S2r4mhdSSYMAxT9hdaJgQrd3sKyhmii2eRFhiQW7gAKrghdQ37hSvDM0ej6J6hFLXBbluUKJnRSh&#10;dYABW51GmbkDfnV0sZGn9bCYAkGpVYlg/kEnQ5FlZhTqXh4RQyRZRmJ0cBDj1hHkmBlCbyY1Sgzb&#10;uBxyFwWRlIi0WZzpPbKbYwAWrLpyHpjwBivDayiy4FUpqYAhWRe2oGbR+Xhh+RJzazrCspEaWZvk&#10;zWymvbZQBBGpsBRCV0+XjE+R/CmqqALb7jzUoxeyw07AA2lRLg1L+CkoIhiVSg47/rhQ3ww8AqqC&#10;bxJaOiE0nyyioCoQdMDSkqAoBC3V5wF0n5/bTyJ6vsF8GsG8HD/axKxoTHeii0xmWWr34iVBEK7W&#10;aGPnPgAXMAAJm607nEbDDRGCdGr6jxhxAjrD6HkBa41nh13aCnqABj6JtRfZ4DyHoRaBicQJLFJy&#10;urAyExjELRY563OXg5A3EmRDrBWUR7JiKGibjZ7rPyLyhLTQAEcR0poQ+3zWhrG7CpWkehWRmBWS&#10;0DJ0o7zlr6DyeRb5m7EFB7HRqx4SiyRbVmhcGa9pL3Bkej4ismVJqTKhWUekn4JBtUo8bpqSwyvD&#10;GZYlZozMZ0KYnkahPbMwDUccYBThq2k8FsHcGyRVSimj6BqxjBaysqihErOJL49GRGJBN530dGM7&#10;DKCx+rqlV082iaW2PhW3sAkMzkRyxQas0qKBECsEoyyiykxjrAR83BEA0M3wss4S0CkkuQIixUTx&#10;q2qHhZun+hZnHTurCLFIZXyJi61HgDO3+xDhjH2pX7OxDCRUSnOXNpN8VYAaXhNRwBoicdBWCScY&#10;LILgWNEYNc8xXxJ1ehWUcZbABz6BkExicXH11ABi0En3rUR4slznTJ4xQzHRHIEYJi9BGEvCE8/s&#10;MBFE8LN7xkyxdWyEwB4S2I+A+p4ysJswChe4sqqgYNScqFB3rX3hQ6qLuAzaJkcS4NUXpaTjzxlC&#10;xaKgM44gJoLAvtYRkKtgTwUtZsLxe79IItNMriKsidbdcNcdciJsH2/oQysL3A+b9BJ8ng/BiSlC&#10;misib8OWNRO520kBEnFKjLDcLYHhDNO6NcT0r2r3hlQFexbXR6QyvEcTJxx6VaFGCDx2UKaqz75n&#10;96+wCKBDlhRiwymko4EVqMuxVKngA56DO8Yy77ZLrQBmWUccuEYZvtb58ES2Gyw0cTGZFVPisESo&#10;V5vmiTM3LSTZTBFHjn50dCcRa3HcWCXGmbqBNdRLWT3RGBlBiSRaQdl9wqDmWmrxJzrDay8g/GMX&#10;BLjjLBGCxUnxEFSi4NMMcQAtfxkhIkxoCnv5jZz9mBVDGWbaUROS6HYSHhWTmD+Nc+ExmCsjrIvx&#10;DCbysisLfYriIWGySWDyEylCsCY4817IKMRThhjBex/GwSuE36n8Qpp1Zkoz9gz+OB0gV+O4OQRH&#10;xmWqtHqRZhW1igvAzuRxxyix2kn4NWkzrCkr2S25X21xwuDdfdsWREEsmc95Ll7DKsi5yGicSwCN&#10;QK3j6DMyviv7GR6VSHKHC7mky79FSH2RMLI7VgzOeCxbggKnJnGC2jrC2x0kcTPhMNHhLnH73zCh&#10;SuDVSjF1+r9K0jqRTC62zBbtGBDjPUKYEUgB3BxzGRaxa0cY5gJGKxDD8BFsahaOn+oA9EnxQ+eA&#10;zBom7ANTM5SiADfGgzGYsg2uvOsJaRHhlCkuowKOxClCkuxAKNUczgkCmiERuAb6Ma2J0M6BOcre&#10;ExcN6e1+2u2+E9dZg4Qy4ExrEQBt5RlhJSxSkisFStWOHq9hkLOEEuDXvqb9RJF7RRXN3cexX66d&#10;jN9JjrAgBDMyRUV+MBNall40EkrcxBlEnysDUxIGcBAt58UGaFJ+DXkIELZ3Il/ZMTO2twA8PDhk&#10;o8pJ7K1oqrYvARwtJBAjSMhp9WDdIdhw/ckE0gBE1HciISb2IUdHvaQq9SHGYBOX/0dLYJnBGiCp&#10;es7OXX9puxNSwzaxJ1SOujedhCSxZikkcRx6/dl5qR+RohlGq5t2R+fe+2GXVssRMB4SlDM+MQA7&#10;8Yu1dJWQAqKJd+3Nbc+xMDM1vCUSnA+Rx9npuM9q9mSlrYuxGoGBVBx7E69hwE1Cb0o6Gg+WT2r7&#10;JXPWaAsfmPmRIgO/nDCAXkcdnwAkptolJx4ScUR0o6Anmg3IsvDw/eVADEnyxTRHdyE7S+o5Tw/D&#10;SIa3Gp0FSN4e1sxLK7FDuJVnjqTRLHkIUTipsRkBlGkyRTJ7xYn8Q0y2JgBuV1fKBprO/GDbcFWO&#10;fjO92/HJq85TrBWxeyRbfBfbPmgyhBqRRhxBRhmOHbMLap5JUcWZUeBmGxAAFAoHA3PBgHCH/CnT&#10;DGFDnbEHxEgTFB1FhjGANGgBHG/HgpIIoCY4AH7JntKHRKg5LIG4ZeFpiD5nCAHGgM/pyAZ3JH5P&#10;nZQGpQm5RGxRmnSJQ9p2AQZThdUCdUhfVAjVprJHnWkfXGvXgbYDjYhJZIU/5JTJJOX9JAPbhDcA&#10;VcpJdLrdrveLzer3fL7fr/gLxZsDhMLhsPiMTisXjMbjsfkMjksnlMrgE1mDPmpId86iM/ltDe7M&#10;3dLWnng45NbXZpqGde+9i99nSti+7TddTfdwAJrNdtdprJn7a7tTAJyKZa+HTLNurRPNVCIHa9ZC&#10;sJTIHaurbI5TAL4AR4pFZnl5pJw+HxY54ALWI5yAIEvnA3X9nz+LN1rPdd5z39Tt4gIPqBHMUx0Q&#10;Ac512iSR2neTt610XICnxgSFj6gpzl8QOGWEQOAlOAxwz0iR+D5cZO4hTEFm2eY8lKgYAXxA6NAV&#10;jaAmHhZp32OttnqTlJH/YCH3iW4B0+PyFpIhmQooAGQYLXSB07h2DwBkJTEiB2W4hXZEj4S84T1m&#10;OWIITV8UDUyX3DXmaZUQp33gkhw1mlMAYRX9zZwm8/3pSaYz1iQ9FkCQGKGTdNWzPePJflB/IJnu&#10;T0ca+lAZgyl6YpmmmVQw6aChNq05bZtpfiaEX+lGTkkTWSHQAFA3tkha1MTcC62PGuIxjQDqUSKJ&#10;jlsCgp0gqDqQo+dU7M6yicsxp5bB0bLRpSTntTeo2xqdO01rRGkDoA4LgjywDlmFEDtuA4JsRxIk&#10;gBRYANCK8VQC4Kr1gKSHAXVA3xTWRqKhZupoQKS6pdIA7Do9docgpfE1e1NQTxGimnWt7XLSask6&#10;lOtgLTMD4uxl1VMwQ/0DTd8aCnhHEEQJ23dXRZpfopNaAu9IrFq5TMOeF4lrPDP6uxEEwQ0RZmnl&#10;9SqtYGbqvQKQn6xqMnI0qxpNXtA3v1WkYNy17Hg0JQjUKjY1wCF8wSWZDjCWu9QqjYFdtxzXACl9&#10;N0k0LHlKSo6Kuo5x3x1NPlMOrhDF4YyOIUQ3OEOqJlMoYGA85IJ+URgMUWDpIq4PE7+dWvYyoLPo&#10;nDFXpRq6eXzu6rJJ6P9a0Ds+7ab7PtF21bte47nuu77zve+7+mmYJpmhnZxnmg8BkKdUA7JIyNPm&#10;6QNIpzn6q0Ix6gsAwVu5TbrWcIk58Vm1R2LadNAsI7eqkclWUk7rB4Mcu+gKCj5Jm6hMF/6Wbe4R&#10;TdfC2CcplUksZDZAnWsqAA612adn2l5b+ARARZlTHcWQgeBxgYGsMQAAE9qRmPKARMWZXx+VIkif&#10;0BdHBhjhqKR4jAky+TFm8TsftPKdidrqfdAQvJZmFnOgg0QCDZ0QnDHNEZ1Q7nyL6IEmc5CFkIu3&#10;ghDkkSFkfj+N43598BydxKLue0ZkYHNuUBOWYqwEQPRohQe1Cw5I2pfifAJrZeF4giiC8mO8eI8s&#10;uNKN1L8FoLPPH4hGH0CW5qOiinwtpbozMeNsQYc5tjfEIQE29QTm4qkmKY+CDhJJHiXk+N6UKAlo&#10;hsKoC+BaVltp8k3DpNpAj9qKRcUqJA2paqdI8N9zo7ySHtV2is9sKF2xjBBMSSQA3rADNtAlpkNY&#10;OPqMMzsAp8W3pGXGcNjzHEXM/HgbaCzTHWnKSAlZ9sFpCsra7K0upSlzNURcCmd58S7TxnOAJELH&#10;CbqKiMOZ6JAkjFmYRKwvh2SBHtJ6T6gM9FQsvig9s4MkzxQoIG8xRpHEBTKJyQNvYmKNx8V2FCj4&#10;NaQy6KY286k4i6E3imRSYgICbuMb2jGBJ8T2phGDTZwwxRx06R468gTlnLAwqC2VoSz4zSaJMaca&#10;1Sg61Mc22UQVUAWVSKYoJcaGT4omJu0KFEequmEmfV6sNYqx1krLWY0LwniPGDuZ8RFZzAnDaST5&#10;vaX4ExYSsQOIMZp9FKj+lFVDCS8Soe5AQ3Vg6BIIkQgeVQAU/D9ScTVDK3ADEDfsekux7Wzk1UEo&#10;KyT3YNl6siQqcxd7AWAhsge0hk04nuIQiGvtoIKMvWLaoxjOiEQ3fMANjy7VFP9pOgJyBIjDnDUA&#10;p1lNJ3cWmQQo6AwArENNAEftIgCF2v8JU9qwMOmsncZfA8ncQUvwxPbbJJ03iBIhKYoCGJdnmCUv&#10;eooHF8giX0bee1jjZ3GGnhzF1OxJGyx2rfgLAZhjSGlKUfucCELkz0maXQ+LkJdKAQ8QJAQH8LoC&#10;jaORQFMzwKKgtY6HrTiFRdLshYUGKBjYqOGFPFoTMXzzgUlMmshCcw5gHc0wzRyJObUANLH5RhsN&#10;7QsSQm6RldtnhRO8FMaAPIrZw8ApiRsIKGRC3tFx8VKHtm23u/siS/QaQ1mBBGRi3EkysSrDUkSE&#10;McY5CoAB8YgwvOITkmpN01EShFaAw9hy6ohfEQqPyCrRKPN5Rcf1ftCpTw6AVjkZiSLjYqeCIK5l&#10;OiW0uNXTJ7Qg6cDLp49BJi1nxWuPtuehD4tCcgbaUI3ilJ2YQoIZWshm60GzrZvc2ySRBBzrwFuv&#10;m3rzY4QNCYI9i4xJIiYOmyhh7MJIG7Z4O9okiaEhNHkSKegCGjtqkINVn0FwJWOsG4Nx7k3Lubc5&#10;k60mbI4Z2tjyN0F3LM5vDV2S/3UV2qVE0JVj0NrEfG7r5bo6gH6naXqNFFJIepwRPjt2WEEn+SbH&#10;MBcx3RkCk6wduQA4lL3QMAUa0CW1SHEyST4yfMKnQfFATHKYP3IVw7jdhHbV/T460ga71nz+IUoK&#10;R8VuUpFLc29lygK4koOGkhRU3d+2ly+Y6u/Ey9ZQL6vs5MONQ42kyTvGPSbtcXQRyFVx8Yc410Ql&#10;GH0xoUITiRjsfBui1if7e4gZBAwt90C13Zzb6cSPQtBaQ3iz+g7w8DgRvcukJkk7xxEjnX0rWTXf&#10;2u6HJwBSMJm3ss3aC5Di8zwhwXNLP5iL0uYSXotWAr9Ls8NzHOIHpRmjR1ugh/8dxulHxZfUMqKU&#10;Up1xmPxpa2GznPqYBCRE3chVIFmvgW7ULm7q+6tm3sh5YP0m57YJn43rbaLV0sGdPykW7bDsEtpG&#10;p0OMrw10TICQnGaq5yF2ki7UVqHPseW9cMNMyOPsLdOQiDI9RUvDwAbf/G2S6V1E5ImQ5UOADMWd&#10;XD9MmEaTTI2ImLmEkK7IuB+gVS1DaHDR0COgbEDXiGxaAD/fWAAZ3fYEDbFAjFMYaTbTlE5JhDLg&#10;vC9gxYaPZIEEkLvUfBQA/g6IrG2C8g+YtBTZvICK7QoN2EcC5hICAhKIWA2hNBthPJ2gOAVIhYaF&#10;KFIDTCVhZZNBkhcg6A/eCPJbihghjhkhlhmVdbqPFbsPHVuhmKAS4dbgHUIG9SScDYOIMQ0faNzV&#10;2JTEDeyfzTpdPNzXUL+GzXdWOcBQzW6EDRwXeV4YVHiK7S6Z6KPWMLZQXWjf2XfNSAEJMKRVHWPP&#10;sdKF/Z2EaIRgiWsYROdImRde0NzWGIIggXsWCE7JGLvK7IhI8I8fwfYHtNMTkEKSYihiCJWPrF3i&#10;uSciif3JXPbW3G+FMImJOQ+ieiAWoMCfZD+Mkb2SvUnZhQWTGTIK7RBN7dbMhG2OMSPCljqKUFcC&#10;PSVIkLoMhGNFMelArJGhnj4R4SPGnRBKCgFEmgiibhGAAMXD9QYAAcOHxcJcmT0L8EJEKPYIkKKd&#10;9dMXmd6D8YaS4CvkbB9kdUlECNhT6RjKdYXAfBAknKCI8FmLtNnLjMgE+kUWph6GBXdkLD8Jhe7e&#10;ZDiNheROAHIMcRjVBAwAllENnjTijGJcdUmdkefdOjIF6dOEkHxigH7ilAGdOICfiYafnFyNCPTk&#10;MZwHIFmHtThD+XlG5jNJmEIH7WKOtQWHxJGICWdcuECLPLve2Gzk6FKibEiHtWWPOE7MPEIQoRIO&#10;OE7CumIkbCvIWRBB6mOUsFrZEJWjaUVHiRBIuEkMcAambfiKCMkDPmgNqg+C8dIGxMIAmmoheBGm&#10;rNCJGG2T6GnEsAcYBlhAEfSHgKUGnBfm7PMRBYoCgNvN7l7T0McQoayDKkdB9OMITeiCSXyA4j5O&#10;5hinRnUnVnWnXGHhpVrVthkLjU8UniwiYefblWnF1RNAEdbnhM5YLlMF8JGNZF2FrWWXQnhEDK7N&#10;CPMIuUyHIE3NvE1fiizm1l9YeGzG2cwF5E1RmE3Kdh3TjlIGAnldLABHCEmfTkXWDnhoZifIINCH&#10;Dn6kzkEfaWDgggGQcQQQ+EknpdKJ2LFljHgigjyGGZ9lQeenTGTotZ7NXECITFmYfJRnhE1lfD8j&#10;OITGnKuMcLtJhDQpLlTE7IWSmgnIujkGxo2cUklNCnYpZKXKKhwpUl0ACaEoqiAcdMuJCZTliieF&#10;MoGlgddjMnjQZfYZ4D4gXICEDNvNyEcgXCRp7KCjXNvgVB+MccdmyIWOblzpjeeiKWNeJGOEDIhE&#10;1C6qRDbqTVKDWPMQAD7QJklZNAyqdAoqfnnpNQ7VdXLniVgcYJTSGEcKCPMK7JGQeFuSsWsOtMko&#10;UZ0iOYPHImCADJIUUGIb/HccZi+ToeqhxF+gkpuKuMkrDACNnS6T6N7CsrSICbtc5D/cKnxUnEDR&#10;0RIq+OQI8KCpKpLmICuk6mSgjEaICqdAyBirtmoAmNUcdFmYam0EiL3E+kOMHEmLMCcDEr+E1B2s&#10;BhAF2KdTbQJCpsICysKFrhABrsONnpaKYpVsRsUnVD8D7D6Z5D3D4D3jNAIAJAIFuAIEaAFqjVjs&#10;XD5D4D5alGiKvADFyAJsmGinahrbuhthgLmLoYClRjKYUjYF5okqMKuTfJTmUkIjcRXJTHtq7G1p&#10;eXaWsMnHIgDjZpsjKSAeeTIJGJfRdTGtRAEmetVdScjADK7ImtbthibcyjVGVcdYOfcAHE3ZzJCP&#10;wWtG+QxTGG2lnGIozTIHtWOWkjgeKngiZMvsThkjeoPQQMcmyT6L/IFtCJWRBHDdbcZE1K7aPEcr&#10;SCsC7ucBLueNnICp1PouQGFcdq2TIR0p4sVurGOIWe9rnX+F1KzkVeMcMlpABUsKKTbMIaGGxn0u&#10;3VgNYEIHDjqClLKDOBWvJR0NnFMGnVtGnEiNtpYEcheLvN9s9cUqlKuolGLMcOQJfT6MxESSPYav&#10;HLjMyGziNg2Fgf/AbLzrvNCuhHiWMGKQQllZeQEostjopQBntTOPbvCADYOmlD7nvPnACoRNzluR&#10;yYyicnyu+T0HtMeJGS6KCZ8E7E3iowYEadOnzF4lLtpjKozryEKjRqrIkEiNnWWT8jYG6RmKUs6E&#10;cG2FKfiC1w2C+w4LmbYICRmbRA7g4SmLvc8dYABKIEIJImYRLACK7clD8HxmgDPjtG2A0xUPCnwj&#10;KFKKdJfPMN7e7ObB5xgX2HgusGWuGxkxnbkD9D8D5DrDnDmDcDba2DaDdDVDXDYD3D6D8YPAGqfA&#10;pAhAjAmApAnAlAcAaAZAJAHAEVjDcDRDEC/DKDXIMAKATAbBVBOBKAGyKKZs0AAbtnceBFmk6PMG&#10;Qt8fXIHRZkyv+GIaEn7m2LdtIFrNUgMAGLve3GzG8K7IWofq4PSEULtK7E3ImTbKdtGTyHIlspfh&#10;+fyTIq2UMtrF3wBcfIYuEY4iPXPEchzylKXEDK9EUKdpGi0wOf2t0RmG2OboxKXzaptSHoPVjoRz&#10;qF7aENPpfoutLKUImPMmRg1jKwByolSpoD/teEiFKKKLoT3E3wcXMcUQDHxwpHzKAGnkrEgQos8x&#10;o0WF5FKqTDboHv/aKXRNQq4eRkDyxlggs0hymtDtjnHnNIWA90uBj0waE0afkKEMembAaMIlk0Ks&#10;VI8KdfkJhS6drf8mVAIRmRjZLNnV6FWICG8zKjDf9AFITE3drYiwImBHgz1RBFMIutTdtHctAk+W&#10;bIkIxcZibfAKOvccOQ5MIcOt0kTogozoovYtHpgEIUGD8qndMwju0e1u3uxLGJ2E1rnE1KEObRIK&#10;Ar+DEmjqVw6E5HxLtLPZLBK2TLzvxHiPLFAmZK2vtz4FAKAYTEcS6NlNMKCnJYaK7VMB1mrBGM3T&#10;oF2G2hIC5RIIhJG03lEAlEixX0XGMxm272+VeD5D2DyDSDNDHC3C1C3DMDWDeGHAaAiAqBIBIBKA&#10;7A5AzAVAPALVdD/CsCXCCCiC3DNIMARAhAvCWCLCDALAGPBGZbrydhseCJIaszgt7IIWA29wh19z&#10;PXOIRE11SrpHiFKevz/AEPyFgtaESZDcgQV1+E7LvOQJdEcq9ESTbS6QxozsTjOcDQD15icFMrni&#10;boWMlRbABQxzOO+uBAAMk4bwMvXF9kxcSh4fYplztVd4ozIJMXQTGitNRNzHtP5P6JhWyIZEDJGk&#10;2KOtEoTlrUnakiD4jWoo4jLgJD+EDMcMeKKPMHDK7Us262/5dElEme9q+4YtY1zoRwBzFGScdkDr&#10;nT6CL5uOMK7hPBtqfAo0gxNfAG8uzpuGt12cU4wNLYjpvo0rJtsE7fiR8I8JhTbLmgessAAITUsA&#10;z6SgnmyIT1O1Vbf5fD94WIIrMfoFWJGTbObFmc+AIE1S6iNcFHgy9AJS4HxIT0VjOHxMeXqJjwan&#10;iMudi6BjUeRMuibnhG8zNUnP/ec5JADSBJZEU5MNeTS0AuTGxJKE+06pu261nT0txEoQxITK7Loe&#10;9NhCr7gRI1QOQR0knBAhNA2myNvXpE7UvEqz1UsIhyheZpSEqLmHtIrMeEkC478Cj7+E1BP8BBY8&#10;Dp2I2K7YxFre9bKB0QoBJ8OKEICE3KUeG5eGL338V8YO4D+D6D3C9C2CtCoCsCxDrDyInnmAEAFA&#10;GTSE9sYD7D81PHwAHAMBDBMBUBaBVBMARAK3qPAJ9D5CJB2BoDGDbDt3i3k3m3o88KYycyebveCY&#10;aKdcBdRaJlPGWf1yqF/JGvTAAzmK4F5JGITaHo9oFtOXOuLEsITFrJfqGkSiG48MGeqvccBcSwJH&#10;wzH1fjF1zptYxVYH4iXG6aJXK075/30sylojLyo1yF69VxKPfzL96O617XRLFll43XOaEKu0g49o&#10;vE7NvKKRIh/onECkBom31nsjCtvzwF039FywmroAGNvPMjCTIcdLteA8Z8YarShKKED5oqNTo+MG&#10;RQQICHxFKTbCb/IRgDMHt8B/NBPFmG2cZjOlleq1D6PFydRzM5KtUx6zh901837og9zJW7sABo+D&#10;/Jfk6gXPMSPIWLoJfEDmy7oKENvNCwBOtvc1/esAO7YEAez4gYBgoFg4ThIOhb2hrlh8DfAAicUA&#10;UWikFAL6jb5joHj8ZjEFf8kjMZA0oCUqBssdkue8wf0ykj/iwCk0FlE6AzwnsyfwDoIPob8os9eD&#10;9pMUisWBlOjr5jb6mkik1Mm8For8ilUidBAcsBs6eVkilOBkRrQJtYXttSdFwn8fA4WuoEu9Sdt6&#10;XV8et+FuAhYOu+EAk0wlfCOKucUn7kx9SdWScWUyTqdeYaOabucemetYJDmiFWkGumGWooYPnQg1&#10;ugpL9eOyuDoqEZuoWDW6il+euPck/sjyUPEF3GDfI5Le5aL5u9EnQQnSnWwm2qCHYBHacfcP3eaf&#10;gBfiQHkEfmzjdCvqFPsr9L9/w+Py+f0+v2+/4/P6+td/f+f+AIBgKA4EgWBoHgiCT/P40zHLkjyV&#10;J07DzPpIgFCMKgrCYIwiBcEwPRQ8TtOlyzcNY1zbPo/T/RQBAGA0URgGkWhKDsA03gmBT8PU5xpG&#10;EaDpPiLETBYHgmCoIgajkCwVB4YBZFQBwEjl9yalYZ5YRQd5bIiXZUl+AWwZg6zBmUH5nQcBXzTZ&#10;X0he9sE0nFJJgVV9kZmlGVST9+U4SacpDACbqBQVXJze9/X9fOfQUox6gVT9nj0b1MD3VpsEZTam&#10;UXRNsFan+BKYRaf6JRNOk0p6hn/V+pAAnt70ZqydKyrN/qhVgAXzT+rlLrCqaKTihaAsGtH7r2wq&#10;voRE6Cp+xbJoMAWErpMnwm1OHaAhvVar+0F3T9sFVsuvkTVqlD7uZGVzAq6rDfWtrqApWkZaBZzv&#10;vWlLfRNNppXMHr9mmxMAwHAsDrS5j7NzCERTacLigi4bHgWgnwqyfU2RlsCzxkrMbVoOMeF/IFhV&#10;BUlfmmmgCYhQcGT9Wl6O2aVnnizk2qZJMsUWrE2rFE87fSxoHn1Z26BpX20Q09qXQVX8GpRWjQ09&#10;mjRNLU9HV9bQX0MKNaaQKtDxPDVXrZNK7RlX7Xo5X2WRHBqCRmllKsqwNxAFX74s9hAY3mkdH2TS&#10;lBmlYbvYQ4eET9ggZ4hR0POXBnwTpYTz5FWk/n3ZVBWekcGf1GUqBLV2W0eaZppRNuIBlYU0bRR0&#10;ZQkE6OTQtOxJDs0/EPthE7i/3vV9hGq0NGTb8E5vDmPsS0MbyE65rNkyCfznmCMK/SCz1MxQdNud&#10;1dGTu9yY0RT9Ogh+K72OY9vVf6aWx39w7g++70grJ/8jK/RoBp/cVv5wb7LaRN4gFmCE3AIVMBCM&#10;hbgOGGBIv4Fl8F084E4ZYIrvYJBSCp82ewWgzBqDcHIOj2HYOEQogxBjTG+OojAAwDg+CME0IwQg&#10;dggA4BoBoCwEkUHuPUeY5xyjhGOMEXgshci/HuVMigDQKggDyd4FgHwKQdIoOwbQxAzB0EUVsjAR&#10;wthsCwEQGSOWUAFAgA8ByuGCJWE0lgM6WkuJeielQ2DTxoCmjm7YIZc32FnbyBhkymz4qdZww1nK&#10;ok5H5JsXNuxGTVFfciPNSKdWeElWcuw+LbW5LPVY30AKzClk2Xemk2BEU/t2K/KQoKbCgr3KSqNs&#10;C7SCk2MaTOVgAGLEFbsgFPsk4MIJZ/G4/0r18x9lgP6QQAj3LjKKrsq5hDYSIJHLJMEvD9MSUPM9&#10;gStifk0lwsgAM2JZSVm4tMibKQBmEeUuaVI/Uxk0X2R80EtIygAk2n2bJBTCEnJRN1OJcyIkRkcR&#10;MGdACzy9oHQSgp+SIvBRSRugyA2HrbZ61MaQnKJr1HeaIDga6M0XIoVI/pOpvsLbhPEkikV9EHJ+&#10;tcq7dZVSBkjJpVLOlUsPl0f+aJ8DCFnLCtcqA56et2TTHo1SaSpHLG81F5Axo40VNgWcEtTqntcB&#10;FVJbZhCKMMYgxUizMgAlQbGTImxhCIlQj4AJcBBiDzMpERmcpKGVkycsANa5ZzQP/K++wdNeCKND&#10;WuZQcUjCaFfZqP9t4/Sqk2cpK4ixc2jsUIKapd9FSMlnN6T8xQEXtLOKk4siJXwO2eqQJe0I4LRr&#10;vDNaZ3ARKKqUc3PUwoBLRjgr6NW2bhBwjLtuwayxYWtAoBfb6B6jq6lBRaXcmxrQQFjLIZYqTBiv&#10;mqouTZl06iSHYAg6YV12BDXauOdAEkDSIg2vDRkNd1VGAUJopE3qITZCwvaMK94NL4h7vmmUYIo7&#10;709HPeYR1/GuUMv+gKmmAMB4EwKrQf4wxXidEcKAWSKyMAnBuEUOQaQwAZAkAw/I9R4DqFgKYTor&#10;BcjHwesoHgTgwByDGFEAk8INjKFoJ4QgmhYQoAQHEQQjggAtA5gY/UZ40xrDul0RGPUAwNGRkhrh&#10;GRS5MLm6Y9gKXqAsdMmkmhwo/xXVbOFXhOa2rmk2tt/7SQAx5bzIxxZUirzvNhMmba21bTGABVci&#10;hX581XpiTWQagMwNzlOjciyqySFQnzLcnGfGCZ+sRS9BeWz4Z4zaz5ZyxsBIGocgCX8syLVVkgP/&#10;NksR/z3ANliegAZ2AHIy3yt5BdCKym+ohhqfc46kWMtKYc1Vn2WKgwbTw/mvsQ0dH3Umh5HlL1Iu&#10;+uZaytFQUo0eRjjZxF3uEAPaSlGb5Z0Dp2tWXQDSlridos7R4Fi/oFpy7pgAWzTyLurdaBVKUJ2f&#10;uxHM0a+wCE3bAnV4zURemOPxP849fbEmETStI/SdaYW3wDPugCgp/nzpTSK3DDEkf6fGkwBSvzv1&#10;SP5mhKKLmCPmbC2FERm8ktuMs368i1nJyhb4F9UgRFz0m8wfygtN5aV1sNuaeSNlao+TjjGes5nv&#10;zxcQAi7zVGgNBrIkh3BxvnKCmcD6Y0xq7daarNBG7WABkPWlP/KQE2WZdmkr1wyJmgrCQNNK/QPE&#10;6Pnmch5/RC9yGx3QjIT+7hv7zZMvyYyjz5kZHG94wij14HSy4mzVzTA1Bh4ztZyS554OqposJySI&#10;uLYMVKsBd2hmqYNbArRc/HkfJcOwMnpqitHMI6YN3rOokZWvIooJsHhjmcWpHpoQvcjU92Kr3vpC&#10;dBY+D8I3G8d2cP+L8j5OBB+D3HeIUPQdBmjdHWi0BIDg4h9EOD0FgHUAjwHONsP4ew/DfHYPUiiT&#10;ARiJEYIYDwEYbQbH+KgSYfxTC7GgRQA4DAMCLEsJQCABAAZ8ofBj8lkRM+pkOAMfV00NaA0T9UVa&#10;EJd68do600NU9QADNy8noTJ2NSMoBqExd11IQfUtVqUQdRcVAy5epzo34ANVYUlpBsRulWYn4SR0&#10;BWURMt6DBV9npzmB4fBN8VUrt8dK1osnZM5r8gZwcfgTY/8+QTJ6RLZm5MAAJqwwRnVo1pwrVYky&#10;gXcoI5NlsRlpAYI1cV8bIPE+xopR1rcgFO9KuEkUtz5otO9rWC8P2DEfIRkYIYITYb1s4uZLlS4V&#10;Uf1SFYWEVsAAIu80MT9Iw0cVAVowYb2I8UU512cXctcqdIBYMVoUVwkUtc4UMo4TYMmKRdgK5UVe&#10;YDqKpU9lIo6DOAqLB8UmM4uFKLEgQVoI2Ll7sNQRkFqL5aiFhrZtkP0TYtdzZtYsFNFV6MIycnxo&#10;YqlMsUlniG+EAs51oVUYIVoRGLV1pYeFlJxwttMeI6YaBBcSRbB4Ub9bMNVkgMh01Sgdo1dbwD2P&#10;RRc7qOCF10YupxpwQtuFZN85VLVSKM4AEapHotdnEfAT9QkT8WEaB5eIARMWF1EpF4VoOGGFxwJS&#10;4V8aB2s0d7Q8tqAQUXMT8TYbheYfYTR4VfkbQLWS5yYEqTFaYGY6YfAVAZYMyTkL6Tt6RX0/wUUV&#10;8ck1xy1Z4B050ToXMo4y4bAVKHJ1ETQZZasSQbA2Ydp2sYR4U+wRlHpdUsEJWV93IIVIxeYG2WUE&#10;eWeGBzRtsXN4ULKW4DGXAtdHoVIKiXVyYYR6YGQFKXtZaLZgWESX6YGYInQOwN8M0HAHUIMPIPpr&#10;0RMBkCkDwI8IQHQAoAWDggBp0KkJUIQKULoM1JwAYGcHkIcEsDcCVBoP8PoPUIUHkG4MoNt9QRMB&#10;MCQDkJgIwHkAeZeLGAVGqAdGxkSYMRMpFUUpQpQ/QMpbWOtSVYoR8WETplAEudE/9Jkmk0suYYSJ&#10;yJ07twxzM44SgmkVqGuB9pIs5opr6Ess9MKNVPAYRO9YQYcXcRQqiHBB1TYs1oufYwE/81cRQcI0&#10;c9+N9Q+GyHlJZooz1ulphqSENN6QGMsfYmleaNkUVflV1S5JuYBsRtiFYfY7xcURaguJtv2CNJSE&#10;g2GSMR84ASw/8b16RwMUkvGiV0NnpJMVeeCUAUEYRdUVIpQVJVcVAcIRERld0aqGefKJqDcRmVKe&#10;OfgtYdoao/IJ8MelIpSUVvpucao/AYycGltgYVANql+B2lwf6W4LKKYbAx4DgGOmoTqHWFRt2HQt&#10;JqSjRpxoqQGEYfhpYf8YRocnc6IAVVcTQ/8YQUcVCEcSZooTYWc60WFzY4oQ9c0UEb0+w1FuIb8m&#10;kaAWFdV4oDypwu8oKN6Wposrtn54UYSMafEfKNOgNxURYtc6aV0fVIwb8RQapRURFnQUECaroYRX&#10;0VKreFqgQAE/+jAAGMUdpHpfkUdYB2VzcV80OSgfhflfUTo0eOsHOtetAfELatulIMeS4LWpYQct&#10;cTY9Bahbw/8WcycTp1EVJ4VPkV8Wc6Z02r9zcoso0eoVBbUbAu+UWegL2v93cE8TQ0Ot9rySGqBf&#10;wI53QNg+ICEFmw85gZ6GdRFeEDadEEsWGmJQyhixqx2x4fIMwLcKEIMJcK0scEQFoHAG4FgEIgcN&#10;wMkLMHQIUJuY0RQDoE8GUHgGME1BoPYO8OIHIGoG4OYPWzUDUEoGAH0GgFKYObxkGAmlt7QZagYn&#10;Io6OuKacoZ4XMGC1yXADFVsVI/8TpxQRSSGrgAN2t6RIyetw9SBVoQdrtSJrOeRxFVdJmIGkunNE&#10;9NpzdoVPBzKHBum22C2DdtahsgadidplwAE4IXdX9TKEhY2kxPC3NPB5GQOsG3ora5sQVW6qGn0A&#10;WCEP2fMttlUnJWsXeUxQunhJaEJlsz1SuIYs9VtvC6BwYRZYxxMUW4CeuJ5xZq8nGGKnFS4REmMV&#10;KwsDm8kEC8tqgQ1bWSEn2jaJwRQmk6Z7QbCGd6QLi9uroCY0Mbg61O9ceX2x++VB4Q1Qm2S+YfGA&#10;0NY7MJApQ6YHK/MbifODeeiDRr67w3NKAQM0cu+p6jEnSBMAgT82xWc6JxRvAmkapZgAEy4b+IQR&#10;ZXCMtPm6gARt0V8WmkedwP8V83sQ102t+wtqR7AUNai8kDlx83NMJngTp00mMdcdktfDQAgV8VBK&#10;Gqu6WuIdqokU4WYU4mOkoT+eIRR2teZ00pGBuzVsJS4YReYToy4rsXMTS2ttAARrwmkTotc1eloU&#10;spEH3GFfk/kFYaBRc1wV+O14IMXGw+xbBRUTQWEE3HMEbHVZYYKQke+n46LEsbBWQ0NRU0d+geK7&#10;mSIAGw0mlfkcIRRRexke+GeTMMTJIcKw2wlvoZaJAuYTYN/JxdoIY0dy8bADvKNbw9gSpReVeqi+&#10;tByxzKvK6YMKkJQH+Z0M8q8GsIAJMEcDIB4gcPIOkNcG0GkHcO9lkAABkC8EQJgIMG5i0wQOcNYM&#10;IGwHgIwPse8FkHAIUFgEACsPkPcPQOgOYOcM4NAM4PYPm7IAkBABgDQC0CYBYBkBsAeZYVhL206b&#10;5kJG2YETQeANPAcAEtcoIWE6YwaLvGwMUtdA+qcAQUd02vE4gu+7FN8YQXMVCoVQ1JZPYzMRa56Q&#10;Rpi6RNa3QrmgHCzFcmk52rYQOLW35w9nG4dxBw9piHhxCnmDQ3ZxaWnK1YYRYdSi9MiN9PNLKYBa&#10;4ASe9rdBNpwRk1cpR4V1rU2hbU+fSFQYRvBqQTac4SgUd0IfGeasCJ9KYRZxTVWOFryIO6eC0TSw&#10;sNnWpyaKoDoHbW8tETJ4UmNry/iDllsYS91uIRFTodqeERtZZVsV8XNHrCvK/YcsQZbBHDogAw/U&#10;BnkAKg5Nt5piyQK6OJofaGfJ57QXMGrZ690ZY/8Rk/8/+FsAEaCdkPxpBn4mMmkVBdVO+3oqCNaN&#10;AXcu8cmGfUwqkmly8XOGcmN5i6sABYESgTQYImk0ccJxTY8z2qAfAaBIyLsM7dOTkMxtUTIYQWFa&#10;ixcWeReMIfCI0Q2jnDMAgTp6IAdfnFLT8TjTKesTpzZJMwbR8ABU1U4+xcsRuLVO9YLfsSgvQvVr&#10;XctqsTKVUAii67IV863HgUEGjg1HERQFThHHUEZ6TJwN8LfhgZYwZ28OXAQ0OtcHOv3TsSinuIIR&#10;MXOhqBx1nbUAQ9YAVP4AA70UMy4RQYIckUcbQTQWdRcw8Jnj4J3kAb0pEbi8sEAIrkdIyhQR29kS&#10;7dMM4xkLNv4XfHME2xcWFxwAZXsdrYhBTTnlzl9vEP8JMH4Gl/cOZJwA8IYJcJRlMiAgYPoPMOkH&#10;PMEOEO5lkAwBMCkJcJ4IkA/M0wIMMK0JcIsKELcUsAQA0HUH4HwPkN8MwK0LYL8OYOkOzVEoMBkC&#10;ICsE0EwEwDsDQC5GMAvPRBnPYACAjPmX5IzhZvCOWCwAF8QRMbS56MsVpfmLscYC463Rk3TV+brV&#10;0mDZRzanaj0Ukn0aBOjBbALbMVbUiFxmLT0Pxzsiq5gs8yU9cRZHrC8dzBvMWsHHkAC+ofrZQWGJ&#10;EX5mPbKCQUEn1vC37Y/TKsYAi6KDqHdp+QS2co4WEy537vXq7cyd2sFo/SO4u4C6BTvRUPm73s2n&#10;cfcsa4K5C38TgWEYImPd5wGFRqSoIXfvuzUVW7GNfVJa5RULvyNfUcIEHycH/ykXMwYZY+wVV5AR&#10;YbDrNzMVJ7R6Qbgo6dXr0YTHsapebXbmD0EgV4U4vl4fRIYR+kYPyNyiOhzr27FM2sURYVKBGt0T&#10;aTEEoFf1p4XPyOtlJaiSlrDbTpbTEtIbDrsrOqoxBWwAa4Zp/BcXN2gPinZYRn5/kR86YpQbTJnN&#10;UwJRWv8L2t05kucQVdWpz4cDwYLrvgdn4mkYQckVA+zDkoDcQAYtc/8pE02dkfZn5mvtAf0V9A8T&#10;9X3d4qwXM6061Iwy7gKsLIQQ3xV2QAM3ZRcu/EITHXgXdQlCMIMVIYT1jk5X1z0ShDcTAy4aBZZH&#10;qTNHp00wYTou81fUNA+f0WTxQR2nWRmFQTqUUmM0cRmUUtfqsuYV89Dt+l8Nrg0GgcI9BIwZYRQK&#10;T+9bw+x4JX00M7A7HPwRRbwHH/saAQB/QIBwQBQaDhuEgyFgCGw6HxCIxKJxSKxaLxiMxqNxB/x6&#10;OSCQyKRySSyaTyiUyqUPlBm0yMtwvGHAEGBpKJVHh0IgmUv98vE9HE2NVyTOGggHBlIJlMhoFyuN&#10;v9Qow8q1hNaHAIDgoOBIGOJzuqUAITDQemQvFoTB8MgIAyd+3J9XSNJ+7m28wJ/He+oi/1HAyh3Y&#10;Rx4a5P0A4rFweCY4B4h+ZKPP/F4jKYt95p35wFZ4E6CaYvFZTEYvHRSD5TKRfF6LRgTYgXZwsGAj&#10;b6AE4hz7zNPvEbECYjfayOQfF3viw/F7MC47L6t/3vm47fb6IwcD9rXQ0Dd4KeDeOd8eTEa3FQcF&#10;+rfXR9cmPw3F8qI6PFbcEd4DPb95J+XtUUHQ5/0lY9BHQatyEDQR9wSg1DnqAt5D4O2FISf180Tg&#10;F8WKA6HW5OyIHEfBD2OfduYSPmKX9Q5jmWXKA0VY5+WOik+XXRBwV7jBx2Ke8/0jY5B4HQ6GAAfK&#10;I3cABngKZFko+fR6EGZRzQdlWIDsZw72plJ0WvY5zXBY5lCSmQxpmY4JJpIya25YQ7n7PaNwAcFu&#10;YNBID54m54pNPw85+PCgF7l9s54A+S5eQQF6KBOjHNYKj6QpGkqTpQADxpc4aZnKQEEZh9YsQVBp&#10;8jBJpJklpVyMGqiiqxiJpCQe6xaqI3KdoB4CQKRZFedcENrtHUeYiLWKa+RIjRqR4/hsAUHcFlIr&#10;Rle2MQaJW3Bq12GOOOoKAOyWOBC4D0uKfjzj5yoaQ+pETklB7tQagDwMW8jAvS8LiPRiH3Ca+w8v&#10;0Ir/bV92NQRr3Nf2T3dfl3gRwwFcORF/Zum6NbQcuxLLrg/pQAGEHgBSWbkupD3Nh0DpJQ5/ZwyJ&#10;jnta90bKnNsX5xl/Y1OjNzlzkvM7MrPa2wJBnNbl9zr0WNaDAUNNKF7TI1N3TzO1HTzdY4LtWETW&#10;HBpc8b7CZuXBOnYYSQ5tX1r2RmKflub3jJ3r/CKbtFOtDqKBedkRPXeRu3s0d9bkeOAf0hODZQWe&#10;GHHiNyGbi4SFTjrgBB7Sn5MKuVGzl39b5w2ael6ge59waV6Lo0jr/pOn6jqeq6tIj/PAdhgGk2Dv&#10;PVDgGBQIiYJIiwUAwBUqPw9SEHUbzKN1Y0NAUCwRI0lifCAEQC6Q/z7PMgByGwzzhlqUAHAnywQn&#10;gDQNxdDT8Po+Dyn87zwPo/D9REFQjC4dBuG0KAhBfZ0iOD/TIf+RpMwxhUwESuHWA5fxEOsUq3ke&#10;rNx0L3R8skihwULrHIarM1ZF3Nj7IOc1UxijnlydMwMAZ2FqMEIabVkrBjJJXHlDBl5EVPABSKkl&#10;ZywS5FaIM2Y05BDFtjInBVJxAodgCSWktchlDcwNREzCE67WVoGhGdFpB/TzEThokKHREFTwXbQ/&#10;tX0X4JrrNJF815zDZrVAQb5OBlFbAgji0B6RDS9pZSuhJIZFoQNnSSjBszGVjD/IObVGqNVeJLYY&#10;BE5q8IYDyYQRJAoA2DxFYwRY5S0wBGOkoxqLsZonx7SiAJaSPZKxgIccFGZBIlRnIs20AxzVbG1I&#10;OJyWoqJbmUBDLoPMvJFMUP6ZIxZwQMzEkUs8yQ4pkj3mWhJNy94SoQkUrYvaBzmqFAtNg/Je3QwL&#10;m7N6b6kzKDZnGnCGcrV0rcI0cExcnFKmUG9PBMgkk3MecQHFz4HiQMnjLDWc85pQMWbOZRe6WU7G&#10;5XRGQh8GXTRpAKjkgRvpSGjYzCRd1C0RnUIIb5BKOosAAkwYpRz5oiSdjBJmQCGYeGKa3AJnoyhy&#10;UwXIf0xc+Ad02BXThhwFTcrFjFQAg5+XxgNAxUSTNCDFHtTclmZY96QUCn8Q2adEDNEXqAd5dBF4&#10;rxUOlKZlySD6wfMUnBLI0Kyt9GiNStKcDFpLTslUDs+DcjTrmNKuplD7gxryEevY6q+jLr+M+wMj&#10;j8nNC3YZt5/U1iMkdUKoljgMGImwBYJNlGFHeRquRkp/XOgLNrZJNx/Y4RxNRHUgQqrTiOtSZQJl&#10;rA/Wur6OoMlsjxOQnlacVQsrcpZBzbwJ1vlbHtCLcJOx/UrpwPab4+8cQQUinBc4wTprn3SundS6&#10;oAB9jsDgGMNg3h4D2IcAgCwIxLiREWBMBYBCVD+HuIgOwcBjDaHOiwBIDxEiUE6CYCoBnSD2HUNo&#10;NYbw8jtHqPuhQBAPgiBIC0GAMwWgpBKCYEYIQBlvIcPYeI7BtjeG+NWwIzhojQHUO8ehEQSAyCEH&#10;gOYaALANAQSMWuMA/4yJHWUaAdMbwJusSkxA28entgsZWT5FKEqllKP5CVGVu5GigZRCg7WAm3OD&#10;c0ylEqL5BbPNRF6uYxn1oZCGKZicvgDcgYiBpiKPUcn2ACP9ITZ1CRQimSGXgApgNi5qrZry9kHZ&#10;LmcuZdbSj+Rc/BYA/zEMz0BFAxxwZ1mKRrE7OcgiLmONzW9OCboGkOqEowCdQpuEPRq2EdK5D2si&#10;yHKKEpiEfalIgjwANHtTQ9OCbVe+qctswhpp5iqoMlLMIMbkxzW2KtmZfSidFJVkPldLVAip+Tau&#10;QqEQ4U20hNbUgbIoMO2GlA0ZpMHNoBU7OQjaftcjWzfNb1DUI3KEKDtBNmktCR7TKayNqQvJwJ97&#10;5qx1vrfbqS9jX3+jW6OhDTQ9j6+XNXAqA7IACXteG1BNVzGmfcLXFAb8WyTSd8uqyJRekHSrhmti&#10;KH3yprbiLcgUcoQgbXSKyzcpLSzq/VhBjam+nbBiFBkM+8Jp7R9LsliH875kAI4MTjsnaZKY4vbm&#10;TrYFp9IIyibhk9SngN5TI4RzdYaOQSfAMuuuVBUBzsKECNVWANLPdoBVbO2O8a+pnWBzMtJFsPn1&#10;Jnyn5VtJIjR/VyZoyWQ1MRHqmNbtgN/wtLupDJP7ULlAKJFEJA2C3yIOPJtbEp5bGplFrgal0CGt&#10;62a0jUQkhBuqS3IV7COb5cgcPVntObZI5pB/GOOCoc1GtZ+I9hA4b42vmklgw9+fk9qtvSGeY8zk&#10;coZfkpXuWIr5rbyHCT+iKH6ZlPIgtGr9iPB5JiAZCh94HX4E7WPqJBlCWToGslsdvnfn7NCft/f/&#10;D+JJx8jqDYGQNo4h4j3vBeK8l5l6BKw+QjgdwcQwA1w5F8wDwiAkwnAJwFitzow7w5Q1wmAnQqA7&#10;BhA8Q9A9wFQIAKQUwUATgMAKgJQBEdBGQ+g9g8wxAvQswpAqAsA7A8w+FCgBgWQaweAWARQNEYRG&#10;gvoPwj4QRGi92Tg1oRmNwdGOX8hGy8HhQ3xynQRgUfEkEgjZhez/Q4DOwvGm3jzdX3ChWqhAiyTp&#10;nCWrUgXP2rRuXLhni5C928mdhmi2w/iuiI3ZRlETnLBFRix+SECth/S8EehD0shC05Sy2d2YU/Q/&#10;2mBDSFhkiS2Uhs2rTSB+XSBBC9y8CmxGXHTG4lCHVQhi0yQ4hiBBx9yhU0h2hER7VsFoBk2y2u0q&#10;gA4ciB3JIc4rknhoxBzImxGyXTot0/0kjSGmxwSVy9ycmamjHIFJVHkNIeUaB9XMRGHczMEmRjih&#10;VOhjoPwvggI20DVQgU431lASYuRAnBBoyS1QicCEmcA+YqlfSWRzVy1PItzahoCElEUpheycGNQX&#10;I/Dd4S4/5ABJU4w2S9zG0RlhBsxe3b4bwBJCDvxIngDMIZnPyMCEgr5F1uQshDgQ5HAUpHgzZIBi&#10;ANpIzkCzWixwmfh7nIRZHHxuWm4mBmhjmoXVm6RoFQmhxDxwXxACoTmuiyxByS4eBDSSxiB7VHo9&#10;BuhckDTIpJgBBe0QRJEGYYyIzkDkCdmghiFTEeRch/WPxkpWw/YdxmjU3EZA1MA5IhQAFywL5bDb&#10;1knj0r3cREmrWrZOEmYxVVImovHPVACw4uBBjdZDmnhFyNZZ1MximfQ/Rvkjh4pA4oYTiV3xxi1k&#10;lrATG2iEFkiJx5FdQ0guJnnVE+JHAQ2TnERiChSEALJqQPZq0TDeRB0hxDQrJslZybk+I1SeJqwP&#10;ShRDiqgwXiIh3RRBgKZwwVpxR+VgQzy2VQkily5IAzZnguBjns22AYR9xzTcjlwbJZybhuScH4wG&#10;AUZ4ZuYoxBnuWm3TD1SfjWydjHpAX8oUZ7p8Z8k3w/A7QcQYgaw3V3n/F415V516RKV617V718Uq&#10;ACgEF9gnQJQFJDzog+g9w9A6Q6w7g8A7Q6Q7g8g9gGQIQKQJgHgFhJg/g/A9wrwoAlApAsww5YRD&#10;wGwKgPAigggdADQBoJxGnx3EYPoPwnaOyWQdqPoSp8xEmoZZ57lTiNTkwpwwqSh91bzXQM6T3uZg&#10;xgoVhAjch+SS5OJJwBCEBB1TGhh3h9xe0DW8RHocmsBwYs05yyYpBt5mRoBjiVy8GpEphB2m49pe&#10;TMQBJaRlA2qfZyDHly5Eylil33Hj2rRi3alI6I0y5Poej5Wc0HhzRtBC25YcRAnsBBlQlQh9x7Sc&#10;Knh+yfGkBDRwaiQAB+TFRiCEoVFKUmioRb2RotI0GRWvarWFBBokKDRDiNVTIeakaDWWZYStBHmr&#10;UEmpxBocoUahxihwShSNZchuUDzgwhHVhjgV61n3gUDkHeyfouwASth7BdFTJTx5BDh4lykcRuRe&#10;5QgAKxJKwAC2R91THVDXZlaQa9p8xlDU0joVR9RwSdh9xvg3LAiNapB2oyBIFYYiVFpU2hWfQx7D&#10;wnrEScAJbFAarFitlfwy2NQcrHBuRlBB0ihua4hAiEkDXNo0WYitnuWlhhBlEihB4Tkjh7Y5z40m&#10;R+R9x/UDUNLAKllJZTRtRzVTJciEDkBuRiEjiblHi3y4BviVxyh+ShZ6B7avmjhmrTx3nnCEH6xE&#10;kwJXx5Hb0bhHnHRlIWKfbZg2g2LaSEhizkHj31m2pbAL5iau0y2tVJY0oUHdGsE/yiBj5hwARwQH&#10;7giS1WElxHkDy8GkxoDU3VmPQ23b5Z6RBSGURsZZxjgQbmAQrmhvjQxtyWVQhjiWbjnjHnFZ2TqX&#10;hcnXwSrq3jx/YTqXwBrggHxvnEX2A1RuRzbWhii90DWThjkD3xxiCVxBwS7xVjlTH0woR4jeDeTc&#10;hjhtW2gI70iSytnj7EQnnoCEhB1jn3DhgWZ1C92obsFOjNSKZUCS1b7ha91z58L677r7xgQ8wegY&#10;waA1A6w80qAEwIAmQkgjAFaMxKg+w9AgT9QzQ3w7DtgDAFQjwmAnAHTJr8BDQ8A5A1AdQeAgQ6Q8&#10;g+UqACwFgh4QQJwGADSlXDwZ8JhDhfQd6QL7yWYTozXcmQot0NmXbehGRvlZ3bx9ytnjhCcOh2qg&#10;rWxICcCNScK8Uy0DTXUkkGVnBuRvlTEnJYg+3G0+kohERzTdTHrwiICbhlCNSMBjm7x5B04kRBrJ&#10;TeSWSrAorZidgRsbbcXiC2VsDHgPsdDVgLm0GgJRRdFTsLxJ0JWVkNxsbHxBk2lU3Ta7BBiSxzUj&#10;pBYvVAUrxuR+SNaY8e05xByhbOBkpRmWiOqc2x5eoiRr2raWkMhE5Xg/DG6VItY00ny6FFQAnfco&#10;arENBjkinmi5B4rOTeTUwvcvbjgQMwFsgZCdheyV7Oqw3OB/UD3VlkrhKtzMh3iS5fhB8m6wXHi7&#10;RDiEjUQzi9AwG2jbx9xwVwgRb6sEc5r7BHnbyV6jURih6ilWmg5fK/MslAYkqrlTqwBe5Z3lglHx&#10;0io/AXFOAK3RBmkD1NgOzKR+14Bt1Ohyh7acSgKjUJVzVbBnjdb4hchuShSV1TG5Cl6YRAjdVQi9&#10;8ULYhinoyikjmTiMG8wDJwQAhtWmx9xEXDSgCVyB5OIjQ/BixuU+BDseh7Q+i5CNZUNPBoDHmm85&#10;RFsxSIC2Rvi6JfhFCV2/w13oHEUERApqJqXXQMswAQLFAJRlEji5CcIy6wmVxEVDw/o0FCRi1Qih&#10;WTpUBwZNT3x6szqNRECcJZycDW3EXES2bwRctcz4zXX3FQgpdiBvn4AOmm1kh7bZnbzbwNdk1yyt&#10;iYYli4gt9mnEbsgc9ntYBDiVzchDjHlOjGbAg3CWY4w/iblZ3oJwwKaTwM0+IoRDlTBlDdY5VLrZ&#10;qfKfXESNRi1jm7KrwAUkrZjW2u1klbwP9zG9wJ7R0MNXFlgBpERuTJSDCDdSs5zqb7d293t3xFA+&#10;whl2gyF3RDxNglhOQHBPKAQ+A8AeQcQaw1w5b+BDV9AH19wk1+s52hQ9QhgdQbgyQ3DcxNABwcwh&#10;QjwPwLAHMJG1MJgZ8KBfhgMEUjjU3G2RKrMXxBEkDZkQw/K3c87eQ/x7U7BkiQXH2Vsg9xGxXHUh&#10;iKRr4yEDzW3mjdbfcfxBkTiMKyFX89CvOJ8sNghsVQnjxi1sEjq6rPSPpUmYhiJyCNXjyEsaYTrm&#10;AQZorspA9mgt7tjdCijb8dAPsbQRrSBhCPlpJfCyeF5e8M4PURkRkkDSDJWUACLQUyx4krGt0X2i&#10;hsStuLsGxFhwVkkiuHifGTkjqsiBCBVFowhsVHhiC5LqA/cUyy7eMNRKhi0ih/cjciAAiEDJcZg9&#10;WTi8FmCfh7bmgQmmyNTW9t8yAAh97tgzOsIWNsHkwOMkR3jSKyho5iZ5BWx2iWQrewGNUDzb3yQZ&#10;TdbsjdcQd4OyylRe7MUMGbOPU/EmTGawH5R5BvlQiB1Fnb6vGgBlGMAtZyBB9hj41jnFgN3j6Wpy&#10;EirspsAAAw+8ScB/Y6h5MfBDetNAruBs6pR/RjnjyWUjs8Hgil8kzeTWARGTq6xjnmhtWoZeA+0W&#10;nHxjljjJZOBFBey5JhlJHZZ3R+7IDDFkhi2Tuj0y8p0whssZAAo1jDuZhFCNTcn2g+MS3OFFituq&#10;CKVsGoXx4oT/wyJkhihudYHX+6L0gI3S8Uoci23PMYBnhB9JBkoeaiB2rsh93VMnuP4e1lnKhCxz&#10;RiJzs3YWDW3VEDS6Gm/KGB7gs4xi83RlPRmm0jgtPcpZxiGm9ngc9AsXrJB5FTLtvPrHAcleQMdP&#10;xcoWB7bgbgpOFTITiEuKibktQnLjh+X3AXflU+CS5L9ERkhB1b/MDRRDggvobGRiG2tYB/TUxDkD&#10;9qDcrShBHuSdnRgB1Epom2hjlsAxPuHnDHkiq1gV+zE3d3fv/ws5g/wmghgcQtN5SJADAggkglQM&#10;BOxKd7g5T2J2g8s8QDgHAMQmwlQgQCebL7g/wlggQbAuAzQ40XQZwfAjgSwNgI+DQmuD+EcKuE78&#10;B7dVI0CEB92TmcxAH/AgFBADBoFCH+AIXBgDC4eAIRD4RDYhC4lFozDYTAozCH9IH5InvJH3JoeC&#10;5SB5XBAFFYW9ZjJn3DZA/pbKQXJHu756/Z/LQjQglRATRpFSH5NozE47F6dEIbLYbSKZFqlBIRLQ&#10;VXA7XgJYHTYnpZJtP7O/ZtGIjUIbPXet7i1LnRgSXLvDXHerqKb7RAkBsCFMG68K0cOosS58XLQv&#10;jiXkB3kqRWoIBcvD7qA82887Z6RLwBNZBLaXVofG7bBqbCoZDYNLQbsgdtIblwLgQNMXq6N7M7XH&#10;H/r9XT4TpwRyAxygfzLABIfSM683d1J2+evqINuX13NPa4zmwHGZbdQZ5uYD5WB7O5Pa+Pfa+4+u&#10;DwwD4brD3t+rP39P/lMcgCFCBF0nyWd2QBS1CFnJiDV1DOEAVhIFoUTlDXXPlVULVwClILGHzFiF&#10;DwwiQPImBOKEteFznhept4BXVLXtOSGFnMiNzCjk4I7TuAxNj8OpBeoEJECCRmhf+SZKkuTJNk6T&#10;5QlGUpTlR/n6PYm5ZW9oZIf9DWFOsP5ifhCzamaITFayNU/bIDQvm8LJxfU5Z0jcyIzQ9ZzmntlE&#10;CldO4BDWghboR6kIMOiDTopdxcm1NlzNQs6Sb9UIqZtb4YoINZiD8GqeOGoJvC9ygYbZl5EBB1Du&#10;TNrHhjMyqwnYZ6zX0KYYaYAG3TlCKUP9M4HcV4a6SmEgVTmSVIqqYK9S1uZtfJ7z4Q2qEztFaE/f&#10;JKEpm08bdQ9LXmAypHhRm3TxW88LpfJqXCQaK1gu8BKeBpt57Oa5kIfdRmLOc0r+L7AJmNpD4BYM&#10;FAfwgOcKCTDGOBdZk/R9IL5ZulgDl9hZ2eHCg5bd4QcyBf3SvZCF1qh0m7WtznSb06DAy828xWI6&#10;YYTOGEPuHBHItB73OGbP8IB9LUzm03tGKXSMtS2JAwFfTmSDtdTt1MxtVigE11Uh8qablD1kPQ7N&#10;hQhtAOvNoczvxZ7gebBqgOEu9wwAvtfGrddkTYGd5hZBrz2RGTP4AcuCdIK+FH7h23budDlTYp+O&#10;KrkFnc7DAkhx4cGqqqlrX8Vud3kGU73Auzd6R6gn6cluplXq+s63rpLf3r+y7PtO17bt+47QsycI&#10;cmyyMdFgCGQeiME4OAk608DkNIbBtHw8j9RAIQ1EokB9GhDu59qTD/JcghsLczDjRYAxrIAjxHDI&#10;IPbJr7azGdDx3/IiP09v9kWTa/FvqxC23B5/7YR2G7Wyks+rsTWP3NEcQthrYGE2N2bsZ0EiZnoB&#10;FBYnZCFjkLPCgFshzibHSZmeorZXGDGlJA608JuSZoaP8uwrAAicsOXMykgTEB+p9H+eEhq1x+tf&#10;L0OMxIoi3m5D/EZcJsTZHOXCwZAJDVojiiinZpApSdqEC2qIlp5CjEtiWeY6R/CBG5J2Wc+pZzwx&#10;hgaWtdiTyGrxOdForJAj5HyVwuyA5/y6ghj3CMghSF0jwOkTs+TEibxxh4T8h6wwFlnSusApka13&#10;GbNyXUhp0iGwfJAtE+kkjxQbM2c4s5aiBQ9SkQ1AKvCTScADHYgy0RlywkAC6WbIAOHOgQa6VhIB&#10;jy8GDL4nYLZgx7BCCOYp6ISAKVQeo3McI4lTIMmAbM0hXzUTsdJAIRZsham2hweU3ibHoaCuSBM5&#10;JyzmnOkptwYZ1sCJyXU3JoZnEIPRNkIstSWjqnzFRLcC01j9Ocm0EtAgj0EbIUgt4xKEjWoWdItZ&#10;NlzLRbJLUFFFAoUWJa19RAwy3tOCubkpAyaQjNpGS09TM2Wm7bIeU80ox/s/DM0E9R4VURpIfCow&#10;K5g906TBMUEbgg5Lhhgc6HJzj6kzJsfWZoAjbl1WK10hZ0lVLRqQQZXCCCEQEAAxZBRAqjwoIXMN&#10;cMAS3oIXC58lqqmpjtN3Gkmx4a3ygLAS1UhCC3tfbUQRAa80rr2X5Qsawv7AjYsGTY5x6EBoQBmE&#10;GxZ6I3Gbc+Q9xasBlL+GkjscCYAY2aCRZxAZXrPgdJbEBr5D7Pk5KQtFlqihp2BF+26qJ1SSHyJa&#10;Q83KAZbkLXDWonKQQdBDt+wY8JNhv3EsqzNaaRAq3KL/U8AC9mYjbWKqhFkkzA3UAHDch6RgQJkA&#10;ATZgRuyGnqmGhwh8gF+S8GOX9/Ji5anoaunEFhoSdhsvqYcaJzhF36B7fwmxNj5PtE0I7AcASWhd&#10;wPfwHsTiDJtJ2bs5y5q1U9PVQ9bsQq1YHC6HHDc6MO4ejxh7EOIsR4kdsNcYYrA7iLFERkIgWQ3h&#10;uCyEN1o1RgiqD0I0UkDSFhCCwG4OAWgiTlH+Pcew9x+j7HwNEaAzR7D+AWDwHoNwEgEk86yHwgw4&#10;huGWOAdhEABgND6I0SANQRAVfY+5Wb8X5v1xK68pEURxHSsKWBz5Z1VT+zck6xwA4vAMXM/yBQAT&#10;cqkaMN5uVq2OMGhhItDFPY6sTIFZW+7lGHHqQoBa3BTITj+STM8AMj0EVXI5F05xYIe20IXKLSK7&#10;QAnOa/N4eR6lzFImkNm1YWdcy1W+QRALVy/6aI9HM7jpBuqQWKgFDArdlrFCZs5q9U6vgAYMeiIC&#10;0SkRoJ+rg4KCNNILkSVbEGpcqmbNCWdXuIEknOQCm0upMzpEzQNuCBh4duEWQ5phAMQK8AC0wuZr&#10;8N5WoJIJLjQRrKqGvNOqYAszmdAI3eZ3XgAoWoIJbI8+qCCG1eH9qsfxtznbpIWXEW9rZggtcKCv&#10;TETTkG3auw7T6XT/C55mJPmri0MNXCxzoL3PFwkIrVAFyht89dE6L0YpiYAhdKG50xiyHFwpt0+q&#10;gKXVOXkEa+KvrK9jwblIMhhDDlC/sOahc1MCDRMJgJaDbtYJu2k2cWDfuKqGyNBkAQ9aKYGgyP42&#10;gEXHfhYeAgwQI9RSCZst6UEIKnijc1/VUE/x7fiF0lJWbk3InPLzUFeS1WodfOsfZBPkdVWSEHON&#10;uQg2+ga3Gb26WBAZCFVSPNuw5r9auKHFIyc5hy0XNECXDT3TiYFVIIQCeHWKVzWFnM0ZsmxtyWwm&#10;IImA+RoCDLhVQTsndLd4nc0N34XF99ID+NyX9TQSvysGJslcav6qRjNvu19VCjFUZwij4oKgG/72&#10;XKQbm7ZNl7UaC1gAOLNfdfHXEIUUAoXba7S5VwADG5f3AbW2HITvGBVcD/VqaxQtVmN5c+FQFveh&#10;OSFggPcxMWHhTIP/AeGhMtL8cIS1aYGnFndMDcG7FvL8XlELCyg4Aqg6BTg8QWAiC0hACEhCFnc6&#10;BYBvhHdDELE2CmhMB2hOLmEtRXBfhTbZPRELTMVyEEMGJtZ8HSIzFIMzHSWaAxgHdHhmJUchhnhq&#10;hrhsO0DyDmDXBwByB6DsD2hWAAAWAlA4CRCJB5ALAEPZJQECD8CdCHB3CyDIDbHZAFBuCDCQBDAu&#10;AdTlDyB1BfBmDeD0D7GmAJB+CTCXAxAcAPOtDvDhDRBwB2B/DvD3adELANAYAmCQCRCKAVAJACZo&#10;CaPvZrB3P0CIhtJSQBRAbjLhgYEiVWPaGhhpajatHhLzF1JgLRQsEiSKGXF/IcWrMzSRABUyGbVZ&#10;XQcmKoLhEzXQCejkKog6AqK1gPR9i2bhFQJSXCbSGVACIBIBRgMRFQEUEHECENJXHSLWE/MvDAW9&#10;F/HoG5gVGhKkKkcxHeECehMtEzEzC8kSCskUIDW/BDT1hcEGMOF/EPOKJ0X+ascbaeEEKoSbiDEi&#10;hVUtYgSYFgEPQ3jJFWLxHQEijZHBTOU1FWHOgPMrGdd2W5HmeuECIYewbaEhk1juOvcYSfADHqMO&#10;GnLRE7jED8cZVVbSEPHOF1fgHyEzTOapJNNaHcekhZACHqU2GbaXIULhTjcGEWEIE7c1CTg4CyfH&#10;ELOUBjl4NBaYSWGdG7FIXxlsi+mCmDOyMzRGB/a2IzmBELHqeIA4mPKoE5W3etFCEtjYECkzEWE5&#10;XEDfENG5MefLEgCfmjUaEPgHMcgnG5MOIBfNEEHqknD/GfEiRsHFEzhMCmS+DBljAEmPA4XKBVFv&#10;QSDOWTYZG5JgmjCfBrnKUCAlE2SAMzg+LzJ5E/OpCWUJDEEIdUBSa5BZHqHyK3EgTxEEKkMGL8HS&#10;fDHIbRD+QtQ7HDbJgFFQcbjyenGXRJANSAldEEnMg2EQc/NTJgEIIYEIQ5EIJXHolaHcXXJtIBQB&#10;jRD8Z8glRyQNmeGBE5XTFgEzm5NVDGOiNfjyHOdrohA2MGSVj6D/LmN4N5FIIzL8F/K1G5foH6KQ&#10;OiZxFIahELOnAngHOUkacDACG5HqIcF1b2aClfE2ehUNECHOMGIDTwomJgL8n0AFaYNmEGj2D9Z8&#10;EPIcgnhJAALmNuQtJtOUlfEZJXNukvEgHyMzDQpseZMUADGQBLczC5JXaYOOCnKoEPEzCZp8CFp+&#10;axEtBgqCPvHhIYMzEZWflLAAE5NkJtL8QBeqZgGyWfbBmEi+kxqWqZqamCD9D2COB+B2DADTDiLf&#10;AEAKBnB3CBBHA2AmEuiBJKECDoDdDNB5B8CGDtD2lUELARAdAtCOCLCCATAKZWQJCZCEBuC1DKDg&#10;EZA7BOBhBwBgBPAHAEjsJQD8D6D4CuCdCLCkC3DLFXA3BLBfB5BnBSrVPaYBi5ELPyi7ZtqbFWEz&#10;WXnnlMk5OzafUtQGEccKSdLsK4E5khSGACbuEmpXLRQBRlHaGBLFnMa2V3E/gTAGbnEmVBHDSACV&#10;sXgxHoohSzAuOUIBYdHhE5cAlXH/EzpsDQkKEGWXL8UWBQE5K9XiErFIG3JtnSJOLmOLK9HhDMs8&#10;JoBAs/p5ELHOIDAytFSpD7EPQBVsbznTh3EaQLafcVEEcdGsqYOtG5bfFpskOuH1mgADVYliFQtY&#10;HBEckrlJJNJclWisFRomniVLGXGhE2kjPBEEjGEQhYAEIYHymclfIDIDJJpELsbjt2pOcJEWsUAB&#10;E7IzCduMDXuOF1IBflBKeItWELXbt/rvuZuaFWFvRAIYobUhDJJgG7EzgPm/aWErWlWgAdMtaxM4&#10;HmM1EmFnSEFQE7hVfsJZCbE2gnnKBrehHhOUXdtpiBt2IILmHyNfKqdZCrIBm/m9F1F/HqRAWXax&#10;IfCxEtm/IcMtOikBG3dxA3m9XxJXCMvkFvIBB8voLzQ9HhfTABG3G3pVABOLQtOWGbQBtVmYVxHP&#10;S5esv7AAejQ2EgkqbSJtTDlVABoDEiOLFvSFEILRJXOfF1JXcLj0HISAsStIS5VKHjEEkFGBoCEc&#10;axcbLmcjuhVqIYktAEMcs/BAOfJtXNEZKqfGH6G7MtaGOADPbyD9LCGXHoNMjnOfoUAGbrgSFGkL&#10;m1SqECbAFgXQWrHyuODXJtePBPKkHOIcNXw4CCxaJXIBN1Bqm/GjD+mcw6oRACpSNXEPL8mwHONB&#10;tBSQECIzWkhKGkGWGXE7p3s8DMKqIzJXIDBux/xeHqHSCUyEYBJgHheImHLhpBFcvoB8sno5ncOU&#10;wNFQxWFcj+HwRiGBKkxoubhnuVyeyhyiTkDUDBCtCACQCjD6FpEPARAbAqhOBsAmAeL0ADrnluD/&#10;D+DtDnDjCgCXCMDDDRDhQNACAEBJBaBsBoBWBCqvTkDVDDCuCACOCiD5ysmMANAUBnBtBzA7AyAm&#10;AJAGAFJMD4D1DyDQDEC5CQCbClD2D6trAJAOAXB0CACFA1AkAWQJrpZqrrZsi9yjEQQBMCw8AFyg&#10;JMLNGBFJjSJLlfwpaYgED5tLD9jyNrAMLFG7mcZ4HXEzENNXcoNXFnNfFvl+jFbSxh0gFkF/E7jk&#10;CeMCaxHqWLBBWcBIKoxHhmtmD/szGXWQELqQtbKGakEENX01SFP7EmK4lstyuyE/cQHSDzOfF/ac&#10;XZt0quwIwBtrJJH1EtG3o2bzpEOtvDQvHDpEcIcFr7o+pdmyq6aC01lntfkoD8k2tngMEZFIcC1l&#10;S5cxt2jItnGnFIJgWrKQnMI/BNSZccbzm0ltFM2ItRFWgVQBWtWTE2LFXxU9dtAmksH1GwEENBHo&#10;z/2emEJXgxn51USAC92mfqDV0wvqE/aGWDDYxTXbFILhF/aYNfZxwgY7S5XfJmCX29QBKohHBvwG&#10;waFgOxcxOxFnIYnIgHTDHqEzKkF/HhRIt1Ege1EiIYC63ZKiaYE7Jo29CXE7F1uQHIo5scIcHqS1&#10;OfSoEDEF2ZS6tr1aGYELfgv425QuEGVK2MAA1c0Sr6y4atIcKoj5ABF1e7HUmwE211asG5HofYx0&#10;1UR3Skj3oTSd1tQwbC04EiRpFIE7SA4cEkWVxQKqT84EFGLzYJcoaYIcJXSAgxWtxQ1FE02ajzHI&#10;2WKiLFLhHoS1eVGBpotrSI39EJ38NkLz2oCH5HVqG5aYBO5MNMcSHOIYOHB+MzIBBR5WYbBxpkEL&#10;axgr4PUf0JSF1J4yABIcU9pdEZIYWXQ3TOMOIDFnKQBt5xWrEzIccoKMXxkUCsCu57XHEGscyECU&#10;LzE5IcEtcjB96HEPbOBMrsLRNffS0ktr5iE2IBYTup2fZu0F6X6a6bJRD8D3DsCMCBCBDHDWzDEW&#10;AaAiAsOdBUAjAeAYAQANALEPD5D2D0G9DkC6CvCpzBDcjuATAeAsCDCDB9AcARAJJN04DlDjDlIZ&#10;tOELAQAVAZASAN7HH/D6D0DpCOp+DHDVDg25AOATAdBSBWBTAtAmAiFEAQrUiBZJD2DuE9DWDPDF&#10;CtCwC4DxD3wZAAADAFAJBFBUBhBmBXBH7rz5ZpPwz8rtz+2fxQXQvR6WtsiBgVcS13VaEE5QHYQF&#10;34FgZ8HogPHyVqVqVZpZELHRGdVq1MENLhtFAyr/EgLm24aiEWZ3HUaGobImA8KaG3Wt57CuJgEP&#10;vfBE9BnM5aH+9EHA18jH1i3+8Qr3bSuF4D4+boGquGabEEHSlTHOmSHIaftjmxFAmuEreoEmngD+&#10;biRxYUlHD8tUJeQL9Qe3FWtuItErfgSFafQt2Y9UOxG3sxAHW1GBxCaxxyaClm3zHct2mtxmVdxJ&#10;324R32JM2ItSRaG7wzD2X3MtBl+YHopXcIqKqKpELxUOasEIHSkBaxg+MOLz97QL+P3uU9Jt6c+w&#10;dF27Da4O3wEEF1ZxG3E7VqCg+9LmHOaYm9A+/DK1mWFil1H+EIQBCS/MmcF10yT1YLo+vD8xFMEz&#10;Mz+6EkWr2oncjqEsx10Ej4+KD7Qt17y5EgSACj/qWVQBeCD/HqmTAEMGWfohMOkcFEXXcg1vSPpv&#10;EAf0CgYAgsGgwEhIChYBhr/h79iMGhoBhIEhYCAcag8FiL9fkgkMEjkaAYFk8Gh7/j0elMPlz/gc&#10;Di0GjEwicNm8cnEUAMln8am0cgb6otGkMhddKdFMedOA9QCNSClUD1WkrarK4rbjrrwr73sMGqwe&#10;INmsjKtLHtdZbT0t8Dij5ucYBF2Ct4Gl6IF8F9+DOAfGCeuEikWfeIlUYjDvxtKdchB+SCWUozFy&#10;63zNOedQA9mIJh0MDub5lsFgdvejE1bG1o515x2IL2c7mDq27u3MGygSzu3dT24MqlU8DfGC3I2s&#10;cdPM3Lugcqkt2BAf6tCAGNd5g7bY7sG4wbdvi0kW5zx88lFXqQPsz4G9/KAFhe5W+rn++zBaf/Yi&#10;/sqaRm3zSFiD7UdIHvAYGoKVIEXxg6D4QhGEoThSFYWTtxIXhqG4ch2HofiCIYiiOJG1P84DSMUj&#10;yWJs4DmO8/0cAYCgPCYKAoCQHgZQY7zpOU1DWNU7TxPZOwNBIGhaGQahKDsLk5hQ+zwJAiSOOQ8J&#10;FRwQRUGUSw4CeEzgNQxSVJcoDaOM6YxTsAwfCQJwoCcIwJAUA0GPM7jpNw3DdOE5jqTsBAGAgMA3&#10;EQbBsGIEgJASJYSJqkBnpJBh3pUiKXo6mYcNSnDSp54GdTx0VBQtMGLqdKkehlB2GQmqkvQVJWKQ&#10;tFoKBpJwFc5m6pSw/UwV88GEsI9WbR6BAlshyAWhisAAT2z0WSWrQEd02CZtc5bZAq2xNt0SLfBe&#10;4StuMr7lcw6UeeAWLrC27U0QVKkUfFFLxQ6zU7YI+K4ddw0Ps+/wBRir5rhe8kcqcAlxvZMUCTqz&#10;pQqzEEYvtC3BxY9kUR5IkCZt/QifnFkqggGMkSW53zR5I8RwFC4IdBD0yw28L3g9GL/y9w8Gw/LA&#10;CRZIUqwrPK8P1FNBvVPUwqtFIIRhkgPRi2wKQbFjs1WBEIQl04IPLXEhTDOkYv3BE1QvOIWvSzUY&#10;Z1nXTZstNvdNeAVA3dHg1FpHiO1ndFQLdANAzgEefPQ2mzuuK4z5SD8xpIHZfm/0l4hCUlSGva+z&#10;M/86v8J+cAnnqa6Doei6PpIWQOwGpam+arTtHtcPIvOx3muNRRZ6gqCDuUUSVFq42jBMWKbwi/8R&#10;Awj8cQ/JRQOPMR5GElQa0sQ785vVNf1zN9kP/byQGHTfc5ww+L0k94dJ2jXNRtYARJVG6xBacNQ3&#10;/zNv9fgOH+LCypnYIrgEH/u3RuCgGsBFbHTQIgZxZEWVE7IozYhpnUGK4JCsJfJIYHELb8dMkpA1&#10;hHZgYrEjTKmxLMOGzgizOkSEWIsghpZ7zpr5I8sBYBpDzjxHJDh7IzSjP/AgCuH4KYgxCOqB8naw&#10;jWjGeuNctIylPDSdSW+GJEoQgDQYYADKtmnLVhsRgF0XjPgmjCBOMbV4qMxH8wgcUahoxsWqQYN8&#10;cGLCrjm8QX5BgHR4NeDkN0fFwgXde3kkJpIygAJC/UbYT5ExjAmhNAhXRxmkIxFcx7FnLNkAEWSP&#10;ADlcOtIi/Mb8CXekniu4ABhBkCCglSJeVZFAoyuBDLA/Ynxqy0htIRBgaJch4l21FCcqRQCUmCQY&#10;McxA0zGPiR40jql8mCk0so67pZozSQm++ac1przYmzNpD7MBmjBFoKsVwtRsjhHQP5miFSGgWA0C&#10;EIoS5XBKB8AYAQAULj6HYHINAbxuDsHmTsKYaxABfCODKag/h+DUGWMEV4sRbjSGwN0fTi0QABAY&#10;BECwNwdA6lcFQDwFgGzaUgJpSQZ1KKWUxNt0USlqvkOnJp6JG3MNeIKdNo8ICDylQQsIjzOqZgAJ&#10;K35AhpJqoEaG+CNQ4jUn5bksgEr0DlHSLs/0k5GEEVPAAZ0gYpKtrlFec4lQNqwhOrHH6HQyKzxM&#10;I890I9bAb1uadBhhJAoSOYc0Q0gch3qjmrcDeFrCyVEWOuRQzppGByXd/NWEsKXMIbbAQt8lPj5k&#10;DXyaR8AHLLm8Iwu8ABvKdGEYs5WKaDmwzoOvTdr7AAAtMIW+5sS/WHLzYXbEnxGl/kqZ+2lUpHF/&#10;2kH/bhsZBbFkHsTNau1tAByLlK54BJHhLXOXGK17ryQh18IMR4zbfiVSlqWXhqJRobRQHowOzRCY&#10;XAGQJBYkFtyQXLOm1GqICEEGHMRB4xpBiB29Is36y4HLhUpv/gDAKIrCkRhsudwp8SS3oMFUJ9JR&#10;bfqjAHVkgRFIroIFzhh4QppKkRv4VQCjtwpYiNJa0f9q56LPI9J8WeLInEUL4EA+oVjpsUAEQa35&#10;FD8kqYsTMhOHzNrCaPeQi5C0CDdyOZkW5bWqjsdfIQixmyQyarGE4FmVnjgjN437G5IGBu7KBXEi&#10;ki8PkUQIZtAJYSVGdlLKUozr3X0+geAFlLMmdo8McUpYSBAY58VxXRgrEiF41M6SrJjISHoIhoXO&#10;HA5CmDodfJqsINoBZYQQhN18ThZaabeLRvK+SLRCe7KUEmpNSywBCB3VIutVw6h068/JegaVsCPf&#10;wkpGKfXLLWMeOqexuEYCpsCjQOhT7EGDsYj2qQO4we2D9vzUTpnOPntEsLTjOklQY92XqEjNrZHL&#10;YAhNPoEkGVwZ2TUmrlkYhs+BjY/lcG8WUQY0kOpdh4hs7kEAc98yf00LIZ+/jHuFN4D7gYQuC5WB&#10;ZF4Fx+T41IDLw5vMftiCnpeg9oa+UEaWwFxpTVxON8e4/yDkJyh/D9H0NgaAyhijGGSM8aY1Ryjo&#10;HZcA+IEAKAYBQCsFoOgcg8BuDUFydE7IbnvPmfc/Z/0BoHQVCxKxxDcGsMQYwyBqDTGsNx+Y+B9j&#10;+QmA4CQFlkAoBlWEHINwZgUAcAu/9IqSUmDupcRHIkOkhGX3SvRRhe94ajAQGrt2kkPguQ1WRD/B&#10;OZYgQaUpFHVkPvn1qua/rZW7YgxZfNyyjHOfjFdjxvOO5fAGbxp3CyC5yPisLJIqPTjZ9SSqH4Kw&#10;l+uiEsCrowvZkDaiEn24UPcnTYG2aurCyiFFGB8I7K3wkSld8xAi2CCC/KgXhQhquD82S8cP+os6&#10;LBlQIH9bmambhYEJYgQily8TkUk4QW0Ll0OL/tnn9o7vFXERbF71B1wmlLPefTEg5A8ceGsYiNf4&#10;Rxx0hNalPUad89cdJdh9M9awUVHMKtMEJQgRIsFOBRqcRRJpnIRhIsspTUQ8aQaRkxDZNVYgv0aR&#10;XofNfxwkdMdN/h0IbUgQOCDF/yAUAARZskdN3GDmDpgI+AUZMoW9/aDQ0cw5IJg4Po+ANOElDZB0&#10;YQRg7dqVc4JYb8vkfkggEqFcF+FkrgaRBUYJZt4kYMYRkcN1sYMFt05wCcDyGoD2Gw+o5gRZcsZu&#10;G5T8RpTwQ090ghI9T45EScRZIsgwsJv4M96kNmDEOCIREpekPwsIUYSVJpD1fweCGhGECZfw5IAQ&#10;SE+Rahcc3JD078vkZtk4YgQYgggQ4VfhboAA0B9RXEucVsLhUgxZ3sEyLRb1adcFoFjaLhcdXEdl&#10;UhI83lFkZJKUgQaksBJpFdEQ3IddjUQYZ0sKEkNNEwNCNSIaHOGg+IDBpJh8fNcsQON4zEsCNQNA&#10;MmOVkxEQDKOlvc35oQQ81EN6PAJWPI+AdNK4FFJoasMREoQOGgaEGEu0C0fMfMTwZtowSofM35vc&#10;4U35qI4AhASpo4sATsrgZtuMScfkvkQYdNKVJpo5noYhCwe8eBjscE+AIyScM6Sk1EGaSwsBqsLq&#10;CEecalKVEQSoZsrhERsw8wDhnwDEfEewIFiwLMRQIqUUZ+DuUg6WAKUmUyU2U4iEP8PIO0noN4OA&#10;Y8N8OAOFRJ1sQcAMB07ksoB4CACIBsBcBNPQiAP4PgMcMMMYPJ1kTsCECsDOJUBQh4PgPUPIOIOE&#10;OIOU9UPAO4OsOMOgO0bUAMAYCECAB8BABIBMB0BwB5ZcBcAR/1Nt2spMQUpV25SiU8g8R4W1XpHV&#10;vwRRslwMD4DuaiB14WDR/N+s5hnItNlwPw0GJsQYfMxZDZr1KVU0+0UVFdXEXUXZaBep48AEdMfk&#10;Z0fljQSiAEQ9m81wMydF6cKiNERRvdpKLQEwc4L6dwZcMU3l8V7cElIshMgMYgxkRE68Zs1EbyCy&#10;KlNCAYP43xOecWcEAhcsRQUYgISBTcRQ34R5oeastN/IQKfCKp4MRo4kPxx2KsP4gRhwP0gifgQ1&#10;aZnUh45BbVak0Mzg0ea4ACf0Q01E04QMdk4wPww5+USefM0MqugZn9bMhBbYQ96MR1/FOijEQ1ct&#10;JodMQM6+RkQUfkeBZtHUIekUc5H4ESklEQQZIsflCteV9AScgh7sRFIMYiIozoqtAgUVDZ8IMArh&#10;jBwdfwh4b83mRYAVb9D092ACZ2m2m4hGIZDZT6RoXZKeecxCg1NU6cV9UiIKIIsCE4eoUZLQNV+E&#10;Q0bykkEQGqotfwvlkxnBl0RE3mPkSVlgdMaksJvdrV/mhgAOJ4Q0Y+DNcseBI8sJJcrgghh9D0UZ&#10;t1iQUUxZt2IQ/EW0akUaj8ACfZcs35slfxEJwUEIbwc5IQypkOJ0/9J0P0xYdksA4VbwQuEOLszq&#10;oR7MMJDoSGr8EatlItCOcVcY78UAANh+oREpE4ucrZERqdms4ASUvlKUbwhM+QgSPAN5WcMiNFUi&#10;N8547eagDt6xqcSUsIsArMAI+YAU2sVAR4Nawpo4rg+QsA68DOxEsIKKxQW0QZ7kFBJqK8b8riOk&#10;DIGKyCx4f8XMxYak+AKmygghpIZ2WEVY3mHM1Egxh+ganYPtUgUY3sQ2RIQU91D2MYV8SGfYakwM&#10;RYdMZ1g0PkKy0oKq0wQZ64Esfl3gL1kAYQvk1Ex4Hm1kfNDqGUue1cf2x6GwD2T0Qad5vkHMSGTs&#10;I+2t+am+25NSje2+3K3O3ISsO8O4O+bNcAAIBAVIAURe3SC+XgPAPMlkwd54VIAOWh3GZdSWZlSd&#10;3C4ERwb9UioQLW5c/EQYgxrFsykuLunmcVMkXNVMAUTAyq21b0RQSFDYdktWNEgSaZXyw2gk5MRo&#10;fluc54dk3l9t52qge87QttlsQU3kxZISGOA5E4aST1MYGlcssIW07ELyFcEph8fkRhKURij01yfs&#10;PxkyGNrFItuiKkTBBxnVZASAdeuCwM4qicUNnUSq21IRkOeh+lrYQwQ2CsXY7VuCfxnUvkyqg8cE&#10;sMYRuQVCmwiEdcgh6EiYQ+foWGtwwS6kxA1G6QagW+eYPshCzSfETxnJ/NA14G7YbOIpn87+p0Ts&#10;yqCQwyVyDUQlcts8XYY9j0AQ3YtsQaPkJLDkb+x5vcWQSqk0bMtEUB+iwPBA0cZ0rgsJGwNGu8QW&#10;CY9VslpIeDAchIaQ/gOER6HwAUvkRgeBKW5LGCZ0fOIaQOLuqqse8MeJjwQJ+jCAzwTsY9I9t1Eo&#10;aSoQvksCpU8eUCtkEYSGw81xgsPiIKGVSwRqQAt0E0gxX4zyjSHQT8rhIsSouc0dH4sJkw0fAUAc&#10;spJoSpXoZsgSnM5hkxI+GOOUMlUisIYgSWcoXZcuywchU1ER3tH6gTCxVUe9H43eEa1QPWgHG7CY&#10;xA+QtVhpt0R69OonJws0qvForggQgSnsPBr1t2GMb8Qax56wspKVH5D2JoQUxYTDGWgcP8sItWPl&#10;J9XogQ1FwlHoWQWRVcR6/+Ac0407M0YgfMUYUYxYfMaRkk/EsIrYsJt0RhAJETKYdkgiFkF9dNqU&#10;fESoY8IXRCPlKUGTRRqVJo1HBYPQyoRZD0soqEcqR8PsRRowUbQMjcZ04IWE6gW8UZl7CGYce8qt&#10;t3RAIUsAso7eIIamlsPoggbwHLT+dkRQ3kW0LDUXKYakghqWGoDxsweAHDU+OMZ0J3VNALGHGGUv&#10;VbVnVrVvVyDq41212/Vo+BusSAY8LvWetQvkdMeBsKonBtcMQ+vND1dkQ8sBDouePZJoRYSoakdm&#10;dEMw/EdkX4C+x5qfF+LsZ1snEiioQ0SE+CKLSJalZvFoSpiVn4Q8gRo7X9ExsBR0VcUArhXpdo4C&#10;EsQKCcWFve9kQJo6woNaTuNkziiAAF/M+S/a3w/8SUdkaSsQqc5Q4p5xakoGk8dM05e+7Qo1/4Qc&#10;wMfMsIZsvl9vG5n9Zsw7Vi/OZVfd9RGfBq/cRUQndifRCZ9SAN5AQefZGeKhijbOAe/A+Z9sQOKe&#10;Kws8SUaS6ogce+FwYUQ1KIAURjPkcFrcSA3Jlip8AFoykUIcRhEQ90368AApJqp2izMqcWi0Qs3I&#10;gxrq0oKzFdh8EXh1snBRxgAYspIvW+Q8Q8+BDYbsZQsB7UttsniXV3jFNM69J/ehftZdxkADFY/i&#10;hATy8JIUSAUbbHGwSCGWdMamhAQNfxqWGhqd3sRZI+S8/E3kR7YPIhmRBAVBYI9NanJk3JeGcgVD&#10;MVaIrgdNKQ4ASob9wAr0mwRo2wXYZ0SFkyGVSLFcSpJofkR4Z1+Me8Z1H7D0VZHrnlaJkMgjBhiW&#10;h3dc5iEEdlo5rpE58VjBcsTxdYRFeYfkbyIavXEtUjc4YISpqVdNlhBoXZFdJpVcTvKEAAR4UatS&#10;UJUhkweQQlXxsxfwbymxesPyfZfxm41ylYPug2HYAFD3EsJzsYtXJcQ9ctU1KUZsakRYG3tGdk04&#10;hAR4tcJkKPtkUZh8Hvt3j8SXnESDdB6IQtKXNk4B/UQ8Y9t0QZD1qcfEUY3lo5Tffvg3TRWkRHYs&#10;AXOG0ErQQkdsGCP7pOc0P9o6GOtRvwR7NouGTsxYK7w8QZlQH7xPjK27VjxXxjxnxrxsh3V+4+Zu&#10;5HVY+BXoTsamoTw8K5XpjkbONkFny7tSLuKQe/PAYKEwsQU7d83IRYQNkzKaOMY9h+BQFOJTcYAM&#10;78+tU2DgcoUbFfr/jk1G+wfHPQSc3kSq0gsC9aKlDazNkUYgaQb+ONdDQllhukecSpsI06CKggAO&#10;KZ87eCLczs/zn0VAaRb+wV99/u/3eCjiDQSUghD1KUdNCjoobUQNeAW/SFhCcW6Z9QR4dlcsgzb6&#10;gta8hqh73y0gRbR8hG/QTvLcAZ8gAGgHRsQlKWrfdrBwRyoYAEqsxZIcY8dkZ1h9ETzvet4sQlJp&#10;AkR7LoPkZ3PoWIQVr2TuaYvmxQKKhI55D2jwQI1oe87/lszwv9csanbwAJH7WcLsKX9miURFsxLk&#10;GhD0b+HMSU1FES20hYsJUgQbK4VAsA0493jDxz/EiD+hGogQ05hYfCjUP3moUoQB+QJ/wQAQYCQg&#10;IwoKQx3w52xB+xKDAACxaHO8/Rp0xx/R4tyB1yJqySROuKQgCAiVhmWwwKOGYvKZvqagmbmWcked&#10;g+exB2uqgvihgKi0YA0iKUgAxSlUgB1CbgkNVQDVZ91hv1p81yKVABguwhixwR/vazvO02d7QJ+U&#10;2318K3IIXSrAajUauPlwXxqX5D4CtN+avqWhmU0t74q7SsERbHgW7AfJibKjbLirM0a302y04A1/&#10;GxJ+2EF2vFPeKZ6DXrUR5/XrRhbZ43VQSv22l18Jbx0b5icBc8K0vN68a2xSxhidkca87eBKvg7p&#10;hPq1Kl5zs2/RrXurfvt7wvDx6OKc4alX0i31gz21+KcZ69oAWt4/al3QIUviaPVgBjWoRRkwHYZf&#10;DgOWCB8go2IMblSFSA2EUKBEHIVF+FxIhkCobfNFGvJCICyiI9IkRQnInCiKW+OhMzya9KVfa9WD&#10;7a9S1LY1L4Te9BllNqPlrUsIZCT0D22P98YtfY8Wof5ulQgN1QTNuUxzlVQz4iQ9HTA5S2lbMFmC&#10;RRzB4mSEQNh120ScQz5sKubjKnBFFSY+CDlVIF54KWekvmifZ+n+gKBoKg6EoWHX+oaiaKoujKNo&#10;6j6QpGkqTpSlaWpemJ/Jqmxnp1FB3qAiKipmpIdgZP3zaNxHdLVwi5WVXwerIT60DOtmfjFHkUY9&#10;sUSUZZWEUE6jFsQwrGahUhXsqtgzmZjYwVBhIyVhFF2cp0HYW9xDktxo1tXZRnKWWWVLhNKbcORh&#10;Iza95Y8QRo0mjOE3tAxFJXNe+CFvqFxfCW/kpngF3rC29Gvuho1LVJa1laOM1lUuiEGUtKWPShCJ&#10;mlFhHjxs8Gja9r8Rh1S2PtAA1LhsCkpZxX2lXqWXEYR/UFdq2QAXhRbTPtbYtWt0nTflZdBzOHY7&#10;dlX12u1TTn0svtNcpRpECzUsqQZjVGlnMj/Y+QghbXElIWs2dii9CM1jVSFty9aWcftaYtvg10ms&#10;JesfR5S1GgPXJf1yfEGV+zkrRRRltfFj2oX41Cz4p5x142K5K1RTVG15TZOV/JlIgNpWNvRFGClf&#10;HkesI4ukcAxExOEXOqFnrGlUto7CsLD1ISlcu2BVm5/WXpDiWtP1Ld8t0aH5dql8bx/I8mjlljM7&#10;vO7bRXxOP0903XlmP7kAJNUh+fOO4ifgMv4llhkSBO+dj1fmwzy6+1glr97dT+yiKQoJ79wb/nxU&#10;Ga+wveXUVgsr2WamcKMaV/IG10JZM+yQhBRmQEEeqP5tjtCEGPVkB5GxSSDO+IgW017TRfCfhGfE&#10;+KZivn+g+R4r5j2yAEMel8I0MlmGlM+rgqED1dEGdDBN/hHifmoZQyhAZR4Np+RmXo+Ja0rmELKu&#10;gtpLwXxSZQY0pbtkzQaKYW9vBkyKJZF5GAVMYl0QSKWD+M4Vo0gpjWyhopnGQmjMEzEiT+3tNDXo&#10;hNK5JiKFUA0ldOokZAuISuOaQrDiCFLS2JaRYS5GsVT+sYYSZA8GEMeHGS4VJMlGLW9McbWTHw8X&#10;WR6ARRS7GlQqBwlL3pOmvLsZkFThDjPekOP90BEyDSmLClcpZrxky+T0KUacwjlF2TMDuY8YBeFt&#10;A7MwTczm+qJNGWtBg2IxCpkia8kzG0JyBEirQJ7ypwzieW0Occ5pzzonTOqdc7J2qkU2JpToZ1Pq&#10;hVHO5RphHeJKT6xAggzJ/itoC0sc5oyUgxoOvxIigHmFYRWL+h6xBik/QmsyNIVkzGoHZRpIlBwY&#10;n5Y0xweCM1dkWZQhOE5UCKUapWOyWhdjHzMA6gMiho3eJXNetKHSHXvEYYCY84khRzOKFmD6ophi&#10;lnxn+MySaX6gpXKMvRFsKoegANeaElZqDkHacmSsl5XyMS0YYaMiUvG6wUACSkxERo3tCSNWMiTI&#10;VAOWiy9mJpBDCUrSyfEr5+WAl2n6P+LKAypJZZuAJAbtilzJENYwwiRiKA9siGSyZKS7EpSUW0wi&#10;UxtmoJINUn6W6Ov1ss2WtcPh/VvH6llsQ2ZOzUSugEt9aotFNds5QigMLcmGNKCC3tlSrozKwa9I&#10;1hhm3GXpH2AcGijWzP8V+wZNzSmliIUVI1A2NpXoeL9Mx+THmNQmwMqT2TOScemkxobKEvpmIoW0&#10;0adTwjeGlfJ4JP4nkCcRBie9+r938TQaMjg6ZZrUXcP+rgCEvk/Sug4AJdiXpmkWJZE4nDRgiwqG&#10;HC9vQQMolEP44gpMPqstiAApZ0EJgkxOEHFISsVpfkeABOp8SvFQNei28bX7aGfZDFk+dw00RZhY&#10;RZI17ZbuSlKVYSuSBkZKQHZEHpUhgZQrBAFd5EkZlfBvlhIgH8twIgQde5ZRWauvyIWU15bVhYig&#10;O/oq0PIeFtL0Wux2BLBGTNKvSAh2q02ltpng7JxEVqoLesJGYPNCyvhs1UleLk+pZTrVYqD2CimP&#10;MMVItqBkZsoOUj4bQlNO5KGQSkjBUsaEzIpbYlYSdUr8j7HU19Q3wCJkqRYPWtAm62PmSYn5ZUzJ&#10;mJ+YRXo/T/GPQGS8n+MSDHQJSlnHuIykGvSuxYAjAUvpKRXUF7x8Re7aMEluyYZMkCVm2QoR25GB&#10;qXLLCGYEwhp2sNGYYwAh4zg/PzHW/u9lH1x3vvrfe/N+7+3+pWeE8p6B3VEIjgCfjXu8e89vPmzi&#10;PFGpWK7iY0eKsbOSWML3GgR8cZQZ9LNK9tC9fEMs+LKMtgfhkEYGXLClvwecsIwh8WpAsBPzY/Jr&#10;0V4Lr+Ugx9J0Ikpk6WurQALfgGlQY+oJxKcE12YysqFLyLXGGbKgstm6InnwqCJM1AxQdeqCwGi0&#10;UgXoDSIXo/hEiU4LZaVyWkOR/SkLw2cAJRlcsfbvdUg1UzPlSzLKPKg/TOPyUB07G+OZynadmAHx&#10;RS9LF8pWWV7xX8mxVg0Z8o3FRoyoy+AFFsnZupXKkhMjB8TXpbZQwM5kqHPFahDibE5j3bb0Ks4M&#10;gcES9FdwJDwo18NNr+BK5elJBqOpbM5BiGqhTXl6RaRiAA++4reIEkZdhEkiF2+psEgkMDZ/WKso&#10;BJRgkV4fFI3AxuqQk8qNLEUAJ+UJ6RAEZxGa6EWmo+CAMqTG9PjQ/3NRGZbRJhxBSy9AYoBC+ghX&#10;CICICShn2BhCK2yzdhSD2Rjx0CX2AGAGzHsRcl8g0ioAdzPBZ0rzjQdUfTaSJF8H41QRKSZnWiLT&#10;G1UhAi5RCgQoMwOYNTAy9CK1I2yBvBr1AyM1dHeSHXzhhBaxRkxSEVbGBWYRSCMyWV0hYRbR/ha1&#10;3hjRKxelrCXhsxXx8XJHIiLR8WQw/RhgOIZG8i9BXyMxaxxDPgDiA4aBWBbVK1rA3IdBJhXxykk1&#10;MReg3YfD3lmzvBazSXv0VyETKC9BUjWXDTIWNjNhRRhEsQ9XQ30hBndRUBpSE1tykyMzSUVBKy8x&#10;7T2VKxJhS0qFAwo4p3EwrhSyWTKBUh+RIAWxeirFKyMxpWFwYX5yE2mwbovCLTKGKwSklwcVMx2h&#10;oy6CQBSHKCAyWRGCWYm2RFzBCD8hZV1H8DfnwTKCV3FxBoK2FT2UIV2lMS9BjRPwLo5gp46DpiAw&#10;co7AU47jyiMww48ljAhicAyhr0qHv47gUwQ4/Vfn3oCoCW+ZAZBJBZBpB5CCknAinhBoHXBpCRBh&#10;hIfA3Ra1ZyRmO41wAzpiIgsiKxhBpVRQPo/QQxpRxEIUkRa16Rs2hQPBzDE2eyV0JRxkPGzIbCA4&#10;xAAH9jNRdn3QBiKzOX7yZhdlK30Q/HhYjQAiVyLT3l8GTRKRPz7Quh0HLAMhLyXxbW5Ajlm0+xBg&#10;WpXnKhhlAxryvxBD2UEA/1JABTChZ0tDgoQR/olQAzQlgURojxAiMxKZcRKR/pc1bhElsBinZxaZ&#10;A1DA+3HolJbzQxSyZiWxXxaxGIUTQhRjKBpTKFsxFFQSLRLxxAqJnVnhoxUkxwO351njpi6B8RS1&#10;HR6QVUfRjZkZaHhhcBUGfRFCwh8RpR+SchNxXzNRKSRCW5GCHVhifZfRBiLRFCLSdRbRjX1xHiMx&#10;qHpBxhX3WiXxepLwBB0DtigyV3JHJCrBGCZnHAIxOQZR5xJha3bhRRLy9BRiVxxBxFm4Gx+VXpsx&#10;SGm1ShgozBDhZRUlMRzAaaAJ2pEKA2/hZRGBGHS1OhSyAx/hdkGBqFQSHnEISwASwgiqF2mxqB+Z&#10;XgWkmQVBxEnUIUIRFCW2JwJIwDAxSzqCrhghP5x5iAAnNKHhyoAh7Rj2rBVidSK1BRCBX5ZA/xGG&#10;6zqBgl8Bj3Kh50XiJBhCURFA1qTjppLHNJwxBlrJ8xDFR0Rpcz8hrx8SBp+BWjG0qAOqY6JiAxeo&#10;dA3GACSiM28iZp7RQ1A0yXkBtxUHvwdqd54iSn+w0FEYGyBi1RViEyREGGWANxlQJhdiWxKTG3il&#10;pABGvxXHDRqD3lrGABS0fS9CUSWyW0dVymOJsUdpdKn5SBo51hSBjUfXxR2hhCBhoyZhj0Iwn34x&#10;hBGB+SRDAW3gUauhFDcH44GywhozA0jQS08D3hKZqwb6yTkSfR8S6BrzKEqDRZSzziLUPFgG0RjT&#10;RxVnpyGxRn/RWBRmGVCpxhM4t0IVuQME30rxLxGAx67nJDAwhK8k63Igaq9j3hdhhkfBVJ5HNDAZ&#10;h6BE7pA7AbBLBbBrB1/JC085DU9XB5EFmiUxenik/EGjSTvJUYGxGBS3v3KDiGABFECJVKhVMWMg&#10;A63ACiwBhBNRayWReokCMxRjASA3eAAncYQAAlZXcDQhozqBoxynyGRQAjsBQXJHUxrwXbSEGFXx&#10;Dqe6JlKlGnWmTVK01oqSShXwbbWK6DRaP1j0WxRWozdWHLAxb3ijRRxFmRNZaRkBFrNFgGzxQ2AB&#10;Ji6G1zzlK1chSF+R2jAaqpSKJrJBBiKxJmegBDDRWBjUqCZpOB8BxoG0kVnhS0CFHU3xRiMywnJE&#10;vgybHxBlMYMwQo5gLjAZwXflVG0X9lNBEpr515Z5xZSJcUWTNUDQBHRGbWVWAwADcHrA3xP54qJh&#10;pSWVQRPz3hRiBrnxzH76VgFEbiaCV2UAwAprz4G4pCFQRL1KugUbeaoSVxGDG4OpSBKU1Dpk1DGx&#10;axKaYwOq6CUSSlnirBemagG2GbnQK78nWmi7CL9k5xeiBh8ZcFhhRTSYVRKx8TCCD5uxUFK0wAu8&#10;CRrx0IZAOFFiaybEIWABKaJr5sDS9DIRrxa67gx3mSwlQReoExvANMJL8gKztnWoyhkySknRP2wx&#10;kyM0kUITG3czA71ARIyyJI9kawKVMRS6e0GECLgxdisHwhTY03gB8SWSWRKR0C3xVhJm65VBdiV0&#10;nV2hgiA8JnY6JhbT3nUzpmj5chBBpa/TUj6263JBehXy9BhkCGTTA1djQbJZbgAhjyRFiRSCV5th&#10;xjGyKziI9mjhHhpUr3NKhSEzIbY2zVtHccdBdherMBRUCJuR2j/RQRGBRhLybgq6sVK24gESUUry&#10;ygV5LlpgABbUkVQ26yK1AyAx+ZIQg8sKAigRZWABGHGAGCExnLQw6mAiNKChSGvCEYTwCzNSwida&#10;JB03WhSxP3XgoK8ghBhCX4sIt268IWQXw1B0fbik4ho6HGmyWbnyWbwhRahxzL1rQL9zysic6c7M&#10;7c7s7yg7CnBJD7DxNUnSLXc3DaPjOBHnRKSQ9LmAuNAqaIzhWDGB1ahW8nNLXcihpWpwCFs6pRXB&#10;bRqCdTvCKxZXv62RUBPxKSUS4JiZsAABP2nwwdJhqKhR56hyM1K2m7mKTg1iUZq8JANJkyGxj1Kx&#10;xF8LzSWQWNPgQNQCV8mgttRCSk375h+bAJc2YnPbbKWRBGZnttIoSXipc00hZ5vNTQBdWbr8RQAx&#10;eiwlAzcKwBEjASlztjnRb1MUCMXTziddSSGx8ZExpZ4hjy9LACWQndej6xS3NL1p4kKHiAABo265&#10;UVmyyBN5VATNi1HdFBimHBFC9I1RFCM3pYEAAdG8YjQT8rhQ+5F4EaFKXBxi9hQzOVU5RyfTKBJq&#10;ezqBGHNEfSKx50qB+SZhhpcbyhTVQUkdegnVAzKMDXKgRdws2wAEnTGxGFnhr0fRX6rBfG6yBh0B&#10;+SWztqTBBgzt13JBbS9HNIwJVGIiX91c8N4il9cofBbRRrsXLhZ7ZRUDWbJRKRr3Igod8yV54o+6&#10;Jlm9JgwW6xozAR55q3Wktg/SVyV1zhUBZRqC6FStMFA7GhSBpVMRlwNsPK6C9J+g77EjQ0nTqNGB&#10;BCA8DdIAAlAzvMDZeaFOIdnyNhnzSBEsYRRjGwtOMSShUnGgXmChAhjboxqBPwsOPcHB0D9XKhUh&#10;X3IW2sHESxQxFBjSECERrzG39iRMPFHZVCX3KCVxP3e2BLJSOBDBUnlQAWAEkT6z6y6B+BdKJlHT&#10;5bfJhV7BAmzGcihDljWRKTXKyxbyLVAxZSRLmMsAgywiWSRBymKQQW3syspR81A5WQquiz8RHiUQ&#10;ZukJq3v4jCfRbTqBhBdkCImVVRHlK8vRZRj3KHnBnBbaaBqBRnWiZiwqsQi+rRqC9LSAXQcOs6aG&#10;EJ4lHaJkQiGx+RpduDx46ApwjewhFAUuxaJrmDiBP6Jgk+zMst4ymM6+z+0u0+1JEM8rDHBU9qBF&#10;K0nbrENwAxRkPJfBBBqAmO5nIsAhEhpRhosJIWdxSBZbqdWiZtdyG9kxbxeknV8BJh+aP1m26xyh&#10;+XKKOABlm0kVETSRFHv9wgRSLVntMCMyZmtgTeg6jsjqkadAAziG4BeiWwa/H6Jhr9+mm5LCAzG3&#10;NgJ3nHjEGjRZc6WlOh8xhFTxRZOoTFwQ+yA+IRdhkhkxjSV2AKLxTRjWGSlx0M6Fp8tZ+xBLiRkx&#10;bSMzqBZRxESRxhSxhhxDqDpnYz5fKLLCJOBTQ5czqLmD6yKxRtNJ5CW9Eg+ZaedRCKEg/mAGxwAB&#10;0LABqDG0+TpOpYdBhh+eOTQxo4YBAlA20BbxSxyhL7MxSILw/GABRsCQu01JqVB/HwaxKRenbxoy&#10;Uck5OWkNTlaBCI9kIbzSLUGJI5qxL34BWj3hP01CwlKydRpfKEr3vyvBXKaGGXKDti6OMQtHJCdR&#10;dqJtNB5zXPJh46Cxk3KOvu1fyyfyM2MBxi9CWxRqCBabNJrzFBFrlBWFrOzAk1QSRAaP4aJha9+t&#10;+ha3Y4NQOWTbfH9iV2wDWbNBjxZSBjvPD6TiKxehKRyq6KJhAAzAg9BAHBn9CABCoXCIa/gDEIbC&#10;4hFADC4ZCYvGoVBgGBI+BZDIooCJKApOBpTHZOApSBoW9pigpmwpqCZubZyR52857Pn/QJZInXRG&#10;rRmpSA1Sg7TJc96e0ai2qnUWjMXs/Ky+K3CwPXqA/37YobHa8B5uCQpahhbBLbgtcLiI7nYn7FIb&#10;FIXHwJHay/IXLJKCKe927hmliGPinFjL8DcfbhLbBgQcqL8vLI3YH3nIXnH3dYXW3xC7A+tPC79o&#10;YVdYlGgjsAxso3C7q49vhJFU20kt6z9+9eCE+HAgyTeOYuTxdpzI25+ef+ixOm9Orjwbe5cNu3Oy&#10;OMu+HPDzea7/K6vPDQd6qUGrzGoa7vi8fnYAX9tkGPdtHZ/Nu40LbAEUEB5zznJ2B4Ifw7AMgwbo&#10;OckYl+HqEzXhVwwTIiGQVhtV11Xt6gOddaH6eOJYmRtRDrFmKzwi1TAdJyMT5jMyI1NCNw8jkRo7&#10;iePY+j+QJBkKQ4mWCRJHkiSZKkuTJNk6T5QlGUpTlSVZWkAmpZGeW0LHeXoZIiV5ibRYDlmZ5zqk&#10;ZCn6iRCpqABFGjcE9TknUm53eU74vjM+Tmn5e1xDWghCoQH6GQ5CGrnBEEdXsCqPYID6SWabW0Oi&#10;l6YPKmoKKWnZ1ORIgbqIIqkYIyqnN+qULcUF6tVVdUuac+lggwDFzCMOq5Dmu0uWBLmtQhFASsNF&#10;C0sYt7IgMPbLgFewQs9Ppzi08GGN0LbXrWjwKpREEsRSb1guFQGlUBdV3ohhJmOWGwVeEHF+qcyr&#10;qfM8QmvZLEddsNqGB+IEdmOQENXWfGfXVV70XVYEiR1FEdR2KTtxEr8ThU1w+xdk17YSuw5vxHUN&#10;nNo1gRSmslPJDZ8tV0zEmhk72CZcWCrWzrPqIG7kP+aKpN9C4ppID4KfE7k+OnRayp9C6ffhagUu&#10;6/H2AtLF7XXRTpgW2q3dU9IDxE7b0gqKWjphn6fQ1lwvGnadMVdfmfVdPrauxLkbyXKy93djDiRS&#10;LxA32t7T0KKd50LQkbz+Ac2rdkQp4xhF1R1LopxUweUUY1UNzbZ6CDWpAiRXn6KR0IOjWjAOm6fq&#10;OpkdV2jtpgqyOHsV+YBJ+PQaF+vac2+7JTvTJ79V2VEEMfECHxqIP7uzbRTm82kFHVgsA/riP9E0&#10;QS5IrTNb2zg90zvf1q2kLCr5M2ZFaNatmj5PRRIuuSVIkuXtIldV6RDZ/iEx6ph3XHE0wRCy0IBJ&#10;EyVoS0yKJzG5AoY0DBeQOZKWAjpgi4r8WmSJxgKSXOxHCnNrSczXAAVaBddjowQN9CA+8wQCHDmw&#10;I6YQnw3oYuWe2NZ5SCiWIBc2u4E8PEXnXXYWZJ5pjUGsLE7MhRqixOGUk3M5ieVMEUTQISKZvxnl&#10;XWeBAGkWgpRcCXF5piRFPiZjGLuMpfotA0CLGoqrlBgpzQu2cIkcgfx0iCiUuqmVNEUPxFg5pYGt&#10;FgLNHY2hn1qmEJYCSRKKUsiaFbI5dRewrSSN6JIz8UxCC+kyRQL8nA1yeM+T5kphIAk3OurWQaYi&#10;ZiCFlKwhYfpXhOliQtBTP36OqlvLhNy45cy8l7L6X8wJgzCmGlGRiWwzpdS+hmYiSywQKG4yUjbn&#10;wArgl2AAn5QCrtaFnNxdShAhAsnCrJu4vRmzmNGSJ8gKgdzsRyDxnBYC9sjIgXsihaFtIgJcpUha&#10;00/DmVkupySFZyJzJYaMl06jutMFhQwYFDoLEhahF4JYSaKovZw7QAUIC9tQIoZ9G40FYEpRTAwY&#10;1FQksvL8zswiIF6MVomsMCT1gAvILAX5xxYjCQ0T4ZMkRgi/Qig2LWoaNRkMlT4XEiiIJ1PGBDDw&#10;E87mfmZSo9Qz5nzCF+baZwvxYHkVcKAR2mJaCRF7XUKms7ExXqfQDFwKUdAfnXW1CKER+oQELXUg&#10;ovD1yUz+aqrUsC9IaIBjUEUjpn0CoFU+gWBBwZ+Ita0XUz5zWFkGXZOpdk7AdvRiMVlacMRvLTOv&#10;P4hc/l6L0YKWIvZe13TqonOpAphJAlegcLw3a2kBzhBYhcadvKHDAXinkhqtYRNMJ8gpWRfihEhQ&#10;GuxfjL0AruPwYIkRhCrtVjKLt34yYNlXpjYR4SIFvrioy8hn57C9zMvTeqYasqWHqIo1VoRdVvOf&#10;aZTEii6hL36rSnksALr/qyBRgJjiL5TleiwtpWSik+Qgrse95CiJ5kVIWrJvJVyYExZ+zheMG2mK&#10;5B0ZElhLqpkXTeRsjqAYsNQYYRBKRYBdYwGXjJAaF13QiRAtovyKUFNaJ890cAtsgv4Gy4WJBWSX&#10;FoaZU2pp3wZH4JE1VOZYFMRVaCfE9gN8syJBIWZPlvBpxYRevxEAw8yjFzOzu/pQEAgzzaZPJtMY&#10;PkZAArVdkAHUENVk1ohq2i0L/yMPxvLKTDCh0LJkXxhIcqCDhozD8TUhGEETpJZAty6oDOiH9a4L&#10;VMXaFdp55RdWbTuCjqSpuJCNmjXUrIkUJb0TNKAgVNB9T7FgExrYX+uG8kLgwJ/XpkZGIIIaEzYa&#10;Dg3UxZwaNkq0yyEGLQiC8OLUqGIGkGTapDTJiR2y1C9e3Em4m27uDcO4tx7k3KlaYyXCFJeDumDc&#10;yJywDY3jhdNbn54LizyadPhV8vtCWWD1mxIiGp5arI4Vu8RsLCWGvqibP4IkGJFhI/RLCzbOPU6X&#10;B4/lP0FJOtrXAv5GNVr0AHf1bzIlgZ298Z2ZxitdI6vxi4PqTpsIhhLERKT9FgT4YRFOvRPoFDR0&#10;BfkWG2FZTysYWlIFbhV6XU+rpCN9ExMIpjg6n0FTqCv1gsxV+UzPnMM3IchyTogLAaMli2j8QiXc&#10;y/TWmj8JEL8rI0Zn8GKIM+9QvRH3sEiJCQ1rpC2oIvJYgoU/hKzipWmX5zrxAY25X4vggyAS4ogI&#10;21o/xoySEltQP2m5T5/Ci8/YsiB7CXEdJ8vRPisi95/PGZN8b5FtLuQvxUBy6iO5DU+8oq6c059x&#10;K2WDiZXrcogZeuw9iIGmRYRTIAoBZj2TPEb9BnZaL/guW1ORvLWiRNQLQSxRRLnOoDgooZEDUEQH&#10;XUaR/vABNH4/0KKHabQiWRosyDj+uAgUGfa7BBcTDSDELIDZ3bugCgDJCLqMlLaNQNdKyfqELIXI&#10;XEdNCCxgSSUIKLTQiNQF7L6bVBkK1QgEiIBHXJvMJTWFXSjEKGjJ8U2FZbfbvFAF+MEGcbTceG7Z&#10;SFAH4HsW3EEGCfUasOjKKc2EuAGPxEpIiE3auJNE+IpH+NCF+Y/BxhPMaFPH+NVFXKyE1DCFVIFL&#10;uOdL6KfceWjEKFmH4LsF+HFgIH2WZNVHXJ8NaEsRYF1ZDMrNVOQEpfdFiKYUHEpIvTufUNMIBekE&#10;GF1KyX0ABGCQicXJWJ8L0FXGfENVkEfLaLaNaNCGjaYhXJ8GCTfB4ibeLerJBGECVihgSCxGEOdB&#10;zinZtAzhHKyLVDMiuCqiwIFGCZbUnBIi2YaEaFgNCJogNHDLsT7JANaQbiDEnJzc9bTH+J8LuB0j&#10;MBdjOijCTjRLTQYSXL8ImF+GjNCJzEUKOKPM/bbJRKyinBzGKDHEuSURogEjqS6PVjrjujvjwjxj&#10;yTFJabpAAbrbtjzSFGGcbACcBKIMDIzTTF7ENecD3EiUxMCWpEfUxUxN5eECnijF+FmHFP+ipELE&#10;dEiGBElF7FXENNSiQKPNMEdKyZWDuGjbTCrkqNVF+M/BhkvOdc5IzF+ZIE3LTCgk4ZDELK1b+SSB&#10;WcQFAf9ADK1EiFoENKYRHAAKydHFXYfF7GjMvEUGEB9lUNVR7GyBblZf3E+J8H+UgH+QiaaRoVNM&#10;lW+YwC6T+XcExFgNMBmluBDlwZBC2ijMlGjF1HXfmGPIgIBZZA3Obf3M/J8gwD7U4F1mGdOD+Ebh&#10;DAGFoZ+MOADiEWkJ+NaEUHsLTCHmYZDIpEdBUmdWEF1J5IgTyFAENOWQYMcEsN5NhFbN5QlNaFmE&#10;uGjLTcplyQFHxcJASLaQgf3F7H4K3K1NnELRgEKHXJoJ5ZDKYLVJzGENaJyHBmIEiFxNMIvIvH4M&#10;2LsUxU+ElM4IpNCMKEhHFNQJoUlbrL0M4GEEUNQHXF7HsFxl9K3RYHXlCGCJ8JBEUNdCsn5PKLqV&#10;AKtbDBMNnRYQqElNMGCJzchZzEdLsIBjzoNgCF+ZDKyEUh2D9WyAHEdh+QtEGJzlnCKoeM7MlQiR&#10;YLsdYBXRyBEHFENJoJzfqIBK1dzIzF1GjdwGnkKmGI+J8F+mjjtEXGjijYyDLIKMlKygpFBEnRYF&#10;7GfLsNQeSHqOdHsIvUxK1jcWqAEFmiRKPS2I/J5NdVZFZWfCkphIpdLBVRonMHVGfNCXaQbGTfUH&#10;4FoRYGjNVMVbTUggLjsGCEdpwLPGji4AAUxH4LaMcJ8pAPKVFIpGfF+EUFmqAGyTqeLMvFxerLnD&#10;+F+ErEnkUECiIJMF+bKItiNZzHNqXACGjJ5phCkkqCrOtKPhPBxolOdanJDa2CYCmq1FXLaB8q5l&#10;wBDieHMJzWfqplyELUxHskvBhYfpaF1N5GjEdLuPiJIY/LTELY/KdClQbNaIKFxTuCLrcT+B2rfL&#10;qHXSXmoEnJBSgE9IKLmEQEiHXUxhHJMC4rxq5B8ELQnCMr3oObjgsr5r8r9r+r/bdboTIbqTKJhj&#10;zFgG7WfFXMvF1IKVDC1M7L8VtUdbRKLYTjsoTEnH4K1EuFXrxC4k4CgIFF1M/ZNBasnEjKMEGEuX&#10;nEfJ5JzOhmPENFgJzJ3CbcpmUEQfUVtVPMfEIKyh0AGRDD6IKUln5CsNMBYtKHsUxLanRFwIBFgF&#10;XIpnmEaEUKyL0JzV5EIOdIXEUQbtHcpELM/BKtlRYRVNdObL6GTFmTPijLxL0KYNCENEuLulUB9i&#10;2BIK1MlUgqpLxTaHVKyY4KPkbAIFmIXf1A4W5HFK9XjEcEGEsK1EdtOEhEsiEjAEXJ8QbG2G3fuT&#10;PF1FoBPuiq7M2sNH8tDF+ENE+XaT+uJQid2FAJzm6EINaRtfUMvGCZDTcCziuDMENKRKSBqvCZMH&#10;fpUpWFeMGExpzIVWfmqFEnNFbo0KzTWezYfNQTuEiK1GjtAEGeqvdEfSCFeUgVpELf3eLF7KyIFW&#10;+LTLTZfIpKKF7fUfgEEHdQlM/LaYjEnqUM4p3AAeoGnkGJzadaeJoGfFmb+tlBKQiF7Vfo8p6E3E&#10;dJ8gjD/hARYtesVsAwZS4oqHnIKqgmJEauRIMM2LakoGIB7wou9FXNMQiVvrGZbaPENL0LTWxlBT&#10;0EfPQLlWcD8TVo8UzRRHnZDNCT+fxEnNnL8IKaUKYJ8FmWZRoX6CXIpnLFPXzEnbMADLsmNE3NQE&#10;iM/FmQYLaRoEigPEGFmK1MzfpRFD9KYswRKnEGPLTgbIFBex0Nnw5D/cDNFK3W5M2GCEUIKxtD9Y&#10;YD2dSKXsPTPcCHliPAEKyYOAAFlFeGCNQENc7FEL0GbGchBhEGPv5j+EhEuFmLsIXVNaav3KPlJF&#10;7FmIgi/wYI9F1NCNaeaELgfGwn0IzLTKyKyJoxQMVE+F1rGB1zBR9JIFgtHihCVNaFoaYcwaPI+u&#10;qE9LxjRCTT+EURYVvScBfUXEKGEQbazALIvuYHNE+QbGfZDc9XyFiJotNKPSUaalZBbH+EUB5zzn&#10;/paJEb4D6L0ZqwUEoEpNMHXJMGjjOBdM7K1rVPOwaTCr70J0M0N0O0PJIsCTJbsTLjzF1rcCLEdI&#10;vEuN5u7ayFAI7BGSxBOcNw2TUTWKVPzEhH6LaEdIKCo0wTkwNM2IQzgsVEuwLEfNdkeqhEaLqIxC&#10;cWfo6EfMcBl1GLasZACxnIM0AEKN5VYFZF1PKGEjgAAJoJomdBUGRWmHzZ7EIJvxdKSosEKMlXaA&#10;r1nYruQEnqdKas2RVdED8M/CG1zObQiENVphXOWiMGcJ5MlRYK1MvjjFxIv1ViCGnZlDD1A1CFZm&#10;DkZ0rsVveADHFq7YfH4h/EpspEWb02aJNIKqnqnGfEuIDJgjEACF7QlKY1eD+wSw7J5hXRoF7t7K&#10;aUzH+aUGETfMcIXWRGcqpaHqKEQH4NpBpt5M7PKaHFXyIKJFj1fuOAAFmEdTfIgl9UxLuT1w3AEc&#10;4FAKyJ5yxVbFZlmYwNVZ6HVRJD9IfHqNQVaD7NVTYLhRYMcrGM2FoYhv6ytJHPUENRVSUTPJ8EdT&#10;qTHIXYSQgpeF/tWLdEnpJGcciUx022c0Q4PVU3aGnSGFPqimPNQKYxQUMCwuCHqf3luBmonlJ2sy&#10;CjsWbD9WSjsUzHNuWEnGCNCUlUgLVKKcOADLuWZOWbTMlEUQlk+f3GCM7CO5CIps0HBfAAHg3FKQ&#10;bKYEsVS31EVYSEdVNUxQYM2Qll5ANE+GjG1FiLTMVaUJzRoQYyQAHZbFmL82RKVENGjIpbzlKo1E&#10;I3qyvHxFxUgZfNdPK5cD9Esi6HxMlwTUzYpLPj/qVFZENuwD/uS1q4tEnZ1IbRofUnrEgEhIXHFu&#10;YF+NCMlwNUZpNAOiEPUIKFIDUoeCKM7F1UxVtHdYqH2UxYs4OHMFg0wCozSvcADBj6364q9JHF1L&#10;0aUCW6/61H4zYUTEiKYrSEKFxIXzOEIQbMlIKmYCHJ5EUJ82RBg7WTH1zCGdHELzYdABorvJOFgG&#10;EIFv9EsHXQi66JBSMSMELBy7usnBa4QS50L7y717273r90SsE0UsGoOTPFVLVSsCyLqF1K1QnrGG&#10;C40TWkaxW3MD/LawTw9EbcHMVZDPKEuq7QnrPEXePMOEYD+FXLxqnNaEdK1THeLGCLaK1xcEhEbE&#10;+KfF1F+EiKyppHxZDrVJzfUgbIgqxAAF7HFRYJ88wxu5vD6rqABJ8GjL0E+G7sfFXd7Ehl97uByX&#10;YVprpFiyYmEFP7mGPM/q7akBRpaEshmKP80GcFXJ8iwCqlnJ5n1EKEseLG78fGfYk1nArBT94RoH&#10;XmwEpJMFgIFeGc9ENFmTqbZCRUxKYJ5ELfGHqIF5/Fi9uAA1sDy8FIMGjENM/ZPngECM9FEIKTxE&#10;fKyFXbT2kGnl2FiyhIbpV3YV7AGqLFeLaNnFxfUObgBRCFAJ8LTkQ4bJoGjvQGkjsEd9HFgLaFXI&#10;XNQQlIQ4bWEHXHXipbHJRJ8WfVp4b+DFeLu7wuiBPHNGf5bEKyBJ8yB5Rf+EKENQYzN74/pzEFAN&#10;Ca6uPAD8zGnF1GETPqzbTXCIMtKBYzY1VEAAECgcEgsDf0IhL9hcJgwBh4DiMSh4BcUWacYY0acc&#10;cgYCj4GkIJkYnko4k4xlLulaDlrml8fAQLmZcmpFm73nMNgrtnqOn7koMJiRMoo6o78pNKTlMcNO&#10;mMSGFSb9UAtWpULfr5rb7rtZgYHsJGsY+soIs8SnrtVlsa1us4IEFyKF0Al2rr7el6aV8Q9+BWAg&#10;2CwcDf+GeGIxNbfL4xuGf9gsIkybxysvc0Jx8UrLNzqyz9ua2LilKmemBYP1OPr8CpWExr4vT0xe&#10;PmMU00JsIHhIS3of38pGIb4Yq4oe4+mmNqxOPj0fiQQ6PSuwEwkD2Cg7Ki7eXxIX76R8Ia8chA2F&#10;w0DkYJBns03lmNZZ3yPH0eX2uBf/Jl/fW/v+YQ64BImAzLgU9oHY8IoKG6DAtg46oQUpMQhhR5X+&#10;OeGDshpKzuZ8si7iBpgViNl0DByJyjikqIrJmLUUDeMF+IcDY0f+No3QNajvjtSm1R8FpAA6QkSj&#10;hAjekcYpJbIFJMK+TnqkWUZSlOVJVlZgnNleWpblyXZel+YJhmKY5kmWZpnmhBSamsZ5tQMd5wIi&#10;cppnR5z/fIznbKIup8hxOT3RRkwkJChHqTFtkPj4AkDVlEmAAqJwcVmBz2n9WV4awAGPn+ATrZU8&#10;TlqGGjsXgUameVFEDRRUERRQpKvLSsUJeULq1E2twjrl1HDBtvQSqlg2PqE5afXhElZQmwAALezC&#10;/s6GDnY9phetQK7WakD1WAWvARt1eFOOGlFKRSWQApRQTkNi6mdM1ixhu9RRMMm8yFvU6L3js77a&#10;aZ6r7TNMbQbp5XSGvBROwdi2XYuqkUolj3oQKq0fn8vsVLzF75bBuhBxyIwVvlfDSpRsj6yVA6Pc&#10;GMA3DnLJCA57AMbqN1Zkc3iBze6jYQNcBKz0T8/CXQXlpRFjiY9cFyCBA7oPXTVKXidkJqwA7YkA&#10;FnqpOB0DZdsGyVQ32hznRTz2TZbiUlEnUeMGgv21xweDTcaPD3dExo+aEJbK6LOL8rt+sN9jypRF&#10;KPr50nlr64Icp+lEDeXHhb5FNRcNHlbIQgveZB3mxs523QRldi4cswtyp6Zanl1YROrGTrVwlym0&#10;5WrZz8TsAHlgoIranXvO977v5FY9ss17ZcMwYk4PJiDyy7ZdSsuHD0RJ9N1KHR+5MPw+mUGTF12N&#10;uND14On4yh+Vl6NRFpswrzbQvwcTnSsOKSjh5WaPoKSRixwQUUuhiXLj+Oo4ETEBBswGXKvEIcCk&#10;OPlFC7NBBhgJwSJuEU4oKmylqXQ4A+zTR6llB8CaEJA0/jahKKuE6HDvgXZ+E84KTAKFwMuJ+Ga9&#10;x0BXhugwNzMktlKQ4YorZA4JATISWohRCzZIQHUMOJaeDFkxZcpGD77xrxUNkNuK8NSEwlG0QODp&#10;CSlJ/MeXg2DJR9QdLwQlZJD3dkCRoA1bTLAcg8jmy46S/CRxuOk59IiNmyorFQoQSBsGyrYDlIYI&#10;EiFfEST+YsrL2R/kUYGdFmohJKqdIG5ELYaJNvdd6QkXMoFXikMu2VbTPQlFjCMXA8qj1eL5T+eo&#10;9TyRwLQGrLZ+ZcJEBAQ4gUZZcA9zAWwHqYZsjfgfXqIUFEyngEEMWqN2hAzTQvLhJ0/4f5ri1myQ&#10;MRU3AhTemZOCcK5ZwzknLOac86J0zqnWlRNYmk2hnTenFOc7ErkJEbPhPThDALaQ5KmOYPFsEJas&#10;RIiSmCFrlW0epZR6SRlKdoY+Iw/VPskZMQI6B0VHnUewP8y8DYqDXiDBIGdJIbhXZga4gR6lIlwj&#10;4QRSks4ymaIe7Ywg3abilpy0VjRYQbU+ClUAFNQoVGwU6p+R9DCBL5GZUybItTZFwB/VKU9Nxuoe&#10;GJVg2Bj1tNvg+boalYFRraBZWQugUF4kGMWtCrRhiJNTIodQ9x5SQyzViLSrAxFoRlc+FWvqkTZG&#10;hi2hxfKmQMWGKkDAGViqyAsc+586hAzZJ4EvZSK42yY1CBS/tlU0SZq8JiRwccHSKObA6aaMsNVK&#10;F4R6xAACiAAtWbKYuJNYBqK8N0Y+Ww1RW28KUQmNznz3kfhq+MdJWY3LxXeGFCgIaXJ1uK18YV0h&#10;YXUaKpQrK2o3NJdzaWkl3gZmPdJZQS8WSEMerc9ch6vmktrg68sigVr4w5NMlFaAyr7ixvzbohNh&#10;gMU+BsEvANigZN4IRB0tVqykkUY9EKeuDsHznNhVU2BA1tESuKyFDxl0/E5WxJm+IVmGkPPUckj7&#10;WR7TjIEdQxZsoOmXXzf06hWRj40ZydJtdiDg3MUfEmXok8froPKryXVfQqtWjQQg2S+XwABN0y4v&#10;GPxJkaGMbIikp5NhoKULjLdTBmLgcCQNX0p6AWlKyhxkJpjFr5cqNG/IsTdNWgo+0ikHWvqdlALl&#10;uxgA/Z8biDRR8bkLJTdiPeJMTiPxljKvlaDy6QISI/f20r+4KHSRuY+GpA82J/U/SAhKwyBqUT+p&#10;RUcZYOlYIXkgf1LmYRCfaSUE8FlIsu0AjUgR0iYrgFnroTevFKG5LCG3YL+y4TGJiY9SkHTF4JH4&#10;VnCVN2iroLgHHacQpqzMU7roWafBdNfKy2+U+fnAmPuoLAbm5mgglv+n8mObmyyp1fMgrL+w070z&#10;4H5nLLhBb6oBOohLZTEmwKGRFz7MC4VJIJjQY4deFmwsReONmEOI6WtbxLivFuL8Y4zxpME7p4Ty&#10;DunIRHG0brDmQRTYZZ3lg75XaAjjOQj8wsYeWio+qZsNbSXaR5mZH2t5sQPRSO8EFdjco9mB5YOj&#10;P6SzVaBWXVhEgpjLVBeCus7LPC9R5uiYrosIQsgy5VlKKLU6QaHZFoEUu9kVXII+p9UIEVl6wAlp&#10;EzjdEKE4q53TPQOdQ3Sjy8G6iSY9l2A82HUjcDXw4b/EqRP8YstRj65khmoR/iBhC8LsGD5i+4yl&#10;0FZhVkWxB5bdW1WG0VfK5d0WMfbcxbDyxPeuT+dS7z0Q4dqhruIw2DIJNl0+QJlzayKPifGhxUeH&#10;B7mLuKQO2qlFhsuC785z5jxi/StDG6sdZLvOfN1cV0wqWQ3FOog4FoWPxknBwr5MRWbQ7mG5nh5a&#10;wzR4jJG2tWoLmk/h5WDu/pCSMDTeX3YVk1Z+FVID8zV+tZZcUbAZsQs4EdREIwUGsqYFE58YQbJb&#10;oh5EsMMpRC9ugrcE1BRwcnUXg2U4EUo2s3dyOCiCkjYYl+tGVF8UlLN5gMF5oVkn84Eo9gEEt4kG&#10;8VlI5a0dRwJQUdQn8vkbIsNFtAYNlDURI3SE0D11kR8p1+FBZZAQJB0aFXY8s4Ex5+FKkcFqkwsQ&#10;VzYeUthHsREWpPgI1ngYsRIFqG45MrwsNlsLgng19EkQky5KlB8bJGEYYWoaEn8y5CpaUdIVlGU6&#10;RbU4wgcp0Y9aVB87lcw58x4dQBmJURIthAA08V0bI4EQlDUuB0mKEM8p9Ssic0lKkyppUnQQlVUQ&#10;NDUtAp+K0QIp1YMjsqNB0p+C87UQgQ4Q829Co2s7ktp/QXBm5wlB0+oeyDmDkbo2sy4f4VkYtCRF&#10;tCUtoXBG4rwy4eobototptY71bV9x2QNAtBEI/t+tbpGUaQUkn8x5aVbp7NHEnAHcZeJUBkHSPg3&#10;4K59IMUaZiCA9xUXiEUXqGE7cSEr4aYtospGWA+KEeplFYiCpxdimRKRWRaReRiRkl1x0m4QKPNy&#10;GRoYJVUYtRIVkp8vlTkKU1829SZ4cDVss1EQgopRw9wc8RFGow0TEQlGVFtbU/YYAbo0kXiN6TYA&#10;MVlcwsqFUABGUwwAEdQeUzAtp0xQhxQf0xIocRIYtl0h5aEXgr5QCAMx4asQtxAaY28bBaEaFrwJ&#10;tSA2UY9Cpn5/Yg6BYZ9Ekn9G4oItQF5WY1ZPUxUL6PwyE18QNCECY+8cE0kuhL1ZZLM19mBRcRE0&#10;kr6DIRQ589MEk5NMZz8yUZdusR8pEo8zVGUTE0kQkp01+ON+s0UYkYlxBRoXYpFaVN4EIv4AtB0b&#10;I28to2tG4nZB1DWPxU5Ftr8AcFmcWbNnMQ8lQucUFL03wMCc8p0Uo48iN/RBZBZ+U0lB2NEVsMid&#10;0Kad9ZYRJd5AqeQEOKoAAWpXZZYZc4Ep0sNEmJcalcoUcDo0k1ZVVl1uREktpYibNQCPZPUbAYst&#10;iSGgVxop9m5LNi4S+KEYmgQQI/8QtCplFaWdoQxGkP6L0AETEtpbWd0Mh/wYlQ0AlCopFcyeQdQu&#10;UXBC8RJaGDJuQuARJuieRf9fQxEQ8TE9V5MVYRQXBLESN14YZ+si0JmDIUoRJKcGCko7k1sS9bwK&#10;1XYzUzCfRYhG4VkuBCor4+0o8vkQYeUYuPwvk/4YgsMaE2UXCPaQoQ+YUbpn5f1gMQZ2wPsRQn+E&#10;lwll02URJaWE1f8yqjZxEUobAaFcV8QSsYsugYssNB0vkp8UqY8YIv0VYdSEAQgdJugvF+V3IAta&#10;WCAf0zUUwJxVUrxKk0kRQ7Z3sWEaaNyN0AWN8mZGUdkKBA0uhGVHcAlcwzAp1DWHwTmPZWZDVXge&#10;oGasMVmWukgz0HOskzBxgY+LgZVGRRYABG4y4aZS5tkzcIEQOZcS0IOgZOuRSt6uGuKuOuROyRxP&#10;GR5PNyKgYQk18bJzsZAQUXid8KZl0Ysr5n4/tCotoQkXguUTEboXAtobqpQP4Y9GUn8n+TsyV/xX&#10;iKEQkpEdKPZ04tiUqhqkGvEABiIAGU09ujcAF1+cmZBQURQ2UboQkaFwllOGwRFQB+U+01KUUaYu&#10;B5qEhAZI0QuQkVZ/R+FMYzAyFlFWsY0epZlyFf95ROw2UnhnhmxcUbocFf+bM2sbB+tSBZZbpmyX&#10;YTkRIzB2ofsGVYhMoChoIAA2UZcQlK0cMp8sMZcbIWpVUzWoo00RREIpE1YdIrwo9MaV4b2no5sv&#10;k2W3RBJC+p0AAUobIyE8uBgWototYCsFS5B06n8QYUpcVl1bqw1Vh6YYYzBYx+F/RdoXK5U+MQM0&#10;WNITmc8MA4EthKlUAFI7lc4QJEl0IPsY82UzVVWDJ/wbAeWYUcE58aE0URIrybMEi8aYW4VOSIYy&#10;UzVBa8muW9AnUbKsMGZ5obKW4YY0lYwzlA8PajNAoVlEKn9aUpR3RBKqYQhVVSA18RQ7m+6+81Yd&#10;QYkvkbQYYVlZYxcLwvMMlGUr6fR/iYUoajsAURItodQRJcIocf4bCasYhtu/kbITFB9iARSah2Qy&#10;ERRBY+0TEp+EknhkWeQbq/UP8toy5IqTcQgpQ2VcQ+MLbC4h6gMalZm+gP4x41Y1ZaUeWUQAJmoj&#10;t+u/t7wABf1+WfQ/slBxJQ8pQgdGcV0opG4XB40T0uBUUgF1wP0zkYs0VEk2WH2xlG6PZ2piAo+P&#10;Zq+bwkVZakRdIMIQk+1NcH9C9IwYvHIPlzYtoeUbobqpEAW88lI2Uuw5kL26ksMn8pFn5Zkeo4Fa&#10;FFtcUXhGUtAXBaVJlm4bJZlvoIJcyRXEkPY4EbJVsVatMkIeobKcUFktBC8/Mx69E8CuDKrK3K7K&#10;/LAlGudx+SCgYqNaFTWx+1wewsO6m6kqMQN/Rf906AoP1UgQ86kkEkMRFGUYtB1GUbCD4P8RJGUJ&#10;TNZtsvkXgdJf1BQ+8r6SSTKVUQTKwjhwextFqNXJ8jSBMQIY8hxmw3xaErscNLp/gZd+s4GEkug7&#10;Y+0+2PYVkeoXhLMuwp9DUbAdIYko9q+ZdiC2RhAZeOPIBl1B1G5gN/g/vOwAAuhMjGop9B0todJc&#10;At1dsgpZl+F2pEkhw0cWdl1L0ZdcUpSUwQIrx2ooI7k1Yr4y59UVYhx4AYZG4bp44YYy5f27Ef9G&#10;UhzIBngngRRCpKeDlq8Wpl0aFbUuy3IPVhUVYtgcG3cdE580U3kXrMAQIp+x4AA+1zAEdKmecQZB&#10;0sPQASMrwtpmYSsaFmx64J5LMXgeqOoQ8o9FEWVJmnBOkhwp0aFEkp00UJXYu0jLHY4mBFtvQGkz&#10;UbIUp2qZdSBl0hwaY59a+2QXhUQY0zBMZBa2ITFD0SsTG45MavBWwP8XjHMPlLOw50ltEWdgNKlg&#10;NEJJESGhyjyjgR8ly7MT0ycYCBgJ3chElGU0kdIhwXhq9/hbcWEXBL2PpGU/scEtirY0kzCq4Qa8&#10;sPpyUvUzWPafRC8QkdIbpqcP0qMzU2UqMYmZ0TlCq/9ytd5CpxUQk4FB2tAPoQMo4YAzCzoAW7Y2&#10;QqOQVZ0As4EvmesS8qNLNcVDUY8eozAtgr5f1n6YU1akwYM4EIbh+X8QlZlDmS4nYUpGUXjfwY3T&#10;KxoRAREXDHjdMWdDsjgp9l2Px/yYMQJZlYgr45+LodQeopwgFbUk4K8vkRI2sTEYkrythKet5GU2&#10;Up9/AAGNdG4jRIEKrloTFtMHHKTY8mjOTmDmPmTmWRrLOulyBPSRkzQkeo8YRRsw4P8bJFvloKou&#10;AQMx4yq66PYRI4EsoXCJgQsn/I2tETEeVG5ZZ9y/sp8RI1aIwYYtocFCyS6hGD2vAnaxgVlb4Qiq&#10;sAUnbjZUwbpEI584cSHf8RHKAA6h/kZl2UMVYoJGUp9hRrYdFHGS459tVogyUUoKfr7IB+sepC+G&#10;4FpLqk+/uvcb2BFco6/EgUlaFVUWwKyOMUo1ZBafRn59zC4LY2UUqAMyp+uOPPuLwQKO45srxcwd&#10;Q1YUrIC/k1AQI0lgNYxaWPYx65MYMXg0WaMR9EJksUkbrdIAclxB1VVuRXYpQeo0kpEbBmwuAYkX&#10;gRQtotgzAo9f1sg00lHSI6AQKeSANujjSnEV0Zc4MQ8pGssf0p8HnypH+woQgTEzA5/URf1YYpFY&#10;x/SYUmUsNcVaF/yowZXVc40QIJb0Nf/mb0YlVcUJL0oRLc4V2YUWpuQn82tf9LNZYbCCQUlqkQMd&#10;Qtg7luhq9MZQt/EAl38hDFEO0zApF/sRkRozUbAr6B2eR/SjkXaCEV0uAsYREeVmxNwIp+sbAUoe&#10;pf1JlYhC8brj4t0tBmwZfUUREYtVVcWeSE1g0f2wcyUn+/uEko8582seqvAuU4EYlSAYuw8QgcFZ&#10;mS4oLd5Olic4HoR20ADLsAzUAWHQ6GIYYpRElcUp8uAqMWo5828aY4E2UvkdQpQuwujxEVY581Yt&#10;g2s+1+EQnr4KdngbBuiPOcixwjbih2xqIgev4YZXAXaqwAUzDHoQMYuOOHNmxaGW8d9SY+12oRRD&#10;VVVGUXBEJKsSEnrtIn8QAIQJxQR7wYAwgSwogwwbQ4WRCIgCJxSKxaLxiMxqNxyOxd/yCDPd5SR4&#10;yZ/SgByoFSx3S4zzCWAohzQ9TaPTiczqdzyez6NSB/z+h0Si0aj0ik0ql0ym06n1Co1KdpqqzAzx&#10;Q71pEVyp16MP2wuixuqyyh/ReEAEBWygxS1UFt3JjXRe3azge8iu9ky+jS/vjA2F+0GggTDyoB0G&#10;1AXGgvHgzI2pf5RVZZsZizgjNlvOiHPuXQqvR6Fy2oP6iGEEjay1PzX26LUF97TB7R9yR5UHE2q8&#10;gd18AG8KTPHbg/jhPk5sEWwBAbnhTozLlxRw9Zv9hR9pddyRRTngYK+IXeQb+YcegMerGgV8+7Xv&#10;y1A75tL6of7/VpPr94cCB5/x1gEXYDOOBTDgcloJe4+XCA1Dg2VcIoSV9SlBdg3zThl2ijOCHVqY&#10;8C3sOyI3Ng0ZInaoFoqS47ojOw1owM2MjBjQ8I2PaOHwg1yQTGGPnHA9xC4kMHZFCeR2fCELZLdE&#10;FHsWpPDtlJwDrUFMlnYE+FqBuXINUWWT0mFFH5hcu5mXYvW3fs+lqWpt1nb1eZAZEDHLf1F2JBGe&#10;kUf8HnqBhFHmDdFI7clFAcoh8wOlBGVBOmj42PBQY8eIFaMRg3qZK2my8p1cjbWU6nsBKpF/DSRw&#10;njIzYuYNzakBKlYSCINa0DGtgXrid0ZmE9JZNWv4FOOnzksSvDzseUjtWdQXskBewrkUHRStOfYU&#10;ta17YtlRjEtxIprWqySYuKyYgX0TEiNS6VjOh8EilZLJJnoETcvRg1BllAgQpWXAbeQLqKRSC3wd&#10;Y4brQQ4osi5xFqrQNRNw9EY8ioFrytmLMHNfGb0NyHTglRpbHPOVHNnRMhJycXspAnK7yvJ/XEi6&#10;vJrO/NCyzaMDWrysYSegOBIz++btQaOD2mt8G3yE5tKyFIg806lUilmy0gc3C0IOfWFBpWiAcBrX&#10;nstpOFnbnIZrmtFGJnNkXg2BHLJsQ5LBgcw9KOZxHE0Rg6KoqSwtDDf48ysCZ9rw2uGaXRGYNin8&#10;hRRzZNjyLOGNpFKVITl2qpdP1BYN8JZ0Q9ehfBF3s6VjafkMuKf3Wa7REfr8NCnskyRdt6fgtzZP&#10;QjoT1HjvqRrgF4gM/xEiyVLGJq+r8NEXzeyCmuthU3Qj3i6C0Uf0wPaCP3Ag96SfS+G2Gx+L5fm+&#10;f6Pp+r6/sUNVSaVdWVbV37VIryF3w+TmkTc1iUULO4VwwooBouIok1h4TQfwKLUWctJCDmngJkg0&#10;5qGxbQWWSUEGcGkBhdXkc0wa6xUwiGLCRD5j1nhXhSvws6yRowuGzDBWwMQMw0PgMKG5Z2nA8LUw&#10;cWEPlKqmB1EI5ZiTEnsX4kA5pFBuxMbgrwT0UHiDPSoUE5alXXhHD3FqACYX8kgPAkBTovBTRkbq&#10;0RRRxCZKVg4FGNpFBcxwEXHJNZ/SFAlD5HhVD9SOoLbqZQX4kZArBjoYdIAc5DhjkSiAi6a0aDBj&#10;EMmSLdWQshMMYdk4SVphSPYmtkIMpPkya4nQoqmRvILMYY025QVXsTLgSA25FGOmlIpCQYpZ2aDv&#10;NKllUKkVeIsTWYMt6bQAm+R4jw3yryJETWeq89keiJnLPARRIDji2P+J8blrA5yzuCWjNcipxGbC&#10;yO4LpjpIjwAvnTJEZJ8j5honeg9yaqp1zaLOexRSDQST6hkk024yp/mllw7xz6OTYEgbScedIL2+&#10;tce8CBEBy4Jlsj3RSir6ImDdVDMAsInaOjOo+UEHdIlXuKSobc5pqAPwKB+rJBp/WiFnd5NoikpU&#10;FryaIv5OiWDAw3GEmg4hIjEsTSS80IoKqjyoAKfAaFTE/vgImg89kRSVE5LOzgW9WEMjTYOfBBZQ&#10;XgsNjspsVsMBslqJkD6tIfa1p0Oao8dLIXRkTRAoqUs5JxG3PY38GAPa+z6BI4I8DUyhETP64Kj4&#10;zhL2KPgEKxodLHlBOIbkkRZ04EIMKSBEFKTfPrLPL1MKC17EgLUnRHh4JvkUTWwRjox7Ws4aiYE3&#10;NXT3TVAFQpWUMqFMAIsnRYKC6hIqaJW9YIzLizrlxW+XCzDG0psaEIHN0KHUKbaUZzhgywpZd47w&#10;27BxfXesQiwwZywn3kCxeZSqdH9kYd4mtdZFD4CVvjcUZih1EIuJE30NN+ntDAFrf5dxIHBI8efB&#10;oGYTsDzSosR42ZtDiS4c6a9wSfcE4Kwqo0kGFsM4aw3hzDuHifPvfiRMrQdyuCIw+R5XjG3yINJk&#10;bd3jtTaGLIQ5ElwmcbrcGIYNwUnwZBUx+xOYJE1LnsP6lQR2SG4JZMTX0Hshw5r5JElSywAU1upr&#10;GmuhAD4EHLh8LC9h+1ZBZzGTI+DOFUFnigJ5jpajluCDZnAE2cjlpAa8Bo+FWBbosVeYNxUIhUkU&#10;h0bedZiTwLPC1oiGgGSKOBZXHIRdPVeEUpXiQTmlhXaYIoiDHog9OngsQJTULiktpccuISZWGyzi&#10;G1XWNhRJjl52XkEvWcbQotwlrLVLKWaNmEJA89P6wW6hW2GtEtUYl0jUudWkHxqify4vcRMs5zaZ&#10;NYUqzijR+51kUNvXIAGuz9shWSm8lGEB+ZULVN9EBMkm6hEokk/tnCJngObUlax8JSqtLZQ7eJFR&#10;kb+0sJxyeAB/0iB2G7g6TRQcKQ2RRRQcuHxYQWlmjGmBXKqNKgss5tzE2GZWcu9VDqU3QBy89iZv&#10;jwH9ejijlfLCfuTYIiB1Ir+Zm3X9eYLBQVeHENu8/RoCbqEXP66Z0p/YlbRsqP5UMUjLCqQuSI5q&#10;z0QVliqZuLFRwVEUKDRiOAuXycfIQk155FMer5OqdYugxj887NoRQ9igiaBD2WeBFyVMbiZn+Mo5&#10;pMjWBGseHRFya8ZgBSAxMxJZ2Q0YxyvKIzpqzksOXHZEDgi1K8rWH0waf4dLR6QP4oPnPOH9ocl5&#10;9SvK3nwgbkMhCil5WnqoROxFGKMNz24a/b4+iLr5zkCZB6DXgtsMak1aPWcMETOJTMibXPRgALPb&#10;MfKWX30dE6yFojwV5HsTtIU46DzVJ9T+UjzxKEqCB/Gr8arvEFog2WET9bwXgvHAVajC4/zct1Ip&#10;d4X0AxReYPUlQwa/C4gmDwRIjvHaEZApkpT2Bhxy2il5ATyglT3K1Ow+CLjvCDS/F6nLT6z5IGYH&#10;IHYHoH4IBPGIRMD8mJT9IISwUuBzSfyrylxg0uCLiWVtXRm3hgQp4N0tTRCripEWgeygi6z1xEyC&#10;3aGXioRFBywX4SUQgOhiT5HqBFXRRbDHX0TGyCykRaif2QgACzyPgYSQCah+1uwAAy4ZEUlTA0B8&#10;GPS5haiVC/CvAqIcFb4XSrx8AsYdiz4SyqC8k5GJmkhEyPAVYgTKQXkpVigl1iBZyDTPwSHBwbjg&#10;ia30XMwryLBzTfWJi8hxAeYmoZxZyIAUInwa4oWFIGhIE2gm4p0FgthgxviphiVPTeCOBQUyCpBz&#10;R/R4D3AI1RWTSTRiR8CLl/DUBBjvGaiyR/Sf2YwWSgi1RFinxaiCxuSa4hiLhZxg0DBKIThKHww/&#10;xgxIkuHGRKB4I3w/h7C+RMidC0YDVZXXIQQAClQb472yyQH8S2hQU2hxBFGii+Rg1b3AEYlQRKlD&#10;oXRqjumVR+2SAjokh8BvomgeYPxY0jjGQ11iBxH01BR8RCBZxiRvjEzzyAQdYuCIIUQAoGIIZJYH&#10;zvAs5KTwTHQkpLSvCdGpiTUwkwxCBiTuRjWdBxxiSIBzYNJMxFxZyLGf3+TvBailYgQVWPRFCLjH&#10;SIG/gyGyy8iWSFh2JKQs1lI2RFil4834A/lvxKi/HcGiAWiQB/UIBY2MBEya4Bl/EGUGkCCfVUwA&#10;yfydCCzISvB8Bg1gyLDbyxDqzSh/Sz3NzgnAyvDcCaxzSfUo28hzzJBkRiVbU1nro9FmDIUuJU3x&#10;AABiRMiikfTSnaCnzOBuVgxQT/RKiijzzDTDSTZPFExEzdTvHgiiif0HxYUpR8DglDhHRQUfwfpv&#10;k5xzwcZwjEzc1iCoZehKBahzTgiqGTREYuG85PZIxCF7xr02okodgsRuRah4ISwSp30rZ1HqQAVt&#10;TaidRm29FlxIDBGUhwAf571cRrz0R/YAFexGhZxIoZAy2fzkyvJGRKhvigoSQX0dpcmHVMToRy3Q&#10;JJj54G6DKD6EKEaEj6oIxWGIz82J4Hxty6xIhMmdpPhE11g/XThBh8BzaDgABamyIBo05yRCAXKM&#10;EKQVzvDdRowq1/HbRjVDkiQYy/I2p95WQAEXg/yoSFyn1PTISLBFCsiD0mI5RLJM2RBjSDRuXeIX&#10;xtDdX+TBxaiQFRS5kYJOhKm6hLC/BIiLiqmXinxgx/RqpTxIh/Sr3lnIxHX5YPRpRQSTZwgcRqht&#10;4PYZ4fgAGPwVBV0SZrj4Sa5EYPU2nggU6jSin9yF0uhgXghvnV0HH6wRJuhPiLDBCvGOU4loRYR7&#10;BvjwRFzcCpqmBFCqp2R3xzxMm6BKh/TvB/TIRuZtQ/XvwBS3h+5kBkUEhwlf5SHBTgh8E6x9whzr&#10;B+zglzonwUBERMo8xXhxH9RE6HjXiyWeQpK2hxBiSPEmqMAXB1KIRICWWLzoWpnXCWR/S0TRCl6u&#10;RvjLSeif5+peBr47BMouKjQU0zCpBy2/KE7AGGaNiySTQk7BiwRvo7wbypj0T5D+kwx7CdBvlEgA&#10;h/ZyqhhzTRFrQxz7zOHDR8wQLIUHFqR+4WoCQBCQCPB8DcB8DvCkSqjkxao3h7i9xgXQRhy8lDnf&#10;EdouD/xKKNDSoTx7Gih7JLQkiVCD1SS/FDhtzMh+xHZNwBRMjRFWlsA+CDSlzgn7xvht4Zy6yLF+&#10;gaTXJIlnW5BYTvCLI7BtyWR7BzXeGOVb0BRFq7xeSryf1ezDTwZMhOxZy6xuWLBwif4MCIxai0Ui&#10;xGRZ2yLYSCxvkWJvgfhF5ljNEjmORpbVo7BFC/DPYuEMlNyOAtLoKNjIavQDEOnN3YhE65g9SvKo&#10;V1zpBjiIBjxiVXBr3CgoEjhQR8B7B4E7waEHJJBHjcIBnaBuZ/o4BzygnBXIyPK4rAbziFZmbz70&#10;r071L1RHaFYJWJpJnhyx1gRz5XTRxtCVBxJpRbBy75QAlgxFCvD73AhBh4DPUCAj78yn7HwDjDaM&#10;jFRsr0RFjISLpETOFiB4JSBaiZguy6yWRahEWswSzXILZ4qKRCDgi/CikuGyJ+iqneCLlmA/2ipD&#10;CTR7H1hjUxRyV2TobJxt52V/gtTdSVB4GinBRV5ShOzighcNjBDRDgnDwclzh/cK7toRhE6mKMnu&#10;hGrhxTykUYoAFb3tA/BMmFBiRyyIBaia40KvBKjDWBwTk/B0XKhOCwSvBg1iDOB+R8DRIMhFhyxn&#10;QW2ihzQpcbxxC+R7C/qaxhyPMKykSkZQBKCaxtxajgmAhyUdi5mTaCxGCwW7V88QQAC/CJwZC/lK&#10;ZcrwCXxgTB41RCCdDk8bwpULg0RajE4uIoQaysiaxxMJg9ZT1GDBzkzdRubJy0S0WAzslDi/isjt&#10;BEyLh+Z+snatRJJaQAEyREDDWPSDSQKr8EL1syRUyoX5Wf0jh/UmLv0wxGqQ6PxGbFwAn2ABCIBQ&#10;RIoqQoc4DRCIKO0iXcIvRrxxCyWvIT2WhyykcHBzWiiIBpRuSWSqhF2dkdngmiqVw+yyRxG0hbB4&#10;CfxviC02jBykRuWyCoca2drwClx/XnBFxzSxixyWS6zRDBBiSz2BYBnXBg2tbCpiz5ruRrxubaR7&#10;oEikTG3eCkTcJMxMjglERwgKNNVKVe1DtIxSxZyodAKQSICWRgyDTXM1Br2yAgtSDBxiWtaeq/xO&#10;EpTcJ+liJFQ9l2xtE9hjTEyySLB4CihEWwwVshRjRORtxIikW4w/lolhJmhKhg0627RQTvJkQAhq&#10;giddhTjdYZ8K0pdZ3bHyCiIDVKyDTLhh8ythhFaKNh9iti9jGH72KF4JqGaERZ8fRtCWRuSC3gVB&#10;xKidCdByxy1kzQyONaiaH5RgzvMZZ8hh1f2TVzqsAA50p0wARgzMCI0Ukjm0NbAAzgnuogxZ390U&#10;q1AACQK4NNQKEHr5hmzwSWRpXaLoAtDdXHQCSDWihuWPXVxt5EVeyTTRCDdnhmxviQCDSF3fktXT&#10;xbCikeAfEmCfckxGRpWf9zxuR7IyMWlKcBoADdR8DwZSBGjfRGidDgrNwBL+nyxKE2mf2ahIiCx7&#10;CfzgiiiPGiiSSz1ex7MBsBjk75BIHBUCFCiPKIBGNzBoWvLMjNCwSwVGBF2ihqhgxMhpWinuhxFZ&#10;X5UUjkxFBvhapmA/2WasYChmzXDz1RYSxRTvGeZVn5S3xCKMigjzyQERJkxRR8BpTvDISkUjk5BF&#10;CdFRDzUOiLioS63eCwXxxFRy9MTKyCzkx8BMsjsO+IBPBIkUliIZyLiyR3pjABleypizyPB/VKd7&#10;tjegBFh8GarRhFFe3fjgoT5u1mNasHKKCl0uINwp8nSCylbIQQMa3hRKppgA0rg/xxDvDRLrdMBL&#10;JyA/tryryQIoxGSCzBIqxeVKSayyTjRE7ERkSlRQSkdKA+ZQRLp2cBhFIuAYOw1f03+INseyBbBv&#10;kEBzyC4Bl8zcMvyfVK4kq3BKmcAbEHK0RUxZyCyvEuDIZdixy6zG1iFb2bRmyiiICTXV1Di0VCj5&#10;RQSLmDxYSeBKjXMt9iBIFWhNgei6x/TDQjPAtThRia4Z0pZT0UuXxY+SQAR/SDSpoDTfSPCr00Rz&#10;xPCCzRKuw+ht9tBJtSAgtGCOHjgCjfddgiTExXhQcBkjjBzdY9xE7dzf1KyqCf+q+gaENifOPO/P&#10;PPS2djwAGJL2pJUXA9O3loB7oWl1+9U0BmyPBiRt0qlmGuhgXzBrzk9z4Z8aAACDYXWTZ6Ra50tZ&#10;iNkpR+cnTcF4hm0djwS0Tz1f9QBgZEWeVZSax7EOnI1f4ViNneEf1yhICQDzzXHI2yy60paGxYxI&#10;oAhBsK2iisjfUMhvnaMm/WhgSdIOtyQCCggYvmyqPBEfB7gn/oXFffg/3I7vTzzc4qTczZxHHyhF&#10;8sShsaRmySdZRBrG0YvDTgjwTXC0SqNHEGiPBGh/TcF/JTx+RIhy53wSoSzz6pRHCkVbxthtB7ME&#10;yXI7B8P0RYTRtJhJCvDHX5WyOPAAy+a/heUuEuBFyICsnV3fDz/NxRRQTBz75+ioRaiqECC/n7hk&#10;Ry+bhAABAoHBII7IO5IS34WzYa0ofCXI/YmBYqJouNYy7o29I61I+9pC+ZGAZKBJOFZSDpWEpaIJ&#10;eF5iHpmIZqopuuJzIXtMQugZ+M6DJQDBaLRqOAH/SnLTGhTl9UG7UnFVJG+X5WH3WpaEhHXgTYEN&#10;Yg3ZKRZrPaLTarXbLbbrfcLjcrhTmgebu6LyHL3dzyJL/A6tRaw/H9hoHhKU/4HisVE37hn9isI+&#10;Mq9cu8szTHLeXQ8c/GRqNNGA9LQwRqNKA7ACQFrgPsIHJwJVsvtnrVsJA6HA9dvt/KwdKQrsAPSH&#10;VyHbyoHXNY6+e+ujAwN1Ab1tZhNtG3dj8VQ6HUF8s/HyHVA5eIC36hh7OLQ4qBaH1ANs/n8Nnvt5&#10;Ba0+23/i/gAz4CN6BGZPJQ2qQc7GqBGDSUg9ow0XNZmTVhO2RgaCoGdE+kdPREYEiE3jviRPQPic&#10;EIpTUIUzB4GovCmMQMjOE41WpinbdtukCg0EU9fpSVKNmQyTkUyZHbMQJKG+TAZk6NlmYRHzUMaV&#10;U5Lg2pZPeW4nA9ZAbPOYVWYpA3WA0LJoCuanDB+bXDBScAKnKQFIYp/Ieh4pJ6KqfIcZU+Fcl9Yi&#10;GmoK5QXGf2bMOizHo1CzfZ88WPagCGhD+l4tCKmpdnSh6ep+oKhqJZ5kqOpqnqiqaqqurKtq6r6w&#10;qYmqzGetUDHeuCIrqsasTs4K/jsAFDqUAGPUVxWMY2yrLsqHJHMmjTHQ80mEfNtozAwJ7aDm3A4t&#10;5s22ZG0UNM2U3KO1A5dX8JIvBoS7vnAFKUAu9JfbO51WeUur7NO/URQMHcBDLA3lNbBoGfxw3opc&#10;Pw3w5ewcthj1UOKkWEdtQ2EuSfCqUO9ALmgLMDDJsyuyZ5XwjEKXqFvFIAL/BjWQMLc0ErNhCzgE&#10;86W5Vixz4vNAM7QkDyMY9GC7SKRKHS11YJR8UWhj38VafmVTuWz3d5JXztjH2sRcJpfnICkDl+KQ&#10;QUjAQdfBA8UMXb6PObckDBbdZKEARd5Cje5dUVijp4CJDvfxQ2zxCZkDds4+LZtUjdeXgDpf425h&#10;PO6Yn3sKHD5FtoGv9ApmtoJ2hw4N9gfOraRLbqy761dWPvEPOyD3tLrti2KUWttpVMbQjOosw5ZN&#10;pj2qfBrI94JRXzBjzE9zoE/MBimgiT3ELxapRaRJf2ys91A+irUZ+0D2nVGc869Y4KkW25GHPCeU&#10;0fxbaf9Yn9RSo/gTf6rz/P9/5VwtYAifgG+dJgbwoQIN8QM/hRT+LGIEhwyJA0OLEKsOeC6z1roz&#10;K4vFbDxiwG7O+UQgsIgAmzIGaw05qEOG1MusRZI/0EGlN8cFLpwShoccWONDiZTrJ/P4ZGFQCDVN&#10;YQ4sE3pvwBLDKUMqJor4nw6KGl8L8VAjRWPgcU3z2FPGPcnE0ZQzIwsxHhGRDJBz4LeBwH6NYL42&#10;wnLaZEiK51IocY+Y9SJ/D+ORQNDpj6PXnsqJ6cM4b/0oGKjIPA2xAzhrIIKZsQskIvkDQiICSr0V&#10;RIcSGNlmIspOuTMivEGMomRgqlK44bkqCImdM3IogSlEnAZPQitFbamxxvII3Ic0PCBOVEbL5BR2&#10;yuI9gNAgKECpCkERCMuZbjhqzOeEYo1iXzQsjK8CNFsyJszaVFC+bc3pvzgnDOKcc5FPqzE0+FW6&#10;uVdzlLk5Vx0JT8klMisGLRpVlloNmeVaKV1IlDKCDOUQMRb0EcmQNbAQ6EvjiMVhAQz2fCxM63UC&#10;wNqKmhPYDCWBXHzmRmkWQ+blTyocNs5MuowKTwPIIUOWDolC0AZoC045yJcwSIFEsf5jxw06X6NN&#10;X44HJoeXPTdSjDA0VGoqDYqy0ybiiocn9HrDAuVSPQXFaYnartvGK99bQPqumhfiNEYVYke1IomQ&#10;OgxAlz0+k05FqZI2sIeiQAI+a8SBsfPg+UuK7ZbkDOC+enxtkOHwbBG0F6XzhtqgWVozssDFHwTM&#10;9MnYubJuTYoo82xs2xsqmtRM1UOhkWgly5cB7I0ItIBc5mvKrz+TOGrE8V9JxgOVMUyONK3AcnBY&#10;+x9DywTOjEt+6sW0mnKmRY+pRbBQ3orxXiCW5qlG1LtK5WYuZnRH3WtiY9tQZbtotXOQOVA3DImb&#10;J2udwRO0FFrMIVwncsDyq6EQ+Odt8r5qqQ47yC45wnX6Y+qI/iditMvsmLlaJvj0BewO2C/4+zul&#10;KhhCGEawiSrEm6AA3x8IKYNIFhPDOEQAmqronBs8iKOGGa0AEyOFDFYow44Uk59iKnzPmao3y5BP&#10;Y2eEUNtQYMds2CU2xV7ji6l1d9a1BRQ6ug+CZkoHWTHRKUNs5WTSCkFMUN8mY+c2CBHwN8bY4phE&#10;ezWbO32+iE8FHTOoUWXM5xaZsIHGlowY6BKfMU45fYuqHDXzyn9eIO8+0YNDJcgRVnImdlylOsQw&#10;l8EjhYSMga8U2gfbGfBShxZcrBMIRF87H0usszhfydrlWYrPd9DpSJA2IWEjbRhsGP8yauVhhTV+&#10;stZ601rrack550kCVwHe9+tyzJ/wE9M4OKjDXEMNi0Aj5cLEVUobOHTSxQ08cqQNFrEDh1ZRC1jE&#10;zsgeBI2/p8ADk3BOlZGu0+5JzIrnXOYpLr0TfIelyY/Lhl4v0EFubajFE5Zk1PQVyY5BE/uOadh3&#10;B9E0euVh0noUh4xZvnWqdRs9AGGUYsKcF4QweMip43Igob4wicgCPyKLZbLwCJ5O7w2x87mglT+h&#10;5eNp3p1IO28JR8OmKSIIGY9Axjzipdf0E2jGpiCmRZiUiHXOSjoGpqWYyPLiOuVQ4b41jz+WSNAA&#10;n8rmJjVNqUjQ7dhSjWMhcyutFrFBsdozyNeT5hiuZ9B2yO07auAThM7bF/AqKdDhP4mbt7ZzHmsX&#10;PSMy5Ee1ORNUaw4dE1CvRlg9NHrZ21FD7oXA/htjCdqYoJHzdIjopfbBLsABETI4rMWUdThJXpsf&#10;uUnAgc1iBvPkRafMev/a+2IIZHyioDFMUFb77RDjjVSlBVkoJgSfjrYQ41VP4+GsUpKHEGEuEilG&#10;+Mf6XWOGsOYU2Sthqh0emED+id/Ck9gBpdY/jI1RpTZ8kMVF8TP8FpkDeiFr+oVf76tVaYozsmkp&#10;smCuRfUrJOdvfDLYSILnd6G2JmTWSwLtKUHzHDJdHwGEV7Ene6e3KfIcB/gbMvgUIvcnCJMqJQGE&#10;OOVZLPUOH8GEPPRpOlZQJhFFG2GdFFE7doDYIbHRJ/E7J/IcUpEDHFboAEHFaUGwMIFaHDdvSVCA&#10;Fca1E7PCMULkVZdJAAMfNgWncVRtHBgYhaFrfYhbhehfhghhaya5K2a7TrCIhgHbBshrHBIrUTPT&#10;LYflHwHwHzGsKUfqGlSdCyQBC1TLDLJ/GEGsUTfefKIeWzFKJ/GsOlBXiMPRJmRSFkNnaSEVGDFY&#10;S5G2G+cHINEDOCPnbzGuKUS5LPI9G+HzHFUTV8ECGRORdDUqQiHFL2EnGKg1d4PCFWd8HWG+IcSv&#10;JOIrcsGsFWLkVgJ/G+PRM4BCSwckQwGRNYNYJXXgIefiJmhCGpQzGuE9GUGVQwGzMhHbIhGEGqSw&#10;QGIRI9QMEFN/OAFISINYFIXgjmEESrFMFFIch+OVOCOEElHFNjJdZeFZFaLEKURAGGLtWFOlfDMf&#10;O+RhDMdqGdH8GqZMA6BRkScsWdGlP8IVD8OJEbd6EDdqE7KROtC7GbLnGEhDAHGsHwKRFWQ/FaED&#10;LtVIUAItLtUTJmHBGsFukYGRVgEDS5X4IeQ6irjpECKPX4KRTRFgE9GsYzGuFcaQGsfDVbAnG+PP&#10;HzJmbhk3hilZlaI2GRNAC8CnlgJTNYLxLvBLRWBGZOGoN+FKGPjZfMP1GVLEJAGqMfGzJAiAFYGR&#10;i3j/LMemI1eTGufiYPG+XHIzQ3ElFrNjGKJTJFCTUOewM6BUmSdAaBP9Ieg1B4mZF1GESwI9GqGE&#10;GEdkF/HoPRNjLzL0FcNnHzgXlbJQFWVXCdbRGPMQBym1kQYUNYg1FFNYMxH8HlUOPCIGV9ErGsJm&#10;ioEnOCcEc6ETehFxGEH8IcIrc4RkGRKUhzEVGzGRHwWnB6ndgihaGEPnSag1WxOOlHAJPRPTW3N3&#10;Nnmte3hdnunxnynzn0FxhkBnTqa9Tsheh+Bkn+nnGsMfSwMqkQfDRZGuREJbPCe+CtXBQ6GEHwNn&#10;ZbGuGIFYGPl2mIVpHLECLxWFTFItoHACgPHUNjNjOIaCEjd6GPHwJfGsGRIeLkS5U+S5GbFWUpnW&#10;iUjnFKfLdMfSj5HFGwGPIKORXoECNjFcHwNYHbE7EDl0L0GqNjfdEjKRPJpGJyJmPXGlNYg6GVlt&#10;FYIebFekGKH4oUiqekD+pNGlHFNnLrBppuKPCwpxIeiQAbF9IRipKoIXGHEFpbEhlrD/OCGPOVYC&#10;WvJ/PFEVMQHBHFJ/YmI9OZKFWnHzLRYCMULnGPHzZIN5BFOiLtmsKgOTjsECUOFWSIVoAAQtD1ED&#10;MWoWETNYGEOVLnQOETlLACq0NlFkcgBEBYq7E9I9kmFud6KRS5MUIGSaGKpVAANXJbluFoIcHlGE&#10;G+I9N3kSBRE9HFl1Ene0MfWqn1rdreEEQ6Y2CeLROfAAPjiMBXWnI9rcJ1lsGPETH8IGRFHSU2Em&#10;gWGulVHWHuoZLFETelE7fLaMD5hdq0fQpnFFbMAFTyQmEnFuS3GKd6CbsSLTFDNnOihrBsLtFFh0&#10;ZoFqohk4FKWgDIBqskIeJ/NnNnHoUCOZLxmrGuHBNnkoEVqerfFoGRJTGKWvJXYkD+qaUYaZHPFF&#10;R3Gfm7JbQ6IGqoGRk1nEFgoYYQFrHBVUEFJdnfEELYtVLLLYG2SaQ6LTdGEFQ0ErhJbds0e2ovEd&#10;ORLTcNJTppADFcSwRpPjtVs1Tjnwt0t3t4t5a/n3n5a+hfHbmNF1YjHPWOEVLYPPNnKFGsSIO+Xg&#10;ORp6D+I9LYWcN1F1cAGKG+HFVIllKPcbCpIeHoTFMQXIElhAmEGoLYJmG2X4GKpMECJTLkOOOVJ/&#10;FWelHvszple4GGqyD9YPPlqHAFGES5NYdMFcpIo5AAGRNSFaSIbHpoEChyEVJmGER4l8D/G+S3pn&#10;vPYViguoIzNjGELnqhJBl+RJACGKJmFcNjGqqMFKGzBPvwMsaQjKa0GRKRF1WvLPH8HwLxvwBPMQ&#10;atGzGsNnkKXBHllGFKLYdvrUIrJdp4FrQ6jvLRGEf8JDicIkjvG2kYP2FwNqHwGdHbPnnCEFGqPR&#10;ZIv+UYItPlHlIeGPO8EDRfNYIGg7fKD6rMFtHoG+UwNnPTNqGECWxAh+GqLrCSxFmVt6xIt5GPcN&#10;QDCfERFWGsBzxSZInHAETcruGQGGqoOVLBQyADGzmFAMMfcAYMGNpeD8iXGXeIFgG+GEQRYlLKGq&#10;tOKqPncLkKH8G+PTBrx7WJvQGurswkGmr8FoxjGuGEWvWtGELxZINjV3EVpOALsxFgGqyAP9GENQ&#10;FtGbIhFuLTrIFoGKPnSIXgwcAAE9kVADl7D7s2bGJhHbu8UHIzMjlKyCABw7IpFFMhPPPKcRy3yB&#10;GrQgy+lYFpFWFWIeIKW/DEKPd6BZzMllOoreFWLnGdh6cZDBbUECLYNnWFX6BOUAxJSFt2zfzizj&#10;zkP9t8hmn6hohff7F5GqE7Mvh+zIFWrKD3FIE7LENnOlfFJdLPkKVxEFHzOlVSBcOiHYFYIhgbB/&#10;U+LtmSBUE9E9GRfsy0FDJ/OVO8kKPnjvu8jgGlNjRpWjzPAAGEhFD7RHzYIzehFDPPLkF1bbFKFc&#10;Y9rryDEFPjHFGRH8OTMcybo6D/u0EjSIYmZnAGcsUwZIOnHUQloVD8riJTLrg1WYEnG2kqEjT0FY&#10;vAOZCK1ZW3v0gYGPNYzVCj1hXgunAII9zMBZcsG2YCWtLnvtD/NjUJBD1notxsu5OCGKS5tfAAQ6&#10;SaNtFUjvYYD/03ktfZl+Fo0yYQq5MAMBOiMXEbsiMvG2GPIeeHGlFcJmrUroFcWxEDLRG2HliHD/&#10;eh2BzhNnG+UYLxGsdvEDIrsJvYEnckLnB82zkKw6M0XvSEzl26hiGdCD2+kKE7G+KFxSBzUw0haw&#10;LKGEVwJ4D0o9QiHzomHWKUqenQHRvAgHHKxllTM6bhFIwjFszXFGGKNYsiCY3mj4ABE9B13rZZKr&#10;1JQQHRQ6OVG+LxdXHlSIsfECg9FHMjFcXgU+Fusiz/Yd1cH8yYFsxnFukCvbFrOCHlUpJfiPr8Mf&#10;dXEDNjHbGb3oLYOZBW4dNgIrPloTACsbu44jFHyVKnGKo2ETGEiTAFzfdOGVX4oMleHbGyEnGscs&#10;ciBHfHBJNj274pYc5A5D5E5FKeznAAa8t+hev2GfE7MxLTkKSaIGG2zEEj4JECGzHFdvlld6Mvfi&#10;HFyLVdTF2tu5FIGECM5pZsC0LY0NeKN1GqLnO+JTKPz3LKsJKUNjjHjHpQJzElLYSwFDRmDsw1D6&#10;GPHyy8AQ3hHBUOCH6OdSGuSw5pCMTW4or1YQwbGVRfB96cd6wtETYmifACJmLYWn6cB9oGGxFqfg&#10;ECG2VgueO+LnERu830JwE9GqUAY7BgWFGzV40za2LLVMd4g3fKIrX4GEJAHwBT7LzcH819ECIiIE&#10;EDVgLBYpYcvmVyckatNqOZEDPTPTED68sNEFIczvIAh6dqLERYGwMj0NbRU8FW3vvkp/xettvmGq&#10;ShSiqYVdMzM00hJA6WFpXgB08EGbGKIrXWCPMQ5G8MTl4xD4YC3mCYS5GqUTBd8Xf3BVO5X0eWGX&#10;IeuQYOZaEVNnLYHz7yGPHbpFYdHzwevIP/IcVZRrB+52D/JdSQCFNg0mFmjRp7EEGOETWKD78/D9&#10;GKU+h+KRKPHZGXKPFI8PFrU3FxfkvdAIKfJAsy4vFn8Bgzp+8iAFMMBS9gSwFFItFcJ/UOCg9osU&#10;ulEVFcMsro7y8Nre9DkhueOOgpFYXJPMfFrojUAI9a9xzh9x+C+D5E5I5Kn7hbd6CE+LERkc6XrX&#10;pPGlIGKRjMrLFYc+InLn4D55JyFcBh+fMsHB8m6/5nmgD8pxCwCV+qGRWFX4MUJ/4iFDvrGlUTFc&#10;UAPTUAyFRKElIKGEUTIc+aEdkY7IEl74JwitIeZ2WvQoFgIR3E8LFtGPFWNYLnLTO8aIQTHR4rD9&#10;GJFKnXAFHbHFvpEtq7BY0DJmtlFpOC1hCj8JStAAHwGqkrGVLYolJyMhdvlnmlJy/pEAAECgcEgs&#10;Gg8IhMKgT7hsGfEQfsSesUUcWVcYhr7e0ciT9A0gfMiBskG0maMohcKAcsAUugYLmMGmILgYYm4Z&#10;nMDEk8Dk+gZAoMqlUaeNGdtIXNKV9MedOgcgAwOqYVqpHq5RrM0gyurqdr7usMGA9kAlmAtoqIMt&#10;YltsDFtwCdyEF0utDu94vMFct8O9+beAjwvwaMwoRw96xOKxeMxuOx+QyOSyeUgkUerYzKZzbHzs&#10;DkgNIWiMWkEWmyuox0eeGsjj2kT5f2y2b/2tQkFrBlTB0uATn3734MD3uHCNyCcsAep1DL5qD5+/&#10;c+1f+gQPWHHYqMG2cejT678eiD4fnkafmga79PiwDbd/ugfffTs+ce+N4AP4swElXT6f4f8AWJb1&#10;BnTeQ/EGf8CYKYlaAFAiD2JAqEnJYyDRhhcZoZQlHlGPE1ofJaITaiOCYKXUSooVkUVkAdy4ui+M&#10;IxjKMDEjUvI3MyOTyjtwT3dNAxFkEe5DbmM5GkdjI/kiS5Mk2TpPlCUZSlOTCalYZ5YQNfh3IiXZ&#10;Ui8zZhGSY0egoCWgccJpqTwJIdKqb3ibNAwUnQ6Z2aw8I9bOEgKgZuW5BKgUmDYNaFCOh27A+im7&#10;fFl47PI4qRdE16UL2ljhphl25g8CAQp6fAeqEHajDqpZ0BSngQdN4nDS5oE0blUXTh2eIGQOBnTR&#10;5vWgcll2XlYmjPsJ/6nEmxhpsiDUqbNTjzh10YfNaOTMNW1T0td/4sooD3FXV2A4bN5jTM65DruZ&#10;7jvfM7I9mZoBYu8UrxCy836XhGjmvgl76jcvEDnwO8Ack3sDupfDlWE7niclu4sBfDhQxAPcSqMH&#10;bbixy20bZAmXfZDENtc9EDdPAzeQa0Z4QM0MqpE4roZd/25qmFECb2AH4qmrQCttA3HzhAqlDpA3&#10;JDfREDpynGVdOzbmOs3NOLDUKUNfIH/btVQVCfWRO1sKNdVtC3TN3Yii2SckC1kJ3HBvawf21+pF&#10;l9kjk3OQx7tU1UDETehs3zawbf/ceB4Lg+EQts8sLTiZvKrCIsCHj8QFAU+TmbhYubOBmXs1GkeR&#10;7OUD2YAKcbugQS4DlkIuQzmFIx7HTaAcext9sHiZc6O3OPue6ujUqzUZCX/b1vbbbCnOnUOnN+Sp&#10;4keVGyl6nyA0CfHLEJvVjscd+M2DC8ffe3AAGzOr43s1AsDJ+h4m7xS3xP+4Gvw6j8vz/RC6YOEt&#10;v5Mj+52Om6AYwAEpAJ679YCkISVAaBMCoFwMgbA4xKwEsBnS0X5LoiIHlDPEG6DZ/3HghBTCBeYL&#10;DkkWFGvxDpGiBn6eeABBpOQMsUNMCJ246HxjqaYUgdpsGeHHLkCuH7aFmssGpERfA5ods0Jcqk2a&#10;jyPBBie34uALYQApAtFZBqjSKQ5MudM5J+jkk0I0eI6Z+iNK5IkdNFhoFHodGNG4VMcCPAqjmFWO&#10;pVwjnaIKdNdS6jot3JQNFsQ3VmkDNyqeKwFoPPchE/ADR2zZREGoL6ScgpBMnNYgZM0VA3ycaIDe&#10;REeSCHxGFKQrorhlSoIGocEYPpWhjlepwcEsnVDFlrEY9kND4oGRYnyF8rQfA0mCC6YbfnKkFI8w&#10;gg0OXPECTwyAgY35ow5IGwhkjIjatzHIkk2ps1TtvLWnwgZxSaHJgADEgaLIpEDVSaBKBGmDQ2Wn&#10;JMXzBiNINOO20D6hQaxPCCT4DjM4MOEf2MgR9BpBEDl+HChaoQPUCofRBwaHVxCYorIA/8L1vhco&#10;2mx49ETVESPia5HsujyK6JcmaRDSIEmwiaRIYNMBJ0yaYbM5ITKbrNhsa6aZd1tlRJoTRMxx50lw&#10;IHOagJKkWSISmRqGiMH7tMRnP1nwAGDP3FnVgYdWjxJ8n+3oIgSKwyNo/WSsplYjPoGTQQ0QQo71&#10;mdRAit9cq510rrQ+CKWSBJbgtXYADKhoMXIETREY2ha2GUsL02EZjanFN66VtFDWgTBBpYEAE0Rv&#10;1/TCM2NwxmmHiR6eI2CDU+WjQkcVroKC62oYowiziLC2glKicWhs/5Qmwd0j06cLCDHJTMdMy7nS&#10;JTfAYZdPA2bjituSniKkGw3Tqemd+HJ0YjSRbvIJjoAFUwvkbKuKiagTMOAuY+HNBJUDKGlehYQz&#10;11HTJoFS96g5PQvP+MC+q+hLrqKjbCCTQCVGXacNyzi4mWXHGys01x+kzG5UGwAHcVF0INNhYQgx&#10;mRsXYaYugx6sSQEwJi6WQpa6qFRbQQORqpybE3N3AVPD97CWcsI/0ga2ybgYBhja1EnqlmLI0s1/&#10;qHaeEEU5icgTV1OHJZ3WaziwJIkDrCEiTgb2r19ynlQgx8bCC/yyLHLcNFUvcWMEkI2YpQ5VMedM&#10;11oSRINVTbtKS6Dp2eIgh1ZqHWWHxwrNnAsXDam9VOzIljpT9QvxK/A3pdTQY0kQaDQeZaysIdVf&#10;UYF5mEFRmGC6KWDcbAw0bpzMqPYVlo06k+uOotS6m1Pqgg1eIJ16gql6uZGn7kaXQtEVmtsAGuI8&#10;ts3ML4fgrBnsBoEjTknxYQ/1lkOYjVaGG/d2hEEDINQMf8/UvSc4NsnDKRDpV0Cy26a7GiLFOQyY&#10;pOEgSHX+7SPw18AB/0+H/XUgYjRyUWHTZYyAW++D2PuCfHcur/X7yyHBILAEgkDG9N3PmGUMrYJs&#10;N29JFyBr0DSs46pGoxGDNVKnWzTR+nEi0TwmYJvIkghF008cjyPSDWXQM/ezkpBhKPhpbnPhLtQA&#10;FLrDY3KZuHkqN7uUAG1QMkGg88eRr4Ft1jIEcW8JAz/1IgYRp3T971cSwrtAtDpdfPcTZZPp5Cna&#10;kUmydFgpfLLtMYMQY3M/yBsUw2AYuxAlTm7P/DI25UQDOWOnIAQ/fJBH6RUF/wONNU+EgKwbZYuP&#10;E3qI8XVrYTsxBGnzR7wpjoEeTNQfE+LIH+9RdyQPADh1ImXhwUiM4/SVIdYR04lkja2SeRZKsgd3&#10;zenJ8v5SBj/W72a8SLhDpUeuTBRQEqGXPPb/G+P8ia4//k/M+b85y2q4KJc1fXJhENJBcepgMFPB&#10;4jcm7g9PsHP4tfY0UfEbADTLL7HUjaAiC2SyJsvCbtv0Nk8MksuR45JoJ8yIg9KtP8ywng80SAix&#10;C9w0VMbM0xMkQIbscUckbMdEbArYQJu8fQRIh1DZxZV9pY/1IJZc/dDQeIcQYdwwTxDJPlKsTR7Y&#10;kwfE0xPNCVeoj0VEtsccdMmZyRWwcV6QO0QMj07pypNE6FDZDQbAa4a4yAfER5Agb0g0oAoETRah&#10;jRkM6Ig9Q0v4hJowQRB5w8pxARlUR5YQZ0MdxI/dEZ/kSxFRJ5DJr5I18UQQgY/1DZIJEZDl2Ib8&#10;s1ykQIfobso8QOEoxoQdz4hIQM1d3Mfh3V0oYdlIQImyHsVN0kAB7UfgkhPMJCJZEYfpk5K8GMxR&#10;8+J4jAyQsCGJDkpxP1k5+IDlz+J8k2H8P9DYwh+Yvguowh5snYRo9UxsRRqRuwfhQE2gf9PlSlFY&#10;nw6pYYLUiUAl5BQsHCIuKtAodMyBwBLKGI3dEYdM2gUEEBppCJSuM6N6N9XKLuOCOOOSOUQp9Fq1&#10;9NBdWYR41JlkL9ckK0tFp8WYttHMCpHcDKPpIgf83dDQyQwhEYZca4QMg1B5PleE2hI06Uokoos0&#10;yBEZEY3ddY2Jdgnw1dI1C8mYZdKsiwck6VB5jQdNEYa4clIgTQdFnsP9ScAJnoRQTQR5QQqkVFZe&#10;HQUhEgAA35d9FRDJI1eFkhAYRpIAKiUQUoLlDkj0pwmZeFr5Agh2H0QIgaVAY0bk1ceIRoiwewuo&#10;a5wYS4nw6VpZvtWwmZkcoqN4h1eZQQyxYQZdOsp4oOKhQ0mxusQZYRDQtAh8ugs8b+Eg9oQVd9jR&#10;C+PcnyQQQI/co8Ro1IQNhge8Xopxz9sMSyV8oEQNDJUEgpbCFcAp2sZERpssJWaA/cfpP0H6aVMa&#10;OaagQlEYGqaxgBCIio0BP+CuakXofFwEQNJEbMyRcUawyBTsUgj2HkUM1ccUqlQ0ixd8QM34f9Ih&#10;LwhIpxDQKSdJrYKwgYVEEOdiawGqFmbQlAyQ1I/0exDY/1U6IwTyNkoNFSaed2eye04OOKe6fGfJ&#10;qeOgABXt9RWQgYHaftLUMVNkgYcdOZppbAh0yAewug0wr4RSQUWhjQmxpZC9C8tsTQcVNsP8uo0w&#10;dE/1ICP47egwAVEsbIcU6VQ0ccxQg0xID16EOIR5aUAoh16YR5DktMts/c/dzkWuUgcIQIxRpY9x&#10;Q1IgqeKpR9EZQQI6kdDmdYSCesXpjRCwxRjoAAbuckQInwcd8ofpDRQQc0MstMo8fEVEmZbBCIvE&#10;FJFKlF8lgUvwexwFEY6GPdWwmwXWcsfgZcwhX9NkwY7oyAyBkBh0As6VppP83520n8AylcQgo8bA&#10;bMuoQOU8jsQM6qowfM/cQNDRCkXpmwWgfph8QIpyM0mwqkixCKW4BBO1McRJZo6wyQVGmWdqkOfO&#10;N4dN9pWkEurZd9mR8gfFjEZE7pDZDlZdU2h4QI0wdMnipgQog14MQKPoDIf9FQTROwSQ6MVMfqhU&#10;Y5Dk4tCUfEg0t9BJairEZOREvhICTUvigkRSVMf9r5xtjZB6qeuGvGvIkafCvOvavdQKfWfeOtWU&#10;dMKGv8IWwEbNZNI2eUAAfGl8d8nobJ/oSSPdZM35Q0bkxYWR14csfUd9j8UhZeWk/tmh+6L0S0S4&#10;cleFPljQu8FgTSrwAAb0dwRIj01JZo1JSQeARIQYttJ5L9KsttT4SCbNW8eJeqv8KEex00fgg1Ps&#10;QMmZOYQZQ1CwnxZWE0Wu0YAGG46AbIh1G1G6f1y8/2cIVExRB5Wx45PlqUj2GJPNjAnawsP4mZJ5&#10;ZMt81cR40xgU6pDY0wnicEcFMwAAbmQk1ms1Ig1cqkmaWQSwxgbJAgngdNFkPUQMywRongtEQM1I&#10;ugR5IQQs8ES8QIbkg08OWYQIz0p4QNf0QJeFNkc8INe0TFV8HO66XSvh81jwU6p0Y0s23wY9X+YU&#10;Y0ZdIAZIfGD8ZEa4bC42H6zYQgVEnwTQ9y6QqUg2FaIkBEZ8SQfozWJMjIh1lsLFfcRofpQ0F6+C&#10;rYEuz+rFnUywpGGJZca4h1cARIf8ttDJZNPk2hIirC7G/e/iha/m/u/w/Ovpq6vxW9Zd44bAtsfo&#10;nEbIR48ePdOZahpYttaSpsWZ3kbURqEYRwdFLRLVJEeERAbNKFI1vuTomq48pEtNZpwEo8ckb0VE&#10;aA0Cik9waC51qF7cR4uiTi1Rz8b2kwAAfq+Qi4eIa5wEtOUQKgtEs16sAO34w4FbE2dgEO0lXM/0&#10;UwK/ChLIyCshI2Khk5PlgBEZIBhWooSJrlcEQZpZDI9xagwwWQnwcmxY/IrgbXB0PgQOBIeQfFkw&#10;QJgB2gQKeAnYYnCu5sAButCyAEawdMnxmA5MFM9yte/1qgiEJZVEZEtEqwZG2wY8bOcJmYbWBMkZ&#10;sADMaBd9C8qdQ3DsgtYITFtPBM/Ij0/kLYIrLG3wtsGvLWmWuFZcyRxZX+VcQ0ZesgQNahDKKhpa&#10;c4Aog1m3I/MrMsQevXMzM/NAcu/+OpXRZxc21QR4pw2hPkXVCJF4WbG4SymEgp26rk/Q5ggYeQuh&#10;QQtNZwdFAgj0iwqcqdNkRogaUkg9I1pp44oNzaF7NElCy4P1hIiO0NVgLMuisgVEpzKAhkGZmCJI&#10;gE/If0bVxZPNpEbAR4bMf89xP0341JwGlwgZcE521Qixr5pZbBJ5F/OHRF4XJ7QK8YP3OgPyO8QM&#10;yRQgQJxLJ6LtAga4wYR4fpI1Igb0bmKhk1WG0zQBR8FnU1ZcZKK0ZLD8YnVMXcnyuAZFZAqEkAkF&#10;CoWbEk8LWFW8gYdEHXWZgBOgWTQ6+AF7VVqbRQP8a5IBy9JFNkR7SO8eLwAEttOZJ7KA1cckg3G/&#10;UvYTMvM7YXYjYkQvNNXxrAQ0FrZAqms0mwoMtsgZmkPnFgQ0bMxl8sQXWEAIaApwVEiwzYgBisay&#10;O9stZowjDcSK4UgrC0SRZNL8mxbC7DYo/QdMwi9rQdZqx8PhF0Sxr4GjcVJ5P89HIIkgqsRA/1JE&#10;4s1I6G1RC9IgbM7oyiBSyEAMfoiw6U1eNlahQ1VTYouiBAb+5MQJWko8eJEYo9wFGMbXd4VUb1Ag&#10;6yNnblA8aQGKpUZFbVhwZGKg+AYwblJ4ZIfqUC/gwgHngtX+SwFvg/Q7DxX24yzUP0s1EYtNsswY&#10;h21R3cSAaA2hPvKBooSTfjibbnYfifirUvYyfhXMdGdwYtvEx8te+3TPZwP7XAWMizjwAdOSyLaA&#10;AI4MfFEZwFJYh9ZoRo9zShMOFMbmJ3itA8R6GJ9pvgLc7pCgQ66EXJTcEx4EF9B4buN0ZUfEuhDa&#10;MYekLswjjgP7RqwwSzhKlUhLQsg/KUqFDJL86XePlEZAbDHwACMYJ7oIwgZdjRKu3xKbObnw6hNl&#10;dgY/f53jotA8ngIDpVeZdjZAFohcGHI5WQRoZceIupZpZdern+n+DMooaAt8t/dRFbpLq/YXinrD&#10;rOvfi3AGakfERp+0eNSZcEdPdIQI84WgnzG0SzKsATaYk2sIOhDk/3fAP8pxI0bsj0b1uSIPrRBg&#10;dHK9pFJGYwO+n/l2NlOa4LfPco2AbV9Y7dgBx5QRygcHTQf8q8TFb0gotsu0SRpZDEaZr7YPtgjA&#10;RgKsJzwJDkbng8FtFInxCK1bv7wzYQo/LEIp9qcI5GJvjE/R5kd8wiQEvhX9gA1KsgiwbuZMBJOZ&#10;Q09zlDw3ynM/rLyry2ObravPr8bIeLL0PuEnSQRI6Ef/sIAUmYVHN8foAS9bRJxAeQ/0o9DkbM6U&#10;ttM8QI6V0zy5QIR5Zyf1WlgVEZvKGhCBg1WwXUmyN0bBwEyxZwvyQIRQgYbO1IAyzwooqc6U6UxR&#10;FQ35B7D69f1EkwdMKb3oJv3wyATTcUGjl2vD3f4TMws1ffK81QfhV/Q5B43EdMj1j4UYyxDZepIA&#10;5wRLaQWRIheFjSPdI1ObMn4X6O7Hyz6R8dNwP0Ps+MOsPvTMQQAIAMVUBYAcAUAPW5Ab6kPoOgOk&#10;OvTPZ4QIAMAUBcBYBX7b7f0Q4TzDI96bHYPzxh5nOkeQQZ7QSzj0AdzYg30HKwZMgYuoh0bMaAj1&#10;LsWRQ3P/6dAwbNDkvxy9xJILEgfgcdpZk4mwgYyxPNIA0yV0AL2oQAOQIMwQPQYMQgKwoRwwQQ4I&#10;xAGRIARSKxaLxiMxqNxyOx6PyCQyKRySSyaTyd6SpQyxWS55zAFTIzzQszYBTiUTqdzyez6f0Cg0&#10;Kh0Si0aj0ikz6VPRRU5V1CYPMA1Qe1YzVgUVqlRV9V5y2B22J32Rv2Zr2iwOVzWx8W6qAEEXKEBg&#10;LXYP3gKXqtCgVX4E4AD4KuYTC4bD4jE4rF4zG4t/5DHZLJ5TK4l/u90ONotVsOd0OlyaJ9Px/RYB&#10;AQNwILBcMCYUCsRB0MAIA5aRP91uRwNVr550upxONzaXTRUBgYOhwNhYMBoTikViANhXbZVNdiaG&#10;eKnfuojv7fw5N9+SvaR+Pzzeb0ez016MTgBAP5gb6gT74ID/UDAX+/d/wESd7DxgR7XoPKCEVBqC&#10;wPg14oPhCEVcWQ7zQhY04YMGGjMhxYjtZA/2AAkG4keQ+zrig9oqRV+wni5AnLiRfgqXRCgVCGOE&#10;QBFcgIhKPo/kBGz3kMqJFKaR4UjYbpLEWTX/kGUJRlKU5UlVipDPeRSokcpoURUOJgGOYgxmRQTp&#10;mc4Zph5ZjfN2bjonA7pyig60YgsGl4B9egUjgIZ5jCd4ilag6EoWhqHohuGRomjKNeI/npNIyzBL&#10;4wTHZ02zrO48UhAwDwSCIJQoDcOA8EEPw4AwB4BhE/T7PkzTGLwwTDMk1zbN47DvPJIQOBEFQia8&#10;Og6D4Pg7DQCgGANjnYJp2ncd54KOtNHImgZ7j6tZ6FuPg/beP64EVXB/bkAV/7kfu5X+fdcEeVI5&#10;7wt4/UyAoHb2fG1L5vpQTWv0zb/MjATOwNaDXiZ8QSwmLgnC7DUGB4K8RXYFo6jC+8XxhIbcJ3HC&#10;kx6Jg5yEicjvTGcmyfKMplK3Czy0nsvnRFQvzMZM1yEOUhnI7oeNrPTgz9ajj0KFJwOhGJ7jYJtK&#10;jDD72B2Oo2yrUtT1TVZUiDVtZ1M/z9MUuStKwsi4N45YfotJlUBAEwZD4RROFwVhJAgA3WZXXD8M&#10;AtSnK0tC8OM6Tv2faABBMFgdEIShRFcTxCAZtWLs2z0Ud0d3fIjWrTiC8rgP564GliWOc1hFFwf9&#10;8wDf+6X9fuIr4RSaThljp4wyXmO2tO8rwOfsDF701O/jYO/CQ4INOBDx7k7fyqMnSXOwFj0Ay9KT&#10;/L9X1vX1Q+faL/3CT96ZzpXAJPjGj5bFD6JtF7A1fsN77jw/Dujs/N7IgRIDAX/nEQrnnxPHAgXR&#10;hIEj/rtexAaA8CIDOjgTAxIA4RpDCEOJATY5x2DxH+RcBoEwMAwBeDAEIHALEVHUOQb40BojQHQO&#10;0eZGAEgOAmFcMYbgohBBi3UyY2hlC5EUJUUA6h3j1IwBACwG2ZgwA+BkCZFRzDhG5CgZ46x4j3Iw&#10;AwCIGAuhoDiEkHIKXIHZJotByq0oGqIRAiBa57ETD1jWeZEx8D4xwNQgAAh8UCQXMgBOPKNoCxkj&#10;6hKOyFERJ7dPH6QqPmdFMYfIaRcjJGmNPMMqSLlmikVYeD+S7OnYIIHkzpFQ9nOEVRIBtpwM5Soz&#10;AbKiPIEwHSsR5HyR0sJYyyR9AuWctihj8HqOwQofg9DNG20ZcQAQUgzCGF8LgTwLgRAeAk/RXR8j&#10;3HiO8dothVCfFwpdwQDgLgkEGIcQYIQKALMcPgd45BBB/D+NQcCdSKk4BcDgJAXwtBMlWA0BB/CK&#10;j5HwPYeA7R0ixFMJ8XwzRtEXACBADYKBFiLEKBcBirDDORjA5NaLl5bqGjMZBza4F5SeW4eZ7Q+S&#10;MR8RAf9PJ+6MUqpXSyltLqX0wX2ex341BBU2HFTgiq9D2HmIqfkviYAcPjBI8RHkrAHL0lfTGpdT&#10;KmkhlrU6qIABmi5FKIUS4qjSwYIoBkFAORBB5DYBYCADSqEeH+PUeA7hQiVEMLkZI26tgAACAIIg&#10;Vg0htC2EeG5iRhiuEyI4UQth+j+rkCEGIQw+BxDGBQCADK+EZH+P4eY7x1CaEeIQYI0RxEWACAMJ&#10;4YQ6BiCgDuyBSaJnborGKi9UlCuiMg5yjyKqRSePY5xO6DQH2tt3by3tvrf3Alm5wblxA93GTYfs&#10;ujMwXg8uajBGyIlyPUuDdS6stqoXWuEPoeYhw8hyrgOmdwBQFBtD6IgIYMAQEnHiOcbAdg6h9HOP&#10;KkZFH8AlEcI4Q4GAGgGMQP4fI7g9hwDgNUco8J3AHAeHgQgigcAnAyScdw4RnhwDqIMeA+B+EVAe&#10;B4FwlBGCBAe3MwtqIwuWuyoe7B5nOSurNijF+MMY4yxnjQxqIE6NFPy8Q+Lpy4VKxrkDILWbsZCg&#10;aO0cA0A4BzD8PEfZFgLAkBsJARQfKIE7H8KQRwfBVDAGoRcAoaxACMCODIEJiBzDXGIHIPYih7Ya&#10;kqC4IOIA44jJ0P4TAgg4i2GYN8i4Bw7iMEqDsE0IjCYltVifIuitF6M0bo7R+kNI6S0nb3ImlHbD&#10;RF2KYPokxUEYCCFcNgcQthGJ8NkYosA7iJE8cYioOwohnDuGEJZiBiivE0IkT4tCMBNDGHgMoTwd&#10;E+GcLkUgghKiq1aRQI4XA5hrCsD/EkX7UgAcponS+2Ns7a23tzbu3tv7g3CSbS24mTCtEuIIUItx&#10;mEXAEGcPwjglg0BET4eI5hqBsDYHoeObyKAeBkEcSQgA1gCMOKERYdhWjDGwRcAYcxFCZB+CjQpP&#10;B0jbGQHAOwhh6j9IsCkHoUhDh1DBwUrmh9q0W3LyrlfLOW8u5fzDmPMmVbk5nGUSwgQ2i4GbZydw&#10;DRBiUEoC8DgESfD53sHINobBxjw36A0DALRMCYEKA3kpXB/iKDqGEYg2R3GnAgI8T4mQRgRAST4e&#10;w6huBtDeHQdY9dWgWBGDgSYjg9AJtMUTk+1ox827737v/gPA+C8H4TlvNfCpRH0IQNwYxlDgU46Q&#10;BQGBJCWEgB8CQCifD+HwPAPQcQ2DWHKrwigCAHAcEkJsSwGOzGEHwHgMQWxrDsyc6QBoHxPCbEaB&#10;NZPmh6DoDeG4OA4R2D2IqA4DAKBJCUEUBK/pSu9cp8R9L6f1Pq/W+v9j7L2PD/aNuP8eQeQxhoGq&#10;OwehFQCgTBCJgSYjAKgMAKT8fg9BBB0DeMwb07QAAFAWBIRolwngIAEHVhSBmAbUMQ4WGSLAGAKg&#10;oQkwhQCwByyxPg+g7gdgbAbw2A6HkAAACQEwHQkHygGVZRJDPw4EkQyhITvQxQp4LD8w7AdoMG13&#10;3YM4NINYNoN4OIOYOhJ33IOxiQ+w7FiwbA3Q8HxXpHcQlwkQiwEwC1ERPA/g9wiQdgcAxQ2g5xFQ&#10;BACgEAiQlAnQJQFH8BSg+g6AZQWQaQ6Q+3HRFACgHALQngkAgyyYAxOw/Q8QfYFw0Q5XXhFABgEQ&#10;GgkAkQlAHAEIThIAuoh4MhHVIkaw9VNAdIj4iYPokok4lIlYlol4mGi4PYmRRw+Q6gbAZAbQ4kUh&#10;FQCISISoTIhROw+QjgdwcQwA1w5BxwCQDwiAkwnAJwFgBxXA9w5AYAXAbQ7oaVOobYb4cTjhQA9A&#10;g4Fwyw4n+QBQEAGYgAlDT4YRIgtY2E6QfxJyFg0IjwdIkYnI4o445I5Y5o546DVom46RPQ/A7QcA&#10;Ygaw3oRYpYp4S4TRPw/Q9giIrgxoVoswD4XAnQJgFXzhSQ+w6AZAWQag6hpIxIbocIcn8Q8QfHaw&#10;0oeiLIfo04g4qhHjuj7A1RIQvZIwmZJT8A8IMAdo4Y7JLJLZLpL5MJMZMhQI65MxuA8XrwaQ1g7X&#10;5ofCfISX7QDY1hPEuQgwdQbwyw3Q6n53/AjgmAnwHwD3eBQw/w7gbAVgZA4g+W/QBwGQKwoAkghI&#10;EIEhPQ+w7wd4Fw1w52B4awEwHgkD3gGFjxJDmi3hIQnJeAapeiIHe1rJNpf5gJgZgpg5hIN5NZhR&#10;Gg+ghQbwZAyQ35bBFADgGwmAlAjwGgECPRPQ/3nAeAcgbIsXo4HADwHXqAlQF5mRXA+X4QWg1Q63&#10;tFcwEQIwogmAikzJQ2dnvgbXwQ43xBFY0QKZcAiXzXJm0xFQU5xwX5yZiJy5zGjSd0pQMxiFxA3D&#10;BZzZ1p12igQp2gC53BiJh52AAAlgggawuAzA4xFgAwDwhglglALAGVuhPQ+Q8g5wcgawag4w8Yag&#10;AADwGgMQmQmAgXmRhgigdgXwxA2A7xFgBAFAkgnwlQIEzBPg9Q6Q3AbgcXbQ9GrRrgPAkgjAdpqB&#10;SQn6Igb6JBTE7hOSjR8UfFr1clSxcDrgAKLFTqL6KAACIEoFUkhBFy8lraKmLqMS4J30sKNHVqMi&#10;1AVKSCWhiAiqTAeqTi+aRBFaNy4aOR8xGKPFUqPjdaRlTKURFKXKLhVKMKU2ylTaOhFqWC+g2aax&#10;DAI53jgp4BHwsQnAhgnQsgyFBwZwfQjwSwNW9BPQ8A5Q1Abm+g8J+gAAHQMwSAlAfwapUxRgpgkA&#10;egqAvmXlnQcwiQmwPwKXFBOw6A2gyAcQd3G6hwKQPgVAiAdAXqjxQhTCFCwwOkmy+RdB+RFTulPV&#10;TT/1uRFTOhUlTh+RdBFSWA6qxFrTDxcCIFOHPVUTEyghFDRVIlTkqADUAhFUdpJy+QUK2hLAoRiA&#10;kK342i+SIjExFYjILlTh8TThFS8hooslUqtBgxFKtx76uTx6uxFKvRMKvxgqwRFKw6xVUqxxVDnD&#10;Qp5y+43Sfab6LacRHg0wvwqaewpaZQRQWgcAbQWAQhPmaQrgeQigoKZQQAVAawcgXgRxiAyQswnQ&#10;hgmwsbCwUQZgfAYQTANhPgywuAoghAlgrLCwSwYAdwZwUgOxi63wkC3C+QwLSK52ywRwR601Ti/b&#10;UA1jMjMwJbVVTiHj3AvxFRBAGTwrQlUgr7YS8jpwUbZVrYKjuhFQQLaye1Tp043RFT+wKbcy+RfK&#10;2gUBiDAQyLSAwC+TuoKklRBgNrg1Ti8rYQr4pRcgTLi1rbfLSgALTLTUqLT7UbUhFFy7VQJbVxYr&#10;WbWxBLXlrbhy8h8QUrpTFz5QaD/7CrDBIQ7w4g0WFQgQ7w92/QHgLQQAiQgAcACwBYcxuA/g+wow&#10;kAgArAwA0y4hyAawfQjARgMl6hhw6A2QxwcgegiQ9A+2rQJwNwSwggdwZQCUdIPA/Q+QmAhgdwtw&#10;yw3i4gBACAdwhwlAOouVLzNQZLcBFAqr+AIr+lTizSzRFQc8ABNgWVTg0cBSYgYxFRVgPQj8DFrb&#10;XlIh+bgFUgccFAw8FhFZeAnAMMG1TiWgjMHxFRWMIgZoNcFgw8FAcRFQSsK1NgglTh5qsBFSewuM&#10;NFrb9L9gAL+Aqr+qf1TL/R2L/8ARNsBMBiYsCRVsDAj8DjwlIh+wxsT1L6Qp1znQ8wigfgdgxnoY&#10;WACQEQbAeAfkNQI6rBGw6g4A0ggAfwhQ5Ls3xgGAJwigiwhAGgD4uxhw/Q9w7ggQeAdA0A3w7FPg&#10;DQFwcwewfQOAKgHhJw5g2wywfQfQhw62bhFQEQHgMAjwiwfgEr4L8zNcOMOsPL/MP8QQc8AsRA0c&#10;B8R8C8DVUsDz2sETvVrcKMJsGJeMGwMMHSRcHwjMIcI8JINMJsKMKsLFNsLxXsMRFMM8NVUsNyFh&#10;Fcnr+1TcPwmsospFTcBcpsRhFMCsScSwO8TR9cTwxsUacLrBHQ/wygtwpAhwlwq6hwAQIAKwOAag&#10;aQYgKAHgFxIQ8Q6w4wpwoAmguAxA0VhU7gQQVAZgbQXQSgBMYxRw/wvwqwmAkQowt2ygAQJwMwQA&#10;ZwZAXQJAGwFDOQ5w3gpAngmAvQyg2DZwAgSwXwcQZQUgPzj8m79czL97+cz8PsoRFMAMo8Q81cRc&#10;CM2cSMqlUcrA+crgxcsMFcFxFMGctctwqMucu8I8JcFswBFMKwSsLcxA+sxgAMyAuMNsnNM8OdNc&#10;PVS80c09PFTM1sp9QMqcSsq8TD2sTsUFLsUp4A96gQiFNgzw3IV76wKwMwNwRgRQRgKwJwIgFgEp&#10;8AAA9llCbQ2gwwvQuwvQxQy5W1cgDwGQJQfQfwfQJplxuA/Q7A63s1hEVCnwDQCsdRHw8g6Q3Qhg&#10;gwhQ1g4sfzpAAgBgLgNgOQRwRgRwKAJCelZBFQ9A8Q7g3Q2w1gwtkgwAyAz4wxFQEgHQKwhAgwfQ&#10;HHmFS8yw0MzdZMoL/daMA9Pc19PwAM2tQlTtRNRtSAccstS8tMHFTcHsIBFMvMvYM8v8FMwdWMw1&#10;TcMCw8MhesNNX8ytYd29NMO9NtZtOAANOs1NatPsqM29cM3dcs39dFLddqcQ/g1wywvwjgkwmQ6W&#10;GBGAFgHAIifgHQGQFXRRFA9E/lOA4A3g4A4xpRFgBQCAEAWAZwbAUgQQNgA7vhHQ/A8gmgkwmF8k&#10;UxFwOwTAWwRAMwJNoQ0AxAuAkX/5PJr7WwHwJQIAHgHAFwE9i1lA6zPw3w4A4g5g/aLQCADAFQW1&#10;eATwPctlTd2t3OCNZVMdZ9OcQt4eD94+Ed51Td6RgsElUcsdSgANTN8FTN8sut9MvNU8J9+dVsws&#10;Lt/cxd/8x+AcyVUedOB8n80OC+DdaVS9a82N5dQdb9Q9cQ+dc84ddc485BH7wA+AxgvgswoQpArA&#10;6YpFBxOC5lEQ/R6FhKZQAAB4WgTAVgXQUgSgQE95txIA+g7AcgaAbw3A7ELBFwU2YQX2ZBJA/A+Q&#10;9QwgugsAogpQrw7g9g+lJB8i5pZOwQ/Ow0LQDAFAUQWwXwTQRAO4EJHVLgku/ibEYa/VTOAgufBR&#10;Fbd0l20VTSbO/gkrcTEb9FrZKSJi5KTAilrcGZIBFSSwbrCVTQwvILhxFbkQSPJYNZIMGRFQNPKw&#10;W/LVTh7AdfMXxkrAgfNVrfDfAFqvAlS/BPBhFPCEl1TvDO/vDwK/EVUvEx5B/1DAi84rC+sRIg+g&#10;+A9Q2w1AzQtAsgtAxQ0HDBJgHQKAMAUgTwUANQMQK1SNqxJe0e0+1e1xGO2ggO3AMhJ00A8w1w0A&#10;ygs/WQyw1Q3RJRVAIQKwNQVAUATwMQLQJwDACZBlTidKuAAD+QF101SxUqshFFuT99WjMXpBckql&#10;rRbA5iIBcCd1rSHrRhFCNlKVTRTEdvMwDrToNC3CHlOhMiOlTiIPoBxx8/O1Tfjq9PkD+fk1MflS&#10;CflyDfmelg+vmwACPPnlUvoPohVPpOr/T/UBIw/irg8w8Q8A5A4Q3g1Q1g2A0CGA9w+c7QBQKQLQ&#10;LRfQLNhwHxEADwBgBJZBKI+gugtguQ7+6RGAKBABoPheIwyAIPCITCoXCH6/H08ni8HI3241mw2W&#10;c0Wo+n4/oSAgOLRgLRQKhcJBAHAiEAeBQGAoZMpnNJrNpvOJzOp3PJ7Pp/QKDQqHRKLRqPSKTSqX&#10;TKbTqfUKjUqnVKrVqvWKzWq3XK7Xq/YLDYrHZLLZrPaLTarXY3/brZcLjcqu/38/n5Dn5erfCwJf&#10;gHfwFMaS/34+34/5kAsBMADSLs/YdecRDADfgJjJhg7nnM7ns/oNDotHpNLptPqNTqtXrNbrtfsN&#10;jstntKlbsTtdzut3vN7vt/wODwuHxOLxuPyOTyuXzObzufYtv0On1Or1uv2Oz2u33O73u/4PD4vH&#10;5PLWel5vT6vX7Pb7vf8Pj8vn9Pr9vv+Oh6Pz/P7/n/gCAYCgOBIFgaB4IgmCkIfuC4Og+EIRhKE4&#10;UhWFoXhiGYadODYbh6H4giGIojiSJYmieKIpdaHYqi2LovjCMYyjONI1jaN4EiyOI7jyPY+j+QJB&#10;kKQ5EkVP46kaSZKkuTJNk6T5QlGUnHkiU5WleWJZlqW5cl2XpSlWX5imOZJlmaZ5ommanfmGa5um&#10;+cJxnKc50nWdlKm2d56nufJ9n6f6AoGMZ5oKhaGoeiKJoqi6MdWhKNpCkaSpOlKVpal1To+mKbpy&#10;naep+oKhnGmqiqWpqnqiqaqquJKkqyr6wrGsqzrStXbq6tq5rqu68r2vq/WquLAsOxLFsax7Isiw&#10;rJsyzbOs+0LRoqy7StW1rXti2bak61Lbt637guG4rjhS3bkue6Lpuq67sdy5rtvC8byvO9L1aW77&#10;2vm+r7vy/b+Ui+L/wLA8EwXBrtwHB8KwvDMNw6vsJw/EsTxTFcWpHEcXxrG8cx3HpkxnH8iyPJMl&#10;yaN8hyfKsryzLcug7KcvzLM80zXNnjzHN86zvPM9z5vM5z/QtD0TRdGWnQdH0rS9M03TlE0nT9S1&#10;PVNV0fUdW1nWtb1zJdY13YNh2LY8D1/ZNn2jadquHZtr27b9w3Gv9t3Ldd23feKf3Ted833ft/n/&#10;e+A4PhOF4aX+C4fiuL4zjZB4njuR5Lk+UiPkOV5jmea5uBeX5zn+g6Honp57o+m6fqOpcvpeq63r&#10;uv7Brus7HtO17bt9IXzuO77zve+ars+/8Lw/E8VNvB8byfK8vuPI8zz/Q9HofO9L1fW9fivU9j2/&#10;c93cfa974fi+PWvg+T5/o+nQ/m+r7fu+/LPs/D8/0/XFfy/b+f6/u/v4/x/8AIArpf9AKAsBoDrS&#10;gJAiBcDIGq9gVA6CMEoJqoghBSC8GIMqTgtBqDsHoPp+g5CCEcJISpphFCaFMKoVpWhRCyF8MIYu&#10;Pd1DKGsNobp8hdDiHcPIeoah1D6IMQohoHiBESI8SIkn0iNEqJsTonnhiZFCKcVIqnOilFaLMWot&#10;m9ixFyL8YIwmpi9GKMsZozlwjJGiNcbI2lcjVG6OMco5lLjhHSO8eI8k6jtHqPsfo/R8j/IKQcbp&#10;AyEkPIiMEhpEyMkbFCRcjpIySiFJCSclpLwykrJiTcnISSak7KCUMFJPyilLKaA0pJTyqlW/aVMr&#10;JXywfRK6WMtJavYlnLaXMunlS4l3L6X7vJezAmHMR10wpizImS6CY8ypmzOclMyZ80ppuEmjNSa8&#10;2G7TWmzNybraJtzenDOJ8sNJxzmnO9WcE6J1zsZ/Oqds8J4sznfPKes9mvTlnvPqfcy58z8n/QCa&#10;E/qA0EoLNWgdBqE0Km1QihdDqHzfobRCidFJyG4orRijLWZ6Uao7R5Y1HKP0ipGrqkNJKT0oVZSa&#10;lNLKWqgpXS6mNMlKUwpnTam6iKa04p3TyHNEqe1AqCuynVQqi1GTLUSo9SqlpZqTUyp9UEm1OqjV&#10;SqsM6L1WqzVqB9P6t1eq+qeqdYKx1kRDWKstaK0oVrPWqttbkE1srfXKuZ/6410rvXg+ddq818r6&#10;6SrtfrA2CqbYCwdhrD1SsLYixdjKr2NsfZBJNe7I2UsqbSydlrM2aeBYqzdnrPoWsxaC0dpC2Wit&#10;Lai1J0bO2qtba4+1p7X2ytmU+2NtLb24KLba3NvLek7t3b64NwiGXAuHca4Vxbj3Ktzcm5dzrZXN&#10;ufdK1N0bp3WtBdW692rM3Zu3d6yF3bv3isReG8d5rA3lvPeqvF6b13urfe2998q0Xxvnfar99b73&#10;6qtfm/d/qn39v/gKo2AcB4Gp7gXA+CqbYJwXg6luDcH4SpJhHCeFqO4VwvhqimGcN4eoXh3D+IqC&#10;YhxHiafeJcT4qnlinFeLp14txfjKcWMcZ42mzjXG+OppY5x3j6ZOPcf5CmBkHIeRpc5FyPkqWGSc&#10;l5OlPk3J+UpQZRynlaS+Vcr5akcQEA8A/gAEAAEAAAAAAAAAAAEEAAEAAABwAwAAAQEEAAEAAABg&#10;AgAAAgEDAAMAAAAIRgIAAwEDAAEAAAAFAAAABgEDAAEAAAACAAAAEQEEAAEAAAAIAAAAFQEDAAEA&#10;AAADAAAAFgEEAAEAAABgAgAAFwEEAAEAAABGRQIAGgEFAAEAAAAORgIAGwEFAAEAAAAWRgIAHAED&#10;AAEAAAABAAAAKAEDAAEAAAACAAAAPQEDAAEAAAACAAAAAAAAAAgACAAIAGBbAwDoAwAAYFsDAOgD&#10;AABQSwMECgAAAAAAAAAhAPWeqOGUmAIAlJgCABUAAABkcnMvbWVkaWEvaW1hZ2UxLnRpZmZJSSoA&#10;xJcCAIA/4EAIJBYNB4RCYVC4ZDYdD4hEYlE4pFYtF4xGY1G45HY9H5BIZFI5JJZNJ5RKZVK5ZLZd&#10;L5hMZlM5pNZtN5xOZ1O55PZ9P6BQaFQ6JRaNR6RSaVC4E/6XT6hUalU6pVatV6xWa1W65Xa9X7BY&#10;bFY7JZbNZ7RabVa4dTbZb7hcblc7pdbtd7xeb1e75fb9f8BgcFg8JEbdhcRicVi8Zjcdj8hkclk8&#10;plctl8xmaTh81nc9n9BodFo9JpdNp9RqdVq9ZJM5rdhsdls9ptdtt9xud1u95vbRr99weFw+JxeN&#10;x+RyeVy+ZzaFwOd0el0+p1et1+x2e12+5m4H3fB4fF4/J5fN5/R6fVgeh6/d7/h8fl8/p9ft9+z7&#10;fx+/5/f8/8AQDAUBwIqb9QLBEEwVBcGQbB0Hwg7sDwjCkKwtC8MQzDUNw4tkJw7EEQxFEcSRLE0T&#10;xQgkPxTFkWxdF8YRjGUZuDFcaRvHEcx1HceR7HyyxtH8hSHIkiyNI8kSSiEgyVJsnSfKEoylKcBS&#10;ZKkryxLMtS3LkutvK0vTDMUxzJMszTOuEwTRNc2TbN03zhOKVTVOU6ztO88TzPUuTpPc/T/QFA0F&#10;QcQT7QlD0RRNFUXRjyUNRtIUjSVJ0pSrVUfS1M01TdOU7Ty6UxT9RVHUlS1NU6e1DVFV1ZVtXVfW&#10;CmO/WNaVrW1b1xUdVVzXle19X9gSxXdg2JYtjWPZEU2HZNmWbZ1n2g/1l2jalq2ta9sOnads25bt&#10;vW/cDUW3cNyXLc1z3Qv9x3Tdl23dd94Kxdd43pet7XvfCYXnfN+X7f1/4BWSnYDgmC4Ng+EIPfeE&#10;4ZhuHYfXmF4hieKYri1NYli+NY3jmOzxjOPZDkWR5JYVZ5LlGU5Vlcx5BlmX5hmOZQzl2Z5tm+cZ&#10;y/ea51nufZ/oDt55oOiaLo2jt7oekaXpmm6c0OlafqWp6pqrB6jq2s61reuLPrGu7BsOxbGpWv7J&#10;s+0bTtV9ZPte3bfuG4qDs25bru277jum8b3vm+61vW/cDwXB6DwHCcPxHE5Vw3Fcbx3H4nxnIcny&#10;nK35yXLczzXN3LzHOc/0HQ2dz3RdL03T1v0nUdX1nW1F1XXdj2XZ0X2Hadv3Hczt23dd733fzD3n&#10;geH4niyV4XjeT5Xlxv5Hmef6HoxF53per63rwb6nse37nuvx7XvfD8XxvL8HyfP9H0ul831fb933&#10;6Ttv4fn+n6vn9n7fz/X9sx/H+P/gBAEwr/oBQFgNAdUD8oEQLgZA1cUCoHQRglBMysBIKQXgxBkn&#10;0FoNQdg9B8lsHIQQjhJCUjkIoTQphVCtgULIXQvhgUWFEMYaQ1gnDOG0OYdQFhxDuH0P36w9iBEO&#10;Ij54hRFiREl68R4lRNic8mJkT4pRTdzFGKkV4sOritFmLkXXNxbi9GGMTjYwRjjNGdvsZY0RrjY2&#10;+NUbY4RxbDG+OUdY7NTjpHePUe2ix5j5H+QDN4/SBkJIVlMg5DSJkUxuRBJh4jtHSO0eI9SHABAI&#10;AgD4HgNACkXJ2TzEYIFxH2PofI3BpjIGGMsaIuhZCzHSPMfA5hvjXG8OUdpDgBAHAcDcGoLgBgAA&#10;ID8JITQTAoBSFYJQQgDzLACAGT5AABAoHBILBoPCITCoXDIbDofEIjEonFIrFovGIzGo3HI7Ho/I&#10;JDIpHJJLJpPKJTKpXLJbLpfMJjMpnNJrNpvOJzOps/57O5i2GcxlGok2q1YsW25XfKwKDSQTSaVS&#10;sVioUCeDgPP63XK7Xq/YLDYrHZLLZrPaLTarXbLbbrfcLjcrndLrdrveLzLZ6/71B3+/Hyx14rkM&#10;iUevWMz3w+n5NwCAQcGxMczodTIXSuGgkDL9ns/oNDotHpNLptPqNTqtXrNbrtfsNjstnXL5oG0z&#10;V+fj6flgvGM+X2/rGGBGKzsfEQZyySAUBwJtOjdmh1Fz1oGOOyP+30u73u/4PD4vH5PL5vP6PT6v&#10;XqNtd36+nulUMdUCi0q7ntbsgNSMVSZJYlAxCIFXsgZMSagkZ4LQMd4OIiEIHhKE4UhWFoXhiGYa&#10;huHIdh50XuXM6zeM4ZRgGEsTDNJHgfCcLglB0FkVOs4zaNE2TiRsCwQBohSXKEbBYEQA4fkVDYJJ&#10;qCxng2D4RkaT5QlGUpTlSVZWleWJZlpOYhW82TILZVBcNI41MQoAQXBsIAZBwHBOEsSQLAgBBEE4&#10;VwYA10ECAwDwSA6ckVPg9TyO48T0QM5zeNMvDFNA8DlNgsi9Mo5ziN47z0PhCQCAUCxlHYhyPH8b&#10;QJAWW4akiSpMHeECIqer6wrGsqzrSta2reuK5TxPltP83DLLYShHFg26YQUAgVB8JBSswUlXC8LA&#10;sBdnFdOE3DWNAyjDKy3CxLoxTzPU90GFgcSHJwiB2AsBgCrp5qpgxAoOqyTruva974vm+r7vy/b+&#10;v9dJdWg4DQLgRxDFY2juPNAwoDgRRxGscheFwSAIXE7jlN0nyaJMjyQJs5TyfpAhfHYlCZIcawHu&#10;3AGxvCS7yk2rsuzXNs3zjOc6zvPM9lLAlkO84jUEgRRAMo2jtBIGwoIIjSSGQVBDAcA8tXg/zzOs&#10;4SFH4eiVJ0pz1PwCBvI8oiPG8Vc+abMKrq3a9w3Hctz3Tdd23feEv0BYD+Ps8xnE4PycLk0g1EIU&#10;SfKAnArBwD2oP4xyyJ4VhkHM6T3AYqy7MsTw4CDeV223Mr0zToOm6fqOp6rq+s62U97V4/yxJMdh&#10;SHAjg+FgcirJohQUutrzcM4uRTEoWTqBMMTPMkuQYAyeuuWfogAvPb/R9f2PZ9r2/c933li7BWzu&#10;OIyw0C0PAcEwby1J4hwN1R0TjM8ug7EIUBJHYmiXHkXNW98rb03qr1f/ASAsBoDwIgTAp1L4SdD+&#10;HyHwMITBWDYAgMIYApgLKlPAP8YYqhGhSDcJwXAyRjgzA+BGBZNYAszhVC6F8MIYwyhnDRDsDScD&#10;hGaLQHoTw5ilGAMIHoJALnlH8PoOYWAgjuBUGITwgAxgBhqSuFjpIpRWivFiLMWotxcLVDcm46hw&#10;jYHAPEAINgXAnPUPAdI4RqDiHkDoGoLX/RdI9FR60dY8x6j3HyPsfo/kCi/IB7sd4ByDkPIiRMip&#10;FyMbjIIl4+R6DuG6OIdBAwBAJAcCgEIHCOj9FqKETAwxrjjAaBIEwcg7BiATI02khXSytlivYb8t&#10;ACS2A7LiWUupdy8hdI8lA9x4DnEqIwQYoBVC1GqNtHJAgBgLAiDAGoOA2hsDgFYJwQ1SpEImPsOY&#10;TgeiOFmMkDAIgjjWG6LiFMvTWSvnXO5U4xZ4hwnnLYAgoZ7gmnzO+fc/J+t5l+SQeo7BtBUCIEkX&#10;A0RvESBsEMLYoRSCVBQBhxxEJuzfnDOOcs550z+bYgpeL1IW0dpGkUONJhh0oIGGilYZKW0kpfTC&#10;mK+qAEgH/A8NgUQciWFkM8AAAQBgpBcD8MwagrgKIEUEYYsBaC2G+OUdxAwIgeBULEWwugegrA2Q&#10;6i04JxTknNOidVMi/TtrHWY9g860hDrWP6tpAwS1wFPXKs8XB5V2G9XgC9egM18rpX5f9NCPjgGK&#10;KgE4Pwsj6H+AQK4chECdEIG8BZzyDDxHaOQSAflzCaFePkfg/QJghBaK4WQtgfAsk6QqrlGKv0br&#10;FX8ulZbX2yO+Ki2ojLbkGnqKa3YIre2zhiM64IkrhjUuKB644rrk2/uWrmwJHhKB2CsG0RYqwNAu&#10;CIMwYotwMvPIbEYVYlRChmDsIQeA+B/AYBMDEWdVgaAjAoQi1VXqNVhuYXG2N9r8mpL4F2/o2L/k&#10;JDVgIMWBL9QEraP4ZmCg64MHrg4gYBcIidwmCrCuBsLpYucRwfIbQmA4EoLUaAVw6iSFQIoNpFB/&#10;C9FNCAMIdh5D6AAB8FYQxci8FgCd5xBb5UZrBRzDBar8ZAyGXoZGRg2ZIIGB/JdaR5juyeCvKOEx&#10;Oz1yI9gROWBV5aIYGPLoacv5WzCh/DRGx7BiB6DUT4xBrB1EeLURQcAlEXH8LASgfQthwEQPYfo/&#10;wUBEC2MkWYoAHAIm3jy1l9cxFkyForRpbRCaQFhpIgekBCDB0uLvTJAxX6clwB3RzoB1aiEVqQYG&#10;piDAy1SNbVY+NWgg1etwVmoNZoTzIRofYcAoA4EiLEZwXw+CcFAIMMZGYjCUD4GgOIiRQD8H8P8K&#10;YaxDijEgHYBIBB+zeq7j21utCv6M27uAro+9xhM3KO3c4B90i/3XSgYa8yB5IDYGDee4W4jh3vgw&#10;OteKFTNAGAOlYaCqBWEXwQWnBiBip4SCPhe9eGnh1sRoSwdwsBrEUKkD4NQoDQGGK0CDLCMRGHmG&#10;8K4RhKCwGQQIA7txQiMDiFIO1F754+tdw4m+3+a84JlpwV4heekDO2D8N/Qh49E6EG+uw8gNdKt2&#10;KYBnTucs1F71IPvVB9dWqiBECIZuthV66QMYnYJ5hwIH1vsoZrmDH7Tk8dwRu24RVN1A8vECMjeG&#10;GKYFAPgtj7AByqxwig7hb7gRgfLQgnBECCLoZ1CgDALDuI0Tg+BdCQEjzLbncYV0fZjSGKvl/Oku&#10;DX6AZPot/AD1IIoC3qCB9MFt6wyAARLewBt7Lzy99xj7Ex7ie4oSDAS96Jn34Ifg2U6IFn4uoh1A&#10;o+SJ75YBvm1/Gj9DLuxGShfC+G36/tOHq8JcYAe4ZQlA1E6LsaoAgBgGCMFELAZQzBoBfJsEYHQM&#10;EVHgOQaoRAgA8GaN0eAAgCAHJzD/D2GMaIY/fZEvc3gGgJEaX/DYBcgOEDV8AZewCWD0gVEDb7B4&#10;gZfNAGBUgdB5gfgKK1bnDtCOglHWC5EGBAgqB+gsAOguEMgsB+esC2EDZaCrfBAhVnatD4B2g9DG&#10;g/EDg4ClhDgbghGzdzEbDtDfDQBLBLBKDJDXDnEGA1BXB0DKCoCLEYDmDYDHBXFUDEDTDkEGgEc0&#10;hGEngIhmhpEPCVhsCfhuEDg9B2AvhzYIEDD9h3UmBxDph7AYh9gzZVhqJXb3DhYCBqh7DpEDT1fF&#10;BZJKAIiOEPaXDBBziTEDJKBliXVnaxR4EGemBCieiBGuhIEdDxDpDgCLCFB9CVCcCkDwLjBVByCP&#10;QfdjEaNZDeB9BvBtCRCng0EChkighneZNuSGi/jEEGD5jHbzBgDbjLALjNe4CYEGdOAMD3jUCgjW&#10;CyjYACjaJIHZA4jFJQXJCuJIDsjkEGCDjnBJjpEVZNBTjtdrW9AiCqjyUyiHBQj2e2EJdtBGCGj8&#10;jfX7fbE3E9jHD4DDC6CwAJAeA4A7Awg5EdE9D+DUDKDACcCZCaDgD0AbCkQfANj+EihokdhqbrC/&#10;b5EDAzkmjnCDgjEDjwEDC6kuB8kwh3D9blBMibkgIVYOD1axhsCVh1ECaeCUlBAblDEbkwB8C4lI&#10;euCjlLfJAoUdkyZfBpXBDOKre/CZDwlYiOAIlLCjg4k3GiiilfHgkfligKlGlIC4EDCRlrgRjHD5&#10;dvg4ekg7hNBLiHlagzAVl5eullHpjUD3iTBzDKmCEGVrBDBumHlDVaEdamDAB0mOEDYEBiiFUdW1&#10;CoW3CMEDA9maaVCkmdCbmfEDgdBUgZB4l8GelhmmHRlkmpdxiDBbmvg7eoAWlcfHEDAQm3gREGmX&#10;jWCgEDB7m/mFmymsHiarDWgxDgnIEDekk0B6nNekEkeyA2YIZLAfCtnWT8DknZBanbD2ndATnfCT&#10;nhYIdIdGe2dZARgnjaR0nDFwmonsGwmrnvcOdMglCOUqUrjtBTDon7gQV8m3AQEGDXoCiLD8oFie&#10;BClRnfATnCnyGxdSC9c9CFdIEDlaZYCJA7oYEqB/obC1odT1huCfApoiTugxgzKrmaA9eiDJlKlL&#10;b7euCBowl0oNFxnuF3QPDPDHLbCxC0DrDlDeCsC3DEEtBeB3CaCQB3BUa0nxozbgfSfQDRg1Zanq&#10;ndMkAAAnpXnqEGkyBXpcDcpen/CNphAKpjoKoMpMGnlBCUe6IhYVAqh5AxpwEtTxDFdGEDUtBkcA&#10;S8kihxF8pXAnm8DLqBn7SWECDiqGnhCTlaA5qLjPiApnFpo1FyDzhbBlBjBkCvC7DHD6D9HDEyBl&#10;B/ClCaCABapKjBOjk2qPcNDNqrlRYIcLAjmVpeDcoFD8jSaeEMppm8q0gfB5Auq+EDAUrBrCl7qp&#10;F3DvrHm/B7mCDKEDeuLRAsCPrRn/Ewl+BOrWrHDvAkrahDClnPSMluBIrhZNgblWV6AXdpDHkyED&#10;e2XDCSnFguAObtXHAerFFoqRFuD5DwDiBQieC4DPDdE5qfqhqjqlJJUgQCSwr1bhmXmVEDowCBgq&#10;BAqGTMAAplepELgMgOBcEDsRfSEGsWIysKFxnFKtnFEGfVfWfYE4CAsscGC0EDjyCqksSMobB/od&#10;C1EDsofXBtdgDEfHF8gblaCztDg2dIqLA5rtptsiPgkAGrCdB/BfBkCCCiEMSmAcA1AyAonrEjBK&#10;BdB5BxBeBCsFKqqnjDtLaKluoYA7EDANttg2dWD6dERlGQnUAJt2EMluBet6Ddt8gRk8k5e8e9rm&#10;tnFppzmOB0j4ECrwmkj6E/bth5dkdmdnSJoPbvECoiApppYImMF8n/tHiDDnuhByujqyekp+Bhuo&#10;dlpZuEE6r3ReD5DsBGAzAtC8DVqETNAGBMBcBqCGB7ByAYJ+AUATAPRRoNpLusX2gzgxEDpcYjYM&#10;gMF8dvraAkESrtCivXEDgTjwDrvcuBASmyrEvIE6q0cECLsulun9AZKtZRArFdlYDwnbBafHp+m8&#10;dvR/vcDrjJiHt2AJn1q+AuogvgGQA3wEdKAasTk5phCNgnrYh9AYn/VwAls1lNviE1uuFpDtDaDC&#10;ArAzBBDpD0qdAAA5BVBvC7ClCOALAFtbozvHwVV/YIujBys9EDmfCbptb7EDe9ASuDERDVw+soED&#10;n5q8v4jkDsEGgRrTwuE1uhDngTC3xPhTA1A1mXjNALFjdUB9xPC3pRg3fCR+lnlIEDmvBbh5lorY&#10;bpAHAPxqoogbpUiDt8Ddmkg7l+m5ECdvsofSv2G0F8fHpUxqJ9e9V/wXFoDfDJCuAyA6BTDwwhAG&#10;CmDFDYBZA6kNsiwtxKVnDlyYBPyaEDaercpUv4EDJtActtkcEUFRBNxMykkiEDxFygECnqaepjVH&#10;yWEtiHdlyYDlEGlRiLyyFmiRmAuRdmR8w+DVfSq0gRtDCzk5CCzMwEA3ekapAyq3EFDjzVgVD0iF&#10;drEDrzxMEGuYJKA8zhGve2DmzlpUiJS2qvurVjyDFnDeDICtAyA7BUDxwhAfDTDuDWAsARyzNrDk&#10;DYDLCxKTEDBIBVBhAjAWz9FgD0DvDqDjDoDtEnADAHAKAjAhAfADvFEpyVy0UyvlcJCpEDdisawI&#10;YOT1jwreETCQ0rmdCkEDssCAk0EDnZDkZNSXjayxpj0dEms3aVuJsVnfiXBlmiFspUk0dIrmsxxV&#10;Rcq0cCsTdvJIAt1Semx/l5AVoKkmAzjSEGxub3kuC6w1xoBF1jmFlrCRqDrNGQk0wxykGme2iD0/&#10;EGae1bVmztFmDwDdDGAqAyBADnDyd7AAAdDRDsDYAuAT0KM6D8D3DvCHB7B2DLDciILyCNCiA7Al&#10;oAFiC8CnCQCSCnC+EnARAhAvCWCLCDPAEq0c07UdtwBR2tl2iOjhoKjLDbF8v8avOfEXy4iLpUtq&#10;0rCQeukyzVDjl+03ACrzv82qEblusPki0/rmqIszFwCX3TZTEDrtA63YRcq5jWEDmFoWy4mAcCxo&#10;uYg4vhEDF800driFzXrwzJg7ppiR3EECrCsPA0320pF4ZNfHtw3Fk+AAyynUVn12FmD8DxBMA0Ar&#10;C1DRy5AAAECeC+DVBhBBAmM8U2CmCTB+CqC8DSwh2T2V2XFiD+CeLpCwDGDa2g2i2k2mAGRTqmeb&#10;qo3JV+DP4z1Cc/HbwKvvzdECmyoKEbJKqrDNEDbt3IEC3BzV3yAAekyiy94xESnIDgqIiREGBE5U&#10;diwOF1oCDXjJkyyaBPxYRZ5Awxk5w6dMrCmArCp+wGlNxJEKl+5PjPC+5xgbq81EECrL2+Da55EG&#10;LNJK49F0tyxMIhT1aexMg7nqjwx6IXlugb3mIV4DFnCwCTB0BRBuCNEDA+BZB4C7CkCHLsM2U2D8&#10;C5CnCUCWCp2fEIeO4f2YFeD+2KB5BoBbDXDqGOEm2h2j2l2n0b4usI5NWzdiwzECKt5UBEqDrYVv&#10;VwqOEY0gvlEDnNB6LNpah33C5IywS45M69EJqyzZZPzoAEs7iLzrF42tBR3Cgbg/DGRWdImHBuXF&#10;DUEDoWmF4zDPdGcAx/T5AmvT6NEKiD55Dah5nqp+lclaEDZNm8e61yS4didAFsF8rYiHEGv8wGgb&#10;xEjli9h9nnIWq0qygbyk1WIW6PFmD4DyDlBYBDA/CxDMDdACxpCHChCvB2BXBBL/HwD3CyCkCUCi&#10;CyDEqcF96o2U2W6rbiDyDeBhBdBwDy89ECAhAuA7BEA3AqEeAHAOAUBBA8A5AFTb66sGea687YVn&#10;dIrhBItw1WjYCyekS0Dftwgbg47h25yYvNg732A0jPEJ5G3DjU3F052I69e6JIvo47eodiuNGik8&#10;ogEDwK8LQzjPCc+M0ErhkolQZflaoHg4wO5XERtwxwzMCCDT+dgblcvsEGF8gMrJsTYQYRBH+pbx&#10;rCFjYIzlDm02EFrwwGvhg79o+nAFvTIWrY+mECyywR8ftNGtDnDXDFBHBLBPDTDfDtAEALATBhBs&#10;B6B8BxBdAbAVAUNV0aK2D5DxDoCZCVCTC/DJDTZ8EN6p9AFgDnDRC8BnB9CSEFABBTBpB8BfBJA1&#10;Fv2p9eS6lWw1EAAECLEEOkGfEIb8KgQACUOC8QhkSicUisWMkYaEaBEcV0eC0giwAfskcUmhD4hg&#10;ClYeloJl8imMymc0ms2m84nM6nc8ns+n9AoNCodBe1GStIVdKf1Mhghp6TqIYqdEqtWmbWrJhrck&#10;fpKr6CsNXsdkstms9oADZtZftr8t4MuK1uYLuqmu6OvJyvcgCwcv4iwIGwc8dOGVWITOKlYCJOOR&#10;OQmb3yaXyuIVVvfkMDecOGeIOgtM/rrn0rz08MAOqB2sDOu1QBhjJ2bY2tPEIV3OwDu8uoL0XA4M&#10;zf/EbvG07zhgU5e8DvC5/QkXEf/R6s/djgaBfK5YWzKbMSA4NHo5GoHAgCtJKLp5OJeIXW+NXbrR&#10;YKRSadcDqeE5O6NKIOwlBB8k3MQriZIooC1RIAwJHkiSTDkJgWgRVSahcZ4ZQwd4cIiHoViCIYii&#10;OJIliaJ4oimKkiPuLRgi9azZAqMykjVLQeO2OTqjtDAaj4D5AWMqJDIyRUMHqSBSkpM1dSY4koQw&#10;A5SX8HIzAqK07i0+zulxEAXliYJhmJVlGPZnhwM6aUUkoUhmm5ywUmNaRQnQ5J2BCeCynqVpyn2f&#10;lClqLxgjFDIeIgRKIPGihZoyVheo+N25BVnAbT9mTXpgbKajk7ZeUoq0OBJNkaNAe6mYY6UqSsS6&#10;so8Xm3iE+qyOGtGZRSlGsA5FDvrwVa+pwMLBXscgEsWQAPj4Gp/ik8rNrQ4WZYxt65suYXTtVaT+&#10;Po8yYIsfh/IIlDsPpmnyGUfylJogBath1TnNw0ilKUpDCM02EiAwEQcCgHAHMw0zdRR/oAgKWD/K&#10;YkB8KgvjTQwBgMBcjyYJgHQOAO7UShcmoZGeG4dh/GMhyLI8kyXJsndFCjfr4VUMC/LydzFDMqlB&#10;AgpzdZnIaAQUMDfPlIJVNldOPRGTPeqgCc2fMiJTTS508h9RCzU8o1XVlVmkzpnmVDG+yymhs1dQ&#10;MaxpDCP2cPdp2La4mLDbiE3BDFfEpYSCQzQCf3mjBZDXfaSrhrFCOjg6GLzhmMHPiVtF9PCL47bi&#10;wPnkkMsdGBk3t1j15o5ucrZAmwsm1EWXkjt5J902wE/qhb6xDM3CnbHCyqzTyUw/kvAkJO6sUBOx&#10;da1++Tc/T3O8bxfFMlyrL8/ojue6br8FQTwN4XBoHY8j2PpFQBAMJgyDsbRpGY0SxJMnCzMnAn/g&#10;GA4pP8/D0IQdRvMs3TrQwEglDsnCNHfvWSMaY4x4O6hnowGgPAiBMCoFkUEBA4WkECGLDC1BR2w2&#10;4Lu2AbBpKhZjptgNmMmDQDV5ClWS0IkjRBxtGIYRwBAH4XmMWq08XIf4amZhEZdSUDIdrVdsKyH7&#10;QHND1IYlZIojAbRIh4TM4w3QrxOIYqwJYgYpxKiqT9JwZYsqchbCSF4H2VBcjCb5jgKIywtMCCI2&#10;BQjMjCjaHGN5XWXgvhIT+EAno7jNjy0gF0fBBx+NcBktKnB1yEeAAAA8iEqGDAMSIbkjm9wrInIu&#10;BwgASyWkAnh9sVidNGHBJ4lBjIRRok2WWQ0VhaiYDyFENIiB9kyAGAU8QDAFGxNEF4OwmhIB4CpK&#10;QmQ7htBUDIHZcjzCBAGAeBcLAWguhMCIDsBABQBiyE2IV876SJsDfYiofA8ByBxDWGwco85igABi&#10;EYLggQ2BWZNAFDRAkOQEZBL2ec9J6z2nuTRRQ8YKBaVQnAVNAFjnITsOQhikk4FpFbQpqIhyGB8o&#10;enQKBOSurPckPmIiMzmwxTFQQNdHhy0gIYFSkYeKSz4pOdWiwm6VigpaRQFVMBC0yObSgACWnFja&#10;pyl4u4plj01l6ZkO1Qo2jCIYmeMIXCGR+EGLGpoTKntzhEnCHRV1UOWZUlIAYlqtg7q6T86dPGNR&#10;Ca6XUNtZgo1oqyUI6avB3qoIpIgA5zQC10JErIfTYBl16My6oJ7kDYKSimIFG8XqfkWhTPpLVdAC&#10;lTAxQiwxPJTQ8H0O4IoMQVi8GsOgigIwYg+DkG4NILAUArB4DgFp6bIHPl/MEOw/QAgGB8EgKQWQ&#10;phNAwBI35E5pzVfQ+pgkmkTjtG8MkNAcBC0XIkFQNYgAvBHBkQwf4+x8EaGe9mcgCJkAzBYCRFU7&#10;WOzvY+Ii1V5Ly3mvOmAy4ir1kMCRe5uAhCGUgHK7Q2Bt64lpHZfoJt/EtA4v+00ShPIhUEdtRgBV&#10;GiVpgijW8gSwQYMao3ejCZOUuDuo8GuC42yKKICIkgPTorVMTEwJzEpDBI4oq6DvCkCamixqWQzB&#10;+ESVjGxqG7G8LazBtj4C53kaK1FXMyKLIbpCGBDyPigSJVYmKGGfk4ikSAbWCqoTp20KWuETkzIA&#10;mwv8uh1y/Xd14fsx4BGJmYhmKg35qBBmx3FkCUSeHBXd21cQR52kXiw4ZxIrDxG8McFIMgejnHiP&#10;1lwSQxC/FWJgCICwC55OCPIcYoBaDNCMEgIgGQJAMlqSK3k1rfzaRSMwWwnxBCYFeRIAQCQ9CKEi&#10;B0f45RSirFeMwaA1x8otz2aklYBgCgGBkEEJoVgnBHBGBxCiILvwDgLo/Zuztn7QJsxyPIzSGCn2&#10;vJYEp0xvbcru7zbJ0A0biGZuSxYt9zyZJ4mWFOBiBJWSpkBESWqli23qQyQGI1KbR33UQqIk2VEU&#10;bA4uNV55HDcIIFghgTuF5jD9vtq1bb3BIK7C2gAqVKV3K2GFGLfQahj4+b5XO+i0Kob2jsdTvMXW&#10;FKIV0y8dxPVtIZYueBjgk34JkV2gmWCJAR57Y0m1+h2OsC2pw2DpE4O2jeHFwY6HbTwCN1BL1kOg&#10;8n28sUuIDM2Ag4eRSyUDBujHFYDMHYVR4nUIEAIUAwBshfB/d3riJdPW+mw+tgqKRWiYEGKEWwy0&#10;ogKAgDsF4JRlDMGcPgfehSdgGASA8JAVVHhQCGAY9B1tlXhnjePuHmvN+cnrfOfkQo0U8d5J2TxD&#10;OegR5+c9T5kBEkM4bwsJxP91tE3aABK2CbUoVF77yeHMq6GKEzjzzt6EtDA+PJSixDJM3rEUDH5/&#10;BMJldb3twb3qIIC05v8RPxXelY1GMQxxIc3MEC3qLbhpDMMX/BwU4p8LS0pa9akMVFRjPOWLNhrf&#10;33yKNpB7jpKMRM0ZQQ54AAYwpQb59ETNgFS0KAV03NUg7g0ZTkNpJQlol560DOBmAlPRBZBclolp&#10;XEl4BOCN5115AsOAMoK8DEDoFIPB4kAABwNAOsNgC8BRbp9sfJ3JNcRJNl3YicP0JAHsGowwOcaI&#10;9wDYEsFwHoGUFMAJpwT07YloTZy82B05eKDiFiFmFo1VkkKOF4QwGKGEGqGMQxW10wQwjcb4dBQR&#10;0NEJipkkUJgQnZ7Z7gbxhIdB9Uq4zUAAHmH0FOH+FtYY7Y3V9gRRjwQYHRTACpw9VsJZy8Qxv4Dm&#10;JKIEmFuQMxuIGgQx+t80lYpxwhW0lRDUH9C1ItnYCMdANOKlPwdMpQp9iEWMSgLOLII2LSASCMBN&#10;X2GEGI7ZQQV00glSGoTgNSMNFkGUlp6g6Q7xF4aUOdXdCRi4dOIpSsJtT5PdIQOt0EZkdNYs7oCR&#10;YuCVrpEoO8NwMQCoDID8OhOMQIBsM8OoNkDABWDeJQcGDpqCD4iQP4PMOZR4HEOUPA0cRYeIBMDJ&#10;88DgDYDEAYAN7oPEOkOEMkM4NANMNINguUSIE4GEHcGIFEDt7oTsXMLWKITwqSIhsyPOSaSeSgiR&#10;fwE2Mw7gK+S9Y8AAs8mUYxGiN8dWMVk4M8QwL6T2K8T6HIOSHRRmHZgocBhYGmUlEwQwDqU044It&#10;9qSlJs5wOZw0qQRSU0DqU+VFvsNWV5x8GMZk3M3WVIiQPSWdwiGcQJy98MQI6Y0AQxwhFFvca5uk&#10;c8ZljcG5UQQx8FiocEqgH2YE1kRR1oF2YYCaYgQw7hY1+8TuSuMxVmUkGkz4DeNw7qGY4NXc6RtQ&#10;Qw2CJhPUdNnEShRZIuZYCSBt1yCZApdIPAE8DcC4LMM8OM58KcMYOAFgDkB6WUWiPV3RcAicO4dk&#10;G4HQH4PI9ogwAUDoEQE4GMF0FcBUA4AgcMP4P0OQNsNQJQJMI8NcOIO4RRqoBQIY2cCoBoA8TyR+&#10;SETuSMQaSWbue6e+fAUALqfNh8z0z8UgQwlpEwdMb4jcgRxaU8QxSVLtSMVWUGUNgiUWR0VcdNEZ&#10;xY5QkALihKTefFAyKkNMqYHuVQQw7xUIHaSuhR51WgFFClYsMeiehUfJUti4QyYYF2XkbAjGWASi&#10;MgXk7yTUYGiERYlqF4KNhY2CY0TonoLKfVg4sFkMKKHcWgV0p9CRCkZlYtFFwg69vETlD8KySUEC&#10;lqWAQxCIlQlp9U7ZfNJQPCmUlZTyN1L1QOHMUwZlIt6iLc7yahtCapAwLQJYHkE8GsIhMUEgGUIE&#10;LIJkH4AWE+ikUCb2Dx3VcEiMO8OYNsLULsMYN8NswAOQOwDIEUFcGkFgEdNGgsTcPMOkNwHgHcHs&#10;OMO6QARIDkE8GQHgGME6oUTY4YLxEYTYmVPqV4NWSRPKoar2r6oZPB7wL0QyI1lEQyWcPRCkQwl4&#10;qEgR0yiMlp88DFiOlUUFEJClIaHUB2koUN9hJSYoS98GIqr9AgR4K6U+FIQIslhgEeu2JSAtS4QI&#10;6QD6vSuQWh98mc7ZGgzEJ1CIdOH0HmrNVk5YDywU/gQ8RETVUQsOi2YZmoG8TxXeH8FMyo7gjUKQ&#10;CexkdAZkVkNYZUJdmYMQdM7wC2yWw8DSygTl0wyw0ZJlgFIY4AroQKVRPqTyT18E7Zx1gGMFAwdM&#10;s80YloYxVkc2VQlYX1nhvunVAsPsPUOoF0EgEEKkMQNYAUAoBIJkKsL0GEEoDCvYT2oghuopDwM0&#10;LoKQIMJQKpOQQIA4BoCoJIJAIYBIAip8WN5YABPCe2163q3t9tPomxPpIB/OzyzQooQxGiVwfGKK&#10;R8QwZeAAVatc0RIZyIZwVUNG5YmccgQwm65sGa3w2IloIa6GR97YX18FTSSYbUNhUg3IWAWK54UO&#10;WIV9hZXE6SZQQy6m6sQKygDRl8HVXe4YYG4gSI5aVcQIb5/NlsTtkmNMQyxNYIcEk0ScQgbIbONN&#10;8oQI7ixMmcTa6EIauYQyIhiqsgQyKa0gACsisoQI7yhmx0bC5tjpDw7RfMQxXdItVkqGMw7xQcct&#10;w+0pDsPIOYNgFEEwEUL4M8OQAUAgBEHgIcIwG8GUF8BMAsxe69p1NRp+b5qFAwPzAAHAG4HCd0Sk&#10;w4BAIUI8JIC0B2osWS3a3irzBXC/DBhQKHDNv4QyiOhkRRExXdC11qnMdUMPEB0oQw4u/AWWgcU0&#10;QIX2LcT8cgyx0EQx/02cI/DEyZCmU9/sRNzVjCfAFbF19UnAp9CLFQTtJSIUQJE4Fe70Qw0Z0Mk4&#10;QyU96oAB1i6cTQk5UhztFAqy88TtyeStEIl5xaTEWMch1UrIlElJIBItTIIV+YRRIBQw1MCwRSyG&#10;9sQJGhy+VQV07h1oSJ9W9cABB4ppydIty9g9AtfM7R7YYwb6mWC4SQtIU+T9s6/5AgPcJ4IoI4No&#10;O4PMPcdgJgKEKwuSC8BIBYBgDADUEEDUCyboWgDYEQFgFIES113C2BO+2JDwP8PgIoHUG0MQNoqk&#10;RIAUG8IMI8EMC/MwWfCyFfGPOzO1PdRY4twYQw5BBwQI0Ys8dO5MpUiNXcEXP5EIlQ5AWmZhZsRP&#10;EqCQTu5uYMQKyUC1knLLO4nIpgNeXlzEQJC05Z0OjqWV8G8wQLFJ/3RETN8cMCwAlpGgxqXYABuc&#10;LeYEH0Qwmx0NztJgngTZYKLILMSIYxEavQD4TwxwMXUEQxjqMWtzEwadfNIZVkjekEQyrMJDVCWo&#10;ABYtPyMU7Zjq5YNEQzDMKElShvEkSDEsRaNfE8QJXEMrWhfBVmKZTzU02xXd9UdMV1vFVlWNMYYM&#10;lSNVtHLRAcO8EgCMCoLkN7QUiU84uouzNTBd3Oomb9FUJkIQGwLUMoOIRQGUHoI4E0Dh2/OkhhO6&#10;3fOvSLaHaJAkNLaWLpjEsFiM7wQxycpwQwlTGIibS7Sw7xiUJzJFB0cQqjRYRKswQ5nowcXfVAJA&#10;dNC2vyxkCfaMmIdOkikizW9gS9UuloECr9EzGgQxU8Eyt/coQwV0oLRM7zcN+sQwqi5tfM7wZcmW&#10;NtXRGjUYRNCkywZklZUuwBXeIqkgTxXoMs5YV2IpiOs0T4dNhZ0GggX1m4TJydkmsKAQbc6/I0QL&#10;dNEYqhhYQxtnasRZRYyodNVk7ZiOrNXEzurU8GMzK0Qw7YYwV2umAUStY11J3DXxAbX7YDYLYQiT&#10;YY9DYlb2Du2HY1ErY/ZHZMRMAIGkH0I4EkDUCIWnOp5jdzk3k41WLQI1tcKcQxYKXMRNwYlobBGU&#10;CgirEAMPEIQJxphgcHiSmURTb4qIRaBNPwRTIuu0Efk8iociAzVwRRGix/WKuRXcoKBMl7lPRDO6&#10;vyx8QzF0Fah4RSI2I8QKi50ONcQzQcBMTaj2HAQKGMGqLqh6T0L4QyKKSsTxSMFS6kQx61xKtUTe&#10;4QPERQb4lTe4TSrNv5fNXcs8lbciS8K96hhqlBXSKbD4RIk7XbVNXRyeKJ0FYtYJzU2IdPqMRNIY&#10;Sh9HWtnazy/2OFFXjLYHYMifjfYh1zNW3fNcigP4PwPoN8N4N0PoP8AYCQCUCIAWE4UMP8PYIYHE&#10;G4MgN4OoRIAEAwHwI4JADYCNsjZwxvZ7C15nnLwfwgnI7RX25kQJCBvEV1hodMsdCYik7Zh07Qje&#10;98c/hMlwRTpEQx0F0Pa4QI3t0rq7wkfJ9+h6Hsmwxznq3xiPbYQwJLzWVnaLROLolopLbZyMABxF&#10;e4V0jeleBM6gapGi+YSISgyyMxIvVxtkyqi4SgX1xbbETc5DS4dPdlPB6gTZXd0zsEbArlIDr4Tm&#10;NdiNiPiUQJF7zUJKJIDnG4QJ6jHETO+g0R78AUlpnGhkYxY0xrxUycpxyd10cRRb0YAEYxItYAbn&#10;zBs/jA9EP4OcOJCoPyC8iQA0BEBYBUBEAx5rt6D3CoiAPIIEG0HcOQPcPoO0OwOsPwP8A4IsJ0Jo&#10;CcBQlcUUOsN0G8HAHUOkPORUAkBIB0I4JIJEBsA4//wJAJ5e3nyn8z80iJDPDgQJFHHsRLK2Myss&#10;RDgAiuitU1tZthJYcEdNyfhQ58aopJ1hQ8Hxl0L9+0CGvzoH84iDItDPqFhjqdtASgpxCL/ATwQB&#10;twIswQAQYnQg/QqDQyGw6HxCIxKJxSKxaLxiMxqNxyGPmPmSQteRgSSnmTk+Uwx+yw4y5jTCGH2Z&#10;kGauWbwwHToNzyMKifoygwwgUREUZ/0gC0pQ0xJ06GGyomCpxt31Yk1h6VqdA5IV4aWABWKJPqyu&#10;Oz2V9QwA2wMW4IXCOxlgXQ1XZ1XiGB+92wAkO/yknhHBh3CgzDxts4p/Yy+gPHvzIqvJrDK2IBEj&#10;Mn/N0oC3LP6CMSx+t/SvvT32kP+PvnR5eGAbY5fLiDagfb6Hc7rd7yKare8Dg8Lh8Ti8bj8BZJtC&#10;pxZsmHndGqIdiUIci5P5DnIwMduPCHlI0H0wEoa7tkrRPIZNLB/w4SDUloo+mcCdeDJr8mf9ww7/&#10;5RiIfeAoDgSBXXPOCGjVxr4Gg2DoPhCEYShNvGjVMYEjNdfSWhwNYeQ9ZzjVo9GXCGJmxAaFEWTA&#10;xhui5DBjjEaYzg86I2VY70PZMqyyj1DGXj0sluBiKpFkaR4Sac+znkwHpOkiUHDIeUytlWTgeJiW&#10;QWltwBSl44pgA2Yi9mSDJRmeaENJya5ZJhDA7nAkZyQ8zp1Gad0MDieiJnw6Z+axDAcoKYgNRU8q&#10;HFuiZMOdl5rJwC6QWkFKTAmlRWpdeDqpMFClp0E6fRufCJKSpGqG+pxTqkEqrQ89auouSkMZ0Fa0&#10;A+tnGO2uYzGk3q9aqlxWK+wmRPxaafBMYrJFiy2dRs7LPOu0ayUqSpKQofjktlDIuG4XremlVVWj&#10;Y6EMAi5quPVaVrWxJbtASxLHBm8l9uC9UVb+9r5vq+5GcpzHOdB0nUdaUDBKsliNKMuEPA8GQnIg&#10;iiEBsDwHXI8znNocx2Hk6DxPtDgDGIeCJFAOgmgN+SafsZ39f9Rr8zDMXDko3M1QwF84qsEsyzzP&#10;c+z+A4hFHQ0MCrRii0hD2MP43dNsRnQk1G+6HPJBBZn46Qm1ooNciiNY3VYxNinIkbtuYCCE2kRN&#10;r0Dbdu2/cHCtk5BQ3VDxN3hmx/cAld9J/f0MI7gg+4TceGRw0+Jqcb9UVwquPptDIjS4cTP5ZDCe&#10;5nWgmaU30MpUCW1CBGDI6VURsQwReqHjrDm65D5DK7siX7RDBC7ciu5RszO8GXvpK6JXiQCPxF9P&#10;Hx+uOZD7t6KzXI38n99JVDKpFNJx5Yo2SC9s0fdj9YkIE4a/jvIGUYPj6Dg+q+EQuOorPOxtwH1w&#10;oAl/bQJgOK6EM/LxzxaWX0y7XiDNLMeAMBUCC9gfcOkZ9kDDrj7G4NkcgIgTAhAEAEjI6BsjJOaM&#10;0JIRQhAwBeCgAcD2eL+Oac8hx0TpnVSiPIco1Q4BzD8OwezHyHAjBcEEPAdgzgXAcAojA7BxjWEU&#10;IURQ2BzDuIeBoFQPRGCCDkAwA0JkBMpZWy0O6AITxeX2rkdqmXPqVdFF+M8aDruPFUm0woHW1hEC&#10;XHJnUD36CUjuttFy3gvEPRGiEhix0tgWZiICQotJDkMJ+KhqIJEHmqe6NEOEkn4EMJCGSSQcI0ya&#10;k3JxI8do8ERP8HcKspDdjVlOjEMaxCsBJEHK6TsDF0SYcsM8hjaRCGZCQQ92QrhDS+IYTUILuRFP&#10;JaozdnKrCLl2DUMqZpDEpiHBFNJdTIDHpDdONabKKBRzceICMjcexoTigMqIFk5nQNYfY2cngG4B&#10;nHezKl9A+FaAVSC84AEYRHz6kOLQhi7SuSCUzLkOdBIDIgLOiNaYBVYkGdKMhNpo37AlFNRRejMI&#10;/FnIYapJSxF1gBfkZc1VFgASBS5LBAcDqTkaHqO8c4phPiYE2J4VA5wAgcGkMoXYEQEgCIwMYVQi&#10;wdhXDsAAAgCQZA5B2HMO4gQqhIBwAUAdPaVIThSwCFjAoXm7H6PcXwuReDvHuWohwJwZA8BYCEC5&#10;Fx/C4FIJIS4qhfHuIgA8CQGgihJCWD4H4NwHAGPsQYdw5hujFGKMYXgwBiDxHqPkh4AwCgQD8I8S&#10;AMQPM7QLFk/hBpRRdqpZ5AbnZ5T+JLNIEVBrP2oqpKmSBD1jt4CbHAFFsmgIIHmokLbyV2ipt3Ao&#10;h78FojrIY6J0DMWxDEkwQxO9ygzIPWJKmcQ0DRoeBqHS6sjH5Wpuzdq7ZDLa23tySU1Ro3QRrfKb&#10;tuoUG5qQAWLu9s7qTrEMcY9fYp76iNvuUMogi790jLS9VRb8hcYCgQApXo3liLttLacibvBmOnWI&#10;6J2gl5KEGgMaN74Ahw4aD5hxpYMcPptwWRVpAop9CPSUX8IayQxGdpGrZhq8y2HXNU9cXmNoDB2x&#10;y9Uh7c7avZQBgZdBfTDgMdBa8GWSFBAcBhkx/zWCGGDAiakpF65h0OIY77LIZUzL2fUOAe+YGl0b&#10;NO0u0YBEUNnWJR0g1w1K3cOFSnN5BhtDHFiFULgaRpDeHOQ0BoJRrjdGeCgCoCyMCiEEGEL4fxQE&#10;QAKAgLIZQ+CaEiHsBlgM5HIqtCshsLWBm8H0OwOQaA3jcHYPMh4Uw1iAC+EcGRGB+D4HgJUQwghe&#10;jQG4cYAQBADheDeH4KQPwWoPsyyyzbLkA6Y2SRo1jnc42luxsraLPlFtDCjmsiwStsxwcID5mMzR&#10;lTLIZHCzpELQvoXaiYEK7WY21lIFV+FpY1oPELvRYQryGXrw4HzJS7YFXv2lwDgLMJeS+EMQzFJa&#10;Rh8KIYCnhsdxKYvNDw9+jgXBuFlhRgcZl8lXrTSTccsqX4YEFjyTKJDygiMkVlh3zKx3cuyeQbF4&#10;GuZkYb0LXm5DA9c6BdzxJSKHRP5tFhUx80HEjT4qI7bhGGqbV5FAgSXUH5GdK5zMDVIzr42F46wP&#10;BDAbdeQ4JYh5qnOyQR29m4EYSK3r6rusgxrDVc8BdlOuYAE4A7KcJPC5BlSCkBv35eySmmjdNHgg&#10;kvQgAF9bOu1TfMAAYEt7wI0OcbtjcGULUHYRAmDq1OREB4vhsjcCCCYCnNQvhDEEKIXxFAAhECuH&#10;cWApRDALAHBnyJutNMBhcwQ3WoNRak1NqjVWrNXEaH8PoeQpBLiSFeL8ZY/R/d0NCAoCAGgyBtDc&#10;EQGoKkJbEi3uT23AmqcfIlSWQf4PzpRkVyhGCMX4c3Frtch7ogv/078DeQSaXxhrGT/yZ6UzqgRR&#10;DxrGBhOROxPTP3NnOBBk3Ao3DQKSA1hQxV1QdFDAADZD5SgHQwAyVzZxGxrDWE9FxH6II4JBGl6D&#10;cxDGJE7CXgUj/hDCFzpxoWBiwBDEcgSwgYOFJzyYLhBhfUbnHSRiShMwfXWRUBUhVBDjyT4RDG6W&#10;Eim2XmYA9xDGzxuBFD8EuRDChCVQrXjT5RcAEBo3QT6BDDVIE4UU3mJG0BFmOQdgtobjSz1T1Too&#10;XyBoUVtz+ShGJmTAMBDC6G9hlQsA2IgkBk9zOAF3VSxG9oFSKECi7WahkRFS7RaWGg4VClpSZlEj&#10;mxD03lsgKFjhjwM4oRwC43Lg7iShlxo3egABnTZyVzVHaRBiQ3JoJRGXk1qA+A8Q4wTgOwNwuw1W&#10;fBDgBgCwDwOgQASAkTtALgHQEXSw7w6QugsQrQsQsgrgsQuAwA8w9w/TIAegmgsghAZQSntYtBGX&#10;uFWHumn2oWo2pXnBDWqWq2rRcg/w/Q/A1AzQwgrAqwsw1g3Q3g+Q/H0RFADAEAFAMgNgQAWgXAUQ&#10;GgEChSFH3WxkXDL45GyWPSCGGDSzUDUpFJHCAhrAV5IDcxXEikgkYQuZJ4DFwBEmRD1QTJLm6SKi&#10;iwWpM1tToinQpYahDD/jyRDIXhcTPwwZQVBAc4LxU4MRyEYT4YGQAH+gYZTiSiIZSy7UboHRF4Oz&#10;xxl03nbZHZXHkX/AyS3Bo39nDxfU2Q1ke1Hk0EcBchowXJbhAg20gl9Qp3EUaBoznYFVHiV2BCKm&#10;AguG+hDAK5ggnZhJWyxErgg373/gh4AHGT/Bt1pRGDggjlFAphDFtz4RaUBjZIBBBho08oX3cQup&#10;oy4xDG9AhXdhD4XzOi6FDgdZrxrECk0E9HVSBmJpNxDJIAV5rwdVtZJwuTmQnjyW1yKFpVygOZyH&#10;HyOJX4DIpS6Bl05gLIX3aCuREhlxnSmYpWUBgyQxuxfTkRDhl4WBEYNpjwBz8BrhYiKIUWGDZ09I&#10;XznSxBqkjG/5XRDotlnwtAlweAUAagiY2xawKgOQSQlglQkQPwMUjRvQzgvwqwXwXAZQ1A5g8RDA&#10;DwIgNgzgygvwIgE0Q59hEQ8A7A5w7A8A9TsAHQIQDAB0Vxug/w/A5A4Q4w+A/KABDQEQFgGgE0Qh&#10;uw/w/g/Q5Q4w4Q5w4g3g0A2DnhD4wgOANgNBbgGgFQEQDCUZEAAFnJE6H1nhqj2Rqj8j8jVBl1pU&#10;96WKYxn3RpTgYZuZIJvBEj/g0qbhTAoXRoqlHm3H9AXwJ6eJOSAnJAsZiBDAXagDixEiIVCRBlEp&#10;WxciIW+jZ0t09CA5yAOSSmSogBxiODi5ZhDF03KIQAACSj+U1FRRJSV6ehDRrGXjS4X15qZKq2b1&#10;yidQzhMhMxgRD3D6cBqhXCbYmhHQmavAm6vhDDwgPKwkaZjhFHGygqnCBimagAXUYS7ZN03hD4Ea&#10;gqhj9j9D8nH0xhBk7BXBFQ8K3xgS6GL3YGZRBmXoQxEjS6oCxEf4GlpZWyx5rCrhDF0CSmLwcq+J&#10;0WBK0REWRHVxHV0AaLAixEbnD3Cgw5NyixDBaRlz5SuwRrEDZ5Fo7RDIpZiGFAAFpZkzVDnRD0YQ&#10;1LIGRD8k/Kbg0hqmSohi6K5SECegOEwS7QzbMRDG2Y4hbDS5cCKHVUdBBoUYXzzRSqrJ+FKg/Q9A&#10;VQPALgrAyKSAAAIwMwSgvAuQqwIKHRxg2QwwqgOwSAWw7Q9g/BDAggoQwAfQXgP6rLZlmB+lmqVW&#10;x7Z0nX4hOBBk9EBppRBiV6ybbbeBEJtynRDDKWSHxBGUtAv7g0irKxD0bpuiywWCA4LD+Rl5hAnQ&#10;LbkhEpcCxHjxexoSxEopQQwRDLAgaEliA4CQtS7bkJggKxw4OAgQs7rIBQDpc4hhEixIlKoC7ao4&#10;VRDa2ShxDE3p9bebv0J10FyjS0CoWxFWK7JXXXXl9wjYIhGTNQ3LihDFrzekaYlA9r2BDCQymbK6&#10;xwHLdx94ExdAwBDEy2KxEqridRDJc1EjNDNoGquhFpfpgBBgVL9r93PhsSAEtBFa6hZZOjx52rcS&#10;tJ4AAIj7XhDr2A9jWDOndiwKr5fhEn9p9WBEwRErf3W6rxDIezWLCp9xSAL8Ib950SV8AA8ZPBER&#10;lzSzi8AqoQBIbIDhFRXE7IEYbBrCmzKTWHhxDLnKhRDSIT2RoT8mK4dBBijrn3+BBl0LkBDF6DRg&#10;KhqoDDVEa8BaY7QksA+Q6A0wJwLQNw4Q7IUlRQmAtQzgZwSmwmMw+geQWgRwiAqL5BBgPwXwfgwA&#10;oAgbwMeBwKVKVmyMeUJ6hBWhfTohqolBqnMnNMfreE8lt4lGSpN74BGy43WYW67RED8hgbNJ0RwC&#10;GSFxo4oQM6vAmREi6D+Z2wEZ3RoH771RDmBAwsriA7IA1GWSSgR8tZpxwJlWJqtxOneLpxGJUBZ5&#10;UhJZVC5sCiITS2UcqMicyzcTwnfBDC14SxFK3w8KzMHgAJuqaxGiSke5cE9ArM4MkDbiSmBjS2RE&#10;bsCjc4qr3s4hwU/EhQgBDJ0bkGIhBsuU+hqpLgTM8BDEYUY8AwFcVREYUZMwWslSoptRBr0D2wgh&#10;qrn6zFvizyZAvT/hqj0CIRfXXgNl61wJKoGkBr0Bl07Diyx8ocLRwFtXHxozS167zhfShLirkgLR&#10;fU9Cmzm2BiShfSx7GF6zS2WSOGGLn6kJ1hYjoj8oDDZDtjt5iKpBFXhIkBDj+XRhD3H10EgqwgPB&#10;DCGbygNhnUYXKCIyx2KxnS6LzG3Jk6iKWMV0nQ5g0gtwLgNwSg7Q+AAAAgFwLw4g2wygGwDSKSAg&#10;ywrAigNgVQdxDAHQNgVw2gyQqACMzNjhGse7bNjzbho70DSz8pkdCjNYpxYqeAJ9k6q8sSFxDL93&#10;Wxwy6AvtqdE5X5eRBhl7f6drp63RHQe9tZvxDIbINBES49QBBkCpfBHXH0ltHhDRfXBYACAz1YlD&#10;oNE7vhGssS3DVBfUy6ZxcswA48wgBCV3HxrEBjotztoN4SaFwG1U8ihJc8yhFYEUok8i7XDxYANB&#10;G2EsTBBnUAkgOt+EDyOLdAAJPnu8xhZ73RYkbtwBwVtUqWBmBCjr8RDIUVr81ChLkFpTS9OBqBbG&#10;6dTRDrrAs7qhDH9jixoz8tDMsWL0/LznYhSC481NqQvqvgm9r2SDlIUdYSn7OwAOLj0DoJugP+PA&#10;y+PiLBDy46cxF85CvYUaXBtxfWQxhyxzoCSoqiKD8tBUZhBiLGL9Gj5RfWSiSnBbgwv1HlytWBEk&#10;gixySlytUxBmWUWiBSI3grKy6D8uShbIUamIGkbk8m31DiF5bgXLbda0nA3AxQqgMwPAVw8hBgEQ&#10;KwQg4QzQuwDQB1Ux9w4gxgpwHwOwWr2gIgR4/AuIzN4unxDdkZEsfeoDMZOzrxBim6jhBjWMLbvR&#10;sepZHDZIDBDCbd8CA0kE/E/NrRDSQz1dBeGRDcCs+jVM384SkBEoUGYEBuDHxRjEouXhDAPe01xh&#10;qlEqcN4DfDfjgBBnKBRAQBck8qZ5cNSgQkwxu7s2GqoBfUABbRbos+se8SUEw28hBs2Zrxct9mJB&#10;DE9Cjk7BGMnBUxoxga6EDL172BfVEs9QAOAA4+AgAnHOyKLRSDwpuBBl6L9BECjibRDDi9EBBs1M&#10;1yhGShGDi4EXSOqwAKimHRjPHqgBGBqiiz/pp6rxl3Bdnj5dsxDfAQYCShXGEiJSJ+sBBkpw1evM&#10;CuXhaQt/S5cFtRqhnT8mRGUZVapRH1IhbD8m6T1SKFtbkMCsIQLzixnUBlEhrG+r4xqhqr9xgSZj&#10;oOVAACi1yiiyKD0Nnh1xaTncClHvaffD8jomRBDGXjVOIRt2UaqreOf0mw3wyQrgMQOgUz/wAADA&#10;JwPw5Q0AvQDgCKLB1w3gwgoQIwPwYJPQKATA2A1wswDu8t4uon3/qi9rE7vDxE7ltYKBBnVZdfrn&#10;ts1D1T/im+G6YiBYpbnEinghFT4azJMBDrnJQ70zeRmxEr7muBBvIyghcs70hRDNMrkDK7/BBkik&#10;jPnCvdugAEuUtxcobOLBDInXD8RRvO6Q4RaZS162Cl8/uf9iDsCltyITjjkBAAoFABBILBoPCIKU&#10;YW44bBSJEEJEgJFITFoWUYa4wNHGNHotIJDIpHJJLCX5KG5Kn/LAXLg9MJG9pnGn9NoKApyHJ3Lg&#10;XJpAz6CZaHBQ3RlNSJ7CG7TCvToKEqiqqmEKrBY09KzBRBXATXpG17CYrG+7KFrOkrTZX3FAJEkI&#10;1bjUQlU1VVQhP4Ja3BfGVfkLgIKL8Gk8LAoHIjbimPjH7jkBkBNkgdlKMG5M4cyp82rM7M3tNZsB&#10;9GZNKY9Pd2nqoQ+NbjGO5NjowPPRjtgZuILdZU3IQWd+SuDBbuGeLKH4d+SweW+ubNn8OejijaBe&#10;rBQ/2AV2oKuO6fu/z+wH1b5Lz5gA+fS4vXn+fIOfs9mI/nOQFn2/+Oa+vr2gUJH/AGAXngOBIFga&#10;B3mSw/4IgyDYOQQ9TjM0JwvDo5TvPoAAIBozDbNcMwcA6D0kLclx4EoaiJQUJBDGI2C8J0A4jjON&#10;I1jaN44jmOoDJqPRnj9BXJHciJEjuRpHkiSYPgo3pNfpXgJVwIEIfqTTegpuAMB2W5Kl2XpfmCYU&#10;jLuZB5mZBRumkXprmJCX6MScC9nIvp0WtCEcAZ8wjF+fBAn4ZqANKgkFJChQ8odIDxoo5qMQUGqP&#10;A+kXmoo8RIpZa2zKWmpSKmnSLp9BRJqIg6kjtzxcqg2qqYenSppED0mZsp6FJBjj9lAja5Dau44c&#10;d+DfVk9HDVV4n1m2x7IsmyrLsxIC0s9kCAQUPrUI61oNOe2Rdts8LdQUabgacY0mJW5SfudBa5I0&#10;P7ss2BjpvA7ryQUGL1BG90mZ9oT+QWAQBlsHVKXk98EFjBjlwhBSYwsNMNSB3x+LbEkFp8ixBxdB&#10;XpPmVkFngIcfsZFoKHDJDFyZBbin4QFXQ0esuQXJBwqgXIJSy8DpO/OWtPjFTRz4A9AYAhRN0RIy&#10;w0db4KZIJh801bcfCGeEIbE5I9Jqci9xpBWZOHBD3A3YCb2IS9kv5Izr2g7NqQXAMaOrb62Xerz1&#10;3SPxnwg5U9y4ekwB6/tQbNayC4MuuF3Q9UFDrihr4yeL3BG9QYQgdOUMDlkFFbmRz5vQIygxz94P&#10;Lon6SYCOmq+jwaQU6Os62CnVAXUMCu7tJLSztZgPo7hFDEKi8NY6cwI4qyOHEVABjo/j7PIXxFDg&#10;pDBNdBRbHcmSkIgZu49r2/c91CdW3aQXJkQiPe+b54j15fDgQXj+RSCv87fV/wk536P3/j+UEHj/&#10;C8/5PCmhStQe6NiAouYDixgS6IeRIALwOG3BAnoKoJiggq7AkDVB5wab+x82ZJmvN2GtCJNCak2E&#10;EgWwYLDbx1GzVaTsDiO2xCbEzDQgq1hHLUB8SNX4YIeuHIKHWIJTgro7SYk2Ba/k8GUAcZZsz+on&#10;xQijFItcKWuEFE7FgwYL0Rizi6IaL6mDRxfEMuwH5I4RDWDDGpWxwQlODEFFKIw3j9FtT0yEn6+i&#10;GnuIIfWF7syRsVVa5hzLlA6R3IKcsYLe2NRaYWJiC5BIVjtkmQWBwFy5kjg0PNi4QSClnAsIqULn&#10;S2iJlKNCU8n1ZKvJMgqFa8h3EFQVJMdqaQ3FrageQVrUiLM7C3L5rhaxLTCLmT1vrXIKigawZ8hE&#10;C2dtgAaE6aIh5pnmgzBpzrACNK2c6lKXYAGTDFDfOIgoKZyxBDq7BKB4onAAi6LMP88HSEEB3PRx&#10;gazZv0fsQRbI541BhbUOwgolKBg4oKgdBTeJNHHOOSN2DnTLRLOeqobTXl6L1gXDIKVGnFA6ik91&#10;BVHkaCNDgE4OgkRZkFAUBUEouBhDBB6CgDKOBaidECFQM4gB8D9IKAkUoxBpBaB2CSkNRKi1GAA+&#10;BIBBEhPkqPU57kkpKEEb7H8g8s4VnXOydup9XKuoMYaDQgoKKxikrLE9bo8BX1qaxAUbBBaojtLa&#10;Deua5RKglruQhWxTBuq2NmCKv55mrNWILWBdVVQAQyhoJkgrmw5m/CyjtX4VbJkFbIEsQNmCQN4X&#10;FQAgrRAmh9tDIdG8C28K2QUW0gsz4X1etba6155y/DKDVbQgoMrbyOtGg6eAfxa2+IK1AS9wjDkj&#10;ChcZqhdxZXKP7E99RfFhgQOLTJA0eRxx7AA7BqE+iEjOu6Gi75z0pNWkwRZbYXSwvSIJXWuYNyCn&#10;Hr3deu4JbUkioGJSZBBbjBQCnfwgqVreEFUBgJ7JJTjqMHND8g5hy2rqaOLAgpYwxBywmSOwSPUF&#10;BDwzP5m4v8OpkF3PIgx/Yyi3xKQU2YosUp6lYSyttPCvJ4UpJWB15CDHPVIIOdznWZkQCIUUo0Sy&#10;ECuyGxAhFBQcMzNsDGVZB2fDRXEQW6RSBTTPQIzeV6Cj9IKQUv5f0oyKL+foW1nI72uIKLWMnNNy&#10;hZZkvlXXGtsEu0gziT8cw1BeAxBsEkdQ9x+ZRBODQUgqBVBCBgCFEYtRPiEC6GoQQ7x8D7IKCIHI&#10;Uhli9FSBIBIBM6ac06jupIZ3xJDSLp7UqOIIDbOOW1+k7CEGfisQST4E9Z6m1rUe3wtcAEEDZryH&#10;oYKj5pGSKHYYq9izLIJWMFC/jog5x7ZZXx+JPFn1mBMkyghpS1WDEutQr8mEJSs5kKxBVX5DFdt5&#10;Gpa9fDZ3WYfYoq8ql6LLaEPr/heEFhe1aT6SH4mtLbJbA+cwAJZMtbrW3BuDu0ntsGGy1oco4OfP&#10;4uI1SCq7BtMIS2FcLEFEfxwHvHon1wbYltLKDWvTaMcQV0wCG+3bZ3fwKbNzZxjjKSBiQtsikEhT&#10;IUhFaJ+EF2pvokWZIhyvSg0ICvSDZtCycXPXBzz1jiOOwBLJx2uYhxnJcqJBVf4C58QTXB4iQUAs&#10;mFWTSrwV9oToL5f0HiCFzIwnwL8oRFLPFpYxzdjzzc9Wzi8BNFSCTFJiSXcKVi7xjme/M/922NbD&#10;FDXVWz7V7sVyOSAwok/G2VbJZgQJ5rSsJ3iPvyBBEFH1m8v4/p4jnpWk017jgj1fkI2Z5vOHCEac&#10;B9r6Mfw+hDhqCqHsTIsiEAIAYA8JoVwyBnDGFoD4GgMAk+YSEfg+BsDcG+OAaQyRMidE2LcXwxh8&#10;5+IKAP4YohbDMC0EEE/uP1/sIRqDUVTf2/yJBq8zN0LpEjVsbw5/KoB/zf/LuYTByDCgEJ4VlCkV&#10;/AiVcDDgMHTQrH1PvEWgJMzNQFtVUEuEyEzHTZOEFRjBGgfEjIKW8c2EFSlCJYZBDI7WKQyKEKGK&#10;IEECcgxSOFQFRLnCfGWJISaNUdYFzQLcAEsH9QvXbgAhEhFIHbrDZS+BbUWAYblTeI4G8a8BsWdE&#10;ENNB8X6EgdQBahbM7AwhegxCcP4IKK/MaXZMfhDIMKUYHEIJQMAOdCjhwCRhyEFBPh1bzEgLBKWB&#10;IM7GzCoh+MASxEshkHpL+HiJQEjV1g2EFMqZQEEJWebHPT2hbBadQUMEEcqbUUANaEEb+QOZBEWb&#10;uebEFBMikN7ifEJT+QHC5SabUckEEORUaBSMzRLOWDAJmB5FrheAwWKhoEkOtZkekE5jBACMAXME&#10;lXoLiH6RldxOwWrE7NTGxTugHYyEEGHNWNLauEzYRG8H1Bxjed5EiKUT8cBH6HPZcIBOwcqJ2ivL&#10;2L3UAPrUAN4RYCdH6ORLiTRBOi9hGIEe3ftD4DwDjBcBMBECuDFDaILEhAIAOATArAlJTEgD8D3D&#10;QDTDXD9D+kIEJABAEAIBvCLChCOBvBWICj7kkWwfvVLPjakklfsZXLzVTEwWHEgFYFZL+gJhPkrk&#10;4I0NoDrBUk9OHAnlAQBWtN7OFC6L+TnEFeNUAeiAAYCSWS3Mfi6j6EECelVcXEFScMVHmGvS1IKd&#10;oAreYI6hIJrBeK2ikBMLRYdC/hWMaFtB7lvWfJIHPG8K2R1H0E5EFQLNeSWk5l9l+EIcXlVCeEFP&#10;8B4k9BUJdYORjHPE9K0ZKEgLgBpDLmTcqKtg4PmeeDlf3HFI4ktSwEHJQK2dxM7GHh+CoF3EgmBl&#10;VLfLhGnGsGtewEEeoHYf5GOEYYHOddzSfJ4RvcSKvhwCjOHiWEGK2H1TsFtMAcqEjM7RDV7JQlvB&#10;7KiBJH1mTDLb1ZrXoUpHaHiixRtRaL+K2a+XoFtK0eUF5HPK/H6TbNAg0ASl8IDXCCXjzJ4a+KHA&#10;8L+JSiHEEhqKMQrY4OtKOKPNWJSEIXdDOjeBxOHKvhgf+EGFrK/lMK2jrAAIKJ4oWEcNeH1NQHHF&#10;BDPUAHHDNohb1lngCiul/IFj9fzD2DuDlBxBjBTCaCwDJI7AGAKAOBxCICdCFBtBUOeono/RSknA&#10;AVMkqpAalG8FrOdjYF5n8Dmb3E7bwpGpSE/eNeWgdRfgfBGVcT8lxEETPlqEIodV1NcLiJ4PrZTZ&#10;KScQpH1PrmHEFRLS5OPIEhKhIMKMMMOI6mHPrGzQJCxXfBoPrh0h2WhJdk7hUAAdTG5pTqLl9QLc&#10;vZkE9ZTmXJeTiBvTgEFAtqZhyCRinEFbcNCEFB2qibhPnOhOiEFJ6k3I2meEInQNcL+hWhYEWhIh&#10;SZkORmmomEFqmQMjsAYpyEiHdC4hWEFi6WNEFYHJCEFlkBFrMEgoSFlOdTpFeXSdtE/lFSFHPRaX&#10;6p9YuejEsXwE2FzdzqZAtpPAcTPjznxSDBWqiB2IEf1DhIKl1EUOwP0IHH6i3SJgJqVFzMeMgE5X&#10;vFMHPSzbzk7L+GWYCixEIZTQ3EFT0A7dzOBFlTAFld9KUjmEsOdJ4XSdeAAH9H1gCScSWL+dqWPs&#10;PqMooO3kkD+D9D6C7CtCfLWCTC6DJcTINAFAMBKBPBWB6B/B+A6ArAfkjsotEPbpCpEPltFWtHHa&#10;oeROQL1HmH6V7ntnvtKtWWPaoTPbcmoVPgHK0EFN2FDBlHvE2OtUTLBbcgcEHORBCttDItvMcEEg&#10;mgoIHiqnQEFmHmFI7nxjzE4E5XXrkhglTI2K2JWHHeBAeh4FZZkbUJQattWuQVPFpCSYpCiEFj4c&#10;4JhOHa+mxAAnSY4EINeceA9W2W3WDPcV6FMK2f9MfJdVwbcKyL+MqeuuDSFi1EFnQEYV5GOuGEoh&#10;mAhuDEFtYQQlHRBrkGzeuGvTPPkinn6AAVocBbUMAuPE/IKnQKyKUFzJQJ4L+bUHiDMvgH1cvqyA&#10;AJQF3lnM7dIAVhgqTHmUAk7hlHVOdOpqdIGdQLiVoh6cvGzSWY1i/M5EFk7Y4T8J4FtoIjgoUEsN&#10;2oGEFi3EYJWoTiBD/MajnABcqH9bUEaNegMDDgHRLYCOwN9ZKvBuRMisql9e6D2DgDdDZCsCwC1D&#10;rDkDcCuC4DDEiALfGBPL1AgBSBPBIfPAbACwlxDLutHkptJxEVFZkoAEEXStcHnhIHPr1H/xJpSG&#10;8XmFrMqCMxbVcK2N2SnDQOwnAr2EidQOHHPYHhgdQoTT8QLTPWWuTvOIEk7iTZkQtKdWsI3Xoa+Y&#10;HHHGWGHeWXyJdvvNoEFgXE+EWNcbHqIcjqKxVyPP3FrbhEax3Cpx5LHZOHTGfH1qVhKwSMxTgH9K&#10;yvtLug6GxEFvqXEJKIKWyT2M7RLxbCMXsi9GqDTYCFrbMK0i9yEDrbjKROpEjTgMxIKNQRvwStiO&#10;Hh1BPQpntH9NUULEoOdSfgRHnFrGvuTYlC3IKOdN9QTAqmRW3AyKUiTMacqjzXXmCpgEErtqkIGK&#10;/OHRhAHRLyXIjGdCsMVH9oIgJOwJSGzNeZmZbD/QrQBWyOwFtqVwIN4bhltEUNCzAicr0HVQLWnE&#10;swFEUJ6QrEeDGV1KUFrX6ujSfN9bUyQElop0k0n0oLJxGajxI0pP5xmN0OdNQSQHnYHKUiFHYxy0&#10;uhFmClXEEY4nSVcoGYCIrH/mmEmUTK2uIEFcSSONYdQOvHVHiVglnln00HmuTuVEFT2T+I7Y9GvO&#10;dXyW8j4JdbQDfHHH9N9vUH6K/HwGjNQvU071yJtlFN7EFZHX2EmTup9lfoII1g2cXIKF3cXpLAAp&#10;9ugkoB3dkPaq7QcAhrVJIM7qVbBK2LiBH2XhtJbOdHPdkawAAg2rkEgV7YhqpEcEjebTuEFHTcVG&#10;znAbcK2MVHiPuL102KKEFnrADarIAtDrOGOWySOcSOrOsZkJ4RDS1FzzUnQiqEFhWlAAnNetvDIT&#10;IZKQ3kxElMaK/oZE5JQgJX0I2mRnVZKhKSWmzAfX+JNibwJD/HPNW0aL9IBJCpuEEgEDCgCFrSfK&#10;0H1JQGfwUEsL+cqOPOwrtbBTsdKGAOpHyHzwk0o0m1z4O4PI00rfx4QPbtMQQEF1LIGOHdQhMq/4&#10;Ufyp0brEFvgDMWtSBKdEF1AKiEjLBEac/azdBEGUALixgZkQvjGEGFziTujYrElUAh6hMq4yOIjN&#10;ch64cEEnQ12Jfy8VZAf44EIq7EFGHvq4f5VJe4hDZEFnxA15cEjHHzKcxGjTIyCI03KQHXAMfnAc&#10;qUAEYNeVggzLuFrG8YnGjgJJgteKFEFAu57lImgFeMAYOTTCHEFh6FvEgmZEFJZiAEiV7RD6JG4d&#10;zpRGlBkKUMqT22zAY1sH4HPFtGzYJAAypECEgSJhgnZEWJ6VtOdTPX2Ft6Ylq59AAgJhWdQH6mmT&#10;n5cA1IHQL1tE2OwXS0jI6OHiTN4QpScH9UQGUpNwSTshgSJEIj4SFH9rtgkEEj4N2GfFr0UD/J4G&#10;zodeuSa3vABRtX6H9RKGVFG5WrekYPaDOC2CaBqCSDFC4CxCfAQAHxConD+CZB7BkC1DuAjCvCXB&#10;7o+7pl/4SpF8FLLSvM3ZRHFxPIEFrJWHPRLyk8JalV7XmH6pZRjVcM3iTKUE9YO4eEg21Dx04Afv&#10;OK2PkbcEFQpVgNWUTEgJ4n2dxNL1X7qJCdqwNJmcvIjQLHTodV7H9N26GJKf6EqHPJQoEEWlzEq2&#10;4P0cF8W9SIHlcJpIKze1aElQBeuEIxaxcI0UAS18xEEMzMxEFhS3REFNYbnLI8LLwoBAa9sJG8eh&#10;b8gEubuEFSzEIOdLRUTE9KtzUjQDk7gEEqJAMEjMQ7UAAbhWfFtQy+KK0rkSfL+9uPBjVECRLK/1&#10;RAFgJIKSJuVRoXXTkTlYCZHnAcXHHgo6T8NAZTPYCtqAAoIvObUn24LEjdQ96EEF3JS1xI3ohDNN&#10;2XSLiXyV+V/IKf7E2cBL+FtbublEIcV99KqW8M3bJTnTP3pL+NUNWYH7ZGOAs/fiTJ6HHOwsHZAG&#10;U8F4NLND7D0DmBKOKAxBlCQCJBtBQPIk5D/DNC3CeBEBfEAPqoXTJI4wDoAhMKhcMhsOh8QiMSic&#10;UisWi8YjMajccjsejKakJnkcKO8mREoj8qlcslsul8whjhmb2moBm4knIEncsbk+fdAAVCE1Em4B&#10;mNIpNKpdMpsdQtQV9SoQCRlWH1Yp1ah61rp/r8KLNiOdkizes75tM7AgltsNZNwNdyhQeuqmu4Iv&#10;NpfNnbyhv7DwN7iBNwp6w4FxMNbGMLmOhQ1yKXycsf+WSmYv6hyz/cmeDegBOiVOkDmmrYAdeqdm&#10;shQd14M2MQd20dO2hQP3Ia3eo3u+3/A4PC4cJzlfP625MKlCIInOibz6Jb6bm6sQYvYA/apDM7pu&#10;7768OJAp88pL86w9KE9cKw56KXw4kOmbhmr2Af4EX6te/kx3L2AEKeUfBQgVnDqghtDuQptjpNOD&#10;2kKl8BSHKFUQXs34ZZxVAnh1EzwiAWoigg6m5A9zGxAw54rHSLXhPoO4xIKMwWjVRkKNuOT8jtCn&#10;6CJ2gHOWQjykQ9ZGMuSIAL04JMQ1RgqlAXpSD2VAGlZCoKGGWpCOV+ADIeYAZmJVGmBws5nVYjF7&#10;i8e5tBObwfnFdQeA6dUcZw0p5P6e1UCifpAb+ez+mkqqFEChxGolrwdm8E41BaDYKQpnI3QkGKXm&#10;csyZptez9p6HQnHmopIMsoKmGyqALqqi2coIx6vJ+saVABVBUrahxAA2umcp4/VrkAIbBrN8rEsV&#10;DWcsZFjHKsiw/GMiisLoyhODgIbJtdEDnNkwRADoSwnFcfiuJUdgEUe2Loum6rqSEmkjGdJUnSm6&#10;70vVSovhk36CqoC5zS+JDtwFrmwbK9sGwfCAAUA+3nEuCgUxAuMSwlHYVHIwsYQonMbDDHUTXtfW&#10;4bpvEJPTJoiFp1TmQonctC/L0TX0xMzZo8c2Q0Zc5u9EBPz2XJexsnAt0NHy80YeNIQoCtLD/TS3&#10;09ClkHNYhZU4+NXOLWa90sCpxB9E45NuOz8UYINmXkCMU2ra9s21Er5FXcciA8rt1iZE91K4ht7R&#10;MZt+39SyN4Ip+EQqlwYJviVhWLJj0DbjyW5Gxtj2FCopotEJMOAi+cnUDg86AN+ixAFEZxIuCA6n&#10;Y2gBsseuRCDYkX2vV7gUUGiAm2YriA8EKBXv+kRMqPDmlCg48dchrwspPMcktto8wpJ+ChDX2fTl&#10;mx5hCWsOzkSWLv4M2PGVgGQ1bQlGD6RH+tFmBMMcfw8byFzQlVAQ/cX/5M3+4vGL/grQAfuBBLyP&#10;j+EYZUg0hUAlgrWOIgpd6DW/gjgmBKCqZSjPXOKZZWaJjdgaOwMVFodHGmcaGC11IgHNJGHqVR34&#10;FSqINElDJ3hVAdQ2VsFRRqgi1rIISUZRqjyLDviGkBrjbm1Q9YQP4fg9wyhLBoK0aAAhWi6FoEMF&#10;7X4jlNHGNUYQTwlhPG4PsDwyxoDHBOBUBUWo1xsYOu1nZCT/HMjbHReqCoEkJg83clzICzu+eAxC&#10;OsgpBkZGVIYNUiCFP5C+G2RshCFDZki+kMDC3SOnIs7xFY5yFJlV0A0hQZJQjQlGQpKQXjvhuI4w&#10;sXUrDJiXHRLBLwnpZgrlqQ1vLexDEKBlLwTEviqEZGvMJVAbHxSlSku9GIOyFMdBg0EpyXEiDyKo&#10;ouIxD3xMqewAx7Uj5uzem+RyFAtJxtRLI1Q6B0YABWNUOuARmBKM5DKPeebpBVz2k8UuRAapDDKI&#10;VCZxIm5UT8IU08W8Lj5MBHaiQhUejckNbC8lSRD3SBDoq00H75wI0aIVLAdE8ZNHjViJ96ZE3vOH&#10;IU6yCYI3gkMUEN2l7Y4CH7J4Q+aQUabvibGImnbh6EyoKMEioLnBFkQHHUaEhnDLONGpUx6L3Iku&#10;4MiDVlDoAeSqKBJOSI2SFTEdEDchTaIUCsrGQoKdZhA1oauPiP4FaWEUca7NTxRnzr8WNS8bspk5&#10;tUa9AJrzmp5j3UnBsm5a0fEKFlYgqAha1FUa4f5IBVIVkKf2M0rotU5hvsyy8F87EXnjLWoIhrZg&#10;QO4dgbYVtqDNP+DFHCcCxYksUHSNcX4NlvDzAOBwSopRUBZCGDK1xGRpDDFaFoKwZRrjtH4JJaIa&#10;1qXAufdAj8bySRxXkIi6N2CkSad4QpUEwCXK9L62NrjXrs3mbWmAQ9qBWkKFFe5KAKiIUdZaJ1mY&#10;xLRpprqumgCmxMkKYsygi1RhxuNKMj58jhBTiPwWoIGODhIYQv0Sp5yMxBNjJyCQzSgCEsLCxh6D&#10;IABc4iUaRawD8A4ndGYQqr0MhJFUYs+53BdxTTcJfYA+hnIKgSAvjwiBnMB2SIS16a158i5GYRNL&#10;DwWESQuwTAIid9JXEKniu8P2VnnEKXfPEpbWRxSNDalystZiiAmvSQqEWSj5V/nmVTDCXiFVqDtn&#10;IY2dCOOeBnnhUBPhuSsF0VSUIZA0aCImXAZNmQ3nOCJMprxRoXVuiGO+jpCpPJlImL7S+cg7Gcq8&#10;4AhJmnwC7k8KPUeGCGsLruZxLllCpCvPs+RXpVKvSmeODgl9WpFtjVAIPXZe1BaXF8e4zjtpXGeH&#10;IQoqj57vkOM45qaSgmuZkWGsWkQldqhO2vDYHUHqTkJjwABQWylHzSrUM/cojtzsLV6vyU2OkvGc&#10;VMKAIu8l3r8L641QSQF+H2M4vxfxDJ2PRdcLFxpdC7F4LzkcrVsG1i4FAIIKoZhAj6AOBENAdRBi&#10;CDmGIB4CwD3ZH2PYeIoRJiDDwIUSg7R6D7C0HER4oRGhuAJwnmd5rprwuqHeOfNOd4+Ms2FXr5KV&#10;FLzWPcqiPjx886Sb9xp0wtpcgY9HDYAJNbwxELnghDKghI12IPaRw0X9amk7h6N5SJNjruoJ3Fo3&#10;NBj7a+JfksxPdCJjCIYHdiFWrn0Q2XwmJnkJZQxYi0qM6DGYGB1oOJCEzjFpCghQdfHhX8iUjYp0&#10;R5lGwxAYh0K8ukKSBaPZXSvQ+iKW9HCAkCFdaPWIQieA24hVvG0vxbni+sobGo3BOOiltGF4m0Pa&#10;vW0YnqG2PBwMaAHCQwhoyzlzXkKYWqIPPdhgUMN36rLpjBsWWqQP8hrjcBnja989hs+CGMLn1uUZ&#10;7np39eUfjrLp9iFWjtKRKRY1f6q90PZvSGmVBBK/76pUVUZUwNRwIMiAU2MQ0vwEGAo+sEc4d0Yf&#10;p0gS4gM6cUZYo15R1QlelOxjwBdK5AIYMQlo5IEQ89wiQXsl5AJv4ugwtoAg1JM6yBxSpXcr0pQT&#10;cRMl5pBhUvk2Mos38VQZyAUMgcw+QXs2Ewsl4ik1xpA4Ypc54gpe4KI85MZBoP89xoA1JkR6MZUZ&#10;ZGsPsJcHYGQGoIsKIQoB8CcDkHgHwH0GIFwEk+VN4PwLoKkJ0IQIUIkMMNMN8QoDYFEGsLcKUI8B&#10;IAkAWFqIVGxzYvFzkvOIZzN91UYQo6RQcUpHcbcpYpdRoBGIyJoSxiloIGgQoF2KFodJpjNesi8R&#10;Zid00sZCBod6hUF/8RU9YTMQqBwvxplCAQqKkdMUsgpOo7wilgsI98QgwbY1RNI55PYKt4kQ4plW&#10;gIEQoWtTsIlRcQ0go7YfZLwDIu0S9Wo5oZxEAjURNR2EsQk6w56JuOiOkh8iB5EFdQkQpgk+cRMc&#10;xWMKwQpYqAwQ16oekLAQpoeKEF0U53x34ABJ44c2E1wKWQpjUVspEbSGUnE1w2M0gHh9FscUJLlo&#10;kRBoVVoL+R5KMNBeIjwQlAw2gQolQD09MqBgMJGS0QptlucI5l2CAQs55NIQo+RAx6AQyJ1oIoI4&#10;dYoUZfRCAVSPEW4QkgoMGUp3EvmDUucQuAoEFTcFEVgD5pA9wQqOABYS8fQY4FxYBjoH2WIyoeNZ&#10;R4seMyhoBmEQkWtSpsqN0kw2M2M+RB5k8vQlw3815vIEVaM4coKTcQkoIoKXMlYVQo9R1Xc4II1X&#10;c8laMik+J6aLoFtOwlwZx0FBON5YMAFYBQBQMQ8WsilOxSo1JMqOoneFxGsP8PoPYIoHgGQHgI8K&#10;cQoTcAIBUCACkGUGYGgFAEwEcDICwCUAI2sNwNUM0LkLUK8JwJoJ8NIN4OcP6agAADED4F9OMJgB&#10;oA02maadsvSIhzhzqdxdEyo+I2U2dwgUo5QjkQqJhtyeGe4Q5l8q8MePcVAnkNJeuAcQxAIEyfw5&#10;496bMTdMRIsfJhVYgLIQomkrgRaQ4gsQlaNQVLlLtLxf114Uhr9plP40Ni1+MAAIqh4oUKoQp6p1&#10;pQ8jl01aEQlhV/0EoRNoeLgQlqCJgSxgM42A8CKBEQ4wsvkr0l5Spm+e+kCFp9FCIQqfwEx40RJl&#10;1DgoICyk13GTsABl0hMQpLUCsZoU4ws1J4QQqjwfgQpplOob82FTEfhmQQpZYceTglaM6XsRkoKM&#10;Ff1WpEERVswkw2go1vCNk2NgNWp80UAUYWtJ0roRAws38NGoci9PoDmotNIgNYCkZCh9cxgMJSJW&#10;owtYIP9C51ookEZ/IABC5AJ2gnsQo9OhUR6TFjMQofZfAygvyWIH0i8+Q+5JpYCJAxCJIACjQyYw&#10;sVSj1BM+QwcpmTFOonMj5B5NkQmXKSMAAl46QlxR0wtZSPyq8Wslxgk2NAJtUJUVRgUTc6wkAlx/&#10;UNVqw2GigQtJ6itC494oI+R1xRUEOkERRwtFoP8PsPUIsHsGoIAI0KQPeqMQwAUAkA0B4B0BsEcE&#10;4FQCgCkC0EkEADQAgAoA4BwBg6WQ0OUOEPUPkPsMkL0LUNpS8KUK0LYOkOYOIPIPYPsQ4AEAIDQE&#10;QF8LEK0JadidqvGzUcKd4ABHKIuzZIIZwNqz+uwlZ3MUwoIvlZ4YlqWzydsg01QgofY4d+8Qw55t&#10;cE5uxBU2OS0JFgk0o0tfSPIb4g2VMi86RgmjIRVXerElYl5PFpAkAhFpUVsZwe5qAQo39p0ABZRa&#10;1AyQoKU+Q9x20GOWsAAYUE18+sARKgZhWIl64R9WovkQpjqBwROgy5BBW5K0q5hkcloGEg8NMUZ6&#10;aaURJ1xwIQpUOVERM1Q2EVSh4IqgoU0fRoBpAoIw8xBngDNf0aiLIOGetRo4d4tYqpcQmM4w0RyA&#10;JoA2MiaPUfaUoMEkolw9y5QQk6RaNAKpxhg6Q7iTQeOlWqalE1k7Yi8nOM4imPW6QQl88+5oW8Ew&#10;oUAoI9NMpMpSpAIX2rwUI147yOQAA4e2YS1NIygNbABQlAxoCu9fQ6ceOq+XtsWNATtAxCsyoZww&#10;s+Q2haO90upicyqO0o0osUYfaKcQw9w+Qgogcghimu855Wp7tqAwtC6Bx1wUYvxSpqA9G50l5son&#10;N1ohNQlJO+uiu4q5kQ+vNHQPsKoJAIAGYHsIkPEPYP0RkAsBIBgDECoCSesBwCcEwEEDYRwPwPQO&#10;sKwLILkPsP19sQkNcNAMlymykRiysAMFEGkH0JoIgHgBMAxx7EDHcU2zizpdfHhGt5XAsQmVoair&#10;oPSeUCCSbH2FqPUHDIw+JC57kQkeNJOVOnMQ4oIcw3m5UBIu1aMaghFUN3g/53oRWXAOAZw1yTGi&#10;8ABgAiIcJNIz0E95UQqPVaMr2J5+cQou1M1hV4uEwBhgmhwRNJp01NIDTMZK7BYRJNEkQl5AyjgR&#10;Cz8Nor0Qo+d5nInNdIJoVl8oJhg8MKgRNsUygfZmRSJ1IRBn170ZwCnOtvCj8UyPWNJqkkKJhjqM&#10;kmIBkU69EAAnNfZCi+tomM7ObKQ1e5s2EUZUO64Q55W8xMSeQTcnPNa1InU8knMl4eNB6MsQ2M6M&#10;kZw1S4QWtIsgo2PJUQ0VRRdMpaNEU0sosVRpBpIQk56JhiAeMj6lAR9fRicr1C6R4L81zP06kj0f&#10;q3xOyn3IEm87yDRUkP8VSJE782xR1ItVWlU14im1EAA2Nn2ewpegAAFCuVODMp5gNUNYBR0l5Re1&#10;YBJpCgYkrVwkAotIt1o2hR1Pp5wQnQBWjQLH3EJIMNQMgLcGcGMGUMYNYOVIQA0BQB0H4IwJoHAF&#10;8EhzLNjZETDHpdbZI2yeMzcQkj7XkUtNK4KCKxXZZkV+fTxUNNIUZSqJhDgyjJARc9yJ45oQpmRv&#10;C4cUzLC4K3wqARY9xOwQpeuPyhKNoSEsahdnLbIUTbQlZ7uRQQpMqVVmYQwpnPcRxMSEFQQ0+rhi&#10;VPPbEQnVoBiOsPBJo3NB7aLeVFoxapMQp1wEnewRNaufYQp6ZVURl/R/UQoJPfiosDkaiPRWM7w9&#10;wj4e5DgUsZxXcwsWsia4DeIQmu9enTYRVi2FAQq4SmkRVlYH5li8JWgr3TxMINeVgQxl9AwWtNIW&#10;s6yOYnW524AfYimYo9x4tjMUZAx1ImVkpfAeO/UAIl4nNhIQpl1kEAA6w+J1gADPeXYS2q9K5YAn&#10;OgY+clyq9PwUZSI9NgMQqmQAMUYl7NMQkosilEe53IwHDWi3AACAJqMKOBw7YQo55M1C5gPiAACB&#10;ygY0E2M5qShV5ZRl0oK+sj5KbgMQ+1SsgAA6Rqyp7ZLXtI8PkPcPAJMH8HQIcJgKIO4PPGo2oAMA&#10;UAcEQFEGEIsIoIQC0B8BPebqNdISJdSznZVN0oLB820r3kQU5pC0cAWJjMkRRjrM/EEZZVoZxpQa&#10;edvbwarigA5ztfYZqfYi82EZxB5Pq5vkcR8g1l8yEQmVF1zIgTCAJasoLfpi3rUQp5R5UdFKg2NB&#10;6tqQwcMr2M7hkAC4AGnu0wu1ROw407gl4Wsf6VMR+PyLDKshVgERUoIlyjUUJSrREQsZwX0i8UYn&#10;OFnqTwwuslxWYFM2PPePzO4Q3TxpkZxVJO/xURXcUHYQrMYDR3wahNLmFZQX07hDitrt0RtNgdZh&#10;wUAcflUQlV61nwQRafZPEr06xvC/wRDxdnIZxmTmfO5YBQl7tPyAxvwqrLKFQM70+uIfZXcWs6TP&#10;fNEX3rwroouVWu+u8kB9cr3BIlZJ7uaqoTVgNvgdqBzXUAB8sQgSt9dItNIiQnOu8mk2O3zKAQlV&#10;Jf0lzB4eEWs1wr2l0AM+fywRclxCtALSQS4ZzfgJPAANaXsill1O9M2kYWso0C75uB8WlVor0UZC&#10;YUY0F3wg2YAAAo2OcQko964yjMGskju6zJn6sjX482M2jTFRvInoha4N4NQMUI8IgIUKEK8L4PMP&#10;YPkuoALpgCwDgEAIIIAIIEkD8DYAYAPw39gRvZSIrHxI+I4OOOoZyTTRYYoSskA17xwQ4vlWoUZS&#10;SOkiRPElxItMT4dGw2NZQZqZ4Qs+JR0QAIwJDQQuQYAQiEwqFwxxw5fRAPRIZxQHRZjRg5xp9xyE&#10;kKPoqQwyRySSwlFyhUyqEnuWlGXyaFv+Ztmav2bsicpedgSeoGfkegzGh0SiyZ00gy0pzUwDU5OV&#10;AVVKVKlD1ZwVgH1oK1wfV5HWCjUN3WQl2aOPsX2pO2yjPG30xzQkJ3QLXahvi8t+9wkF36JB6xYL&#10;B4TC4bD4jE4rF4zG47H4lC5JX5SEmHLmvM0ODFxsZ6nAZS6IQ6TDPrT5xvaoEazRKUP7DITHPNgx&#10;7Zt7h7boL7xn76LA7ZABycR58bTvqCIZu8yE7wLpPoiLp4a0FjruHswlIdwed6jZzaaBM+QW+ajQ&#10;5xvD1vX28Z5uz4gn5v76zN/rn8qf9vn+z0BAagF/1vPE8oGAeCB5goVIMaQIUMgY8jlhNyABhYBY&#10;YCCGnzAlQ1IOlZDuc5vDviWFYWYACoqdVHBfi42owQkG4zhM5UJcoRo5bo9oMFQ4o/AyQSYkOGgg&#10;Vg4H3QmRTqkx9T+cCMwbY895Udk4X3AKWQjlt/3CPSXximEMpjbAHwDmcsJpEqa12BZAgRggB4BB&#10;oFJ1cQ5DrnlCQSnyZY7LugEhIo0KEk6SUIdMIhsosOKNnwEplhYAUMSgi1UQmZwDkMmAcp0tqfCW&#10;oZFnNwqlqap0JoeqKrYw/zeNYzihJ8licJgpzmPQ96sSYBgLE4URbGYbRoEkOgxAKk67sqy7Ms2z&#10;rPY4mrSGe1EJHe1yItm0K7l89Hptu4GIPy47kQloJZAJj6Pc9Qznu56zwQmZYqAq4b2WIf75LW+0&#10;MKO/gpwC96rM7BE7JdvjPSWUXMN1/3AKTEGAYO7jnUoZToxhCQQxsJ8dV4PknSimJnT8gRIydjw7&#10;yp/T5hgBb7LWj1GhGNZ5Osq84MfOhEzy2SIwJRC90K1x3QmDs4KuPziD3THxOymRd1EjNThxj2ZG&#10;sydZhxrsSTFqjeyzLgk2NRo1hFCQY2mb0lMzbQx2+mdA3Lc903XdklxR1xYe09ZvVTMkkMrghq4R&#10;Cc8ETPmMJTiyg41CVmEvJbOp8tht5bGDof95CZ3pj7k19Nz9oQ0CN6VCZ1BTBoOYl0STKHr0JE3s&#10;h97S6FDK7uHK4bPbaUW5G4NtCcuomTvAzbWTJfkuTB8x91+AtXAViF78umMMiD9gQfaSXSoRWjLg&#10;N+GZVG79uEJuibzt+pfV/RJhuUH78UJycSBT/Ycf4t2iSi/xrAIamIxxooCEhVgK3ovI+EnKZfCA&#10;2BBCQMwQY2BAx7Sm+EMOe4AyBNRsh1g6XEOUIF0OoQ4vRTLLn/JteAfdTIJoWmUFeKiGKVlyJUHu&#10;5hSS5C1AvZ82mHoGG1kLZ0McO0RIakJI0HMK8SioCccWJRj5YBHGgbvFQwqqoqrbH4MYXAthbi6F&#10;kMgZ42RjjIGSPUfA+zFgDBcDUHAIwTgrCgEsJIUAohMAcAcAkWI9x8j7H4oq0hNLUDOtZbDvY/mC&#10;hqzaRBDF0QMVYxRcimYeu2isTNihDHouoJKjtKye0+LskYsyGIqIAElBzKhQTVZREliFIEacsCSq&#10;JDJLRUIJYChVISmsJQgpemDTSLAQkwjDMsb4kEBhoJeiCl2YmUkpiEEvCiS0PZg0Pp3PS68UJ7xZ&#10;TcXpIhojQhekJDBOQ5DpRGrwUyJKdc5AwHCZgvkP5CQ6T0c6SReEmCEQ9iASaGqR3hIYQcplr4xK&#10;CzhGrQgYtCk4ysobQ6h7QIXmSEKQkL1Fg3UYJKWgy4YTaNbNE10kboYEMuimQtHYTqUrwXoxAUlI&#10;VlxIkCk4FlNBhU2oYYtmiE2KNIGXT4hMwFOgcMS05+hCahOblCSY98uGnUfFLS8mKH0QkJTaXQCa&#10;IT9inFpVxI6d1ykIOeg6WA04jKIOnTgAD1gh1sQdAxlhCUOJbBGl0wSJR3uYY0xtvhaFJNjBJXUo&#10;iIXIFoP/C+CAGaJwvnnPU67FAn2QR3UIqwh1JLmKdJJM5/652BMTP4rBJTQIOkqYdvlWjuCQISgQ&#10;ItrAk2umOm1TJ/24kISccg+9CBqykQ/bY07aG0g/uC5QalxHo2IcsG2JQV7LEIIwMaJBaCEsWkGK&#10;26s8WRgDOU5CiEfIr3cV2P4frNh9j9H8NMYouxoDeHQUMAQCwLBXCkEePQAgJAUAqAgAwA7v38v7&#10;f4x8gZByFDu4m/+Blm2fHAQlKCMzGIhQ++dLIHcJzeJkTMbmGFyL0MBczA5h3MBSxCcg/8EmnEJm&#10;VMyUSTohP8FE6N0JDK/y0DId4Hj/omKbITFFj5RrqitUrWAACUbIBPFxkZ9Q7UCKpJmXFbq6JbCb&#10;yiwAFL/ijJODTlgZuWj/qbBhl7Kx9cMZiG4kwdSm2fBAzTKximM0PuhUkWhr9Qgb50iZSYxsCMak&#10;Jy8DCJhDD7l7G+yw0CicOklzLkghKb6yThoKMSBB9z7zCEJinD2ltL4ehqFbTc+QAYtKkCokuRhc&#10;B81KQm1wSXsCDKGnd6iGFE2kIS5vKImyEhM1uIDXKzkP5ErIpINGwJnmKTuwzJDrUdv4DjPYw7oV&#10;Fhsp8MshOuRAa3CYUbHCQyE7JC3twox92vnIXRDUiAvsfZKIRDViimcazTQ41ELq8E5qSu8Qp0LH&#10;9UFaAehzPhhtvmqORXE+dZgAVXTaUNJ2yaFDF20/jbgWyEuYlxDWCQpuKptNsGNggzjkRIbeDFly&#10;mYELoefX8x+iH1kIXQk4hKc98mDPu8jaadyGU0BYuRw70d8w9UkpJ0LLEdrwmANLoZCXQ58pSE5M&#10;qHEPz0DovAhJ/4mY1XhjOf5CAadYtQ5TSbLD7uyCbpNl2mGBb07H2bs/aO0rgwCtUhDRMC9q7iYT&#10;k47ajqdkeY5inT+U4SwoishZ6VukJhaCa2nciRoEywGlGA2iE5pCA0Tr65E5yBh7FhcjCBPea2gS&#10;Wv9FgvVsCHWlJxnPGOoKpy4khaHN0tyC5C5EmyEIf2hOHLQzW+I1PfZcAzTAevaCD6FRMxyGIhRy&#10;EZJSGhWfKMGuS5zTm2jMUlRO74s/qvxD9mJelQoESrAAoIj4QjhQdDqL/8qmVN8eITTpGxCLEQSK&#10;GuRhnjIheM6sSNl2oHCBqynhXw//n/yzwqoAighCTKgO1qGhhCFdzemSB/xrlcxJSTkGxDE+xAiE&#10;CBnXzfCmXygrGEwHSzmLX+h91Qk521UxB/VxA1B6TX4Agqgb4LwWYMRjDSAiYNYBTKoNQiWVRMTw&#10;E7TLBzxVHwxRSESR30FXAtBcSO3KxCB/4DRPRoH+njzyoLRoC/goxaH5QvxtHGiOx90gzqECEAkP&#10;T9AKIZXhHeBJiOzSh9xoC5CTi6Ff3hhDHGgZodRCQNoeEAH/RCYHHcCYQYn+lNgwgcIhECAOoh1y&#10;B/zoWME+jaViBjDoWYobyWUPRcRCScSDoCRI2ZQn4nYLVtxMz/geIo3vw14pkwEqAOSklQkDCOzX&#10;zLjoSIXmgnh92UwUIt3hIky6RCCZQw4vkTopg1yIRzwj4xXFQpg1oyWe2XkAIOU4TfB92NWwAaCD&#10;k/IACq3ZY142o243HaXbEhHbkhjP43Y3DDCJwAYZQKBwiTh6SO3AQCYHnhjTkixCIrD4Y3QkY+YV&#10;legEILSj4+QkY+xCFHDVzd3GjrVZEsh0273XxQzX2mwVj8zJ2kxJTLERAdnChDGqDJWsRMS8Fzig&#10;Au31Qs2nRoIEBCBoGdANzkHvQlpLhrhCYdZMgZhgzSn0BCUQjtAfRwF32ZX4GgTuwRH+k0xCXxju&#10;hsjggyn+hCXDmySTiR2gxTloyWRQ2LVw1xEJiGBDAK5XAWpXhzycSmSiVnY5JZZZhgpMnGh/4nQn&#10;2UxJVLVqBCX+ofxQ0+C7hDDYjZBJJbAlZfRCYLwb27yzh7wLphWZS9FcwsZilShRiVjCCTkLxFAM&#10;4hAcBjCd5XgWiOyj5fQlUthRnTQwJoRCWqmqBRjTpnEQid4sBN4SwAGqHHkURaCjxyj/luVWmoCl&#10;RJSITyDox5gLTLHGjyhJS6IBhDCUW/BCCkipBMUGCfBDDfJmCNRCUgT1hQ3XzFCHDuArh/4twUGS&#10;B95bFbx/SqlV1URh1UxZBCW+ScyVo7hCBgDzxJWPoxQj0NYoA/21ZECDiHx90QmSFcy6HjAt6AwN&#10;aBYeANikpigsSb3GBoI2QAB/yRWYjfAeqFXClshPSbUx0DClYVnCjLDoYhwOnih/yb55pZxi6D6K&#10;KK6LKLTco32A3cKLnZjoUKhM56yASp5TxWFcBCC9D4xCByDDGCxFiUY2guqSE0yqlLY6RCSTkuCV&#10;imUTJvi9nCos1ZJrTRhpI03j4chMWk0wDIQi3vxDCNSgpGRCD/m1ZF5HRhyVnnzDDfC9HOyFpeCG&#10;DFCkhz6CpjBMTTqSAuj/h/0tpbl/UAkAIaxM0OmLZMi8D/oVjqxjiTkuzTiUWPiO50hCHLRWhDDy&#10;Go6fyESqicWc2dCLgX0PR72nUDFQqM6rKK4KU7RCRgJ2hJSEWRB7yb2o6XhCh9yR0DhJCRX3RCWY&#10;qpTLEPYHIOyzJgILS3SDiDhVKyBJYwVziby5DzAwU560BiHGA0a3FjAdGyxQ5SZlByHNUAhQ3tmt&#10;Do3gpyadRCFc6Iku1f5ADSDLH+qIiIVd0CIBqQBJmgXewACmSVoWTozZxiFiJmD/i5H0GIxPWRIa&#10;EQmfhCJmGyYmhDIfUh5KjRIs4HB/z9gUyPaIBNy6D/iiVaXzC4zoLIiWSjy5B/2JhCEx4HhCVuSm&#10;0QhCRaEPX+pXAK1QiRyqkxzSBcZoQwCEVV3+iHEDCRUto7RuqRADrBQACjzLmEBCHtkIAciBDoSc&#10;UPRrlWnClfSFkuBQQRzoycWIQUp8arRiKKrarbbbrbxh6MI4WBEh7cF/5dg5yIwF0GSpyOx6ZrUm&#10;idR9yVkNYmBpLFXYyOz9COy6JMnGImqAwt0yhaIqVqKuhwi5G0E2XGqWRCEtlHDH62RRDLHXyISi&#10;Yx1gRtFyFd4lyCGk6ZCpntjVxyECBzyUWgTLH60nwEmNThz9FiKbUyiZaqinaB1/oHClToTTi9C9&#10;KB5kjBjjxZjkhsoOTSBCYs0x5UQBiDjNnCk2TmIixNxaDz5vo046YQgAB945hpx9yiawbdr8GmDo&#10;WyVzhCZOmRBJYs5Lglpf4L5ghMTLDX2EQAprUx1Qomn44WURxGoMQWSzk3AspOiVlVybzenTRJS8&#10;DJYBi6CmXxr7xh4x1qCTkOhbAnRRjocDTXymZ9KIhCS3U4U2RcS5BaDoZiCW53XNTLhgCBMDVdy6&#10;EgS9IKSmRwCZYHrohyHjLYAASDnqQAGSBcZqRxRxkQmQRJVwQP5xRCH0MEHuy6BaEnnfAAnn2oFV&#10;RdqBQNRDDqESBOQyCTm0yHIoweCkkEhyjLiqj/m+aRhhXdBCWHYbBTr4Q/XLCAVLVLV0ZKBTrZ3o&#10;UxyUSH6vgACEbkWjhtD/h92RDhybzz46S3bVAAExx/6/xgDFMSiZTFhVECiZxgDqMNBNzsTsi5Mb&#10;DTp3UyriL8RJLbMtsucurarcgAHb7dcu1DngSXy6CDmdyrLuhC5zQEneh6xCbJSCHaUCFGAbnGhC&#10;ZvpbJn09LQxCTBsZ46x9TCEgXthDCkiDqpXxnYhiMbGzhCYf5SxCDwHiq/zLjPsVyy1Wp9CTi9DP&#10;hz2jhyiNR9y83fxCnNTHQJ3oTThVGRJKWdD0V3yR5MlVBCCPXQw0njC6H+k2XuhCJSabRiX0I0xl&#10;hl34C5Cd8EFZMj8Ayj5Kjh2fIaJzx7TSobh9W+SbYe8wdOUomZWlVQox9OAADLDkC8Cj2PtMBJI8&#10;yehCCbS8HAIvBsNQIKYfyTkPYx5PCyi8GqB7yH3Sh84OcLRCC8M1EEnjx/zH37xhSTiBE4Sm1KyK&#10;k2akBRG5JFxCZ3aFQejmE2cbKmBIyb8Z3v6qxCCmRgD/pnJbNQhZpMoVhtCPVc5YSZyZVaTFJ/BM&#10;y9NB38C4zDC3SBCj5SY9AAHChyDelVzoZAMPiWRoGrRxsgwGsTRRmfCVtFlV0tplKCovgwxCccUt&#10;prSmWhFaM0RgjwC5B98tR/xaHGjSNfGTyoapbMn7UECBCO2ZaCjyKPQAECDfI6bVyjy6CcUx0NST&#10;h/1QhcRyBoBzy3xCEDCEXilZC3SkiHBaBwCHBwCTi5FpJiZitOhQ8uN+t/d/ncsvcv449/0fToXj&#10;I7yRS256CItgsqREkCGnYFQEXaZcB3BCS9BrtzhRFZFHFvwGEpL6BiZSTBpCRJCiU7WlRj08TMB/&#10;8JbO4x4s6/1f7+7fCzb+4s7rQBygrO7HqjRrKB20NKhC9JhxJhQLnoaIoBsx0ohyFHIExCMV052g&#10;W70CDqEtrNhCDV+HRjp0JXsPIMTNrkd1hDEEqIiPc6gACHOCRMTSi3RyDLjwx05ZOBOdDcylSlxC&#10;GzqsBJJOrkRCX41yhQzoTX2QXhC3YlrMCQeGhDNd6f9uYoyPSzlyEQjTkEjDhFp2kEof4KXn4HiR&#10;XNblxJBcWjm5JNxJOgEShRiIZEC8Ex81KCluRQ8Z5koqRyJWQBdgxEj/jTnX0CCTpnDqEgzfCPZ3&#10;SquuQHicYwTLCkiZY1hJDmLrODQA4HsH4Fw8jXzLCVjFDCCBFzjfNvgIhjC5K6wAI6WYt6AACDij&#10;QOHxliEJSZ0x3JRRSBBcR9zoecxCSO8JYguOSUU7ahBCiczLFubkbkTLlpBwJKoHsTBWimT/hoFh&#10;RPSkkPUx2YruxCdEwACIZOiETfCBDfGTiWR90x28nPAASb5kjV5nudauxM/LPL/MGl+AY4vMUVFd&#10;1eVYRvONSz8zS8e0hgJQBCDz6J2Bm0DV5rU6wktYBYh9/SZAgAJcyYRhmjk2dFojBCiiY02NeSxk&#10;IqRaFQkwGtGtJrXhPSXsU/SVCEd8xFhjECGyXnBCDLjevT7HiCgeS3XCk4TX2gTFCBCbRoG+e6zh&#10;8Z4j0f2pQfGo8zx0zrVSuFVqRCCUdfIQBKuIRiGZfhwvPmRoCmScbIxrI6XoWRC9BcW5wAMyxJUC&#10;GgS5LWiCC6xvPNfsC0CH5mCBDzzSHBhCxtKpToXhDBtrhJC3e6HKh9Sj+bhpymSDuaBCUG3DhCcZ&#10;70CzUwGkx9xaGd0toBk2SRRnBgD0dgRIzSlzk4YweQhCkx6Imk9HxJFqIs/IV9SfLnbUSfGfHn2U&#10;2gdHAAN3iQVQlpGPhAEPAnzBCXBjNCFJCllDABDlXEApEnNFH9FocAAHGgZHHTHowCZCJ5GAZLGJ&#10;PDn3Km7LHxLowBZjHAYHZqApvKJO/524Z695+/aDJQDGF7RlFSAJSk3TA/TlxUKC/Ywz6q56vGHj&#10;Woo5okFCjYEnYnrZK08RBaJ64Zc+IwHLeNbiU7mF7rQ5+905enRfIwRb+BsDGLqFwjhn5iA1ipng&#10;QMD8en8ir8nZqHIQSRsyYM3Up2/4wEtC7dGmNKxNO+tTMQLGgHoQlBiWYtneKu53FuK9nqHM8Q/K&#10;UBMeDw9xNG7XVyIwFeW7ubUrwlOi0unGOFanB2Is/phMZuAgR4LiNTD5BH5tWFvT6tXOfb7vf8Pj&#10;8vn9Pr9vvGM9+P3/P7/n/gCAYCgOBIFgaB4IgmCoLgkmoOGeEEYHeEyIhWDIXhiGYafRuDiWQ9VD&#10;eYI3sht72+h1BD5RgC4sZ49ovcAJIyUOJYlak+lzFNtkYFePRxj9wH9POQxIkWKQHkgqZKW8HImY&#10;gzZQKGUjKlR7wllcX5ZECW3gAiGTCmAcpijyPQTmYl5obtJV/EWYhyV58meNuc1Sa1xAel2A4vPY&#10;dJ9lQykYbZ6mXKWhQhod74pIyiyZo2KXCY1rYkAADqVCql3iD6mpMpONXuLSoCGqKN2rI2pg6qhO&#10;UqPsaKtNGr35TuNEOJWtQ3rd+F4Nmu1GL0t6/VyKVDatNQdE2x7IWgIE5jc3rOZ5wAitJrXvcg6n&#10;Gil3o3DC3JBp637guG4rjuROS1ucf7pRgWbsHO7nvHi8S8vNGCWvYNr4fVXEeOkxb+LPAHGBDAwK&#10;wUOcHwhIwnBnDE5VKPRXdg4GtdElHiiVthaxqQzzepeMcOvIXKcsSslEzJwNymypdcYusur02sxX&#10;h70zC7NhDzitw3BjPH1imczbFTQjl0RwKHCF3kYCjSxE02yJmBNGDw1M39VRh3mvBvWtJQ6Nxb18&#10;3NhVIhdk0eEBnimbECIdGMc0Q5X6Q5bEYUMJt2wUCqrWagVXMHftTPCq2eqgOsDBCMgknB8Yp1U3&#10;2ejdzTuO/k1MJvOiA5h/T05u/Dy56q5KKksejWzeGXxJvspA3PAYvgNhV7BM2eMjtCm7Z71S4Jnk&#10;7ereJda3MTaVJGLSCIXfHC/yUY8NDuePKvy3VAuObPRGHAYYEcQ7AVdQjfEo3imq1s5M72KBqkUa&#10;0sKGNxJeFDeq/I3Iv8zW/VeHGRiH43dprWt4ZSoDlioTDubonZICQgpgSuWBaGG4wMgfBCCMEoJw&#10;UgrBFBwmmzoSQohaC0HoPn0VWs4bx2m8FOA/BI3zYRuQOO01wACd0WALhAfcqQdobt+GCRhrQG3R&#10;ixQMLaIIfohkYB/EYRUSDWlSKQKKHI1InnvWUlkL5sYXolXSH9c4tSpFefITldgWV3BzPqZ4ckZn&#10;qE5S6spWaASuMaC0vxDsMjMhGIUKQ+SHWvhbLwmwGMfozDkOmNKJ41D6vqU0D5nAQ0RLfWsjlmZD&#10;g2ySimfJt4T5Lv5LIkgA5wHXL2EsfJay8xeEQFWOOU6qiVJ7W4DB5wrJXuqPk5FfjIwKuKPaVIlg&#10;3Ubqreg9AX0wFOw0mHMSYswwrTIhGRgvQnJWE5hG8cLqKQWzUcqt4+CqxJTaiCLZfieSUGeRSRhu&#10;wJo/AxaaERhBGDJivbIIUjDyQXidnmt8Nc9hkz4IwIKfYb5+lcIwwpzAgErglQ/CMX9CBl0KPqDy&#10;hsimdHqP6MCiZpRMTAF8h8wZdTXyIkUbE971HGm+Iw9hO8ViHSjXiHhFILKWiEpfQoZaixGSbiZI&#10;wlDHJAT4GSZUkspxxp7KyVobFRCMIppGQ4zxvjVleZsC6RQSaomXPeVwsyqzbIfGvVoN1XJYn/cA&#10;jslJKmzqrOAZET4Y60shHWUOZhpxiIiaOdpG8zH6jWJyik7RnoXmrWpUknZjZLhPkQcJVZrXyKgF&#10;oMOxb1IHQyrSGMKVkpbkYQ6h9VZQypSALYVJZRM2FFSYkdomZQ2OCntOlIUJZkb17JvA5vDhihyb&#10;d2Tswge7bvYKG9ho8xre1/M/b64Nwrh3EuLMWDEGiHQDQqIi41zlwVgKwQ5hgGXDQVbc0Qz1eidm&#10;tOXLYiVzyHTciGH47gBazvqQTNGrQ1yMCJvebaJjkT3vFDJfaOi5R2X6SKEgqRxqIkoC9gKrgbj8&#10;XRHOfJqGAECV2aEFQtRGAy4SEhhQ+WAgvV2Iwj8OIMsOmtnI+SUavRmYkPqsoFeKL+YdBlJtAxvi&#10;wBRrCACRV7xEn4tOKdUwjTPLWMIRgUeQIEgpIwMfIsWnpHyh4D3JcJ2gCuyfMyZx7pckseYAB4uL&#10;T3L8ciinJ+XhXSbiMD9teWbw5mzPmgh07J3TweTPMTp703JgGEd6iuKz3l4IYLIT2fG3vWOAUoGe&#10;gjWq7GycapAANAFKbwEHRuK8dVBIdm+eKJcvKiEMRiOmenGkYRFNGmLwZrk5NXOY2Mipvn7qINjO&#10;cTC2F4YkRhZWG5FW8PcZ6qpWpxEOMbkKk5J5ojT2Cb4PuxJ4hq2ObYmbJQlNtSHnMjB2kUwOOAY0&#10;nL1K1ybOERhVbHIZZlM84DJYPUc1OUuCoz0K3Gt4v0OxZU1AW1+P2b5oDVyboiFzviLC612DV36n&#10;8odzDYmeca3sh1ujDSEepuyHMbHg7xO8bHGBqzPFseDkUY9FzVm+O1ABk4TJJBtq8e2nMZjtG+Ma&#10;UMtTHIDgJeKV47y1iMGNhzammJQ7aD/O8l1o89g1vkrOd4IXQqdnCS6bMMV1DWtHutmmCMDum9Q6&#10;j1LqdwbkIRuVBy5vVOtn7L4OiLxDpybxgq87PxDkUnAbw8W5zQMLqrIxFhZCDIVhc7rWtVd3o2Sb&#10;eLFOhoPNULldCIHwa1jhPYhlTPFfYz4l4LVA51hxrMElhPVNASHzY0xOAiK+wZA0+ejZalipnsV4&#10;bRWixO5OTPbsrsr2mNaz5Gv79IpZUPD8G+fmIsVvuqNAXcq+Y/CN5+hvpi+Qobhgj/IdY9LdmViM&#10;OGv5Og4RbHqT7EEbaMEYj3nG5iQ44Xv9bE7hGXgVX5BYfm5kYGKexw1eL65+796NTPYE4uxQ6LFy&#10;UQrj0VKp2fBPbWObC7gBf9FcWsE7GraNBBHkBhUtAsFDFmJ/e6CtONFcZlE5McPkJdR0KNCZftIJ&#10;L8I5PkbsXeMSKrFeQyGNSbFDOqYoArSKSINQH9J7aFRMU7I3bQEWMSGtGvY4Z3HxGeG2FmG+G+He&#10;PmIfHaEYKvDRSCWpOAGtMKPOS6Q7NaQAHyFSa6EnHeHeIfPOFSEzOIMIFDPmSbLWUXSAPLFBFsMc&#10;YfN2WCQnG+hiJIGvXeWUH0GedeOAEYOsPYKrYXNAGrGxCoiBGtOEMVGtIpQrg2EOEzNHIdcFAAGN&#10;QAaoMcFsIiGNU/UIC/fmCwNAHaSbhdEcJbBAI5TxaiEoHaONS8EqGtHeFeFcQrGeHGXUgMI3NAcX&#10;WLDDG2YyQuE3GvJdTkW3B7FeEzY6IiizGpPOGXdMAASbbvTCfwIbdPjPjSjTjUjVH2dWBnQbB3XM&#10;jWjSboNhcnGBPFRsQVg/FXVWEqHaa8QJjkTFFSRTaqaZGZRYgVIFF4SvCsfVT/EOHqOsOENnTkQf&#10;RvMACzGeOIHCCPkJg9H2cDNVhXHCXUPUhmEOSbNHjtH7iaUvCELWKre1EOCgkggMPBKtBoPOQAYU&#10;CQKTh6GGH4FmSCK9Q5F4aIRpHgPqToGxWkElbgNTj4gbEYGtQYaUH/PBeeBpbsQrJdKrNHKTGrQn&#10;YXA0lQHqQiLOWjEcTRPUHqTcHvPtE/FDNHj1EnPOSAgRiBCoFDGNd1BcYbkXjdltluH1PBRvEYXU&#10;kELMGpBsl4DOl6HeCOl9d+FsRaWpj7AAHaHabvRTToH1FqPUMSDQmOcXOAFsinNVI3HeX8k2NNHi&#10;N4IGHaGbBgj4FSGrGNG+cvE3GXgIToHiXUIDV2jAU/HvSbOGQrOqihUzl2D6bSE7ONSjEYHGSCHe&#10;QyQjfNEOSAMcGeGvNQIdI3kVKHkXQyHeJ7JMJ3WZFBOIbsiaOGNnIiXdHLLFQvJ7UXSEO0DINAF4&#10;IfRoEOHaIiJMZiToOqMKlsHuIfIdEYSbLKQvSjjAI3NHMcbsGtJoCXf3AAORIdJqABN4F4i7ACNQ&#10;PmHeFmG2GeGNLWoAYkDME5c6HgBOoaToGvLFQyHyYHGeFSHAGrJdOAoPFXFDl6DOPYSjSAHeKrNv&#10;FSGNJdXeGePmB8o5HCSbPhKrEqQOeSABGtGegBC7SIdCBClvIMjRpKpNpOpPXEjYjajcpQdRnzG4&#10;EYYKHpXBFqPOG+FDLKjKTGkaiaEYFeTseVIEIpllfkCqL8IpIdG+XUY4oCQfL+DFWSBSPUQypIQ3&#10;B2kLH4a4DxXmIiRsqCHVGPffH+cgcXEYVRBJPQEYQAY1kgCgU7EYUqA7qah4EONHeAICb9DVQ5UT&#10;DATKH0M6gIGvdeY6WtACp+TIBWIDkjKtoVV5EWGNOsNHSIRgUEVUEUU9ABLKl9COZeHeQYZSAAJ7&#10;YQEOc7KIHxONO2CmKFClFDGtmeJupVrZH/IpIfGvZmjAb4C5qYLxYOE5iYB1roEYlQA0SfllOhdm&#10;HtbvYOPFXUpiHxPUmva7GBNHLWVviYQ+dgAAPYOsqSKVTxOESIY+H0L8ZzK9SlqcAAOqNHIpIibv&#10;MSaXLKIGSEYEPOE5XURvTmp+aqGtUCPBXznERmONKrZWQOFDHebVHuFsWiEWHAQnG1FXQAoaBOPY&#10;OuXeEYTmIpU/HaUXIpZCE5S6GrOEmiGBMKilEnbsLWG+G2QjZzJ/gEGpGXGEcoElLFR0R0bvO4FB&#10;sqEqaxFoppE5bEB9Z6FSZinjFDI5B5txhnD9S6J7c4qti+N2GtFmmDbBDTrRONGdW0LFbLTxXehE&#10;GKbaHxlTQkEWFSHeFDHAuCD/I3RaoVaqFmHCuQElSAQyHAPOJMFSQ8B6ukOGcTE7hXHaL8XsJ7LI&#10;HGS6UxkJCPhUraIDpMu1u4u5u6IlpSdYjbQdu7XOG2OAFDeUEhdzNhUZIFI3SAiJAAEzQ8leKHu0&#10;QTDGvWYbuPE3FiCTM6IDPOWJWpP4EoGtPYNvSbpIRICKQVHavpf9rwGxVnofH8r4SocGElJ3mbEo&#10;KrFqdvEOLFEzH4aqTRGeLKSfJ9B0YZEOIfGXHeMIuyUiGId7LSIZFSQjt+pFt+NzW/I3RshHEOYO&#10;UCH9deUxWpU/KrU/PUI3EzaCAzWJv5HwavHYqIAPPmorEIBmEYR6YbGeFqSQAAQ8vUE5L8kkPBN0&#10;ElYSBlYEnxvBvBTaCSY4LIGxlCW9FcBQxWHaOsrRvUFsYXqmAARTrhdeHvSKR6SboKPFjOR4G4vK&#10;AAPmuKAAGeVrbLFcpyMMxpEOGrgMmYBEEYYiFGPkIpSAIfFsHeOITuVOIdVrQYGNrRPYIASCBwyR&#10;POPOHaGER0MuC6FcVrGepaAWHysrFBH1GNHeQ8S3aFoyFBgKWQw3VrTkWpswHtHaaFL8FcMVKrce&#10;VOQAuaE3FDFDMKJdbsG+GEHew8E+FAFCy9ABHGJQDNTsUxGvN4RKFBHeGrQAihToLKOqevEOFes+&#10;HxNAYwhSAbviKUKVrTmrEOPkG2FsQOHebmSbPOUXcWZFQrXbc5E3LFgKMKpfElGtGEsEH0vDNTXa&#10;EWpDKyElLWyYJ/NvgFD/IpOGSImODQOAIpORHqJ2HEUqPYuSFSFBstElOVZzxWBQbilZRBfIBHrr&#10;xMIAu30rIaDxDuLXDwD0C+C0CgD5AMA9BrBiBF0u0+Znu9AAXLvA0/W+aFHaGrOIIMONR6vOIGcU&#10;EuQOGrGrNQqfI1M6S3FsSfwaAAVOceIDHaTszkn1JId+meLKlFSEHATMgMQPG+CR1wY4WWFkOnHY&#10;wAH8KrS6QOGEGvllY4E5HCI5OqN4QjPUXUqAEoiaVnjaPbPkcgzMU/GXUEnYMDhRzcESzeLjL8p3&#10;TccJObHvOIUz1Kr3ObaqWpqhsdvjEaPYXsIfG+PFaXX8HvRlRnObGtPFHAI3YwL8QnrRFD2WAARq&#10;FokXMckkhJHaFDRgtxB5gd1Fu1Krqwr5AAGrM6YXMKvyQWQYQYEYlFWQE5rh3LhcFBgwEoGrMIYX&#10;SsdlNEUkGG0AmEuOzTE3ftpXDiEYOqJMHvkoR2GebibmPSOAyUEWI3yTOesFAOJdN4VrMclJEqHq&#10;GErTPUG+i3f9EY0oRYywH1SEfrIdhNEaLFTXuMidJIQnftoi3jJmxGABihZWbiTkFDHCEzJ7X8Pk&#10;HAvbG2Y1FDaXJsHvPO0SPkG+qki3EzihRgEYP7EWFDNQQnv0DjGgGhsKAAFsFqweiPGBQjnGE7G2&#10;njLFVrV2LWORHaOqQAOGXeYrVOTo13HwFmroB1vWDGaKAEE5Xks6tzNAt2QGEOFSJ7zMPSYybxlK&#10;KHYwSIXUQjaIGrTk1Wf/D0SA4mD9GtIfPBZ6QjdoFKFsFDFeqPIiPS5uFsVrOslNFOQDJ3GXOAOP&#10;GpqtGrIpCD6rYwN4OsNQQ8zREa3ORk54u4D/D+D9DXDNDBC2PRCxC7DHIZDmDgDZDeDkDrYRB/Cl&#10;CaCABa607QdVIPdX1CdZ7RTD305OAS5QIJo5B8ZIIYo+tkEOzUEx3NLjFSId1cN4neE4ILiDKol4&#10;BsU3EnQ5wHGeUEyvGCLhVr7ezMeNE9FeLIvbH97pG41cvQNaSAqwkzEopIA48QEYSCRa0tEnPUzk&#10;biJ3ZiV2XMKrHeJsrTn9X6HAJMciLlSzEeVrL8Ux5uFDRiMKxuGPHadeSjgRrwE5HAX8X88QA4e4&#10;f9IdPYMQUzkXrKE9pZJmYLEYXMj4EYqVNQsQHq3kEnMcYEUxGeJdc90jre7Xu7HQHRiahXE5LFTR&#10;s6tOLiHGBY9pPkHeSlQnbbEqLInjKrUEHAGtOuNn1tEonFJDEYQnwvwoObGNQnTXHaQjpBMrHgE5&#10;Pk0oHaJdSlXeqkVni3OR8V7lAFFsNQXeYwQ+EYfrTqdnEEw35U7e0jJxE7orR6G2G+Sb4k6z9621&#10;D0tvFzq9EOJ3PqFcyFIylzMMPjOTpm2YHLHvUVgbKrbiaXTRdeOIllSpD7qVqkLIGrPUgbd+lFNH&#10;FSaFzs0HABoMGKU/hXHeNHyw0CDwEYSAZ6ZiEzJ3Sb4DOeI3t+iaoVvOOs91EaGNNHMIPqR0ZlLW&#10;FqEANkCfkEfcGA0IAEKD8MVsOhQAe0Sb8UecWZEYcEaascc8eiEghQCkYKkosk4xlI3lYFlojl7s&#10;mL0mb6mr/m4EnIUnYbnshn4AjTge9Ef1GjznWNKadMddOiE3f4DqctApLq4yrM9DcEfjJr6csLws&#10;busoWs4MtNbQVsrYHt9jeD9ud0gz7qsQqYDiDxvtIoz+t4HDWEnIEB+IhgfoGMxuOx+QyOSyeUyu&#10;NqOWzOazecyT+errNhkLSaVK8fr/zuqkJlP6lTSALWr2e02u22+43O63e5TW+M/AiB34aI4u84/I&#10;5PKx1IuMQEPQBHS3TK6pz69Ee4S7Yr7u6rt9eN0kYCvTh88WefLyVOdcxdl5qYi+eG45I+5g/Ik/&#10;eTQP+LOAEQHaAxWgV60ge8ZoKOKDEQOqD16BOEiVhRKw3ZuDzqO2G3xANLwjTU+hRiN72QYZ+RgW&#10;cFkQKyLTai9jUzPQ440RBJQKYpPzojuGztiFelVBiQo3TsFAlkcEJJeREAtk0HpPT9aQMSkMW3WU&#10;7jpllP0IAZimGdmNDjXQ+JkhkppnRw1WQDWbBBm4P5wBeck/lcaJ2LqeF2k8HpnKaVE/mGMl6h9e&#10;k/Myh52GhEA8owaaOYCg0voVCjypUbqXNCmV2AmnB4p4L6gkcJUQiGIZSgeqKpqqq22KiriprCYW&#10;NVsQK1gUVlbqwACfryFCVRAU7BHmw4hK6xiWsgzbKRB2wSnIF5wD8ZLTCm1WNPm2EUN9UWGfsJAB&#10;uB4TmuNP5FBW50/j2GUQlIHbuY2vq8J9Ej2lSMjlvhjT1vt0gIuAAXZiGOzouVOwuwc0cJYgDx0w&#10;0NsPeR0AhL7FB+xZgHkJ3GpNC1Pyvx8tchKrI10RC/WKtERsqVUz8tKTL1Vh+sCpT9dnnOFdkQYZ&#10;W1VtpdF6fMIn1SGIRh0Y0tIYIktLUIjtORAg9REnU4yi0rJ9lcTtaScLFRjK1Qpw8NkQYCYb7PWZ&#10;D4txOZceRgGNwthAa2RRje3Z2Tc3ko97vQk9+V1P1dV1dHh04joMOIJuKiGLzajKIYSBMC+Tv9EB&#10;C5cJ+Z0GQgYgAs8jKpfF9wthry5EtOoMPqlfMlP7/ZhCuc2LlxCYpgGAXaXF00MAF2yVCmCh9gk/&#10;pU8jX8emTQLLy1C7BQJUD70fSYCIWAMX16+8V4QR9z3Z7xYfuceTZ1QTddmG69N3kYZgjb+54ZJB&#10;CUlVBn9ecrr+Kp87+f8UA/h+D2DwF0JYixUDAf6SEOQjBYCNDmE+BEEIIwSgm/03wmjgBnOEcQ40&#10;FIOweMkVFm52TBMScqbkLkKBsQqX+I+FqjAeG6Lo3kbjaSomCLoVtSaqDqjKYoL50DbyFB6iG5MB&#10;ZxysgycUCaExlF8DlCzFBeizRTxUcicp9w21hh5KERBhaGTBORZCLV3hk3ixOJ/CVcB/hAp4F0RB&#10;PcLRHvdJ+UI9JEC7KHGYwkaLdB/DEj+j0qK7gOqnIU2dMJUV/mAX+v97rCzyJcMsXqIpjYXsLJ+e&#10;Q+4SGBr0IgucCpipPpLIUXYY8pnUC0j+MRs5eCQrNKuEsIcsgVS0lGZGVSiVtFVU9LwPBEF6M3Ig&#10;5FFRjTABjmOUwacRTiiIfjMMs5EHihtmmNSaqIV+nXDmwcFznFmrYHy4guiRXIxMg/Oac8E5vi9n&#10;XOwYU7n9kKX7LAKE9GwIHhQFyFQ2C9LyeONcUFAByUCiw2sAjRgwrTDJLQFUtjGrqQeRBFTkW0vN&#10;Ju65cCoodFRhm4AhTEl+ldixBZeRXSqtBiYVsHFKpZBDY4RBj4rw+UyPCXYBtNnOL/cQwstgglnr&#10;9Q+s9hodBgVEIgCCo4jaki4qXOxNKYXfgAqOCBYIU5jhjRyQorqjg0stGeYJeUSlSE1cQzkhRVU9&#10;pcXEuQhSzVnmNncMIN9ci7NgV8GWu8TgUV6D/XwTdfnWPkrYduhLC1mpSaC8MhVDx1O+Lm+snNYh&#10;9HkU4AkqraTyJ7soRBs7rC4lxWaE+0LAzwlRLoiFf5ekpJZHSuMcxhi4wWcQjIrtNra22KiYAwSo&#10;AXusa8TOyyZF+sLbPEEkC/1n27Qs0GJS/VtEQkgQi2ZBEuF6c5E6064EipFPDP4UV3o9nZMaBy8Y&#10;M7yg6vOd0FZeramGPazcQF8J9HpX6s+qit0uGCm/JgkZdH0j/iYwsd+AjspXYWkAls25yzowWYye&#10;GDDljVF8KEHARwwD0H4/gAIBADg2CEEoLwWgshbCqE8B4CgDYPxTirFcCILQYg0HeZmLMZv4LtDM&#10;iADscq5Nyy8UgkcflRCZkK+AgDlOIbO+cnK/1+p7h0cqb8mo7EKnxXIN+CoPugEVloiFCVEnHFzm&#10;Cnl+iFJFq21EQZEApZqiGHoyzaWb3Fk+kWVGRCIFVu8KJURkEMo9RsSWrAAHiu0RCs8S+hjyUCHJ&#10;Vab5VQtaOlUM7SMiVwNyMFGRVL1SjE/zkTuJj3Wzz60yP5dhaVahApZEiKxsxC6sEPq4qKexg6yR&#10;Vkdfa/6MlTMhnhpYkpvhw1/ecHVHzpPFyrMkrphps3pRvSdcGiTwtnSLVLJ2NNq7WMe9cYrVpmWJ&#10;JBpEZ1ABQNIGkjIxrYgv7ovKDPS5q6iDADrvAupBjFMDQcg9K8RaeYvM0tptK/2gkQTCiG3BRl/n&#10;kmeiskKV7VzfPTV3WQwZgkK1qPUiDQZ8UsbBJQkK2ppht3qQoJvImxQ+mSmGbfIgmmGWMK49rXKF&#10;t7FGld4uOQHWUm+4gwBhtg8x1UUBPrhiIBE6HjIhSIeBE1zsS2tBCSFN2G9mOqNR7NEhK7Vbb5Ua&#10;+B/X/Myb8n0QtpJ+YJEYUXaL/S5EUxS/2z85KMiFLj8V/ntuLbVIpSGTHSYkRCPbMwad+S5SoHCR&#10;SIHpPbN9EJXV/pSX7kgg0TswC5dZN8uyMninkX7ZQqphmz2tIhsgnNmEn9nIQYpNgNbduRX6v8qt&#10;lEb4CHeRBzhdFZEKX+YpKTN3il0eLDzd2iXnejANupC3fgaPBJelzK41vl6/DhNUanr1+yfblHFf&#10;pjS9SfPDeEhWkwAnkiKlcuhgPuzfW9MTa86MHfoNqIEMQQhACfF+T8BIFwRBoDIGUJQQAaEQFkJs&#10;IUJMKpAcQoFQGsIQGcFAhcQoPgPIOggALYLsyEN8OsPJnYA4BgLEL8McEkDICB+uB+CCCEZNi4cE&#10;QocNjFByCKCoatYsRAVtzUbcvQ1oE4XEjdj0nscpYt8AuBMIhJ+cchN8HKEI6wRAqJoYJc/FioV1&#10;2QUgVUvJXoCgbdOwH2FQiERA90sgJZ5BuERCFk2IZM2UjRJ0QpZRVJPoGKGiFYQpGtLAZMXQ4h2E&#10;7EkI91TBqwIURBugF9x4RAIyH0q4KgRAEqIJTwYBmdyxVBGteMBwT9884gT8eFKoZY7gQZg4VVtQ&#10;ZEVElxaEE82ID2J5K0bg2kDuKNPov9GsGqKgzcVEuYugZJE5kIEwXYDmLOFQH0nsjIpcG5uMRAv9&#10;Nk5kCclw3I91E48Vas4hP6LUjeCuMtgseFFAFkhk0F1pekY0hlywKGNhWUUADCNx2RJqJcZMXYih&#10;KYMd69J+DAQoXQwM5ExKH9xsZR2wg1PF3kdBxRZEXoXYXpT8pJrkQpt81Zt9E58mDwSE2l69zU2B&#10;j2MoYxE5VYiUQpEgJiRJQ0QoMuRY4giEeFniGoAAeEe8jJagVMip68YIkWNwDCFlHMYyM5FAhkkW&#10;EcxIXEe1R0AAYYYpJGAsmRRUP8jdoAT9PqM8XYxIJSUQgoGZMk2lVJLYwtSxmoFIVEXaJkQg/UBk&#10;/EiEzcV1dgAFZQ0E2cUJVB6sS2RQAAnsVGLkN2WgQIGw0FEUh+KAV0e0leHEAB8EXpZR2ouBPpXB&#10;OyWgN1H2TIU4849QTYVETdIwuCVRuqKgGpIM4IQSLwuBEWTQXYVUv9VIUI2lIsuB9YSFOxKpuOYc&#10;AFcU1x4FNskUYYXqC9jkZBUJFQKclcXos81MEkVEVt2QT8v05xCEecRAz+P0AAlIdkjJg4XQlcip&#10;EiMxBF+qckZMPkOcDgCYC4MkOIfAQoBAB4CwL1rKB0BIT8NYLkJcCsEgGokwEgGcM0LcJgAUY0Ps&#10;PEH0GkF8IkKALEPsP0AABYCwEMNQMgLkBUAsXucygGgJOaCRBmCZBsIigOgoY109N8pECOOAZ1Fo&#10;LuhQRBmyU4gePEOIRBZR9sSBW0nMbwzMIuiShwpwKWiiDhtVUsLhkQV0hYr4aoXaRIJiNgKET8tF&#10;loIoV0F6j2X03KigKVbUZMwN690oAUxJ69QlokRCjllqhEY4XZ09zoTkiqUaX0RA6A0FDyEIHI2k&#10;s1GKKAhlPha0v9bsJ6miTgbVKoeEvR+EXM6oMNakWkeR0+Q8SA2dZQrdSw0EuuPMAhVJlcbQ6x0M&#10;EQYCFAKuomg4fIfRZAZIXSM98sNZbULCpVZRx4ml3gAil0xJ985NVJas8UvSMUlltkImqeQuguqo&#10;qqOQgMHah5bVj8JFNsZAeFOwzOlgYw92HmJukMY8dmH980V2GVUcRAm4EEXFV0RBkSLAZukVgKC4&#10;T1gQWVHcQY24UaWAuAlc8lOxatY2fYQoYZIN4GoUhYHGuenERCGwVcT8ekFWu+neIoJmvNW4Yw2k&#10;MavgXE8ke+nE4iTRvIPs+UP85Ewt8WvMJlJcY8vErwRBXcGVBgXF3cSEVUYqKARCPYQos8s0Y1Fp&#10;KgVFQdFhzERBIMlIiqU6HkYYUIwETU+wW8t4RAtpN8XQXQlxOMhItoqUTVcURAlxSUS1ZRV0Ia0K&#10;IGIKM+iYAmXgAET8XFol1GzwQgh+qkY0RgMhmd88j1cWYUTcYAV0eRDYW8VUVsYZC8h9eks8VVbU&#10;jIXaZphoTkXQ8590Nm3JV21S1hpoSElJqaLMDktEhmt8YJzVjsY5q4Icr4j0XqVSJuLB08Q4K1Vs&#10;h8wuVQRBCIUS1oP8eQeQkVomTQT82clxbt1Sqs/pRa6IY8PMOAMoCgDEDsOYPBhgQoHYJULUIgGo&#10;Eq0oUAPYOoNYCoCICsOFxUAwBcCoM0NYM8CYBJigYw/8PkIoHEFUHsJQLNqMAAGsIkKgJIHYFcAK&#10;6W9y90bygVjB0W96clN8toVFbWIobcmlVYV0qJBar4qi3INmlQAQ90e0T8Yq1IbN0+UYc4QpUkI0&#10;tGCGYtDwRBTIHxPQFAZZN9Tx5AT9qa0IIYlxOyCcRDAnAcZNIcjQVEeSIov24SpULB7EkJyymoZt&#10;69yCR0X2ucHEXYlSjQdlJpZcSMJDDVsG50vtHmHZasVUEfD4+Bt0aoVEhkXFcVZQiqqkek40LzEy&#10;okKsV0XpuqHl4EwM8VJ4ud4MbxLBu4xyHaVRJ9J8ZYdnDUJCkEv9mdTCpkQpEXCwh+z4AU/cQp3M&#10;UcR4XYdk0E1xuy+PHsbVHlrypJjhjmYtVSoISFN+nEWEJxjcYw/E2KUZVIjKhQLumgJ4soM0eGtE&#10;BuDOHkioFvJ4XFIOkG/oZEYB09kkAQkVataUXMYCwAmFDymwX0YY7wVEwuSdC9SywkSA8lQkRA9J&#10;0EQrAwWzA4Qons34JO4IY0wM4jJK40lckUV0dkek902Yvtc8SNzWFBNtQubOxUS0ULJ4FtN8lKiw&#10;dnKq6QABbUirCYQoYC/Kkch9lcUIFfPQekVWFB5AXYYI2IFjP0FTP9IUAAjImEV0YB3AkmVRa3Jh&#10;KQQaagVMqKXEWU7cUbKuuAABLZcXE5G1EU548VlKfcWdz4T8iFP6TQVU5Es8YYUi1ROx8+2oQYek&#10;2dKwS1bUv0XSt4QaaEs9EU855gpxC8hYxK5bNe9sSEjKOSORFiWEAVIoUYxx6YlR6kdJZQldowS0&#10;v1VLHoQor6iQIun4AAs1o4Fqu8FUdkhlHtKpj24KhqwJExZQvSh4Y0eQ/F3rHwcucu94OIMwLEDA&#10;DoFAO+wGXQBQMYOANwDkB4A9MUPkPQEkDcCELoNEfAAYBELEMUNAE4DQB4ZAPUOwNwEQDUDYMgOA&#10;O8A4B0DQM8NAMICIBIAnXba7a8ZC+CgeCignbCCEe+/cQqaoA4bQV2q5XARBBacgqzQoX0eQ0F69&#10;n0SISNZkpwaoV3P8FSkwQqLDAfVpjQ41VseEYovKOgY4dlmdG0zoTmM9BiZwABmzeIQpTBIMZCVc&#10;eeTRwjE6qcIlF0YiEdWEbMVHNUPVa06DJZLxVSCdD4RBVtVYY1wslnH40s87D4EeHYbRnwhwSFkw&#10;lAQoldOxGJFi5wY96ZPixt7UuAxLEEbanHP0FiCdJ9EpbvdcY1ompKCcYAeniAABEUITjc5GRwv0&#10;kUe8VHOYlkdks1uq/DbbkUZ0eEolFgT+UZQmWMtcti/KjavgMaNoRAYJNu/IeEiGTsYpj0n8QrAe&#10;ixjDWQZuxER+GQpwV2VE+YQYYDJLEwLxa2zvcsAJzWDMEXng911GIrkTMEtgrdE4VXImL91rMSTU&#10;TmkEh8ZAdkxoJ1xBHlF8W8xIVVuduhMZMdDMiEeQs+vUUAh8tF89Dwv/fREgwM865E/XIUAAe2nd&#10;wgT8VGLXE4XR6ZDwwMYZvAHWWqEkSEVE4gvQiHQ4AMxI2kUhwS9PRcSNJ8jd20/8QQ+guBf0uB4k&#10;uCYMPoe9rzdFQne8OG10SNVLiQAAdktqh4VEj1HmpJolYEACYIUZbU7M5fNIRYdlN+wc8Uj0kVzU&#10;5x69N9f4T+IqVR6ZNsVUmmRYMtDN6/mtf8uA90F3w2KMDut8VGsQCBokdm18AfnxTa1MRjWLqYTc&#10;s3PQFfWJEwj0j3CElRLy5MeeGPuuYbtDKwUblUYxwYSNErKPkYbXXi90NwMUKoDMDwFeBUAAl0Dc&#10;OUNYMMBQAqesZcPsHMFMD0I4K860QoHkJoLYIYGUEkZMJYHcFgGsIozSTUIsK0MQHQFKArzj2nHv&#10;bIACCe+L2pjRv0mQRBPYbYUoLFmcRCSdBZN+H0IwleHbzcbbmYOeyMu5ZQmGh4jdIPk4Y8YBmznA&#10;RCVTInp2Cujo6ARDdHykYw4iUanc1A1I1O0sWMrcldeno3dcVFE7R8lwh/wVNnyxlXw0F0d8QS/K&#10;X1N/E6jZxDBgQolRHHQFHQRodkXo41nWuETnjcISoUZYV0UhuUSE5E91xByzAUY8s8xx0908Y2Sc&#10;igs1ZTXUbtrzFkABDyHaO8ZAV108XRx7JYiFxo5NHE3KTMQQVVDcXMVEV0hkeEeQQAZQIPQQAQaD&#10;wiEwqFwyGw6HxCIxKJxSKxaLxiMxZ4RxCR5gSCFGORmmSxqDNuUqeVsKWt6Xu6YvuZwcETYBTich&#10;WdmueyU0wdq0KRmN+UYM0hZ0qTgBx056VCITN9veqp+ry1hAGtwoG16BDIb2Ia2QCWYO2h/WpxWy&#10;Dgm3iC4w1TXRHXaDji8iO9qW+wpB4Ak4KGy9vSBgKjEubFwd5452ZCcnjJlLKinLtTMm7NvLOvbP&#10;uvQhfRvjSiHTu/UxYW6xIa7FuaFA/ZhraxB/7hv7p87yciLfgXgwdi8Rd8ZK8jZg8FczLiledAHd&#10;KxDfEqiIY55uTt2p/P3v8ECzYEaMLuHzwruzkB+y9iPtuTPvap+wB+v2QQPfCp99+0Y/FVPdB1TC&#10;yBQSgdB0cPA54MQd0gOBuEUHd1TjjfI14YMuGjOhx8EKTlWwBd1rAtXkOAYigJoqTVNkKfKCiujE&#10;t4zOmNQMjeKAYH6O1eA2HDOSk2zZkNqTvQduD/Q2BwSTE7gGk9ZgEhNanUD6Vg5lhcQgd2QVQPRB&#10;wHmEFJjaE63/TpO21BpDTIm0VpvO2cXdg8XJ1Fqd0HiFB39OifTln9KynHOgxCoWFZTP6IX/f+R2&#10;4QqIZITkEaTlpTKWpemKZRWSKap2nkWNwxSqDMPBXPJBgRCsQjhM0uwNAcAkQJsfxeGYgijQcThs&#10;I4sSTHFEzeMIoQjD8YEHEsaCGLQlx5p+zrPtC0bStO1LVQcmrYGe2kHHe3SIt+1rhuK40Ubw+W6N&#10;+SIPhEG6YkVRFsOJ4ypvQEL2HS+IaMtB2CElgCDtFpT4ODBJIcqan9wQ4D6wxB3MAoHMRfVE3GLs&#10;ecXQd4bYJqJLkuQ9cgGDIrog9fSlUgGUHYUbMsOrLsZcEfcyErNENYe+B0Qcas7GLPUQmVkDsQd9&#10;WnCGAU9GuGDXQcRtNIXT56tBQjVkM2UHBPWAl1oXtcgqPSR2ALtiQ2SDY2ZB49xEHL0Kki9uQdOd&#10;PIURd0RB/XnOG5p7d/VTP34v+A3pDI9C/hRD4cSOJeF/WHJjjroQoVeSc7WATe6Oadd0zebujCiT&#10;5+2hnHzo0TjU6ZNNPqcXHmfToQcJ+wJ7sgq7Q3e2wKIZRiBW3d0GcTtQcJPCmqYwUx7x/I8nym3b&#10;gm/OxueVbioJnIJW9gQRbID1Lb3Cc97ZjYgqjEGAv5faTnxTE+q7JIywbDJ/DGrYx1GFTuh/X9xN&#10;BlT+Ao/+dsN1EJ4wdwEBtAYFECCctDPYk8AyIVJgROyVMg67EHnpLUE6DLrTsphAPA08Low+BLhG&#10;3sfpmRqF0FMYc/p/DvkHPyYV8oC06hcDjDYYMOBAw6M6qcgxzjnIxFcQc5QnYip/HKL2JIyolutT&#10;AmEOsUHYAnNkbQ2xEjsoeIMw9tTFRQxeG5GBoMCwBpWB8fJIKIW5BHjWQ0/sAD+sMH0eFEIFo6pF&#10;gmQY+p/SDx1AsiF00cSDwNJy2pKKTUFHdMKTlJcDWHsPRykhCscUkI9P/CdGYt02jIfxC4hiS3ig&#10;9lCDyUaPUkSBjyew8JB44ndIOf8O0sHwQ8RyFSWqXnNjNRCDOXbxUirojANx6IAUkIhJy9ONYRwv&#10;zKZcOpLxBydgVggkE+SSD6ohlaQZG4DEtSqISkWDITkfpIggoMOcZT6nqJwiE+sPJmQ4GCNqeMIY&#10;IQlKmd1SCjiEz4H+iFEJvwRHKeXQJcanKB0GHMNIW4LgbhKHaPgAACQSg9HONEXwDwEpSIeLYTIf&#10;AmBoEKkkAALglhnGiLQTBEx5jiGMB8D4O0jAABEEEMA2RfCfozQanNOqd08XGxt0K3FvLgp7USop&#10;CYeRHIO2pHqmDXCQFJVAg4WKptInLEsZRCjwigq3FJaMAI4zGRUiE+SFZsAAmg8UiDpiiRNIMHqt&#10;5lQpVGWeLWuof67kHlCD0R9fBc1+c+JOtoAD8iJsK1oEpEIQi4sWfVQM/yGw8NhMQrbKEH1vD0xU&#10;g9h4iidYetQMloEtO0BUWgDq+nZCeIOGW1dQCH1IT/M8nbxVzQhcAL8g6ObOHlIU9qZiAVzOtFfc&#10;Jvwz6CkIPClgHLhwhnUrSRJgRWYki9fUMQt4CWuBem1A05ThQXwWJOkWI5hWwCRfgMmw4lr03JIa&#10;/Y3Q0b32FESwJhR45wWoaCbB/J7HclmSQgp0ySJoNFh4w+0r+q54IwTTk7rG7OXGOcJLCM9CGJeu&#10;k84Tdgm4E4u69qTTpkHHSBXiIJmJGir/IPcmwBTGgGQO6f08J/1A1+FygGfxvwt44bEC6Sc+SEJI&#10;g7Aog1xoBE2aKQ0VeSA95KNhDK0sygvhtyikVH9WxQNKbIbiXYM3JBVjK3QIp8poBPzHg7HsCAUW&#10;AQfDYOIxs2kHgIDu+J44eJNZNNppoRiFPXRy1EiJsB46ASQYVtmVyDHddbDI8bjhMNuEWfCKRVxP&#10;wNIa7+ZiSD+pRPCeM7Mgknn1QClG0p8HtHdPCkg8KUT/1m0BqweJ/YIHjn6Vs+uQQAGwGZrhhTU0&#10;mofJwd2CCBQWA62Ge6GUwkowlkWgeBrAtOEGkIxHKtTojsPPK5VAKiKWgfuww8+VxHTMKsOFDcaO&#10;WUOVji3g/6UbrHZXMkjd5uL+AES1d8hCCtxhQX0uo6Qjd+5n1kAHToBrjH/SK6aLwoV2GbDdK4o2&#10;Qyt3GmEpEnF1kcwym7grjOWKQ8aWmPkdA0wTgtBuOEdiAgGgjGwN7kIFAEkQGwLoTYLgkhmH2P4A&#10;ADARBCHSN0XoCiJD1HUM4EoFwZjnIMBkE4SxrjYFoA/jvUOo9Sp8tlbZBluh3W+IjqfXFqRHh4Tl&#10;LUHSmOpGnws7LatI5KD3VdAZM9TnBemybWqnZmO/IPP/sZBntIVuMjnCZCDus9DFCevMoRD+IPH1&#10;0pktQqMKPrMixYuKzLsEv5ZNREDu16XNYdQN7CZrxlOAB67KBRemwiJJhxzKnFg68n8KfsIGs7DV&#10;tpeIrPbpI9uKwifXzO94N/3oADAnVjD+L78EQlPkx9OzADViXkFHWQZ0eVAA2ihE+vGV6azoAPVO&#10;y4kJCIYj22nBjgLfGCJpBP+0rtaFZoWH8l3QgyCmKiK/rHE8MzHKvXFb/x38zhBiIWkxBiAURx/y&#10;XhZANUpjDEMh7n8Xi4D4EBF070OggUPEFCEXWGwwOh/0QTJlSRCR9UBgNjoWwRB1oyRSXnYiYRBx&#10;8CITlVqIIhTEADAkcUHR2V5A0IOWGgAiJjIgYE2hOSUUrBamfR9X5xBkcTuhOB7oAhCFxChQQnon&#10;gzMgfTbBSgs2vBDD13sAUzwgJDajlUfYFIVzQUMl1iIT0z1T1xByRUyFZnC12BB0zH0h3YRhwTxT&#10;xWfREC5i6HzDtlgDggABOTAjAh4VywQIiAhoihB39QioUHGyQUnA/WB1k3ARBiUTlWHxBj10cSRR&#10;/XAEgxOEcDDCSB3VYE6hW3wU9zvBaj2n0lqEWRCx9SamIgKwNItyWh43YRcSXoFoABWxUyUTRBpx&#10;8jrVxjah3T4HWEJzAjRUIR2WM36RRoPilRBjCh5QQY2R/R8hCh5SS2LA7B3R3SUW8A/27mPTxW2h&#10;Ch2QWY7VtiSDD18QMI83ABOT143BBj4wAB/30muAzD3Atna3mBCWphuB/YlSjQ/xOR4RU0EEhRZo&#10;EVRnEZESlg/Q8QTALwKQtQ1X0wAAkQsAzwbgTwMBEA9A2gvAFALARw+XNgAwBQDwww3g6QOQHABx&#10;EA7A1AtwGwLQSg+nSAKATA2A1wswDpFJRpR5EVP3VgAHWHWpSJTxEjZTZxBh42Rilwb5WBxAxRBz&#10;q10nbRBh/WcC5lVx4VdwfwTZaCziXih3SBSIaxCTrSRRByUR+XwV8WSAqxByS3lglx7pUBFE8Q2l&#10;2DrSCh7iIQMZiBHghFuxEkKRdgjhBzoVqwZRDS8T2hbhcBcT4D7iChB0UAdQV5oS4YjQqppRB31w&#10;RIMRBkzEZVozdh30bx35VRpxhBLwaJt4WQACamjTeH/wADpgtJwTpjxSbwVoiAQFjzx0wC8ZnRBk&#10;75WjxQP50lUwWJVhCyTYmgABU3gzrUPB7nCwYZ4RCgsJ5JijAkDWWpiAMVqJnkUGwWPA/2mRwRUz&#10;rSXh2TD4twNGrCSF1oXmyJf6AJRkJ3C4vgAB4YXE730hDZ0gP1oAZBzhClxJkxB4Ih+UQT2jChB0&#10;2len5QUaHhFiXi8UeAADU2kYHwAByksAdlh4wRZmtSIUcYn2siSy5h/SixRh9TxZAwADQQZqPiPy&#10;ZSUWOm2BD1o35UZSRWrHx0HVV2XDQYYUdRRBPxEE7zq3olgICD4KIxB0Mk/5/xFF5jQS5hWV1IJj&#10;tDSFnGbQxi1y2IighjrYXnCHwRCjQSZY5ROYq0/aGiN0cT2k1R7J8HAI5G8I4hahB52UEB4R9T4I&#10;/h8qDHGF0BLV1B+YCJx4j4+RRpgS5iISanyxjkzC5qmxW11jai8RCjlTDxhR/TVVlzpkMkIwS6Kh&#10;ByZZwQtGrGeBBzAjGz2iJGwY2QQV1hBzxT1zCqfhuEHTah8KRAAILjWI6hBkPCdwWo7xuEMojWOm&#10;tSUSUSWh8KNw/B9RU4/CDRBi5jKEHUHSSzplZk+0whOYlS7E0KAVApE68hFAjAbQTgdQlAs0LwNA&#10;RwvgswqwIwGADRDg+g6wMgHgHAzw6ZPgAQAgfAmgtggwZARxDw/woghQZgXwfAnDwQQwYg2AvAnQ&#10;A69VOQ+g9g8g4w5w6xBwFwHAIADAB7JZFA/Q+g4A4g5A/Q/nHAAJLgHhaABQA4llRZSgZ1QXWVQ7&#10;JqAWrBsEfEdTlRTC+jSB3R1B3S+hCkZXgzvwcrXR3R43klASmkcS6B3UMh+RCiSH0qSolxZiWoOQ&#10;0D7qMgAVfAj0owPLSxED2kZT4LLho5k6KmB5rw/ZtwaFxByh1q8RCXdicTMABR+R/Z1KJ2+Fl4Di&#10;zi5mXBsDDyPZ+V3Sak/0fREDAjkBBkfbURD7cJ1CTUHav04BORhZWp+Vy13awVOh/zUyZUPJpQqk&#10;wHAkZXsx+UiRLxUx4yWi/1wgrxhY3iB0KU/11JWAby5hOR1FTkPJaATRB48wMGUQbbc5BY5hvCFS&#10;RQ0r5COwfkR0canBtTmLeb7XXD4LdR0AvDvx/00CSyUaDF2Fo4Dh/xP1xBBwgsATNASjpmYwT6Wh&#10;M22lnhBk/1y2+JjBCxsDQUcXpgok76I2OoVCPXdxBkHWfR41vxvFZh4R5S5iXp8BOYXj2nsxhSRR&#10;8EDR9aXhZkMmX5qJ+SURU0AI8BzKz5HjYL5h/0DXiAh6PgZrlhDMAQggssSxBxYL3I+iIR4ROROS&#10;ObYhCBU1th1ly7tQAF8WOhRJ+V5nsx/YXpoQV2/QjRB2javxDW6B5x/1xiSBU6eBaiUaMDDbbQBI&#10;kmx6LsUwAoCpPhBi8TeCIRyl7w0V5p+2PSS04IXl1k2rXxNh4UUsXBBzrYxqxyYYXkDR/xsMHAAK&#10;X01hWxyiDyFTAnqgCqbp5AsBUzKD3gnCOUDUMkzGzRjiXqal0lWRwWwVyRzial1qJx4WwTVZvh9U&#10;HTKBOXg0mIlcRYcRCa2hZjaTEY4IpahoSDDB/0cSZTeJxz18J4pG8RXGQmPaLxW0EB+Yer7i1q9M&#10;6hDA2gxQqQNQPwWQ8g/XHAIALgPghwighQSQOwMwDwDHLhCQdwVwOQigqgyEfAJQMQuAuQuwMQIQ&#10;ExCg4AzwugQwSQU5MiXxBiugiivQdc7Txw/w/grAlwhQoguC+3VwjQogOwJT2HUw/w7Q4w3AsQsg&#10;swzg1A2Q5Q5w6LO7PZLgGiKAJwLgNATATQToXwE7RFA7RrSJTtIpRx8B2WNgIoTRFkcYXH0m+wDm&#10;zhCKv12KX8SwslUApEHV2HCyzjCiARvhwBwhCRUyFYgUDXa7vRBrhaDtUhCS5gcNfgx9gD9x3ySx&#10;h5yRFDQX3xB0ZZjyLhn1ZYRFlBSBytfgcKZRBoXnyQlFzhESFQvtnoGlhxE7cNeq5BvEHUDXWFhy&#10;ITRXihDI4ELxBGxhBh2ch5XkS30iZXwav8AyWoXlTHGh8jeDAjeF5NX5mACav35XlCESD15pnBHC&#10;TTRYtbhbXQctX4CNmUMh/Zk7cBztlB9cok/S8SAatZ4QYUfSAafwAxym2sR9e97zxx8gut8zG4/p&#10;l4vwAVh8r2WhE15jSDwTwqciYUQabh/YIiIVxEexCRykyGT4eRWz4BhQmeExhd6oUDqyDyQYdR7B&#10;4+CgAEEBUx2TAolUHU0B9TrXoiIVnMqx2WPyYd9wACWrhXjTKBDSRVgsVRs8rzG30iCjxUmJrhFU&#10;caDjv0NDRWQBOFpSTaI6zQEyPdgAx1nD4GZ1cYOyS4GqX4Po/iIQgOXWVX0k/7uxEB8GrKhbPBuK&#10;6xWxOUDYQw/juwAeTBW2qJEBCR8mpBaoFHZRUzxWsc4hCD1x7qHgUYGiCjAscBuCUTKLoRCSARhb&#10;6c5ik8PX0jQY+hCk2h5X0qNUnQAB4zCnC0Rx4Vl7hSPTpkiBao5Tvwseqsh6BULQ/Ryp6l2HGEHU&#10;2jv6eeayT0wCgVdQtR/yIXgxREwm8r6gGhyofBusgOZnbg+3xQwygb160iAR3c7IIB7GtR+Zb98C&#10;1O1N8A/w/A9QawUgQwlwswyRDQHAKgQwwgxAsgIQEXPxBg0guQnQOwTQZA9A+xCAEwHAIwZQZwag&#10;KgHwFQ4g2AzAmAmwnw5A6w8xCQCQnAuwyQYwRALe2i1Q2AyAtAgQignA9Q/HN9LNLtMHUgwwtAoA&#10;mQogtA8g+MgRFwBQCgDgUQWQZQVwTQPwBSsTy9T3V1QnW/FXXB/6qpsmRZtBJx1gjPRySB2W9RB3&#10;360nAByn0k5SRSS9meQSmZ2CNdsAHtshCx/yQRByFSP3/ArWOlTtv9Ug1vaeXQgBhRB2rB9U2qsI&#10;FBFvRvRxB4FKsEJS8cpxBiSx5YVy/+GwA1qItRE30pkzrROasF2J1hCma+zaoRvCD0fcaBCh9R7r&#10;ghBlXzDCUR7i6MFaYRkEQxs0NFxHkh9SS15J+RCiXuHizhOfZxGZcRqhCUmnCJvhypk0fSaj02tQ&#10;Xfv/aQ1hsO2TAvXGwWF/sRBnCMaDOBzh9cdhWyRTQUmCar3B8L3hwR+cVvPv3C4SgR1qJx3TphU0&#10;fR4+gnaxE6bkQRB8Q2XxB8BkRyUZACSy+uEwmbcBEFyWXEJ5fBAH7AgBBAhBjVCCFCg1DG7DnlEI&#10;IAAZFBDFnBGH3GgHHIsIYg8nLIo0+4kAZOCJSF5XFAY25e1ZiqJm05q+Zu9ZzDA1HAG5p+DaCHaG&#10;raKFKPEqTSnDTHtTokJqinammqrEpzWHqFq2X66ba/SrDYolL22zbOE7TLQLbI9aQnJHVcpBAn67&#10;bu37ylb2/77JwDXS+IsGFcKKsOC8TYXPjCXjn1kBHkizlEZlokgczjiXdXpnqxkH08dG/tLf77qN&#10;SAtXEqCDQJsM89NK/p6+NvYbYBWNvL+0N+8+Dwoc3dDdZBEsKFYkCuaOueOeiLunqwFOwf2Hd2nH&#10;3NptOrPRJ4uaCrDTHC8PTtN1HpSCLy35JJNRtL/sAJqOrofzqwN/l/XslSegNfw0gYtYIS014LRJ&#10;1X+AZtz4RJRwUbor4XL2GTYhttGhEmHw4iF7gOiR5HVRJqH3X9MTVZYjDZjBdUSDONIBfdtE9aGD&#10;3VeIJE9RJ50gaFYwAbQ4pHJySQ3ktm09aiRESfd9z8lREmJAsIJZfeUJcl2XpfmCYZimOYJPmSZ5&#10;ommaljSE0hFD8QjKN07VhAkIg3OA0TDBYDAFUk/T2G8VhEJIrjHmsMhHGUwCyJgDQGAKa6SpOlKV&#10;lw6FmHcfCBO891iHcjSiDsJQQpapliX0/i5KUkCYKswD+P+pgDEEUhkG0YBLASp5kVUmhnsBEh3s&#10;MiLFryx7IsmypQSBIjlRJKwXBK05os4T7XbRPzmBi3JbQQULgGS4jvuREm6g9Nz5hkvSUu0B7vD+&#10;8SOvOpj3vZGDghNR3Kl1IDSv9cjqRIv8EuIZAvwiy8KpS/zSG/D3CRICcTIXFSZxeMDZRKxSIETH&#10;pgF3IYLNdLSsyaFESs5yEEu8B0evgVcxWEgM0EzNpgOTORmzvAWpX1YRh0EVtDS07NGGDSGjPGzg&#10;Z01PR11C8Q/0qQ0ExMCZXihfbkp29pHOIo9hfB9GlRIHtnFvabcBhBgQKrby03Ff4PsMd3TC7C5E&#10;Bve4kA6aJUPx3DjhFElDB1uih4kruLdEOQt49Eib5INuUE3loGDQvOaHjnGhwFsttdgDwr6QkOmT&#10;uRFl5ImxR62Dn+brgHnLLtDr7aAyeOnuuEUpugp79ut58Lw/E8XC72PftCyKLzO6OmRBB9EY/TNb&#10;1SG9dYdNBnq9rYtjGUFlst9hcr+iTMqIuRIZfrsAZ5E0Y7OJKHylYRJtOC4DonuiEOPgYN/4Ij0j&#10;wa+lE2AKIDm6aUto1pQQOQOa4edGRBDql1GdBYVMGBvQaROQQv4EYPg1hCGmEYuYSvnMwZoxyRDQ&#10;nwNoS15Qn4YlhCxDQYUNltP/bCKNlqYH4O2HW1wiRdT4I0Bm6QFZEn4OaF4feDgAFnC3iiZIEZgU&#10;rnuI8kQRUWnmCiIkzsMwu4wrOI8JOMryGqlJNCbRBpq4JAAJ6T1LIICJDUjqWVs4HjjECXSMWPou&#10;I/xNNWag/ZfXAEka0P+I4H5FpLBuCyR5fzdGoJ6y1/6+HkOANRG5B8DgOOiIk8g+C6Tqt9e0fAkh&#10;9jYF1L+SQ2hqC/ypSkg8iSHwkrOJ6kkTgR5dwLIItMCRrjzkmJOj1b0TyRRLGPMoHczDyF3HacSR&#10;pOzwEcavHUaj1xDOCKcPY3QMpviDnCtGX8Py6opNhL9aJEkItfYiUov8wwAmya44CX5rkunVSmlU&#10;pRPY8NteNQCgMiKBUETOOwcA0g1BoDKLAXgyh9j9AACEGwURojEFcA1PxYR4jpGwGEJwUhXjKGum&#10;MDYKwcIIFsC8D4EaC0ubyOQa4yBBiIEeOdTqRFQKiVJS9L43Rki2DqIcTA/B/FiAUA4CIKwXg0BU&#10;CIDREhujVGaNEaw2h5j2H0WEAIBAEhjDoIAJwOgU0CV8+1YSxFjU9rXWxMTzjtDuIkj14KYnAThE&#10;GLOvLORyN9n+QQKdgCEBqMYOdnw/54QdJOXURdjILDOauHyyLlgmqULqNyy5tJKmDS6yNdolAh2g&#10;Ik3sDZhwVT3raws1AybVh6taysADvwUsPDe5hjJgXAWli4l084V7euAmYDsSNwiJTPYDGwAUeHkN&#10;BDCs4iVk7Wh6rolA84brqrOcBB8CJb0NjYLCa6wAU3nRRFu1wuqFAY3ougWGNTZSCG6a4aE0LyHF&#10;iuN+NAsMnQfX6CBfw90sLFECY4yMiSD3VnkeM320aaysV7PWWyOR95nvVGs1y+zyp42lM2JbDbAV&#10;8HVK2BZHqLojo/LHYS7l/iTtXPus4aOLoMCpDjjK9AMXkJdba/+xFqMd48x6Uk2UYRdu4sIWE+4P&#10;MjmBkeCzHT5xH5OjdHiMok8FEEY4yYVhEgvZauqG5dMNAsOCb6+fECYIfi2zOJLNJxF0zxcMGLN7&#10;0Qg40NCcSVZJ48S/fsaU86ES/x4PJYR51hCiitJqNM2U3GAnucMuAKEuwjttbbXsNelDaRTxgkSu&#10;DzjUV5FnldMwAH16iDKIfUr5CJCk1TAcFCRDaVwh+RK+S9h0a0zOLYkBmRAsEF/jA4VpWbBMQee5&#10;0WII0Wjb694c+wF0ktCRs7QhqMZBxOeDpIkgzIHVPJNyAhBLuQCa+fBCLa2QhdicMrc+u9QRCIES&#10;Q0LbT7v/y+2tlrgCwnVmoAMv57neAAbbdk883MCH+dE2s+9lxuTcLqg83RoSSG6PuhSZ5WN1WJAC&#10;33EBLTqumEgHvjpEtnBIycI9+pBJFgfPJJde0DAGuiJbjo88P2uXjGDzQOnNo5G0iWMznbI2uTcP&#10;dHiLQirY2jYDAI0Jui/8mPdM+whdY18VnjIgkhIGroRuykQ6sryT3HPJHK6WPuwplZ/2Kto/R9D2&#10;GaMNVYqBWDXH4CUWwnxAK7SgPkeQ6hKiMECIoS4px1juHgaVWQAAAgMAcBUJYXAziJEAHMD4FQH9&#10;l8mlAf4/hpjGF0JASwnB1jzq0lynSo1S9hH0PQdQfQ6hyGuOUeU7wQAqB2HMOoZwPgT8kWMdA4Rr&#10;iZEiI4Zo3HnlKASBYE4mRLCKAgAYALxqzLBII3VjnlPpvFNQcThxbH/xOTBH0YuXH8JUI8X91oUQ&#10;7fmW1Nw0/ZEocHD7+4iXJtCTGTXXs4Rf45HuLCSTkBWNgZHA8LRIPR4dgfUJjG0S5K+FhAlgLCYg&#10;NSfFKWRB8R/C4F/c2B0W9BXJEFTCdCXgdESB/ggWTTsJHRuYgFvCCgoYXEEPaapCkgPJQOABagyD&#10;ag0EkFvOcB4NrX2OrTuFJPOMtQCSdS/TZTqFKG0LpHCHCZSQhA1Y0WLWMF/hMONAwhUb1T8EcIPF&#10;/FYMcYTFQFRXQPaYlKnNcdbABP/SzJqa0DoRBEFEGPahqNcG0YuDRg8HBFhGoNcPOHMHNhUAwXLF&#10;vaPJEGyHER6D9OAF/HVDEiKPkWxgWPIcUFiJXgLAlhigFiWiXJoF1CwibPyS9FJH3OUA2MGN3JgD&#10;PimgRh6EEIUBsiscgBFivHCG6gTOigdCXgbESBci5Bwi7JjGhZXdCVwQCESYghZZ3NnXAEKBCNXE&#10;SNtRYFjPIL4JWGJPaG8DGIBcHb8G0GyEkHkFfBtcgY6h7AKfuB9hdEEWMCLZxFhFlEkZXCxjvX/A&#10;BZaBejeESDIj3isBsESXLaUBrFhF1OCY2EEHeGlHVa7CmkIRoJEMtWCRFWGLpH3Mtc4GlTcIRCnk&#10;Xi3EEMeBEIsPOcmTZjLcVMtPkOyFMLaVwhqTxY6G0YgNIBgcuEnbnDKa7NZEEh9LRHkcmPnaNH3H&#10;uOoO9FsSZfriIGrH3I6H+H3RyIPOAFlb8MtG6NrOAWEGhfqGpESHuGuTcckJFXtFJG6EtWjQ8EEE&#10;kRFHEG6K+OPAtkSJZHVGyOChlESMtFrFsabF9JXFYimDPJXHKF/Crl+OrHzF9k+EMi7BwivBFRyF&#10;/FlOAGhMtMtLRhqWvESE9RuagiQF1NcHCNrkhFijxG6XZLRfziYfUiQmjmmD+D5D0DAQ2D1D4URA&#10;AAFA5BBBCAUAMAGmmfTD+D7D0CvCiCbClCzDAVFeEJeeiU8dhDLC2CgCDCYCuFhAXAlA2CKCEB3A&#10;RAJUaJeD6DzDsCCB7BzDSDgDvFhBUBqCABeBIAyfNFVVnfQVpCIm4nwKTTcTCEEXZPdJiQCj9ZBF&#10;YHtEpWTggB/luHclXEpLpiQhlYwaEIPi5BcbSKULNEiESHXHYFha5adVyHiCEoaSHXuFscmgEnxF&#10;KgNCYS5FhAnonWedYFjHnoMPIS/ibCwYHFKS1Q/LRowE9L4ZsEEYJN7c0DBB5pARoX0R4JdTcgoC&#10;CadGoS/jkYghiHVDApQaEWEOCSjGrRTpAB5WgBDESN9j3DIC+pgJXWlESYTonAnE9NtHVh9HVPOh&#10;WFJOik/FiLOgyBalbONZSLKQ+O2jDFbFvJrfWEOSoEnYgipAAGuSdEgTKDHgtMjPOTPpVACXARfH&#10;ukICmM0CAZKFXE5HwXsHePwFkEvqVEtjkWnJeF/HKOGohqqqrGyZfkpFKXABoqyWxJrHnqyBoawQ&#10;TGrX8BApgC+ESBKrBpHhqZfOgEGYwp+JfcHdCc7DMqdZxN3o+X2G6G6mBD/jJONXgmiFiHnTPIIC&#10;1TXHEOAlCD/IPiTA9roGyg0DafmB2NXHkhxldPwgbTXI9PyMtnzFMYwPkXSj8aUFhPIBSsCQ/Wjj&#10;vCxbrD9kBcqhGkFGsEEPIN1NrIRHwESZfgYOGklDhRnGQcCAGG6dQAAPIBzsjqFBUsmPkGyNDBWO&#10;AG0QCaGIdscFjsgXHFhHKkuhFmwFsFYOGY0FhLOVwCNtBbUFvJXRHXlEDq6ACH3rWVbEnTnAESdo&#10;qFJVwWEqCABhoETEUPILpssGmEnE9QUECiQSxOAjFfMEEHKS/HVS5WzESp3RlgmFpSgL2QaDeqQE&#10;9TGLpSxRTVwMBTmF9aGtBCNpUE3IPFvmHhiaNXAfgD8QFJSLpocFJYgHuNfWGJgNKTPGyWxXSjxH&#10;kE7qlqrfTmluhukulVrdnDQDKDCapCmDaDjDsFjADEGAKHpDzFhnGekY8D9D1CCByBsDMDfJ0mTA&#10;IBuB+CKBEAxRzJnDnDXDEBwB7CLD3D8nEAUAkA2CUCJB7AKAFtnN5fOPuntB3fSumvkFihwLlEER&#10;4k1JhRcgWFYpwEMsCBSg4Got1puNXkCAAv4sLAAF1NKqXMBMtPKn3JpGht1GoNtPaESX0McG0HuR&#10;cSdHnpuOiPajhmmQCalCHq+agaiPTBjrbJEYwjoS0IfV3ESrNQjBpGoMxBVN1f1h2EEdANnEgcgR&#10;uWzbkj/ECNKtAtBo+mTEcXQP8H3GyuOEeGovyC6xJOAG6YgPtmHRLxJC6cTF+EnweLRN9JXJXLRY&#10;gEkhqxEFKvwVQJfX2bSf2EnaiRfLHIRL4GoG6fasOJpbbJHGoOARwEcRyliFJOAaiadPIEkarbSH&#10;kXcPkSNLzCOuUJHNKRuGhqOF3ZpCSS/jecmdZSCxUABlfEUR4fbvlycY9V3sGpaGBWxwWKSNfIBL&#10;rv1QaS/IUS5lpMVCFanEECJyzpaJgLrpHGyGhHuj5RHb3GrMBq+kyMBsgMtMIAvkuq8FhHEgtXjG&#10;yF/x5NrFRAmIPh9G6HuYgImGryTEElTsxAAHnhzrfqXjJPOWeowG6HVxoM7ykESyfjwEngbRTMBb&#10;8E9Tkp7EEEtSdQlC5fpEnTcTfAyzSLpayD3QCIRsgy+ACG6MZl5OrYOAFtbuFH+fidcFKbXD6Rul&#10;VoYAkHkP/0AHClpHVudHNlKH+FhoQDlYwHwBO0sF/RFHKGhxsM+t4GwrWWGzPLvRTf50WF9OCFYi&#10;HtfEcES1AABSEnEhiagH3Etb8HkQJGjFhHkPaTPP8q5AAkXCnNSTcEgLpszcVhlH1EnH3mUECG0F&#10;1IRa5t1hqH3S/NrF/jCcVGBSNJXG6t/nEoEAIOGJXFlGyujAAybAAFxFyH3OitmF/xbFbH3F1iVy&#10;dVs192M2P2QKSD3DtCHMVDKDUDdD9KxFhAGALAPBSBbBnAIDmDBCgC0DJu3KhejY9DvDhDRBtB0B&#10;+DyD5nEATAgAxCRCMCAAOfLJpD/D6CGBzBnDIDcvCQTAOCGCXCWAsAZN+PCvfVoviVqydNfE9ZUn&#10;wrr2KEczSJjFYY0S3EcI9smBUNQB1G6aaO6ESS/yKECF/iTLaxfv9ECqKXCCRMtLXBPXQwgJi3ZE&#10;CE9zSNfwehsAAjeGBESLpL4sgTpErm4QCjeYDcVZvBiPt1/L9EQMGt1G6Cg4bpmyzCJl+CrHVIBz&#10;yFyH8ACqpEEweFlESXA4eHuGhNKQCGyK+w+odAFj5PgEtEkuED5crXZX6A+MjOANXN9TcEkXZFvR&#10;OWjsqY0OAF1lrAgHVuMTxufFBzsJcrfoAXHPt4S5XJhG0HwPIhiPaV+KSyNDtqQIU3X1DJU311XG&#10;oPINt34OGF/MXCZWOXZoaCEroA9HCkKsPL2FldCH33lWlyk1/HVOiOG2L2R6NUFPwV7h9PDGha54&#10;gXNEEzSpePwp0FYP/qV37AAHC4bCgPysIzSMGZ5EEE9deJZF1TXPkRLc/Ep5UEMBG62NfiKDEtcr&#10;jD8HuiTRfR4gWFlWxNpBb500VAAlyyZNnG0LOFYoCDjMBMBcdB74e1X134S4UxwJEfdmFxHsCXg0&#10;IGrOGuZGefwSLQCNKo6RvEcG0H3STEcIRNcEkMNqZljEaESS5o+uRLRQ/Go5kEGWGF1tSWlFvIPO&#10;YF/zGpNEcHDEOWGOvAGNr6pFJG0HngTS5RfHKNrtSOiF1qfEExtFslGGQpusdNt4oFi4IEYkED+I&#10;3eDF9IRtjjxEnMtR4tV74EEEeMtGyhqpuE9YgwZWeGokbTZH6GQ8yvd8jD6ag10tIlcmoE3IsyG3&#10;gADNrbUPgfdqKWEGowpOGS/OAMtHVG66KFDPIMBEguWuxEccMGQG05O9OG0OiSdNtF/PIV7Yggv6&#10;OUB2O96KSF9LpDvDlDXCyC9DLT8A+BJBRAoAdASESDxDoDnb9ASAPAIAH99PEDuDaBUBkB2D6VFF&#10;JEnAbAlAxqyBlAvAkAbCyCbCFCcCz2oFKu4Y9DUDACqB7COCk12AAA7BRBmB3BhBMKUC9CnXCCnC&#10;9FhBWBrCCBcBHAwPD3QvhvjvksGNcNXRFG6Gu1/Mt07md7IMLFYbcb9huNNJgIRPgxRp8AW4SXQI&#10;5GQwSJUE9HKqvqGQNQOEkHwdPGlGhpYLaIPEAScCHMEAEGg8IhMKg7nhrwh8HDkSMEUcMWg5HjKA&#10;jYFjsKd0gdMig4Ckobk4MlMLlcslsul8vkDuOE0a02g4NnJknZbnswn7NoJnocHEtGUtIJFKmQPp&#10;q3p7eqL/qcHDFWCFYStaUFcg9YCCisIOsbtsr3s79tL6taYtrDt8HAlyPl0K12lj8vLbvcKYt+OW&#10;Atb6qtWeWGfOIhQKxYrxqMx40yMHh7wcGWqb/joFEWccmetL9g4B0cnDc5Bs/mCN1ao1uYg9IUon&#10;2epljs27r3L+3e8uQEBfAD3C2su3ja49ne8HDvMCnOg+8R/SU/U0WjNfYKvaXnc5NRbyh8Ll8YJ8&#10;pv8489NjB2vhL095u+PfGX0Q/2A/46wB/X6A3+U0DwagJo37cSBoHgiCYKguDINg6D4QgtiD5EmF&#10;TJhdB3CB6FRJaV1CnQcf4iE2JEsNCJyKilxzaQqJBNFCMF5Px+gIjWAgaetljgclgmGPI5pALKQj&#10;ckR7UwZoMJJFOS3MB0FZPHSUTLlNmHlAkkJYSkDG8bxB3+AYIZhlpBzvmU6pnN2aT4mtJQCNWb4f&#10;XFchjnQbZ2gkPZ5PWe3rJefkHjUCAXoOMpAOZmHAAt60NOeMmCbyE4XMlB46eM5XvPSln6UYJRXp&#10;6X0Hpgo6jMapWLApB3JAOqxUq1X2lmEIWYhqqwDSRJZdQatQoryX2Cis+7Bf1/qJk2bUKbk6zYss&#10;c7NZwIhctEEbTgCtUKBm2DotpyUHZigWgYJCptfgB6xlZLEySI6UHmNBllO1oEvZq5JNms+LquxK&#10;ZNQpoEWOG9m8aA0cDs0c6YqdGyAD7C2Ym1vq1aDEVpkZvoyrkALvj4s8bxxvFWBgFshH7I43gSp7&#10;LNgx8qC7LIAlpvGUPbMjUzQLM2kkMITYKRmYkaBK1b6wT7vFBoyvbKjHFnSgf0yqVnOPUIym2N3r&#10;hHVtX1iB5G1nXNdgY/z9Poxi4KokSbKQtC3Lw9z6aFCwIJstjJGQSQuQcsyQHMTh4KAXxjGQdB2H&#10;ULAfBTXuH4iCjuNoVBkHY+j8P4DASBoTRVFsVRIDwBADgUACyJshScLOk0JHcjSiDsJQQ4mCStJY&#10;gShLgzUKGUfCRE0Nghg84jSL0ce3PtCQ1EsYB9GcUutQYmvMUMZ0HHf0SI9PyvVADQhm9kSvbrVm&#10;gg99voJl+gUKgTVUru1tbaOiZTvQfTAfqdL8yPYbP2Kn+KAjX9hsIH/iFKMMoQdkIFkfL2fe0x+R&#10;Bh4wMUMQc0A4oIh2gmZoF8FhJQYfOgd+i/iDirg+kIWUA2QidhKtgDJL1km3HYfoiQHH0vWOIqUY&#10;wdYaoTIOeuDAkmbAsasbwPUQDuC8IOi5jhBy7BWCjEpGRB0AI3GDFBgq3SpmPEYaU0DAS0tCLaJi&#10;GaBDNP+ECE6MZqR5xmL2NtE40BCxsR0QdQYF0bkHaEck30CgAQnENHoFsfDQM0Goxc3z4SDLkQ1I&#10;Nq4kZEqjFGV4rAlJHq8BQgY3iaRuxMIMhMzSbVnrkQY/SCI4l7LjPws8zQiZTwfFWQoOMrCehbUY&#10;jpRiH1LQrCHLZPIPV6HMWsQZAgrZfwlE6oFL8OkngVTaz5Aho0tGCQml82YJ5DwxmnNSas1prksG&#10;fNoMs3IzDzTOOpWJvBvzkQ0Cqc7+BUkKN4K+dsVWhEHUS9EO8V2JlUIMZpaYEYXGeHIphcMhD8Ak&#10;oGb4XdBhaUIL8MUhUBIkNKCyhNTTy3mFvGGaAzQeKMssBdHCcg30ZJGOcBSF0vAAL2GnShqA4xcU&#10;sGFS5NqbQ00yOwGtBjIw/Cupym0QdPGcLGJKkQbjQkCASqKu83ilk/CXRWalAhvECSjAOoFTwVzS&#10;tCMxS4YS9jvwWBeDur8fAWl4LyaBWqBI5rBQIBOtaTTMUqXesMAyBENKJX4WlKYyw816MxTRDS5F&#10;yMVLyfqOFKjQGYrOQlnhU02oAWeS9fymJLgAS4bsllUCSqcVPJWoZo3vggfIQZ+k3kJwMHjYYqZv&#10;DAByKCM03lGyBCTfSxY3dhzR0XI9L00dVyprJm8u8ugfEZRwpEH24scIvkdN8x877RAARYN3NoZ7&#10;HFLXNIIDkHV2AY3aS0vaG6ulVptueP4hRmKEXmFpCeEK9qVIyQmm2fSGpsXyda1u+d9iXDfGkMQN&#10;waw1C4GONQfg/R/k/bg3JujdiDCRDkFUOAjxWLsAmBoQAkRQhxC2EQAV98NoIcWGcPglQdhCCMEs&#10;I4RQJgNAMSx0DonSEKdO6l1eHCECUD+GoXQzxyEJAOIQTIoAXAZAWg8eA5BqBvDiHod4+SEAbBaE&#10;MSYhQ3gEeU8wTTznoPSepjNCK6hlZengQZAEJ7EPWpKQpAEUx/mURkZpDSBJBFyIOnseqUQ6Tpu8&#10;AA84b6eCDpKhOjxmFT1rAnSp/QCECLcISow5KGjeVKoUl9goWtJoJRkd8ZGmEsCQYcXKpV2gYmpr&#10;c1DOZB1yPwzNfZpFqswAAPXbAxoK2vKGiQvZ9p61aiE1y/BLx/n4L+DFsCbyMqHhP2KQdGTEh+ic&#10;2WMTZqtVA0ZDxEoKJL2hIrPCKGir66VGYM1dgHRkQaS2CHV8HZmBPboFruomScgCH0BkF/eJp4D2&#10;5ACl9U6TZpNYtLTINNTCDIeOpHcl8K1k12H6jJL9RQJMfQYv5+kyQAqBlSKrip+iaBw0mFowVHje&#10;RqK0JU5Ii+RqYfox809aB9jM5WLbltAwSctFsuSVgcdws9sWSVfIDFao+UQcAEfQNUZb6H0Tos1u&#10;RiLnSQcH/TGkI6tKb6R4lAu9UIPKCKsM92y43iF+8XNx/ptVOCbsZMpwG8MEl+AkxiWVBrx0AEdY&#10;VzkGMxKDbArO7m+PXapThhAMG+X9ngg8+tTqrOgbsKXiE3jVN8gQLHjk7Btn018qa6qKxhiOXa4C&#10;bX2vr14Aa3Y/4V3AWTMo0dMFcWUMw/BAkLgZ+uhd0wH40vZwOnwR0r6yTfLPkOuRKz7UCIyN8zsq&#10;aX0NKnUNUeytAQDoEn1w0lcoOpLvCZ9SE5mkrTIKm0JNqtVyHrUtZS8ZBk2ma2SfqAjJTR5yT2up&#10;HxvGGklsVgQhKbWP/HSBzqY1pUfWn/mQgbw0IaAL2AMdII8ZQV9TREgm1N5mlfUAAuQjIjIoxnhe&#10;ZQYLsesb4nQGNLguISUZoQd8N/4yYYuBZVkd9nhbUAEokdoFVuUw8rUqt+FZYaM0hIsjKCxtMaCB&#10;EXkl9SJHB0aEAbWA6EFNQP8NML8KkEoFcGcOQOsPIghgY3M3UQYP0GoEwDAJcLUNQQoAMAgA8H0J&#10;UKYH4GEEp+qER0M2EPMYMA0AlioT9iw6M6UQhjA6o6xlsP8IIGwFcMxKEQgAUBcJcKIJQBsAsAcg&#10;8PoO8OIG1kcOcPA8IQYBIBwDAJIJQIIA5ho4llVlcQZPM9MIiGcgkbw+taoZQloekDxEhIdN4xdA&#10;9PZ/414Zhng91bgACC8AMbxUEJ+LoMCLwRgRl0hoMQp+0YYcscxN5AIQZGgikIpvQQgZgYJmMaMc&#10;lH9XMcJv1J0QkEuNoSwb5JVnUskuRK5aqKEbtKBokAAoE/Asc4hnOM1uduheomsQcDWPQwmD88qJ&#10;5OlUFPoRkEc/wl8gRZ4jJ5BysMwZhy8fYIdsgWl9wqsLGQ8a0Kgb4l9DUHUksFMS9TkK4KSRxKCC&#10;AWsd8ckm1VR0hCcS8u9ppEJqwl8DeS1sUE9mgQYlYs8qA8pCs/xUEQdt90iNgQsaAd8jIqdzwYcY&#10;gvNQJQNmQalnOR4QZAQj5nNIsLqVKDAqtv0RQGAbwslOAaBuoLWRFLhtMV9CtSIfoTJCFV0laJ4k&#10;0GiWxW0VN6UAFoMoEupZIpxDCKCXiXmXoTBOBQ9aUl8LmYGBYTsGQhMuRV1sAGJC5ppRIAAok/xu&#10;F+5bRzdcgAUpwgQjp2cWsrUl97tnEg4ZhMFIkJF/AAJTRVQox54rFnMjpQAABYwU0x8oFssJyQkh&#10;MgAi4tEFwl8loaWUkQk0IslaUhNnpaVy8bEZpR4o8buXBnObRVlPEcAoFRtPogBuM+sx8gQuQgQl&#10;ZwtPMm0ECeFMYuQ0Ib5SIokeslosku9c0m1JkZoR12MCYpZaWa5nAARqY0x0IvaV0pYk1HCbwloS&#10;lP8Wt+8VOLMAVaAAAZQxd90fgZg0I1ISUgRHAesu9qQQY0JqxSWgaK9+OhMaMuRskoGKwSsb594W&#10;MZRb4WU/wd8m128JmjEolZJ18fogQaBCFNAuRSgNORwKQuQrUF6kJuOEMgguQm0gQup7MNKQVGob&#10;wZpK4rErVPqXcS0ZogSAVGom1PNDye8AUm1Z53KXuXikWmM1wOY74DkD8E0OIPAcoQkBUCECwE0E&#10;cEEE0EoEYIkHYGQMgNguuOg3GFJgkP4LcKEJAHAHkIUNoOcO4QsAkBALYMMNMEkDMBymapeHBi46&#10;Y6iHV0MPQHIFwF8NwPKI8QYBECMKMJgIoA8AkAUhAPcOsHAG0HAN4OoPMuynEJEJQJEBUAk62JoU&#10;SJxlmJ+pcgaRFFUQptMHussakcmiUAAhOM2R8PqOcS8aBqwZp0JqIOMowasI0qoqujEJmPcQitcs&#10;F6cAIaeAwQZN5XoHkj6kiGZ/8bua4ZhaUTIgQV+SYcSupGZR5DgWMUoEh9QEwSxCdu8SwclYUWkQ&#10;dMaWQ11pYVFc2uJEIrcAJDxKcIkeslaTU4dnMhxaxwubRfEQYlouR1KRpzppolZm8XIgSQVyBZKs&#10;sHttMS8xxnys8up6QaMetO0K8x9Y4cQyhbBpgMghMbwomwKCwZpwuuQ9V4qYlc1uVFWB8QkukSMQ&#10;YhooGSEWcbwl8jcV8gYjquAAN28jJTeV0gQl8fEG4q0FQj4phnMkZnMVwKAhymA99+F8AXkoxZIg&#10;RtiPQDVdZPqvEAEetoMoaCEet2+sW4246GdlVlUQd44FhnUGq5dDMjpC4uQu8m1wsQdu9cUH0la3&#10;1YJ3NPcAAgRMYaVUFbMP5bcAW00oM1YyibqcsP49sEpPNPod9qyw4c5N5UExcm0lZEK3UaATKP1K&#10;5SKOuA8fgjegojJKB4EQaVGVIQdIsjcoYZhWUqs0JKmyl7YAW3Uolc14a68WlmQb5FkP1aUwUpi4&#10;Fv2hAsFwsk2TFc4WlJUo4Wsl8jKy0ARMYvZN67dqUfggRCe2EQkjKksv4aAgAV8oFAQTKZoYNYmg&#10;cqsZook+1c22of64WhEXmXB+SLRylc1xEZgb69ywy6d/6g6IYQkrUacetXUQYYJJWuYPtugJ6Q8L&#10;Eslwu5SbofqA6jcWmj5aW7kupUobwm2S0Dd5B1+mUgZWYaNHYYsZgM7Fhl4Mom24GdweUokoG4WB&#10;0AKdsaNJVGwIVN52+u4ad2EYtru4+ETFHHEgoPwPUOwFIEMDQ6QOEQcAUAcBMG8IoJMIsG4FkQgP&#10;sPYE4D0CrHwQaFFggQsPsPEH0GkF8IkKALE0MQgC4EUF8MULQJ8AxXLHSEGpmHI9CpxjJlsO4Gw4&#10;0OI5AQcAoBwC0J4JAIMAoAaJgg4PsO8HgGwG8NaI0QcAkBMB0JCJQBkA054akwMNG+ETAiu0VKCR&#10;WJ7KUamRpHoIYQpGME55pzlDEYKOcuqa4admQphSpnOBaBYrU9kGa7kSzAR8uAAsFaXGiam1kcJA&#10;RwMQZXgcl18+svYgRJwfkT8u9OAZgrUk3PwgogBuEpgQpRtp8SwV+fIgbQcmcTKREL/RwQqCwjAF&#10;Cx0Qol8lYrUlqifQUgqYlOnNpJEaUQcrVVlbDMQeVapWFSUZqkuJ4xesqswS5P3O5dQWmKcZhEIo&#10;woFEh5B80tOvsbW3QVyRoozB0AZMaS97ErHDQ9ZVmu5nizOzWFS/kmkaAlZZ4QcTI+te4SVfAcMT&#10;9BwRcQZHBwuQlxUKp6CYmwQxeDsjMQYl8uRSo+0b5CcrV18vYsmDoXk+tP1uMesjIuRMYjdP0va6&#10;5/UVZHC83NfZjZk15uUhMb6z5JVxgQcDbaMm0h+M1ASbpnwphR5ZISwZqfJOCusAAjI0AXJ290Ig&#10;kNfbo/xaUZiwKbob529N57UAArUrEZouooZU8aPXReaLZLgwsD4owoldas9MYV8v6fYXJoNGhTQQ&#10;d1QF2NoEsYJ9sSUjKQWaMbwoEwnN0bwu9msXm7dz4AvBQbxItSwLgQdNA/BrCfJAQQdoNMYpYj4Y&#10;Ib4m1mwR1VEcnDjFMAEb4lovvCwZRSpUGaV/YYulevKCErWjRzjLtU6ZMz0gSgrBQkaQ0AMlZZwA&#10;GLEYh1+4XiAP6jUQmdofggBPrVkbYbfOQWsZpCt5BtwVMaWt4jfjIABSIu+bRs0MSNcfhMEZQb5u&#10;VTcvY0JZG6Yg1VHjCa6+e0cbtIdIe/MPspgaBZ7BTXREYQZdaOMQYk2lXZpfbHPm4T8MUKkIsD8F&#10;kHZgOa8AUAwIUJkK4HYGEEXLtHPIrIzI6oBgeFMSsP4PwPkIwHQFcHoJELE24AEAMA4K8MkNME8D&#10;MB7nFjPKdi/KqHZhwPgOUGEFsGwO3JsQbLPLXLfLnoMgwP4PIH7MANAOQO3H4BABkJCroB0BGq4c&#10;SV0iIH8glGpnXNbp8S2RGAVc14gFJBMHZvo9YYId8ZjhAcwQc/RnUTYNYvZGhwss9tgZpd0hPudk&#10;uh8AIZohMaCt6ksTgTkILvMk1PpMYm0u+OYWfAt7OJ4m1HDO4l+V0QpSoNnwYhMZgx8lrSIhHXrS&#10;PB7OAQgl+/cQpJG0EAAskbzFp2YbsrUGHx8EXyEg+ujSYSpmEU3H7gkSVOBK5NCKcl9MZoMv7No+&#10;0QfN3eCxYadH8wma6TtyOT0Qov62xSoYLaMDbx8GFnopZnMjdEAHpV0jQjUV/CMAVHc0IpYYJnNa&#10;x3cKyKuvQWtuG5QEb2PZc8qVILr05u2RWRfRgOqMUB2lUv4+0Zgl92+gpeQVNKA/Qb4hpbAKb39s&#10;m5S7kl9SUYKugjdb1GZKAokZpBoZguopgb5JFGg0IjeKItqLwMBwuAoSWCEforUCn6G1Xsv6T6UT&#10;AU8LdTcZghxnxNwGVdG5N46YELkygTIb5HDdGMvWgYl/R6gP5e8tQU3cTctMpoPf8g7boNe2zzUQ&#10;YpyQmOd84VZSrRCqYtMx8jJGgcnmYxuClEgi4v7RwL9UGbStGPLWA26a+iDg4XJX4fhN5K4oaS/t&#10;B6AQcsmRU0KlAT3tISwaAQBzwJ1QQAQZ/wgBQqDACFAJ3xA7xJ5xQExYJxhzRoIRxNR4AyCGQwES&#10;R8SZ9yiEP8DSx/S6HQyVSAAwx9TYBzh+ToDzyZiCfyQEPahwJzvejuCkvmlummv2njuogSpzgBw6&#10;XP6UPuWAaq1qdPysTGETOeAewVisVWZ1iVSqGTOuUGbPq2S6tU9+3CQWatW+DWKDWWeQ6LAkLYgF&#10;YqRYyVN7HvLIwyzAvKnrLsfM0UMZwX57LnqpgSZSAC6ZPahc6rPC8ja5QbB27KzRgJrPb2aKPN17&#10;yhvatYHGcLh8OHQ63Qix27iADg8HfOTopfpyo3dYNdjTAVC9xxd6GHDwjnx9gNAzz6Lmer1+z2+7&#10;3/D4/LhX/5/b7/j8wd9mwnjglSzM5DA7FYcS7KUjQJARNHCPs9hOD0KizMk4UGAgmy2MkZBJC57D&#10;5PE4hFDQNTDNw6kMGMgCiJwfxdfqL4wjGMnuLImyFJyE3CHcjSiDsJQQjOMz3OQYBcG07j7XpBgK&#10;BwLSeJAgwKAYAozPUhBsG4yjiOtDAFBAGSQJElAdBEBXyLWaB/mp9zQm0dJvIicZBnOdHMKedyQn&#10;leXgeEXJ+nV72yO1BInQZ5QPohJj4HKjDKo5DHRORVXlaAUaWcJWDcppeUOeVWkaOadynLKpEOA2&#10;pxzqlPwgaJonnAwHKxTNdGPN5WG+R4mjGrtZiGr4R7AcI9bDGKxTbsddA2soU7MQwFbPMK0XMUUz&#10;rVcxWLDPVDFgWBewBVxM36txOkMq1U1BGu6RWuteFPPS70MPG8kMW1yYwVxDlFK2+xAv1Sz5TMuM&#10;Cuka6+IY18ISoLcLHzDUOUEG8RrsxsNHyioDVEh8aYoCnMWAWsgpo3F0s8FR7ycospo4yjjy0Esv&#10;bWol5Vpwr4QtjF+vZzUuQxVavKzQCw0JvlgVUQ9HGnSQl0ugHEVp3CFLTUkMZUCyj1eil5Yaq3Mv&#10;/Il0TN5WIBZzLZd44kMUc9yu2wsduSpDhY3ISd0t5tccoSXWmVheUqO7f1g1VMEGtmoLYsSxVNOl&#10;RVa387tXKM1eSusVgr5YF+Ydpxs3ADY8RBvTeh6Lo+k6XpnzXQXeqN3rEOI7r1cG3sl0v/HHC2M7&#10;O5cHSwl0kaanA3PU4SpWFcbU8PIfVpEzAHvFVfpWhk9LkjVQwIvXdMl0cBA3/dVpDqrVhSTgQxDv&#10;XCJ2tnagniq+23hM/AWfyTNRSR/ZvDreEcPyFnuTsfwzQwRfCeAhgKUE4QhIEjAgWGWBoH4HrgJA&#10;RAd4i4KtnIcEGDKcREO2IMWAyI8l5DxWyzkf63iZkOWiMJ7JM4CghbOXkKkMgrw0PqrMmxwSuHaI&#10;YXlThCiZp7MAS4mZogKRGZeBIopuiGDoibE4W0UGzwJEIq8hxXCGFaNEVV86oISEoW6YwsxZl3j0&#10;OC8wkJB2dEzKqXmFBCogs7H8t4sxM1xj8W8VUqrgyGkKAjH6IwFI9wiVq+WPsfnPipkS1BxRDpAJ&#10;vDoDGSJWHHPZGxJYhzvhkSaGbJwoJtX7CRBRKJxUIl/nOZ5AIAJ9ThEzlWQYqpwTlH3km38Xstk0&#10;C1JUDOXYTpelcVAJOYJKlXp5Eg1WPwEYHgfdPMyZp7JXTOmiewfo7xuArBUDMbI6B5EGAMKYYo2A&#10;sg6BCepByEEJIUQshhDSHD3iiECGQL4gBOkMBqFYOQyhUiNmlPyfqNUbo5MYjtHqP5+nMH0OcMgW&#10;Q1DqSSQxJiTkoJSSojEfg8Q+BsDeNIcw7kupfTCmNMp8nFDapKe9gQuBK0qhAHalsG6DUwJE+0VQ&#10;iqakjJIImnJUQdzOfG2ohkogUKKkeMmopDIQRkPLTuUBzH8P+IYZwDEyBw1UbYK4TtWIIgBgaGUH&#10;9Xo7M2AEq9zAFyuKCUIXlSMjyqxIX2K2JBDJHwLGAQwFldhBV4WzVAzkyD9RkGfYA5TinWWEG6Q5&#10;RADyHP+TaNA9hWC6LeK4yUTFlGuH2bUXltRdGiLkPWSqHpT38NVjcAJxT1Bo2oeoVg8ogbWyAqiA&#10;62IwbZh5trZAgwOrc01EVAc9Yfbfi3uCXSZAfrikOpQL+5L4zyp+C4/whjyB4W3JFHQkC7UlAAOQ&#10;P8hxVYdkGcUJa8L1DhMlbkFhkAWrYgOdIVi4ofqUEMsQmoP7JVYgceAeyJxRSGFcqC88xj3Rvm6c&#10;cwZUBwnVBdhkFQrhuiZnaNFT+NI/1wkGK0XQvJ6TGRdWGMTDovsP27PKSorQpMSm3FnV4H4UMVna&#10;kA4q1A0bEL9CAqt7dMcb44xzjo99yRfh1x+QwGmQhKZEfgEyqg4VCHlMoZXBD0gyMrVSHOEBWmOZ&#10;ScsCs0RdCHHaO1AEAGXiUEMkAyU/S/6Wh2GLmp6z2Dpm1IY2Y75Br1OfyQb4hhtWxiSz2rm7Slgo&#10;4KKwQ5tRoIyRIpmopQV08uGmNrWQ4UmhkCv0mDXStiM3kGpUJWooySGVkpmbWEEIFsr1H+XQ+tUS&#10;q3RLplJlo44iFTb0AWYIk8bEGtAP0tMQyQFciRCIvJYCzRYJQVUsGXTTXquicF/FwRb1zLzmh85c&#10;SWHHjUSBksgCsauhEWA+u1YTYSOEVXDIAMvyxMZHs4JVSgqrVqv+OZPKHmKzvGEngGd7l5fHl+ZA&#10;Ht+uOsIG/gL/hy8EVW+ciQdytMGv2QZ8+9wM5qGKTNsd4RLb9A8qAuhwJUAAtJqWaBoniccmge+/&#10;8cZoEzcVJzlYzRs8uuaCfmJDBN80ZXIAF3OMpAk53mXHfPkX8k5+6cdQ1hegsBsEQda2gAATBaOM&#10;b4y77gHnKg9CKE0KgAQuhlDaHT3DRFmJEGATg4EMA4DMKg2RmCrY70Ltp95/o407QJHiPkgc+HcG&#10;wKgZBxD6juhYDQKxQCSELRNGQ+x3h4oyNYc48GqAUA8JASYlALgLdKrkM/mCGcIpf26ZwgPPtSFp&#10;rIRvpLcg6dIv98ZWL1PbkeMv169CXQTNq8CUHOOukiUVgHWULi6RQFtBtRRZsFS9CdhQAGwCdOaI&#10;UVXi5QVIm6LpicVH1DtBs+uGP7KpBZCD+6SpqrrxHSRBjy4bJDHt8PdCXnAOX2OAd/fsMfZzJLDY&#10;0ju8g1ZDtZCBpxd0J9SiiimohkWug/hYDah2hgwByoDE0iQqR2hXDBB4wOTwBZnK1rQgUPgAnpnp&#10;AjV3hwxWn3Qg3v3F2WCwARxVTihYEFQixuhQQj4L2lQNVYWrmpHHEPBT3sQ/krTOlYSmBLjCA1wq&#10;4Qg04REhQAjHGfwX4Sm0wBhhlNwCEex8kTgZoVHBA5RdBtXFQKoWx7xeTIm9AAB5Sr0IEEy/0E0i&#10;xTWeBGAYIbF5hQRM30BFBKmxhphYG5BdBwUcBDEZDjnrwy31AqENAVwRYhFiBMy2TJwe0ZD53AQb&#10;xKi2TjmewkkZDn1zQW4l25HnYmom4nB94iRqguRDIklJQ2oFz/l6nD3F1vwfX4xwmPUj2EQADHFt&#10;QeQJotjxRLRLznBohZi2RDgI4wImR8TageIxXEYTzBgPoyhzGATFxBjnx2mSB9Qu41DkGFxTyzAU&#10;2CmI2Yk3RLBRTkCxw24IV9oOUZyDF1BPB5RQS/0uBWCimWGJQpAuo9BKjJT2VZCgmXxwmuBVVrxn&#10;IOT2XFTcDnBDAXpB16DakYAABdJC2sABDHCihWh2hVTyxdHIRCUP0aBIjIllAmDZxWAVZIgT5JBK&#10;homxwBYcxOkWz125Cin5XHzOh72DjexLpCx7FpB2heUehClUV0V0RkxPZGz2zwCoEcBwUJR2gKZS&#10;xunDAABsAoGJz+BXD2wSpVi1QzpTl6mKWJxwl6JBwXi2RYEJTmwAhohVxLoeGuzzEVouQ/jYBIIe&#10;h7o512krI5xpRpkIofjvDaiinNAm2rhDF5maFiInZhh9JMphzTQ3QxwrAMwOwVQ8UJgDwKQQQ4gz&#10;wvADgB1FDTnVU6HWHWk7HuB7A4gxgpwHwOwWlUAIgRw1g3QuAEZipshBncFARIlA3dXPw9wdiRQ2&#10;CSBIgEgJApQmAigDQCABCMQ/w9Q6R1gcA4XSl8QGAKCYgigEgBnlhHnmAZ3mhEnnJsx8BuhXGwhx&#10;DaijAcofoT1OQiVOzoRuikRDESIFzKxwi/1WolwWwcZ+RzIcQ83ZSsTwDKwaqAiihooEjsgbVpBZ&#10;lmBT2wW8RBhoo0BpmSC/0ZAjKFn9EyIxQeIklTxBhoAUqIBKmAS/xojvDpEZIVhwTY2mB6iij4xK&#10;hdFbmMBwhQTRwQxwgPKOZhaDxU2jx6xeV0UIIzhIhKigjahM1iBhitXnwgEIBVV5l5nxw0qU56l0&#10;wMqV4iRtRM16mslgAzzKQoldgLFiDJRM0ExKmrmmhogMKbIiTwgAyrh5z/o3A+4TCzizy2USxBjY&#10;xunIg/kcC/wvKglVl0UezvGKwUH44HqixpjVW8gCqjCZhBjZwaKlTZxDGf17oHh7EIlhKb0VxBi/&#10;z/luxRRVTY2RAlItgJhzBWmdhQ0bRIJPAAmpxZJG2pRWIVpWD1DlDwEyJbQBliGtKggvBDGmjwCi&#10;lcwpqyhwTvjvowp360K0VMX5YbAYBWlZIHGCmARonOwJI2T+kHXuRJlhBRYkjIjDxJJ94hARYRlp&#10;FZJTmeRiB+oDYK5QQB4IQQq+R7KLhSRKhQULjZ0ZFMzQgsJGA/2RjlBDo1w/ZBKsxNmrihELiqxM&#10;0SDxzyD+ENhID210WSBulVmWCoi5RUzBEGQQY+0qTxhGEABKBMz56oAAEEx1gbqXksBLhKl6oK0g&#10;BhhVUIosUeBOEcBMxQTVS/y/xYHx7LxVS2aB10RKpVgSp94GRXBohtTeRBj23PQABoj4y2V00shj&#10;Hx00JaEchxJdxIBDhonHougAheX94shih2i/z4BPxokTkpRS23hCjJTJT43yQ/DIl8xWihFUbXwA&#10;D26iIgCihM42XxVpF2l3BOBXCr0gC2Y0jOkWhOBDkdS425yc454T37wHSrxRT4xDBRYiS/zVTbgs&#10;T560om3Qbrh+Q3AxQqgMwPAV03LhgKwQg4gzQuwDZm3VE53V06nW07R7g3AvwngJQQgYxDAGgKgT&#10;Q2A1QsjwbsYmptXcpt3dFBXPwhT+wyQ3nS03QGAmAoQkwGgC3UyMA+A7A4AbQcAcg6Q8nfgAAFQI&#10;gNwkwjwewCo6Donl3mRBnmycr1xwxvqlxBnD6Oxwy2XrnsCSxikG3pidSoEIhdIkqMxjH+2MBWnF&#10;wnMH1cBjEICoBKjHHFy2VXIRA0xDJSwKWaCr5/gHDHGrjapKg/LaZGzYx2oVhYCtTBiihusIQAAN&#10;8RGtEe4VkIBPhQBJKJy75gRjFUVfRxG7hSxRTBpQCMxXIWwKqOKORDBvnF7oYRmTAC2MCihDq3RD&#10;mPwdYfheV9jBowAIxDIZx3LpRBn455lvRw5OxOKRhRzgRlReStRokyGzTExKqlQaLJR7BYF07QhJ&#10;FUUSIQBDDWxPxwsjRNoey7zjl0VswwX20IhwgOMoz/B5R9xM4ThBhZmMEj69gS8r4F5iA/xvmoyw&#10;0ZEcLLz+EGzih2htWtKqh710XqrNhCLNbZHHUZ6fhKkIlVsKoVAZkuwMz+Bol0T/pIgVVM69RBqN&#10;q1R9cKrBDImPUgMBc5M5TpGaGHwvhDHMQJz41jM63MYiY2VBxNopGXy2YK6nmEqiM154znRiDahu&#10;pLAIqzx77qzBkcIHGKR8sFS8xBlURXIHFM4T5YMrwS6tA/7frmhICtxQxMyijwDvMC2cCwyoJY0X&#10;xOhKhvg1NLIkkIMUgADlM15dgATHDJRhmcTaBBslQIIOVc7Mke5OhT2Rp99NJDdKZGRxjfTOhDht&#10;TVShKQ69hWB2j2323ERKsW4EqjkqS5gBBYKsC3xLHxzHGyra4OZdSM5NJKcxROG+0fjVT+BaHHNa&#10;liModOxFiq0ZDZy/12qphiBvl19GKTFhBuh2seliDvokosaqoq7sGsj21ZM/mrj/hWNarBn8ZNx6&#10;7YZiR7Y5xtX/RBihCkR9Y9AunFRXIF1zc5nPtjtqx7g7A2QwAKwNAQQ6g9BBgEQK1VAzQHrwLwnV&#10;k6XWU63XNBgkQcgUAcAj86wRgZA1QuQmwA9rnPr2SOr3HdnPgnQiAcwsQxg2xjAAwfQkgoQNQIF6&#10;yMA7Q4Q0AcAcQfg8b9QAAIANQSgkAfQaJnDo8AJ28Ap3cBNrlPhRxwjwDY7LzaRR2Up88qhPJUKJ&#10;iM4QCioK4pBwgTeE2rs7xBjFaiBzFhF00yhWLMuCL9iz4K9W3TBGDwBeR2sww/lnxT6zzJRKj+Bd&#10;IoH4YlDETCwLQmeOc4xjEZMTwAGZCzzp9DQ8bIgBEyrL0IioKw1bkZDpGuLnRwhDkyK+QQqOQPD/&#10;j9BAhtUKhmQxxeYVkyqVwMokhYCxQYmSBWCq53oOReYBLbhyhdFSC71ZBvoIRvkyIQgq16iii2dg&#10;BWhKRyMYxPDwKhRCkgKPh8BWjIhDDigw+jrBIBBKrJeEwTTny4i40KiuYTF7oMdJA9ZcnyBT7bhD&#10;i2YFzimvTLz2ccR8j/ikbQZG0a7mRCtGBeeeY8kU3phYC/ygofmHQxEoBvqGikTYzUMei3heX+90&#10;uyuyx910Y2V0Tjj2ytRYEyn263c9A+jIrboTBvuOQmeXYOTdASWCnF0SMdgAESOiB7yikxWMKYkT&#10;liEUx9xdGARWBolKMHwnEcISgX8a0E0TkJbBhMy/7foOYMeBBjC/89ugG4BIgpfD5UBM1UaqhoMM&#10;BBirzJexhBhRcWAAF9l+BBkIqGujgwxXBYJVBHOeReUE7C2XxDjHLRtSPDV/JbtmcyAAW4xUxDih&#10;KHQABVTn4URBhDhZqMBNhKvOZyEHi49GwAbBtS12vM5cxIE0BQT52SIsR2nFygkIvRxOMOAARQRo&#10;uTduEfrTRCFj8mUqYO/UB9QzPbokheUIkyFiJ5ogMkxBjvBoBZuoJORphZqvUfhojIi2bDdai3ii&#10;uUErzwxCPexT0JR8hMzHD5xKo4tGIRmkwr81+N+zGOdrfnBw1Fg3gNAKQMg0Q5+RBDQmgug1AZQR&#10;QKdv5n7xZokzw/A9QYARgNAogvw2BDAUgbgjgrQkQcfn2N91Hc1BN12OwugpAjglAqldBjAXgdAi&#10;gVAPgKCMQ2wyQtAdghQml2BBgPQUgZwdQYASzp9+Z3Ad+a85hWBRUIBwhoh5eJBDCip+QcZ6BBqq&#10;j2dIx9hAHlAm5BEXBmvCAJCgBDCnDiLEDREoYAB7FoMi4UBIpFHhHnPIIoEpGF5KnpOj5S/5WCZa&#10;dZeLZjFJaCQtNnBOJW/whPAfPnLQH9Qo5RKKCKO/aS+KW6aagaezKjNFHVCVVqLFJ0263SX6DK+H&#10;bDWLHZLLY505rTAnlFI0HreB7i1bmtLqprvGgDereHpSjwjgIo3cG2MLFHpiGFiopS3w7MfkJ1ZL&#10;0AQFlrzegNmihnBBnn5oHHoqoo3vpnRqMsAsoA9aC9flCTstFtHHFNaA1Xus8IHfvnjwH1wqE/n3&#10;xsblOM++E+sbzNUFOjRwQy+qlOvlCP2j33MAEdVOqa6Xb5J1XcpXYplMpxIpcQODvj06+DM0BtVZ&#10;PI7XV/Ip9HEICATTgNRX0GWBxAglNE6WtFGgg8/E6cxOmqLmFiihhbUKHGHA2h5ZHvfRkD5iR+iI&#10;idqDofYFYsJaLgjjBZlYcRWzbPWN2SURuAFjxOnEcpOjUkIfJEHCRgpkgH5KhNKzrk4kZQDGUhCl&#10;QGpWKGWCzlpFJEHwKJfepekal8KI8AWMpommaprmybZum+cJxnKc50nIoJ3I2eW0fRuH6BOf3cHs&#10;ZqDWROmDN086JmEAWvAuD0zS1uirncoIUZaSgflgoWNok82qCSoG4moyKkIKpk8BAUaqmafwTXwH&#10;KwqKb2+O+KV3KaWizapzBVr2vl8o2h2IPROgNsZ736TpOnKfw6nKCK0JICl70UcA8bNiQ+ZMP9FG&#10;qgEgDRuFuG8iciH0fZ0QUT4D0UcRzIPOK8U6bgG71Pa906M6+h4vxXXeGHAE0TYFl8u1QnMcpRXr&#10;XqykrnBlJmRpFDuxR4k6ZTA00WRqnsUOOmtUVXY5ABqpmbiy3GcTI6Lw23FEZRWUrfa9Qbjc9X6R&#10;R9mqRqnXuXFuHtQzA5OOtzHEfZlMtcp6ZstkbtPvc9nME3VBB1YqdYuE0XETQided5k16ztCswUR&#10;qqNrTQckZbHT+pYAqPmlGsSQxysqw6b32RRyttwsAXerAHN0nXhOF4bh0MyviOL4xZT9HEUg5JAr&#10;zLRQLxIGQwyyJkDQFAJWD7PYTg9CoszJOFDAIJstjJGQSQujIzi4JsQhOGg8T7P5DACI8rzJHAUA&#10;043w/E8VDCyJshSc6ZRR3I0og7CUEPGnE2jHLIdyHJw/VEDwURnHUYRLAGdSzJ0hybLEx1FGIeSO&#10;FAOQk9RFCa/UZ/3RQd/6uX8/9oUlZazxNMI4SUC6qD8EMaiqoKLOCGLSElBBsCbygDlU0rdnRlgp&#10;QaDTBwNcHhtQgI0J2EYK4SshKSTgcBzzLAhhaKqF4kIYmNS4kQF8NlFqgBJBRig7kNAEL4TokA52&#10;FMMbwVg5i8RxGQENEw5gconhviijIcMVGokUWk/5vZxoknMP8V9B4eYwpCGojtHiCQgIcDizRNRx&#10;DTD3P0zYta1iKM2GlHZdZuBex6MaV0EsfghyAOUtkP8hD3wUZGwM7yNSunKTMaw1rNEyNLKSCySp&#10;IwJMjG/JqFJOgZSeOVJUFjgZLmqD7KaFJFJTB9BhKxRrNEUoNKIsYBsBYktRK6cRvy1CxpmPso0+&#10;hmAAm0isQxKwGgFTIGLMpTUY5EE2f0HcHc0nBldQfLAgRqj4gOWsnkRp1XKkMPeRgsIHV1zaPeZS&#10;IRCBrrlHJO5ei9YICSBNPRNpOmiG0bCZU1RljcLZJ1DwVtAp6AmcCRpjJLSKKNU0DWhpFAM0QgoH&#10;6iZFDtBHC7RhbplgMUco7Fmj9IKQ0ipGWSNwOKTyaG+cRmizUWAVmMLWmKjSik6go0RRajW4gAI0&#10;umdw5IXiqpiLWRqPEYAjDZUhgarWBoyLWi4S1AhWneDHVSHlPlpJkVa4FMybT9CFq+LqsLPgDq+C&#10;dWYyhNDeGQnyQxkxrZJj9bKACHi1pkAKqMwONytCurbKKLav4qLAldI0kYOEZ10yzgQAAxtPjlIQ&#10;NBD6ahSTSK5MoRAIoPrMmUj8CVWRHFswDb82qIgAXFFYMoxwvSKawi6ZESuk4OKCIgLiapH5xrIk&#10;LIZaApJRT7TBI1Npm0bm7FCZajJvykAEnoKScSzy2ydToL0UVdZzFaQ+IoV2AabW/NYFSLK75FAl&#10;3iXXd0rp9g53oBVeq0h4IjUaAFaNxLDVFttcJagy12LeUkABRADMxr94AizabAOBBkCsEaD4KodB&#10;9m3AQHoSgpxChoCg6B0TpHTOoAA6p1jrnYFjHONYYgQAjBNG0OUeB/gNgzGiNIYYIgJAJwJjJ4ry&#10;HlPMKI856D0sZlEHwOsbgag3h3HYPTBhDAJAfBeJERggQHgHc+nAfo9A9BqDMNQc49COAGAkI4S4&#10;lQSAVAW/5+omn7hnfy/tE+PH5oPhSwkoldoCnTIpHYaTTw3LDIpeoFQk8+rrTUV0TGghL6EMoe9q&#10;gTZVCw0XEwQxFAiaQf4WM8UPCKKojcFbTLRihJUCEoMMxuDKOBOVKhl5mTNOBZsR7FBDCNKoh42p&#10;ZqnTGlzGrosWCjRXa6qZpMpulSGLANfSA5UVBwnKIINwQmymbVjrME6VViiyHKLWrTN5ZV1qorsW&#10;RTsFC1rDMhYEVB4ohGNaifZwJqjIU+J0Ro+1HZdllI0ZC6xDJcl6JpWglpVglExBbqsVnADmQ5lU&#10;dPUMRR/1ykvS41RXYkxuWyRSWZuIZpsI0o03GvwAG4cDtohhpIRidzyUSVgMA1cmk8DIihzFDkUX&#10;Xf8hkbiXh1GNzQilHQtc4O8EbndXCGQUDF0CtgADvcgTIm1bJ4jIxG4MAFu4/5gnMWyodbLA0HmU&#10;PpJdMzNIKbIIoqQZG+6Jh+Mgqg64lOrlfqNtHNfbO29uf6tmqgYxX90IpNrrKPCNLl0gEQslPulM&#10;uABBjKBHKOrW1WTqJIjPFxuOYRqNIWfIuDKKVEZgh/L7FrtzgLR9OzNROId7vk0gdg59LTMsy1g2&#10;+qjHF0hnkQszQ2QyNTBa4hMXL1dE9baokpmWGpiHxyTjNtJ0M/4s3WYj/YAGEGfzPmqoLIbSHnDC&#10;ksj9yRRogdvslrMoHr7pNF00u+Qcy7VbUeIPwGnK9o/1vje/acSzIPu5drp2QpvRDNNj+MpS4yjN&#10;me3yD/T8GWLpSXMab1FCG0M2fjX6JoG4G4U6NzEKSXIPbVW3O7GWf2AAQDWuD/dOMsXufpGWLDVI&#10;BsHKKoarFFZmA8gqFFEaSOF6T/RGEaG4TVGgXxJ0NJgfEcJmfng5XvgzfUXzJ1G4LQAiTadvhHT2&#10;g9hIP9D8D5DwBhBIA6CkDADXLdAFAIBqB+CSCIB5BlALADN1YWOlOnOpOrOtOvLthNC8CtCcBkBs&#10;B0DjDsD4FFBtCOCsCSBxBThLh7JtY1PLDJPNPPPRPTdvD7CUB9BxC6DRDiFEAFBZBuB6BZBEAzJw&#10;DUDACsB+CPCiIREcAfAwBECNCABuH3RZZkZmZoB3aSh8ONIpb0EcGqX9hGEMDWi0eqBtRzEMWcaE&#10;CXfPFmK3aNQ+WcKSRJBcjFNRKoXfCycdEcIPftDeXmGaIPi2H6HMUWjFBcbwMDV2DZjcMjg/Vxan&#10;AGUEIpf+f0AELpNEIpGQHeGNH2K3TfEOBTbQX4Y9FLUpEUHeUeUiFraCCYKSM2GULreLCMA6kFIy&#10;KdFrSxFlHvHeSzeTFELZFpDmeNHCE6GQc0DGK5A3kbDJkdd2Hxa6CuKoa1BXklNEX3ACA0kqKNar&#10;G0GqgNGtaUMUX5jgHrG3GtUdH2foAAaZBWbOWkVjOBiyRHHCI1etAAQFcvAALWLZGNbMJpIPFdGq&#10;H0M0bwLZKaZkFkfwXoBzGqarGqhEc9EcNRbOgnFmHvRnC/lqIpEUQFLfAulwX9JqQ8NEefMeAAb5&#10;AJE6HIXSf/FoFpHmFJG8GFDYLWUuTGF8HMGNGQTfGKDCESBoIWmSC5EURhB5fNM0Z/irmbmcUfUp&#10;KUi2LpJtIDDTi2mkGNGqgjC7mrOWQ2cgU0ErkSH6QDJmHTbWKoKtmEHnF6QFLDmQHiM5GaF+A/nE&#10;EUGQCbnIVRUKGvdABikSF1C0Frk6ErJARGfNBMnYnEA/a8AAarcmBqQgDanBAGXiBLQaBSX9HKGQ&#10;XJLZl2D+kvGtUuX9kSLWLNarHeHvnTeBJmXZFJNRLfRCGUgqA8UWEUQtAhM0KtG4RuSLgLe3ABV2&#10;MjjuK3F3aGFxoHQUCOoaQSgZFJV9EMH2gbXGOGararDNonLWBeoqJmNvJmTGgQAEbFEUVKJ/NRbI&#10;m7KMGvU6TaTGVyMGD+fRMUg2IyMnMNoWAHVGHvNaQDfqfIpOJvg4eBT6nwADJmdiRjFkc7BGUYBd&#10;KLV2jLfIlmEcE0HTLZKdMjpRJqWKMjoPk7KLSzHvNRR8gLWkpuFEhEocmdmbp2p6OLDnDZDCBAA9&#10;BJDaDrD2NmAkAuA4BVBTBNBQBKBFB3BjBODADSDmThCBCYCnBMAsALCvC2C5C6CuCwDPDbDeD7Pc&#10;FFAmA7BWDHC8ClASAIEbp9q0AAh+Y3EcY5iDhIDZDGCwipCeO6pjANAaB0CBB+A1AkAaJqDqDeDS&#10;B9B/CBDnO4NmBlB7CNBNA3AjUgimP4EMTQiqq1J0E6M2RCU6EiEjLpG4a1QeBrciAAAnrxCVrzi9&#10;EcCnr3kDcQi5R+dmM0FPCBWVF6RRBvjXd+TujlSXQcBpRJIPUdKBLrJmTaMDjOTEAAR4GtarHElT&#10;FfTGRCr6AAKNI1a1OBTwAbGqnhZkarCfsrQ2AvmwD/jOHME0KYo+PGarTdnQsfVGTdWyFEFdLWFr&#10;RuT6H0TaH0fzRaD7LNLDW2qoFJGqTfnICbbmGaVyKarxAnLWafjcDZHEJmBktfVGWcHvgFAAIPmQ&#10;Z1T3JOpUFdHTUdI+l3KLG4aNlyamT7ACouJWp5FjbIjlHTQFSXFkIPRuKcKJsfcqHDl3H2H2TaHT&#10;HTUpKamOsfE0fNjxQ5t0FltbSEB/LZdCEULZQUcUNrACG8F8cockcoHvM0HKkSgJuINuErMQd5EK&#10;HMXLD9MtarGUarLrUdkdDJV2EaUdTGsfIPCKvFQlArWcNEdmHEpai2oHtHrivRvSFmjOi2HioHZ9&#10;CTj6FYKdGkr3CnT4GiHTUWhEC4vmEUTdnaFFRCGQU6uKjRWQEMszJKQppiH0hEGqi0DWLlDQv9H2&#10;HvdyF8Zkj3EMH0nfbIbhNHGaQ5JklqC/LWg2KoaInavZtbReAMQxCQE0HEHvTkUpS4FCnVLKGUH2&#10;UEosErIpH6LNE0MlI8IyE6WsGkGUIeA2i2DAw3G8fgIsHvLpH6iuWmMRW5AAHMafLDHKwtAFjxBY&#10;xLfILZNqG4fTu2hBEcpFgcl3SPADsaGWRuHEK0G4LpN+pHTaOBHEQpLZEaoHbcFAbWSzhEcOGmEU&#10;M0lDfIRCNEgbp1g5ppatEKwbFCRupocHp8VypRyAPkFENvpfTIKdLuHCmkNeCJFFEWA9dyEaGqvv&#10;AGQ5FkQ8nAgWACKYLWSHErWpABo4k7HTlHGqHTnuT6SXs0F6FrjOtvrCuiEawiT6TGvbvTdup8y6&#10;J1DUDCCrVmBhDfDxD1P9ABAhAwA8XfCzAsTly9mdq3iAY4iCY7OFD/D3L3D9NuW9AHAJAGAFhgJp&#10;D9hOCHB6B1DKDbDpFFAJANASBbBmBxBEA3ApAKAIAGN7D5D4DRDIC8CcCdCiDmDwhzFEASAkA3Ca&#10;CMB7ikrcP2reAArgZqzQJ1FdG0tCFEHTMDKNZ1WFkKk9B00gGqVATdNRE6OBcgM0TKDFWFE6tXCl&#10;0vFkNRRJLzGtCZ02DB04EUKtL8B4KoHvHvTGQUjlHvSSHGUpGNbsEKSzM0bFbTECJdNRk9lwAuUu&#10;mKFLv6dm1TVPH0FFU+jlWckPONLN0gB0v6f4UNA1afLpoHEaLDHilHFFG4KtH0bwFkHEQ8K0U6IP&#10;tdI8LNaNRCKdxgF6k9Bf2FK0Gka3kfAOfKH6DH2OZ3SABDFFv9DQ0dECycdDGAGUkbA3sKRCHMfF&#10;DPLDkwADX9Rnfkg6JmwuEMUumis+FJjOx/MytUF6TkenJrGN25FLLW2yeBeDFGuNAIIpaNUpVwV2&#10;08nl11FmbHEELNTyDE3QRulSGWQFHvNvpHHTF8SzUETkTGHvxQgXGaHK2kIPVw2625G8oLGmbFRt&#10;GmfNGUIPGqQ8GQFdjOK3HKSzC336HetM3K0T3/mdrzCVKaNqhEvZQFfXJOlcv6EUbFE0KtWFtRGN&#10;Z7Cc4VgYFrU+sfxBAEjeGtTkGNRJNqtXV2RuQpGNdmNaHEHiGUQFGUUdRpL6DOIYCinjRnlcX9G0&#10;0qcgx2oOErMWErHeQFi71TitG+EUUuHENEf4gBAC2kxyHxGHGI1HFLU6guyGEcE6IpJQCRRCoH02&#10;CZV2BU5i1TySoHMjpDFjWKGU2hkD5RD0SzLrTdSXHEW7qpuixV2oVjF8QUlPuiHvHEGNLDFdcXGt&#10;s1eCGaxoQtHTK0lsEMX9HMIjIkXJWcT+IkUp1JAE1sxCkyDu3lgVAAoPpPJrE0XPRGy8EMG4KoHe&#10;G0uGt1fIGqV23wGg1IErGNKBLNX908d4zhGtyjF8pgFEbFsVHTRu0X53kwISkVhKEcGULpQFbIuh&#10;gsEKhESzLZRJM2ojFYp8lJJWvQ4AUk6n7fJwDiDTDCBmBkBnC5DKDYPEA/O2CfCeCLAhATAM7iir&#10;zSiBY6iEJ1D6DsByBoBvDcDsDzFFBTBrCABfBHcpJsDoDZDKB0B8CEDyD5FlANATAaApAjAcEUDn&#10;DfDZDjDrDxFkAEAHARB2CFCIWxAZUjrdZnrfZpCI72OEGQU3t1MDSXmksDkKtfBkLpLlyMD6UuvZ&#10;ShIPfKTrE0kD2cFk7CL3GUbhnQFFmWhERlAFM0NEpnErEaVGjL0yLx60D/JmUuE0QUVPwOEaRn1k&#10;KdWOGgarmSWsLfBP9xFFwqH9EM5PAOPEkYfZB29fJm9xBPnYBMODH2V2pi3AAIKtxzJpM2kSrnl+&#10;yij0AACx+TVAQUKtHvVGCD+aEUGkjJXv5fX95iBUcRLGVRSX2hRpK0bFHvfhEMsDevLNFr3TGrF6&#10;V2TkH6NEg2koxIwXTGG4KdU+k3ADQDEaKYgYJzarU+dO/HJp04DBd0CvU+gtI8TkWFvqJsC8/ZJd&#10;6eD7H288HMZ1KH4rNi+RNq7ZVGTahETktXMDMYE23FHGFdNEOBU5GgHMLNNRf6IsuAydEAfMCdME&#10;b8GSUIfkKA0MAMOT8QGUScEUe0WEMYBcaAEcjsej8gkMikckksmk8olMqlcslsul8jUcySM0kAfm&#10;6YnLCnaPnr4n8dftCe9EBlGE1If9KbdMjqTp45qMdedUclWgT5pT/AlcowMfVgf1ijoZsoKs7ctN&#10;YjoQtsYEMdqzkqjzAd2DV4MN6XV8hT8joPwJZwZnws9R7DxMOAIFxpVx5eyLyyYHyoey9cAkdY2c&#10;WWeWegc2irGLuwDEeoLeqIWsFuugzfoT90wX2uw2UdzNlDLt3sdBHAt7q4bv4tif1gfU/fAC5uLx&#10;cgePSV3UX/W5oCRHaEXcjs5TC98Ic8Z48uBB9arUpxfY5KB98UcF+44N+pa+5t/OVA+ic3FO9yWl&#10;XZx3HSNjQFBiCXYOKDFagcE4QXQ9YTOGFQRhdwAIaZ0Efc9DmmBuIXnfE+4lhkCYof9yXHaZNwfe&#10;dIDsjI640R19QNeMHD0juDDibKJT7hwAIFTBHnYepHGLZlHXJSN2IHdhHXLkhJIeAFpoHVpfpASA&#10;6Jel+LoXBFi37Vp7HNhAEwWmtI3HN6b3LcmVEdQwBpLRyB47PRuEldhGp/AtkzyRY9kgYuGQnolf&#10;o9X6P4lelSkmYudWXB6GZ1kWmaapunEtnOnagqGogAP0+j3L0tSsJYlSXMMyDMO49T7SwCwSBkOA&#10;9EAbxwHESg+DQAwCAGo7EsWxkwLImyFJwszJSAdyNKIOwlBCnT6OwchoG83DsPNIBTGsgBfEcMku&#10;P80DAK8iiUKI9D6P6nAEAcDhhG8eBMDwLLDsdJyav5hRnR0d8DdoiL8wfCJST9/VrR955rBZECfJ&#10;nFEdf9sgUxmQMQH3HUSDJXi1yIf8kR0SMnITKUjO7LEEOlHWJMMnMzcedRlzcMM5R1+4JBg8M/XR&#10;x2LiEGwV0ZI3DOqNDrk1HJ1xBniyJDU1aV5CCSDbWcsO6X3JbKEz1xQmX9KLZQd2dHZAWk3I2fWO&#10;ahbLEid3OXNOQwed4CXem7y5yV+k9jWLA7g5pnWQkmUQ98u4lIGZjeet1ACYhc5Q4+WnqYsZBQie&#10;c4MDig6At+idhpn5G0X+oYtMijTQkUdFfsGPFXqBfz88IVOF2M9Zkeu9Fjv9Jl+QJnAKKAJ2cHYy&#10;OzYKOrNHKQP/pF2kpXM7ZWLvK1tHWoCNcsNACGQg+Lh5Ff10jxWxbfG2BWPfkxYJA6Ity2/TYOAA&#10;UNf5wAL/8SMu3/h7gCgQsQLoChzgO5powFSmDbL8csacED/u4P67hQhi0iEhMWlA5oP4OvGgUBKE&#10;KYkDgkhKkBKZSjjn9Nkft5CB0tolNkJWGYyoapyKU54KEOjVBbLonQhiiQTp3YTESIsRojqaK0Ki&#10;JYjYmkdL82BP8Q2sg2eMMGK5HXkFyK0DqLphzTF0LkissR2Ebkde/CECTmjYOJL8aZ5CYlCO4esA&#10;eJYqBYR4a2l9A7PTdvGjmRwzMPDBhZh8h0hyOSvFxKsGSRo15Hl0OS8hP5HTsJih0FBvQJWevQci&#10;eeEoJD4uJK0nVyKfAAFYSokJPTuImiNI6GuWIPZZkgGhLYQsuCOyzB6wCU5HUBADlIQwrSQBnzGE&#10;XMgxb52IFtAgLGZ6N2XNbjGP4xanwARDNMZl7g2punLd0gk2oF2kiOnKCqc7EI0mmUMh6H4BjsHH&#10;K0aZOs1DkmZK8W8kByzjuWHHKkpRpj5liTMh5DZDmmqaSFQYAMAx/TXJHNZSJIkjlKSEfs46jShE&#10;gOxKVR9EgAURH/SFOp2AUUmfIABIA5aVu2njR80x+3BODT02B6BIz9mmb8QqiBDkDplhSWN55Smv&#10;UaJQmmcRfk6n7iRUyppIKH1Oqipwf46ByDiHiO8dArhWi3HySQBgTgsBOAsBACQHAMAUqlWqtZJl&#10;krLWas9aK01qqcWutlba3VvrhXGuUmA/xtDNF+JkTophtjkHUS4AIEwOglDMGcNQNwWgiWFWtfwm&#10;mAMCYIdqtlnCTwqNEnpKidTdihtKIy07LitOaiC70PRu4gn/PuFppadRS22nyR845sDknxEBb6U5&#10;kQvBAuGbI7CaStPneGQ4874gQT8csX5zyN2kqCb+c2fsyBF0tLFIQKV3rmoZN6O1pMbSFNJKeJMH&#10;16oAh7I6VpHqhE6ncBFSgllKxy3oF5fokAKb+hqv/M1P6aRz4EkMAArTjkbn1T+8YkyQGltBqCAA&#10;7B54FNLP/O5pYpMNv/F2R0rwcsQsfFPiQWmJpgBmxSGPFaQjl3eCk0k485wVDIxq0k0xu2OMdCHj&#10;xxKbxvHLkqc1DLPVBKEJAhk5ZWJTmmOw9QzUgSuGyK0diIJyZ+0Ic8XgDV9SVpAdxcoAOW3PFaKw&#10;XQuigp5F2UJM8WL8i/QaMbeoHzAw7wKPCL094gaEAxz6GzP5+3uIHn6XRIEGDsGZdskAYujC6Y1G&#10;QR1rcGHDEOlGpBP5Xs5lnAUzkGB2JxYEHO4mBiLoCgun+ekbGqhDasI6y7LbmpcCFqWRxFyabO64&#10;1zrolzZRRSuR6ck/YK9hhp2Kx/FYYysabTFfdOuJBTouUEf1IEbi7H7TrkEjh+1KtJfOctQ5wL5p&#10;1n6np2wg9ztJN+cCUBsHbT9Nkz2NOxQ0g43rL4kRi8tmyDdvwa2/jk6buCfEzgxn3VCpEQ7ToN+F&#10;v8BeZncACHkEddwgEh1FB/wYNlS4f7iUM6hL4LqK4wQeck3maZDKfiNb8Dc2tG8MxKpAoIAGjhDN&#10;NkdcSVhsXIkgGy03bLOqhL7mymolYjrnk6p6I7CMxqPd1AIKQCYrQh+p5ti6DoJvWI0kpTqlkpWq&#10;COwbAFmExaaZlHSieQp6Bfr3UVIdKpD3DyHGy7WqDrvGMJU2U3oh6pHNNnYcTUQfsvyHOeZ67iC5&#10;YjTaoyoc1niCUxEdfO0kvxfqETuQObs5eoXoeIXgRySyF09Q3H+SY/fdAAKYI/Cj0hJXPJiP+X6N&#10;M4td+0iTR/2tTR4jmG0NweQCAXglA4ARYPuPi/GJSNEYYthiDSG+SAJAVQwgjAsApTo/B6CrFKKk&#10;dQ9B8EgBkEAJoOQVgeU4Pwe48hljHGKM4aQ0xiqvH0PzzxHABgIBqDcGoLwZA3B0DcDQA4AllBZ1&#10;ZZZgRxnUwV8d7U7Yl9NdDUMoH6BE8obkVwGKBYzcGVM1lt1MIcK2B5LBLEXoGESM0s8o8prKBMRw&#10;ESCuBYGI2AR0n8edeJ6MhlfMfsf9P1ggVx3sAR4E4lb4IBP0nU/kDUHCEZO4pUgcctj84kkAoJs9&#10;nopUR0l9hgRwW8hkS8f1n8Gx01wdjwENIQZkccZlQJQ4pAlZSR40ZUW8kIVo7ZjFhI20A1Aofs7Z&#10;qEbIbIZkNGHtK4+cfsFOIAG+IJaUKEKaIZ4MAFsiAYkMWJgYMmI8eUHg1sX5jMZk5onU7J1AaYnp&#10;tkkYc1ptzxUUAAaYjkec+dqFkuKJzQAaGMVwccckgdGllsR0npP0SAbtM0pwoJfdO4i5EMR0+Z2c&#10;RxM1FAhNqoNgKqMkNSMtBgjcx9o+IhvUDiBgnUmJJwUo0sf15xxYc0aYaYVp6OK0ARlgWANWOY8o&#10;TsMI82GVrQSREEdgi5h1EFnWN8UqDwJ6Phh1eJ0ohdexSYCgZkjlreAqQSQUwcVocePgJ5dmLwng&#10;Y1B0D8JuRJh0YcR0a4C1BANMR0EmRxucIMX4bAkAVglgY08Y4x58c0jkkBqGK8WAfuBoXhj4m80k&#10;yILUMCTc9saiIIG91Y/IF2T9keQ4AWJEFSUV6dcUc14wAIVMVRdkbCHJa028RxeJI8NdLYNAMyVk&#10;VhzFR88gx91gE0jcdgfthF/RkIAJ3kAAy5N0Nox81snoYeERikGaO1pspUaY3MJ0JeXtsMCuXNza&#10;SgAIbIaZKAn87iMc3gHkVgfsE+Y0dYL8IqZEmI5FNRzIdgbs5oj1N8c1c02sckdhc0edOUI6IYKZ&#10;w0Euag0QgeIhBgR0aZpscsX5VCJ4diWgUpvdhMc1U8pASYlEkkh5Q0qFSEsRSib4R5SGbgaYjc+0&#10;QKZcWVdMcQcWQhGQc055c1qFgYUEUJwYAAgdJocc7hqhOsRx6dGUfUkBpZ6wSd0WUJGcQIpIQ4fu&#10;caa4XZfOL+QaQWbOfgqMIoG0EsHcJQLcCsDQD4FoZEFwFgFUB4BUA2fug6g+hChESqAUYVZkHeAm&#10;hJWskAfEX4Lih6Xkdg7YoI0QYtewE6idqE7QVg5oaALOasR8kBj8cdLEGs+cYs5qRIJteKDoAQec&#10;2BNR5gWUmkbI2uUFSCfEZUR2S0PqaWTUYt1Cjl7BTsRwn+FIRwVhAxeUPw1sNKl0HWl8Zk+cf0R1&#10;OJ1oRwcekaUwPNyKBxKcmI7IawEKVyeqcWbUAJ6d2A4FIgeMaYcs1s5GIgecaZ3MQo+d6d50HSok&#10;7gX5LsHyo6IRiYLQSBd1d4Syo4HyVcVo7AFcx8jcml34c0kCoCb8lcgOHGqQgcnVlsn87ZtMiV6c&#10;ZkZklQ5ExA0QdEdKmMR80Q54pxNIyw+kBAbue4Plj8YAYGLMR82Acul0NJacIw7iWkYtnMHatSJ1&#10;KAccy4+wQJzIZlmEgenM0IQ4icigpU4lP02AkCY8zEmkf+U9Icc8VpqFt8Q48gVEDkjcDSvlAoV5&#10;no7ZeIfsEewE7Q0MiExChmwewgSCOYNU1do8aYf8curYRw0QcuPsSJptbYKUbueEQJxUAEnUn8Vh&#10;6cxBpsfE2kiU9IAM8gV5v4NZj82CXsJcnpbKC1M0M2zejSq0aIccjkgcwCF9oebpwcnqR4bAaZGl&#10;egCy0o1s0klQaYXKOlyA7YSZqavkDSnGbNSFk4Q5qFowMWEQclh2wuaNfMxeKInVOIf2XNDw8gxA&#10;hmKF4IRwV5fMfFK4zEcdyQDwycEgmImmcFweIgZkz0xA2CF0+AcAV4XJh8UZJqA9AcHN1CagEsmI&#10;edmoAMYtlN7dU0laWlOwc92yeqfoqOeykdQxQO5oSEaZxuIgkKa2YFRcWKqMABloXg8Y8pfeoeuI&#10;cCUqkpANQiWMZVGkXSlpk9Ke65NgVy7IS+cMSgmQZWcYec55Iqwl8W6K9QSoP0PMOEDYCsDAM4OM&#10;PAR0AoBgCkMoM4MoCsBkAy9e+y+2+5U2hQwGAdZowa+9EgcdZazFKdluEQ1EVo56zE5wImWwaZeh&#10;FQSNqFeIzMJxyIaYxCs4cc5GSQAU81gkA0i4Ys1tP2OJSFEOTcMBy8cchm4+NJltfc5FM0z0YsVi&#10;MccsbI0l1BfMVhICbkAJ6lgdUB/QVgKvDypFKcmmBEH4bsVi0GUuqRFIVwVo2CbIpCnbEaIyWaqQ&#10;ZmPUP+HjFa54Ys1dm0Vi0oCzAKh4LiTUlRbJJhl0SGVRI+aMVgxBew0QnWoOdue9RO0ISE/ckIYt&#10;psbs2CvIT89AZkgd6MpMQwjcz2i8ABuQjuIhuIQwpkVpj9QgpUn+MEPEdgW/Dc4gUSTUJbJsl8R2&#10;1a48g4Y04UQw8pKdnAh55aqQYt6chkn8jkctGIWAoQcvB9p1EE4knoj1oQVSRk+c7g0lpsml3Evu&#10;8gARtgT8jc7gZk8hdkhk54W+fO/bNJZ0M7NW480sR1GmT8F07aaUYs7Yf+EkY0SAEzOVexsAckWB&#10;MIAa7AP56dhU0bOgPpMQiV1wY056TVM0Vq14N3P0ILP/F0dizcM2jR0kRyX1GkMTQq5YEXQ1bJg0&#10;R8nowUNnRSDARqECF+70P48of8ce5lwgAGlgUxm0bCvMAElQn+RADvSspVMDIY5ojdh0no0tHaR4&#10;0QV4mkXJKcYs8iZEIpqYn8bsgedyWccmTsoQ8owBqYW9xqqcSEnUec8gYuFQcUWQWUXI5E5of1yt&#10;jMErV5GmLnKp252258RybjFgQ68dTzSdR+G26iIhxdNclZk0c2J0plk8hnXQAKtpV4SJPMQySece&#10;NyYKKISCfIc2dyKtG82c8aNkaK7kc/FM9MQ6KkP3IIAZTkWAdg5HE7E7ETU4gYY3R+9YSxnEgggk&#10;54VgjfGbNNUzaTa0R8OcNILgC0DcEkO194R0CcD0F4M4MEKEArMTbDcPcTcUSO/GhahjcYsYKnc0&#10;YfOkWAbtexArc0Kk/JPYVwVghlwsDdy8SO4UgyQrGBTgXYJTeY55PthJpQAEcnBPIsAYVhGwURHQ&#10;kJM0j2JEy4yYydDwdghkhnYGHKYAAAl94DdAoI8ghl0SkgAcSMj2xnNUM4SBLuC2csQJkxtYZVAo&#10;8bdAPoXQViOHU7NHMW6oWLU1/SWmDxo/EE+cgeaMmIyQH+Weps7Kb0c0jeTVyIccMvjs1secFHj9&#10;f8Go8Yno+dBjZfiImnWEAAf87a04XYmIdg13OopCGJhKKuEgZcgdZ8OZgZC02fIYS8oQj3Osz2Dk&#10;UqNYgkS9qEf1m0gcEbm/JdtqkmqQR1B80YXLYG5iKIlQdhM0pUoQf0ccnonof8y5cMEAVp6uWdQs&#10;4k0m4+1YoI8oVjXYR8X6W8jsYtn0DFFS5KF/iLcvqAsYVhbLRQNkW+tQHY5oR1HgLBs+j8WAR00Q&#10;ZkbI6sdiVsiUccgecofUoJHQ8gf2kaYMXYR3qVhsKSERJock1sGDsxpsbId/sZgbF3AIoI2LB9zL&#10;poHHtpGCU1Mhj/X8AZnU9zZIAMSAcd18R+rHdkQIl/B9o+2a3G6UdiRdFSvY55GkxBAyRkVjeYJR&#10;c0x0H0SBOI8Y0mkatgQQ+cmkfshnWpwfGCaUcc7Yi47R1a8qu+4IgniQP40mt4Y3YGt0iVqwIY57&#10;V4Eon8xCcbp/nIAet8iXgDullIULa+6XzPWgAEZm1sc/M44MeckCWyngSvaYhki4nUf+KgQK8dQt&#10;Q2yknWC+YFApAof3YE54ck9+KQeMbKZoUAR/FSylQjVAYE7bEwemDxMDR/KlBklYQ6drZbWOeoS9&#10;tcQxfM7Y0sjcxDnHqGQfW/3kRwNwMUKoDMDwFcPIR8DMFgHYMwKcIn3z4z429Tci/OhdZv44podQ&#10;K7yISAz2pcecbIcvjsMsK/6GNARxjP5asgSEfEMf6pK4ccdhiEHJ1bq8PqIgfuZ8c0ZkxCQMABqG&#10;HAP4gc8h5tR/yKVUkA9xa26S8zYIYwY2eNKgQKkYoLA4mvnrvGGnE88peyjbYNcGXM4k8qkYYsmK&#10;yEQI8zYVbkWLuibQ57BGq+lMSEVqHnupls+c78FiMsNQccEH/pa2JEQB7QIAQQzQaDwSEwqFwpsw&#10;4kRB1RKEgyKiGLvSMgmNrGOhOPtuQvmRwwDSYCSiEgOVhmWg2XwyEyN8uaavibwwETqdu2evufv6&#10;gwkA0SigWjgekvylwmjgULVAHVJ+1RvValvyE1IHBuuzGv2CEumxu6ywmqP2VgOEiS206w1+0N+5&#10;z99ygCUF/ViZwyi0WTAYL4KPhOsNrD3yCALF3m80OiS8GiLJwJ7TVzXm62XNu5554baCE3WsP/Sw&#10;nFgLSv+kgez1Ro7CNgmVSunO/b7BovLdsje3WMvR0cLAS0M4BCcgocrUXDm87n9Do9Lp9Tq9br9j&#10;nWjeshed40+C1Td8bt5QlVehR+qE6rBBctfAK/IYfS0XmsYCi1vPPPVQkH4Afxm20ANeVoJqCDGg&#10;pXQbF6Dl3CyEWTCJDCThYm4YY5BIRCwiIePeIGuP0p4kLOJoaAAL4qcoUChi5VjeRRFR5jRFwhf5&#10;C1vQRdUJXlRV3Y8AUJPqREMNeRzCkkxJLX9JpEPpqlQBYO5UGyVmRL2WVYNyXCWl4GJgIKYgemRD&#10;HFVs5JpPWa3jTN/Foah8gVkGAAfWM6ZrPUbZ7PCfZ+BKgGEh4iE7ihzXMYpi1FWiBGkaVRU7Iqkl&#10;oE+lV3gxqFFWpflEahqAlqBdTlqN5WqUV7GmV9qKGQumVEoxz6nQRTkVAxW61axDHlOOvEzjh0Wo&#10;aynABnJPTtZVea/WBqGqaxWFor+tVtCRdVzN+PVBAu2qABKxnjaJP6aStM4osOqD/kGUmEQ42WNU&#10;FRWoU5qH2UFTnjqxCrmV++HWYBd1beVDJyBTBHZwbB8IwlcLKwrDcOc88zjM0LgwDw4DuPhCQjDc&#10;VDOMUqwOWvD8jyTJcmyfKMpyrK3RggmhnzBCR3zOg8szZCyyzkMc7B3PcIKnQCL0JDAc0XLpSOvS&#10;XCOhWF5JfTyw1GID3jYptWC7WEMZXUSwpIimqU4ZdiE3ZDx2aT4oU5RV5Xdsgg29Mkjlw3JPagEd&#10;3XeflYzkstWKZqJgBgf+DrVqsMACzOGuhBJNAZamq1PSTrVttzvlJO7plJUCi5wkuemZLRv6IOek&#10;ndM2jUxBGAWp0FOtoC2sZeT6/ahd6bURYF33Vi0Je63IsNTwTn8NkRk8aSTCZVCdYC4kfOZF0Ck9&#10;IfPU5JCQm9gfvamk5MuYAPvgGr4n8r9aq5QRd2EU6eXjnm+gAWijuLvnuEEsmqUKU5rOzaXrEEcC&#10;TtJ7wxzq/buBEDUCDsmqV4OM4BMy7pSPcdZP0AytFSAhBhuZWF4GLNUvEo5OzCDshGeN/g/1VlBV&#10;+YAFMLGpvcXO5JYxCW3NvLyYl/JRy6wcAEU0o5/HuESHUiQU4jIiu3L8igXUShWxMTkk8y7QBUoc&#10;UQzeKsVorxYIIsaIJCS7pkA8+cADUxMxkeQNKM6piiGEaEIt6BBDVFqLUVtJ6PCCGEdfAxX5hEsi&#10;9EpH4/hgArSCBpIRooHARyIf8AARsjEXChRQiwLskkUGqLyWoZkmBHyahM4d17Mw7golCaiExRVf&#10;o6AAYABUqnyGlXIUIr7qyVp+QUMYXEtoBwqJMUUJMvD6AwNREwVphxtFFBlMYOkyFYEKOKA+Zrc2&#10;AkEamneBjOwYlbdecWAYuZttPEuWgzacjQA2T2G06CsgARpiQu9Tjin5rciGSEbbZAmmogQBqWIA&#10;2wFHLAlIwD3FfKPfq/AqhYC1P3fmpAnRqm0SvOjDswBOydyqAUU6BavFvv2obOYohd6KytJHOlX7&#10;h0gpyP4eOUxR5EAjNktY8ZdV5O8IIVtqaeUUF3om2YeM6YdmqmUcUypM6MEKVq+tNZWFhFELzUIv&#10;pRKd1Jo0XBxLhkgmnpjKiXRRFuQSizVxm9I6u1dH+P0Robgph0EoLE04BAGCNFQLcOAUweVgrnXS&#10;utdq710ZczAM7MmaIerwwocFggt2ELUEGw4RLEg6sXIo5sQxIWQmUnVzwkkGLgH3PFJ6oxynIEIs&#10;Y2UBjANcomWgadppP2bNYDW1bgw/p+NVDdxpWG1FEZ6B115qjLwjHYXmmAApzjLuDEURlsyjhuuP&#10;YsHRaC6ztnPOdX5RaJzNAeXddifnXlonsk+RQlbujOu/MpCYjrxlFP400oMOlOmLjCkEwF0zIl3L&#10;QOG+c0J0P4SC7UlF0pmmRHFf6OoALppSsgJAVGBhu4ILy4GNxCgW4OecJErZ0BQYUmQHRqZCUbWU&#10;cCk+8YjkYSSC6DPEc56q2/qa/0ldBzml3SBG80pdV+YvqmQtYcVF8FqKdcsn5DKJxUOgWpWpM1jI&#10;+KIwQCkYT9FSObf4cWAEGFYsEOBIJsoMAQPKihJ64gB4xhTQEAM6S7nFWMr88tmzVK1i+kNIhWIe&#10;gFWwP6SpQT8lEJm0sUueBoZ6DRnwHmflzlgs2cA1RdQqaGVrYDROiq7mqvmOHDCsyjtvBAXca2lg&#10;w6YLRAM8ZTrpxfk/AaKkVIPGLVrPbRyKDZMuFpqy3pRwT6wDjrIrZhEpLGkYI3VgtMigBCxr4K+w&#10;H5LuH9i4hQytjoYE2gMhdE5PoTKdke6dOVjZtIIWq6chiip3lxfdxlHMWgEys5UupM4Biv3PPE8p&#10;W69lOs3ggbuehoXpADN1biT0glbM3CY8qxoyCZCnwB0gOS7w2JGIng41eErGdeTsQPDkJ3PfxDsh&#10;k7Z01MADROIOeBShD46Wqexsi7lYdtHEAfIyUZHTu6gfmpDUmlXKUQtW1X6ABoNl7GgAJzqeg7y/&#10;m+W6PD/Pu6kAC+KvnOLuYBJ/M5Smlqk4cu7aygzKKKYROrS4gloxzPshd5x/Zwy2Xde9DTALcTvy&#10;3m3XqM5xy+TtZ5VDUGAMAajZbJKJrcMvO1Q5izZJ1Nlovv51OjeAZQPkeA5w6BpDCJgVQuR+deAS&#10;BMDgfBDiQDYFkJIDgGAK8H5zzvnvPsqr0zEgkn2a+gOjEPXBYJqhj9bIQGmxTzno1xMqQ13RK2WI&#10;W5VpZCRB++jONI1QTPh0qF38ZOWHmluiDfu8tVqwa8HESsbHY+4N7fAJDsosBnAkJP5o4upqOSsi&#10;AAsazuTSE3JDh+pORCTgUux46okxTidmbRR3Ak1l8mlYtA3cncw2BgqGUhDAVYBCLFsFIHFQ/05y&#10;/hKDrxkRrBTjUyT1OR/GABzSPxKBamVk9kQXdBgEX0mAzE5DU2jmRxWFWwACE1w2DBCYEiRDUx6A&#10;qk3R/DGkiFwyUiBBl27yoAJV02xXTICinIF1AhDHWgBWN16BP3M2cBYCw0ikymJhgBWIS38QBmPx&#10;0hqlJ2XxahgB031CBBTiTy0BpRdytSExWFu1u4VBCmOBKxqnBGc3+BBB42lg1hOxqCNhrHBQ+XLX&#10;UF6gAlQoQBqkAwe4hRdXz1xwbh0BdWUkwwn4jyJgsyHHp4lIlR2RdWTW91MhUk9mED0gpBeRwBaB&#10;40BhCU9geIqC3CQXMAARTnMxqGTQnYskwxCRgGwAVxEASGdAAYPDlYiYdX1gAWhgVEggVhDGw2xR&#10;rIBw+UQQhozj3BkWzhk06RW2k0QXWFBCiQAkBitTlR/GKz6G4DbBKBrI31DTr1E2UiYggnHQQ1th&#10;CYkU8SfjlV0wTo9jXmTWAFDHaRChdR3gvHG04oiROxM3CQ1QhZCBWEQRxUvgc5DlzlAhRUzEzRlV&#10;uxeXShS3ET8xTkjnAhqC3BhBaoYw/xTnSSRRBBrGXQ/oWlCFAkcIbjii+GozihDDr1toaEI4mgAF&#10;AEJ1VneRC2MhMYQITX1z8pRAARshM0yoSI/GJlKhWEDGvBrCuBSSd4a3OwAoa1KGbxBD8nTpNG3g&#10;AYcA/icBi1EBOh7mUkNx1pGhRR7hTjklzICXFz5hSS03sYlnf3gpeTCnQQ/gsQnwigdwgAiw2g5A&#10;7hCQDwFAIAPAOQLQMgOwRgLQIgFzJgIgKgNwMwKwHpfJnZnpnx0nolfHpFfgiJoBMRm4MUQyeRYA&#10;K5rj4gagN5sgrJtHpkyxLQnJuYKBDGjhlQx5v2/hM0LAKUny1haAvpyHUQ/gw5zBRWR2BBkUrg/h&#10;Myw4XZYRgCNkVC1lOYb24BCRkX0QxZ4heSDAh55hgCDBkReWUkJSREHwBStS3ImSRI42LRqifjSx&#10;RRsh5TXhlRTlEzYgZSVAOzyirXO4wV0ycjuiRGWBQSeWhBP5Ix0xRYyj+BO1QheStRm05CeRmx4x&#10;4yUlE4PAeqJGiBcDU55ghwwKK5rBBF02EIPGJhThdVORO1jaBkPKOBOxrH4WKhQRwBJRJiUmDBqj&#10;lUA3bg/XRnJAAxqDr1ORYCtRdXYg/jjWJRzxdS9A/kVBTqNxYZPBCYeoSQ+0MxGyvxxWVkQTknXZ&#10;QVCQCD8XQ2nUzRHQsRxRqmRyUhRZGBWWkQBYGABJOqEhCx4z1AfDU3rQYwKqiTmBX4Rgv6jjLpsg&#10;NzlR6go3fpp6l5fBdTcxDBsh8AWiT1u2VgSqoxqDXCvyDAgKqSDIohVGrgBXQg/BaI3h/Bnm7mCI&#10;BAVQQKumUqdjBBaga6wA2KwhdRkQUaxnwwTE54yBKZKBSWVid6eh5SMCDCdVCyRCvxsivyBnbxi5&#10;RpQBQUR51gADuwAiKGvFE09kSgujnAogXK7hCR467H9RQS1iT0BlhAWwQq+lKoLg+iQYrhSzXhuR&#10;W30UBhaH0XwCfl7kzT2gfmkyQXLV0yExDBdSdz1nanFyeSTx5RrCNiv1LxSBSRajUxeVUnK2JqQQ&#10;BqEA+y+D75QWVqQxLxWBlyeRaEJn9wBiImwzh6PXJhS5ex1BRWVhwIFpYbPCimKHOBahshsjU4Ux&#10;SxaBTq2w/XF7EJMRQZ76SBDCrgAZSxixkSdSd0QbQCy5ZhJpKp+hG4YZJxCjU3RiwRSWsAJ6XamF&#10;YLZLdRzg8ATgKwMQvA3w6Rog+g+asZTUVwZQfwpQmggAWreLjbjnn5olfQd5trjxBCTx3Ht277Wx&#10;iz7BNxWxaltiXglhxRYCT69SRAcrqTlRTkfglEBixlmxeYsgnVwQy2R2R3t7QxGa8BOBCxspyh/y&#10;AFExCR5Y+RP1+QBLyFpg04zghhCUBjXqixCidVExM2jkdBP24ABBhCtWjlPRVGW7MxNR/Kc0tEYR&#10;7qh5rgK5dBKzrz7rSVE2ADh7Nq123XObSZQxX5EAAYrC9hN5CAhamxBEDH4Bi2kz2AJqJAejrxzU&#10;A7ortTkhqBhMCgOMFYRRK3XVIhpRaBrIEBRxgBkV0ywxaBlRwBwIa3VBH2R05xdU8Za7GBC4DABE&#10;BlE3eD+BdzgRm6BQABO1trdBBBaCxrFwAFE6U8KQExrF9RCRlZOncRJqLcPBOiNiMGvEBndIy6bH&#10;1xqD8haidxuSNhO0hkYcUKfrAKsY2XRHN7mwAktBlwPcb104uxRhR34ktBwC3Hwnw107lcfHgFOW&#10;3A/zlU3Qz8hB5Y7QUsiCNktguIjwn05yNiNAeYpRBGRxqBlzcx40YRql00BhO0yhahlzLjc6xBL7&#10;DUX0VBWJWBCROzgVmzU7RTiHPA/y/xUhqJFlDRThThkVNCa4UJYRThd0BhRa85K7vcsSnltAAVm3&#10;DggYxRxScsFQOBqIkQtc1U2wuTlbzzdzgR7mDgLVhwQcK4fxRTXEURCX6gcGIwM2TahBeUA0XyKg&#10;Lwds85OnFx7jgaXTlRl6WMaGaw+oQKGRFWVsTCRH4m0jZmABqJKhDJJRJmw78jiiwzh10HMRK5Zw&#10;CC3LFRY0nMNxKGVhkSxhwC+HQKgbQbSbVj8zI5dRrblp9BQRd2VitT3Ia8qxOkJo4L94rRR3M9FL&#10;/FUMxzgW7So9NL+rSbcAB0lDii8xVEqUqhM1NdP054Zhk5eMfUVbd9VhCg7wSAIwKguQ3g6Gibh7&#10;ibi9WdZtZ0VbkZpLk1f9aBBBMySwxMjawg2Bm7Y4ZBKC06lKiQKhzRwEDHG81QtRagX9hU5FuRNU&#10;A9gqlLTw/MCgWdkHvNLQ+n9rXxL0N1WhgmcGUipXTbZgBhRSxoqAeDUxamFow1m4NKzQB1thThmy&#10;d6bw/KXBKx7pOA7BDCUiT4daKS1hdRssCAddwTrywzr8TgBh5ZLL2hYLK3U9J2M1VNz9RWYL9iBE&#10;wW5wr8/nKhPxW8bwPahDrytaXRubDSdydxRUhqhE1aWRd5Kjh4JF8xldhQXxd5Mw/xMx5VOZWtEY&#10;QhBBkU/bZxP9vaERVBd50rKRdy3GVlm1sRkBL9IlDWR37BcBl1ORRVKh/Cd4tRJnEJLhpWTRld5z&#10;RTklQjvigNrxY6ywBK1iUD+J3QBMsEYaWUbKxgUeIQHBWxW21HQ9K9jXFJYBMReTlThRpRgNDdoI&#10;f0hhl7y9jYt8P9buTzNs+hNS1hlUjhCWISE+Qw/4kTfhDE9ohQe0Xx7odUjpzAwxOy3GfgPKugQF&#10;SNOgBZOgzeck3Y+xW8kVKkVBaHExBBsiDFm7GtLqVCnD+79csxKCDBl8LwABd5KYShS2vIThKxd8&#10;YBOjkqR7Pz+C3BMzU8zBd2vgWBrIPLcsLBP27wS+p1uxqiNll1EyE6yCNitUDOYBaHApsIn66jlR&#10;sl07DSNq5lDabTryDJY7pyTw+pIxqhWEitR5ZQAsHBSROxRR5cqRjMahCzr0Bifr2A+7+QAHQK3i&#10;wJPt1N0RMdswA1SxC1HRR2cheuj9P4Q909KTKNRxRc/A/afkhixu2haN9K3RS8W+mHOGJk50inXX&#10;F0O9RHRxKMwBKMvlVwBuDw/vCwBNjfDWJmR47+UFXu4vGRBNW9XdX9YVgNY7irjPHPJvJx1dagAH&#10;pdbfJxaMCkjmgxpRTidSDCLFiQRCNk50Azc7qQchaCcnG2RxDB3CVgbDlRRQP/So7Uvll+/6e/Dk&#10;VBrCdUijkt2qY6fHMhS0mgj3wBCXrwmPYdm1gkNxW3uQAOFNCOAw/aPBi0XyAhZWvCME3UGpGRRH&#10;r5sMDGNRRE+DcYfGX+bhkdSw/WRNP5Y9JR2XOhiz3No34lu0MhBARfkq7GEhXxqtgmuEQT3BTgRv&#10;nc4EvmxcZtOGJjXNghqCFgk6kRaPcA7uih0HM2xRdychTn5xBCchqjkuBsMRJxKEBmR717bKZACW&#10;kBCuJQEhDBM2UheX2yYIgzw6T0dhH4OBBBlWjqYBSRd8UBd+eO1A/jc8UIUu7Y/BRTgRdUXKOMuR&#10;R7rSdWk6CR8mVj7SayQUYR499dWKSBwCtWVkO1thAHZAnbBHLBnPCFhClBDArDgBEIjEonFIrFov&#10;GIzGo3HI7Ho/IJDIpHHX9JmnKG7KpNLH9EQdMA9MpYA5rEVlOFROn3PIiHJ+maDKGmjqK6qOAaSC&#10;aWVKaWqe86i/6nMAc9Ku+KyzK2lq6+q/LBLYi7ZBFZpqA6TarXaIiEreF7jCHO8LrX30/bzaoiBb&#10;7aJZd6m/7UBsLd5ZEbXSYiAsbaMKBn5ksDUwPlhNmAJmnHnHlnsPJrVaLUh9K0tOZdTZhEGtaCte&#10;HdiDdnF0htlFuHvuojkJ4+4uFOCQuGNuLtkg5OTfQKieaeefunvBnLMg8NOuc+zeX7mgJ25ZgrVj&#10;QFkLRsQ7EXD6u3vojLKu9MhvML44pLO7ywx+uS5Mk/EXeFSQLgNqzpgZdTwXdEYBAF5U1f5vmCRR&#10;igBYhJIXRNo1JeNanbduEoYhd42CiBEgRid+gYO+K4IYxjXfSZy2JUlbwSPGN3+Sx/ofVNF2iTVa&#10;ndjA/n+iFHAIkiSVxBd/GCctDgVN6UokVNaolR1swNZgJpGl2XpfmBEpXmGZJlRg+jDLYuToPU+J&#10;mkYIgqDcMwrB6b53nieZ6nufJ9SEmqAGegkRHehSIoefqJSAq6Mc0iURPmkXLduMkWEqlxfpkI6b&#10;NinSXp8vqhZYB6OEOpkUgY6RWqtBDtdtPwcGmsmCBatZZfVEKUX14mNWqsAMsBEXblI3j1sZgnjZ&#10;AqrLLqzaRPlEQbtIprUgMC0Us84rakVEInBGKXbZw43RhFU3dd2o43PFLDNu0krvSyWZQqYQwwva&#10;1l7RmHFJYJaHBBS3lLAlnjyXM9sHRR45Qb5AjsRdaIllQ/4+UlkF3L/GLNLq4rPO7Hl3A/ISuyMO&#10;MlRoj8oKnKggywH8uil1VVlCJYjVOFgAiVanVNrPB2z6zxO0GmRfsY9Uad1VW+VE80Xh5eXjhoAX&#10;jzfLgfa8ClZPg5tburN3zAZ3beik6Nkis732aFilodWSURdPBERCTcqVABvnqOF7UQywIMCuJ8F8&#10;X3eQAeZscCRHBz2ODirPRpagZ4+3qdNh/s0Y2Sd3ygjxk5uo+PBmNZZuJFKjYLgoLj2F6tuU/6bC&#10;N43nf6xGCq1QSZNbt2lIfQROorve+7/wEcGDwwo8XxpQSzAsCrjg01lAn/QJ70kRWjDWQvhSawIX&#10;272DA3/fgpEGtBp/Cl+YufoexPAv+wb/ud3zIMi4ApZrUFnb1s5nb+EAI/AM5bIQHl3XUtwAC+0K&#10;kmTHAZyySElo1XEw0iJ3UslVVSRQ7rfyIC7g2QwUAPoPhFhC+Na0AGQvjIuqkKEKjIKCDO+MW0MB&#10;nwyfzApw7BzBMCfsw1Vp41vB/h+3IEiFEGIMZuhRtBLiJtFYav44KwAGEtJMhNDZjTuuMImvkiR3&#10;UlmQP46tGaDTClofUPtrxEIsw1IzFlADqCMK8AEd2JCQ3gvNAGe6BMbTlvjgsRN0pPSIHdSS3s5Z&#10;d1UwZAAs87bFAAtfN8eOArNUSONX5G0i5kEtlzPgfczUZI0v9ioAItR4EqlJO6ecCEqI6SqTzJ6V&#10;crpXywljLKWctHgKAE1C1QihlES1S8SyI5EBTzCOPIoiB1RKTIcQKGZaoRfRXIkZAGs0ogibmqeM&#10;E82BRzaPkRBoodZvjEnCWEsU3w6t3MgYICc6l/q6ALO0iMqAIOeIoOueqqTfF3GdPoWc/GyDoeYD&#10;GgL7g3gsoKRpjw7o+ESOqtY3w26HxkjAkEzQr6Kn8fsltgUJ4sFJVG9RB5ko1xnlAtIDZy56jrPh&#10;ApeRDlnnTjMAA5ZVSWNLijEkiqFDosEoQJOntCGstFD5UIOFRCKGCcQNCpM+hnI1gOctUasFkGNV&#10;GhCP4AIjI0Le1VZ8yxQpZSSlBf78yq0zJMw1rJEVvHRrQRAwSOUYl9LueNJM2AT1GKmgg/j/HAAF&#10;O6jVJdKGzM3O3G9wgHTxvfG+YJsR+iLrqLmYIyCS3RK5LyW2tpU1rNXnUBMiK2hxHRLujwf7zHPJ&#10;Lbu2Z04/zISjH/UIPgPbYmrSWlk85/ICxxIgf5K0lULlon84haK0gW3ELvZ9wTF2MBHuWCq5rhpe&#10;3QujLA040jUhliCGa7JkK5pIm4RJf6CDfC1vGJ28pczfM6JkFu9Z2Q5sCcQ3ciMTz/CNvqMC+5vX&#10;1vsnKv0mtNiLrnM0joySwi8xgPG3SeJLFWwFr5W7AiGSaqjb2wJu7SzfJJO2f45Z43xlVoeNtjQm&#10;MRqjDliY6sAZ0FTPGCHFt3iKHHOiDLGaNVRtZK2MwZeOscTFAAXd/JaqyEwfy54KeRsjwHfkRC/I&#10;+2JREt6RI/09yeKjxaCEwBX0uxZjeZBrNMMDmNMFl+jha7cgAtGWhGpdz/LPZvf9I6SJIm+tbK0j&#10;lvGJp8eYWg5az7+gDarAGu4/2CFHHU0XHsUy1y/MXZgwejIFgCtaSCSOfpCZZpGAFUcicDEWSSv+&#10;eLihwHbayWpJLxqRXS1TH3KGqtWp3yVq7WOstZp+lvLkiChQ7qHERrQjiz9C1gIcyoVLmYCnnmQJ&#10;SkpFD+DD2aJzZ66lIKRhoVN+0HWSg4IorINIx9un+MgtQUy1p+CzKqkktSUIAl/rgAUyDe7LgAaz&#10;qFrKxKKivhkM/PZfbOFPC0EHf9Jd4EapQw1EqNWitZf5osAJd6UP8hwUtFJas1mScQVWeJ1S5tFc&#10;pKQAJ3abIMLU1dzzAj+Lqx6YQwqozzxdOS0s0FN35nwSGJHmrPBtQSM1v13ddWitLaKSobtbJEKR&#10;aid2QZfYDn+gKxKN79msrPbseqRxjSxAlpKtY7rRaXxSImeNf53aflZIj0sySJVRpLrERZZ+IJnv&#10;zOWv9JbiFxMSN8/AxrAjILqxZi4wpGm3meIvbspO6x/Z+nhKgu9wSIG+dMRBFL4y56FqkAKhtVhW&#10;eYGR5oMPnInr/LQknxZEtKasQvG83x/Fnz+Cx6yf2iMIgDpKlDXvtPaoYDj7jHQywo+8dalB5Zji&#10;atIJgdvQ5eRqfIe2IVu+3zCqwvqI25YRyIqpoQRFLIivszNLQWiEIRSmhUMg3Q/x3USsC7KPzOce&#10;JJaYLR6Qf+PZPNRqxpkyxaLOMNJZl0rNeyIWcHnFqO3DWBogEMNb/BBO7WcKjI1NwEQTxTzEWT+D&#10;FgTJLfXGzQFFqKpY4DJgcWJLidUACXzGSesBYBcgmKjHLMWaXAANXMCHweNE8ZiddEVGCMENmHLN&#10;VZMRzEiRvIlHLGCf9ejK9FJaSL6GNMJGNRPFVQREQYTMsHjG+HwFzTPUwP+KjKjHRZYD6chFJNXh&#10;ZfrEdZ3J6FqHLbwHbSBJIN7aoQ2D2c3evSfABQKhiaYKTF5hFEeNTgzRgEUfuGNhBRgQ5K1ERaFf&#10;oNfZWNXe2XRZ1iJiMERDoDcDSbPCZAIAnBQB0BhBFiNiaibicAAa2KDa4S7a8icGCDcimeDABLtD&#10;NOZEUOeS3gQEbMEb2VdYgKtgWANgHQtgHMjCufKF3FoB7jBBEjDKpF3VdLeXNAqe/FLLJRiE1UMI&#10;DbLHJaFYjCYThDEZcGFb9BNjcY9MCHncCETNKFRXngxYrfBADNOD9IlNZMNYNLdInFVHjWcEsDRj&#10;2HbHjGrdWKjUoWQJUhzEScpAGI1LWUIMEjvAAhXGWHnNtEQEsYgNFOVACUoahRPTaCjXxEQHLYmB&#10;yApked3HkGFLhGcdDG+imDcMNNmXtZmR+Rlh6kONpSMZLjOR2EWc3bNDDc3jJa7fUIGfWEfV/FxW&#10;PEIktOCb6AFQBOejhdED5dtKRaJFoP2OeNFKpZ9FTggFoG+GQQBUbEbLDJST4FfRjF5HLH+HjZmE&#10;Ri/fcADVVG/aNHLHnHRUIOCWcP2WJIIe4BxWxA9A7l9OeloEWkAJgUTHeF5HdKpT+NXUlmAESFoR&#10;BRPidmRiNOSbbBPmWJLKjLeI1M3JZLeaFdbEGS3LiNZOIQBMCHLCDmpBAmrLEHbUobIgCPzXWmrB&#10;AH+OkFTYbK7SgHnNXEsLikHGSf0aCEafvOjGWh1D9lqADJCF5GCHdXvMHfqD+FomZInP2BGnYHTH&#10;LB6ncOtPzI1ZegzRBN0ERknFzHdNmJQQHh9ACOrgCVdgTDFZ3BZn0ZHIpHjI1abD9d8AhXeGCP5M&#10;EnhcxaNMELiXEAtV1G+dcD+OCiLmEiofllXVWEXnFhGACh8lrbuMsUobRf+TqP2ERMEHTI7h2hgd&#10;ehHETHLEsggERP2JQN3SakvU4GKR3D+FqMCcUH/onACFoccZ4kBGKGCKjZvgsGvUeEWNZUqelaxR&#10;vh3PzQXYBhaMSGQL/iwmSSqiLpXXQD7D1DuC6C1CwCeCaCYCuC9DLERBlB/ClCaCABapapvpwS0i&#10;fBnS6a6S8mRfVMeC3p7PSCeKjK+E/S3ogIXOSfSMEHbGrZmRPHTpHAAkcjcBNOqE8fkGaXlCdTxf&#10;eHjjNAGTxZWT0T1bPCci8NFIUTSA1a7L/LEkIJJHVNZNZMEeiURZkkgG+LqKtUoUoaFFkBdMCnOG&#10;aFqP2QwC2NXGCQBArrHPjdBMEZjhwGPd+kwD+GUfsRaGaGQHnmQETHwWfcwgZIGCGrfMNKpRPRPJ&#10;JBurmrHArhrEQHRIIFzbkWfZmFFCOP2gyoMjmo/MSpQAEXeHdLWJZNXBisBDVsDKjp9HdhBmKLSK&#10;pgNImIoH6HbKtFzWtRZFoLWIpLWEUF3knNZQKMKEOcSFJLiHRqyESKjdWnkEcHwdBU2IUYBLnFqO&#10;IY9h5oDhwVUGSForSHLOtJJWJWvLEBqtAHnQBHjhvhhSlGaYPo6EYHdTxWCfrOIUoTpTqJZZgkhG&#10;QAGUlXPpxtbS1kXLqWchoAIUFAsNFXotHmFD9UINmb2XUIpgEBoLefKWpETB9t1JbT+CCt5UoRgb&#10;bl7m5AFSiEmNROvGxiIEQNmT+GCakaPszrMh7aYUwlbMhkRoSD7ljD9E0fCq/aPEXG+S3DBugGCf&#10;SBXukNRRZLWY9P2Wck9DpKtNZIIEsRPHLJJkFMeQKUokcHwNVtvZWJJN0NRlBAXEaLEIIQKP7FfK&#10;jPsAvHLahHRlWrTaJcfRRaJr5EQNQuaAEG+fxcdH4F9LWPjF3FzP8HdIpZTuWjPEyF3HTEUJZIId&#10;uEfPMTxhqFJG+dBNFEdeFhkF9NVkpIrkSNXfogYSUWkooJicdV8bwuKFZpZPBRopLwOo/V8sHFfI&#10;lXbGNvPEsLWTxIptcO/wMwdO9D/D8DeDXDVCsCnCYCXCaCrDiDrDteGEVppprptwgw1w2J6pzp1k&#10;8mSGCKfCXO1WEFJdWU9CTbKJGjBB7CxxKuiXLHwVLLPN3xBABoHryP2OIlmGNGQFVgcDJHLLeNLL&#10;/RPJZI1DKxlFdCWsDDVIlRBbbfeHdP5Xhr3kSM3iLawnIeYCsOSH8HRPjrmBuPjIpGCtzUxF9JJE&#10;6CoN7TXTYMCLqMRRtHjNXQBHbNmnSEaGQP2gVETEsdBVvEtNZw+eaDIMNLPPjMCsBBiZWgLFvyOo&#10;/NFtqIrc3Kpm0A/y0sjF5F3Z3ZPo/FqLWKjWcNXlLDGzCVEBwRBmWBPAuzJEUJLQBH+FoMEUKEvE&#10;wP2HjDZzWWjhQoTkaF9OeI1RZF3LEHRdNGKcjOPNXv9DvHbLPv6AFNVFVEgH+gCOCP+MCFVW/Nko&#10;NyPwFhKEwKpxSJOF9TxKwERKMCrCA0HfSHDBCOevXADeOEbHdNXHdcnacozceGaYFuYkxGCW3GSm&#10;LGaQHJJuXHjOtmMw30nJ4G+VdzNdmFTHRl9A7ktHjF3LPMNxlDKPoC5QfA+b9zlAZUoBs1BhMM4F&#10;TgkC41HUKJQNDAz1Mt/uBD+ZmsJAbZmHRLizqKRcLkNbxFZcLqaGNNXpKwRaNIUGQaoG+ioaV0BS&#10;oWAT1NmCt1vTCCnERJQWvWcIUUwlHHLGrHbdBgwD7UoQBWRGFQBMEQKKjF3Q/B/F3gmBcWcsg0Xt&#10;ociGvGrlLEUWfcFJURkLPlKE1RPIIcwNHGaTxLPZs1YoyYAGaHLva0VeUnUGWzMMhxxD7NXjFgrz&#10;sP8ll0to/FVI1Ygo+vUpLHLtjPMERUIWJEgdOK1eREIuJj/uMxZGFYDD8ZOwH1jaPkC3SuOwNeEJ&#10;AhERRSeaoFVLeERMMECIMJLHRyNFTJQpW0oJ7wf3uJhD4D2DzDBC2CwCaCbCTC7DBDQDzD5luEbw&#10;ypspu3x4G4HEfw5ihp2ijmRLLCqCM4RziFTIp4RCMvKrqEejXkcOIrokXHLG4CiB44j2FFTJZL/W&#10;c0wBL4rRPGQI1LeLEH8HTLE1MAzN7MNO1zWDZJDQBQqBQnYBGtjHLUIKpltWq3IIUGKxSWfbIbUD&#10;/HdA55RynYcjoLW1hlnGafIDUJJRPNXWsgzlrADSbAE1eACMCNLvPyWcqGWFVVfJIHTv3ETFVS30&#10;FLqMEsXIDXtOt46G+b9bDUlLehmF5NmOIP2FVIlvb1ihwIMPjI1YvEZGCCE6SV1HdKwr+Gzo5LPv&#10;kH6HRNLnGAHQBaFVpInHdaFrSvsGzHnqNF3dBoCUSGKWcJLrtEIQFsVIDg5rPEYHbH8KtQKHLtau&#10;Uo/hVhdGvRBaFUoWtHL6VE/JZMEq7aFx+N7p/3es0nEGNr/GvMN0PoUwFRgIlWJMCTxlHGQKjOCQ&#10;OFv4I7pJkb4WJF3G+xKCxkc3jEQJJUoY9HRxnukBXtjFuFwFxERc3x+WBIrUITxeeHBHPB5IpEso&#10;qkx1RGwGxPMEsknYaGStmNSVTGWhfo2FJ7KGaJZLkgw0ATuF5ioqbEsSP8Wr3Z6E1V1qNx4fKLPF&#10;oBt80A682qU5kGNokD9aJR6GtMEHwTPhAgrWJPGQKJJFVNXrCo3FLylFLGQvPFqWcHVEaF3OSOr6&#10;7HJp7C31BBsHLFqdDhyaPHdRPGrHRLEdDSTAB8ND+6JYIF9RPP2NXG+LE8oGNJQvulParD/orE8h&#10;lE1FVOeNmah6v8YACGCtFvWGNTxJLtaT+j+6KEasmFiGCahvPr1RgGQTxoBdjaYszWq9ihxpLJ9o&#10;PYQAALoGWPjT+fG88mBNqE1dWtaNuEGsMWcTxknF3MCJb4Z7qIh3w+9EfDoDfDUCiCeCfChLUDWD&#10;eDoEkAIAOCNCbCyByBcA//A/W+94KAAa5w7ibLEKrBWo1Txt5CC6xFxI1IYBe/pVLERfZCKKXBKE&#10;sBj/yFDHwgqD6ZmwZIDUBAx2MEAH0Cd0EcsGfEIUcKYMMGEOf8QZ8SiD/f0WAEYgQ+L8cB0eDkgB&#10;8ifMkcUmfcohD4ikYlsul8uAkyAU0moBm84lr6nbLnqbn7zoMtmQENtGGdInEUnMYmtElD7lkvqE&#10;1ltMAE4p0ynD8rsUr8QmEtqUumoFs8wftqiz+qsvs4FZtyRt0dl2dt4Cl6jwOLF+ImAdWCkj5DeG&#10;XGIW+KCGMG2OJOQuE2m87fQLy8Utlil9Xq03CugkAczeklzj092djg1dsc+uGmwA+ymFLnE3A24t&#10;ls203tlEnAj4O4A0qwTqeHItT9mE10HOCtwyrY6fKzUY3m2y4LBPc5Dwrr8sktBXkEXmtmElrv9b&#10;39r29/ips0nHDimVlvW0tw8gK9MYf4AADgIDIEcEI0tISCSogsQ4NEuDwThFpYTVlNHDeB1UXhNn&#10;m2S13AJBeIXGe89lseBbDyimBAMiEF1QeN5AfjKG40jWNo3jiOY6juPI9j6P2kOuQjKkSJD1kcsZ&#10;JCuSxbk1LTUlAxpSDyVItgIA0UitcEtithgbW5LjcmIWpklA1IcCeaSHmuLUUleHFEjACgdnSYFs&#10;OSeJHPVFIAS2YHgS1w0tldnUYA2h1Ees70tYRu03ZJNHKpJaoVAKgW4h8GaaPSnBPp48agWwQKjG&#10;SpU4AiqEwfl92cTeV01ZWjgBfZO0EO4wq4FCunDTgEa+poGaoAhbDesU37HXAHrKXBQTzo1Fqnqg&#10;GrTYwEGkOi2EGOVYD/YQi7fGa4QhuOsUWfFLnYcNNbTBpNTpu+nD0Wy50wUpYWbfRuIthEE5ga45&#10;3evVN5es2oDxS14GVZMAV6BQGMPu86ZCOtyktbIB38e092VWRtYdfIAkiA9NV4O1+Y5xeMgfcZlX&#10;KRSGT+x6wk4VDMFwXBUHgvSQM8vhN2kVd2KAjWV7CsChQARRxngThfMlZVOLjCGvgRz3VtX1jPc7&#10;1nXNd1Y+j2PAxC5LQlyZJosy+Mc+T7PyOgEAcMg0DcVhZGcYRjFEFQKAnP9e3/gOB4Lg+E4XPSa4&#10;gZ+KS0d+NIjj+G5FGJJLEhuWuwheZVdNWidqOS66DjR3VARulIHp8XH/qi76xLQS68fOxcosO0MP&#10;tkqThRLCDXvBI76XktxEdfDSY4kt1R/O8DUVfMsBROvBKdAdWy2rNs8/p+TShwNnxJML9DF2kwYp&#10;vkKT5lksoHhp+sLftVDGrc5tNFEYTHb3VjfkxTJcFXehJFzr2H+TBK5cETFdPwhosRNSVB+gaNeB&#10;7JXtsNCZBQNUFiJDPW4lcVMHBtweSuFGEI2YRgohKY4Gx/E4o7gCh47j6UVkwYSTtFI8ioK2ZcRA&#10;1Lthhu0FgEqH4WYgk4Xm/d3L+yzq0H0ZlaBN1hPpOGoIjBxTBK2XOsJh4GGRQ0NOONnT90ONIVeT&#10;RPpGCiFwOVF4isCU4EyYqyAnDMHsgCW4TUsilWTkYNEc5KQxg0R+Q+HmQKXkwI2iMAR6S2oyFihY&#10;yBK4FpHotT08VjRYyIHeEvJgJsmgbycjkeYESW3JSilHKSUppFFQeG3FwwgrJWraW+ItFZChRjSl&#10;rBYNRODtNHJueAojKUZPhM2K6YbsQ+RcOUxeR4Fg4TMBxM4mrC03kYX4w2QhGFFLYHQox/8XyMFw&#10;QAdguE0n8MML0vwnDBmIlQXKW0mjF3/D5Q4h8mp+VFCJnusUbxFCkAzDdP5MEwZyQIewRgqBZFZN&#10;bKgMihaXjtItYayomE2FsEticsomsqU9FkJqsJlSHz1HrNWOCHA/zKusF3PwE1KmNREgEhM/hzCa&#10;LCRJDIfSHIAE3a3Lky4IKe0BJaVCfMlIykyUIwMwy8WS0GLAUQvjLS1VDAAcOEoKF4jhqvG4ABRJ&#10;lHKNStw2kRX8yVpcWJK8YpoIrVtS1Sshnrk4Sufx+pEI0tblMdd/J2Il0ESAlen5L2XlqqXWQ0j0&#10;GpV2sO4SutiLFmbIgP0c45BsilEmJcTorRXjcG8OU5aOAAgCAuBoDgVAtBrC+GEKQLgSgiAOARS1&#10;jLX2wtjbK17iBNOKDO4xxzkLZtYF5b4FNwEvDmuGwaOQJLjzjNIiR3wSFFFEEddBUYQCfibtqhyW&#10;8zgcFQLYxFyg1rvrNjgWsiz7QWvKFfehW0XDKofCLe5cIZi+EtWSspap3rhjmqfZyciwFgEUYmyU&#10;mBzmGktO8GvA40cE0DTSCcOWDqVAmRaVCkVgjlE1OUVeNNA3+kWP4sInRlSd16ZQbKcbOSvTdJcW&#10;wugjYdneYvFgI+MgxY0IoJTG4PccnDLgeAWuPscg9IYMGq44bykawhHhdBNyapXRPAlfIBsmICP4&#10;So8DNbx17JgZWQIeUSIGfWGlkR+T8laAIcM5T10OY7LOlcvmbSPRTHVDRgQAT+VcLUtqkjHqxocS&#10;vYC/cYH81fZAwZ7aeqdgLQBlJLBEF/2+F5e4ItMCMFsO8ypbiwmpR+DRLUaTpQjBU1Dh9GuZTlFw&#10;IohgtSOYzFnYac5jTxTCNDJcMDWsszRSwJac5D7nrea+1/bBPWPhakUFtsYZOyAx7Kp6CASuzjCB&#10;h2jMpkUn0PraJgsCLBMCVCZ26KXb6JDKmEP4TguGmwd7orOTg5y/DSJ6i5n9F5GCKHDY4/cs2bEB&#10;E1OGsDUZYmNHGhpk4fxRM/xyP5FhiZKrai94a6517mRCsNjScMtmpiz4WJpUAlFJEbEUG7yCcaLY&#10;T0BMJkTjIApPzfJJPnixasRkYYvVSLZp3rnKmyVAjSinrtbKIldWU0ONEYfhimNgBMNGbd0qhFrI&#10;irvFYMeDHkB6iFEAIXxRSrAAKyygcoqBOFgPbTwOSlkTAAofwYThbRqastAJuxk9uSc6blLOtVRT&#10;TMlk06keGx3LywJgYXS3uKNYAz0jXXezykdVGb3wAXWZafFJAUrCoAGeludF6ol7AmwPNo0sV5xw&#10;o/B9j6GELkVImxLCgFsMAYQ8h7tuRwAUAwBwgBLCwGAL4WwjhDB8BMBgB/P/A+D8L4ZL7a23tyHd&#10;x4iPiNWOV2JEicnpTWaSRCTAlxOfYMrqEKgZfuwPGvA0PzUCb7KDGD/89cqyE1RWw10AuhQ/wyIe&#10;A8BqSWsNaoXBeJygXf8Dj/5RwqgTUXwd5OwhwXxccCQaQxErYTBMpd8NYIOBFfgoMgIFKBYFaBgh&#10;wsAyISoscN9EkucldSReIP0d4UQd5J8CWConoalicPwpVrMWQdoyIxpTQV12x4cS1BwKlt8KUyUl&#10;dFhBQExtEGETgvFyAN1K0KwroFAyIXAaKB6A8yo9s9KCJ5AaQURvUTtrNHdAl54hxmUTVPkoodod&#10;pMpWAV8UMTIsAisyUal1so9vkAMaRmsAUiRVEx51xYESiF8yAhxS0ucnpiAPoxoYoLdgkNGAhkB/&#10;wC5OMx5n8dMNgWwyJWMLOJZFhCcRRsgMkMSJ0UQmYcN+FJwDeIN3MAVXoxch8coSqH0aUcMc5Fgc&#10;o8VDRx14dfhLMNWLkHuLsC+L13pVQ0h8yMKMMhuA8F2Mc9AM6MqAhCcL+M4UQZAEklQDxMotU9Jr&#10;ESRL0TJL8B8xcVAHOOBHxlcP2NMYAERixcVN4WcUYG1ugDsS1Mpu0ZsZV/Jigt0SRhtoJWEAFFAb&#10;gXw1RX4jQncngoobp4YS4zcWcisuwICQ1MMK4RQ9sH2RMCqRUgCFpTZQWHwRBwURATVlYSgjxDQy&#10;UNqSUcYI+SgVdkR9ARhFg1QS0tpnOS0w8yUvEWQsIRQxprMxEnpPwzCOOFhEcAVW4TcxcrATuLUW&#10;IXAcOIIS8mBIYlcdow0RRkQwp3kWcWx1kTBKEABYIWSR2GlHkSAyVzyR4hYbg9BSAO+VkTt4IABm&#10;WVp4Mbx4wZWVwmAgBzBIt3gAIVx1MjQ/JHMRCW6UYTRVFTEAIsIpMP0/wTdduQYRRouDGPtnQwtH&#10;EhMyKAiMR8KK2ZojsOoOANY+YKMKEKAKANIN1Noj8AMAYKYMQN0FkDgaOZ2bObSbU4N8Y4sRg6J8&#10;qbYjxUEsUflgMXoTCA8F6cYeAyJiwVAG+cwfkEKc+ESSAPsVcis1J5Ms2BEIOM4L8xFgFNMhEDGe&#10;Fp+EocYRRCcHSehOMSqW5R0jJDAhOAsQQWwrZ9gJwXIM0S09tjcJRPwcad4AAXBpcRA8Us1nwZtm&#10;cpMS0iRrUMBhA9BMp3oeBASViQZYITVnZI9OoVCRt+p0IABKmLsHt2KPBI+EwRwF9AFFwnoiRQsM&#10;hjIEcgaWwPod4VAl5n4WBTePtTgbY/ZYNqRO4bKZCh6Sse9C0AkaI9BDR0Sh1ykeYooxoZWWByij&#10;dWRVl4GQdoErOjghQTcYR2Iv+MoM49ARoeAisisakSoMemoh8DKm0aKYwx99QP9DQsKlETIvEiQw&#10;YK2ntfhmA9AxoJOoEraiMRhCeRMH0tUigimooPJkQJ6o8S08pIwAA8qIwS0cY9uPJOQXAh9wkkIv&#10;FYIdigoe88WdtpGRUComBq4aCb2q18w6I+QKYraDMSKYQAKL0C9+Uw0lcyoxOSx5QWpNEgJMo6oH&#10;8MWsdXqOZEEFkRQtomsIcwZ0EAKegHSEKWlY0RBSISqIOUkhstUc4it9Mj8yVkQucwt4w8UIKuoo&#10;oS0k0FsE6vARQXAdo+kwZfiCARBEMuZ5eX8TccqmGo8J4itegK8XwrYxEpcAYsIlc9s8US2vQsoS&#10;1fgxE/GY0SgThDcWoypk2Degkz4AExd/OX4dgU+hxnQURy5oARgw1rKx0pKVAgJNsPlvQbhOcTcy&#10;Wktn0gKyUPthhWJ4eraC5vsbiX0PwcoUQTWV53yyqW8TRoMjp39TIqgflXp14b2vuj5ORAGZx4dH&#10;V5a1mrZmmx8WRX0xcbI9AcaTYRCVEZciSCOz9QJ4eyi1iQZll1Qgae+q5a+1y3oP0PcPEMML4Lif&#10;ULELoMQPQPYPgjkBoCACcEUDoC4KUKkKy0ZAKasKoMkOEFUDMBi3q565+6AZubhbibpbp8u6GSUN&#10;oyqQFJISYTAi09ASoHi7OJ0MQYRlxsxixkQS2O4qUGQTUYSdQgSdYTIxpSd2JhISg+YKQranQqmR&#10;oPsWwyUiscOEJLejSSF0kTIvwaIjYVANO+ArYwYnqD0l5g4HICy+lWN2K2oV+lROxHZXgTdFqosR&#10;YcqsVdI8o9ulShMAUsKktOCXsWxhd32kwxdDRbdKkS0tWssmQFqCQv9fg9AfyrQA8WxvKnIWw9uI&#10;C2sgK1+1l20AFWYgIpVfpWOqIq14gAIZUKvC2moMch9s4JVYYRhkQd5Rs/MTMTQdqDYPxS1Wele3&#10;YS609WPBhYIeAfwVBRMOiaUKCOkAAbADQ8wFUw0VcYSAAAg0iMES+zxAEiSl8a4xdJ8cocYKrGYT&#10;0MsxocOs+pIZQTsnpDQRSD1CMNkjYGDHdJ8SqDuBgFYish8VAXCYkWoh/EgeQ90PlpYjIVAYQxqC&#10;geYsJ+wXpv66HJRa8LLJd+W84AgaITVswHrJ8tWiQBZf8kJHIyov8SoxqwCo8ZUldmAQ4DBVkTgv&#10;+s8d4Tgfydlp8aQv8d6ynBghsTguwi3Fs1ZNkxOXG02XxTkRB2KQ0IAgBCEFHFNS0TU1JfJNcetf&#10;iAU1cVfE2dsxdjQGK75PmxUAF48P1OM+lr2nItqwgRhGiyIak50ZceDAQpKGAfO1cboVe3MP6Di3&#10;GgAWdYJHIaKVMRArZ2uYqsF4kP2vIWcfwl4xd2J3aX4TAURuQTcs0flIa0kSjFg9AvEwEyB5O8AS&#10;TNSh7RuPrCB4vDkAQfx1nIfSnOa110FqiPYjlAEVe/GyAbKUBCsTedUuMTXHRVETV3UevTsVcsJG&#10;lGmpMTA9tsxFHJVKW3yZ0P8OwOINkKAKIKAKgKUKcM0Ng8YjgAsA4BEDsEIEsF7HcEYEADgAkOoM&#10;kBQCsEU2w9i5e5m5u53VPXzX2MO6N8iby54ZWrEwYWwvwdqm0DIiQVAxclc+lw0L2sUS2AicwG9x&#10;FNkS09JPcIkeCtt4csKAiJ8lB+EyVLevMZch9Ce+ANN/AKHGgiQWwvErYyI9JgcGu+kCyW4XAgay&#10;IPwtWlQorHSdkRqCoCVW8gKNOpptsQiB5+m/2zKj14whxvYP9KkYS8QASQkzcisxocp+MbaZKWEW&#10;UTQsAeDbfZEcosLbc6IrYoov8ZUisxcXC0gTRNmTgRAcNpOnJnSGjMCXsUQ1QRRDSY5XulRBpvp0&#10;ES1KlFwmbFGEwcMUSTEinCEcOxx/NAMgKVwcoxoSowaA8s2JEdpkB00/kyImAh+9IXgtoKLi0VDY&#10;rHwtXMQjwdivozFveVcAUTjNsgEgJHwJDkAWyNNLe+8TsSoYSIhsN10SiU1ORsyicTWJEyrfsxOE&#10;oRpVQXwyKlQs0LTl0iuKMyKWAoqEilSi9hDX7mhKNMUKfmyOaIY1THzNEVch8c6w4S/OrPQV3HQm&#10;INwcqEiJYLN90GWIx451QcNSKs8vETUxd+Gi8S0wZ2JwOW59MsLcZ5MTAYQvGKkdxckZss1fiKsQ&#10;hWMmAnpLDAoRiqg6cIEXx/URi2wAsl4nod4YTCY1wUQam7MHgRQw3ZyghftOPksPvUYYw+kVcd5N&#10;nrTkYQgeBDQtXgKRwTLb4Vdqc/fU124eSy16+XrCrP8TVJ+JQZsYQamLQWrdWzoAMUTDwe9qnQ2l&#10;tOQh/UcO+Ybq7B6vkbe0QbwRSOPcjugTLIfPgAJ0hVoTIwjRWlwAEzOv5ljeKyfv7tAATjw4AwsS&#10;3P/Tpil4wfwlef9ntX/vYbYb8TcdovHMhnQx4xc1Lfvmk4XVV8MP0MULgK4JkJ8KELELALUPKRkj&#10;gCsDUEMF4GEF4FEEwEgCUB0BYTAPQNsL7XPXW9EgEAa5i5q5zyr1P1RbHYC6V8lbu3qEhBiuIRhf&#10;gYRSQcM9uQ8cYcrDJD1+7gEr5LAxf2HQvMoAFJ9fiwEL73YRReVJoE01SqhtoZuIYJ34GA+qMPYe&#10;A6LLCHXTuUsbjeAyIc5fhkLi0KIxM9uERcACmrsgI+lv4yVzsSTMgdozB1lUbCqVYAIisSpnEVAt&#10;V+sgS7EQiT/R4TQrKt14ci0l6fV/4HFVmeEDFdRMoTXZEc6XaWcAYRQvE8VHysu3kjYURVnTtz8R&#10;atLtbTNOQrwTc9u/sgIs36kQgYQVAtoWxMrRjCLhpxjuViJiklf9cAFmhNwP8SoZVDvHQamAwS/P&#10;C0YWolcg0EMQAeQIAQQAwYIQgEwqDQwAv6HvWIvmJgeKg6LgSMwSNxyOxyGR5/yKNgOSyJ/x6Nye&#10;Ux2Vx15TA8zKYPKNoibhucyydyl6T5xUCMgQG0ShQyXACGPaluqmqanxF6v2pkiqkqrgasyUByeJ&#10;vl32B9WKN1kDBGzzR12pG2yxPoBXA+XItXSeXa73i83q93y+36/4DA4KPOXCsHDwxkYom4wY46mu&#10;qN3ABBrKujLvzMxuEBAM56NtvQo/RkPSwyyhPUgvVvvWx6t2WGVu3HLau7bxsC7o/bwYb7IQ9/Sq&#10;TyOO0KhW7dAUK8wL86dz56Ofp5l+RuhasFxcHAzuxvo4Vy8Hg1Pyv3J8GGIv1s/25uEI74jT50Bx&#10;Ut7dWhSfg8qQQRbnVYNHkNQZkyqgcuYJDWCxbg1nH8bp10ZfdwUbBKFwehlDDwhx0znRtrT7TRYD&#10;vAiJnBBSKWTRUB4heVDHBVtJ1lZM942Rt/gAhVLFHcVKUKAmGQed0DF9PGR1qOtNFIZJcFIZNJ3K&#10;ZOIY7RxynVeVO0MUJk1bR6QFRW5G4scGIZjRVSlLk0ApkQ9bpMjyBVwQyWUEnBKVlUKIXVneAl2g&#10;QAXEj5sklRuAUdZNHpVhIBHBk9cFCeRU13lWPUoQVBknVsHKcikFJ+qCoaiqMAJ9qSp15OM0C/Es&#10;UBWNM4TsX0GwiCwThVFYYhfF4NApB9ej0NsvgUCsRT5PtwgDAYqjJOEVQzBiqLStO1LVta17Ytlg&#10;CatwZ7eRsd7hTciLauVBE0Ny6ZJRtUV3Ugt7wLq8nlDe9XBM6+AKvpyiwv1ym3O55WTZNRANLzBy&#10;iwk+MLjhBkyHmQomAgI8UkBHlRODGVekc8S4x59WlEMH8jvoCkbMLKAdyoK8sZNZYAZmgEbK3NL9&#10;LBuW6cwFSWzxk1emtZwRxyh0ceZU5VcpW50VN6JuWOmAByVbleeU0dWN3WL1DfKgdixQkbm9IpVS&#10;eOdknIAoXBI5trEfbZ8SIMtxILc9pV6HnjQ/JXbVtytTRPCz4yWQJenEAWwVnRj9elBllRt5dvcR&#10;O8EUTOgP5ZetrOY7ebcFUeA4NJdfQTfG6dWYkE6ZYleYoyDK65nBO7GMkiVHCSikmdV4p4Fu8wUQ&#10;u/pwHEbkS1I5oQA4vQbEgh8xlzowDDeGSWIamSl8SOe0z0bFf3BM96oEMcpOQbxz0Edjlk2VBrvA&#10;WjY9yv/DwUbyWlu5+54TL/l98heU2P+KeKYsosoBgkgKuaA8CIEwKJSZBrA3SaM6KMQZ0QAHgscH&#10;nBgjby3mEbFRB4TcIGOAlhGFiEoIoTnBaI9FiRDGCvyIIxkcAZoZpJcgG6G6CwanDcicYjLfSxFC&#10;LKxQEbhEdEPYAOmJJ1XFgBS6SUyZDDsk0USQQ8pWzqlbOCKuLcXH5r6DnGAFUYjOFRSq5Aj0FEoE&#10;iZ+X946VStokZsDmOZykhJAIYds7I5I9ohOORk7J2TIKGMzBgecSR0nZI2akCagFNElUcoKJwAzl&#10;KCH+i5SbhXqkbOzAUEkFDADflCiQpClidosZKp4sp9WqNHIfDsu5DIWEGOUc4C5DBwy4dOABNo/k&#10;zEEYkW44Jk2JHlmCQ+TSf1MqDIMVs8pJ2XFZSpMdHy12yzUagiw5SFJXJ2JFKVRBcEiHVcA2YAKl&#10;CHvGgmRl6k1yPkGAxPB9UC55ramRPQwI0haCZBsE0NA+S7AZA6CIHwRQlBaCyFwHwNwXAQAaAkwC&#10;wVhrFWOslZazVnrRnvRqjdHKO0eT8twTS3gzrgXETej6ojgk0LKWVzY7UQoeI3IIglLhDU2RCZwI&#10;tOoukdIEDwFNQEQsWIJJ2lwpKjyFTWC2pYS6mggqeVuRcLyOHBHHVZEjAi4FlJOhweBW0QjUrCJe&#10;sZG2WArDDWiIaS0fMcFLW51jpAC0+DbXSTp1T6n3aIlJOZBkiGTHZYB3JDH2S1sAOxgB5ZfKlm9O&#10;oAk7B/i9sjW4UoXbKtaSJJQkVj3oprioABjkMYuOuGVUkglZlxmcRGWB5IAZDjWteaEbYZbZsSI2&#10;zppRBi9VRNUauQ51TqvHUi04fSi2oNJK2SVtLaYikeOjHscklStsAYGk5sRD61j/Grdp5gIUWFbt&#10;LEYfwv7x2jqACkI16JErnJhAMWT7gTXwM8BkyYPb6lkK1I+bkC0ckkJKWVywD75VWHGwBO8lS7jZ&#10;wSIfBZ5YRglYecovU3yOTQAMcGXSa0q4AiG4CUI3yvSVUtiK3J/yxEMaDS6rpGxk4sLKHXF+EaUY&#10;yxnR0k54aZzuACUKWpG6XKMqeCA5UIMhibSrg4QGSCvWKeicooTBXxkMLdIVfAzm5iClGSIrYaMt&#10;g4y6ndPJGXclbfGdsk50XnFRKRbgAMzrGENtYlsjKgCylbGLnYROeHc2zDKD7Ps6SGuNxKPqcqUT&#10;dGTcBK8vkw0TkPRDXsARNKXH3SIyMD+AH2SrImjEkxIjy6bAGdUqKSSGM60eo8ARSJnlwi8Ap9hk&#10;D76pnbbokp2Xg1DL2iF5ySZyuzH/JBS5HEWZAeIQRwB9TqleuKTy6gApFzwAwV7AZJ5dJTNaoBPR&#10;rTJyLfYN7br7sDqiv5OAATSx+z2QHMrYGEt0palmbp8dhj71ZAFsojxZT+kGzTm6zhBImaqAEULT&#10;0091bjvgCa9WNOEl53PwolM+Z9z9n/L8CYWQqhQCkFoLoPgcA1AsBBkyoqIrEWMsgACylmLOWhw3&#10;lfLOW8uL9SGkdJQ7rj5eXktzzpCnba4XdwBwYbhuzsMU8sOWrDRfcQxtoR2Q7gvDc86NYRqEb26N&#10;681aAwmcIYixrjBSPIkwG0TrRFWwFiJOiQT3aBm9qODEErNZgZ9wy6Dily43zAAKE94JgY+9vsZK&#10;xyl2+tgGTaC0FEi7dBM4AKdnSp5ZcDhuxOXRJHDq4LEPLWyoXZZTmm7wQABkzlHBGl6J1nRoY4+I&#10;7pVngljOIkYA4DBI2WADD9nFgkoKPbllC97rAGMS91xccVNEJDEV9jIJJc85cN569gl5sABym09Z&#10;IMiHx2sCRGTcSiFEhwWS5YH+wXMxPo5RzlrZ65+Hm0hB/SVvCqNNVksT2ZnhiAmZb9v1ughpypOu&#10;AufGfzk9j7mVlzxDBtQchvgMBfU1g/z4SEXiG425RkzaTXEDh0WymIxDWIWJFi2wDYWwDJQLoH1n&#10;nNoIoI0oEohYCd0URq2ICPhZTElLmLAyT0TBUYgKiRB0Rd1yBJTJXwA/U5CPhkFsTRBZWDmACgER&#10;U5ULRRDjxmX1WwG12coGUlWSzUEzTTBcBnDzgcYWhNBGwSYXgWYYBdxyhyiLDaT5RuBLUyygSghe&#10;iLF/QA2iwCBNBXhbhkAn4d4eBnB4YNxBDQSREMVjxDBXkhxyjQSXFfHzWhE7RkynjOiSVhkTBIWs&#10;hLDhwBigEtX0XzRGxwTHGrxSyVTJTEj7kxhwoVBJSLDwXCDgEMXhxexpxWTEjOlhkujEmoREW83A&#10;RUxJ0GwIRDGHhXkKhfGExO2a0gx1ifowyfolRG0bBKW9YDhBjuSayax+3Az0SloKCBEtU8oJHLn8&#10;nLnD0/E/hLAJQLwOQNi9QTwUATwUgRwP4cImhf3IlE3JXJ1F3Ko3Y+Y+o+0CXMS3xBC4XNFJ4/BH&#10;BbnVD7hW3BltRdgzJDWWwaCISQmaBERDDcQMkYAcxNCYRYj7oz3d0fhJzzl5oVQ/UhR2WQEnXsE2&#10;w/mcQBEPw+obx5R914wvwtZNlzz9IGSnh5SJBHgaZPwO5QWzETHwxcB1UkiLH/XJhJWADHDuW2zv&#10;EhzmZRBBokTUBDEh5JhqxnGgRKSVxmVXVIXURwUh4Pg/yQBjATXugXmAFXQ0Jb1rw1j+Qy1ZgL5d&#10;jtillZl6ARinj43oH9j5yBHTY127gBZJJRQAl9wBkS1+mv0RUwhcBykZV+kag/zuT/g2IrwBhWyL&#10;B90iyQFXVoz6nBpOY8XnpkRulm24yipgBHGal+Q/o3xdpfw/o0kyQAR2TMIxxSZVXA4CRHkAC8At&#10;xGwP5xQZJxxfVnma0WRD4S5uz0UpEzIOYzUsJ0hXCgpHom5zYuhIhQmDhnJBJ4Y+RUUDpSp0Gbjx&#10;xk1LnpxHDaT7BbpthPJXWbXnX9zgDzowQAB2T7FnjTZsX1l1UlXnRk4hzA52ptRU55jUD1QfaDXj&#10;hJ2lVNghkV38U7TEmlSRFhlLjgJ9JhD0gA4UxKZiCZwBzaSRA2qKGFxYkh3UQUaLktS6xBBZV3Eh&#10;UMTRB0TABnDoIcCkBGn9Z/0PBKRQl8hNEhZVIiYbBdjBSQlz6IWtSnBk0hUh38A/EuhZSQKITBTg&#10;B0SMxWRQjaTOhoBoYXBeWf3yxGRk6TwHFLh9T0ZzA/hWz6innVBUVipshgYyWOXkhehQp+YCBBkv&#10;IQjiDRnTZlY2aHxymyZrRHp/j0WFTQX5H7p4mMqd3Kw3QxgrANgPwWA7g/A/ReETQDgFAGQVgVgX&#10;gWAXQWQQANwLQAxfI83JFFXKFGKk6tatqtxe4/lJJAFJi5KkxJx9Xdh2XBhOxUapQVkh59EupdgL&#10;2Qx1Xog0gs60q0GzzaQJ6113DeA/miBBB22xAAB0VXRJzACSRwSRFZh2yQJtIuTijeB0THIMAu68&#10;lXZ/akj7GLwdT7J1RDWa41aQGFSRD7CLEhVzxHktSHopJ/n9JvGOhGXOBlx91thzCRBXhXh93jiC&#10;QuWHkhSSSLCRDaQcLIVZh9zHguFkQvXgXeQVbKwkbLXagzTgHSjvwQhQj4xnBJ3gX96exLCLDQVe&#10;RmhHWzyDxD1z5Kykm5k7UlUUDZzkCGyHCJK+hBCLKWBrlxhuiQIFDeBO0FKHYyIUYk6eDjBWWUWJ&#10;o0UmIrjZ2+AAZZhHh9S40hUtQgbcnCK+yazJWyGmqiy1piCMHA6h0kjHBJz7gLLhI3KuLh6lBIns&#10;IrRennxumAz7hHkizOqiopbaBDW7aHxk5jA/hXhkGGBBLATvJXw/ClW7G40fgBC7hIoHH96/kO5W&#10;UGRBFsZQQO2AEFKfhBEtS/xtxJ00h46jqAZgzUEO0sSJjOqUxrbgiNkhxG2AD4xSD6lVVVp9CSV2&#10;g1Xcjx36xcJSRmaIaHqHjRKb7fbljkhcCQDOjaTzmKpgQAYoiN3nIK4CphVzBHRnB9xUZR5qABUi&#10;hqRJyHj1Un6P3TYCwBUnSLFsbOTUBk2AF8kh1WBUygMBYpLdXnDxbp2FKkp2aZTZzx4bxwb8qjKk&#10;oGAARZTkJHqhm+xBGFULinG4riFGqlXLA/Q4g2A1ApgqAoAownQqA1g5A6GEgBACAKwMgNgYAYga&#10;HFgRQHgFynxLKsFFHJlFnKVGcMMVsV4/KunM3NatxblsUumQDQRHjtgksZYPG0xYjEgg8a61wJ3s&#10;ww1ITHLxgCJFpxwZB8wNB5TGDGRJ7+gAh1XrjDBHSEABTacKWwB5R2R5VW6AAArsQ86KA2gtMkxN&#10;Byh5XcoYAWbN7YLC7SwAaCgADJTXDEkFFhqMQAKVICcLxZbv7vhrZNgtbGZD0tTgBDDzkHgqIZw7&#10;hwWACQEnZPwaTBTAMZQkkDocRVQSEJQWEhQaszRXnSlPrzjlmlSLFLrw2OU9lwg/qBBGRZT7GACI&#10;RXlXVXZSigK2iOabyVXxABz4zgHdsfRmR5bqZ/srg+7ubDJlcG7DKh2/F4So8DDlh91j09rjgBc8&#10;A/M18kwtGOMeIHwLhgGFX1xU51IlGnGvrehPD6BcBWyQLP9CMjRGzQRnFXT7p7BwRZceMAsWNKy2&#10;hXskZSj1SIRowj57DJQVNNwUtOR4W311r5b7dGibBFTEkqRWRGyHkhXwrZg/Qo9TJcygLhALGe2f&#10;2/4cT6nvRHjgBUVLp9BW7uL3ryhImkTmz0UtWt9EKPQBFrIPD0c+piGv4b6FJu0qCKbLzgEizEhZ&#10;TaRZR4Sdw09fmlRsZhcEm6c167I2IatbNGCOWdChRBLkxzB4BhZ8LZxQlxwA6XGbiLIFhO4pJ0Xz&#10;c+s6xJ287rW4zOjEh4a2kaBGR2xXtPBxM6zXCQFLrBS06eRgNtkbVjc8hGWv6AoalcdFHzpqRrcK&#10;F1J+YlR2TXIIdLE9MMoIw/Q9g7wuAtQsgoQnQnAsQvgyA+s9hegCwEgGQSQTAUwXiugSAOwMQBQB&#10;NlywnI8UY9sVNzN8t83CcWqvJAqvrhzAB9YuyJsbRkx4QU+AsgBt2AGnwdOCBkwqeC3sBHj7GSAg&#10;AQOEhO1z0hWYhJR2zQTzhG2mQ+SRLC4FmzL5DgDgD8Ar7JSLDBeEIjRzJTp3HnUTCQM9dnoSDZ7U&#10;xCjBTJTmUhTRB1UMdfCPqXyGCGRSCSQduRzWgT+SnvSHgneThJx98+RD1SwLQOuVhDOJT8LkRBDJ&#10;WeAiVPhyiBwqnqiDQWxnGTjlBzKb1giBEO4ip9Zq8KxcDEmAOJDC2BrrHZcjYCSVWyhkyRGz3XRB&#10;B9addYA/xQiLLlXApLNhLYI1KSZp5iToz021jZ7xbX6AtuBeMh55+cLDL5HPTCzzhJyQGzxg3bQB&#10;nZA+s94OaILVbDNxWqCPhyh2SIXgTx0tT7COVLiHiHjJVsax7dN9OwypEh6ycEVjdwXVFRwpFsRW&#10;zQdM0nYng9tqRLM3ABFwJ1j4zaRHuvB01irmxmRbnqrLygANu5wa+6ZLb2wAjQZ/KkhdyHr7JSwA&#10;yQm5bkCNmVB4WDhGz44Oyp4CVns14b67O1RKUkoNBQpmB4TJdXYUBDl+igDAJnHxdwgBdQL4DqLQ&#10;GwRFZzrmbOxHBW2ABZaZBHEi56jm9rrdi+s4RE2hd6qPl4dy1VFw3kk9kbl+msXncL5v8FuctQQB&#10;1v6Feh0PhujXK3yIWHofC0sL/NyBNbcGPH/PunzZ3TX7QAjJVXVrM+ijNorZ0GiJkdSGZC+xE89z&#10;p4Q6A2w0gnwognwpAowpg1g4RkRfAIAKQNN5QYgTQMAEAPASgXN78U6tPZfhPhS5t9gAJAcXLhx9&#10;1z4rT7D4wivkuYooxYmABXkOTaQtvmxO8dswNZhLxMB4SIBrXvSQnCBXpmHYbYpi9XyyBD8nilhw&#10;Uha4hIh1Zc8aA+knSQubhIiSXQj2SngXPw8bdVxBB0RZYbr8RE33XgxZxQmvcuLJ3khDAYv1jwRw&#10;TAHlWfQPhVwSijBk0MbLzBwvJ4BBB91y+lA+8Im5BBiQAeP8F5mZBF8uE5TBR2R2+oL7RnGABAHd&#10;AntBH7Bn/CABCgDDIQ/4VEIjDImAYjC4YA4zGomCI6B4+DJC9ZG8JK/JPKAFKpW+5bDosAAJMgpN&#10;AVNoI9gNOgjPHDPnlQIdGgLRJa+39SJhDopDKQ/pfMIuAZXDqgAIdK4nH62B54EYc6LDTogDrLI3&#10;q+bTBn7UbbbrfcLjSoRYXRaXzEA7eo1crhE6IBbXTqtMInhL7iLjK50BpXbrXRnxkrWbsqlsuOMz&#10;ic3nM7ns/oNDotHpIhRm3qLvNgU99bVYQ1Nij9nd4hqz5uB7unTvKNa8PEoZgAhxI08ePEImHOXI&#10;QZrXu3ejRohGpRVoclOyzO3r3+Nu+cfDjJkBAr5uIEM46vW7fb1IyHvjHQRKHX9rr63UhP3AndDg&#10;7gB4RxBmBEQOWB21aVUlMAFa2KStKoOQpwHJQxywcBaGUQXV2zMehW2OXBDlrVRr3kYVDGMYxkFG&#10;S2FVThAAnWQlm0TRpjAkjlgDsjx9jrWtKUqidUlOStKD6kh7wDVuRUqTBgFeYBEH9SU8ISYlGlbk&#10;g+mDa9MJMUh02egx3UTeQCZoROYkRQ5z2iYZCIMStgJbleb1MWNFohVeXl9YBK0aRpv0IltDp5W+&#10;e6Hi9S0YRkJqPmgCYKpOlKVpZc0PpemqbRY+D2PQwy5KxlyfLwwzCPReGIAdHT5ZJEQDAYqjJOEV&#10;QzBinK5rqu68r2vq/romrCGexEQHexyIsmwK/fl/XkPS0KMAF7TtHu1jztiPl6B2QEneRRkOYANb&#10;jE+5RIueUltUZPjhuBr0rpEILyRBTnRN1QDyi9WwavxvDpSi7lVTC0D0vhDqFQiM6ZABE4xAJ+S9&#10;xE3MTSgIsWEbGAbxpWkflV80TRB81eyBCnHPFKFlA5gJDADBDLy85sxNbM5VlW5RPDDOUQjw7CZz&#10;7GBGDTQolP8v9GB/SDT0ozdMk0Arbvha5bigAXzDHVxt1ljNUN/XXkfN5GAyRUWAxYIgL2hE7+Of&#10;bJdP+cMLW6DFuoBGQN3eGQWx9DEQj6Bzld1wJySqh0bUxEIJwyKU6dVJ1rw2EUGRCdlt5AAkQ4GN&#10;AApGF93A22DzzE5lWc2F1rNrqJu5XfEWhRfusnzcVtQ5+b2c8Eu4DLuuuZ2DKK6sAe8RCiVJmNDI&#10;gk66ktldd3PCzzwT9Ge7L9T1fWsu1H5U6JORP3SjTI34eJeYFRp+ajwmi/v+K8HmlbCf8GAQ44/0&#10;WdEGMvwGjg/tkj4ddzSLzGGAEhAQYUBlpIAB2HmBbGgNtbL6Wtai1CYN5Uizw55d2TG4D4zwhzQg&#10;aB2hC0gD7niHLsHfCgrDyQANuM42N3iZHNPCKkeQmgFCnMmdARB/p82xOwKcUY8kKgBNjapDYu5O&#10;CUNwT2d2FyjQBmAeiBMC8VCIHPHFFgnBMCVrbPQ6Btg5ycFWPIeRuZCjGHxA8ukABRowQdgA69qp&#10;HT0F3XwSgt0ZCZEojupZyzw4VuTIOn0uTllpEOPGTJSKVU1mcJWfNehSH+tUUXIOSZCmwlEAxJo/&#10;JOH1x4JkA+UMKB3yeQWQw8gIZUnNevKyVqmJXSwLeQgb42BlChE2KAUYqxVjfHIO12UhABBRDAHA&#10;Ngagyg6BcCUBABgByxmfNCaM0ppluWEJpYgZ1jLIWVNQ0JDmujfFfOIF05D5nNLWskRA3p1r2ioB&#10;eHBx28rShGFCeoM57nzZSheF5CHRL4kgP5PcmgMFeKdOBKqTyiPkJwwSFqE04nCKI9uQQ/yjFOLu&#10;zyPgAF/C3o6M+j6WzVhLpGD6kpWyJnPFpSo/MDZyAueeCwtc+SyovRaS05pEyULUI1KMZNPoDDCB&#10;fUJc4SJAj9FnUie4MwW1MYcLup4m6ol3oGeQ1YUqr1MBa9+f5FlIxSB1WAFNYlIv0HHHYk5d0rlr&#10;bQAsxC8gQRSIg6AcldCnSSeA5iOD7GUmMfsXCrz0TVr2JQXeUoACtkQYUXGJpCm6gDhtFIu7f0t0&#10;aks7GLZKiJqHImauEZE5wFWc8/klaVV2KDbe7BaVmnimJiKVKvJVX+iitmMS2qFxB24iFXpZbcCY&#10;SYAKnVyRmysuwTMTJNRLq9TzaQei103bn3QV/N9rpZ2FVAFRdihpSH4AnDpd6R5fbnETga3kmBTq&#10;yxaIUwC5MwLMACK9eUhS9hGX0ZeMsv5RAlX6EDfyNZbizn5ruRFP5KmEMLLOJ3BNQCITuWsHurN8&#10;QAE4XZHsk5iLDRORgAJzN7XgT8YEQotb/SjShAeeQlbf3kACNWXzDxDYZOaJWauMUlUakMh6USt5&#10;Kz+rUIcSh7gAmvkdjSSt1A2q/PsSVD4ALnm8mMIczxKuI72Ivt6VIxjniVyjJRYbD6l3p0PxAgoj&#10;RDrdD/xLWw/LqjOkrK2jkEhz5wOUIi8Qf0ASdEOYDH8ARjCVv9fW5a/ABcfkGy7KcmRgDGQjPJXQ&#10;cjKXPXOujpKV+k5oD7HsO4XYsRWCVE0JwXAwBl52M4AMFwNwfBWCuFYMIYgxgaAeAXSustZ601lN&#10;abE2g7zp1qYmdY3grbAwECvYa1MjFnKcYAo1AyJmMDFs6BNxgCRrilhGuddCIHktOYAEe3EtxgP6&#10;VYwCkSNMGkGtKxyI9ClIMAYCNJdRlbwK2LjeY1d6l3QvfoJUUirDQ37vMXBjK3ueCdwQtYOeDsEd&#10;BYq15FiNCx4eh1iY3CIAo4qFXi7KyZOgPQ/kmBa7sCoExyIhzKQS8mg2/mdxdaNHkzfWxLboHQME&#10;S2UZhR/WzSKJKW4rbuAJTuXw6KixSHeYyJsYBk17nyRSYItTOZMGFSMIs5Y8iWSPpHSQwo4CkSIG&#10;AxKtR/vTipNEoBe5aRgCNMOo1aJfhK1qRgTWeglDBLGZjIyYwifYCDTgEd3x0E6XTXCLeRo8mBjP&#10;x+IVZtxYBpUghX8Tgu7vCNYlwqPy8xSEggCcMRUtpGmzMs156D0JiGTL2InbMUTERe5PIR4wN/rj&#10;V6kIyVYjQKva+fU6ZKcGf7WGIzf16CQ7fHlpEr8R7+LQABD+SIn5Zbi6smbd5j46mBU/UFb9ZaXf&#10;BHcmBLGn49ZWCLdH427NpHzGFO7nbsvtjrEkncFi+1Hm02V6uQPtfxRj0TuiwOIusDXPHzHARrcL&#10;FRXEABUOFRZeSmYaQjZQI8WVEKGrHoL+JXWIEKSjNUNjETYleMEQMEI+d5D9Jrd0XORDHdZgOxQz&#10;IKbMZ4EIWnWwgoGiMObpFsGhErMpQ2JVY9fpAAgEJXI4I6FEPfWGEagGZ7N5GARgKHd0JKgEHkQV&#10;JoLsEQQ2PkeiaTgvhUK/DmDbDOCcCaCdClCqCqDaDiDsGeAGBGBTBZBgBdBZBNBJBHAMAGhXhyhz&#10;h0Gea3LFEKLHa6Tch1ERDDh/GVBuJrFrf6JbKHErFeGrUwICMjY3EdUDF1EwQNVscSKHYldIEKc9&#10;OeVlP9csEyKCbqajWXZhIMYnYFJILSFbGrVvL4N/iYAAOgf6IXgfOgTiCvZGZVOwdcFEdoEqBmi/&#10;PoGrETFrF1CujGbwDKFucVAoBbjNKRFeFbO8L+CjjUb1DVJVI+VCAvfLCJaQFMJXErUDGAOgP9Y+&#10;OOFrEGP9LscPCxQ2BwjvWEFpPrMOJ0ioOaaARPHkLbMpHPL2dRAAGrPkYlMEH9gfeFPANEbRYlP5&#10;EOFnGAfAS/UQPtfwFOaREKHzXBD9FWgxYwD/kVEMJzFEETYGGAZuI5IGIHL4YGEajLEaL+L+dkfq&#10;OEe8EKi9IyftEIFGjWCyk8PoBck/gOHBABeDEyErNSj2YdgHkgEqKGFIODACfbOgdfGSeREZYlfd&#10;EZH9cxLYj/ETKROPOwTuc9h9lka8E4cSEoCflqC+lsOWVgA6i/BmWriiFxO+Wsc9LbMsP9MEM8gf&#10;GcQjFef6idYVEaQNCGmHDBmJEwfJBDW4CDEoN/G+ihlgfxFDFEGrMpDFmaB6mcZAPmBpmMNmRrFn&#10;f6fhVGIMTuN5MEP7DgmUhWg7lMY1lKEUJ7gtgJXnP0mUFOUdC3mhMWimYbOaOeUDL+Xal0cMijSE&#10;XFnLkTIvYEOXEKGAN5MpQ7GSf6FGiGk0AAZ9EqMBdnEZFeErL+UakfEUhKWNQrlzHAk2gCGIErRl&#10;EMOJXuGrKHIsD7guOaZWlCmvErYYJ6QrgieKaEgzFvn6EQFeVsJVXpgng6XuEaRpSjHPYGaGABJa&#10;JJk1EZHkEoHkbcAjgUllTPmvogK6D1DyDuDBC3CxCaCbCWC+DFDSDzD4D6GIkgAUAXAkBVBlBfBv&#10;BlBnAmAdATojpCpDaTh3TZh5TbCIpCJbf6C6pOZGfUCpM8FrZkEIGAVsHoGMMpEaG6A9QNUjBLP9&#10;NjGLE6YCPkL4F3ETN5I+FGnyoYADHASGLvEqmWXAJIKHnfADLbFbmsnkJhXsHdF3IdJVX2P9oRGt&#10;XOUDcXBVPkMBc9MEFGVICzjIFkFlXcBUqYIXYqRAIuEWjWGXCWVcAAHoUwA8qmFeTuZmUJbsKYMB&#10;FnL4DOqxCTqzFbB+q2QfRKfvNyOHZhLSG2E2YlUIFSP5MpP9TgeQOaGMHNQ2EOL+rCFyEaRSErnG&#10;MhEeEfFnZYN3aNlBfuABHNGrFGFnMBbhFEIXM8F3NTSXR5rplCTuTuRgVnR7EaPkIEAZEwL+Oin+&#10;mzWWNuJbI+FOLbkWERHknUEKRJYVYZWwIvEaQjGMa+kHPsbnEqNmsFQsFIRgJVZcFIWOJrErYlLb&#10;fSpEsiSxF1GxDUClsoU+DJIMBYstT1BQUTkamyIvsKFSHzEaMpEobHp/D7lBoGEKf4RUOiWnJbVV&#10;E2eMFGYONGC/EwUlA+BetQn9dDoNnoACc9IXF1pgnZD+b5BjteLbSrEWf6sZEnsCddShQNGoDbc1&#10;k4kenaIvNEr6EwigD9NwNjbZEGETC2t7C5t9Fbe1AqBEuCRSnPFWleJpEMlHJclOWpkSoidSFMlG&#10;eBNjGAP5HogmJTECf6lNiiSOEdHdNuFOeJnNnInnZJtVoaEnNut3R5tseVFwrRPSEqH9rsFxk2FO&#10;easaD+dTEyOJbRZ6GkaCFbfoTAs/nbE6ETpugDEqFbdCiiGAu6QwaHAENOVGumWWrdFegbsjSuuP&#10;vcKcD/D9DcDWDUCqCjCSCZCdCvS+SklJFRBlB/ClCaCABavfv2v3LLpGa5a7vcF3cgBswAHPKRKR&#10;VZOgFOoLW+EyQPAAMpMpFbQfHoM5AwHoN5OiVGpVD/WFuMfxt2i6EWu4EZaCqcD7hDFIGMsMNIF1&#10;vEucuGvTfHUXFpEQH5FGaNTgFGUwL4DSw6DYw8Vlk/BcVKfsD8maDFEQHfA2VvPyKEJIRrGrFnVP&#10;C7S7CrIvRph6HNtbFGsVZ7d3FNWsLSFGL2sqlqCfVsuCBEteBjoftwPdN0mxMLETHNNmETOiQ6rD&#10;L8j8GtVlF3UawYWwdhsDwKE6P3E6HNE4mDryEZvWXKg6ErHNlBuiFIm2WHEfQNN/rIfwKYgqGNp0&#10;EZPMFpW/eMwLOIFpDXylx/FuEaGrJbsQFGE4SjPkVsnuEqGAFOntGbt0FuRSPka+vAmweZyJYhEG&#10;rzHmr1F3H5MEEwOeHkL+iHycADN5YRv4zSK9F1bOBimsZ7qLcEBORDJGttsLzAAAySWOurRPGCna&#10;tSFPOaJQE8Sdxen5EMP5YlnVD4mcB6tLvOcHA5mfy0tTTApkAGNjX8CBsmFOO6AyBz0Jr1TuNjMm&#10;nXqdPsErOewjEcEdZrRWGug6I2EZFOLf0QvebYEyFeJVJXaNTWsvQ2Q2wnoZEyFGIMUnEMJbnqEI&#10;tyXhweOxn6nvEzE0Pke3AAI+H9YilUzwYaaCkjdYYWFtgEq+eIWswYLhbsp2D6JXnrEZTul9KvFt&#10;HzjLMEL2wtukmzlEAEVqEG0AEQtbi7AFwjGlwiyQvXn/ACFbfhoUt4syfwm1UUGfdp1Jn7fzq6Ft&#10;RSVvzTPU0g2DKbD7D3DxC6CzCqCZCUCXCzDDDPFxvwvyv02G2Y2ZGiv6pIh7pKpEVlxjHZCUbgEI&#10;Pkb5Bq2pzpb9DQFn2sH9VlgmMHJIJXETZvPkUuLjA1Vsj1D6lBkJ03s1y+MO0yJ4wbnArs1MKwEZ&#10;uSD9vV1NuiIvHkI+X2IdMzDWHdE4KRstBYUw1pDR3gqmA8ewnIjxD5NMDNGzCPMEncACQfBR3wQf&#10;jmuvsWD+ZLs0pvHkyQiicSC13+mYFlNXAxUDVsrdR5AEjl1EL6EfXcfHEON/x1PsVvHzMmVlvRkS&#10;3CtzEZKRze30qrE4x/PrZmuc4aKxvIiOAIRSKRI+r/Ws061jt5uJjooE4vugFIZmWOMpQNEwF3Tg&#10;HP1vNkFEGM4JtuD+OgMmhgCqjLb5o0q8fyZiYZvSfxrdYq1nJI3tPkLUlBUDgRG8SjmmZhfbth2a&#10;5kIKqxDOmfOgYlsvBF5tXuujSHE6J75EXuFurdyDAGyXZ70wfxc9MmFrGMeMErHPL4RgPhCN3oEw&#10;z6NZBtnlaCu6Hk2jxEEOHNQECQN5odEwGnGoZryaHor1FGmsn2wLXrn3uQ5TkSpjzO3FgFtvFwHz&#10;oDk2OiFnc9HNkhGB4z1pGAmUoDvek2WnpyMLMOkxERMiE8YzEERvvh65Fw1R64D9q56tvPi8zhWw&#10;YGHkc9H5WwNjp1vOdUKBADnYp3naFer1tqj/Z1wdnmEI11ETVsOJgymUNw2F3LRQFEu1RnE61o1w&#10;3NveXifv70JKgGgIlClzEwGMPoxq5lKW8B8LKVkeD8DfDWDOCdCcCZCoCsCyDeDlhkEK2Vvzv18O&#10;8i8jEK2cAAh6v8h9FrCw8sErw6DSciCYJVEaBM81XeB0sCyaGrQNw8DYL2IdL+msRg3SEyHzzWQ2&#10;J72sYlA39MI3gryYZhIPnBxvfvIMGMoTsbnpURAFuY3QznD+9fOgE4HPJXDZ9mHPGAHzRpXcZmnG&#10;F3HzKRYcsqVRCbZSGSF3TufbP53iVZzpIMXORMV6s6EkElFGGMoINpOw4Hgm4/V60ARpOe52EIaN&#10;vEp1tbYG5AZ7GreeEyL4MmZIn2+ZdiIxEavORjEyVvMpXOF1I+u67uNoGMrPdmFFEt3PPs0rADyh&#10;yCEKP9f6HP37eG5OFraNN/Cg/G0DTuYZNj01K5ETFen2ETRSpT4zwLnSIZMpM8I+mnjfEGFeIX8k&#10;/gGJP9mHCGpOC6YO/fFtzNZBEyHofg4zlBoOydUUHAIr7MPsOWKRP5Eo9DEAAAACcEgQAeUIfUKh&#10;b/hr+h6PiLQiYBisPfw3jJojYFjoHj4IkL4kb7kqhk65lMNf4Nlp7l4omIhmcdAsGhbenL1ncGio&#10;BA1ADNCggTg0GddIctKlYCps+kr7o0Cn0rn0+i8+Adai8rnsVoAGfNirtSstmqU+hbwtdEAluptw&#10;AULrwBBV2B94el6sV8fN0q8Ps4AuEfA8+vj9xNluEhBAWx96elQe+UfmWg1ko2ZqkNss+g1aAefg&#10;WhuEGxs+e2qplNg2W1780IQ2eNcm2zcV0NgvAPok7etIdcXvkr4udqWhrnHAGhtwEqGY42mqcWh+&#10;Zg3Oi8GsGJfuvqtWAPGf+C8vmg01msL1/n9vug1wzO4n9AucC6/mwkfqEX7VSdMAH+ABvAkgV74H&#10;giCYKguDIJfiDYQhGEoThSBzxO46S/LYryYJomwqEkdyOHkVoViaJ4oimKoriyLYuQImoxGeM0GH&#10;eNiIjiL46eU3I9L+P4xJo7pDTURJGE6SAUkqD3YW5jQflBjWCWs8I9Nw8ZYNSWjvlxSjlD6YAXmJ&#10;cFgPOZjmmhvFxU0GJtaFh1iWCawCfBrX3Q1nHkQJjEhd1DENXBoWNbMEEGb97ECRd3Xdao9pYPGh&#10;2XWd+gHoScp2AB4XictrFxeAAZUK6oi3qRF3OCmqBcqpcASq1YE1dE/18ZNlGhq0Eqag93YCStkU&#10;1WACbBVlWlEBGxjjshF3rpJZlwm2zwYaNZmvkOGDpOmiKZV9QE+XBlD3cqelmpqwQJBq5wOumsaP&#10;sg41Qg+eWeRVdHOaFsGWtIDL6ucGgLv5gkIPJOTed1oGhVpPmvclD2vtJK2hp+xgRlAH0GXw4sYQ&#10;uf3FYLCz+vBFXOOrI5UKrJgwygR8qgmmkGgKO3uppPktA26QOOzOEjPiTQEv4Cwd0BNc6ODREXw3&#10;IVuQahGPBZocw0/UNR1KDXdOfVpeuV0HUpu4kGYUHtgzq17YZbL0CdlgZ3uJgD+vIAaxX+82kVq+&#10;gMTMITd3m30rTVK3dtlPk1XYCiG4UxuHZkOeKHXjNAB3g5mPOPy/HnlV0FnmBN5rFKETdCt5N3e3&#10;L4PFODYLY9WOd49w3MA7hXSc3fct21A4NPpcO+Otof1BuD2AHqPO3wrvcuAMu2lRmh31DX88h6Ed&#10;gUJE1o3OqPrNJZMzFFeD0JI2vRfykdz4G/kb/GDieNcLZ+EBV8tnBgDUIGW8lJUmROH+EL2aB1w4&#10;Pf17usW029tR51hgDLASt/R1iGqwIE7Jrr2muGLKcRVgqCGWtqXssx2Ca2Er4IqTU0JiDFQEPMc1&#10;JxITQpUf2w5QBTSYgoXK1OGcNHsw0hvDhBg/h4DvHoBACIDocxCiHESIsRiypBRmGdGqN0cxHRMR&#10;cKsUhlxULAD+K4bIsnydmVImqSgKM2WyXxRqjXvkPLgf15B4zIvUJGrE3jdVDE7Ued1wJHTXvnZQ&#10;DA3hhVOk1ccwMhZPiwNfbAc4wRKxsSKE3Ixdp3QQSQXKRd8gGwRyWZ8Y2Q55lulNNC8SCEAhryiJ&#10;OKE2w5H4BUlSEuVa8W1J5Ueo9sY0ZZmhBPLYjIN08ndZ0b9mhhVpKLMSzY0LNJIAgJ8ZFgbWj2rP&#10;korFgLAVvndgSQozJzpKGRMizpB6ADnSaABL4j5v3IrZPm8dtpaDwl0JqxRyI6J3llMas9iRZSLs&#10;DYCfM0Kz1HqNJWRcuB6iFF0Zsvw0L+BwmvKhA+eJITCl8gVOgsxfJ3joZ0Jmi4h6MmFPeoFg4A6I&#10;NubZDk7hiZ/PILgzRupYGxkXKhQAjpoQK0ynpE+mtNqbnldSyMdT74TUeOcSsviAi4KoBS7hscFl&#10;xzqUS851s340EPemap54BSnvYIbR4AZcDnGvN+JKr4zKwu0AMEisrhRDFwGnWoNtbFqmvChXAKdc&#10;i4PyWeZF882zlsScdA0sxUGBmvOJFwAFGyBMbQBSQfsyy6FgaY7hb7r1JwUAC/tkEEiBE1d+XBog&#10;4KFp7UxPWpsApOACXCp9Sh70/TVsGYInxhT4kNqEQ9aRjQS22J8N+3Jr6QVMH9AY51glxKUkobww&#10;R3UrKNf2e+DBRpWoBtFC0f6eY7AFN5F837YyoHOLhbw9q5V7j8YeVp9RlobNutepg50ZYNtbuYVh&#10;uVSirTTtYQK9AAjeFEeEO1sdllOgcv/TICtOMBoHvNgTA+CME4KwXgxFESUaECRsHdHAiMGoHFLh&#10;gM2GiVs0FZh5urqz3Fgm+WW7pzi02rlBc4gxUCoQIIatWKgyzX0UZwOwgzvyiFlBrjwmrPjnE1qT&#10;AYmq0iDLfci5EbOSmdWhH890fCRgiQyRed0X2VhSZYQEbwPGXL/gcQYTgnLoFGu/kpF+DQ/CUi5G&#10;tmyooys3hgzjJYEdSSa0vAK0xW632xm/PHiuz4AmmErciecuC5Z+kOIexB5mLSozpKszYg1yY0l0&#10;QeY1phfL9SfTqnTQBYKqYBMicFT5hVCYBZEyO/VCarriNC4NZRCo6nhPHe8AN9k8kXyYWdmjdy+O&#10;gQFrU17qSoOTB3saWwJ6OFNc4bOg6VFPmNtkx++iEsgEd2lAW+EHABE1KhfPVtHmbY6vqR+vuFtz&#10;7oQStW/hDSF1JpCeFX5QL1j8qo/IuGwyS3K0BiEo1Wy3QiLFOeA1sB/mlKad0uC0tvGJIuJTh5Ex&#10;oNOIEEPiob+Lh+4zxEvjdw6cebqtJmhkaTURXLsjiZ5aDqNoVeWwbu4JlxmWfN+oACoWkmCP2bhT&#10;VCLPZ0mgc2uoBQBLAs/n+324wDM1YM+c5tH1jQATXWA+lY82OrREg1NAALfPsADP28aYFa2/zKwa&#10;mtau26sWBu7xiBUUbHT1CW/wCcorzipbYBtu6NTIUCsaYgLupW/OXahZTnbIfPt/J/XEGXUMKb/f&#10;cAumQu06YMpthQAPuvZALvQBifc47eYIwsMMSbppxgb0fpvT+o9T6pCuD4l4RibhX1flixW2BKcE&#10;5wc/cuaCb4oiudyykrmWpro6JvhmJ8AZbSY/tNwRqoY1ny5bEmR1Vy2UFY3B4/aS1v0qEXcCm++M&#10;j8LPAbfkDD+bmmlfBHmY3VS8g/NpSeJKoTn5haVd7a2WDznDYF3SPDaZtRiN9pAIYUUQ3UXBr43k&#10;xt/oP0tJdF79A42V/xad5QR8/I7hOQswp9AZUMpha4R8QtJ8nMWAzQo8a9UkgJkV9snhfB44YJVB&#10;1cf8U0/4Yk81tMcUXBjI6BJQQsZF7tsoAJgFl5QctUWVgEa8o0XwrF9we5R0ANt96V2tc1BVCRv5&#10;J0VpX0eNJQ517KFxgs5EwN/99YfkU1Y0Y90aFQYVrUaFu5SUctn88kVog9v1VRX1t96JzVqxdsU1&#10;F8ImH0MCH98ESUWAXwT5gEIGId9kARA900ACGU0wBYedustdqto5112QeEaEz4ZFsBaIpcAJ8x5M&#10;XF4lo8bwvxRQo9Fsxw1t+kcWCl0Jb1c6G9pxpwp8c4/IzYZFRQeNUlGZRET4xQRdjYrtGcU036G0&#10;eN/01xwUrGK4ZkxQd1foSsbwc4QswF+x8UbkVoz4rdpoSVeArEaE3VMszQo1kJ1aGwP024aF8RYQ&#10;R9OcvQW4d2Elo+Bp1aC6MUcY25DZaQzQ/IzpTtap1NK5to1tZEe0T44M9GHeF1DiEuQyQ+RCRGRJ&#10;EZ61ExhNE56tQdxcG8MGR0C6R8I6SEiddQSs0d0k2yQ5cuNk66BJYMWAxoQpvQ6IP8Rct9MtwpfB&#10;kF/uDAUYrd9AsFi93VZcgqLIQJm8Mp98KZfo70XYqoFwD2VBa0RWSkWdGkP4zot9gGPcAJyQXw5E&#10;bsXiG9dOStmhu8WcT4zYxIzRp8VIRctU6mIuG6QSJaMl4MW5ySC0gsWCVZ8CXJ0mX2K1rNtRdFZZ&#10;VmNeFKUOSprYR80Z5gXAb8KKZF+EMh1wDSZYGmZiWwe0XB30QZTsZkxIxIl6N8VKVQeVcwp+HMVI&#10;c5wlwgYktIaF5UZlRA78reK6RObg1IStmwNZ0EhFdF0ggJyguGUV5kmtyQXCOxCcAQp0gBriMQAI&#10;T5nkq0zo5UHkL2dhF8CadtTs6lFkGwCqeEYUCKeRIoNiWYUYq8R17VygWUa9ZwzpJ9f2CuYsAcc5&#10;o0Ptv2bEfsSWeiEptQnOQaamYOVOJc1ycCWceF+5zAUR31RQo0QYz4TUlQrEd1N8zogKUESuZo3U&#10;/Id0t9KaPOYgnmE1t8/ttY+1wKQN0maqYh6VIMUCTgAE4IXYo8WUTVPgcsc4WA3U44VBfolRbtil&#10;zAYUY2jYVKS8QqhkUAc6hg8hcwvwStz+aaPpYN3FnNZs0RNQPqjAAY4ONGPkhNIUB5pGblDOlSma&#10;mmmqmumweaRV6+Rd7GF0wMKCnUCyndnMiom+FOOkWdDaC+D98ZzmfR1gsYYU7iYBkYZQVAMSo0lY&#10;NWpCiIecYVlEEGpYCuphjaTMXSokiYQsLSqAK+qIWVF8S8HtF+VKYkhMQsb8QYuV+in4ctzg4NyQ&#10;hGOuFQ24Y1vcpgb8XwzqiKQYhSoAixkQRV2+IwfNP8U0/snMXCKCLOKsQKOaqqQeSui0c6bxw8JS&#10;UsVIyoEcFauCZoe9nYU2pI2cW5QEPqrUzCbceaQ5aRJQWBZAQ8tV1w3WeQCKQum2vshUa9KINeKO&#10;FWdF1agOGKK90qwYhQT5ienyf5/gUByg4M4MtUgIreZ0QJMkTkJCxtHpJQStgE3WJkv6TCuqmGYg&#10;xI3cec6k7hcGfM2sRUahfCfgXQzSySMygWKqwKi0WWZqwEi1AZF85FLsSMgBF844zp4aDQSWwsW4&#10;ooYlX2JSA2zhpwxJl4gAb8u2vNb6zi0ycyyauuwKf+y+iygSX9CWiOSu1AZYd1/kRVF8VBjZYtZg&#10;9AgU6atIYklZn1tSfsAdUEWMQ1N+3KKGgutGYgY0cO3+wmEystaJN646Asd0VBvIAYXCjm4ogoXB&#10;si3avwi+mi5y5+6C6F6Om8ABhJhSQ8o8lZgOM22W3wrdz+Ci24ko442OEQQJocaqYcQaveeQaELi&#10;785EqQLcQtsYDt+QDZq8Q9wyn2YisOXSpxo8z6fESUQZRQJ+9ebwacSF7sRsGhUiriPR+qtV0kVA&#10;u29oAgs+u1c8f03wR07uzsi8gC/B6tahb2e4ZansAGMNk5He2uFSbBR5iwSW/kd2Gm8oSVy+3cP2&#10;XkUYc4z64Iz5KSqIK9zhgEGTBdDCXa14P+eiB4AdcE/AYVeC/Ob+1NZJ5JwdaWVZ/wi1MZuO6LDA&#10;g0b9IFQI1svUVt/ycmMeQZaS2AhRotKDCTCesUAF1zCkxI2ykcAAd1RRi4UArdtl0m7gPYWVq4XZ&#10;JQz4QY5Eu2y2gZSI1sTUuU/JRShSucAQxKkF9VAatOO+4sAKaxMEjql0aEuUwGXzGYc6KUuc7g+c&#10;ZnCme0QK8tVSSUsy5M79tEWJbkN+JRAFAErmoSQXCyGN5JrWPtCAR0uV408h1EQ+tMs8oTIoa4Zb&#10;EYVouVl6+Ush28TVA+sqwO/qFQY2KDDcANtjCfCmDVtvB3CaaeXOIwnm5611Z4WY440zDEiq57Mb&#10;MnMrMtDO6S6aRh6oSvIqq2LB1asE63D4hOcWVt3ifmyYuVMYT5ZwzxpIao/sk8lC5sQYo86mKmQE&#10;x1R7MIoISFeCtMuEloNQJXPob8XAxK90DLQAuU4O7B/zI+zloWFZAcUAxJjYu0cFl44OvoAAQscE&#10;rdlNEWgghW+qi/Luqlc6YXAFoBB4PyjIxt14VbFUVrHkXgzpRAuFUkx6w4e1CF2EYkNrTetpqMQ0&#10;YUmAD5FIFXRdpy4SYguV3Qzwz4SvJo7xBFVx9WVt45dRUAcvCO+IhEzRnPIDMzVoQIXwlYQu44AQ&#10;YKL07us+3MAVVnNQgpyhndCO8yqlZaMuDEAKZq5G9SW1aJ722SwZaQYVwEPnWVfHSAANgGNA8IuG&#10;XvCtRFwXVnHfLzXrW/VVBEbp/d7MPmchaC4VX27oQIWDZMAYRdyN5F5VzeFQqwq0b8ZFS4U2fdvr&#10;JKYjASFSHqVwQ2/uKkyx3YxI/JTuLopzJAAAc4uVVIPZ3G0IYl3FyQZkXBgE0wuwsna5pzKsZZ3E&#10;aEzp55e174phyS11zghEgDAzbetSuTbMcWVYUQ7++rVsgjMjeneze3e4gnM57CQ82M7jScXTWkek&#10;R0SvUZBHF93AphCx3Zmga9neb6asW7csY8XQwE6lt9dykqk80gAQ7+P8yPTA3Qvo4OQCTsnk5EqI&#10;K4LziE/A9EIziWwHg8xqK7DrW4WfYgP7Ck0wT5koNku00zRGAJiVrEYnZ0VqbkgCkUSEVCzbCe87&#10;PMAhcAWKIVTJz+z41vYtR4+muW4nINomTx2kTMRdKaV3knR22cgwSsLPmEKvmMWU78FfmeR8C6Qg&#10;XaVZigPq7EAG/IcsWBnMY06ljbk2YgWAvwo0lTZsgcppyiE+gbesUaygTPeje+6AlTO3TsR8xQb9&#10;fqiJRDbbCfd/dcAEoSaSXQ/8PzgEVYuXW3YKZq8vpUhJ2XXjJO2KraHGX62DRmKxzDG1TctKeoAW&#10;kKyW2NX2fKfTf5OsR0Y2JvJu+645XwR0+fpNikp9YmIGJV0gxKBgPzB5pxF8YU6k5Gu93YYU3dN8&#10;l5TtrU/Di7E4AbqEWK/vdxo/KZf8zQQY1U1Y7iwHClnUR2s6N55jPAaKsYszWyiog2ijVS5eVsY0&#10;YXEoSuii04P3bI3d5XoogvoXw3xDxHezfGnGQ8a/Ioo3EQY0o11wxIt/KIPznlpxHEQLUqy7XnZ5&#10;1IYKsxZNN8+AVquawgzIRUzQxQlQl4/vTQAPII60VDIq9cJ9ZxwUFL0Q5gFk3Uza98P0stvWgmtR&#10;5+O7IHXYczSoW55fp6dAqaALK3eAXAz7UqYrpe+OwV3EWAtkz44NRTMK9BALLMY3ecRUt8c4Y0d1&#10;z9frTK1IVbit45H3bS0/vQmsUQTVz/qWyYhSY0PxKaxsJA7gEn457uNMW46QlA7s+etxfEtITV7V&#10;Q4WKebdZaPdgAKLculXgSOGGQ6c5fCMjb6z2kMgtJQs/xLVsZFjZJRuYQIlQtWr8WL2LQjeMp0Y2&#10;dsCae80S1op827WApqCBqyCIUDJyVcSOOxZbI1o8x6zc1zw8e6jsfXhDUvYGlYU0TXzGwrLvQbtn&#10;Xp3Ec4oQt8ZG2wtwRUzYSs7i4JpznDHDAtaKE1X3RfsIQB/PyBv+CgCDgOEwcAP6GwV/wuIxIAxS&#10;FxQAwsCRoGRwGx4IyCEgOFuySuKTw+JSqIgKWgaXh6Yx4Gyp6TZuTh+zqFgWey0BQudP2Gv6Lguj&#10;wN+ReLzZ6SuDz8IVKNASVPar0J81qFymEQmhSqRUKuxGL2SVReLRSf0SiU+3yuqBa5u66vu72C4W&#10;WKS8DSKHvrA26vAOH1SRVp8wu+h/G0cF3rI5LJ5TK5bL5i32fM5zO57P6DQ6LR6TS6bT6jU6rV6V&#10;Na4z7CFnfZoja6zb5F0bp1by8gCegUHcK6u6HxwGCXkvjlunmvDn0nIz8D9TAvqiQ+f4aNUTfZSl&#10;xSQBHrdahdiHwa9eCMQf0em9gHNgCL8AQfbicSuQX6T2xTpdz7YtL2JMaBWuJpSUXCOCx6g1UgQW&#10;RxwKhM5oVdZonaQVVHUAdiYAYlVH6P9RCmiUv4nF6KYLCMF4tAmL1vSJRFpQdVFEcBwAUjo8o8j1&#10;SXuRBp40ABfUiBqR2PN6SlJgB0VPX1Y3vTxPVzBYFZXkNlHEOeXIAd5T5DfJb4cBiZVNPeaEqhwC&#10;Jsc06WDaNzzwOGdHJCVIkLO2elCTEHkicAEqBjoFIhQd1k4Nxyz4mJEk/Caj2PVc9pKN5iVvhk/1&#10;UmwCAbp1vDqj1vlme6l0tSqQFqfFBU/lMBZ4QdRGJox8EiCKtkzbiua6ruvG3Q+WVPUQ67DhU5pw&#10;qms0ZRpwJoPeqa2CJj5cOc77Vk5K0/cefZ6O2PZAoqqYCAZC1Jgl4H+P1ZKYnCQ7ASuEwKA+8oAp&#10;KkkLsdk3rSJIotBdVEPOXAXWsmjU/S2UZBXCYZSU+rHtftFKoXpIk/l9EVUjZDYXQdwEin2LwJp+&#10;1TvUKAFkRfBsHTp58JQtP2HQmQJweZDa7SIHM4BPOrucTATlxtlcpAKD6DpFVzj0hSdAfwBclXd6&#10;8uyq6cMfCQ8YRpb9KYFaMRxAAVURfQELjJDtUsjXlszVE0VRJZLqynCGR1cBMscCXk7Qeo8JdsBE&#10;PnBwgOCHgsOr3heGRHBOH4ri+M43juP5Dka5gdsBnbJtG25JpbFbo6K/XxL80UVFAd6Vx7cnKiuJ&#10;2fLVQS2f09dbLN6fLL9XUSAN6yzXAB0Jvr4ZLTEi3fU8JSJfZD7lFEi50o/OMn0LKAQMPUbMdwo9&#10;iks+Ul3U6xJ8IivdDVJoqJy/Q+ijR+rOAc9gKOlB2fZDPH9FNPX95VcBj/SRer3za6P89bnwAplA&#10;wyB+g8U5I/bMkJ5ZCWdATgKUJnycnaktMe4AoSwx1lkKofYECuDPQIU+h4u6M22OIgYXAqigQJHi&#10;OJAgoL3iCvAM+M2G4qocrTB5DwKkPl5APf88cl6g0rgVXc0gcZJR2Q1KehwmZfVuKWTAeuFCUCdP&#10;cIau51brgBPfd4yglqmyRKbQ4txZqs4BqPBMcdzUbo3xwJU/ceqPYjMZH8s0eceimqSQAW9vSpQB&#10;F9Vke8qiD45xTJWycikBQMyOIXHoean5It+bUb8npD24trKW+IfzrCwkJaMPaTQACfsdIScc451n&#10;OrXMo0IkUQH4ELMSpSNB7z1nAjueUnTUGHwBgAReQZWlZl/SBCpVpwCfuAU+UQqhP4FojbKP8kUL&#10;X2M+KauQgZbZLEXiApuDcfpNtgIpNB8MDQAzFH+xYn4J52rwIepJbiPZEx/gA4Q4EAyqLlIHOYAD&#10;bpjr5PBAMlUpj+r7AGs060vSVt2hNJZqMXj3lRKkUKSkNCGqYogcChRayWzlMsRcqkBSRQbn/Opv&#10;BEVNqSiaQybhFHBAhPFHGmZl4uU0pvTinNOqd08NS5Q2JB3rG1ERT0yZDxrVIYHLeABDzgJVTkUJ&#10;2UWoUEXpY7yiEzyBnrKogB4D/SFEHlIZFIdBwBvdH6qdr09T2UtH9BaQRL2QOAKItwh4zq7iery5&#10;0hZj0UheCJYAham14MjWbNkfhviTjiiSQsbtjgrWQU3JFbgsrKjUsvK2LrIAxWcU6BteBRFvEFgg&#10;hxPKekAWOG7Gs48QJx1sYsqld0nTItkrdQAuDtgCTQPkReCD8GRzMIagAkUziWpHA1CEzqiokpNn&#10;3P0zhP6QtYUM1uXx3zwJwKJZUWQtLu1KH/BAO14rjlvMetAvpKkep0HCyZqiQ5kktvbNGTxerozA&#10;IpRswVLil1WoCqp1r/2vkapghy9BB1uJukTSZTCD1oVFwfhAz9io5k/tqb5AE4XwXWipWyfsYQBF&#10;CiqRReELU3HWOmdSRwGYgFCwm/e+VvIUQDYrSi64AUOKYMS8BwjhC+qKv6thUxErBoTcAcSSLFoh&#10;gGIuvBHrYmOUGAHd9ESmFZsLwASpHBPiWvwTc6ogpwIsj+kJL8pZfS+vKACtd4dDh/OEMQVsp7/o&#10;0qkM9V9faHHAMAYCqk4ERiHwVILjqh5k2hPfx2S1DmCs6mVyVJnGreaOlARqRpPqinOsImEPki7g&#10;JEFaTgSKqslk+nikjevNKIpgkvXQT+qVtssMFAFfAAS8H4EijmsVrR1yGs3Zwg9SUScyOEKSkZI6&#10;VcI06ptsjZezNm7O2ea019QAAVCcztAiKPVi4nJbPTSM6CEkXYRndKpxMv6wMq3o4DCMY4Cb6QWz&#10;O6IHAD3DSimztIVZ3KoccmacpIi33+KLgJKgY8EEPwZQalDiKIJFEsa/DikpuvWuGXwWOKgr4vC2&#10;BBRCkip47w4a5bwkciCHyTO9imPovnxoIrQ3+W2XGoLjmIUeZ8EBiX2Fs77bkqL6ccoiiihTQi3z&#10;o0JF8cRiTYuAiUQCmqiIo+yNpniHjk6n0wnW3TTZXxsesoUSRO9eUo3wIPYq/NjZjRfN2QgAKbgK&#10;eIpI4O39VrQw0lsuSNKSptQUAuGSZxzm26PDsvs76tuqXBDiHFFLmACcBwGKiqLN7eOAh9zR+Wxg&#10;AQvi4K7S7X83UUoQ2/P6DvoSwlu9Hi9lMKQW2BhJjdDIivBfvGX6LFuGQlwi/YELN6CRR0VV2223&#10;kBt7oR6HebK6JCi556vj4bjiVRIpCX4FEsUQtfpMziJu9070lr329N6yroysZ4PK2vhmwnD/278E&#10;9ogg8mZTCbLTyB97c9a8lEL8nW9dycHEnAZBB8kXUw5Ec1fBR3P1KGbA+zhCg0CF8iInSRESHGaR&#10;My0BFyxSn0A2SRCRwEEEG2TzCkKBVBwD8HUBEUqxui3FEEQFx2aBdyiEMg/RfSzSmyDy/XnDmnxY&#10;NBlw/Q+g9g1g1w1QwwuAtw2g5w7jhQOQSAXQVwSAM4N4TITVOVPzllQTmFRITk+w/HkCzWQB6xP0&#10;RkQESXdzXki1bINhonwHWB4FxQAjxDvEdxZE6XkApIcQ1Yc3OxLwV4dxQgvoehTT5By3E0/ltxIi&#10;VQZYhBVAy4hyfT8joABldwzhRAL4kDgCHD/laykkCHHxDwNomj0AyQwYnodwVyfWsxQimy7nRR1C&#10;2RHE2Em4WUljhGQBn2H2og/jc0ECVSilinTQAXTxHBnCTBdzPlon8iumVyQ0cwvIyAsYyjQELQWo&#10;zgOY0H8xX35Hp0RhC04Bd34H2VETCYWhFCg0c1HI21XWhGAWMxLUQBF0kYHIAhkEvi1yhQACHCVS&#10;xRiRSVWXlEmyQyfUEITo/kcVqXfU0os4ZlEHqklwBRjQHynyPRlxPymy0BwHLQ3x1mBRL1Fg/44m&#10;oHZg/28BpVWxGmFhQm9V7mMnrY/xpBFymxVCfSHF6yzRwFxxP0CErE/HxhS0X3yVbCHC8BC0QDI0&#10;CCQ1uTQGfiVyPTxDfDYV+mr4ZEmys0QFtVhkvi/0KmrkA4Yl0jGJRQFSm16xQhIkBZNQ/F33NygR&#10;fVwQ/hQl+Q+ma3tXaRVERkRh1nnw244npVA23pORK0Ah7hRhRydjhEnZEykhSRfVuSVUQCcjnUAy&#10;HGKim5KDjpTZkIgA/QxQtwpwfwfghQww0A2A+3cjhwZQfwpQmggAWpk5qJqSu4UDlwd1Q5kDPTAY&#10;C2hRLTIBM3cWZHyFOm6jK45Y2iQ0J2ZhLzgC0xSXHzPnzgAwrpy0CBDymz8HkFLFJla46WIyEwNZ&#10;2CKydhwECBMzIH4hP2GWNneTIi1S8I1isBDRxBjzhB1g057xMwN58juBd1b3+yLxMzPjCDQpHl/l&#10;aX5Xlkm0QJCo8YuBJzohDyHDIGKklQ/kkRSUc3QBA0u3pl/pkla5/yzQlqGw0KHVEJ2ANQW6Io/X&#10;c2sn6Z6ZaZI5oJwJvmHKLHopv1942zLDb43DMAA1njIEGyPW5hbxfRVEEJZxvZvQ/o7BElLCQz8J&#10;6JqqTCvCnxxIIhxDv6LZex4KCiL2nhipOjvDgCDynxC1xySSSikjFh64sFIKAWAZfgCzektmZRIi&#10;1xZKZ6TRnRfRj2KkcxSZaDyEAJVpJ5OjaaMHy5KibBRF9gAVMCmy3ESSQFxBGpRCVBcyHEMD9Iuq&#10;gaF2sYs0+RGlx0LYXxVxCyHJCh1kSyzRWRWpB4HxPZ9IBxLhLxFy/RRKXxBxj0QJXlKBPy2yeh5B&#10;gXKg/3V3mgAGoRFEaxQnkIq45n33y42kAxfWUxB5PCE1nqwTI1exBzIFUXhBFyVR4n/3cRSXryLU&#10;QKdCuqmI/g/gswmQfwVwaAhCzjkZoppJpq5K9K9RnJrIUprm1oTBTSlFYhhK/0pTr1YFbTu4xF2K&#10;VKgUYGkhvjiaLwxbEFhwzLE4pRFA0rF3fhSSmxTSmEaydgurIGIVVG8hInNThAO7KDTAMrK0QEUk&#10;wx76wwAS7FAnZ2VhFJVExhF4VhwBkRDxSRxBiYngwYegvgQrRgSrSFx6z2ARwGKi3B1m8Kc1EIYj&#10;0nko2RkxwBM36xHkSyn067AwA6hxkaFJuopnyhEbUkmyIickCBTXHQqSDwOrcgP7dBP4DSqalx76&#10;5pWagVHxkrCnwVTDXlZWH0QEQGuZNgAGYm8FEwECfWtz9ylJsxoBFwLLlmBq9rmRpC00kWpUehia&#10;2Q+rDoi0nbflBDKVDQ+y12d6vjgE87L255BZTqf7Ao3LpwAlniD0kSbhC0RkEH/0Ck2qVKZqVFPH&#10;8RqFCyQFsnvow28XgDFxGnpTLGSi7hfTgDPqjYGDsXhLOI8RgJS5/3vawhCaNG+LNB6JWRwCHC9k&#10;XZCj+xEnj3b77KVQAS8FXBeEWFWn6ABRF2KjI4DagY5A/qfFbDS05BBB7zICD0MRBxx2Kl66EY1L&#10;zEn5OpfGAEHSyxPRVIKRLylBRCtSthDy04AREhj1nn/zIx2RLVMDgLmhqq5oTA5A0QuQNQPQTQ6A&#10;8yATkq8ZpZp8LsP8QBB6+G1IU8MXU0S3+VS5OKymy3WREqjgBGMMSn4hRD6g0QmcWJDREok7BBKh&#10;iUcyHKhACJ8sZANwtcZ6YCRyKxPwLcbbKwMkG3Go5XzRLy/RImp7V70ABDICzCaHkxlxIh4iHDnb&#10;Bh8FNhSUCEkSBQxnMQuBF4mgNgUMklniqS6KvniZ05OkAyQygxSSPcSTe5JV/7VXqWkDVb+4ZsUr&#10;sR4DhBD8BDTg+7aUKQ/xTcYWknp8FsMBnsrcTFa7FQAZUss7eBLS8HiRIhj8WnriE0RixUkTwCVW&#10;KiPTPrk4ZRFCfSg8Qc2RlSzZE18luarJesw2k1bR8sdC40vkA8f6LrgrzVa6h54Z9XrcFh66zhgW&#10;H5ChiW/UerNsS2ZSqZBxnKay8MSF+8usTZJjCbx8msSpQnpEALDTXhVEpDTDek0C6FLDc2NA/XVx&#10;l0d5wUuGW841h81BephhLScM8A+8rhLxP0EDI3oRfSHBwMJAAIa6R1+y0CcswVx4GxgWZHeKrgBo&#10;Vs4pd7MBCU+hA6Nz0i13sCgRKi0ycrtxVJGMGyR6JM2hotBnmw/wgwZASAfgnQuhKi8QFwWwYAYg&#10;SbSANwLAIiuwCgDQEQEADQCdWNdadMQ21YVINDIylGD7y4gM7WsdGBGmj5oLtx6xiXAQorQshWPd&#10;LBLWKiiEcy8BP0LTlQKtmM5rdxT7ykKFGWlABHhxy54kXb6h1BwJR8eUrjKULSzSitpIHbzysyzS&#10;cgpdtsVi4j1AMKIgW0LY0gA9E2kpa5eneTc13zfCsWn7xaFkKmSqEg/FLMUILTetENgRcNzyqYaV&#10;NMuXrRVDIFMCxY4RgZB0ELodH9no6C8i/RF0SdBKgmAacLidAX4aKFuQJN9539dt+hEiAA2d/kiV&#10;C0nbsqas7DvN9wJE8SenfimNsHxMojiTQtGshYsdCIf29t9NgC7Xu8phnxMz7CzV68GBVaKMsjjZ&#10;gaKODmZdDQAoBqSKaVWNJ45c4W3puuJ+GbZ0Vw/WGXeULakxdcyRl4pyHbsCqdJtIl1A+pB7gL9G&#10;qeL23jhIusXAA39sSj3xM0H1qVEBIrUBA+DWcr2gBSHEQC0xvneRD5uWUCOLVg+6viAIqQDGDtnB&#10;BRTSxVZ+bnaYthc7mN+xnNWmz8tA5ANgLALwzA4YRK0ADwFwoQrwuwVwQQLefFOZaQ6A4w3AzQzg&#10;0gyAygyw9Q+Y+SNQBwNANQNgKwLgMgKgJAHSruR1Nw6A4A1gyw0w3RuABwDgFAQQPAOSrivNeMRY&#10;N3/7vJKeTho7yTXqmrtEoHqF89UpIZHA2Oz6GwlibjTLKAOxjxRALu2R4hVAwO3Qs+35wSKwde4z&#10;gERkLSmyiicibrASrXfsKuLBCbflZXvKy5tDBoKtKspaFeTOT1Ht8rszCRxAl/Aw2vBScB4nJAQ3&#10;IgSKwdqwAifRx7wBz1a+OcHxCRfSVapBJcAiu+A1a2V+fss2YhD8UNf81coxmcvMFyq32iGsGQBS&#10;VRFybtyaWtgCrX3EAKvtMR1Bj4fBA8ct7xq85kLSkqbi/c2Okd+0kVqdAPAM4qDR0ptSL7Plzkvt&#10;Ghq4WxLY8WrqzOyPSRt1C4sxKhVJ3iL0CEc+7+7VUwAUQCHEfBV1Z74eXwAxwFZ+E/KbYLOu/7tS&#10;6ILe72FRCfbhNuLvKHo7tny/gBIxB7plOOxaAG7cBgAeBykjI1h1Z7owARfZWyD0GyxSrSfflC1b&#10;oKuHRwCBKqKhQ0ljgFMONhKh1likkdYyE5EaJ/X+ffXoTQ7A2QwAKwNAQQ6hThCwWQeAlgpAhwae&#10;rPtjkA9Q7g5ApQnQnAtAwwzhnAJgMgPQZgZAYwJgHAElOQtgoQigmArQxBuAEQIQLwlgiwgwC85y&#10;uuva+tem0B1pE6yOFEnM6PuKGFRv+hAAAAAHBH7BoFCAAAYWCYaDoe7oijom0YrCIWARHGjnHBvH&#10;ntIHHIn3JG3JkzKHFKoQDZaTZeSpiBZmG5qEpvCYE/p27Z66p++aC/6HOYVC4RQ3/RaXOYwBKfGJ&#10;I+6TRYxVKZCAFWpmBYw+K/WKLTwJSYxXH1aIRO39SKJYYTFWirrm3rrRQheDfeo0I4xbwBY65CLQ&#10;+rXV4TVqHGMS/60ArbSqZa6xfoFh7/mMzF6POcvms7Q6++KlRaSBtPDQTn7fjoIA4w/NjpaTbrDi&#10;4XpwNUrLC7XlYSB+DYxFxG/xtFsX5tMVDIbBn7u+XrtuAbHhqHz+fq8xGMdk8tQ7HYwj5At5nj6H&#10;J6rWC/bxBFY+38vn9Pr9vv+Pz+qxa2t/lBPl93dVpy20ZprljVJ337VVt2udpTW3c9noMhV+WOgW&#10;Foaht1FOU9yW8AFuUYc+AGbAFCHBAdrUEBOLovRE7k/Oph4sANooKTtWVaipGF4BA8pBPWQ4Ug2K&#10;ECa4CJKAyTEgPY95QVh3o6TmEAAiFkIUb+RUCYxRWOQhXHJlaRkIWNyUIg9B05a5a4LfqYE5jZa2&#10;kQJ7QLCSeTgnuUD3c912RbaDkEBihXkBFXDvoo4aMYcIKPodCHqORPTthNtYIU+bU7YSOwCblrgd&#10;qJqV/SY23IbFuWObkF6tkwDIbrGsqzZCtK2hs3DFKoMw8Fc8nALU0ziEoLAWrex7Isl2zqOA1CHI&#10;UhjdOk9H6AcCwTGkdx8EIMAjsp2z/P0liBHAuDOOGtwRCELyWIsgwLAayiavMZ71Qgd74Ii+rfso&#10;3b+PDAH0dSRlJm+/KyArCaiB1zzCw4hMQnVCRTxQYsWY6f07jEqscLDHoLBrIRryOjwgqGoqRTmQ&#10;TypWQz1iBQ2OYybpUfWGHLwRtYnhTN4GUx1IqUmKpOmRoG0l5kk7LHSzA01qRD1CeQkY4FNVndf2&#10;/bOgYCZxYZYeA/5bzqsmOfFAswoGXFLOvbCh2459wETcgo3Sd03BLZncQuWkLWOcVGAFa6XP/BlL&#10;Y5XOCQZrsFzVGIjQurQXWvcDnxKIVja5hOFifPVF5uXd72NYaraeaJIQShzz6riT9Ul1k7cnVQUB&#10;ztMH7bt+47ZUnGN+TlqTvan33/n7KWZM53bmijvgXpmIbeGVv2LW3zgMAuMWz1Oh9NmJT9isc9b9&#10;ruZWj0PcVqWaY+IA1r82J/hQTkUtA3ysrUWr3mBZjjc/ufVJzI26ZzYuDawbdJUBgEMLRmytAr/n&#10;zlMKklZFRyW0FYLGVEkiRiMILc62BIyh2XEINSckqRrnIp9eUQhO6PyEJ9ZWVJTpTHFsxMcVp+T9&#10;kmDlhy80D0PEADsh+0VvRizHMlAfEYwZaHeO+IEj8EMTiEHJLqN458EzYm+Nuz00xp2/ppIIBmL8&#10;NmwOUPQPGFJ7TRHPNzDwDxgncxuVu8GN7BxwjLFgDAHQUR4D8IQB8aY7hrAsAiAqOUhJCmaH2PId&#10;AeA6hyG2OdahTADgKAaBEBwCyED1HkO8eY9kAyRAWBgQAjRFArA0BCQwADoD0DqGMLY3B4PbQ2up&#10;di7l4LyXovYgS+A7r6ERKhCryopHbNdFwgSVnyr8N+5ggjmmawEACY4dM0hUzUGVNYhERgHgxm2D&#10;yboJ5vlYHROIU85BmTmTMU8F86g0zsgMRhyLIQNRIH1D8dkZDnlSIxDIf7eYRwYQ0dSZBAoDJjIN&#10;HEsM+0TxBaQfgelDjCUOHoc9tg6xg0Wi+BkJdGkftZl+oI6pTy/lJfa9kAJrnfveoEQkpIxKWiop&#10;e/UgTdw+U0dlR2ITakOtdeudtgZAixvXMPMsAZCG7z1RMz8hZXCksSM1PogjNB/HUYxQZ0UFSno/&#10;ZcRhhICiagbJUOKBZtXHGnTuBWs9XKPVqrXKgwkUkAFjQBQdgVO6rIMekkZspT2/mEiCidWpb3Hg&#10;BRy96npuDTpqH6YRnkDkruirmhEANkHzGPdOAOrxY3KGHMYgWbLK7FwMbC9oos+6VPuqUTOC4+1P&#10;GOVeB+15GIcjljIYQxlia/QxqgTuZRT4nAhdUPNgEsDsVVH/G0gZBCHgOUO7wtaKmFu7ONUghJY5&#10;40UQBFdDqmSyFDuw40haKo1pORiQhH8ZCkovfwWuKU+SF2vA+qQgSfVGDhT68QhBuSxqFAwykACM&#10;yRDjU9AZAFuKP3bq4yUjCAMANEcUQS982SEIzUqQhyKlUnHJiycwANXLfDmw+aIorsqzgVuApNMJ&#10;M2SoAd4/h/FbMXnysnjBBg8RvDHBSDIHo5x4j9IEBkZo6BtgyAvJfGeRllD+H4KcSwhBTi6Gcl8A&#10;QCglhaC2EcHoOgPAZAmQgdo5xxDHGIL0U4qRYjzMKUUDoLwiCOD+GwA4BLKxvH2O4bIXAwB1HuTk&#10;FwQAohaCQDdCoBAEALBGCED5r5biaXqGde6+V95HM+YRyk9a8E5PFSFozrL7oMmK4YrRuS11yrsU&#10;spIr9T0tGIbkFerL3gu1ej/TxCBpa0E9raihCEXhU13N0HlpCCTZR+VJGJSZ8T/cA8YrrXWM1RH9&#10;jJ0Bi7EuFqeAMxx0ZYmZ09pxWhz5pDpENuCMhCKvBR3Lq8F18Y303b4Ys/kzk5IEZwfmhhz2Pb2F&#10;gieeIet93KsNZKsdo3o112wUvdcMwBFj2ZlF63B6omUiwVqklyNq7xcJu+leG3y4a4I3811Syh0E&#10;gEdkfraOPEzdoByMOkeV8sQsckbPMMQ8tSkVqDTNUQ05NvSjh+/+CcLQSSTZ5CTXG5sJzvaBkNLS&#10;FNc7KeJjpxDonre1ERpyuTxTuc+MilYYAAggmt53PeeKe5sm5I1207lcuFUwkkNCtOsoO+oAe169&#10;AEmyy6go/btkIq5ftFVEcAEIxI7JSdFEFkYRV2/eTgJ0AExJ1Chd7rX3Kikew9qADkoqvfScgWJj&#10;1X4NOXwhGHxzbiJycnrmvwBm5akWManrmJcbL+906dh14kC5Ryq+jLkAEYNSXzoA+/KE7Nye/bzy&#10;uvD9cKa6eLd8AcyISnfy5siBHvK4pNl14YeN55nkboX3Dtj6HcEUGIKxeDWHQQgUIwBuheB+CL7/&#10;8D8DtG6MsNQdBBp+MQAYBobw+CELcAhGaDiDUDFB9CECLDvD2WFEDBnB9CMBLA1LeRyDfDJCzBvC&#10;FCbJyBbBxCCBXBBAufxE5LzaLS5AAS7S9ghFhRSQoFvdEGnU3EIbGFTWPOicJXFGaWtJMPNEYTxY&#10;SE/eleLNgIkEGPKH+DWdOFaQGP4QWELGOFxGiDJhRDLhTGwGxAlhXBshZN3WMACJiGxGHNqgue2G&#10;AFPFcMrQDQdGrPVKATJc6hpWOc+V3cBAAWyC1h2DDh4YVKtBeh8HvJ3gwKyebhkAEFFcjY9JsEEX&#10;HXegLiDG5GEg7hzH0XAFzCuC8iWd7MJBIiaBSicdCU3dkYvU+FLbbdKIpHBcmAFKvIAPKU8VJbtb&#10;QhsECPDM1dxfbbQI/QuFSdBFDMlX9gpi/ghMuP7DccSjAU4akRuUMTPNaM7cZG1QccTIFbbb+NqF&#10;cFcGuKvIqKTILFjTfAnG5FYFJIxIxJOILWmiuG5UjhfOiiAAAXZI1FbEzTzNqOkAGajKBIeAEHPG&#10;MjXEEVmVnbpg+DqYUECRrFJO8dcFcVcIATNVSG3FcFSN/YZWNWbELGuIqHPGOPyUxAATxYRFMWyk&#10;cUYGigsiDRrFcVgbEjskWEEGOeoiycVj0WNN+cVdxF8GOWyXARUKpGnIvOREIVgQgECX7KHJOX0E&#10;IGicaWNYkORXCT1TzYoAFP4N3fXJDIncoKvjGVqfelaFhClCIBoBcB5CZEIBHBkCEC0CaB7AEJHl&#10;dluE6CqCUCCCkZPFNA+BUBnBzBeBKltGrDOC7CnCFCVCnD7WFAiAyBGCJB+ZvZyO4C9CoCSCRCmC&#10;8EXAFALB+CMCWAzAhARjGgjaMaOS8aQlvJ7DgkEOjjxjWPyQGFrUUFJXTOFGOIqkNWTJ3XZN3ORU&#10;UYAjwcIaZAAMuIUFrKVHJDanFIzDQnIJOGie0ABHJGuA/nQMWBiPMjrD/KbbOYbigiuHUVDm0eKb&#10;+naO4d0HPnXixOAnXYFQZcDIUMrXCGEGuVcXKj9GvNdWnOBcXVONdj1FFd4GHdFEkeGHNAJmsE7U&#10;RQNACQUGrHJKVh2C1NNDAFJN0AoBZoUNSnhhcj5UobUjqD8homoACTxnKFfkNOen4bwZyc4nfWRN&#10;aI+I/F4KvJOPKJOfIeyFaKHG5T3EGdcOvD+RBIqioKvIvFJdQkqKBJ3NSaylvpKSGGinFDaVNpLc&#10;CdhKyUBeKcGhxGfpXOcagGnabPAoqHyj1FrkvdgVDHJjmFDhiORN3GaRkKTWEWckrdUAGEYWgj4G&#10;3jgNnciOtpgH3FckuFphvF/G5PyP4GppXRSGEFjW+O8kcEIcoKHcwDZbXInoED+p2FFXKMLX0JOm&#10;8lZECFSQGYJn1E5FSfCJuiiprE4NgIzOUnpnbG9cXHUGpfAFShMABXpHmMrWyEIVwKaYPWvVcGiO&#10;8RmALMLG/mlMudckSGxP/ABGpTZIqOUXTGuXvRklCAAGOVeqfpRSElcrdECD1DqDaBFA7A9DHDcD&#10;qipAXClC3C/BVA8AprggpD7DzDpB1BwBuDeDrZ6ECipAUCHCPCUAmAXSDHzD+D5DwB9BxBuDTDkD&#10;wFZAJAVCJCSCQAnAXANO5D+CgCLB4CuDDDYQhAPAeCRCaCTAYAJl9ghmfglgnmjluURKmoBUmiJW&#10;phNI8HBPyGiMrT+WrhvEYqWbFEGnmo1KfGnW+KVKVJWG/bDERa4ECKmXCDYtTMuRkjQFYPyYkBXt&#10;bAytdILbXnXhgg0PbpaSGjKadcVdJhucTTZPyFrWyjFdIkwACtEFvGEXCWfFoJ3KvjYJMN5o8Pop&#10;Yc8p/c1ELd4uBHUIvcoGOUUeFW7ELj3UiFDMuKVoPC9uXIqBOuaBHucVccOGZTuELnkEEdkPNoeT&#10;PQGUYFcURIxXTtiWiltUMVUiHUfepXKXiEgIzMuVRc5s0ADjWEzcSHPqYpSOycoEYPKuOnYD/WEA&#10;svOXHrzvRRuWyIzjTvSKyFcN5gytqpTIWpVKBkQEkUMu9WAbIG3IvGinAeKbskVuxksu/EzMLrcN&#10;aKmiPGxQBoddfInuEoIRWcXpAJMMrVRtxhBhwjLiwomofN3coiCbuD+qSXlF4EIWaG1N3W+dQPKY&#10;EdfG/pxuwFcfZAeFrmlj3j5FrFjMLb9GZIxOUnvs1AFeCNVF/KVVgvWOAjVEzVcUYjbKcFoWChXA&#10;lMuejVBppEEVcRrEYYAUREYRrVpE5IxYAFrhiFJV9EGj5VDi6bHn/D7d0EYlYJMvXRyrfvSDcDKC&#10;1BABJBTDlDuD5ATAeAoCUCbCmBYBGAxxgcsDoDZDFBuB3CJD4WFAfAxBHCQCBBrVEH4C2CfCKCYC&#10;vDEJyBdBzCFBVA/ArO3D/D5DyB9BzBsDSDisQECAWAqBACaCIBymNi/ssaNS6aPS+pKURwjFBHUt&#10;uE7RBpjFouznhVkAGqAD6xacSVAXEu0lRILRBKmmlhTDLJOpOIAPyM9aeEYUYW+NSX7HvVcTEdtW&#10;EOum+oJS/tnpZPazdK3XKcoHJUUk6g3LIEYO8CbzrKTNQBDa9kaEtIvV/WWvcTHjItycYpYG5OyV&#10;cFSejiQltuvRQGxIxMuh4DDC70KNSnSRrT7t1ofnzPNocUHuyWNbJOyIvUROUOsdThc0DonxaGBE&#10;zXmHoX2pfM+afACP4IqmuFDp2VDGOqdcAc9HUFcMLXC0zLhXFdkoSIqx21ALfH9H/FB1BPFs3ACd&#10;kIFilhqiRpSxir+EzPXGMy5PdGMTZFcT1J9TPy4XgHBYkKHXHT1dQFSOIbNvLefy6FaqUWR1dTQc&#10;VILXbEYP9z4rZkx11c0hdEzUYzzFvXCOUTYRGIzJWFjasArHPmlHPfPu9XKpQcTRrbepFWlcHUYY&#10;uGZIAtTDYILRNRPFvKVXAXCqvGfmyHBw/RkUUj71ITZP4RSJWFrN/qqASJ9mlEIKvMLFYXAjD1pF&#10;8O8xTPkYbvhgzGNdtoeqLROvz1GO21QpLD7DPDFDIDtD3D5DkDWDDBvB0CGDyD7R7ECAtA3BDA6A&#10;0AyBMBOBGAIymIaAbAiAsApAiAY3JGZDICyCcCGCcCyFFBKBgB2BoBSa+H5DiDPC5BuB/CVgLA13&#10;5B938O3D1DtDfBwBpBvDpD4EJA6BPBlB4BjBNluyomhgopKeENsIhFcG5W+GEYXEglJFDbbX5FPk&#10;RduOwnVeMW+beqOECIzUU2ZT1DO47URenFoI4EkupRfk7D8oSQGEeA3I/At5LbJbMPE3LjJtrw1J&#10;lbQjnwFvlTPq3u8p9H53BJGdoEzRkzHiUEYEvBNORGuttEtjtiinov6iu5YbQPdKeKAHUWCgyMrP&#10;KURCz582ZBY5/UaBLKeg2D9XT1chznhF/v4InWCpkXbFj4pD/kTcM0pz0z6KeahuPn3JuuvNfdgG&#10;ucopsXyJQL+Dd1sOAG5RV3cAAG5MLVgODbJPNN/JWXv6i3w63IajCP7wE64pUtrvcPl1MwF5QpSG&#10;pgyy5xa2+D61pKHUYZdE9X0m8I2tCfJ0on2dxvE12ZyPjD6EYKv2KFgs/trvtUoM9NBFDbXXZFcq&#10;0FPJ910uCbZpcAGGuwpAAPyXXFC7oEkoeHvKHRSGiuRhCzfWoAFOyQGvVi0ktFaUReMbMKq7yVeQ&#10;GiFEGVgJOGEGOTZMLGuXAMrVivMoAc3pg5zFMvAAF0ED8hDD9v8cobedcPyoGYbF8GulVD1R8rBM&#10;J8TD97/FfRpGnVeEYejvDy24viM8jFLFcXKuqjy69LJ7EluDvBIAjAqC5DefoUeBlB/ClCaCABa9&#10;MFYCoCTB+CmC7DQFNBsCBCUx0AdH6DzDqDYBtBoB2Du6rAAAYAuBDCZCEBvsqLJDnDWDBBrB4CN9&#10;0AABaBxCGBYBBAsD7D4D1DnQ5DKDLDKD1D5u0AJARAaA5AxApAXAaAc7zS/4cyqmiyslaFJa0DSH&#10;JtAJKG/22KilAEqRk6nV5uF6by3Ndj5UUXCDI+844tTGi2LFDURMuJWKHNSvOAsX7TqAvGpXKjtp&#10;bZyzbK3wcqkEJPEW8AEFcIvPKJ92in5vdF/iC0Qc8WTiziM6H0CpydHAAHJDX/uanCv5LAtTbx1W&#10;WI/J3pJOAj1gybsEAAMCf8EAEGg8Hgj/hEMhsHAkQiL8ib6irri73jMaUMcA8eOEgDcihQCkoYk7&#10;2lLolcKg8CAMtg0vhUzgk1hcOhElAURfc+hM2gU7B1EA1Gd9IftKmIAmkCf1Ql9AnEIAdWncTflT&#10;l87qwDpT9qD+l0DhVBANeiMVfVpiARt4ZuNTlboi7rsFinc5AFih8QFGAcmCeOEpkHr1bgVejwHk&#10;4YogOveSyeUyuWy+YzOazeczuezju0Lg0eGz97qUGp0vmEEncKvsMrklAu0g9grOl02608CBW+nz&#10;7rOwnUlr14qG8ANT3cI1FNgsGiO+BQd6uEeLn7NM2gFEneowGpDvu1ZteHq3ghQP9fgenueXwrNk&#10;1dm6EOnfDg4L/fA47+SRJUNS93HTVlKT2WJTE3gJAncdx1QdYw5oTOyFX5TJAnLZZL3gYhk3Abh9&#10;gMiMJolhU7F2WtYENXpBmMgAAkHeBkGhO5YlicBq1PVBXgIj5CorhgAQUkQEJGRFozgRpB3AdxCg&#10;NlA+JSfJBliWuOmrTta2qYlyouR5XmvVCW32RGUANV49ZqX4BJGBCJ0HZBIgbPCdXZOdB4jAyEF7&#10;XaJ43VCZpQByhHwPKEzmipS2tSVL4XVVVncjJRpzj4CHMpimaappuabp6n05O8SAjCouTeOioG7G&#10;UfylJogBaqmsayQ0lSAGkuTOOVzQOIQlyUC4GgQcw+TyOgcxtGk4jvP2eQUCsmCeIdkazTkxiwJo&#10;iCeLRVQNH4iiJP03zJKMri3OM5jqVRvAcCYMBWFUVA8DMKwEAOMbUZMmr6Ge/EHHe/yIwG+MDQeh&#10;jdwdw3TgwAWOS+iFrcOj5hfVCnAcA2MYO3GjOxyaj1N/IGdV50wjyV6wPDnKQfysFstZSZD/TtLw&#10;JzRGn+aqnWcc5e1enpWVZS+irMTlXngS9jnTOHSpSPhwGUliWJUZtO3cmc+dXx5YnOzlklei0ANO&#10;Z/UFlP+j0HTulniL3azq23KQ5i9BERkQFM0AnC3nAMF97mfbTqnU8MUfPO0M4JOWyAJYtMXRYkaK&#10;jjw15ETOTa5Z3c3bVz50zeGpWfXNPhnhX2c6WMnZA6eo5lw+EADlVU3ZjOAo9L3GotVE31RtMyQJ&#10;WVeS9+wLoQHEvVldJwQx4EHoCN8UUNRHuPTUl7RFbQEyfewX1/BPb9z3feZldKI59n07YyTE+o/h&#10;mVV77FWbdE3z670obUJJZiP7rG51t9l71/ZmBuuNyRE9JBDgIJcsbQxh3ElkMOG719pB1LJzegnc&#10;sDYV8OuPm14kpEVLPQLAkE566iGERQedVzKJyNMUK8dw8Ceh5wwI08syhOyIu7ADBYnxTCdgph6Q&#10;ppQ4WmQHhGAA7jLQLAViSdcuzqyBJ6eg6o5BBnatDAAysD503UDpQOUw8DwDxNnJKmdE8ITuE3aA&#10;josSHgAIhdu6EABLyIolBMQo66J2IFRR01+FhtIrt+Y8QdCDwBvSESuQIEsiI1vnH2yAb5YDuH+I&#10;OyUEZ4ETxacyap5JBmpHgeWRFLCc0zvflG958cpJTqiVIqZVEpy9qrVaq+VssjJD7EKHAMYyRvDw&#10;IQAoDAkxLCQA+BIBRzB/j4HgHcOIaxsDlHnBEBwGhIiaEwBmYj3RTiSD6KcXg0TDgJAYCICwDxtj&#10;hV0boAQLgfhLDoGkMAEAFAFlGvoTS/Azr+YAwKWan2NDtiA4MxT7SJETgMVAnZYDVPASTIQbw1qG&#10;o1LondhbXCXg0oqpYGFGDIJ6OARF7Clk2QuRGgQ3xYC6QgKUdw8pFZTMLJu/pBruiSlgUcoA8BWC&#10;KEVYWdwiJBzuJzHHUAjT8yHOIMg0yPB/3+P0NWdMxj0CswhOY/6KRnnq0ELG0QqylpROdH+Mir7g&#10;AJViKmpYl72Iwr3daSVNzwC6MwIayM6ZviNNMgu3lHBPjrnXIORoYdfgl2AknVchskClRNACfgqF&#10;LKsr2JLUOl5rI3JeAAmdiz6LFVKjhQAr9KDaAis+n5Cr/X7H1rgpGmNaS3gRcygdvIIbXnAj+mo8&#10;zyCjRJArWICShqgDjiGbmqdWDmv1AEXEDNqpNT6uTcq5ZnkajiufVEzjEx/uIbzTdn7/zNukjTVR&#10;DV2iBU8INQezNi7hWTvK6C89mb02/NmbUg1djJtas2V5u0V2DjdLEWCRR0SIN0UM7KzBZj5nzuyz&#10;wq5xSrPEIndEvlVH9xESwfM8FUHbEKPARFk4GsNkNti22MjtnOWaNXg0l6ejHT8Ovg1NlqnWHAeg&#10;gqzbmT5vqQde8AD7x+MUS4kIhth8IQ7QClW7pkydpnkmc6/CB0cxvL2YxPSho+HdO8eIuhB26W3L&#10;3c8cUgCDRHJfFog9t26FiGzmaIVVHykeUsdOMFXS1s9RGB7Od/LmZ2M3ejO6oB8i2FOKocg8x753&#10;BQDMIQPgZgkz1LIeIeAwBpGsO4elPQJghEwJIRgFQGzxOYPweohA6hvGUN0dSMgGASEcJcUAHgHv&#10;cH+PkRE7BjDbHYwQDgLwfCKD4HIBgB60mdPFlsy4sdhiL2Kx4O2yGAiI0Ubo68/FDNcxiWgqw19q&#10;qGGhtgu1+EQPwMzblukc4jgx3HapK1OSDQwHmx63LJ0sPtAGQdNwE95ngOAohGqXX1HJbzgvHVmd&#10;3tGIFl0h29SfQhJeYxNyhk8ojUNJi9aQnWRxIgcDGptJImTdoVaoeNOIGYQW4dshyXcgFJuS/GZB&#10;jpyIBK9ogzmRt8wG1zIqZYhqc2jmYAFGBMepCiGli4DFCXpuczPxGttAAEaegEHpb2CXuAPFgZIV&#10;KSJ2HvLxp9mFYqmm6vTNHdwTnHgMYRE8Wea1ACpsTskpkN5gT3S35vNqmPQyTHufEcR3sRrkax7i&#10;tpbGE9svcExlubius2Z4bw8rczDZehhAy907ISfIFYPxHGUdY8IQUzaV3lP2JuCaaAZRiFVIol30&#10;h0G+09BIFhgiDmaaD+pPFWw5jD/YrSF2m0l1I3+3rSz8ifVo3+aq7aYAZjMNYcMs4slfUMiYj82T&#10;luxYuUGS4QR7lpkvR5D88kLaSHCjfWLXxwg31vnQi9JEQzRO0OlWIjUIiZXeN7dhERGgTPyXmQMc&#10;nctZO5J3hIQ9BbwQcdNFcWtI0WIRFJNPxHcRVUM3ZysdwcAOWBFAw2AT4eBZ8CJch5SBp+SBuB2B&#10;6B8Q4PwO0HIGIGsNwPAPZBEBYCMJcJEIsBMAsAQpgP0PYIVqAMkNwOlN4A8IkJQJ0CYBUAYwQPwP&#10;AOIGkG0HMOkPEPkgISUBsCQC0EADwDgDkDUDIAUANZMPEOkOIMgM0M0MQL4MMOkPJpITkDcEkF4H&#10;YGgFNyVZMZoLWHEH+HMZ1tgNAHSHhsqCAZkNyH1UdSsQQx4gdQ1pAaEMyIc5lmEZl8UespZRUDRb&#10;cCeJI3Ynpj4VAdcdMWBulQsDaJ0pYpJ9lGpgpk1+J7hXgPteNhFdw/iKRiN/QQ0pZ38cFgwUoQ0j&#10;AUwo8dxbk5k1lgJvoTlCUbQzBtJfMAE8AV4cA5sbEQJ7VeZ65aMAITeMWLZx5AFx4mwdNa8CEXRP&#10;wcNbkY4+YTlPwNGOQdeKdtUNeBEOUFqOwydP8at/SLh8x8MgcxwM5cUUxhkesZAYsR5bkjV71v4V&#10;RJl6FAUT9V1Dc7gSVfFiNS46OKsZ0lh6mG99t6UZpAobQmc3QeARpbwcJQUo2K00x1cnoCCSYQcg&#10;ceIn+PN8IQw9UeAWtBceBao3Qgdu2K2HuTmToQ0WCOh5MrKRKRZ5VZGB9hB6dG1DRkJ2YaqKl42M&#10;sAF1MPxdk2gj5Itwd6oUZjmL+M5G87Mjo8qSwZJ+kUZw8VQ0UUYRE/eNSQMfU0ERV1FeZvmNcQwT&#10;s3ZblmoAdR8QaKBg4P4ddbyQwZc4hENyMSVwGRQZUVl3xZJ8EQgRF7MUqQFRNZtWcQYneV6Yg1xB&#10;mS12aO88tds1BGuYt90AY8sV43QY6JYP5I1IYAFIIfsQeOpwsQYm5ioUpkwAE1IV5FdaoVM9AXQV&#10;kno8J4WTtct2WcWcickvgPkOoGwGQG0OIPFoIQYAiCuC2C+DEpkPkI8HgHIL8NYOODsIgJMJwCcB&#10;YAcwQOsN0MsG8HUIM9Ec0AcAwFcF8GcFMEgD8AeDIZcPUO4OkJsJMIgL4M0N0Q4AQAsHoIkJADgC&#10;UBcZ2HELWHMH+HVtiHgHSHqcoQw9AMuhwM+h4XaOgidvgZl5EAEDyicdMDKionphsBpz9TJiF9k0&#10;x60QJB8Uo9ACujklhAREQWBQZYaWFKai84lgKUGWYVaAIysjUXZxh2aZ98AfaWMAYTuMpCJeWXg6&#10;6WV5kQSackRuld4zCXCVF5eMEAU8AZAdwiceKM1vuZwfMpY3RbkddsFFMVY3ZcWJUTkcBQpIRjAQ&#10;QoYKuoFD0Ck5MEwyd6CEIQyYqQd5hZkNWo8MWpED+pNcgZBbmWleSW2K1ZCQ4P+mVxMASi0Yxfgx&#10;6Y2O9WiUgzqRCqqUSU8RFcVlleIUpfg5l10AGBlfAT5+8AM3Y8I4BukRpFFcF7uWAjcfNwkkZFA1&#10;eboVYmyoN+OhmtGBqOha2U8VN7t+EpicSUsWcVMV6qlUR5apoasdwWKuArFWY3s5l9InojVz514i&#10;wSWrBEmIR0d8NblumVdtNZwP1UONaWx7kfQQSXAZphJ9kpMAYZAhATscAWsoZXum4QY0KceXSSFD&#10;iLVyEat8OrsQc3YgNahPylWwVyKMARAc4mcpYYyXoZUWJbx9JdewhfoUqlIQeWVWgycx5HsVYQo9&#10;Acmp1Whk8iMWI9AWJE8e5CFdmkNcgQqsJWgo88CmcZAUQoYogQdaqakQxukYIOQQpA8ANRwRCwx4&#10;AmyJICergAAgcog3Qm6tJnexS223C3EZmcyc6dCdKCqCyC6DCfsbtMYIxMkMJMyeKeSeaegwMPUO&#10;8OgNENUNwOENsNMNwOQOwDEEIFEEwDsCwaYP0PgO8IAHUHENEOEO4Q0CwEAFYIQHIFxr4ZihwMsK&#10;a68ZdEANO7NQsHW7ahi20La7qhYZ0Y5cVzl2wC68I3YppfgKC8dYAEuBcydukZC2dhMUaYu2+YV2&#10;mk0c4dwV5bkYxPyQwmd3IRmPJ9ocR2e9F4B2VkYlAm41Y1dluT++gA0TuWUdyz1f23yYsZpu874Q&#10;ImcTc4B9JemBwkKmUYxEey41cQoYw0cSeb0Qw5kjUicx4XZ9KhCPYEjBYEbBg9gYxUM8sWA5k48K&#10;hQsFnCM9QVZEcdN7uKmsUpo2MAGog8AQ1umtV+WKUAKOFjhSeMUXmxau9YixZv2lexYaqx+G5ZM9&#10;gZBlttAowAJGZeBxQT4c4WI8CBOzU1dCFDaUp/SQx/3CqxFiOSYCBbm3LGNsxzANul9V0lgdwZAm&#10;4Qoicde9MQwk4fa/rD66vDiv2LR1qU9yQS8cBGu+8QooaR9cF2V1cV5bcnq1sWKnAkRI01I1weA3&#10;QVmSu+I1/EQ189gx6/QQipZWIWsXTFsRA8AWCiPDReYblYUP0+oS9nMB6XeUoZQ5k0woYgeqWNUS&#10;WZjCUAOlWqAZCOaWGxvLkVBg2XCwaX1k4R6j5BwRAd4CSXwZodc+KlwVZCqlF7hCF7uMU8CNoVkd&#10;dFqudkWUoaoTtcU3QS9tvFAQLGAREjVPzNZER7vE1ZMf2xgAARF7CqeU8jB0IkYZDFgAI3ZI2jYP&#10;11dB0j4Y5ECBMmfM4x5gAnVvEkZcXGRPrHHRTRfGQPEHdo4NdpG3ide3sphp1p9qFqNT0AsBEIsJ&#10;UJ4CIBJvC3CesLcHcIUJcPp54AkBQCEJEJEI0BgA23wrFPNPVPcHe7itKIQFvUl9LGCimio3RzlC&#10;0UYrEjUKTVWPYWCJ0DYGTVsYytB9OyQbqtszhZnC1jYAVg0nom4jUgc8vIReyXO+MQoREZBFdyc1&#10;dI20zFbPYS+i2QARN1e/+RVjsZR6vUAZOrXPYtRTu2HMNUkP8VlDWyYb0b4m5ulumltq41dum/41&#10;dQsLLZ8gcFzaIEPaQno8A0yMgT5V8MgJna0m7UkFsREnp2zYWU6BSLMVoZlyBeZlKtsVO02U/HU8&#10;ttJDeYTDURF9LbbPrPcRAYzK5s8fC1176wN8wpZ2tvNumkxScdxcBW9CR/O3wao0Lctd5kEAIm6N&#10;rRjepKcWBEDMC+J1cY4QogejPAeUIZUc7eAASMU1+KnW6xltJicSeZdHkAFEdblCFEsRc5nOGVyv&#10;syQyUkmlWi0eLfQlKY2WcAbPUWFVQV6zhbOIAVQeAY5unYEABEd2xh0T5lt0cS9bcWs34cMnrK4x&#10;40xummW98PcUw8DM5/0Z0WCvV3V+Z8MVM+oTtEePgQQWAdcjVtyQLKylCYzXCNCjxBcV4nOocRAZ&#10;cWKawRWIwA+1uvrZhWhcgycWtXV4CwTDVu4+0Y7Ax0gRkklwwnsdUQ1bxPyvoTtbk9gRE9C1sUwp&#10;aL2KzHbcalbNfExaikPmgPuscR5T4SI8AWuH0NyWV+rS96YVaBfj7eswTRbpyTwPoPcN8NkNILIL&#10;gMANsNEMkMMNANoZIAYBAFIFMEsBIA0BkFAFUEoB0BkBbpfp8poPUH0GYGYNEOhM4TIBAB4JoJQI&#10;0BcA64YbsPsPMH4HMG4NAOAO0QcAcA0BhNIJoBoAu3IP4PYOrtUHBqOGYdEA4IAI4JEDICABMtTU&#10;Iv0QYv/UVPm20dcIzvsCzv03YnORHWBx2KoavasKPwc4AmwGXws29xLlF4jw5ZOqBbkpZExVQcN9&#10;jWFTDWcUqaQhBRvitc9UjxmphgMl8AeW7TakVG8c6j/QVZtdZgkAMkCbdZavEAKVtVJ7cVPyXPhS&#10;cQrdyUoV52wno35bIPWr9DDVUKRlui0Ff08Dj1E9hFoJz1ULz1fM4Fb1o8Bbl/cScnox53twZSfd&#10;5x/WCrvXIRBJ0oAXtZboytY6LwTWNZLAFiOZp7g4hcVEc0xI2sLOQSVblEceBPxBXPZ2hWnf7dMW&#10;Zu+MV6exPEvHU/dg3QcAh/zlrr/5gtQXYneYFzyuGZnfez7yzxvzQP01+vbcFggAK/e/V2wV7wkQ&#10;w8K8QQxPwXbKLfv2wQwdMZD7AAAycYw3749ZImcm74XhysNWskbK44BlscPZEATIfCYy22wh/yEO&#10;I0IVnQBnAegUZFeyvIIfAncVmy8SWykR7K7puYkRMknErwRybE5/N9HfbPHMwAQeDEcUQTs9AjUd&#10;cQB+QIAQSCwV/QgAwqCwoAgaHwh/PqJwaCQ1/xiGQoKxwLR5wSB7SKCgWSgOTgSUhGVhCWykCRWD&#10;PCZueaxh/g2cvKdxN9ReMxWbzeYgKiyUCw2BPx+0yC0OKw2G06gQaHgaTgOVhEMVyYuSvvOwwUNW&#10;QH2aC0x+t61vW22mowqXy+sWYH1h13iC3W0vS+zeuBgEYKwvObzN4SJ7U8AUUBTGsViGvjJ4uCy+&#10;j42rTd75x856Y0e5SkJ6Scg2rTHU6rV6zW67X7DY7LZzHK7Tb7jc7rbsdcqRCoNELVitXdzEFEst&#10;Fs9ng+DkWh7jdLp9Tdv5FHUwsRsu+DAoMJNLJAPhIFdR+vZ3HY4Gptuh7QUFBARJVPJAJzDq/r9w&#10;R9o8eRtL81TmRUAxsIAjxGDIIH8aomoPGeEUFHeFCIhaDYYbphDchxEWrT8/2uY2HkES9aWLQ1PS&#10;hisw4tQdCEeBYb4zB6NYgTFUkEbZ/I5ACO25Y1GgBS9jT7kZN1YWhTUEWmH0Kj9qkNS9DVpVZWgZ&#10;lhSjhltPUFZ4+VTP9EYgY1on5ABSpGPtN2NTdoUpZZKQHnNbT1URRVaBKejsnxNTnUJGEvoA/5tR&#10;iTZRQtQVUbFcFRiQAKNnMB4xS0EJJjpGFfOSfDsTdhKcMeoTAqNnD3BypxBqkvqrpoJauFesGkBN&#10;WgJrUH63A6uWrWk5a9pyUG6XNkADQ1ZAapJSkFUqnJ1RGh2sQ1jUNRGg4YY2xmTPg7rbQWZUprUC&#10;ZfspApdRZCmCAgG7ql9OzyYRj0nuCJ6AmqybmVFWJTolBrOUxSmNArAZ6BKflKtVBFYCHCl1hnDc&#10;Ow/EMRbRaTZxWpY4k+i6IvhJ5UUy1MaamPUxS+4z8sCQrIQJEaPo2hYhpg/0NVZDZqs+QrTQiQpI&#10;SdR5fY1Rwi0I4tEYmz2LY1daSts7pqYtWAg1FjTm1RaZfihcFYCPWwL11tJqxU2ZqTG4Fa0x8cBB&#10;3amNpq70EtmY0KValwApKNQeyVrZ10Q4qljuPbeATXQLsZfT0OPiM3iVKaPTGklWtndE3RFStxAF&#10;oEl4NRzx5y4sxt1Rbgq4JUNhw3FKWlkb7TFdaypKajf7G2c8APY0EUfHj9oPiqQQqI0IsC0VFaZV&#10;rtQW2ZCrLagdkFBFKWs3pVQ/Cgh80AOGSA4JfQ1WKVmrtkGT2+UpjE6fmQVVtbCNq5bOGzc6vfk/&#10;wADLPAyFBboy/qJLj6gMkJSaZMyxmJQEgKbllEBoEm4H0PQdgfQ3hfEcJ4Ww/GIAGAWBAPIjhQh9&#10;DME4AcCoQn8FAIwOwrhhDYIqAgPgkRLg2BCBM6h6RxBxDWGwc6diCgQBCDcTokQ9gFhFAoTIhA2C&#10;1GUOImIZQ9COCaDgEjEUHiaQiGdCaFULxCYgWkasXF5swAAXVwafnGmtckoAhoso0izjWYl/Bggi&#10;xwVgFcm6NzWx1iyblKRKWAgKS+T0xcCGREKKwY1cq0C4E3Je4N6haX2vgYMRhezvQAstIUAyS6RU&#10;jFKkMzMh7dCjq3A+UdbLVBzOeIMY1L8XisGoIIaYrA75YlpJ6j1nI/nfj+NdHc2L1o+GmIKpJdBS&#10;pStXIwRGWI7xtzKFXMxzg8V1AbXaDuaYNpqqyXA4OUK4CYpqaY+YdJaZKgBXRMWL8tjVsvdAY0AR&#10;dSOAVj4WlvjyF7twfszJ3xRSsODIaYSSEXzqR8VyA6ZzlCBufXuVgtMuE2FFkSSmfxBTTLgS+4ai&#10;BqnxgEKwuhSTg5LgMKw6ZbKanVJDcYQifxi4+OjetHiltLqXnSMJMobbwXVsbYOQZkdB4DKNnVF5&#10;nBCnLS1YzP9hBKKHkCnCQmfAAij0Fgq7cksfF2lvqIVYiLLzGlYnrLkgjcyTkRbozYpig5WEPMal&#10;gDLDDWpqm+u2P5GCsFHcGTd94/nBzzIMmlIxDaBF1LwOsmJVpQt5IMpxTi2XePWKPRiUJEXssXqM&#10;AOtJSjCGJZBUWnJcVvq1JvF6Ly+nLkVlmRQqEgyTvqcHN585BKBTuHbbCZyOybx8MTKco8/iGqSJ&#10;jKp/kul9x0tOAMutabdtvMnTNpxVHB1psLM6ZxBStGAJir0cs36GTsLM0IERBZkNMS/KcrCknLPU&#10;uMQYwimiC0eeWqUwhhy0vfSMxgALdJbSBnEpIxq4GooMphf5DMgb/whH4PYeAawshCE2LMZ79yCg&#10;DASA4E4IQOGrHyPQd43hxJ/NbU0BYdRIikEOGgKFNsBX/FuKARYlxXDDJiF4OoigqA9BQdQdw4hn&#10;BrDaIAes/wSg6CeI0PAY8TYAEuIINgtxmDjIqAQNogRHhFBiB+KKEEJEEQoHdCwiMiHSni0UkUhi&#10;rXbuqtmU9vyok3S+qsXynKsFFBrnCdzAz9o9WBOsoqjSb0WkFmh/z8WQ06f7Zk3N4k529H7me4JU&#10;XBzuaZIapQ/nwSEKLP5aTciHkFJ7Zghs2yCF1AvqBuiLx/OGHVqYnqX3LRuAQQ0o9HpkExXQnVf+&#10;eCFFKJfntrAAcA2mKi0AkugSb6afmzVI0yF236VqpVmhCnBgm2e9ZNSnF26H1HVok78qugAKtQIt&#10;M/aDGpUGy50KtTGqlrkSUtLs4z2bAJooo6g1+j9kkbQhq6Kx6I17OJIUuI71CqYS+uEX0dmNo8wO&#10;jac6SGrmRMQz691JKyVlMhPxaVKt31FlzjPGoRDd46YdJxUZ1FYz0yt+eZ26b0Yg9wk9VyEcC0Ui&#10;DXW1wBzCXIRN+u2p1ImY+/Mq3An/gEKtHyZ1Vb6EnTVysAfASJ0OAJ0nfD1kiFF1Wsa8xh7ASSKx&#10;ZjbJBXwPorPQ0jCalHujo8pywDjk58XJPqYdVsB2k9sVrXo3SiUkNvYZyxBlCMGNncsZOvbVSlp8&#10;Hb5e+gVGygVuRGwDRuebarKSdGMAyCPtjaQR6i6EvGemR29yr89/gBMb0Uqz1iI74SB3PbiubIkG&#10;TVsMf3BCirCWJiUEntij6jGv7pbO9jBbPBNYXUb2boEElwVigV/CYkReh0ghV/PM2jKY+3WBFbcE&#10;CMX6TuZR6BcjIwn58BmSHoxndxv8ps9efmQwP8fgnA/hlDKIMUBROghACQFQMwaAxgnBGCAGAKF3&#10;Bqg9w8Q6w1w3A4gyQvgrgmwmgoQzw3A5TJACgFgsgxQzQSQMGFH6UeA2wxwsAcwhwnhMQQQVgbAc&#10;QXARh1A0gvQpkLAqBMQRgXAcgbAVgQECQ/w9g9Q9g/A+g9wzAygxw9Q/gDAQwRQPgClGR1Q/Q8wg&#10;Abwbgzg4g7RBgAwDgfwjwkAMwIAFGVEU2VgAGWGWoGhsxSjfBhBERLypwHC2UyHcXhRsidTTCzxj&#10;SlVHlLBu0ehchphh0nC5xgj1BBUznbXXjGylUfE32qiTIbRtEuCInUxBEZEkzOygDgXSw+l2BSX1&#10;27FJQBDRxGDgHc0mQ+2bgAi6E7ismgWFRnj0DfhVHMy6GshbRMSlBLT7VIiRlCXjiYWuloW8hq1N&#10;QAVjDHS+18CR2fi/HLhE32RjjiwBC6EfEfBPVVBTHYz8ztFOBBTgxgC6DsQ31YRJ1aUyBhHhA/U4&#10;iII5WJXoBroyTdIzxE3xBjGlG4FQElGxBcG/I8DJ2gFwGDUk2dYmTmABU7l0xuzTDfFmHxyuV2xM&#10;TTHbQJ5DYp4YZEJERu0yDfHKUk34QBo/Q/2qXJmvTTyw0tmkCGFuicy4BphaTTHXIjlJ48VUQBRp&#10;hSll5HUqHYSYk9pGnIC6BVi6Bhz4GihBUoSfkhhERR3uJLj4DqRJ18yshETZxFRVlaRhFgIghrBL&#10;1aS2SvxGFAl2yPVgCnFgknhJy7WexJBJXohTBmBRSMRN4gSRnRRpilS7VeSdwAikldRbT+2+VmhD&#10;pYQA3TRShSjuZKgABWF0hXRBD2RaSkkoWxQ+xhGjhE5IlO5GjwgAiIDvEeVwkrRqZgJLQAIlJdDg&#10;RjTgzyyPV1V14nRCjdwFJrBqxEY2yX3nnsBVCkjrRpC6EyA6JuhBZrAFH5BqlgF1XkJfkxk9iQlG&#10;CMRWlhS7ZiRTEnQBixilZEp02gp1DEA6A1gvwMQNQRh71UAAACAFwJAmAnAnwXwTAPB1Q+A7whQe&#10;gbQggkgpQ+pegAALAQwXwxwtwngDABYyp1jEA8g5g1wbwcQeQ7Q922gFgJQOQkwiweQCZ/huQ/gn&#10;QhwdQsQxw22TAbggwkQRALwHUCQ8QbwWAYQ34OhFQCQg55ALwGgDR1A8Q4w1AbgdAfA76CF6gFgJ&#10;AkQkwjAFaEIW0VEVmWUWJ/xrHbzfDgVHpY3JXORsJTS2zhmii4DAzuI+mg1N5qXdIaC4E34tT32r&#10;RJSslAimidXICQpZRSBClCo95mEdmJSYRxnWo1HfG5ACSko4VZBVGim75ZhRUhn1g/I5mu5xQ/iP&#10;VaZAht3bZug6FuY9VknMxBSMSshBSdSmnOBN406TRqRjRWoq36xAot4409ovlhW8n6C8HdSZ5sk6&#10;ig2dwAlPxqhLzyxWC7XH0rhORWnmg+XnaTJZB+lPVki6KiBMS2RiUzkkijYjxLy4Hr6viGZlTtCk&#10;hgFHnGBrBN030yG+CbpRZABHBDS7ThhaQLa44daRa5q5wABhHHQ3XoxD1QwAVAikqi3zRUTAxVqi&#10;ztJRhBhpi7XrIinczvG6J/RRSklXI4qcDG6Z3xRRq3C4G1Bno1qbnoRRU8D/IbDuqWUfBR2qBnoh&#10;47wAlaZvV1ThiQi6Knj4FoWnCta/h/Zbj/DL5aQAlAq2VfBCnv0fBq3ZxeGabHVS6g05mlwBkhRE&#10;3s1EitXbZnagVwnChqhVhphWm8BGI22s4mChIjT9LPkgZOLC5lm7bQw+o3QAxjWuaeo+yjEiIxV8&#10;5Z59GvSbyZySg/ZVKyytRDa4ZzlwjaACl/FzjnI2yz1Hnv5DwACpT2bCAAK9K+kOhLS7YZhKV261&#10;VgEpUXq3EQYiA/UhhjV5hMVHhdVAl1WbRCBL1Hna0IK6HGap7phsQiwbATQdglQtEwADwGwpQuAv&#10;gUwOAJn6iYgmQfgXwbghApA+z6ADgrgxA0QUQNV/bqSDQ/A9QhQdwcAyQ2w6S3QBQDAcwgwjAPQK&#10;gGhuQ8w6A2QcQcgeg6g9LwhBAC6CgkQkQiQFgC7b0BAkgfQZwvA0Q5xMQQgVwbAbwWwRlohxgtgo&#10;AigmLxRMQLwQgWAgQcAWqETD0UqQWV0V2W7ywABPYqhnGDhJ6zhsS2XWBAl1RdXtgJGnY/FRLWlT&#10;LhpJ4uBBDryRnlkk1mBxzAU0KTw7lsoxbW0h7/xtbZjEBWK/BO4j3IKcm2hdBZi6FgHApJABxShR&#10;xdU0BtC7TfHAiwwA6sJe2oAF1lHNg+hBXbVFRApl4iS906q5bY7VYucPR/Jm6qyDXiBJpShBE5Uw&#10;Cc28U9nW8arZ7P185P1kqVb/xEXr5dMQsLCcxL0p5Fku4dlwojykqwK+xOT1jg3bxiUuHRZFhrl/&#10;KucFMnJEDTCmhSk+6aobbPA+XMBCisoaKixhxEUfE5REccx0z1lOK72o06LV8hBVRD0fBVpvS4Ki&#10;puq9LhnJ3LHYAApMqhbQaoRShWJgbQRRzdxBT7bf0lxWE38aQ/yZnIK+j21RBaWuKTBBVAj6hrhN&#10;zfHbzfxcEfBjSdZz4zTAYcBTIe4v6fQAjSCeBK7BRkyYYenTDIbEcOrgnpXn49HITMc6WfRQokaV&#10;xr6YABS4BmxnJkpNAAkijXcWRBalj85vZvbcK6xaWt3di+xVk7hDSmqnhWDd2cxrTbRYpK0t0+RJ&#10;00Hb6ZbLYoRCBWBgJvxBk30334BRX0G2xD1HhhG+BVqbRBlczXUzm6w/xVn4xHMnV/7qNUhQQ+g6&#10;gQgKgLAwA3VgRBAYAewmgnAgwZSxDD0DA5gSwOANgvA1YEBBAXwfAngoAgwYdVR+wygtAnghAmgs&#10;IsQIgNQiwiAeAEQCLlRr36w+gnQjQewswxQ2VRQOATAYgeQZmJEIgzAtwoQgwlwrVRQCQEAGQfAg&#10;whwLR5BuQ4g0gwQeQhAkA8w+J9IowcQgwjgQQLYGTEsD4XYX6RMnBhz0Ke8eRFRhAzdxQuNxxiT6&#10;TWwWdzE7pVKZi9xjSsi2RSmh12BjVAixhiT2cuS6CxhdU/BYVgMYJ30vHshKcV82MnBDbnSuREUp&#10;Yjy6CjxjSMbgmo8SXNz861cMS9xl89Y4rBxFcs7abEplRR6md6qvy+2eY+0gNwmfLArcJVE6RsNA&#10;Bq1GCg2e8OY8nypM+G8i7E8DQANSMenMrV6qMPA/8V5Govm4wAkoVa9d+MmJjhq62tLMlAiuThmZ&#10;RnjvCkj1BL93BCFAk0CX669TV83MeD9C18+Kct064nE9wAV+d5wBBdTL5bdN3j+S1F1RwBHP3hlQ&#10;RCGlr/0d1ZgBspSg+FjG3Uk6yPXp1OyYRDUfNHS9xphiU3xiea9QgBkfCdZSXtOIVmOGsKKj2dxq&#10;5eeDuUuKWurCokDMZz4lw/FytDOHLXJm3ryPYj0gXyDURETiA4z4NTWimvwBTA6eJel6zanC0sai&#10;8ZY9+HTLEtBCikjo5mxMTzxa44uZE7pvZdw9dJ8GC90fBgBjU3+qCQi4FHlAhphjVq71BBCeSelz&#10;znNz9L3Ai4Hv61eM0CtVOMw7g2gwgKgNAQQ6Q80uQAQEwxA3w3AOwHwEEBQrAjAbQVQdQlBBQKwT&#10;gaw1Ase9+3B0g+g8w5Qcgawcg4g8A9xMQJQLwPQcwcwbQGgEACBqw+2FgqQmAjAqwvgzii04wEwi&#10;wkwkgJgF6LkIp6w4AdAbwd/B/CRFQEwGgKAcweQcwKwHwF8O24RCA2AzQvAjAjwmw6w9CYBFQKgO&#10;wUAggdAYRV/OMDmVUVcEaQ8E8nVMkyn6DuVgAm/WVMxESxgWPXmcANRVsLxsZmxWEfHyRBCnJQlp&#10;Uk4wOgVpIlTIRWEod9xeOeuXJey6CIJectssuJ9B/eGdFTN/Je1JCz8jqbzMXr2urguHxBsfWgs9&#10;5dcdRGMsRr+ZJdnYrLrGOlcZOcRsK72hQB3LyhhTOZN6TG/jnweAmdxpi7BO6qNSJz0uOYG4fgZH&#10;vt2fOVM9vlbPamnIOmj8zgRi9SOexxijRDT6kv+//zFLREQ1v0GZlklHrVN5ZLriblhLz1BjTfC7&#10;fxnKlRGwY+eIa2wBaa9FScBql8b5+j51UCSjbAmws/lmcRPsvif7epbgucLWKmhAAHAgPBABBn/C&#10;H7Cn5DIRDn/BojEonEgDFou/ozEQFHIfCIpIINAgGBJLHAFF5CAIdDH5Cn7Hn/F5TE4uC5uCZzDn&#10;hPIdJ5oAJKBAjRJuC3jSJ48H1TIy/odKpOBamCKrRgZWKc7a3SHjEQNYKY+qhIoFEZbEYvQqmBaF&#10;L7IALYE7m5rq+7vTqBF5HQoIBw/gJHKqc5cK9MPEQxipa7Ma+cfMbTFgtlA3lpVEa27XVnIdL6FI&#10;xHosFE2/psO9M/JYdTqdEddBouEtmF9rOQTKpe2t3EZGIt/Qqc9+Hmntxrhd33L4uGublAtmOj0u&#10;n1Or1uv2OrcOz3O73u+32SrhkOym8H7cRGOnU02CEASBO/2W6wVAJCAYYiGhSTGu1izA58oCgOBH&#10;WP8zi5KUgiWKpT0gAoEAXDsPw/DgLgnRE5jdNYuy9L04jpPBIQBEIVhqG4WxHSh1z8PMoSbJ86Tz&#10;PhFA3EcVQ/C8IXVM4vSnIQkSnPxmAEDEOA+kgNwOAd8UGO05TdMYxzINA1zeSqEAgIslCLB2S4Fd&#10;cmpiGeZERHeZyImmYJrgVmjgm92DznIxZ0K+dmPPlDhHnsUZ9Aqf3bdRF0/RZI0jByiANoo66MO6&#10;jlOWJeUzAFL0RoFIKTAFkXRSdI0nRFL2kABsmzUZLWcOo9aqSpF6XRRQGSppCKtR9B61mya6wQZQ&#10;knctFqgQqm6jpOrEWWABkXS1yVwXpFlYAxEXGPZEW3XME0XOi2aRRml1qSVfmtRlL0tQ6umYoSlL&#10;BrdG0cuwAlCse2z+r4AXBRlLUXvS5bErZD6xVUCEjbUF0nA7BkRqo9ThwueERULBgObeqFipas6T&#10;SO4T+RTGLhditEQTWk1+bdwz3PjJ0UX4EMrwA4subBEroubGUUvBYG5QpTnJrimL8AAJNAooDc80&#10;TRdG0fSHyS9dTmUrFHXs/MEOyeNEGSfKwQajDUTSNcLC0an0TA/Y8Jsut1SVNyaeRxfloQZTtURR&#10;J7Cx/H6xq51KdQJbEUQ68t4z0AW3n8Ckncmcjzq9FlC0JKp44iwthRLX9J3lHFsqJft8ROeMJaxG&#10;beARI0Xsez9C4RFEto47taY/FT/S1TqXzCg0cXtAkX0JI2oS3TwA11CUKRdfkRcm6KiS/O2x4tJW&#10;iCNt8uOJqFi5/GkTbcJ/ZqJ0tUaY329QLzjj+NSvVu4KfowB0ve1RyVCRdz7WRTCfR1JCNmv5E1C&#10;BX/HNBo7A54AlKIiZYDbECVEtNQ6tqhYmsAdge9tysEoJnUcBBSC50huDFFUDMHgVx5EGAcCkIA4&#10;xnC8AcwGCY4hjCnA+DsLRiQRBHGsN0XAEYMQ4QKP9eYpxKiBFULsaD1kwABBKDIIogg+hqAWAMAR&#10;2R9DsDkGgN43B2OJImFMNYgAvhHBkdofo+RZCiEqJ8V4wIhq4AWBEC4cg9CDBqCcDEOQAJiE0mQM&#10;6Zk0Jqjm0gckfh0yAOkS0wo5UPC9GBIgi7/AKhpkaCWR5ryNEhJOs9qhbyEFCbcUEkoGZOrScQpV&#10;5YAX8NJb0SQkqx1RMQaFH4cjWyJMQao4h2S62QkzdeuZ16+5bkTJOzQ6LtYnNWI4seSxCligBlwr&#10;8kMu2+y1OsUAtZUyRtxINJdkCwwAkjYgScrsuzAAfWOowdY8pyktk0Sp4E2HwADLOQwlRPl2zDAE&#10;wBcZDJaTrX7BaUU+5sszkkzF20y3fkClMU5PDMF3GDoBHyfit1jmzAk1hkhw3xjjnOQwvhJSXz2S&#10;HKIvxz6ImokAOl5Jd1ySYJKWwoThGSsJnw4qZM8zblGL8tJaSeCYsfXQC2nrkqG1AqDUJohL1UUk&#10;lCZgtk+HKHTqUtxW9TFmgBLYcmhLlgBEjVCWaazwiLEOLYSyd881rFinKPJmBRiR1mmarskxHC+k&#10;ErNUifs7H/FGJe4itb96T1iIqoVQyhiTwPA66ggzJZxsJIos+Rc9SFOrgCOepBJyhVVoBXRpBQJU&#10;kCWe2sATECLurM1ZKt5JSRumUVZ+gZ2iEWPgC8o6btwB0RkXRal9TyZPMAIS9SU2iBSaJGWwl66G&#10;ATgsgY0djMG0AFJHRFZ79SMp4qQu5/zAzsTjuORFgE1QAFit+QJwknQMuNc4Y971HVjuEA9eooBL&#10;xu3uaoU5Y5Fzk0omxMECl+DnrHOq/Rl12SqghwDasf7j05OEKNUPBLRbL4KaQOUaItgXg3CWO0fJ&#10;BgFgmG2OQaIJAIAIgmM0V4jAaBSDqREDoNQrDZGUKk3GDcXupHyPMVgnRJirF2Mo5UaDrgBqwDAH&#10;YSQ3BqDABMBYBjvRQilFSKxFIsxbi6dgf8YBhi1FUJoUwsR5D2H0gMAQHATAxDaG4NAKQPAXqBHW&#10;O8eQ7ppERjBARDjdjaNRM4f7CRn54FvnqizAAn5+CHoA25QHAGKjkQYrtwiOUYo8ACXzoKBrmqYg&#10;Qvy1qakFra6KrZIDkytZKS3RIAqrErI83KeUmwCK9o4P3UVMTQaau3q0ks+CLsAvoQ1W9nWMteme&#10;5LSWPKBz9lzKJu7Z5iM3INrYfmDJkbEfy4F0JfmS3sZzQxQVXpnqZvkpNSBTKdbAmfm8+THB/EjY&#10;Ab8ETmwAEtvcN1mDEDkjv3jqIi+hZF7peKXekk43IkcdptefM2SjNCawSN4hIb+jikiP5uZCGAQF&#10;4NuHiPEsElKpMPuyGrJgb/OrVK2JQqckeLZwwf5Qi4EvepuDjRMy2NCWkxkkdlYhkXLY74284Bvc&#10;4u3ZMoVKip3qA8Wwa3QtPrq4BMhTJJ5TUd29VOaemmUkEBB1JyRTilTj38AGiK0mS74H2rGpDMHR&#10;kWKcujRxT3gkw1JypWLDueJNJBbte+t+AczKmX5oRRAIlCnZsIiRYrjyzXFqoi61nCbxHfQgjLhO&#10;LFOdjtXUduF6klncPxUgEiWyvUOohxHh3q9J374+rOqjkkYoApl/xzzqlOG36zjIAPExDs1O0gzW&#10;JFlCWyOjw/pLc2DWeS8pTq86aYJHd4AZYmPuYoKRxoW9ipvrNM1Qi+AQQ8Q4n9ZpOy/roDHyOoaw&#10;LQWA1G2OtaZcROi5GiGIIwKYJD8D8F0JAgxSC9IiD0LoexhCiEJ9rN+UhujRDICmCsCvDMDSDadG&#10;EgAeAmAuBMBRBUBDA4AvXLUyHfZJRTRVRXESZORcReHfDrDlDcC3CyC2C7DAC/DxD3HoHUAaAjAr&#10;BHBGBLBIBGA6AJRNVDZpJlEGJnZsR7f7HUFiDchAdcL9J4bsCPhGJ4NAAkBhhLc/HyKZKxc0bddq&#10;HTcjbBWqL9dHEWd5URQHHcMJc4DeX1TxTCFxNpF4ePOhcfGPMfa7eROvdtdvUwbDFlADVzMWKyEP&#10;EnFGd5GaFwMlLdLOFYEvh/cpJshPEheudsaYGedFhOM+MbECVLEeKZTBT4iJS2Z1KxWxcjMZdYiZ&#10;REhXEgfZOBefEoEWL4W5TBc/YIVcD9UWhCAAF+MAKohyESLHMQSLOEFOOILSeHiwHdTSAFMDPyHg&#10;fQMoIjEWTgG3g9jMjNM8hgNUNUiAgTVseQccEWF+Skh0FsjSh3PqEGXhLPeHOIMJhiiFFROXd2EE&#10;FiOSFsSLUkWJSTEcSPAleHe4M1c9FsAFTgLHNMaIEKcod0cbjIS8TZERciEcXajHiih3EROEWDU/&#10;EGJ4WQiED/WvTqWxOpV9diSjF3PvUDFOaqgpAAeuTReTETLHW8iMUcPmEhduaoamHSMAKiLPEnMJ&#10;VmjoACLWNYFCLSbsT4fVkoLHFgFKP4OhW8LWF+XYh0KIAcXHjxESNYXhHJOrOrEUUHOuTzX4AUOI&#10;awEGXUG1HVOIStEUG3eHERFGNYGaEUFsHPUkHJFiLHG3aFOIFKeYlZTZLHS7XzF3OhNCHJlehlAF&#10;d5jEEgGaKoERPxFzjOmMIDijmNHYD6BiBCAvCfC/DYERAlA6BSDEC6CoAWALAFNGDfDLCzA6BBBS&#10;DoD1aMCACfC+B/BgBBmQbhD8D3DKDKDMD1D5aMKjAFAwA1A2ARZGmzHRDvDnDfDQDYDgEgAFAKA4&#10;A2A0AJAGezbhg3R4g5R6ZunEEqUWHFHGe/E8J4DXnjEtBMnmkRIFEnLHeOGtaDkNhYa/EzSmMPMG&#10;FKewTBLHEnLWNCjfESFOUkQDEGXdEMcjWxWviKOBTIFwW8hsEILoFwbjfEoEaKV9n4FgcsKKMlVm&#10;S/V+ABNCEvLSS7EnF+PVVanUcKFsF+XRTHHUkhiNnwNHKZkIimgTeUTXieTzL0Lud5XhEtStHJSv&#10;LMLGbHkkW3ToTzZ1hWgTd9cjkcLJT3WWK3N2SiMQHPXjAAe4lnEGd5aFEUXHTjLAD9EncgEPWAAD&#10;VOdnZSEKnrpQLzbUcybfeRKXMFMGlNlBHeVmSEX/AIpkFsPOd9nbqBmNMLDhh9TPMQNwMnTqVhbK&#10;iFEjLHpkLuOGF3dQAHMCG1URphWQcVpvS6jnSiKZKikcd4FEStLyEnfMP8esDbVIqPlDAGTgFslj&#10;R+lYJ5TPKiExjTLmOkFgbnFsPRXbMZd7e0MrXhHSUkNMLCWdo6EGozphdUUAWvhtWxoioUD8j6FT&#10;fTLSVmMJcWpCABbakFHykrTXUxFsNjAPOSNUjlV9kvMALPSVMnGaMlO+FAnqFgNYFdEUXhrcKrTz&#10;d5epEhGMGNeHewS7lbd5NMLSEUNCfTQREgqELSLPEtoBAAdSAgd5NUNMSveNdzilNtV9ERqnEcP+&#10;GoXbqtECG3sXERGoTjmBP7P8NYERJ4JvDgFOFCPOnoqCs7jWs8IFC+ChCEBHBgB9aMTaBJBnB9Cp&#10;COB6ANAJmiJgDnDaDKBUBQBLDGDXDsloAVApDJDRDJArXis+tjtkmQnWZrZttjEODBtsUkbsMlAv&#10;txLProX7kEpKhvTzLPW2RDoRW+dzMeKTLHn0AOLWLHj2LZn3MiaXTZOElbEONMpHAATXlGkDESjB&#10;i/qgV/ADl8D7r2EcTqe7o1ETEOeidpD/rhEtTqkfLpD9X1Kxapuml7djUAXKouD9q8LIKTWnNCAN&#10;uwFwGoVINULSFiLyQTOSF+roTKgTNUGoiSX2aQKTNCpPqNkWV8EuosTQpxLuTBTXN1KTrnNkKqsG&#10;qfTZpmL5vYdmu2EUXoJ/LPTju4sXKiOrUkbcZcTMEIFsdIEcFih2vPh4KxOEMAMAOrpkS7FyFzXh&#10;qAHUEtPeioABOElQaFd5tlwUcTOIs1WvEnc/wTEGe4FKv1aiUGMdhzTZXSuZOCE5QFLPLSKoXbEx&#10;u2P2gHodueLvVuk6FzLPqEKxQFNMfCTZF+F+c/psD8s1FiewlsrYeev7FMwmodc7aZubpDAGNYVm&#10;iwu2urHProMJNUGaN/iFVSKxKidmGqAEjmTYFwM2AGkKjRWKFYeUcKwZjpAFaFMQKXr6L9k4hDGP&#10;sdvUUxvmihEUpkEXlbSLO7GHxdFMsiFNEZauADSvd1AFOSNREZsLTzwqxuwLEMbsorumFAMjE5Sg&#10;vYERF+sXWFEgMZEtDZyqFOEjAsyua9EITjwEGPvduat1n+eCD9VwAHEnrBaPEzFCc/p3EOXHl2oV&#10;EWOEaVE3SEx5AAirE3wVqCmPzRsiD0DoBTBAA4C0DNDhEVADA2BFBUCMCGRvAuAiAIXLHYD3D2Dx&#10;DBCwCkBuByB8DbIhEUBfB6CZCdCEBmubzUz+z/YJtnnYg7nas8EOZtCy0JMJFCB+0NlNwKWwEWMA&#10;F+obhob/q7b/YM0YABF+j0b3ETWQeHfHM+0fHTLgEZcxcxjTa1vWEquruhTBNClbFKOInsalACuR&#10;LoozHPEnUkjdTYSmoSD8jabPihyQEjFGlbjLHcEOMJOIldMndxY7HTq4hTijiHEgvpeP031Yaia+&#10;OBpzEcV3ELseUCABkqv4FTelRDu2ktaN1mbjxDMwiWpReRLmFsfTisevGPs1TGkjpT1vACoQiRW3&#10;rTuVEjQFLWVmTjX1kirflbP+s6HXKolrEGlbeHEv14YBsP0A2dQSVmhgukECd5QFywD/hADcOQpS&#10;haFEszJ4x72FEITqeuojEEOhjsamExnoKmEMFdiXodvrFgFCaFJ4FdhdAAp6lCAGG3xCFgEvSEOr&#10;i1hwwCFVMQG3LHFKPRxNLuyNLmqQl4uchjs3aydyD8bzEWcjpJ2ruiEgl6EISacjL0F+LPHPPRcu&#10;y/u4uwxkXKQF1LHedVE8e4cmVdABLPoHitTw3vUZECFGTgFdXH4HuSpvqXAXJ4XHwhEc3+VIEXlN&#10;LPYDNMzNFsMAXHhj3uD/kB3BAGP+NYd9NMUkERlbWD4JD/GaUWaijBUQGzGauuwkvKERXhsyyZD8&#10;Fdb7TPFGuGbxloE3hN2ejOzT2dDfDKC1A2BCBMDsD1GYApA0A9AqAtAvBXBJA+EqD4DvDkCvC2C/&#10;DUDODGDbDjDtEqHqBNDGC5CvAWAMon5N5556NF0CAAg6tptlDY6CBu6EMDBj6HpXjX3syeEEhRD6&#10;aLHdnuv+veEzxoElhJ3+lXEZhgJ4lxFgE2E3HJ4RERURFCmIbIqU6odejyw1xlpt2m1hACFsMDUR&#10;OIWQkHFTv8aq1uUxxAEEFCuYAAqvAGPthnD+nst3h0aUFzn8FVHdFOOrFdrdqdiYuja8kJFVPVP4&#10;5P1YHS1ruy3sTIxN21AHn5EcGokr64AFLPxWwj4SkjSmULcLefcKvqoty/HS7ghwc/roEv6CDYmB&#10;TsLChjuvef6gALVyvoEcMDE7E8EUroSLNUUWSvFfFgj0y3zqHDs1yjEEFGOrsAGU2S578jIELSPR&#10;HJ2kGWbTD93QKPW3hwURMDOrKoVILxyL1Tv62CK3oMMXWALuXh3HTjWQ48HZquAGylJ/MlyqDZso&#10;ADLPlNJ4VmFd4okuElaFUR0lNUe4vD8376P6WlO4px9UpF1T7eW5G3EtMQi8HGt4vZpLb/1COhlb&#10;NCe4w+jVWxkcER8QP80lYDOre66pEg0yX4n9EUw++GGHpaAAd5HJ+HETwQKqa0FVXhPeyKFjhTTs&#10;FsLHMD4eHXzMTlEUhJFsUWqcy69gADN+83kmAESLlbrDeQ7/fREWhJ+deQecbxVm1EWxUgGUFsSt&#10;PVqiN7FTXbpcGKHyNUeAJyM4piufECq+fO8kcS5P2eD/DCCsCUBWBjByDpDym8NIAfAyBGC1CzCp&#10;ArAaAQ/R/p/qHy595/g8tjPeTjLoUx9t6Kulu4HJ3bHcLouCEAAgEAcEfUGf0Igz6AEMggDDMQCk&#10;SAMUhkWAD1jLijb9jr8j4GkMUAIbkr/k7zlMjCcsAUucMwj78fc0hD+jr9i86kcjm08ikCAkym06&#10;AEjA9IEVKBNMe9OmDhk7/kdMBL2q9SnE0fdSkdSosWoIFscjoIPs8SCj5tbvttunE2m1fsFgkdjA&#10;tBkcWBV8u9FhwMwNrfLywuGrdzukMvUMlwCh1SmVdn8Wh0jyVSk+KysExUOpAHnFFm1b0WNl0Ox0&#10;jBGsx0pec4qUhAwj2usBEWkdXezb3tEnWZk+MAGO01Gn/Iy0Ux2bulxhGxzXA4OK1VAgU2u8Os4P&#10;dXehWK5G/44Bh2pl2gwIM24O9tSbvwpz3nF3mVhoMCC36CX8otSOmADogJiWOfoFgXghzHNUVGzi&#10;Rk9VSggFzuhQJIWcOC4ZhqG4ch2HofiCIYiiOJEWTg7YoBWKnDPSLVQeBDE+RRDmzRZ42OY4EY6i&#10;g7XyYlw3mQRW3jUVyGOVVSgiUFineOqPEyUNCIeVRTAdlaDXyblFHaZ1DGJYNiZaAFd13B6ZmKg8&#10;7JqeNwWZfZdHDY5cnUiBw0jcoAVSc8/phiWHHIm1RWOZOeXSABeUUhJ6oLY5t4mR08aRk9H2Ke0D&#10;ksBOjojTh8DdVtMo1XQDajphu5NRYHKpg9bkKogAUKn0AEOCCtKWh5rzkrmYkQBl3EWPiwINXBCF&#10;3dE/0KnM/2OUFfAKB+z1Bmo7K5ORUmgCq2EKi09KTPxFmDcZoALuOwD4UVW0OTJd53QR6qRPFFmg&#10;rQIIKn5DLljxhkWlBH1BqkHI6BG9sDwTBcGiCscHwrC4bNYyC2G4bxzMEyjYt7BgGAkDhOF0aCMI&#10;UfwfBQCsMyXJsnyjKcqyvAyay4Z8wRYd8zIjNcsypCoNu+C4Yl6hqMS6RIjV7P07dcBKYgZQW7jw&#10;8NOcZd7NpiowNoNJzr1iPGISds13s8H1+z4/zg2S5U2siUpwctLp62l5EjY6b9vRTVAh3ZI1QuVI&#10;9UYaUT+jZCGOs1u9yoJLm3gZDoUO6sHBThOE9c9iliWRFV0rFNuPR3CYauwA5GS5FowABNr16AAk&#10;WVtFqEatrFVlli0UbeEkOW6p3NuMC4GWVAoPtRMkjpZ3G740/1buXnIfXeS+xAGHquUXuVB20/uE&#10;R9Cuq2JUmOaBUto39zXI6uhlHUhVXq7lt71RY5/t048OAP7fpipYGv2ppm273mwFFs0GH/tUfWQw&#10;rZg0eFuTaSMFsCnmM3gbA6B8EEOlSQEOhrRNHxrKPQUhAyPDBvAIobMtIEIRm9G2mBQxji7lSeyZ&#10;tWKNCQm3O4dyBhOBxw2dgrJLoADXpTIorF8Rzm3HhJ+Q5sIADIkfOMRYxxszSkdTFEplUQCLtCIu&#10;0Qf6RWjrGeSiRQCdCwH4IEnZy0VotEdU+pQnSyyBHqWaYoqqoUMmvhsOMm0RSxkWLu/YDSzScDfj&#10;+VsqsexvSEeKbMmS9YWGzMdCMCBaYGFFMMOaSZiX/gYYCkw7yPCLKWPU1gdZCnvmJLubdFQFZPoP&#10;IspgoJr4qk2MGZwAaEkJPvSaQozEGQBGgMdJZJsiCXJWA7G5k670eHydGXeYMAXQwRmbM5y7RZnz&#10;SQyPwfQ9Bii2FcJ8VArBYC1F2PcfM1R9sXbUaABQFwRBVCoFQNIYAvAuBYCN1E056z2nvPifIAGX&#10;CaZgGdmTNGbT6RGVKOi0kfxkciP4xxDlkxVggdYnht3crNdyYNBpW3ygHItCEiSliRqdewTShhBD&#10;QJmA8UGSY5l3lSMHQ804AlmoSWpLAnVDSEPbJcXYscKSxm3h4QxqhNl3kyKDB8ALVFyvFgxEs1BB&#10;HIIzSC5oftJABwrJogQlzuU91TNG5JodCYyM8bWAIrMT3mxTOQsNPhwoyGOV4a9crhgBH8Ak4s8a&#10;eyivTraAFIbbo7gFrMP1NqgXwxkh+0c2avi6HqIcUU0FjkQE2Pk+9aVea0EUpeReMIBIkD8KkQ6U&#10;1dTQIbQeg2wSeKM1Rc+T9TBaWekXIVH8b6PlDFBaopYmR8raxYIZbyptdD+NfoHcS4s+itjluSu9&#10;G8zAAF3O4SUDcn7kjlMSUGPZhn3ulJcbNZpr4oukIRWmH00UcQaAPI1qhVTBtkHAeOUxNn2jncKh&#10;2KdwFjRZec81eJSKFNbt6eQoNkQAEyv/M62DycB3AIdHt7pJ1qG7s1D0nmEi6QCOJc04d4K5rrrE&#10;weJxOSGGzNApg7i9S3QUItME160lQEhu2jgi1dahqRMSQ5CVi8CEftm3Jqke8LqPH6VAwZI0klBm&#10;Kihbb1LgF3cy5sk8u7mpiq2QhxZey+AlyyvVd97W5XmAEvMwy2yLSmLTA0qUkpJ1yxFDA1haaP4e&#10;uNnJD8XM5z5HaOIa4vhkjUM2AUBwSwmBFAUASemdtD6I0Tooi8/J/UADuzURGi0FkKU6bu/MGIpm&#10;zhPgBDaxSO4VLBT0AuQdQueT3aBIJwzbqYNve1s5BjZkjYCbe+WsB9WaheAZXj78rNGULgBI5TED&#10;LSrWVtMhY0JavcC2wk9Eb8UwaotuXFwKmUwyadAjuX7/07ALFfIL1M6l1zjEO/R5F6rJgxQjc24k&#10;N0RTZNGudhdx7AYUcPKIAitVYr5h3cxs1MV1mcTK6i74WIbM+UgoK5cvncj2h4m1ISDVFIFl+Syz&#10;bqQ4lirxqiC1qWWpxCipwA1XGkJrEIhilmvxG0nyzlqGzXluLfWc8j+D7gENqCO2Uf6rj727iBGS&#10;Yyxu530PvW6YkxKuiu/OmxBDHNUQMqY73NqTkWWoYbee5d38gMzphtQAU5dbQ3u2w29YpVh6DqR5&#10;tEbo8cIY4u6jo9y03H8chgJd5P5LIZUYj6saIwY3hp3tV5pYpitgh6lpa5Yr/4CXQnEhBvEycQfr&#10;IZa16xrAJKoliBiLIPQAOmmpFz1Sm7gQYix6l/+GLoYa6hFmqXROG4vzzyDg7fIbSUpEsWAtUNuN&#10;X3ro6TqYKKVB99UCebYrYP+UhrG7AhmmW535H7AX8APHvmvLtE9j+v9r7f3Pu/eQ/o1mJDGZ6QoF&#10;94mQ2v0w4jH2WI+zmg8nT/avaCGSgnq7AP57+TrB7xOn4FhhWVNE54cVk8ZlEYSNiBYgAFHFzYuU&#10;cYbNV1TBlkCUeouV55AcoZKY+9CwZAoZZo1QTgTI6NAh2eCR2h3M6NFd9l1lyI3BlIhpZpuk2KDK&#10;ABup/1/J+1hNtYhl6keQ/FXN9I2JUt7YAODQX8kE9AXRHASEgsm07lKlb4U5KFxJ3yDdcAUEwEfI&#10;3IVUv9JAhpfJJ8ThYAs0gYVVBgtt55wYQwVUhITYtsg9AQWtFtyFoYniB08YTQUEkgUqD19+H5QM&#10;VtHQ+9utt2FsUwpZ8QR0SMs0Q4a9pxLFgJDoTYTJgN8WEkZsY4uBzOEcAMbd3kAAep68RQtJLYQZ&#10;vNsh2kAB0RFVt1Zdc4WNWsYmCsh0vV1g50T9qEmJItTpZlswAIv9tIi0YYk1htTAVUaBd+Jt3pGJ&#10;WQlQAl6gRQttdRWtLGNQXQkFaxuaDZ/9vIcFgNEwSFUoQYQ5JZmYc17EgBiolZJ9SwoaEEAAWlKY&#10;YoVI4sjwsYVt5cUE1+AwhoVIVBDhSc7kUUTIVAtt/Rt0eodxI0vU+9bN9MCmRAcMa8p1TlLo+YUw&#10;ts6MY58wrZNIVJCUTITiF4eQ7kWmGaH9PiLOSiSuSyS2S5NJ+FP9+NQFpJ98fINyTg357U3MAEUG&#10;JNGkwuTschXWNBX1BcQwTIg8nuPZzODQnhqE8lusrE10WMQoTiBBGeUcAAbceojwYkbOKESUbNSp&#10;J9jAcZFOCYUWLtoY/F3E2KDscMoQf6FaLQS4Xd34ycniQMR9muACJ4ScntX4+AwaH14JvmAVhwWM&#10;ecAJLcR8eMSMbNgoQw99zZXsP9/tqF5eLWB51uDSSpvOC4AKaEQ5ap2gbdSeZIhkuV+kNp8UaBI0&#10;hJkAToThBRdptliFDlyMQIYqT9OUsknGXYWMpguVpcQyMAqOS+clNMttCWY9asXeYJRwSFgY82Ws&#10;bt30S6JEANVOXdyIrwUEjwbuMWK9YFXwYOdQZsQ4UEWkgYTYW5SqeglydtqAc9uudp6CXONyLdua&#10;aEvVUdDEWcvU4txk2KNg/FfQRd5eJ+NiZZiCghRoSMhIbMg10tvQepypHgTouVRgTQ36dodkWMpZ&#10;mM2KeMvZqOYJkUUqPwRcYMVATgbcWmRSN4QSZEQRdGQIh2BYgA32UAY4vNjkiEYNbMVIs1SdbATI&#10;lgU436j4rUe2D0p0voQxMGOYAAtt48cYVU18Q4p1pw8sQIwE7tuQzdBQW4RYWkuUg9ut8xaScpA+&#10;Sqm2nCnGnKnMguTFo9pGSstJHSLYRdrIRQ36m92RCqYCbccgVUpgpibIRcTgg8a+BtyaYNgNqF0B&#10;9kY4pYa+RUUF6A4IXwfIeOO8SMdyIMSc8Wc4eUQRXheIT9VVV58hYJuWSqTt10AAVWIx02C+bkos&#10;wwaCSMThhAVcRZdEaCcQVcW57OfoZsUGpYe0a4SmoCAKL18hHkWMWYWchJ54YY98SNSemwRca9Jt&#10;TCkBEEP4uVUB+5/9F6sgwV3OVNi8QiegQ4pZ8FmwxkUwYoYZTR4mGsUwv+roZsu8uWsQPZzyKwls&#10;WNrQbcaybQgKeKAWaEXcwEpZHR60qMv+nSxcycfJbMQoXceoUEVumWESDSZASIRSVaYifuaMQRem&#10;civQbM++UybhXoQIVUY4fItt4AoSvEe0vxOViCeoQKSGIoRSWeM1eQP+iV2Rl8YAYGfKv4XdbNHY&#10;QRScbc+9rYQhLhp+bgSMsZrlDp9mnwXcbMVIUFMEVCZg258Wd0Y+ytCMpgQ4btfKphNE7kgYdxbB&#10;ZMU4RZMd6UQwzswcbd8wgtfI+8Y4v9dSUoQhrq2UlaSciJBRi2FUP+WtKYpiYUZtSq38AAhJ4wWC&#10;QQTA6Olks+D0bsNm6adIAYCi6oQ4g95QPm6gkkVW5ljUSd3NY8Uh9UaxBAuWQ4Qw7lScbtJ8btI0&#10;ryxgyyoG8a8m8q8ty6naTN+WTWH8jwg1ZovUQ5WtgiXSJidlGFzxL9oZZAQQphI2SMgt55BR0Ct1&#10;YITiAQP2LkTobehWoMP83JAw3Jw0/YsKAUq0QK+x/A/KUBhOaGNuLK9qumDtuWIsXwdwwGt1og4t&#10;Sonun6NoQwTiEMhkY4CfBpMMAAVsk0YaqkTc5omIbdQqGIQQSMYMQ4bcCbC2XsPyTgNwoRzhEYTJ&#10;S4QiuZUREmyh/WMzBQRd0MR1gN/p1uNaeQukR+eiOAAaoq0wAwbsg8cZI0v9IcR8YMYawE/yXUAJ&#10;LhREpY0oQJJ9B0Wtuu0B5ibPEJDpziiu8zG0h5J8+8WkwGP4TAfJl88VOcXwTgtvDeYMhuaGdoh4&#10;aATjH2akY4+guMYM+82Z/GFdxSLxuZ0R9mrKoIWOrUs0Xw8Gk6mIZu1Y+0RY7kVKcURcVU7ktIvv&#10;EmVqXFF94VGSHduGtATxcA1R4hOK5JHEeoXdct/EbISEYM1Yse30ocQIQ6ccA0woTauYuV6BB7AE&#10;QxdGR0WAYN4+xQA0iciiRWrwQK1S7oiMg+nscEaCW6VsaxKav4hsQoVCJQQRzialkG1cP4pZI0gs&#10;VBr4AB8ASwttHSX0XeRACmI0SktStMAUhYCQg9BTOOogSzO4yd496B8w/gfJvjG4yW8hcUNcLwKM&#10;EoF8HgQsToA0CIMIMYLkCMBIyQRcPEFsDkD8MAOIOtPoFsHIJQIoHMFHRTTfG684AB+Snh98VJ4+&#10;O1gB+yD+Yab/Jw8k7wfgcYnscPBOORAAqO5cVJdQYaVcSFvNre++glc0oQbcbOzh1tE3KoRTGAAT&#10;NcO3BcmK8hVW1yAWnzJRGV2gdw7kYaBh/8Q47krws2opwLKkPsa8btiBGhOVZxqMs04vLXUgRRyk&#10;s9Eaq882+cgMoYbN3slA5NGG5wf02JHSiMAAaBUksBpy0kWBVOqbI40gSxXW9/FjFmK6fkwE7k4v&#10;CB1uXKvRhdyV0V2E83CW0c9RgNbAXfHkAo1RgNBS3Oui0eJyPi/+RXW048bOQEuPTjdMh3CcAN5w&#10;RoRtplGQaBMEXe7xH9b9TArGRWWswVZ60WfywYAV/vY8hnK/Kwn7AoApXUpafIwpQVDYtvcsAJAw&#10;wEhISMfJ4/ONutZoUFXWaUXc4tCx5dl5eaTresQ4rxI2AgTQtI4uhVcAaAWk4vel2yy1A5/RzYgu&#10;7MPESNXVSouEUg1Qv/QwhwbtHRe8iopgttBSggdxJbXwTojw7cAApZdEwofKawTYUG6oCgQpHSyd&#10;VQS5dEWkVujIVMRRSfBwTgk0+8UVKUirOcyeOgOmmYRKPLdQyvRZcQNILQJkDYE0Gi68ToA8CYNg&#10;NwM4CcBQAsToO8EgCMCoLkN4OhPoGUH8KUJoIAFrmLoWnPTrTx+Z90VKazZ3K0AFZrXChCn8vxVl&#10;oZjC9e0NsC2MSfVYAbljOUio7mD0uVe2kQXxJaGggBpypXVwcEUGsMsDenduAsSGamCLMIwWK2qr&#10;pBV+D4XRv1CxZxXWgMU6qYci2sXc7kphv3RWoSuTFkYcTTaM6lvtLldEepHEtSzHAhr9I18yD0VI&#10;g1XeL4aCz29kP/CsayG0Qimgg8RneWEwiNREbO44VU+9hHbTs/pyup15sIAlbizwR+hwPsRZI0YO&#10;mkcEeoTguVLiaAZSfuYsXe5YRRjnAMvcsCr8PbekVVJYdx57PYm3MAVIphJbobycWAbsa9KYY4VD&#10;YGHnD4SNMHKESde2baYMckkF0CHcwFI09ZOWQZzPaNZ5tRNLujZcARKZI0+qrgwotsp0eMaDMbCk&#10;WtdQuXYNtV0wAP0UeQXdKYTLawPgoRXUXeV5+8AKeiw/JYUxd0X0WMW5tPDu1s0cQ41Q7mGFzMY5&#10;Ht228cScfIt0pbfahkABew2R0AVtMgWPFMqnjohkThe06Ms1MGf4R9BRkooYXfXrJnJwTakkPcRb&#10;GvvIiUVLDHZ1I0gZ9BNUQbIcYFzgRby6sAQzZkBIgsttfLg4AIdwgb40iQTLDG2QQIkni7ygn7mR&#10;QPmbmjmrmwRfm7nDnLnTnbnjnrnzn7oDoLoT8T9mSvoiTSH4VINf+B+vxCud9mFgjqFNKEVJHo/a&#10;8L7GudWMAE/jbUWCjARL3wUXiUTZI0VvzcQAAQJ/wQAwaBACCP+EQaGgGFQqEQyDRGJACGwqGgON&#10;gaOxaEwR8SKKx+SgKTwiIQWDwKTgKNgOEP2Zyp/w2ES4CTqXQgHT4FUB1UKZv190Z+UiSy2TzoCT&#10;KaQSczuUQIE1YG1gGVoD1ylV6JUZ9vexvSyvmzyJ8V+lAW21YE1wDgi5wpy3aFW0CiS9wh9X50YB&#10;24KPy6G0h+SSEBXFhrG02Pu/IuTJ4eXAvLvbM0SUwSJw+VTC8y5/aSwxmDaKqV+fA6EVoGTC43mP&#10;2m/Pp67i02V6UTExaNRu81gG03Lgu83GP7Zw8zDwigAoP9LSP7JuTcPWEXMEQ1596idSPw3R6SPz&#10;Dxy7VWuS8iu1WrOz47bNwKmzDh40NTD4uzBO14UWbNAgjgRN3rgeCIJgqC4Mg2DoPhCEYSRY3oVP&#10;GF0dAYD4bhc8WVUxOkIBuI2sQg54nUI6nORZUlNARwwUjE6YzZk9kfBKOAXjqCW7PKPkIdiNUKfS&#10;E5FSZJ4Zb1BIrABsXuRJeY4BJw4CkYAH+f5YW2c9QAnl5CG7dZZz5gAAFNdR1HpSd0EId485ETxF&#10;plQheQdnaMzpacAWHltS3plVnD/URh3oelb3GbtYVeU2Y0wZ6IwbcOVlrjU66WjVXkNcaGwPj48p&#10;udRh5MS6Up2B2cYQUQ46rWM95cAqpqoV6NWAOiY0fBGuYxBRj1Km51muVoHLDgaEDwsc4rJURMI6&#10;BexzwdSfQAXGwwca+KX+QhxrVrJa3Uniz0fXliwVpyk0lic57hQK1aSue77wvGRW+vK9VfN0xixG&#10;UdiLPpHwMB0pipJ8HgPAhFjzHMVhcMk5jtvaEhOGIfx2GIRcQxjGcaxvHMdx5CCayEZ8jQgd8mIj&#10;KMfxltoVN6NUNXFRMyTOCUNXl1EYQR1F5BbPc+QqljrniSk1Qtv0GhlMHQXmoHlRZb35U1aTu1R/&#10;nUnpXl5QqaGkQpMFNYfRHrzlNkGU1rF5cZ1LJOKRIJTB5D+TVH9YQKxYtS5b3D2hbatumz70Q2GQ&#10;Z4SuQRlhgmH1w/otsVDWvcNxkwq2rW2bvYoIXFcXGa950sSU5uhh1CLNdCqzjYeY0KhkE+ts9RFh&#10;25AoZqanFEODuJuThqtXSpDkGnOfkImfXEIpxoVtdBLruRfn0ImPlllWGmEDZ1StbaSRKFYVBmvz&#10;5yfXQToTmp5CIZB76F5WGYzf+3Mz97sAnra9cXDW9tnUjVpkEq2D0KLC8F5oAVugAJcTADECAIQK&#10;VadZOBJ1IGvZVBKCcFIKlhGxBhJkATtkwPyiUgSnn2jfSYQgmCGUMs+g+AA6i6XykWgUBBTiYy0m&#10;HOwQpsJUGjFfUKdR2TEFitjNQW1VEQG7EGO2cN+iT0ErYMG+FsoATWHUP8SRmxeS2qcLyZEd60lA&#10;nUgAaRYsVSDFxVCUkgSZVCn5OMq1GqnlFFKIai4nSGS3mHVbD5/5RiYOeACtWCKkywtUkGO5/xBD&#10;bENTKzggykGfRFQg+N0ZAiYKmLegw6h/FstHADAgDCnJHnMHC9QAC7SsISG5KhN0co5pDZmhk4a1&#10;UaunOoTA6QH3wIQN2umEhAjhrNUAkU3bpyEFvBBMaCsyJkr0mTMyZszpnzQmjNKabIRNMjDOyVk7&#10;KZppFU8N2b5DTtlpewP5BjvzPkQe4AFwgGToHbLyp5FMNCkO9h0eY4JbX0AeLifxNx4GnQFNUYYp&#10;D+4oKFKbAQvBbaBj8LTIlrpKp7kxdmR2djhiFKeVqbs8RBiYT1VRAFQKmaOkbKaXlThwzoEKRqfx&#10;DrRIxkOWquQ2hIj+G7h7DmAxGySFElWAQokBKJEwNYTA15eZHoJMOy2BwAkyzkJgrs6kgzqOqesR&#10;JDJ231lnjS78zxeYcD9phCWnZKkMqcWqV6G5SDbOULGbZxVAD106AHUQjbzExpuabOWTZcXWgTim&#10;YKt5SI+EbXIdSlzMywxwIkcAAc52fK7UcguPQ+yEFpTG9MzK0S/WLI+fYjdDx/Vwr2RI2RbX3y0I&#10;2S5w0jnnTctfbBjxCj+IpfxXGIwAZYLDLeq1lpabPR0I6axn1XykTkTcs+GxKiXJVffMuTaSSZku&#10;T0sW0c5CvEuOhcqeyC1CoZbJPWsdE4BEuQyaxvgBSnj9OtKN4ynENunTG9pz5MHDGsOMr2FZpE8T&#10;+ZoQKzpAjDr0aSRu2zcqrPxLi2S9Ui50Tnj7XIk8/3GHqIEtKOYBFOSdqQWsw5/FPQ+Qyrst5aT/&#10;JjTG4sryGQU4svyhI/jQX4qmTYkVGq6YukCe8z2XBYZvjdIUduYwIMOFfQ62xQjZidEwrUPyo5Bs&#10;hIZG3lJMqppAJWKJFs/hJCms+XMpNlqYyGgizGhm2OZpDXczPmrNebM25uzehCas15sh3ZQIjOCC&#10;G2RbSZgsizcMJQ5z7AK4CLiPzuLm1IkSnozKiPWU2dheT+I1pDJMjbi8t3BANRy3JWDWPMlCjXJA&#10;AYvlGM9QoApxpbSDWebteheYYG7tCQ2ceCEETnKblUrRTSFH+Tc/oozRSCPEwoAJDJLlqnGK8m62&#10;pftGNz1tkkAhbzoRZiveljEWzrIf2LCcA07JZmkJhmMES6abmkVu9WKFxR+QBweRwjxAjjRbnJdE&#10;ft4U/LVSkWktOizSW/u67+uoAzXlNzKgs20g03JMUHGeASRGvUlyURtQMYLSEKvzT5DKBARscVoY&#10;DWkOkMnGNqX6kWAVRD8K818nXFSEJSn1kTPHMuZkfMPlIbd7UWJqNebuXiTSNubMucPcw/r5X+JK&#10;7DUu6TPXYJOfcrBb9J7nLPSMAMrysJuxB0cz0VgC8VnOSSkFEIoYEvHF57JM00knUKoU6BxlPboI&#10;ka87az3oF+7CSdciuztoMLSniUZtk9Jlw1Ag/zQXAtII6S6sGjuJWOIpRHpafpH04rCSsAN8wAkw&#10;SkpA9Zhz/WIfhJuTsn7XESP8XYcuALGRCAKdA19fsXIIkGngj/ekYrxsOhdPGmACK7hgQ1WsWzFG&#10;LV2gk6juBwV6IRgryEUCEK7XJ6mFwAPomLYyWn1OOAAGsk7ZJCGMFLOkR0lLmmcLn/m/T+r9f7P2&#10;oNzkyQgTJs6zb/cAB06KcInp2Hw+qxeRMGE0ZVtyB3lYABM2AmtSRxL3EQBFlBH0ASelJjyRQBwy&#10;VBbRH0wiq3DA/CGVVWaTZB24G27RBh+ThhhzbE9XLRa1c2hBDRw07Cz0gxYXjG6VzEQyaxQBaSZW&#10;xywxxlmBRh2G/CPjmBJVHkYVJHj0Axqh0CUhxlQSk1gA7T4yZR0HGxTTfyxxCEfxWh1nRHcVaXl3&#10;XWXSG0uH4Q6z5hHRChtmKIR4SgAk50wCB12RQBeXrxWoTy7xRDbF/XlkOniBDhhBJx1FCBJxeVfh&#10;/CrWpxewJHfC9UgkhEhRFhTVfn5RShtm/wAIfBaR2Gm33xRGLAKUuH9oo2bCz0Il4hMFBWlBJYEg&#10;BXMS3jXFozjm0SGXBBOh3R3n2xH0SIFQDR1EoT/RFjkhG31DdFVjdxJzhibi0nBnrAAR0IwXSDM4&#10;I2o4bSao1z8kaBpHgYxxBhbwKI4CRhCkg0Wxto3EOheY4AKCnm4GBw/4NmqBl0dxY0ilAHKwBIrx&#10;JTi1XAAV4o+3Y2myUh+SVSKUgy9FqyuSUnshJRCmPlel0xURql33ph0ESRWozVlhIjbCRCUizTHB&#10;YT43OQAB20nRTXyW24ViIRayeB/HcUJhHTYHDRTXGyz3tR7wCSpn3zHDQVU1ABLk7EKnfRInyWp3&#10;G4+YpEE36JSJS5TJTZTkyH8E2H8k2md4ozQTbDb2lpPnazwG4VoBBhhxxRl2Qhhxux2I5nJRSmpA&#10;+113AIbjgzhCKV23VRTUthrI+T4yzxtpMW7IbV4IbZSmlQAykC5BCkInPRSFoX+hbyzRrB2IUxpG&#10;opEA/1izZGGBCDPlfksiq4/DcX6GTCeo1zhheSrVG4KxJxrxrBr5R4sA/jpyQkhxfhLh24ixLoGQ&#10;40xBVmQhCnyU8w/BYSxWDTjxWk7GVhH0InICzSrR/nPnXDvx7QB3TwDRLnpYbjH3ug8R/lgg/IRB&#10;nl5RHZwJXSaC4hbTPi5EIkkgADPDPjPS8SHSKWfBBoLzhIeCDBCh2CeI0SZRcQJp/ZrJT6ADGSYw&#10;2aBCRB20MCbmrYCYgQAn/3E5pwAmTGmzZFi06kMCY4CGaSdIEwCiuzWhBCKSeIO4ySuS3BJzbHoV&#10;qQAxeRto909U55k55ABThmJBIkMxIjsViRRoqxnn34g3jneAAntwFC5xYTQWe3DSzTQClmE4rXEA&#10;Ay9FQxPpmhmhMzlZaQAImCCRNWl3kRIBEDWRbThoP1lWfhGynHsZKiCkg0oZwm0TZxPhMJZ6WGmx&#10;21fhLj4yTEME7JSRBCzyKY/CUhDR/CwTACdhXhYUIkeBM3XRrBLjuhAjpRQJG10hJ2MxQEyCrZ+R&#10;YxHxw5JaaiCTp5pgAEtmNKAUFZgapzGg/RtwuQrgqwngowoA2A4Q7BCAMQOwSQWQXgXQRQOALQBV&#10;jqqqw6xDHJUWdGdopEoUmhEqqT8VhAA3FRJHIhlxXhwxYXCk9I/6PBa6MGgIfUj411PT3RWm44eD&#10;LCFXIBLkPoxqGkm6cADk+hhy6UVKC10IaRBGfwAiUlfirSKSnhJCekfaT411fnxhFpmw463EAqUg&#10;Dh2x23nxgonCAZ5TPSGSPSPoXxSnVwDRrIjSBxRF7BmRnoHXVBAinB+ZvDuFDhBgIbLhcRaalBRR&#10;R3DRChLhrCpiGUrQ/RuylSlhJDMRM1BXTI2g/ljReSuzPkzR1CnjQXRm9pWwAohIC1dBPpoxbR2B&#10;1mBjw0c7XABLT4aGmhApmTrSEhaTQZcxAqdjrZQS9RRJ7xQqQSUlM6xbdYjhRkqA3EoyTgB3KJfV&#10;pCDBLjkBWBTRtnyxazShQB+x8YRKDl4xTZqRPkHKDwACY0obE1pRXB+UMFo5NSM2oheRbzhiWVig&#10;+xRCdSdiGR/LaSUBbSu6jhJ4MxSJr6VXoiELBTrix1c0trH44hBBuytbNhJ4axZ6TzZGTo/SfkMK&#10;aRTiC3cTl4BxSLmJzW6a22wa7kAljRr07B25/xCCHZJ5Mnjo9244Rg/nWSPqi7thyhfihWQUxpC0&#10;ExtlLSFxHxcY5xCE+mvhmapp8HDRDbcxizbGQBc2Qjp7mE7EME0GWBkTVlABTSzRw4+SHT46hSpr&#10;djH6zsGBEg/Q+A8gswsQrwrgrgtgfgmgqQJADxXw+Q9A5gbwVgUwmQtwyCBwBQCAUgXgbglwkAhQ&#10;FgDLzcG8QcQiCqx5U39JVX9iNWPmzwAL1EAheV+SfKdCfrjhH2E296X3JjEBMBxiGVlxZyRC2yw6&#10;phCCeDQ0OcWkYnlygTZHXWQiYzQYia9rmQB0+hxitX1KbryQAHSQ+8el+UfRME+rvRSrCR1GhwCI&#10;tgBIokTyz7pKZcdB+RcSNSHbhxXxxmnhWH3yrTp3mSph2zbImGuQDIZhCFfrShArMSycUg+mDYkz&#10;rR0HWsHRIjz7xX/oNwAo5xMC1RMCtRh1BY8BrE7JOjG0gx/IOpACforRwyUsjAACnj4xJBMEMIQR&#10;I5sQ+s0pX4bhecgxcyDDiA7XmVfrdEFCY2HyPxAh+WXsQ87CDqbBzGDbEHKH6FjU5EjzNxpBTWRC&#10;nCGRhyNXcaObtsbkxh0GRB/itS0k4Rcyu7T7mBCHlbNxPjUROhyxzKoxDWQsCsqRIpchuKYQBczR&#10;XMoctIkhUx6SGSHYf059DxpDeRVkMB2zS4FyRXhrPxBLsnKSfhCnzce1frV21zGlK7IxAqNw+ENd&#10;HhFmTHq0QRDhbxcdMamEvRWBLi6Ug4mIrRnn1gFXnr0huCnhu7W1uB0EMLHs3kzybi6SRHlbx9M6&#10;X3ID8SnEttIxahAikCrUgy2hl0+mZxaS6aWpNykIcdLA/kIhthLpKcQM7S8MGrdQ/w/gugqQmAaA&#10;bQcQ3w7C/hAgtw1w8wSAKADI+g+QfAYQSwhQogvSDwNASQYQvArwnADwB42ditssQ8RQAH86yZS3&#10;fiNBmdAaI7UkczPhTT4x86ldsXFxOrO7gXTlqoghpaO4AyD8+jn5EwAbmJ3wBh0CuxcaBA2b+Jbl&#10;cxMIHnlN0EcTv2QjhhCBh3yaCkOo92olL3l2GBcR+chEziKUW0AZ8wGX3xu0g5sL2BDRrBb6gLUW&#10;yK1RArWRk6PwBLLgIRMEGA2F4nG338qg4qGL/0ZES5ao277eGQBzPkgyTMp57W6dNQ69AV4s3D6G&#10;yS8B1EWyKYHlEjaRl1fuLJDBBHqakBEhwzPozRYXyV2zyHXhRlQIhRbWQsZBFiYz49fwABry5N9U&#10;zaCRZafNs+ViCBu2Pm2xDa48e1MBeWQhMMBxuM9HrT9hVouA84utJcQNhhqhrB+SxSY3qdKY3QAc&#10;VSDm1CG9GhJR/jp9xyLsCUClNA+E/R3rO4slXbahcyMCMRYSwHkiZhOscqYLRRntWBFhw51CG9Lg&#10;CXJA+inuOtg94pz21ryzrb8WZh/sZ7UI+2gtTCxUfU6obLRhBiuxRBaRTYi73hFieOBCaOeFVxHR&#10;w9P0yB1CtSHVVMtnZBHd4cYHWyfiphDX+RAhrEMJWBAhcU+uqU3GvBgmMRSjPjhkBHwhkX0CMc5O&#10;V7vr2MGw/wwgpwjARgXweA+cfhHwjAqwzQcwVAMhHw3QxwrQNQQgVg7w+LgBAgFAGgHwFgEACw5g&#10;4Q3A8A9dmBOAcwjwqwigcAUtse6vHaAdtdt39YpNVTVLQ6ZqK9bXzBXBrB/KKsv2wFVrUyZSGRcW&#10;oixb6mEy9kj6QYyAAnq2gos3moDOXHR4NCB33xJC5C1SrSnnocfWmxqaEc1y9Br+u3pk0xYR/C6x&#10;EhMFfkMH3xhynndbJhYORKjISL7wINghAieNeBAuIwFkkb9S7FuxVh2CbiHX2+wfURwyz54Ufiwx&#10;hytbYW42RGJRgkW5lXrVfizevPZQ+ybitbGvXBGx0Ffhw5C3FRRGN6WBDZQBPkjyNUoRnmsBZRto&#10;KlAQAhrCnG8hkTgFVhLnpCG/HvtH6nqBdiTNjBLnQQCyrSZbfjdflAA1c89xbRxuZwCRLkmRghNR&#10;xoIRMzQXPpLwBkj49xb61AC5l5rUIndg+vURDSzd6G6SbkgynqGWmxcXGxcR/mWlVsgj6Bca2B3i&#10;z8yFoq2lpK0I13Z+tXmBAH6/QDBIKAoOAIS/4W+4bAn7CQBBwEA4qEYuGYyBI3EY7Ho/IJDIpHJJ&#10;E95O7JS9ZXC3/HwZMIe9pm/prNofH5tEYLO4JH5bLYiCKGHaK5aPEQtSgnTJLInfUHTUpbBQvVoe&#10;8KzDX3IomCa+DbDMAYBbLTrPaJbK3q57bM3tNp1CQNdAddnbeKDCYNB7oBq3FQHGwIHMLUnS+sTB&#10;Q3jLCDbRkMjkpK+crKXY8szHwVnKsF6GCIjW25pIiB9OItTk9XrNbrtfaYXsNntNrHno6WwPxqOG&#10;c43jHwEBAMekkrkGaSXH0icimcEero+NCOXVSokoIgsDm4z2CZzKZF8zW5EQiIBuz+6HwgB9t7vf&#10;8Pj8vn9Pr7k1+DP+oid/6iH/faAUjVs14FVtImBBSCmgXg7U2S2B0KQtg0TYk+l6R1YwShsC4dac&#10;B08QlNmZPJUDvSc94YQ8/IshhIkFi5s4hACMUgjOMELX5gURS2Fk4WdBWBYGEQAh0C2FByJjzkuN&#10;UFaCJkfQVfl+haLD8Q9gVlAWGwSBWXkTgJtj0mNl4oR9fmekaM0RPibTum+DZWcFB5aV8CV2A4EJ&#10;6juIk1N6f1bQUH6DTY4qGQ9BZaj9HZWTadgPpBoIfX5E2VPk4KYTZg1FB04aeTZgaDB+H2xP+Szz&#10;Zep1yRJB54kiWkiTaKDrrSYz0kRH5aRcEZ6BBoIkhBDVvRGFqrmddGMBtoEiS037OpZEacWNNptP&#10;iDYmotE2DoFBJCRWRkZBmsJha9LUPiSXLkuq67su1q5WNm8bVaxBZrXu9QBRNY7ViiNU9AFg1jUo&#10;FmcAqYEJiuLFrPHDLAUDD2yR6iVlpSrV2YORpZWZs8MPE5sfUJQ0PkRBbpQmtrQQlW0PhjGgFvi+&#10;UHlaM7gRm40jpaJGXvNHmBxDEL2SBE2BQWllUQSHwg0qRrubCKINraNZauGRk2Uc5a2lFBJazwAK&#10;NTWPMRjTYkFwXLITRsJdqnxkMdW054YrsGNzRGskniSp6LnMAmgUwE8FwdtVbZdWTwR9D0PquOFA&#10;z5C9snJCYfaC1UFpADwa5jTX0S2p9vqtgd+yYAKGOJb6CoOdua6q5L+6vrgALMlB1E4bSMR8Lg9F&#10;UiCJHkSQ5DFID8O8PAlB8xTgPNHQGBUvjUNYQQlBRHzvOAzQ3DcPjbOo9kJAQkyyMkbBNDLr/l+b&#10;5/o65+CafoZ38f6APpbWnjhZeL0EYOWlxTXiU1hggrqSPNAXw5gDTliIlvVOiZ1oAEtIMLwg9shP&#10;l7gBNAnZvJAoIj/cXAwtDQUgkVMG4iDL/mxLHAMh8tbYYNwTeUXRwJIldmDTeO4rZWyWmBJslpwL&#10;k02mbM4pyGD8ick1RNDRyBHTHMDL8RFKzpFLE2SstojhJCxq9MciRq5ESJsFhoqtD6M2CmOLHEws&#10;7V0SERQUBRFEKiEmedEa8y5h0LEfNAslPCloaKnRQsZCQ/yJpaTwhaOhtlepeAqYMksNDDkRctAU&#10;kqVlMDgVtBpwJBUPp4Mcnh9CFlqsdkGYkiIKJRtBiHKaU7TUGukQwRODT916xbIOzBs5LoBMPleR&#10;NPDflVE1jaSBkZDY+gAbKZyJZdE1QtQCOSZapyIgemeX5+i1X+j+S040f6RDAy5Lsh+GhD0LIYMG&#10;5ZJEQjJsfHMOqdJNpSx+X+t4AbME2JtVWWNpQIFSSoI8Q9t8zSQpaS4rtoLVijtZI85ZgqDY+QlH&#10;+otDE+AAJEMHGMmBoCxkiK2/RIkjnMmRcKiSXxImMIdTxRYyJW0GuFRq5ZvxNlnDfZSR0icZQARq&#10;beoh/BG0iJ2BDTyh8+TXJWbfQUjqdm5gYLXOkdREVerhp/U4kcHannwH8PcLoQgYCkGCNoiILQhh&#10;dF+LITrfwCkiHEMYVIJQfBZH0P2WoAASg/C4NEXgogEgEACSEf4jg4BRDmJEWJEQlhoEMLQS4eap&#10;WIsTYpzT632vvDuf8RFi5IIsG3ZZYZJDBsQJ/LcjxXivp4L9UlGZLXLFbTMSEwLBW/FbnOlZbjMT&#10;hU5mC2AhNKymGHSswkfjRwAzCJLPEkJBZXEkNBGqNQ6LkxHRbZ0ABgafEJn+hsxxh5+kdQ+pZozY&#10;ktJIV7UlEyq2CpIbZYgltyR0Mdf+QRPCvbz0wKSUpXqJESL9hNZ4g6RkTRIaIQSJCH6jJ4kSatS0&#10;klQEVS4rQdZEUjKcnYa0h7V4aI1QoQcraq7esTALeQ2Zg6ZxqaYWdarpCHkTNSCJm5IiH3nwTZt7&#10;pG8UMSvWngu1JT5LVUtAlJdxCRwFgPZPH+QDIjYyGWuEAA4kSxImALGq1YoosuAQTJRB4R1tvsjZ&#10;bpFWYOBt0QJGpfoCt+aapZP43iItTIyW8y92q3ERbYYNmFx0FERho1eWhBTBziUg36masSaooRIx&#10;1aqTYW5SIoRUiKdknFDhoW+QBZYCxwlOlZwpl2pFloARfB1nB/zLHIqdcxAmhkVypb8hJjld51IE&#10;lIujQZt4zIi29IhY1OG0Ieqdjt9c2YxAC34xyy0+j+Y6g1XDkTTrJugABwo49lqrwoAJOxgWotoA&#10;JSDYoByJmOk0XbIJZ2OmHWyQdvxl6RALqbtyVFUdzmTH2Ooa4KAWg1G8Ooer3RQjBGuF4HwJCSig&#10;EGGMMIfhPEfDUIcUglQ8BbJKM0VwjAaBTDqREEQQQwDZF8J8Am6uM8a42R2xp+yEn9sg/HjZNjLz&#10;nb1BRxZfABM/YezDO5G4ck1hvc2a2WWkGncs5YwKDdKtixJLIgidit1DwWh0mxW8kX3AFLTKFeJb&#10;a6KcaBJCRjBrVkkQ/Nbe0tFjcsngt954kETS4ROpOa9VgGYHGqBBM9ljj2aRtJEAbJqWbfagAFuz&#10;BzvSQwUkS1USXLH4/sfyGJ1r4MdzQf6H6eAhnKZK86UNTFhLf0AAU9tkGSJuQIiMGB+qnpTlaXBB&#10;+9aHJJzDjBCU7Uzx9c5bxrCW9ul8uFXpJUUVJLeTZC2jgCljgukucHoS5l1LsY6MEyZ9QkH8qdfh&#10;J/E9OokWE0BjvHcc+rU5Ao1+7o1pkXRXaVqFD+hWv9D/WTKwawu2LdPKyJpW0GAEwOzmB5hXXUlB&#10;qWObgBQwj0xS+PKo6EVGeOWclEpYSXNcyfhdLGOSHLEGJKnK2bENjD/KWZGLhGggOJjdKgREFMra&#10;qEEMDSPSnEPUoFZcoAAGDSHJ4fUEgFbLVLVOFIoglMuZtEVZOD8ETKiLVVJEtN+JWFvgZEfeJfcA&#10;GeXGnH0M5GZMdgQL/JaJGKngZN9FMGOYOLNLPGVW9ERN+INGmGnEFfgYbEgWrFMTIdPcbJWTnFvM&#10;tEVd8GcfWPybphtEjDrDYC/AsA1BCDqD0TDATAtDiDfDLAcANHtV5D8D4BeBFAuCkDADbE7ADAGC&#10;rDHDgBTA1AZElVmCnAfA7BaERAZAnBLDXDYC0APhwijikSncePucgPwWShtIoDdiufOQUEfTvQrE&#10;FGOFrLFW1KscsMPali6IfRiFhETFrXWERGORqadWwJ4MdWYUxF9F0RNIsTChXEJETEFftfBFOe7T&#10;2Y1ERiuDdK2UNQSfvQhEbOWGeYJMdR1FDGeFrINMQGDMzQtN+N+GBFradOfhqGFd9bcIkduSEEdG&#10;BJIaREdEtXzGZIoi4D+glXDE1EFFjagEQEJY9KQGvWWDbjxjjZHZPEJfyFNdQTyD4UwjpEJJWkJZ&#10;UREgIEjYZM3bkdGALbOa/LqImXnkuTPAeEiJWINMdbgACRYGZIYVGK7LVKnKnfAdRhbAHFjJaOce&#10;/GJg/XCZYADFjJGIfeYillXT5UuQLjYgzTvTwEEEteGWxjwkbEjfoFAhNJLdNGrJalkJXebEeGOG&#10;DGgkxfTEIixGRFrSSeJfGhkF+GOMFNXjMERGDSjAolLELaddFW2KQMDERaUEpIqZdELZal3EgJaG&#10;OZzJvjFFhLJmPOFFZSUP7EiJ4T2hfOrgiF4MdgZOVKQGegqEtgtJtIkmDEhkJldMFQFj7AAKWEPF&#10;+UuJWJ2KiEFflD5K2IkQ2EOlwTDEEF+J2FjUVEwaaGzIoKnnIW0D+NfkpRTAESHSHnTgrENIWOkT&#10;uEVRIJaJEJGQFOFINi9nRAMRqngWLImGXRIEFeMlWlYJhhvn6EJDfDJCuAyA7BTDwEQARArBCDhD&#10;NC7iBACEmDtDZAtAeAoDdPcERAGATAxDkDoDOSIFOiWiYiaEJAYAiBHDWDdC4ARn9orosJhinWPW&#10;RhwK2GkDcIYOWJGIWVDf7IXELETVGOWadeUmTQscvKLIzc2ADo7SsejEba0EJFvGHliF+WvENiyE&#10;Ve9FfImJEQDQVFDEFm1FOYZGDVMEZEtImOFXpfpNiF+K7XWTUTamWSHK9VCJjEfJ4LJGHQ0EfJ2K&#10;cGBLVXnd3ETKcm7WLTnOFZUdoSNKQJcIWN4JLFoMFJaKWLVm3EJGBf3ADOWKiGsINVJN1E1ETEtJ&#10;2SHFvYWE1mLVQELg1I1OKfHgaaEEHLhRqmnOvJWkWZJAjq5YCEdK2RzShEeJ4VGGBYJP2EelBEXE&#10;fKWINi3GJQapGU4AEjVqulVGnGOJ2YwotrZlZLOlblHa7IIEVJanyXRFlIfeqF0MFq7dsD2XnMdi&#10;9mEEbZ8MqnKkRjNACrymXFldzdVRUm8GVgXK3pVqWrhFlRWJ6GOE2duqlr0e7GON+adrPABK7GeE&#10;fJWMdXniwNCEHIfJcrWFfGiENSSaCo9EHq0gReaD9Q6FlYmqEOvIkOei5L/K9N+rYFrmyD4RoGRl&#10;zFDFjm0EzEfUbAaEiSLFSTOTPYgFOGHYJTUpIFdEHddKQIfrYG0JWDatWnaW9Tvi1bZANFjsmEfO&#10;FNvi0QtnosCAAF+eMTlKnM7Q+WpYHXTFhn5WLIWGHK2tBraLsn8n9DcDFCqAzA8BXDyEJoHoJoLo&#10;NEiDQCyCTAyBPBua6AxBOBuDOCxCRFoDXC6CYAqBHBpERAbAuBQDYDRCvAMt4ulumGuovipciirf&#10;WduImo+NzN+IzEPQ0tsD4ZJWkNiqtkZLJMFOkj/U3W+ULN7kMeEpqdRP5FlGgppFAcrmITYnYfiG&#10;raiADKLGDk2E2bDENRQULMwF+RqMDZ0FHsRF+q5AjE2e3s/jUEHjmFWIzYJRei5Ggk2qXECdud3M&#10;lIbmOU/JWYJOFL/hjedsRrYSXc5KQJ4X8f5ELJWGXn1llNaABqjJeRkjPEeZNE1duUwvBYZrjkEq&#10;qP8fJZJQaenrSABpsEXNPQQi5wFAHLJhSqut5ELNvkjAAezJ6jQD8joMMIYF+gobbdQGHeRnMABL&#10;hFjFbIkLVpCOIY7L/enMFLhl9unxSSoE2fYNdGvmVACJ1Ffc7pXnSZRmWFoEPGXswvGVuXBi6FjF&#10;jg+IsgwnLhCHxZrETGeSHNsWtMfpgv1r1S0q7ETQFGOd/GZhOjRsxkkIsvBwJaKl0ERbSUMEClGo&#10;XQvmWMVk9FhGBJ4crOrlMDzINxXvrACS6FMJDENfLJtxur1ElGBnvFjbOQrexErtAKQLhvFo0EPG&#10;geMFoK2adW9GeJas+D2hKdLfSFhMFxRFnFbImXgyFJFIdETyNtOACRXfRFDOBEtP0a5L/jTEdT2d&#10;zLMELjtF4wXkpL/FjRqkxZAFqErGgrqxTHzt6n6DlDRC2AvA3BLDtD5XOAZAyDkDbDHAYALAGV5C&#10;PByBVByCPCtMSBuCPCsCRBwBSFoCmCGBoBbB7CZVcBNBqDRCyCVhkzt0e0fEJupAAchoxccIWNXL&#10;VMFRBxhdQZkFrkYElwlZvQtSHGOdudJJWIsTXYGADlnzexnnNJTAGmizjl4xDGBjXreZXABzlIKg&#10;5TppLi7VuwJqmD+GDKaEbGgT2IoGHKW1JZ4EbK9edL/wuFhElFvduKrZnAZJGEPOkyeU0ZxwdLkI&#10;Wj+q/Edj0EVMdXZhWZWTEAKa9Fhr4FoINXnknM9sEAFe7rJGV05llzayUdOsoOLwleDfryTF0Rql&#10;21SK2OksZMBEwQFtyH2K2dulIy4EJmQDsn2EEK7SHgqQrNXegpEF+glrgJCF+yNatEHhQN/Gc2w0&#10;g3BHzSqKGi9xovS1LdoJ4IfOWvUngFvTnjErkAFOWOFlPQNFl2uJe11bLkQ1/KLlrGQGAxeAMqbE&#10;eIoOku7hrAKNveBZJFjSHKWKnXvEhe7FjEPlDY6vDdLytMIECkYkBGFrXFl3AOaEtK2u2mkF2Jcn&#10;VJLnJFcFnMuJGlKJaMbGQUDNYp1UGyyEZQ0qeEJLSEwElIWUuT0EwpOEdW7MdKnsZEil/zTAIMZg&#10;0E12qgl1NAUdzo5JjIkvc1FQuAGFjGOGBZkERqYtjhkRqgLGuKWGX1EwQtcbZ1z3CrZzvlYD5DnD&#10;SAlAtA3DjDtu3AAAPC9DaDeBCAlASE5D3DsBJA4AwC6DSDlZtAKAUC2DHDSBGAuiUEkD8D1DqBMA&#10;7AvC5DRDoERBYBzCVCnCMBq5T6Lum0i0kcjfVFYFZJGznEeFbXnjumU1BAG1JaFqhEMEN6eEHanE&#10;Xy1pDZJzGsnkNquZcyokfH2vXTPK7EPduK21JElXqkZEtF+VGFvs5EdltEbynkY1CdpFKmZGR1ob&#10;Mi5ETdUIdmpINDtEfK7RqzsLtFraxENkQwJElTUZGtbANzmFDGvUusjD/RIE22jEdkJzaMu2bs7A&#10;IJx2OZ9xmu4tkFlRqOWngKWNX0vllwspk55ICEPZkRIeMEFVJqoGDu9hsV5ELX0EnY4EzqVxDF+M&#10;0IdGg6UFDx2ENFrUfywWZEbJGUk4i6M8mG1NvNvfu0zWxab63FnaFqRsFEwGB3VFZdugZK7JILbE&#10;NINpRzLrwAEN+J2GHhpADk2Q9D4TU3SAAIfFvVDRvIbERGXTenLEFKc1tv2bLIkZ26b4FzaP6wg6&#10;u4p3/XMdRpwACMDGO5N4aAASHdrSnKnYJ30gRZJF+90ElMFnvGgtfGuE2adbVAAdfEznBFfT27dE&#10;C1vttzMJHGF4FEfY3GVIkqozQpTIsWwZm74IK76wwm2GJK27yD8EllulhE1gHQ8FD2oHvKWzgDt3&#10;XIfRqSb8nxT5Vn6D6BeA/ArCjDCHkEJBOBnCGCsCWB52KEdDQC2CcA8BPBlD1+iTOAuBMDRDOCzA&#10;QADElD7CZB4BmBoCJCgEeAECVC2DMBqBJAv+z/nlY6OiqraEyEzu2dafCAGdeYzAOINR7EnsV+X6&#10;hmWvBEAf8CAEEgoBg8IAUKhYDhsIgsQgj9ib6isCf8RjMajccAEIi8IA0iDUkCUmgrplLolb+lsL&#10;kQGlr+i8XmUTfsgg8FmEJhUZhYRoIWocFb9GeNIi8FhYhpoOp8dqMFfNUlboe1Yg0HDNcB9egrss&#10;LrscZmAYs8cBdqqVsqLwt7luM2ic7kUPiMNAYIvYMvtPB0Fd2Ct7wm8ZoIRCmKAmMtsQeuQcmSmT&#10;8yt5goJzMFfGcjMXfegmUIxgEA+mpoh0mgfb01rz1+QeuO0UInURmAT3IQ3eOjk3sLsdvCyr8w0E&#10;mEwkwS3YQy+93txcry6cF5UI4TtjMIoYW5UF1cVfVIeOcfFUfNSi/hrQBvNcDO5CfPjs317z6by2&#10;NShYN/teA8CoBXd84EgWBoHgiCYKguDIETc14QedPQCTxtm9TJF3ETRA1RQsBYfQh4U3gNCwbiYF&#10;YoVJxFjOt+D3i9SkRfx/XEcYAHuVx/QNY5Nzej5xGkCKQl5Sk6WCO5GWZAkHZMXlsZFi8903cR7F&#10;LQppG0AFBXOgRewIXmXmkO+Y3rRuXnKkWNpMB1fQMg2C3ncB+IYQKdD/aRC1SQiAQKkqXo6m+B0X&#10;ZI5GtPRUgcomgEbcQ4aOmWN0NCSk55m9Mn2Vg9mxatMmrjFEELX93FqAugaZfahqQRl4YfAWGz/X&#10;lTFNTCgVSdiYzvatHGmAeOnMq2tbBsKw7EsV6YcsaybDK8kBxFIcSQlsBAMFwbx8HIYhNOY2DGHA&#10;aR1Nk6jwRkaCHKclx4Fhnj+P04DeNEjh5HsmivLo+j9P5BQRCYOTSMkwAcBABrKwTBcGwfCMJsIm&#10;sMGfDkFHfESIxPCsIRd53YbGNk3rpBJKmtpHneVBUXbGhk3q9joDeyrZcQVc03vhLcqbUAZZyRAo&#10;DaNjJcqSJgbfhwKZp+Xl5cx8XlNzSnEytEUIq1C58dyfEyVZ40yeGHof0Zu3c02F0tOPYqZRlyte&#10;QdwJHjZUmkRySq0XhDZtzg/5HixMpWAKrc7ASfI6qTLkblFwKGRleQX4hf9fRxVq4zCrZtokHNrQ&#10;TYjjlF4WkaSa0Xfac8zRuwEEx1HatigFY6pWtaZ5ZxHETJeatkpigUqTi3PfahN0l555JZl8WrcR&#10;+E33hbUwrySp8Oby6QrxqO3gp5X2fbvURp9MJ8XnZ5axX3fe9/BkXNv4/VADRUNVNVIMZRlZ2p9j&#10;kvSKsUKqSrepQqvMvS19jn/15X3kEIWRc0iXHaOnKkrgqxBT/ncUIlEw5QYDkEUM60yqnyFkyeKR&#10;4g78QDPQJCcgAyfi9q8Ly18i6hjgMjI2Qgm5CzSAjhi6pgx5x1Q2eGRNO0LzGQzIJCCERmU/n9ba&#10;+AqKgzJOFIinwD0TITkCSKrhLZDYmAeS8wY2MNh1MnImp8vJpEBmkL+jomEREDkyYwcJTLwTKkwS&#10;AY0gjklFsKJklFjJkCOFAKCcqMsRY+x+YTACP74B6jrG4EIHINxlDdSQgUBgFQTDAGWMgGYHwIkR&#10;H6IYNoVRDicFkPQfA/SNACAIIMTwuA9hfCG9yQUrJWyulesZhgmmHBnYgxJiksEFHhUcOF8pBUbQ&#10;aLqAaHoACawZgyp9lJbWdIWikAN/S7C6FRI+zlmqXnjmmPHNQf5MiFuUAAaQ5hsTiHhg0jpqaAYy&#10;xZeWOYnLNiWwXJ8QQ0h8XtuWgeRExCUYVkQOY6ePhzyZOWbIRFsxQyEJRctN9QJF3iEtZQsg9j8w&#10;BF/ey+ggifHREacCAA2L/RzukIKl52kciOEyKMN88J52oEKSECJ/JBDYjipmpwlsIWBujNBHghSS&#10;jVGgoIRo3BuS/zEWKauj8Wx+nEa0AUhBzHaUaMcRccFVEonEonMYfxeSYKqmnBwhSbUvJ8V4181d&#10;MxxKQL+SQDT0D51ZUua88quENIbI5DEEZf5c16r292j5hIFlePegOfhBY1U6piZBKhBE7N0ZhRAj&#10;FXpVs1NqewhcViCH/LyjpoJYagGeIFUwhbpz4oDIvWeoDiALnjsIQQxBMD8KZn5PEARCC80NmkRA&#10;vKvC/l5qIQpuCDXOmvOxawACNSJl5doe9YpNzYmEMJN9p6HyFoTP+l5L1MK+FRJkdGJIAE1tzI3F&#10;k7DeYqJKWUTKj59lPkISUcw+xsZgkbLykpUibW9zNOeeGlCUzLENIWf+wV+YiqGOwlGQJeU+HxvP&#10;drBuDZA4OYINAXYpAihRC6Ow2RzwDCCE8LQPYYQigCI2IwNwUQ6iTFgRo9qzxGCqEWG8AdtMI40x&#10;rjZ7sspaS2DuxMRGNy2njR8N4n5CyFEIdIQhXkx8lr5LbN3IoAlP3ylEQqDWEEZJXh4QpLxsS8nK&#10;uWQSvxb26EwpCVE1cLiFHMA/mwjh5Rs5wg1Ns9jfHVJZIvlAAR8XaE3SOcAjKvD34MQOdiLMEDEm&#10;LMYeFtVuCMn4WOP+h0GW6YIIbSzEab3bYDJg9I19lc1G7OVdkjKmZeMxImTCAyKSCHRVwpAheoyI&#10;q8OUl6LJ+iNnJJMYiPxMm7FjQyZUm7LSHEHO4d4tqLEi2Kg2AHPGWQCVtIIXlUipHkGaQRqVRxGS&#10;/s/Mcpk4h5Tz7gM7k6Y+yyC5sA/sfH+7N2kdaqStTO6aopvUzBp6Zr1M0LgDPIiF7MBnztqQ1Pl8&#10;Zj2lQ27FD8S4mF5dyZJunB9IkThbFxOs8KI78lHlrIpBaNJRuoQdHTktorGs4Ow85nzQktIQe909&#10;RYjECPslE8549ztOIPfRJRmS/q8uBu4thMqgaalWQWCjYiM6qArcwiaR1cTfT46dPhGeglYNifbM&#10;xHYhANTxv3oprUbMlMhks0ird5ofu0atI6RypJtP/Xnn/cFjZX7im8bAyRaBmDOHMYY0RtEcAmBs&#10;EwdhBiODmGAJYA+iEZF0JkPIRw0Y+IIBMDIIw5CCEWHcMQUMZeK7p57z/nscsPIIxHHkuPQAAUM0&#10;obhDL/79zRbjl+zJiJKIXcUgrtC/1nvXxg3t0gCqkOYl5JRN6zvlvAX2I6hTWzCMRFmQOkjSMfSZ&#10;QAiA3frn43/KtHAGU+H25qZWruzLU2pmIdg7CNiEOSvCgdI6RSMqtOYoY8vUEUaDU/p0eZ45fWLJ&#10;aashNrAaZlM91sAcVo1D4QcaQl4qQRkkdykPtboaZukTd6tsuAEAc3wcxb4AIYQdhIFqkYo4pwBI&#10;IoZR9XQP81kQpRo6Yihko6BR0ZAdEjZyAAEhV51CNdcf8lUsQeNR8q8X8qRPwfZYwsEnwRcnweVa&#10;lrF6iExg9NV50sVek/0ixbMe8nwYQbFygshnIhZAKFuC9W5XUVFgkgE5IdgfaCdL9xUP9MRlMQhW&#10;IgFtZzpcAQhOweMRkm0z97Isp2EPVHYPU+Ve0Zk7QcwXlOQRVasZwedY6Gt/Ah9GIf2BtySE0gY6&#10;w2JBo6c7QsUfhR9lMl5al1IRsTd/xcYZUcAedqczJk0WwXlCYzVZ8P8atpduloNjYauH9+Jx0h97&#10;kU+HuJSJR3OL8gcPkPUPINIMsMALUMAM4QUB4CgDIEsEQEABcBQYAW0OIMoK4FkHsKUFMFAE4FYF&#10;YE8BwBUBCMKOeOhdp6JLV6RLd5F6hLso4m1N5qeB6E+DYRkaQrw38WoeWJ1xdZA+YXseFGsPxMog&#10;Q7QWcBiEsRkoYoQRcTBukaQRd9cN06QrwdwcAcQjoYQlkmuAwRsfZ6t9o3lXd+wRdskSlY9DsARB&#10;0f8cxGUeUoRkgQcf+QqJMRtR9+hDlysQePiAiDUSIcoasfYeF3NbcP0hMaQe8qRzYRCHc4Ii+LkQ&#10;SGlQES06+GCUBARRdMUQIiJbiIIAkauTQAErwYgX8koRcnIdNN+CABQ/dphjQatOwbGA9O5nRzgQ&#10;1f2QYsiSwTBb0U9dcXtz4sQzBXAPMQUiyFqQFsNM8ghRom1zkAlcCYSOmZaZcb1TJTNcUnwe928R&#10;BHQi854dOU4iNV9bQzUQt7CKqUcsiMGUCLBTuXF9pwkAUe8m19VpAVZX8RGHkiaL4wceUkV2txlG&#10;RxuKk3SKlO43xamTBG+ZgrUTI+MNtBokpumTgWxCga0cBPhv4QITBbwQ1OMZV1OVeeQc9W9Mea8q&#10;AQpRNUue0Q1PUUR5+Ycix1hMIf8f9vSdBz+eufyf+gCgGgCOtjtj2E0audMTcaSVhpNPMYwq0TAk&#10;qWgZk6pR906Tyg2dkhtNtnOUAgMkocoX9ZcRpmIuNa0UGQoZsZxBUPwQUX8e8fh98UgZg78bkb4R&#10;MdGWQ3kkpamQ0a2byV2QGF5xJKFlgAIkpRMTIoaJ5CQaY9CUgTdgcQJdGXl4kzVks3wlwQgjoasp&#10;kgORFmybksQeVlMyJuSd4P858P5TWKs3l1wAITeUYsgXknYQgf8mtG0ZUdgeOlQAEYhy511H0p8e&#10;Gd1UmKMVQxxYemgeyAMRFe4bsX9TcsIq9o8QRuGogROKQRk66ecRCY2l8SKkg3IX0QWKGgKqeqgR&#10;qSgWNOxbMfGQqmIR2l0VgfiXV70QVOEbs+eY6DAPVOUS2FkVQq+o0gQhMllZOWETCDoc+sukFR+p&#10;URAm0dyQwxVVNVSmqY0RxceUmadnkjo6etSqkgRQI2MVkx4Zkmt7ITdd6GoP2ksS0eGmSVlOA5oA&#10;Q9018TKEgZwp5aBkZgM6qb4BucBz+aEPeH+bIf8fGfuuJLmf6wyw+xCxFXqgSO16aO96BkEj5SaC&#10;8XmQoYiEtYYPtFmu+m1xkRxZNRNkeopbYQKvwP8gOY0qQjprsQQReBUZV+ool+wedVQOCmxZOWSu&#10;ExcVSG6siUFB4QeA9lObVNCgwfufBjIQqXsdoQdfhO9NGKpVIshxGychZ9IZk5IfZn9rIaZFSrFh&#10;Fr0YJFllMrwaQeE0N71D8Ca3MQh2oYJIEQgYgcqwsslvaC+EOeYPxZ4ggp0aAq+3iF1TwZlS63wg&#10;QeUcSmYPgcS4MrWy4hMcwdyZWxK5uqgeU5araQEnxWtSUm9n0YJ/OmcrsaYcqbic+eUP49QVRbEZ&#10;y3CQGPkzxsQAG06ka5osGashOYAA5MQryiMVInywMRsauRU+wPxF6c+BaoEACwkbmuG5wR0oaWpZ&#10;0VgnYf8aQlGfdzAP+tsRy85tCCMb2AoXu7cASSBbkQ2+0VJzMVSrVHcRsaRFS9WOg4MWGuwRsX8c&#10;y/C9Y9+w7AIRkPcPEOoNYNwOMjIB8CQCgBQA8AkVMZAAMWqvbAXBm5yxQAB6WgaEygg+MasXm5aA&#10;mvWWETKeOAakVitNYXsXmCmah50QgX8fElEiyCepoQStkccSK/8bseE5YRcq1akpkoa9+oq120c1&#10;+okPuFxZQRGvUAQeoRZ73FJpCgx3M3yUiQeDvC0bWK0Q28ysS+QQ1GVstF8QdnsYq8hjdGgO19ks&#10;gaQqQdiU4QU5IRc46vO8Gwp2cnCsIsjHGCgRWd2EQsNWQQeauQU9CbVWus0RmasRetC4BMircgii&#10;MqS+kAhdlOxd52Vmy43BrKJ3QRcdhOx+lsUdwUO2csHFQPofYYS+AAAQuhIX+L29GLATdLwfjHMW&#10;qyoPs/+4cnevUwmau1QAFpcgmDQY6XAQVzIjAQIq0ryKTDQU8fG/lH+0Megc+5EfPCofOXuU4TDG&#10;2LC8xpUAMm01/Jm64QTOvBgRAhM90TcfgeUeU6d+yw8cSnsUin0kofHPjKMsnASxBNwO0OINYJwK&#10;EKYKwLALUO8O4OoN0OEOgREAgJsLYMkGQEkC4QULwJsIIG0JkL0GkGsGsF2OIBEAsAfQHSyZjBzB&#10;56eE0rgnwQidOtsgPGRfOqMAyc4AQoZwWyVswjo7SEsasoSvKmuoqgsZWVurw3k7y7IVgRe0wRGp&#10;wPxwKrxa4SId8aAeOQUewjqYsdsUMoa7WrgYyIWVwRyCJKsRceUdiKRVmUjEqHAAqiIXtyRFklEl&#10;4lGaa1e7ukFZMl4mvTS+d6C2IWFcUcR/+4kAIl5lNgAV7H0AWtqp2oQi8+kPlPynK7YsF9Ws28QX&#10;uAWaMPJBo1gRVnVs+9MBOVAADJS+Mm9GXO4jMjvD20iFARtdwXFd4rwmvKHS3cBXsatLwfaI4AVW&#10;tutH6lEi+jEa+sQq0qShMAl7K4WBDGYYxn4WGDMQo6fAERra0Y7eAVFuMPgRzOPLgxXMZtK7k3mx&#10;8aabEVHO6pfNsb1UnMeLCVNK3E0WUSJMRnlkQALYu4anMQ3P4blNfVvcGZgcQkd+Ci0RsrwcwczO&#10;Tgq+HKMPgPIOkIcHwHQJIJ0KgPAPbg8VLRbRjRrRwQQJsHoF4GYIcKMQUCUDMEAJcJ0KAEMC8B/h&#10;Xjp3TS+O6MLPUZxrYZCa3Z3F+lsf0YhzSjPToAMjpqLe8c+iXK6LrZQRFkuQeseT4/IQ0X8f8iyd&#10;0qQ5IQsfhFkeGV+tzMgh8cqtDUQaaq3HIYwmu8Um8bE5ar8TN70p+m+6ISTnNGYS0pmdwi/acPoq&#10;83xRoqQ7SqaOkiyPaQHMETQl5MQfEYgTJPzN0QTWYwXaEAgQXpyqUgK+fJIdMrid0WkWocoix7cs&#10;nL0AvNWNYADYXbgrUedWdssry2bOzjvrs+AeNOxPzq85K71LAasoZfC/U6Uh8YhGPgmqoQIdgizc&#10;Z2blVEWUQa9R8RyTcQfqsRrJQ+sS3Dp7PeiaCvM93hQgTMuYWvMm23vH4RATBRopkiy5QXkfEfHr&#10;yxAePXA+o6HsoUHvfviejJaxAOwN0MwEwEwFEMkNgOQgXiXRnRtYsG8FIDQJIK8M8WUBAB4KQLIL&#10;YFUD0CvwHyKOow16PB3j6EwfZSgzDgA3lBgS5lVMe+XbDLOv4AEaQdxaTYYc8rhFm5DvxszlTFzn&#10;ksgl5um+1vAOgcQ5ITdFmtDIuac6fa0rwm1eTRUXsz/sPOARMqca/a2lCGtnlxQP160AMaQ7Tckm&#10;/KY8tY+saQDGG1EAI34f3hPuN3QTd+ccLE1787DTtrcwehDs1djlC9IV+6UROB33qAe+4AM0cblR&#10;wcDtEgUmC+rO3BcYzp9LmPEOFssqRFTyP6AsmXM8srgp8ryQr2l3D3gcIobuHp4abD8BAQsoT39Y&#10;AA8dzKxEUfZOxBoXlFTn4gYRdUCDKhhMmy2oqdhjbufPEc/ukgcYiikW0edR/qag4AT44BPuf6GZ&#10;YfiFjsgRwf9alRzyPQOfwPMOYNcEYEEEMMgNoOcRkAoA8BS3MCYEwEsEgK0J0I4NcOMQB4AAAAhN&#10;rZkmQki6Bv1LnszHtIqZ3vV8QOLgADhcSMdkMwYiAHxiRySSyaTyiUyqVyyWy6XzCYzKZzSazaby&#10;lNTozzyLnefoigzih0SSPOjt2kv6lv+mxcCVAF1IIVQBVZ11ilv6SAWuvqvvyw1qmv+LgGzgO01C&#10;1gQHW63ge41YBS193avvp63p33x8X6tVqzWfBgbCgnDgzE358PbG3h+5CL2kB2+3g/L5OLvHN1h1&#10;3Z9xfPxfIP3B1IFgjUvTV4IA2SSA3YhvZ4OZ2F+PfcvLd3p66ST4TC2+L6t6bl7xetbetZO1hbnh&#10;Lo3OZ2R1dZ3diSXEDxe8WTSbeyXO14OugUKei35mi+yTvn3yTe7fiavF7ffwPm1Dazi1+sAGXSJA&#10;2DcNA1zdN7Ule8+Tsg1vX4SVqQIegFAKhZ/0qcc54bSSFgKeZ24SYOGIJiVKoLOKKXzQN0QSc8Fn&#10;8iaMozjSNY2jeNjwjo5o8gtJGnB+QXbjiREoVpeG7PJmzxitJX/hBc4BBeU4xkVNVHPOPDmYF+Vp&#10;B6X4SSRWmfgt9lhb1F5NTBgFLTBc3mSpY1NXOVUsiQAFkXhwFnlZN3bkEH53aFdoNOySZcABg2xA&#10;2FJDn2j6QpGkk3Ys7aWlhr0DdsIacnWk6fjKmagqNGD/Ps9hvFkQyTK0yFmAIBhEFwbSSIAcQnCE&#10;GwBqcTg9CoszJOFA0FQdCULqU4jWMkbBjGMtDJNZTkXEQXR7LQnyEAcA6kty3bet+kU6JpPBnT5Q&#10;FCuBQ1aNe7GfgdVgcvFVAQdg7qFhBWmDp54lWhKC6ISdhcCAZb2JAxn2NPaWGLwBA1kfdkKiYN22&#10;zBuAUXYuOjwOnHKIwJ41QvOC3FqKiHKWHAotklpGkWtrYthSCErVpxZYwmakjcHBFuoujqlU1xaW&#10;O3DFLxA/WSWnBpfB7Lksbdncah2Fgd1Rc3HkuS1aeBYVkiNk1pwK81vwKJZyWVA3HnpA8IY1JGLT&#10;a+b6AFJ503KBQAXOi1PWwBKkWTQaWYuomtwYE+GiKfLp4pK8ahs50ki2L6e4vlOV5Z7VaOPml8O+&#10;olzBjoOS4nl40bdx5JcXDUYYO8QcwbpEpcU5OzWTXVni+C4LaRok4YO7wC3pA1v5NJlz2Sk1kj6M&#10;tpV+NotnBI1koW9eqouFJh7D2fa5Zi5LxrhgThT2/jni0vkjM1i/KINRGF89j8U8YB1JImSKGkBk&#10;kryvrAsJBEGIQQok4+h6DsDOFYIQoBbjTKeAoDAvxoDTB4CUCj54KwWguTdcS5FzB3KCIiDBKjrD&#10;qaERdCTVAOucUKaNlg/TzKeLWi0CMMmZG9SwcV3j5R/psMA14AbdW5s5LOosw4CS8L1O8+ZgTrWL&#10;kjOKikcRnyyM+T2AFRaSU8lfLWh4wbzB9HmZkBqMMTCVpJSSb11RJEJKLYM9gmkRjsOcM+hBpAA2&#10;KoBaaRg28T3lEYRe+AlRtzetCX+UuFjR0DFWa+WmGQEUWvHIwzQ1kTTVoQQXDhSJc3XrDNSz47b0&#10;HtGkXqcVt5Ji1sGRbFOEDlWhQiJIlMC6LZVSylmn1hLsxyJoJHERQERJaI0K0xpmxjUJAZmLG17J&#10;nzjlkSScdhLEizxfKsTNDxa0JHbmqamX02iWL1c42ojB20Wrzm3OScpNjSO+mlOZvz5p1kvH8HwL&#10;oQhCikGCRcFIQAsDFFsKQCICVtv5Hsr1X6wVhv/WMSoeQ5hpg7BiDsag6h5kXDaIwVwkg5hRndRq&#10;jan4NE9IGT+Dq6JyjgpKcci8YQNMaYS1sfjIACIxiIBWmcW3RknNuXhjg6XUpsJaZOmVM0AqeOOO&#10;GorgnzGTUBGMi7jmNO2X0qJCVMwKjoqqZ8vB5SuoBXqbdN5XTnHPqWQwyDCUsRXnaSaIii1Fwups&#10;gkskKUHF6JOeaV7wQADlrzN8yaFJYkyLIb2Mpu0jlfmevqTJiTjsycGjhgUeDzIeIuwKXsQYgSzO&#10;OxpJdjCMRqNi+B4hMTSMjPqX5hJXCu2RIGactZc5jy0XrToi5c3Wmno5badZpIRQiUQWuqcr7QW3&#10;KHYZb0yimnyLCYuPlm4Vj9kuSNj5VoiFzbuouH9wbbHHryOW5wADJugAwou4F17x3kvKiW5d5R/j&#10;zHEDIFYMBoDjHegYSYsxmBsCYDElD+qCP9WJABY6cRJBxCwG8SAqyLg+C8HoYIoRC3mwfhAmFHly&#10;0gXPB+bbCaiv9IwZMx5kCtN8b6QNDz4DTqeK0cd05u2jEnLIVoudhkYs6LfERCRkzby3qc+YtcJ5&#10;xkDNvhqrDtzntyiqbGETGkxl2YEh426WLJGFhM1RgRpGEpJZuWGKjAlFoBrbZZSJpENIbOKSQyeX&#10;lRY8apa5n4/2cAArO2cADCcsG3H47XO5JEYyKa+S0wceC121JHWIAFrJ1XkK1WY3herN2tNTiUqV&#10;4iUZ1LCcU3peM3E2qyAUi8RJHxjLmoJcCWkl2yKtCe1OEdUrpOKlqXM4C4qA0Dqp85pLCD6OPogo&#10;53XmlFP/HxvYBHW131nRthLQjeqiMmvNFseNibO2ftBh1aMHjuG0MIFQNAgjpHmVsBgJRtDiGiCW&#10;f1+qBP7oK/5YsASWDJFSIcHAWA9EXA8DoLQ2xiilfxtHfd18Jwcg9OSqo6HOSGzvnG6AAoiPgrvF&#10;jW5ujdl4u4Scyai0PIhNSgsvGiR5XoIweY05b0JOclu54qzS5GH0Ho5ocZFzttLLWkm7Wux9aFAE&#10;ZPVxc5GXfMXMJ9+WSTYzLdGybLsDScCq5z9RJZ2BQ9Re24v0fLRHwJxIZs3HdNFrQDERn2jQEb8J&#10;TMs3ahZv55LOgF8EjyWlkOPzwo7ujIksZ1N/jpQy1yPuqVayCFjWp9NJLe00iABW0Kl1/wqJl6y3&#10;QgYN8FKdQ+GSIqKLpeIu6YJqjGMbBjJ2OKgliW+ZS0qAlT492Bnzes110SZAKL9m+j9b66bfdLrj&#10;fGSK4GQOwpjwaOAsE4PhzDQF8A4BFACTX7f5QbdWACVDiGMKcD4OwtEXAwCII41hui4Aj6/7MIN/&#10;YVpFheWZnxt/iM/V3Q1LzT1TNOmQ96Sbk9TJWaYqSHkJayJnYIeUZ02kpMmadBecBJDrSFBg1TSO&#10;hF0jC81JQ4GLhTBTWNxYRpCoiixbyWHZFaRiBiTPRcUvi9XYxYDXCcxVnaSVk2HXhIxkxxXbw/Vm&#10;3dhhT4EjHjnhRnznC9XHR5iLVfhLkoxixfmTxMnQyEgCGwxIxx0URTSSXM4FSNE1BUBk0ml3RaVl&#10;BRDmTmngITwAwI4WIMH2oW1zA2YXiCzAjS4QoXC6hS4VWpBAyD3cB7UnhXVkxh3/HhCVxR12mySX&#10;iYHRIZCk0NRRxi1JxKTBiFIUYeohIhTl3sVwQ3AxQqgMwPAVw8hAwEQKwQg4QzQuwDQBxdBJ3xW6&#10;F/lCBLA3wwwowImCRFwGQJgSg1w2QtSAohori4H3AAFIXAEtC6y7EpGHBaRb0qBcX7YOw+EaFlR2&#10;xp4GYmWhiM2tjqBq2vxJjyR71TxFyLUJxgw3I1STR2yCzDxYYDg/Bg4EBTRa0nxJyEhb1bBXWkUs&#10;iKCKoHw/46BKR21MRh0j2gIcnSgATMiYhS3GySRy3+hGFXgBUrzBnomszgDQxf4/hJDhThxqY+FY&#10;1zRdovoO0c3+xaR5nIYQHwhaTZYDGcWcHkxuRF42W0xQ06YmgACHk0TwBsWwHrEkBS3K4VSEjS4W&#10;or3j0giljrZDm0GthQ3khX1xUOpCXlhZzPnmBiRk11iNSWCWiiBk1KYTpNhQ37g+UzBuZFBKCiz4&#10;Ig5UpXZXjyJJF5Q6Q1AuwLANgRg7ByAAwGQMg5A2wxwGAC2+nxG5l/Hx1/xLQvgnQfQQwZAhBFwI&#10;QQAXw2gvwoGIpX5iCfYsYs1I0vjnA3pkEdGMIIAAmL0iZGyAzcocQCzYzA5cy3ozpVRuzWVPRAxW&#10;pI2cRgzBigBn3KxJ06BZ03yiBc48Doxaxby85BF5Rt1OoVWpZKwDUdJURA3TFbiN1gZoxm2Hkhzq&#10;xZxay8z14eVtxWiSznIzI/xViASi2shpBeFZRR35HSRKnmhhSHo5gBZLjlESGbSZ1c4aReiTXlRR&#10;B/pmCABl3LYGhA5rkuhh0J5NZiZiY32cRNiWIwRLhpGZBOHDSpDv4TRiRF1QnSxhTlCWIdW01Uz4&#10;qABJRtyZRfiS51xJxa1ahsU1p+aGqJ6KCNIiFtw+Q6g1gLQLANQ2w6w9iwwsA0A3gTwLwGW5VA3x&#10;m6ZeBKw/AcwVAPAjgrQyRFwSQZghAtgmQe6KaUSJpi2Fk5Biw2qWDZhMB+gBEjEjGa0FRn3pw82y&#10;BTUhBW1zxhSFIvxFppjRYDzERTRg1Tx5mWxsSAVNWX6Ui3HpRehnRx5WJvz4C85w34ChFcg9XEpx&#10;BhSi0jB5hvRixvWuJQxKxp39BUl0ox11xZIVZVBFzCaijmKbz8JmQAZCwE1qxUKe2qTjqoRMKk6a&#10;JUnmYUI8hhRa5ukFnnTsxJ0fjhpXqbEZp7hLkRKIwDWqKq6yKyVwpYV5g+gYgQgLwnwvw2BFwQQX&#10;AfAuQoQgwBZJxI4nF/VB26xKA4g0AtgNwPATw6A9apAAAfwnwvggAYAQayq9BMqVH3k5BxZ+xGCE&#10;B2xizvxKobwCZnTA0GKCBxRq0R2vJzQARkzcQAaWqpRZJ5ABjS6ha9TpCCxnXBKcaAxIxpyL2Pj5&#10;I+xuxKoxBsTAjCRi6CRLhgyHn8xqbF4r3YYkBA6HabWchjaKxI2Sg+2aDfJwqDxAy86x7GEqpkA3&#10;qIHXxc5XBNKJR3BA2g15hpET4uBF6GB6HrxWmVhu0XVPhaRpzBqqZh7RrZbZnaqzF5gtwmQegTAa&#10;Ah6aAAwCQEgmQrguQYwSANBJa35d4nxJQ9Q6Q3ATwSwRgvQzQ31kgEQJgyw0wywLgGwDrZ7khJK9&#10;4tE2hZI1Q3JmyEqswAzphuXbQ8xn6BpvyURl7T6uDlyC4CSZq7JJhgyTWfoTBaRc0J7MrkzpBt03&#10;RfJQXZQAURJAhiZ6Sk2VRjTQofxKKdRhXDZ8hJGIWNKtQBrw7ZyTZIByBAxxWtRS0chkF3GIRJzF&#10;Td7uD57SLShMZxaehNLnRNqDgDJJRaJ9aURt3K7VhA7WEFGqnDZyA8pyxKnXbYhUh5p/748BLZrO&#10;1wQ9w7w4QSgOQNgwA2Q6hFwDAFQHQkwoQrAXQSANgA0QLfKQLfieA/g4w2AygYQXgWwvQzA3hJAU&#10;QbwjgqwjwccHMBbk7lZjU2xeIIhMVVxXySaBZHRLSEmNRqXeAAo7iko6g4rrVT1hkjLyERAIMUcN&#10;EIBZCWDGjGqgRAxaz4Hq6qiVkoR2DGmbjZpJibi/ZGUd7QMUyCZPRAy9TQoCw/mISogKMdcR8ay3&#10;ZqBQ5tb6ceD5EeiKZ16vQE504+ofRfhxYSbvjeRsbBI4sfskMBcB14w0wvwpAPgSAXQ8A+hJABgT&#10;gXgZwXgVQSwSQQgPQWAQpdqQAXQOgFQtgvQvwugqwqwpwsAsA8bOBGAEAHwNQzQzgwgIgEoJcka9&#10;cNn34epVBxWdBMLT1a5LC4MSReISX8RqBqkkgAGwsz8xEICCzQk3rC3nwAyFEjLTRQyCyhYR6bkO&#10;6sXNRLZAxcSHmJpxs2yVlOi9UdF3zMrt89M/MkMgA4sghz0f0tHGhRzCaZbHpWaJLMRiaYM/dD7k&#10;sk2hwtwnghwWQZwfyTJzBrR2w+w+g+Q/Q/mcQBQBi2hrg+A+cnBKQDwGAIApwswvgSQNAIdEKysx&#10;piY2g/HphqxeL5rvnFhcYxcAyJheGGp4Wdo4BUEjIaJKCFigNNUtFcDnBfM6RJZqhiU4hVamhKLN&#10;ChYKUO0dJSdWxkx24P6edUC34BBAiXQAzS9DtaNcMBL8zmr9QAL90yBnxdiS8P9IraaiwBqlhqaE&#10;cfdcdhbGNErUwwQqwmgZAcQfA3A5Q7iMwIAKAPgnQqQnwQgLgIthqe9N6yTJw/IOhjBjR4dfmhDf&#10;J28AVX8XiNCC3K0OCEpoRgwIttcOtnUFnDVOsWIax2hcXqhz0nxtyhTGpqFhme7shbMAJcqttrdu&#10;C6c/0fGaQHdb9z91qq90X77V1M6GSoHDXPRi8WYuQA5FzPBsc7d196bRtiGEQ7Q4w2gmgmQlglgl&#10;QmQ5g8g+RTMZhlAGgIwbwcAcQaQZAXwFwDwCaJ5Qg+w+A9AygywyxFa7GhABwNANQNgEADHwtW0F&#10;UOlzQ9w8gxgyAzQ+Q/NG9gAOANgNADACS2sRi6dn8BRxzC1pbOtp0dNZdDRqdZxRdrzmhtyFBnYB&#10;kMl396k5SCy9bCtKiTrYBUhWrrTdC7x5sQ4QRsR29Q+RC3mQFRU3yEsUQIMd+V+YIheWQ4YScgyR&#10;BpHPbNxLUphiRp4S7ZOYeca9N7G0A/QxQugtQ4Q5g4wrQrQuOSRJQDATgVwTgHwIQJwRgOwMqew/&#10;g3AzgxAogqgrw0X1dCRJgHAIwKgSwUQVgRwPAMgBK3XRQ1AxgvgqArgsg0g2mGxKtlALwTQUgVwQ&#10;wNwLOLSpOL8/Noxx9CLXwAxpxpx285RMt2Q+RFwJOx8j+ck20rB1sehLxc7RCFlnZweyktOxMEhi&#10;TFZO+1e3Ieu1xI9dxReMchw+GrhLSHhcM8He+3e7N6+Ne7U5A/A+Q9grwoQkQpwtwyeJKsRMI9wA&#10;wKwNgRAcAbQZAFomDlA+w9w8wpgmgiwsQvw0Q/NIhM7DQBAMwPQTQbQaAXAESH1HRO1H4sqVdnXU&#10;g+T3Rm2k+EXQBZ1iOGOOSFsfBKiheQIkeQjoO8E62uQ8y9ShxS3QQDi80ROVvOD5BxV2hWhpzFfQ&#10;/RPTGqu3xGCFFUxLXGRX0Nhq7ERKHF+U6xiF78fTfX6e+dPYD2w/g/ApglghAqguwzvExRQAQIgL&#10;gQQhAgAbgDOoZoO8gngjwfgsgww1+lmmQKwOQTAfQdgZACsMykOuOYPKSSZpBgBLTAuwRhyATMn4&#10;g2xWh5ttQIu2/Y02tOw9DAvleGvnk5OMg+PUvpfqnhvT92wFSFOTRfmKt+Iz9p6txcb0ACb6Pq/v&#10;KUvYqJw+UBAtAswtz7xGAJQLgPAOAL9NHjw1digewjgpNfTkAGgIQQgQgQwLgJgHhFw4g2g0gvQv&#10;gvg3w5tknZQRQWAbgbCqthCkQzAtgoAggmArqvAHgJv2MqQIgGhFxAG61Wcvl8vXG63mAIXDAAAg&#10;GUDEdjEThzDYvGIzGo3G01HjPIIYd5GiJLHJPKJTKpXLJbLpfMJjMou+5q+pu8Zy+J2+Z7LgLQAF&#10;Qp6+YYGKOEaTM6XTKbTqfUKjUqnVKrVqvWKzWq3XK7Xq/YLDYrHZLLZrPaJe/LW4bbN31GAVcrW/&#10;LfKwPeARegffLkCgDgLTgsHhMLhsPiMTipQ/8bi8fV3c32QMBcOXG9IaZT+pU0gC1kLM+3k5zibT&#10;c4nfRYZgBmQCoczYWgYBQHG38/Hwq00jFMuWVjoaBwiiUkkxSGQdZns626cDid3Q8rhDIeOiMWTi&#10;aisB5O/Hy81KlUUrWA0YyCQqlU0mA6DwLYI8mpAZ5FJJNofz+pg/v683/PaAVEPeBErUABQhgkA4&#10;LfuDYOg+EIRhKE4UhWFoXhiGYaWA/YdOKH07PhK1CAJfgOicCYpAaK4bi2LovjCMYaY0/4yhBkmU&#10;ZZmGaZxnmgjZSzHLEnCHJ0skYBwLRBI0gRvAkBACSs/z9PsoSQH0rzBNaNUNDoThjHcZBPAFZS8K&#10;YkCSKgvkYCYOBMIWYQHAOUUqP4+z3JgiB5LgyzeRgRRZG8bBZEOZFefJ9H2HdJSIkCjlijSHT9PW&#10;lIhpQ9U1Pt/T+B2nQMp+j6hqKo6kqWpqnqiqaqqtdDjq6IWAAGKwGAutQNrdeJygyq68r2vq/hON&#10;LAWmOGVZdmUMZtnWfsNCz/Ps9CEHYbzLN062sAQCRwIAixBC4HkxPQ6jbHIcR5Og83UAACgVCMkS&#10;RIoF20WA/z6O8eBtG01znPJrAGA4eyHI4NglBZMTxOQ0hsHEfzxPk/UMA2SSXI8ggOnJXaISFC0j&#10;ot+LNyBMFvpuuaxyHJ8oynKsryzLcuy9KqSpmsa5zDNs3zjL7CzlVrFjqyELsqPsgPA5DUG8cB6O&#10;+6gABEHgwJQkCCA0BFLP4niIHYsDGNpFwGHEhiQEELAcWA6TbMkcB3IU9T8Q0GQoDskCHHcCW2TM&#10;/iSHway8NI5UXAgfSSJgNQgBLGUfxsAMdozPOO4/kOR5Lk+U5XluX5jmea5thM75xLs+sePLLj+w&#10;zYMMrR2IsoUYDoTxlHgYxNU41C+KgeiQKZGBBFYbRxFwRVgMwtyhIIlytRgRhbHEbBXEFTjILInC&#10;GJyR0XE0Yh5GUUEWVzGn1xx96N5/5Pl+b5/o+n6vr+z7fu+/kue/BDOhjuyY9syzSzJwiCbLIYxG&#10;AvuqCmDwE5Th3jiGeGoNofx6pcIWCRLwjg8BkLAKcSAfBTi+GkRgNbxgjgwA2U4cw1xhhwDwIsfE&#10;DwAAvCKFoQYbQsOIPm4pxjH35w4hzDqHcPIew+h/ECIMQmXPyhw/VoAAGhP5WGJ0RAcxYjGG2RcB&#10;LghLOFAmU4e8CA4BqDYOcepDQHgcBmJoSwfwElfEiHwM4vRpDnIuAsRInhOgpAoAopw8oSBubUO5&#10;ERRgUA+EoIoOgBnvOJfA4t8UQ5FyMkbI6R8kJIySknJSHkRX5xHdG0NYY/pBhhGINod5DQCgUEaJ&#10;gSQJQKgMKcP0ew7g7RcG2OgexDAFAQBEJQTokAKHwK4P0PwaArjQHM0wA4GRMigEkBkBZ3Smj8Hi&#10;OUNkexzGqIYBEDYLhJCUEIA9u5WXvqKcbJWcc5JyzmnPOidM6p1zsK9Jd+EmX7ukWaPQPgZQzjSH&#10;SQohYAgIAeEwJQRoGGLlPH2PMP4cw3DPHAO0hgBgGATEeJgT4HTlFcHkHALIYBvNtOqBQEwpBLCI&#10;AYAhqpTh8DsDmG0OA2x0r9IWAsCgHxICTEmBcBZW5wPhY8+OdtPqf1AqDUKodRKi1GZhO9988Wgv&#10;4dKr4f48A7hhDUNcdzQAEAWBGJcSIiwJgLpNM4eohA6hvGUN0dRDACgLAiIsSongRASm8Vgf47Q1&#10;hVDKOMfTbiFgKSSJ4SAgwFAGToU0fa9w2BvGsOceBDAEASA4mgSgGgHWEJWMKy4lLMkrHfZwc1nh&#10;sWgDraKcVR7S2mtPai1NqrV2staUypL7qlxJqasMfI6g2BkDaOIeI97G1Zq3V2r5Tx/j4EYHcOIw&#10;hsN/IWAMBIDxECTE4CcC0zSsj3HIGALgbR3D7YhXyv1gLBWVKWP8eYgbEDNHGOytIEAMiQEiJQDo&#10;EZeksFrfYP9+CYjQv2HS/tpLXYAwDgLAeBMC4GwO+S2D7bZRKqcr221uLdW8t9VqrlXqwFNHyI8P&#10;AchfjWHGQy5tz7o3TuqVi692bt3dlreCwNgyoVimkMocS1yFgFvbe++N8yXX2FrfgP9+r+X+hvgj&#10;IuRsj5IyTkrJeTDH4KfZgy2iwB+juDkGINY3B3xgIXVjCtwcMFLH4PUQssBkjcHTiG5wiZcgmArI&#10;UrQ/B0hmCwGkdFesWAtr/i68ZMx9jwDyG0N41ZqUOAiBrHIHAIZgJSiE/8+yUil0iHbSamYbU9yb&#10;pjTOmtN6c07p7I2T315RnmsMeQeQwhoGqO1oABQJgglOI0CoDb6FMzEIOsi1a0ELofRGidFSujvD&#10;aFUMY4R817AAAYDAKhQiTELMyuRS7DB3sQvuxlMKZU0ptTgrVOpE080/uDcO4tx7k3LuaHeoUHDx&#10;HON4XoxBm3eQcuIbYdQ6B7HbH6pmpFgD7EMHAMYyBvbWIWA0DYlxKiPA2BABBTriVRDiGu5Wj7nA&#10;euiJS6hXR9B6DIFkag6h9kNluKMTIiwHgJ1o3geY55pBwHIO23pC72gqvgIjHe3JDkMCfzoLfPNz&#10;8+5/0AACnQOg46KWC0A2Bp9K6D0zpu5Qk9QU/Ksr+6UGjSFoJkGwTQ0GrQ1g1kAlRAhqFyM0chDQ&#10;BgQEOJcSgK6BlOHyPIdBsQ0jiHhvEBwGQYCaEyIKO5XhEh1C8MUbPAwAAEAqJMUAlQPgO4YU0ew6&#10;hu0rDmOseg/iGAXBKDsSYjQ7+O5vDSRHTvR+k04FX04qvUlgET6wPHrvS+w9jkkbntAR+2XocFDH&#10;V+s9b66hnr6zRWiXEEKEW4zCLgBDWIESYRwYrgKaPIdI2A3BpDsO7Y4AAMgvCIJgQYblDFdFCIsO&#10;wrRhjY+QHcRonwdglcOU0dY3hmBwDmIIee8QAAlB0FARgeAxfgFZDygBDsgDAygFE5DxIuAigKF+&#10;EMe0DcIhPkAWgSgTEMDngWDtgYPkF+gKAiEMaOFtDhPnAqgjIkKbDWgnPnAfgqK3ANEMDegvIBS0&#10;OfATg0AZg2EMDqg5g6IuenBVepCqeretevItgsgqAfEMDwhJDkhLPkIkgjAqEMF0dIPngcgMELgO&#10;gQOfgTgUELgWDngYUNOfgbgKgeH/gggigkFCgmgoIwgOe2Aje4QrIWe7dadcItfALDDNC4ChCBCW&#10;PIPXBjPaBPPdFMDhDOC4BvCACWeXENA3BLBiB7BnBQFgDCCsCVCMCiC5EYKBCFKEAtFODViVB6iY&#10;hyBCBXR7BbBEFjBxisgxIuDZiwD0iyEMAri1F6efObWeDmheEMAci+AXjAPkiyD0iwDZEMF8APAk&#10;jKPnDPjNKbIkAxjRPngOgHEMAnjXdSPkg6KuYgELAajfg2AZIuAzjkBmjmFgC4jpCvjrIuhJDwDd&#10;jwEMASjzIJAhPkKbjNDPVpFAAuj9PnjFjDi0i2F6Pki6i8ELi+AcjAAXjCiyjFjHF8jKAkjMjOH9&#10;KxgFAyIxCEkbAVkdhxIaDgDLC4ByCCCVcgIbBHBZB0GyA/MgDpDZDGBtKLD4iMELAnf6CJf9Z8Ew&#10;C0NYCaNbQBB1CKBTA9AoFgDgDOC7BzfLD7QrAyBGBcB+BsBWk7EvCoN6CmN9Qdh9fNNlOXBklgX7&#10;DQEMg/gcPkHyHyEMBzlrBZltPkDRlwBjlyEMA9l1CPl3PnA7l6FEK5DFl+PnisBxDDmDEMCcmGAw&#10;mIPkComLCMmNEMjmmQBmZMmDDDmBEMBKmYCCmaPkFvA6meEMAUmhjpC4PnlgBklilkeplmOfloEe&#10;lqlsluOflwDRlyBjl0l2l4Pml6A7FEKzDGm/OYdVeyEyStDsSwBuSyNAAHAOAaCKCSCRAhASYmEt&#10;D9D5DuB8BvaCDmgIXMLsCJLvAmLyFgD8DyDkBtBsByDlDwb5AMAVAkCOCQCIAYANZvEvStDpBxBo&#10;BsDgDwddADMSCUMUAbUElflhX7mpCqmrOcmtCamvBzltBZlvlxlzELl1A9l3CPl5l7E9l9l/PmmB&#10;mUmFmHmJOfmLComNCMmPmRmSZLmUmWELmYBKmaCCmcE3meA6mgmijpmloGljELllhkmsmtoOoQoS&#10;m0oUAAoWoYoam8E9m+nAOXnCnDEyD+CsCWCECiC4fHENACA5BNBfB3BlBRlVEoDKC3CjCICZCrD8&#10;k1AAAfAwBFCMCABtAHpkFaD+fiB5flDXEXACKARdBZBGf/JSDBCtCZCPCiC2D+QrNxBQCGETAEqD&#10;OUmmmoo/mqpBoLpDELlroPmxOcmzm1m3oXm5Plm7l8F4l+DFmAisohELmGCcmIAwmKmMmOELoros&#10;ZKouismXmZmbOfmdmfELmhAUmjo8mnoHqWoJqYOboMpEqeObqgpIpKqkPkqmpOIrm/QApRe5pTFV&#10;DtDeDKBoBwCEe+AAABACAJBbBtB2BVBDAzqSEaDgDRDBB9CGCPW8pteGBpB/CNBJAzj2FlDjDSC+&#10;BwB8CQknYhAFANBhByB5BOA7AsErDYDIC3CBCMCXD1NMELAEB1CLCYA9XTObqUrIAApAgdpClorO&#10;oRmyoTm2oVm4oZm6obD5odqqofqsmEquojqyolq0opq2ormTmDovAAoxozo1D6o3o5rEo7Pmsjo+&#10;slqXsnqZspqbmwsrqfstqipLsypND5pPraOWpSrdExD/D8CkCSCBCqC9HnEaA5BHBXBQBKA/ApAh&#10;leAADtDnDhDCC/C4CpCsC1D2fYi9AvBCCPB/BvAHqREsJ2DaDYDZD3YrEXAWAcAiAZATgtErnVCZ&#10;CJB7C1DINdEaBBBQBgBMBEA5AlAejiELDqDkDeC+C6CyCuCzC+D4f3EMAhA3BNCRB7BlPktPoIoK&#10;rMqaAAqcpFsspHsupJswpMqnAHqpqrmCs5AAqvqxqzonq1AAq3tCmVq7owq9o0q/o2rBAArDrFtO&#10;o9vBrLOarNtWqdtYrQtasvqjsxqlsztgnBrctkFVD4DvDlB8B5B2DaDmaPEYADAFAHAPANbbAAD5&#10;D2D0D1D4saENAIANAaB/CKCHArAbAREvD6DsByBoBvDcDswFELBTBrCABfBHkZEtDzDpDeB6B5B4&#10;DhDsb5EYAEAGAJAOAMRoELD4D1DzD2D5sIEYANAUAiCACICCMFUWOcvArJvCvsvEvGrPOarRvKrT&#10;v1rVszs1vRqtvUs7vXoooqmRvctEtGq+OcrAo4rCo6mkvorHtQsmlnxUtXpGqhvztcv2tev4rbhy&#10;v7FWDoDeDPCHCFCMDfEJFOAKAOAXBqB3B7A+AtAgEywfwhwjwlEYwowqwsExDjDXDJCFCGCOnbcw&#10;FMANASAdNJB7A1AmAaPnCnyxDlyzEMBhy2g0RYOfrZrZEMBBy+jkAzPkyzDlyxCnEMhvBRzJPnCQ&#10;zMF0AEzPBwzRPnjrCvjwDdEMoQAbzaPkDOzdEFJrELo3tKZLzWzUEMhPoxPkKSx7K1ALBpzvywyy&#10;y0ELy2Bhy4Pky7pQAAy+BBzAzCyzzFzHe2zJBRzLzNFrzPAEzRBwv5yAyBFXDzDrDhCoCiChCzDB&#10;pbEvAmA0A/BnBjBhAlAbfuEzyWwiwkwmAAybwrwtEyDvDnDbCkCfCgC7DIDTEvGAArA4BFBpBjBe&#10;AeAWxO0P1C1D1E1F1G1H1IEYtj1JEwD/D+t5DhDNDPDRDIDKDLwRfYACAGAxA1A1AvAxA0AnAfAZ&#10;FCrwExD+D4DHDDDGDyD4xFELAhAqAzAmAdAUcN1ODsDjDdDODRDTDFDJDMxEf3ADAIA1A4A21fA2&#10;AjAcAUACGB1M2Q2R2S2T2U2VYI1L2W2Z2a2b2c2d2e2f2g130O2h2k2l2m2n2o2p2qel2Y2r2u2v&#10;2w2x2y2z20SU2t212425262728292+Mo232/3C3D3E3F3G3H3IFn3B3J3M3N3O3P3Q3R3D3L3S3V&#10;3W3X3Y3Z3a1C3U3b3e3f3g3h3i3jYE3d3k3n3o3p3q3r3sRA3m3t3w3x3y3z3031Mq3v32353637&#10;38393+H6343/4C4D4E4F4G4HEv4B4I4L4M4N4O4P3p4K4Q4T4U4V4W4X264S4Y4b4c4d4e4f1I4a&#10;4g4j4k4l4m4nad4i4o4r4s4t4u4vVE4q4w4z40414243bov6444748494+4/Pu4y5A5D5E5F5G5H&#10;Iy5C5I5L5M5N5O5PFp5K5Q5T5U5V5W5XEt5S5Y5b5c5d5e5F5a5f5i5j5k5l4j5h5m5p5q5r5s3/&#10;5o5t5w5x5y5z3f5v50535455562952575+5/6A6B2d596C6F6G6H6IpT6E6J6M6N6O6Pac6L6Q6T&#10;6U6V6WWr6S6X6a6b6c6dTk6Z6e6h6i6j6kPw6g6l6o6p6q6rOQ6n6s6v6w6x6yK86u6z62636465&#10;IX6166696+6/7AGC687B7E7F7G7HFQ7D7I7L7M7N7OEM7K7P7S7T7U627R7V7Y7Z7a6d7X7b7e7f&#10;7g6G7d7h7k7l7m5t7j7n7q7r7s5W7p7t7w7x7y4/7v7z7273744o717578797+4T777/8C8D8E38&#10;8B8F8I8J8K3n8H8L8O8P8Q3Q8N8R8U8V8W278T8X8a8b8c2m8Z8d8g8h8i2R8f8j8m8n8onD8l8p&#10;8s8t8ubk8r8v8y8z80ZJ8x818485866Y46878+8/9Aey839B9E9F9GSQ9D9H9K9L9MQ49J9N9Q9R&#10;9SOb9P9T9W9X9YM39V9Z9c9d9eK/9b9f9i9j9kJA9h9l9o9p9qIS9n9r9u9v9wGG9t9x909192Fd&#10;9z93969798Wv8999+A+B+CIz9/+D+G+H+IGh95+J+M+N9q+L+O+R+S9c+Q+T+W+X9M+V+Y+b+c8+&#10;+a+d+g+h8u+f+i+l+m8g+k+n+q+r8Q+p+s+v+w8C+u+x+0+17y+z+2+5+67k+4+7+++/7U+9/A/D&#10;/E7G/C/F/I/J64/H/K/N/O6q/M/P/S/T6c/R/U/X/Y6O/W/Z/c/d6A/b/e/h/i5y/g/j/m/n5k/l&#10;/o/r/s7u+F/t/w/x7M/q/y/1/249/0/3/6/74vEAf8CAEEgsGg8IhMKhcMhsOh8QiMSicUisWi8Y&#10;jMajccjsej8gkMikckksmk8olMqlcslsul8wmMymc0ms2m84nM6nc8ns+n9AoNCodEotGo9IpNKh&#10;cCf9Lp9QqNSqdUqtWq9YrNardcrter9gsNisdkstms9otNqtcOptst9wuNyud0ut2u94vN6vd8vt&#10;+v+AwOCweEiNuwuIxOKxeMxuOx+QyOSyeUyuWy+YzNJw+azuez+g0Oi0ek0um0+o1Oq1eskmc1uw&#10;2Oy2e02u22+43O63e83to1++4PC4fE4vG4/I5PK5fM5tC4HO6PS6fU6vW6/Y7Pa7fczcD7vg8Pi8&#10;fk8vm8/o9PqwPQ9fu9/w+Py+f0+v2+/Z9v4/f8/v+f+AIBgKA4EVN+oFgiCYKguDINg6D4Qd2B4R&#10;hSFYWheGIZhqG4cWyE4diCIYiiOJIliaJ4oQSH4piyLYui+MIxjKM3BiuNI3jiOY6juPI9j5ZY2j&#10;+QpDkSRZGkeSJJRCQZKk2TpPlCUZSlOApMlSV5YlmWpblyXW3laXphmKY5kmWZpnXCYJomubJtm6&#10;b5wnFKpqnKdZ2neeJ5nqXJ0nufp/oCgaCoOIJ9oSh6IomiqLox5KGo2kKRpKk6UpVqqPpamaapun&#10;Kdp5dKYp+oqjqSpamqdPahqiq6sq2rqvrBTHfrGtK1rat64qOqq5ryva+r+wJYruwbEsWxrHsiKb&#10;DsmzLNs6z7Qf6y7RtS1bWte2HTtO2bct23rfuBqLbuG5Llua57oX+47puy7buu+8FYuu8b0vW9r3&#10;vhMLzvm/L9v6/8ArJTsBwTBcGwfCEHvvCcMw3DsPrzC8QxPFMVxamsSxfGsbxzHZ4xnHshyLI8ks&#10;Ks8lyjKcqyuY8gyzL8wzHMoZy7M82zfOM5fvNc6z3Ps/0B2880HRNF0bR290PSNL0zTdOaHStP1L&#10;U9U1Vg9R1bWda1vXFn1jXdg2HYtjUrX9k2faNp2q+sn2vbtv3DcVB2bct13bd9x3TeN73zfda3rf&#10;uB4Lg9B4DhOH4jicq4biuN47j8T4zkOT5Tlb85LluZ5rm7l5jnOf6DobO57oul6bp636TqOr6zra&#10;i6rrux7Ls6L7DtO37juZ27buu977v5h7zwPD8TxZK8LxvJ8ry438jzPP9D0Yi870vV9b14N9T2Pb&#10;9z3X49r3vh+L43l+D5Pn+j6XS+b6vt+779J238Pz/T9Xz+z9v5/r+2Y/j/H/wAgCYV/0AoCwGgOq&#10;B+UCIFwMgauKBUDoIwSgmZWAkFILwYgyT6C0GoOweg+S2DkIIRwkhKRyEUJoUwqhWwKFkLoXwwKL&#10;CiGMNIawThnDaHMOoCw4h3D6H79YexAiHER88QoixIiS9eI8SomxOeTEyJ8Uopu5ijFSK8WHVxWi&#10;zFyLrm4txejDGJxsYIxxmjO32MsaI1xsbfGqNscI4thjfHKOsdmpx0jvHqPbRY8x8j/IBm8fpAyE&#10;kKymQchpEyKY3IiRcjpHsNkbJCSclF/ySkrJiTK8ZLyak7J5zsEJPyilG1KTkpJTyoWZKaVMrJWq&#10;+ICADwD+AAQAAQAAAAAAAAAAAQQAAQAAAHADAAABAQQAAQAAAJQCAAACAQMAAwAAAH6YAgADAQMA&#10;AQAAAAUAAAAGAQMAAQAAAAIAAAARAQQAAQAAAAgAAAAVAQMAAQAAAAMAAAAWAQQAAQAAAJQCAAAX&#10;AQQAAQAAALyXAgAaAQUAAQAAAISYAgAbAQUAAQAAAIyYAgAcAQMAAQAAAAEAAAAoAQMAAQAAAAIA&#10;AAA9AQMAAQAAAAIAAAAAAAAACAAIAAgAYFsDAOgDAABgWwMA6AMAAFBLAwQKAAAAAAAAACEAR1tz&#10;IOxYAwDsWAMAFQAAAGRycy9tZWRpYS9pbWFnZTUudGlmZklJKgAcWAMAgD/gQAgkFg0HhEJhULhk&#10;Nh0PiERiUTikVi0XjEZjUbjkdj0fkEhkUjkklk0nlEplUrlktl0vmExmUzmk1m03nE5nU7nk9n0/&#10;oFBoVDolFo1HpFJpULgT/pdPqFRqVTqlVq1XrFZrVbrldr1fsFhsVjslls1ntFptVrh1NtlvuFxu&#10;Vzul1u13vF5vV7vl9v1/wGBwWDwkRt2FxGJxWLxmNx2PyGRyWTymVy2XzGZpOHzWdz2f0Gh0Wj0m&#10;l02n1Gp1Wr1kkzmt2Gx2Wz2m12233G53W73m9tGv33B4XD4nF43H5HJ5XL5nNoXA53R6XT6nV63X&#10;7HZ7Xb7mbgfd8Hh8Xj8nl83n9Hp9WB6Hr93v+Hx+Xz+n1+337Pt/H7/n9/z/wBAMBQHAipv1AsEQ&#10;TBUFwZBsHQfCDuwPCMKQrC0LwxDMNQ3Di2QnDsQRDEURxJEsTRPFCCQ/FMWRbF0XxhGMZRm4MVxp&#10;G8cRzHUdx5HsfLLG0fyFIciSLI0jyRJKISDJUmydJ8oSjKUpwFJkqSvLEsy1LcuS628rS9MMxTHM&#10;kyzNM64TBNE1zZNs3TfOE4pVNU5TrO07zxPM9S5Ok9z9P9AUDQVBxBPtCUPRFE0VRdGPJQ1G0hSN&#10;JUnSlKtVR9LUzTVN05TtPLpTFP1FUdSVLU1Tp7UNUVXVlW1dV9YKY79Y1pWtbVvXFR1VXNeV7X1f&#10;2BLFd2DYli2NY9kRTYdk2ZZtnWfaD/WXaNqWra1r2w6dp2zblu29b9wNRbdw3JctzXPdC/3HdN2X&#10;bd133grF13jel63te98Jhed835ft/X/gFZKdgOCYLg2D4Qg994ThmG4dh9eYXiGJ4piuLU1iWL41&#10;jeOY7PGM49kORZHklhVnkuUZTlWVzHkGWZfmGY5lDOXZnm2b5xnL95rnWe59n+gO3nmg1YfJ5HUZ&#10;ZpG0hABAEA4YhuGoEgGkhumuZ5znaeqFACEATBYDgLAekZ3nOb5qm6cqEAWCYMhiFIRoMfp9GiaB&#10;nnme59oKAoDgaGIZheAwBIYdpzG+a5vbUg4QhSGANgmBicHAbJonIdZ5oKAW+Bfv4F8Foij7mepn&#10;mcZ58H4k4MhAFARg4CljH8fpqmkZp3nofSCgGAgEhiGoZgRqknG4apmnQd579yA4FhiGIXgQAnBt&#10;jofQVOex2G2JYhiUch7IMAQCAOT5bGSHQQgWkB/nydovCcJhkG8diFiaNBBkcOYsJGTxBjUQ5RF2&#10;QgJYZhAiQDqFogw9R0hRfaNQcQ8CCgPAwC0WouxXAXAQQwXQoRDBrEIJ8hAdxJivDIEgFhOBEhvC&#10;iJwWw1CCgGAgBkVgtBdApgs9Qoo8x0jXCcEYJz3CTgHASAwBYCQDAfBSDEI4RQjBICMEIDIFAHgC&#10;ACAFRpTR5DtHIM8a46wgA9BkRIfI8wwBVCQMUa46iCvKA8LYYwvQPAKNKU0e48h1jHGcN0IIQAcx&#10;SMWHsMIQhVDEHGQUBAGASi1FkLADwEQDGyenDZUg/x+D4DcFgIorhjjeIOAINwiRRh3C4EAkA4Rn&#10;C2CSFIMw8R9sDISBEFAQRki4FEAsAr0SNj/H6PIMISAhC7GsOcgoAQBgJEkKoXIUgcNxIKPUdASQ&#10;jBEGkOAd5BYXgvF6MQWwGILkLFuJ0QAZA/CbIQHwTQtw0hLBcTgQgaQkiXFkNKFoEQNC0F4MMFc2&#10;pIFDHkOgaoRgfBGHG1smQDwLAbCuGANoZwuhQAsBEBsfE/kCH8PEdo6hgi0FSIsSonQNg8DCKkR4&#10;cYwDyCyE0IAwhqjpkIAwEAvhnjFA/HA0A/x5DuHYMkXosxGCTEsP0DoRBcCkEQASKhioCg6FMMEc&#10;JBQEgZBOL0XQuAPgSka9IgD/f4AgkFg0HhEJhULhkNh0PiERiUTikVi0XjEZjUbjkdj0fkEhkUjk&#10;klk0nlEplUrkr/V6VPRtQyigcGHJUOCpSB1AYBjr/VaPOhwRiogoDAYEfz9fk1AADBynXrDHwlCk&#10;deLiZpEJBTczxfcFCAfGC4WyvDoQA0GezqLhaLDXcbxgoOCwqVKwUYWA8MW6dQBkPybhB8TS3NJL&#10;F0shyENJJS6yaUFAwRDS0XjDFYYBGMz2f0Gh0Wj0ml02njTydDVIw+IzjesGAICAgUCoUnsYpb8e&#10;r1ez8fj7fL6sMKGBCKqIQJ1FQhDU9n2o6XT6nV0z3dzfNRiMa6ZbZgo8Kx0VKPOMSfTzNZgKrIbL&#10;rgoHBYdVS5WAcBPW/UgfbuNgui6WRimgfp/AAFIgC6XBSEQAjov3CCDjqLQdFMYJwoKBIMhOXpdF&#10;wD4JLXCMRpOgSnRJFEUxVFcWRbF0XxhGMZNEdRql2HolDEeh+QMggHBEG5iFyVQJgUAiNH+fh6DO&#10;KQilqZpxIKEYVhcdRtmoeZ9R6AAvD0S5DDWJ0HoyY5XkmLI2EQ4qCh2Kg4lOSI6AGhB+nyZpmGYe&#10;Z7zWAoDgaGgbhmA4BL8wDBMIg7DMQxTUMcyDJMoyzMM0zkZ0tS9MUzTUYtU1jXNggwEgcDhEEiRI&#10;KREix8nmdpmGcah2HSchpmua5wnCch7HzNcpBoIxIkWQgYhMDdN2NY9MncbphhyHwsHog7xPI8yJ&#10;H8fhpGcZR3HofSjgGBIah0G4ETnZEIHobQWBOIJ3oPBEFQZB1zMZCcKwvDMNw7D8Q3nGcTX7gGA4&#10;FgeCYLg2Dv0f7+imHwemScR4IMAoIFQXRgh6Eyroyd5umOH4jiwdp7n4go5kOSphE2Pplm8dyChL&#10;NpZlIRwGgNcqLn+SA6CwRZTmIg4CD4TBWjSJoaJMv7AsGwrDsSxbT0cyLJoIyrLsyzbO4RrWt65r&#10;rS061rXtigoGAnDhkl8/CPOEfBumqZRQlAURbF4X52HifDZACGwji4S5Gj+DAIPzr3C8MidlWZZ1&#10;oINaTyvPw8Z3RdV2XdBMFwbMfIoresLQwgkNQ5D0QVTzbUX/03U9V1fWdb13XEkO4tESUhgoQN2e&#10;9kHyNF0T5CjKPpLKaggDgiWZhGQYZIjKRRTGEygHg4VRalsGoQgmi5/H0d4rCEHhjm/iPiAeD5ZF&#10;8XQWAwBmkUNpdE6bRmoMfqVI6tSms9f/P9f3TGwU+2MgjZWztpcISIeg7hzihEyI0S4nRWDvT2QU&#10;AIBAEBxEKJgOIWwigCc0/yDymnErNWetE8bj4PrnXSutdpBl3uYXlCchDnV7ugXy6NfkMCVOohxD&#10;uHkPYfQ/iAQQZothNhWDQIAfA/SDA6CiG0UwlA8AFIsP97QdwuhJFKMAbBBQLgtCQMYWwnRri6E8&#10;FR4A+EtgDDiI4UYdArg/IuOsbAv2PheHijwgoKAfhaFoKIRICQCKEJK0lQ7TFFtPI8PIeA7B6wRI&#10;IAMAoCTbgQg6QRqKkGqKSaupWIMnZPSfIm/5sRBoBC9bQ2okw+B5jqEcH0OYlhWC+IEQYDIJgcir&#10;FaKMEIEoCkeioO0dg6h9PDIOA0CAEwGAJdKacesih5SNgkAIAYEzbAFNyRYfg+h8DsHaO9E4AJjT&#10;ImUZ8fI9h5juHi4wg0kADm3AlJUlQ/JyjsnRN8sQEwLTKZuR2ELi4SLTcgiObM25uzfmkAU2xuJ4&#10;EoHcOsdA+ZiEJAaBGZACJlkccnCpyy8HMknHjQ1XTJCDgKmMA+ZJpaPjqV1EoggBADgKAoBIB88I&#10;ZOfAA6FfTpJQEfh1Tun1P6gVBqEfoeg6BqBKCMFEbo7R7EFAmCIHIuRbinAyAyKREx7RyCID8JA4&#10;SwEEAEFQN4iRIh2C0PUdA2AmBJCcNodUAAZBHDGKwToggD0LIWP93ohAxtCS2AEAIZA+iZEAGcJd&#10;Cx9j1FSKgU4628HxAYBYLQXArALSOQuQj7iDKKacRcfA9h5DVGingZw1xyDkZaPJvJBACgIAcCQE&#10;oJgbA6B0DEFYJprABku1MADVVJtYqHcG4T/JRKgbI2aU0BCVDpG4MwLQWgvDYHKXRiQfBLiqDSE4&#10;GzOCljmHCN0aI0hojdHDd4b43B7paIQBYDQHwMgYAwCoFoLwYguBSAuixGB8DwFEKYVQ8h7LdIID&#10;EHoTAdgvBAAAf4/RxDcGyMUY4xhtjcG6Okdo8oJFJBACIEgJgWg0CCDkGQDQFF9ISP8eY7BzDCGI&#10;MYbI2htjfHCOVLZBAK3tA8B8D4OwdsYOdXgis2h7DYGoM0Z40BrDoHQOYcQ5x2EIgoAwEYIAPggB&#10;MCkGWWQOAVAeSCgY2BrDQvENTJQ6BvZNnsQS9oJAJgSAmCgFgKwZguBXiR/BCylj3FUJ4To7B8gA&#10;HsO0b4mBNCoz+QYEALQehZCYDwhAMwgBNByCwD5Bk6ixFWKYccjCCgEAMA8LIYQugPqvNgfI9xtj&#10;YGmM4Z40R0jqHXjLGhB5IAIBCCIEQHwQgjBsDgHIGwKUzyARA4Q9xvjbGyNQao0xzWOHGN4bA9B8&#10;5pIIBYDYIAJgRAkC0GILwYAsBZSbO5DB9ixFGJ8ua3R9DsEgI0TY9yDgVBEDEMQVgkQcIMCgGwQg&#10;iA2BURQeI7ByjQGeM8ao2RvjmHGN8d+0iEAQAqBkDoGgNAoBgDIGwLgVAKvySIe48x3jTtGM0aA2&#10;RyYNHgPVNZ8gIAmBKCcG2PAXAoBFIEANNV8OiX3Re4ZD6e896B0HoXQ+iD9HuHMLoTRUDBGuUcBA&#10;EhPiwFwEMFqxSJjOFqJsKAZhAUsAEAYBgkxUC4CgDcEIAOjB5DKFQUQuRoEFAWBcE4sxcC0BOBYB&#10;REYqD6D+GYKInRb9vrAAQBooRcjCCECgCxDB6jpCkFAJw1WIEFAeBcFgsxdCtAvuMg9mVEWbfhIg&#10;iA/xxjZGeKIUYphlDOGgNsbw4x7D3HsPuPFYDaALAaA8EgKAUhGCcFkMYWgmCPDeE1+kmX7XA6J8&#10;v5jAriwAABKWU8vUSj8EsH0M4hRPi4IQDUJYZxUiYD8oMiQ9x4DoFkK8VguTMjdHAOAc46x3j49k&#10;gWewBgEAJAUAoBgHddAYAaAaAogqgut/APLACJh4hwgiAlgohxh1oAAxA9BMF6hemZBShVBcBqBs&#10;Brh2h4EsvaG9P9AFgMAOgRgfAgAhg0g0g0AOgKAFsFB/hshoBhhPhPBRhjBmhpBzh1B2B7h7h8Jv&#10;gDADgEpjAIgUgWAZAvAyA1AkgegXt8CKiBBxhsBlBPhTBXBoQtBuhvhxh6PYh8DhiEDZgBgFP9Nr&#10;AOASgUgXAmgngpAlghgdADpAiLh4h1BwBQhOhOhhBkhnBvsZB5Qvh7QwiFwiMSgEAFgOMdAWr5gm&#10;gqAtAgAZgUQEE6B9B2gogdgdBssMIqB+B7RBpvikgDAEuOiDAzBBBNA5o3iDFVgwgrAlBjBsB1D4&#10;gFgPBahiBdgOu8iJvSBsBmhUBWBYhlMjBvBvBwJnwfwgJvjZgBAEv9AKALAMgUAWgYAmAngrAmAi&#10;gcgDprvRh/hzBvBohRhRhVBnhqBrFbhwh3MAPZB6ECiGP8JlRRgPgRAQgVgWAZgpgsgtgdgYASK8&#10;B7AwgjAehjBwloMFjeh7qDJIRSK7kxgoA2BChEg2gqCHFrB9BhhdBYBYhZhbhqBshuBxByB0h8P6&#10;B9x3iDgCwhv9AGAONbgaAZAbgpguAuAZgSgOxKCMB/hvBphkhRBSBThmBohpwuBywfvZyUAAKDgG&#10;gHOWgVAVgjgoAtgxArgkA+AugeHPOcqcobvmiFOfyvSwyxSxyyHNhaBMg+AzhBBPiDgBA1BDhPg9&#10;gvAiCJB/h9BFA3guBIhWhiiCgJAQgcBdhchUAMAFtShfhRhDAuA8BKoJIKBALrgyAlAZiIlVhyAn&#10;wUBph1N4CCAKASgehghdBTC1JBCFK0AkgjAiBpBwIVgAAIAMgXhehiBbJOCFPPJDLOiILmheBAhD&#10;BHhlBpBqh6JHCKgIgMAPgqAwg1h+RxBPhbBpn6rfzayyzqTqkIvnpSLkPpjGBsBhhVgnguA4EdiD&#10;AHAOgXhchcBXgPAIMTCGB2BwhrBGhGhFTZBmhzB0h3NqCKQiAGPdt6A1g3AqgkAdRuiGh4BvgdAg&#10;quh1J1A0DBgVACBqBJBOBThuhxB1T9CGgEAGAHgkgqg0BFBAA3BwBkhaA+hDhIBoBqBtB8STiKgA&#10;gBgQgUgZhEBIBKAeAVurCIh+hlBcBXBIBLhNhlhqBtxBsBCMUYACgOAQAR0PAxA6AzgsAFmbCIh5&#10;B1BuBBA9A/hcBhhkOGrViNtPAEgRAVAXg6A9hBglgdN/iDh+t1gkAYAXhrLqCMg2BEhRg8guAhRW&#10;B5AsgmggBhBqh0iC0NgQBfBnhigPxdufBphiBahDhEhJhnyQJn0wCLppACNrgTgsAwg3A2AwgmLL&#10;iHBrBjhaBChFhKwdBsk9NDiPE+gFASgVgblShHAZgRPFiEh7AsgeAZBhBvh5iNAqg5BGBIA5gsiF&#10;h9r9hShKhIhRBXhbMzhyyT0MiIT+ASgXgaAzg2g6ApAgAYophrIwBABDBIhnhrBtFdFeCIrAAJgM&#10;gQgtg0g5hzhchEhVhiEooaOdKdTrSwTrV/V/2AWAkUhzBqhfgkAnAvB2o0CCgYgmg0BZBMA+zSiG&#10;r9hxApgjgjhoByMMCCAhAuA8hQhEg2WJgAB3BwBlghghgoB1VLAeAsA5hUhGg5CIhxBmBYgggog1&#10;WFiCgkgyBABNhAgythzTzUzVzWzXzYzZzpiETbn3pDiHB5BzhrgygwgyhjhqBwB+pZiCgBACgOtb&#10;gcNfAHpAO0B8BkhkBkMYBuKIJwAJgNgIgCh6BxB0U6LfJNvOWBW829CTTsLjoBpUCVh7jVgggiAn&#10;Bxv5oJKEBUBdhdgeAS1cCEh8h2hxg4g3g1hdhjBoqQiEAHgJgLwkAYgWASgOCCjeB2hiBjmWMZh/&#10;Wt2uAMgPgTg6BBhFgsAh1viHUD0E0Fp1AeAhgmlZhhhwB1B4WugELYAVWwgZADFCB8oDhhhghgP4&#10;GXCDgEgHgLA+hBA/hZhMBEhkhsBxh/rAAOAPAUgfAhAcAEoOS7B5hgBehgOEh03WCD0YAfgpA0hP&#10;BIA8gEWSCFBpBhBWg6g9BEBrhwBzWtCDABADgGARUmAdAeAaADSchyhvLRSPhzB1XppSAJAMAsAz&#10;A7A/A2grp9iFHtBKhBA3hHhQBak9qWAAYFAH0mAT4HgXSciCOjBkhjBkhvBvhwB6phjZABASgbgl&#10;BWhSBLAJgEmbh/B9h3gyAoAoBuloJsh7BxBxBzMaqbgGgJANgLgJCEAtg5hEgzAnAcU+U/VAVBVC&#10;AGVDVEVFCHhwBpBfg3g4A9VJhxYWiDgNAPAROMAcnBIChykrhlBoBph2h4voAAAAgIgLgQBABHhM&#10;AqAfgWCFh3hxhpAzAyg1hkhqBvYDiCpIgGgP49gdAd4IQoiDBsBoBkhuBv255DQxoJgfgsA3BRBF&#10;A5gB3+B8A5AtAohmhyqmk64dhx4sADAFAHuJgKnNAjgwA7A9AwgliE03BPhHg9hJBPBZB1J0iEAH&#10;XPATRpgYAUsEiDhoBkBgMYhxZD0jylABgNgRgWBCBFhJAjAagSCI0rhlg0A0A3BlhrhxYsSlACgP&#10;sOlxAbAFxuAAB9h7BiBihjQuBwUXXrAQAGB/h1Byh1qm18yuOeSxV+296PaP6QaQiOB+h7B2AuAm&#10;gjBhBsVBiCAIAOAYhfBghZvNthhtBiBUgkgtA5okiBgAgChCZryBPRCCHtB5kmAiBbBnhyO4ANAY&#10;hjBiBZgKK7iHBYBKg8g1iZsMgEhFBQhZAtAg02CG2iTVTWCxTYTZTaW8CC2mvQWnyvh+h9hKPsBG&#10;BRhdEeCnACgGgMA3A6A7AngigdAIgHAG5cCfIqB6B6B5BphkBe1IBGBuBzB5ABFCB/X5PkTpa1aR&#10;bNbNiGW+oAztLlCWEkh2AqgeghBjhxB2mgBFBShcgtggAUCEilhOhCg3BChOhZFdo0tPAjgpgyAy&#10;AwApAPgMAKAEgDlUxOh6B4h3hjBghbhJBHhLhvrHS2gNgTgaBQBShQgVAMgHCGXc0FBw0GD4gEAE&#10;JtB8AJAPAUA7g8g9gegZAUAHAGAFwEMFh+MVBvBDA/g7hcj3X5gJgKgKh4h2h1AFAIgOg1g6A6gk&#10;gfAcgJAIAFwosFh3qHBThNBGBLhThc5PCCAFALASBYhbhbAVTCiFr9hvgvApgtBjhs5/CnABAUgc&#10;AiA2g0gyAZgUgQgGb5nNNih3FYhchZBTNCBUB4W2IAgJAOBGBOhSAmgbASiFh4BxBngmgmArBvKm&#10;KnARgYhCBAA+RJaJAFvqCCIqDeh5huBnBi3sBDbIYM2ugFhDhOBWAuAiPRIqB0hzhzB9kDB4Bwhl&#10;gogrA2aMCCvvAzBKA/AxiEKJtgr8YzU/1A6WAAVC1D1E1FiEh+B7h2g5gyAthXhghp8OAAAFAHAN&#10;gzg5g2gnAhAgcHqrZcCCh9NThyhvhtBMhIBChZBhBqX5gPAXEnBYBOAJaDiDB/hQbag/hMBX67iC&#10;gNgVgcg/A8A5gYATgP7576JKrPh6h3h1ByBVBQBLBOBVBd48LegHAPBdbmgSgIplh/h2B0Bzh8I8&#10;B7BvgjAggsU6CCASAcApBRBIA70C9RNtAHQYCDhphfBTgvA2A/Zs9BCkgFglguAxgxgrgnYuAKOO&#10;KLh7B6h5hyBuhrBQhNBLBZBfhl5PDZ4+AhBWBShPAL7CK8h+B8BDA4gvBMhYBiyk9IgIgOA572Ak&#10;ggAagIAG8I76h/B5blhnBhhcBEhHBJBwh0h6bJgAbKinKcIbaNyw6O7Oeses+tW9B/BLg+AxhCBP&#10;hdWuNP5rhegigWgMiHDAAyjBhbEMgKgSBbEPATJ84SBTBFA5A7BIhV8XgDhKBVhfgogcNKs8B8g6&#10;AtglBT6VCCgGgLAThbhgBdAQgH1RPGB0TUayWj6z2lbMgAa2CCrOH4iEh2huBjgiglAsB0h6qRCn&#10;gCgHBBBMBRgsghAXgDADACsga4B9BzBtBmgwAxgy3vzWzo27+t/j+tbPPo7QXACWB7gzglAfBaBo&#10;hzCEA7BKBXA3gogbiEB3BvBkAjfUhzh5leDZgwg7hGg7AxAnAGMSoOMgGFB9h9BwhqhjAzAwA0j3&#10;1gCCQyCAFA1IRKHkvACEQmFPBvjogkhwup6QqEAgJB5OqZTjsUh0CgQBxSFP9/v5ztVeD8jmF7SK&#10;EgcHI9Nqgnj4VgaPgGXQiSPV3OMwFUmsZsuyFAEFpZXLknjYQzt/q5JHo4otRvx/P+EjIglxLVMM&#10;g8GyABTuRyR9Pl7sdYpwwnJEvqjighl1cKBDAUBTqKNNdqAmGE9vytQk+pZYmQmDKyWaRP1+PtqL&#10;tQkoyH+REgxIBOIMy3yzO5usMcj4sROFDwrHRUo8446RPl5FkmkBhNV0wkEAwQL5nsUPgrHNNfKM&#10;pmI9PV9v6EgkHh5Hp1OEYZiYDTjQTt/P5+vh4OkylknsBqOaEgEBARGqZgFce0+EvZykQekNruh5&#10;wkCAsMqBXFaHqOsa2CEpIfy1HgNQoiOXLyooAJIFgZAqhqDkCAAehtBYE4gneigUiAuxSEQAjstg&#10;fAyCQHxcGmcrCoQAo2kESo2C0IYFAQA69xMlzuH6eyfEYOYzk4WxksK9ACjcRBQDsLYgLMcRoFyJ&#10;YqjKdx7H6hIDAUCpFE4UQnh0FScAJAjIn0cZqmOLQvjGcR2HukQEgyE5el0XAPgkA0Lz7P0/0BQN&#10;BUHQkCJJF9C0TRVF0ZRtHUfSFI0lSdKUrS1L0xTNNU3TlO09T9QVCkRtmAUghC4O6soSAQzEGTY/&#10;jEJCzQOdQrCEIhjnAdqEhoJo1FaTA9zMxx0GiW4diaMx8H65iECSMxAE0P4yrKlx6nQbAjiMJJvn&#10;auSEBqKY3FgSQ7z/a4kiMIhpHBDyEAgDIXl6YhbAwBDHFuTpADIPxNpEPhNFuNIlhcqERjcO5Jld&#10;B4mDOQRMj8MVFSmUIrDMPZ6sJLYIg0WheGGFd7VFkeSZLk2T5RlOVZXRp5HQaojB8IxxnqhQGAnO&#10;xkl8DgE1AOotB0UxgnCkQ1EUUo9yeih/k8QQzj6TJaweGwnDSVZL2FRhqF+UooC+O57n7RAFhGZh&#10;pmADMdJchiHIgiUHi4PBIkSNop0Cf5+n0LwkBgXxrHikQgC0OhQkUOMS0ES4+jEQhPFykQ/EyWYz&#10;sWkR+Hydwph8G5mHIlqEASCQSl4YxdhABoC0aQw1icSpYGaigFFKYJkiAEgJJEY5XkkKg2ESkQxj&#10;8S48jAJADo+AXk0AfBelkXR/AaDAgCCG3Uz+0TSNM1CEtU1jXT+2TaNs3DdN43zgOElySj+Mglk4&#10;XBpKOAY2EMTyDCJRRud0KIwDse4/gAplCCFoOQlA+BkL4O4cAzQ+iHEwOccY3hsDgHOEQLQdRHh8&#10;DCSFRYqhHBwDiI0Va/2AsDYKgRDKG0OofRCLhEbiECDkGQKwG4Uw3kiBwFENoqhJh4AGjxQQ/B4D&#10;gCED4IQ3R2j5ISBkFwRhfixE6A0Ay1UCiVD0F8QwoRelHAEFuDAig3hUUUMQVYkgvh0EUPhjToE6&#10;p3TyntlkcVRKHjlHWO0d48R5j1HuPkfY/R/kAqIfY8xxhGByD0bQ7x9kJBYEcMguBPCBiAAAcAzB&#10;aBJCqGgeQ+jCgCDqJEVQcAqA5QuP4eQVAdg4GOOJwBCAKgoB8L4WoowJAIWGQoaYvBQhNDAHofaS&#10;ABh4EmKsNoUQbrnHQulda7SErwXkvRkRZl8r7X7CRgTBCRN4HoGcJ4RBajPHGQkAYCQKCiFkLkIA&#10;KgMKKH6PcdgXwoBJF+g4hABmOMeZBNGQM+5+T9n9P+gCgWXMwZkzRmzOBes6Z4p8fwcQqg6FUMac&#10;JFA2CMFOHkLIPkCj6HiGEKARRdjRHLOIBAERNitFuEcGAHVGt4HwGoKYPxZDLHIRQAQixTjAC0D4&#10;EbayGkPIi9sAIBAIiiFuLsIQKgMqCbwHcLgRxSDAGuSIQYnxeBiCMClQgsxKB7DQIcUBIg6SgDjK&#10;gkQ5BlitB0FANyWiFA5CoG4Togg0KQGeLgT4Xw5CLH4RR4Im2nBKJEN4ZIsglBXDYPMfdbgAEwAo&#10;FsMIaQjg+BqB8DgGAFALAWdcAwCwEgIeTFRSD2DSmnIo901pr0/PhNqbc3JFXzG/OCj0eo4XqBCG&#10;4PAfBzQLAqF2L4WYIQIr3USP87wrxZi5H2AQB4QAeg0AQAYBIDgHALkmPoe49R5D1HuAoBgDkcJ8&#10;T6odQ4/B9D4HuPgfItBOiFDsI4U81oTIXhShxdxCUQIiRJJMhQ/mIBlEEJ0XBCgBAGEAJcVQVgeg&#10;mUgIsOIVxPi5GmQoAYEBXjFGMDYDoD0Cj7HgFgIYPRiDdHcQkAoDgOCvFwLgGIHwIqKH4PIcoUgk&#10;hJGaro5sbU8J6vFQHHxPCSY/yFkPImRcjZHyRknJSnDuB6DEEoUIuxqYmAuCwZoxhbgTtASIVIjQ&#10;4hzEcKowp+wMixGAMAGAGgGJ+WCGAQYoBd4EAaKIXIwAhzqaWJwQAZQ/ibFuS8BwHxYC8FuC4DeH&#10;E/LoXUuy+8zl5r1uITuaa/F/EUYBNeE5Ch8jsG4EUIoSRujqc+AACgIgbC7F0K4CwCb+KAH+JwQI&#10;Zw/iaalPWe7H2Q6RyXrvXmvdfUAoGzFmbNSEs3ZyztnqnR/j1DGEcH4uBqjnQeHwTIsQ0hMBmfEd&#10;Q2gjhECMN4dsiyEASBADUXwvBXAVATaJRgrBIh1DgIoUyiAABfD0JZ1YT6fNtqCS8CwJheaEBFlq&#10;pg/Q8hdCQKIX41iRCnGGN0HwItdKAFqJUPgZhDCfrFWSsxFBcCbEAGMQGlSFApBsEIHgL6eqPZcN&#10;4VwtRenLIUDsK4chUCODnuwfY9B0hrC2FcWozBtlmS4A8DoGgMAuBoDcDwHwQA3BeCoCoGQLgRAe&#10;BG6l1QEgHUVaR7VpzV2pfAbO1r5LYG9tk+kig7RrC+B0EsL49B9LNAAC0IoXxZCeENFOPBah6j2H&#10;xJwf0Qh4DxVVdkeI7h4D0HWOEbQ1BtDaFwLMWo4x2StIVpe+cKENX2hZfqGBZh+D2DYFYI4rxkje&#10;POAMAoSQpBZA2BDrijxqjIF2MYaY4CRCGFGL4L4QgTkJHuOYaIOwhBQHSPNb4AANgupALET4DwDa&#10;tT+P4RocgsiOFSMTHKdsdxw1/HuOn4fyfl/N+f9H6f1a+F6KMRAYQ8iTbFOITYthmBKBeBZAo/B7&#10;hnCiB+FqGcpGIQBCB2CmF2FMEiAS9CQIGo/aCeOQjU7oC+D4EwEMDSCao2HkDACcCCF4GmHQvwB6&#10;CsFiFIEcAXAYQI0UmW0aXi0en0Jc0mmq0shKmwIo22GKCMCQCsHWiUISBGB4CyF6FSEYesUaGIFM&#10;EUCuk+Y2Y61xBg/XCjClCnCoJ22CoK2IIQ2MoS2QU6H8+GCcB8CKGeHMHgKOAOEkFWF2CmBy5WAA&#10;HWG2GKCICICsHYr6ISBCB+C0GGFMEW+oUIGeFqE2CiDOEAl+IUCIDGD6FCro32qAbelcBG1OFyFe&#10;3UUGbw4O4S4WJEFgGWHKBqA0UK4q4u4y42FUrKB2JEEuD8DAEIE6ziZOBKBuCqFuFaEg1YJcGeF0&#10;FMDmEGEgG2G8HK7oT+AMBOBaBQBYBaBkBXGTGOBIA66aA0AuAoAGL2T868tMNS7Ce+tW7IfGteAA&#10;N27QfQJcGoF0l2OQk4IUCUDQEEE2D6DGZWHwu0HIHCHAHIHSHYHKHAG2HCHOHaQOHqGaGgGkH0Kw&#10;HiHaHOG+HHHAT881BsNgvqhW5Khahe1aH4HqHaCkCOBwGaG+1GZLHaFDHgfwIQHIGcFsCGCiDKHp&#10;DuIQBgCWDQFkE0D6g4UaFqawDMEIrCjY+8jex7CqZK/HKDKJKLKNKPKRKS/ONEGMCECOCyHWHvJc&#10;eCE01iCWgSG+GSCGCKCoHUf+IQAC3sEqEKDWCfD+IoHw04CaCSCYGsHMPyIQBWCEC2+gETAWACHe&#10;G6GOCCCTKgOUISDG1mEEDMCWUFBW0YmbBcmg4mIpBk5IITIe0yISHIGkFyW2DE8wIQBcYaFuYgUg&#10;GqFyE0CMDEEDCanw1zKVNTNVNWj9Cu2GoO2OoWU4IYGWCECSCo+TJcAEAUAwFaFyF0Bs4HMmWMCE&#10;MtCzM0CYDNM6MwUkG8GKFWCKCwDgHxGGB4C6DuFSEQDdEcbce2AwBMB8F2FyFO/Abu4M4Q4U4YIp&#10;E7E/FCUJFG4w40IorHFO46IUEYDiCkEeFUGSZQA+BeCUFyFkE2LGfUH8H2GGF0FaFCFEFcGq8jHy&#10;HcH0sWUCeSAGAoA2BAB4B+CCCUCOCUB+B4BoAUANJsNCNGtKe2IQtRG4T6tZG+fLHGtmJEGSFeEq&#10;CqfosYIQC2DuEiEUDcjEZIJKH4G8GuGgGAGEGGGEF6F6GMGgGsvUOWO2UEPQeOAGHzQmvlIgMdIk&#10;vuIQvyhcv2McNkHUNqBi7MZOC8DuEsEODc30IQG0GGFUCUCwDiTkIUB6C2DsFQjAUgGMFUEWCqDi&#10;Eg+6jcx5NYU5KHURUXUZUbUdUfUg1cxiDACUCGF4GqPMIQBeJWFeE2EIAOJCL+EIDED4EuVUwKAg&#10;FCFoF6CEZCqYH21iCm1odgIQAWAuBSFsF0FkBIAoAUGIFUEeC4DmEY5kAAAKAeFMFwGCB+BQArMM&#10;mS0WmYXfMU0gXwX00pS1MkIQHKMnB0DAHgURM3OUEzOYUcGsF0E2CKDCEBNNCfMZUjXhXjXkT/Nc&#10;oM2KoQoU2SU2GYFqE0CuDQEDOoIUAoBMB2F0FoFKAuAXCNMoFyCGCSDFRUAABYCSDIFy1gUmG2GE&#10;FQCQC2DnYEISB+C+DyFMEMDZO436IRO/PDPHPK1dPPE1PUIVPZFBFE4tPjFNFQJFPwCjP2GUIoAG&#10;BiB0B+A+AsAcU4AkA6BaD0DqDQATRMO0HKG8G2GOGQGSGoGqGoG4G6G6HCHCHEHGHKHSH4H6/mT6&#10;PQA6BIBeDYDsD0C0CSB1GtROezGye5G2tVRdG8tdRifPRmIpRrRvRyIoCyDoEdPwCuZKGoGQFyEo&#10;EkEq9uGiHwH3JcJcACACAHcwL4Ag6mAsAiAaAeAo6oApWcHkG60GGXWyvo87ImvxIrTELNTJTNTQ&#10;AAAIAKAgCICUCAARLOUgB27gC0CUBsISG4GKFYCSCuDeHsURTyDrT4DgUgGOFWEYCoDgEfUK+/KB&#10;XmUZUVe1e7e9e/fBfCn8FAEKDQD2EsFm2KA0BeF4F2FeA4AaACD4DKCcFAwkISleCAGCFuFI+ld4&#10;JcGEy6C4DkEcsYAGAWEmFUFsCkBwBIEYlEEeFWGPfwBQCAGAFsFG9k3YT7MPWkAA0dMXWsmpMeIR&#10;MiJEHaG6GQCICPK6HuRe6eCmF8FaEkAPf+QuGOFUEaCoDiEdXanzXffFiDiFKPXrOPC3XyU4H4EK&#10;DUCoMRdQIoCACyDqFDgeluIQHWG4GMCKCICqHW3EIQBAB0CsGCFWEfisUcGQFcEoCsDaEPR0AACh&#10;jaEqDwIOJEbZEfO9PBPFPJeyT9ExPRE3PXE9ZrPfZvFLPm45FSIoq6C6rAF8IoAIDgEOE0C4CLW0&#10;Uu9YAQAqAoAjhsIUHo8SHIHEHAHBa/a+HJa4G4HWHTIUHEHLlEHEHvQoJ2A2BOByFGFOE+BOAuAb&#10;bnRS7Ae9bwQvRfb27Pb67UIUWME8CeDKD7EOISCMeCaaDPk8UgHeHKGuDmDaDaF2GUGuVUN0AaAi&#10;BMBKBOBGA+AyAQAaAmBFnQWqAiAtGkAkAdc26oAmAmGYFmEiDQEAE9dS84hVS8ABTBIsMdIwHaCg&#10;CIBsGeHEt2IQAOAUA4FMFuFcA+AXg2UsAUAaAgAeAZX0HMGkF0CHAgk2ReBYCKDEFoE+EGALmqMc&#10;4+D85EE7evJ/iHEuyDptpzp1p3p5p6UGGxTkCfgHJaK1gOE8FoGACAA8H2CUCCCGGxK9LACWDOEC&#10;E1piUUHaG+/uSqHIHi+XAoEuEMDMB+CiB2BuGUHHLgADqmEAEwD6DJbkUDg7BamfWqmlWvBm8zBr&#10;kuH0HeHACZB1UxLgAAAc+aFuF0FgBA9le2FAEIDSD2EvfS1tCdh/p9stsu13iLNhC5NkUwHQG0GO&#10;CiCkC4HEHfocIRgOEYFEFaCyCABaJEncG6CUCKCOG1qiIQ6MBfN+FiA6AdCNe2rmDQciFoJEDYEO&#10;FGIMCFZREgABZXj3ZcT/j/ZjE5kHPcUHPhkOIVPpZ0IoFkEsD0DSEKFCQeCkDaEQh6C4oAJKHSHQ&#10;HMHiHeHcHOHUHXHqHAGsGehmFmF2HpclkhVKFaDSCcBpl86/G1mC7GfFmLHCtjHIJEHSGiFyB6Ce&#10;DGOUReBOB+CyFsFEEWltpcJ2GoGYGEG7vcBCBMBUAkAbVsAwAsAKh+FecUDkEMFA7mReAtaUDQDY&#10;DEBeBOBLGkAmukAaAuArk6T6FOEYDcDoEeFaJED0EwFqDWCaBhdVoC8/TDBSaW52DQCmCKFoGaHE&#10;VWAKAYE0FgF8CSBgA2ZKHwHUGsCACECaHHtMISAoBKB2F2FqFMAtBRe23eC23kGDppUPswLNe50F&#10;0L0N0P0RKQHwHaG8CeCOCWGoHOHkISDW94CwBOHdi4DeHyOYqGAWEaFEFiCuB+q0USbyHkDcCwCY&#10;FgGSG6ISBgYaFODwCGBoB+CsHqS1cuAQEYFGFsCwB++CUJrnMTrrChMbrxhIABhMMeHwDuDCCeFI&#10;F6ymIQAEAKAWESE+FcC0CCBYxgHsHaDOCsCYFxoZh9NR0T3R3Sjzs1XvNjX0UoH2HwHiEYDuDSEs&#10;FaGDnAIQA+BiCOFgFQEuAsAY9mJGH2HqDYCyCQFgGO9VtQs6EIE0FWC8CKBeUa9GHYC4CYCIGGGy&#10;HWpsEwFoGYCaBiAvuXjzZZj5EvZhPTupPbZtFJPlu1kSJEG/T+B9UFGGAAAvwuF1gwAoARagUKHk&#10;HUHEGOGaGqAMAgAsBiBSBGAIAMN2RwIUnaGGF8GGHgHmHcGdSeAiA8BcDQDGCo+miCvMHaHQHIE8&#10;EeEAEoFQi2IoCsDkEYEeDmCzwJbrRXbvwQ7LHBHFmOJcxiHCCOPqGwTiOaAkBCFcFuFqBcA40QUK&#10;H+H4HoDsDIC4GMG2HYAiAoAsXgBIEeEYELV6AADWCmB0FiGVUyPODqEYFIDMCmB5RJjPZeDuC6CK&#10;FIF+GyJF7iFb7oBxym89Io9A+obwEqD2DIiyF0i4CkDUEKEgIMh+UcG4GkGUG2HKHaA2BEBSA8Au&#10;AgASAWAbSsIVIwDQCoCKFmGWaJtQAQAeEsFSFqCYBoPgUKH0HkHMC4CeCWGLtt0Buh0QIA/4EAIJ&#10;BYNB4RCYVC4ZDYdD4hEYlE4pFYtF4xGY1G45HY9H5BIZFI5JJZNJ5RKZVK5ZDH8+0CaSmmlozYKN&#10;ymbymHXKdkgrIKDg0LFuu1mIAgBo4/1YkDub0WpYKFBGPkUahuYjmi4KCQqK1+w1qHQaBYw9XQSS&#10;MRGk4HfBQgGRevWItgwCIYt06gDIfk3CD4mluaSWLoWwFIiC2d0nCBaQCqpk6jQkCAHF2Os02ZDg&#10;hHg+H5BQMEQ0tF4wxXd5bq9Zrddr9hsdls9pGnk6GqRh8RnG9YMDAmJ16yV8HATJJe+FKlkIiUqp&#10;ne9XzBQCAgQe0mpDQUByAYY/1ckjubUTUoMARQOSaqVElAoCsvGH8t0+jDagUk932/67cmQYhaAo&#10;BABISeBvh0IIkHCdR6IKDATB8XZclOCSlIqf5+jyLokFEX5rIQWBlnKGoNIwWpKj4MxDE+hA6EiV&#10;Q4ioHaEH0eZzCiIQgGgczfIIAICASNpAEkOgwCUAbvIyfpLD8NhRl2aABgKA4IgeBohCyNw4i0Iq&#10;DH+ew4CyKZjm8dR3HceKvBIVpYlcEoLAUjRglORguDoR5/IOK45EYRw5iyhZ3G6YYch8LEGoMHgr&#10;DoVJHjiiR8nkLImiAYRqnSgoEAYEBfGeYoPzihJ/n4QQzikTJaps6gCCyN5DEQOotgIjJvmaW4oi&#10;yNJ1nqfaChQH4rlkURGgTL4pB2FERTygwCFcZBthuDsLIwa5ilcLQwjkdVeIQN5EFSOwuh4h56G0&#10;FgTiCt6DBSIAulwxICSShpsGAUokC2O1eoMBwLhGTpTFWHQUAujR7nYbwzjIM5tnSegEgYBwFgQB&#10;w/EoTYag+CCEFiSo8jUQxRIOAIcCaMRPkiQAHAPAiLF2UxGjYPRInofZ+v64RdFwD8KtrnufIE/m&#10;faFoeiaLo2j6RpOlaXpmm6clJhlMRQsDqSKCgyEYZhIBx4GGZ5uoKHAojWVJJj1eKPHWbRfh2IIu&#10;R6A4HguIYZA+WxfmUgoaieNRWkqPckIytC1LYty4Lkui7Lwha9L4vzAMEwjDIUep2G+LQoicZhvH&#10;cgoCAMBQkCwMhFD+OoHwGiJtmaXY2jWOxqHGdWgtE0jTNQ1Wn913fed733fpU27ct23rfuC4biuO&#10;kByG2Z5OEsSpWlwYJ3HkeyDgEHwqjWTRDjkBoE2mhZ4HKaooiWJxtHWfCCykBAiioMJDj+OwLAb8&#10;SHn6YRXlAPJAiMHAOseR5wBBZT4IsOQV15EIQMghBSDEHIQQkhR/BEUMIaQ4h5ECIkSImRQipFhB&#10;0XIwRkqIfwqBHB1DqI8VA/naAAAcBIDocQ/iGDCFIIQBWWEQQwPxCYkA5iCEsPA6RBkqChFiLkIg&#10;LQNkHH8JwQAZw/ibFsdQAQBAihXDcJAQgbnUFmIoPoegdQzBWFOLsaMLwACAE4LkMoSQWKBUGoVQ&#10;5BwXBJDGLcTgglIKSUopZTBBFNKcU8qAhg0heikCqGMPLNFlgAAWBMDgcxACKDIFIH58SIj0HcOA&#10;N4XgwC6GgNuFxBg6iSFYToHIAB+j5C0EMFowhto9OoHARQpA5hbCBDsiJLxii3FYIFV41hwDsjUQ&#10;UNAgRQh9DIERci5l0LqIKBwGgTBhiuEyAaTRDB+D4HgGUKIRRdDSHNAQEoLAgCKEmIgGwJYmkTUi&#10;OoQYeg3ikFkMNmrtANgvCOLgVgmQJAKjAQYeL5QqBRCoNYcsAyCAFU0FAMAbBCh4DaAugZDh/jWG&#10;KLMNTMRuDqHfGoBIGWcM6Z48ClBC2gUppZS2l1L6YUxplTOmlLB4DhGYEIIYUR0j3H8ANKQAwBD/&#10;H0Ps0IAABB9EyLENATAZEgJePRLgNhhjbHjUg6wBQCD4HyPoggAjGCpDcFIHRG3BlrLbNIuJcy6u&#10;5IU40vpfyDmBMGYU74/hhCtEiF4N4jF9EFAKAYBALweBGDcGoM4NQXgqAcApCw/x1DlHAMIWorBF&#10;iYFGOZMx1QBD9s87U0ppzUuLpraW01p7UWpAA8I3RvJaAAAUBAEQoRVCgAvaQio8R0jgGGMsaY1x&#10;nDGGcNMbI7B3DwHzUYhAJwcBJE6JYR4IQLgNgshgWQlw/hsRXKVzwBgDgmBYDkM4bQ0g8BmC0DAE&#10;wHkFH6Poew4BtjYFCKATQsRai/HaPEekagLnpFeKkUYHwKPKIVA1BKC1EAAQehFCdJyKQXQ2h1D5&#10;B0QojRKRdE6KUVotRejFGZCh7jrG+FcKYThmjdc6ediAEgehJCeGcMIXQTgkBCA4BNA73DxG6Nwb&#10;IqBOiZFcLp6g8h7siCGFwOYmxChwAO2gg45xrjDCcFELw5h51eIIAQA4CgZg7CKGcMoYQYgtBOBY&#10;CIDiED3HmO8b42hrCXEoI6+4y7ks2IIA0uQvBfiwA4/chZtxoBABqEsdMjwAAMAyCoVIqhSgwBEB&#10;Yh6kVJqVUuplTanVPqhIUPwfI8RABoC8J8XQzGRALAeBMIwTAshnDOFgE4HwPAGAJDsd46hzjRGU&#10;MISYlRLDMGoN4fg/pHgcBaEMWQrBOAXAYUof4/hDhsCmJQWDeSDgNAiBsMAcA6haCWD8DwGdIEHH&#10;iO0dA3s3CpFIKIW4vxkDtHkPMgZCwtB0EgIsOIVSHj+HODsEANBwZ2yyA4DYoxVCsB4C0D0vCGDP&#10;F2KILQZg+DyH1wA6oBAKgcBCFYL8ZQkg/BAB0DVQl5a1HONUaAxhMCUEwMYaQ2c6nUAKAoQ4mxWB&#10;cCKC+BaXkMC1E8IUNYfhM1HNEAgBQNQgBLDWGgMoMwXAmAYAeMG+hwjdF2LAVAkhPipHQOsd4Aqg&#10;We4BSOkrO4K2qaTSvs3ae1dr7Z23t3b+4Q8H2PQNIVQkCzGWN8hYBwJgkKKLUE+yiRD/E6IMNAfh&#10;MC0IWAUCIHxZi5FxEzNBGqzuFrU4ittuCEVwcfXNyNdiGkCH0I4OwZhKisF/V3oQAfWHVAGBoD4I&#10;gJAMcWP4co3xunRHzsIfwBwHAVCYDsFgrd12gdvaPuPyflfL+YRO1jxLXo+qBwoi9K2gdo5hd4F4&#10;QAmiTEWIQDwFAGfVvcIYO4ZROiwGJ6o851TqgOAoBgD16b2D5HmNgbg4vefY9cBcDoFQR4TITQHz&#10;hAh7AyB7BLBaCbBwibCCDLCYgzCqDrDCD7DaETDqEohpWoXQL4M4Ogb4dAdyFx2j1oAUEwDIEAEo&#10;CQBZaYfAeYdwbwcQc4frYT7DrwAgEgGAIQUYUQTADgCAA474fgVQSYPwPIR4UofAfT1cEoAQCICo&#10;DIDYCwCQhAeoeAdYcAcodT/beIAIA7UwPARgToMwJwHAhxGodQKQIgHIZ4ch9g87awC7j4CxJIJg&#10;MgPQNYKYHogzSSP7SqQTS6QrTQhgeQdQbYNYLwMIYIarf67gAD1kEzLQEYEgEQBAAqTQdaySkAej&#10;/ZHw6oB4qgSwUwUgH4FQDghCnAWwJwLgNodgecN4g0EwAQA4BgCIEoECd4gwdgdAcQdLd0GpoAAi&#10;wID4EgEYcobgbAfA/YgoHreYU7eznIhQfwLoIQFAXwbL6IAABIBoCYEYEIDZlgHQKQM4PoMoKAhA&#10;gQfYVoSieYSIUgewe4fKNUWQAJ0AFDGjkQgsTIcETaF0EYgy7wBIKAMwPoRgO4LxJEaIhAfruYQo&#10;OIMgTwWYYyozikSCK4DgEQEgB7G4ggfwcQbobbIgfUGoBACQDYJIGYEQV4XYYZm4XpnLsj5pnr7E&#10;mUmsm0m8nEnMnUnIf4VQRwOgOIRoVAhbYoLoWAT4RAywkgbQYYVQJQLgOQe4fiY4EwHoLIW4UwRh&#10;1KswtKtBwwgitZxKtwhLziuQgyuhyQiKVoeYS4RIPgTgVYXgd4eIeQfkGgiT94B4CCvgQ4GYAYZ4&#10;MLxD4y0Uscncw0w8xBp7561wloAy7wA4BIBUvQCoKALoMwNoMgK4BiHQjofge4eQToSIQITAU4XI&#10;d4eAeUigi71wBYBhTYE4GoQYRQQ4GwEzC4iEA7BCCLBiCgi0BzCSDbCyDzDSEIgyEbDwiIb4aYYQ&#10;PAOwQAaQbwcgegeoe0f4i01hiAFoG4IIRIRIQ4EbwQiAfofgeoTQQYPATAVoXk1AekuzQwixKYBI&#10;CACgC4LoNYPYOAL5I6XofQRgOoMgSoVYX7ic94hIHgK5RgRxR4gsPrSiQIACQbTCQwiMQobgO4NY&#10;OAYQagbYec6cGiY4iMyABYDIDgE4PQRARQJYHAFIhwWITYQQQQSIU4dYeIedD4i5KYBEvTVAKQLw&#10;O4MYI4KQJAJgbodjBIDYFgIQXAWAUICQBL6ghAUAQ4NoQYTIWUZToQhYFYIQLwWgUIQ4A1KCVgfQ&#10;WgVATARIRwT4c806rgfVEAiUYQA0yYKAMINYPINYL4BJWYigfoe4eARYQAOoU4WoYs1Aec90vAAU&#10;vQCQNIPYSQDAc4WYOARoU8l0mEBkxIlMmlTNTlTtT1T9UFUIkQcwZoWgJ4MwP9AoggLAOIRQOoLg&#10;IYkwfoeYcYKwKIK4tw6Yg4Ka7QPQMII4jwewdYLgLQK4a4caq4ghfgFQVQV4UYCsIIhYX4U8n4Rg&#10;8wgwN6W4LwIdFkBofwfQY4XAV4TQUoVYbIbgcIegedDseMWIAYB8vQCACwDgLYMAMwL4KoJIZQVQ&#10;SKvoUawBuQUIVIV4E9aFUVg9hFhIjgeYdYbILQKQLQcx64kkvIB7WYAIEoFYGAF4GQG4JAI4IgDw&#10;C4CEhQjzZofYZ4YAWwTIUYVb/Ab4ec6geQeAeAfqY4AIBYBqxsyL+QEIIYIoJALtYigKbdCgcQJ4&#10;KoLgcgdiWgCwEQHAU4UwSoCCi4iRDAQ4NwLgVgYwbQhAToWwZoGBggi4XoUARQOwSYVIhANAQQTA&#10;MoJYGoigfIeAdAUQUQUIXIXYX4ckXwewewes6Ye9N5iACABFwwDIDoEIIwJYKgLwLAJjGzsqHjYQ&#10;X4WQUIUgVIWobQcIcge6rlmgeM6wgwAZz4BwBwBoBlnQEwGIHQMQL4LoHAF4E4AVkohoeYdIbIO4&#10;OIPIZlzYeAeIeCoyR6zgEgHoKoXIUARBeRGoNYMAKoZAbIdYgsL4DoVQXLPjAgiSMQdwVzAAWAWo&#10;XYcIcodIet8tmLIp7BKVeF04BwB4GoHwJAMoMoMYE4DkKlyYfQYAV4UtcgV4b4cgcoek6Yetdp7B&#10;z4CF09nIBwFAGIHILILILQH4GgFUEwfYP0zIWoZ4cQ6gA4CQS4UgU4GoEQCghwe4d4cQQQPAPQX4&#10;Z4bNmgd7l8TwAIuQIgXNMzp9MQgggQcIbQZ4T4TYTgY4Zway/NmIeYeVLAhAAJKWBB8FnIEgE4Fw&#10;LAMQMgIwHIFshIjTYQfN/QVAT9Zobd/9dVmMJUWIAgCGNACb2ALoMYNQLgJwIQXQTgQYPgTIWBTJ&#10;foVIUwUsH9qthQpbeOP+QWQeQmQuQy0yogeAWgWgXyv4g4GDLwES6YlAf4ZAXwWocweDLAgwF4HQ&#10;IYEYDC9czoe4XwXoXqImTYAwBICIIYIwIIBNoog4cwbgaQZAaQbghAFgG4IQEwDZjQjIewegeIZo&#10;/4awagaobIcQdAgwAoBIGQGYGgGwHIHgEwDoCogodAbgablgbYgoAWVQIGVoCGWGQ+cuc1TwfdPw&#10;XwXYXwetLIkIAYA4F4GIGIBoBAAgCICgC0zg14fQe4eobobQaeZAboZ4ZgZsqQhAAQEgFQF4EQEA&#10;EWaIF4CgBz8YjSMQXIXmdo0AroBwCwIYIQHlMM3wf4aAY4XwbwdFZIgwH4JIKQCd7IigcobIaIZI&#10;apsAg4FIGgHoFID2a4jAf7cYdIZ2g4b4bwbgaobYcNN+KIGoDYDgDgHQGoGICQB+iwkIeweYeIa4&#10;aYZ18QcwZYZIZ73dAph4CoGAGAFQFIFgF7GgD0S2HIikz4dQYQYAYYZQZYZj3WbzLQGIHh0QJyTK&#10;9gfYYgYIXgdQeF9AAF0gBYIgJQI4BdPeoDNYdmogZUkAbQagbgcYhDLYCIGIGQF4FuebGgDufmyY&#10;eAd4ZYY4YAbAbAbWzYdWzoBoCgGgGAFNjIGQEwEIDkS2WIboaQZIaIbgcohAFIGengD+n7SIeod4&#10;YwYYYgZQZQZIdIeFicR8EwFYG4IoLKcNPWuKJwfgfQdAcYbwZYZ4aobQaoaNNbBJzwBIBwGYGAFo&#10;D4EoFQF0e4BUSwkweoeQdoZQY4YoawaYagbocwdiIwBgGwGoGoG4HIHQEIDICYgoca4AZYa4cG94&#10;BwIekEFm8Gc47+QPEHEfEnEvE3E/FHFPFXFfFnFvF3F/GHGPGQkdTfGfG3G/HHHPHXHfHnHvH3H/&#10;IHIPIXIbtPGvInI/JHJPJXJfJnJvJ3J/KHKPKXKZo/I3KnK/LHLPLXLfLnLvL3L/MHMPMRp3K3Mf&#10;M3M/NHNPNXNfNnNvN3N/OEnHMvOPOnOvO3O/PHPPPXPfPnPvLnOfP3QPQXQfQnQvQ3Q/RHRPRR33&#10;QHRfR3R/SHSPSXSfSnSvS3MHRvS/TXTfTnTvT3T/UHUPUTtnTPUfU3U/VHVPVXVfVnVvVvUr5Yf4&#10;etdbYIf4fGrIe0ZQh6K4COBA7wAIBU10S/D/V3YvY3Y/ZHZPZXZfZgjXWDs3W4eYdgdYdYdna0uY&#10;eGroZ4eIe4fQcYbQaOZN6Qho6wCAH4HgGgy4AYFNjgCy9QC4CoCwCveF04Bti/ZvfHfPfXfffnfv&#10;f3P3Z6mTZofgdgdIc4bYbQbYaYaQZusIZQaAaIaIbAb4cvW4e9m1N4igANwwBIBE+YHAGnkIG4Go&#10;FwFgFgEwFAFQE4EQDoBAA2P3f/mPmXmfmnmvm3m/FHgKlwdQcgboYwYoYYYIYQYnoIYQa4bgbwew&#10;fLgA1o6ufQDF1hBIIYHwHHB7pgFbJt2vnHrfrnrvr3r/sHsKlHnR3wegeAdgXwW4WAW2jIXoX4X7&#10;/O2RpQBDawGYG4HQI4I4JYJoJwwoErhPrXsQhYZvwmRbxQggHfxIInxfwXxvx3x/yHyPm/shpwfw&#10;fobIaAZAToT4TwWvzwa4b4dPjJpu+ACgHgIIIYKwLALoKoJ4I0jfmHyQAATX2jVgM4goO/3IRH3f&#10;2X3v333/4H4PTXyhpPywfIXAVATYSQTYUgYoZIZoemjghUSABP6sEwAIFgGYHOcaTQDgEYFIEIDW&#10;Egiwdocwboa3Awgod4dIcQalzfy0zyrghb10jAFAJQKILQOwOQNQEQgAYCAAgkFg0HhEJhULhkNh&#10;0PiERiUTikVi0XjEZjUOTUdM8fgp3kSIkkbk0nlEplUrlktl0vmExmUzmk1m03nE5nU7nk9n0/oF&#10;BoVDolFo1HpFJpVLplNp1PqFOf9TqMOf7+e6dQp+RqeUracTofz+f8GAgHGIyGgyGY3EQhDgyGAu&#10;A4EAQTCwYAwDAMFBgPCQOBYIi74erydzxekFfL3ejueDzezuczNardbDQZLTabSajcckIBQOCg5H&#10;5FRKOR4zEgXquv2GxjMdTUfM8hkcl2W73m932/4HB4XD4nF43H5HJ5XL5nN53P6HRo9Tsu9fj6eS&#10;XPx2QyaUzod7zAACAYjEw0KheKpJHw7DAXCoPBwQBQJA4M/ACvs/fr8fJ6Hqwx5nieJ4HecJtmoW&#10;RZFoWhalwcZ1ngAYCgOFgah6SpNlCHYVA06UQRChbaNs3A7pIRERRVFcWRbF0XxhGMZRnGkaxtG8&#10;cRzHUdow6jdn+fp9k0Qo1DyRRSHeep9BKGIdjeOQ4iSH4cAqCQHgW+r9P22EgH2fZ6TAdByG6VZP&#10;k0SZOlOdh6nyE4YCIUZVlEGYQgrHk7qVEiQIIkUTt1PFAUDQVB0JQtDUPRFE0VRdGUbRyZR816pn&#10;8XBOEKK44EKfgAgMMo8kaPQ1i0CYGgQAgBgG5TqH4fZ9HGbxpj+OA0lUX5ohAG4lmCWhVAwBwC0f&#10;YLZo9PYAT7FFhWTZVl2ZZtnWfaFo2ladqWqpNIqgqZsmMV4fiSLQCAyFpKE4UAoB6FcYn2eZHkEO&#10;5DkgUYbCyOhUkmPYFrra1lz028+NzFN94FgeCYLg2D4RhOFYXhmGopbCnHkdRvC2JYjm0AYQk2Th&#10;OB6FgPS3GSxnyVZIEFTJNj0TZXjUKIdr5h1CX7E1kZjm2b5xnOdZ3nme59n+gIniClH8fh7k+Q44&#10;kSVJrkwUxQCCFwQ5DG5/n2exJkEOJNl2cZWFgVAT19oMa5nf8/YDsm1bXtm27dt+4bjuW5qDoakn&#10;Yb5mi0L43C2PRHi8JAbapHh8nicozi2LYTiuPQ8C6I3Cbo52zWNgHJ8xzPNc3znO89z/QUJuykHK&#10;bBlF0Z51i4LIl2BQ5vGiYZknEfgriaIIBdC5PK2PP/dd/4Hg+F4fieL43joh0bpOufR+LGAIAgEA&#10;4DgN5Gfd5y/re17bjH77yC1RVPufH8ny/N86X+Unp7HidRpGiaJqG0cKCgIBYIhgGAXhcFARy0Rk&#10;forRLiNF6NMcBpAVB+EEGwBT6GGvYbRA6CUEyhDzgs/AaL4QXwbAVB2CkH4QQhhE8B9ROB+jLF2L&#10;ETQoxTjVGwNwcY5x2EFekAsEENwXgxBqFYLIXQcgyBM+IiY+w5hOB6I4WYyQMAiCONYbouAIwjYJ&#10;BBmsUorRXI2MuLQz4uPQACEKMAI4xRYjJGWM0Z2EQlJoP8ZovBShuDkIMZg1xuPNAEBUDAFHxD2Q&#10;GPJAICAFgNBQCsGYYA2BvDSFkJwBgCOSITESI0SIlRMidFCNC0YqO+kvJuMg/JPCqlAmAxZBIbgg&#10;CNKeTkqZVSrlYniNRMR9jxHGEoIQPxfDPG+A8DYJw5RwCOEYG71QADoHGNwYIvhbieE4KMdQ9B+g&#10;UA0B0MYdBBiBDaFovbuSGSQiPEmJcTYnxRlasKTLaZxznfOOKdQuZ2LYANO8Ks8QFzznRPUm51J1&#10;T5HEBCfgLZ/T2oBQEi8ryYC9FAIQJIZA/AAAUBUTQqhZhUB6C2eYCT9yeauPUeasBjBtDOG0Yg1h&#10;wAMAgBMMQdhDiKDsGUA8QiETcklN+Ss4qBKInLTWnDxBa07HLT0hYPagApqFTmohGnvD9GJUmfI+&#10;qmAJqcFOqD0wD1FqpTWghLh+h8C8EEQooxhg6CuHEXopBGKmm0Qwq4/R1DlG2HMMQWBTC9GkAUBA&#10;Cg0h9EqIkOwXqWtUphN6Sk4aqqDpvYOwzdB1WJQWLIsY/gHWPqYPofFkwNWVCXZeL1h7NEGHXZ0Z&#10;ln6ejlsaQgIlpQRWns3amTlVyWj3DKEEGwnBgDUDYIcVYkw8BUIuPceI5w1hYCgKUXYzFNgJDiIo&#10;TYhQ2BWAOAV8Vf5JzgktapHVhbqXXZ8MO7Q17uEFB9d8cl4RvXjIKFi81jwHXYpwl4fY573C/vgP&#10;m+UXgEX1sjUcD1+QkX7vVf2EdrCWD5DWEkHAlhcDQDQIMU4lw+BYI0PZvAYArhWFiMIZw+gCANEo&#10;J8VgYQpBAAUAYf8RZu3Rpnf5sqxF/OWgjijFzCrIioxlZMfE7wDXmCxeEcl8BfnUBnj8GWQbM4vk&#10;2dQe2RxpZJM4NN8CqAM5Pg2C+LgzxzZVIKGDLGNsiZbe5gAlY/hGhuCgHQSYswYBHDGL4VwlgI4h&#10;I0PAcg1gvuKFsMQaIBwHAgEiKAT4WHBB+CqEGmNgbp5cRbdbQ2iVpZLGPo0goJNIAW0lezKcnh+T&#10;zAWFLTVTgE6KivUexI6hnajtCQXTFlQNA61VVK7g16kjEOoDjWQLtaaeInY0d2ubGz8AhlrWzOsv&#10;ErGcLQTYPwphnHyAUCohxJCZC6FIIYFAHAMAEfoiw/xuOnDQGwOIvo5gRA8CwQwiRCjJE2H4T4vR&#10;o0ysFr9EOiN3bxUXeynYtdQgE3wCXfWrYvWR0tpy0oRLTgi3lBMe/B585THlwvaoAtea0BdGIEb4&#10;SCyiFdxfGgF+NBM45xTgpCR28hF1yOyINuTVCBTx9mOwSVJfHSGUKoTRRi5GWA8CoIwwBlC8DcGQ&#10;MQOAiBKDsGAKCKlXGeMEWIcg6h4GEM0bQDwNAjAoAAeA2xyjt3ZoXlRzN4db68nccfYRb9jIKBvs&#10;2+ACDh7UQXg49+wjj7MBsFXcwj916+9yzo6xv97yXUfhoH/AdzQ9ZXIZCReeHvGN58IUPGAT8d1+&#10;+Q+Ri+TG55UgvjgJhO80AXznd2D8sJWP8bQyheh5D+IEXQwRkj0HuPsC4HQRBEC0GwUgiA4kaGWL&#10;0VYjBH5lF2Mce7zSC9Zpp544/XfjfJRedQYHzRt/P4aDz6QzfqD1+t2i9mS3w8SDF90/ADPlO6vY&#10;On8g0PzfkHTUf7+kAScoAb+8iM+RcfzILkEtQNAadfgxFoZdoyCHwghwApSvwmBPQCWh/hshoBjh&#10;ZBahbBihjhlBrBqhqgegug/hOhBAzCTNsBphjhUhThVhXBZhbIXhvgHANAhMTwCDiPkQVwXDoB4Q&#10;YkGhaMjh7L0P7PmhgCCuUB3wesphuwgAHwhAswiNVAdQXnNPIhqQlhwQmuQh2ovAKwpPBOJOPCJL&#10;IhWwsoLB5vMAmwvNfN3MqhzBfQyQav3gGwtiCgOw1u6gjuGwkFoQDCYDDB5Lxhuhxp1AJgQAYAaA&#10;VgPiUh/h6h4B2BmhnBnhphoBnh5B/ALA4A6AwtOw4DfwWxJRKjispv+CCsfgZwat+HoAnxQDqPJh&#10;irFqjgTRTg5xUoOoGxLG2O8hsxYPKo6qmIvAQxbJ/AWwpAKw3iMxRwJhqnwr9gkO4tfpRMeL3Bzu&#10;0AcxlskhpECB4vOACgixpgORqxWllw5DjEBB8B9gAAHgIAGpHRrinxKRxxzDXu2hZx1QYh4MbAkx&#10;3seOFh5AIx6Aox7O0Nch3BMx9hrR+u0RQAnwAghwzxzmcDqO3vqBmweh3tLMbOTAbO4whAHiVNQh&#10;YSLCCgVyMgdyNtFKjhkyPx+hrLGgTySMaO9hvxnx6AIv2IwAhSClHxsyXmFxyyZSaikQgBuwyBfD&#10;qSSATgUSfx1BZrGxNxNiERmhJykMaRbAQgbymvpAeSJSbGDrGtRhnPnhtw0iCAMStgWSur8gPO0C&#10;WqjuLhXSFvvp4gqxosuJ8ydLIuNALxqgOP5hcNLNQvBNMSASVSpFDyYjoB/D+yFh6h2hxBcsLCcg&#10;UAZAggejWS9yaS9zHifuRhdQmhwCCwvAmsdMpiCrLglxiCDvIhPzQyEu0H8gYNJALSWyozIFpR5B&#10;jTXRkL2OGu4yNgdtMQrCYLPhmSqovJTgjPAQ/sXPrB6p2Bch2TjHwvNAnOxhbwciCwtzfv2SHv7T&#10;VlBy+jlh/hphhhaBEhGhLhfBjhkh8B9B+h8h9RuicAwg9BPhKA9grTGsVGaJNTqT5idTjB2LFtLQ&#10;zgrz9hUz+wttMArUAy1CFNXyEwlhqSfgUL0L0RhTVT6FgxkLtBhxnlsSnt9AS0BibwnhY0ONLULg&#10;g0QMXwcyrjqRcRdSkBJx8iCvxvyMoxcAu0YQwUHkcTrDih+h8B6BOBEg6g0BABMCigyg/hShNBAA&#10;tT3jalinepzUZ0mCZtGhjsliCgf0pgKUq0OBYtLSWIwCHP0LFvIyFytgMDqL6gETey3vC0mk8L2R&#10;fhlU2oaNqyVSny3ihUrv0Mrssp3rVDqSrzmiCTTzkhN1AtXuGzTwnxkCCsngMgtVF0pgfu0U0U0k&#10;W0ajhh/hhBVBHAmAtA7B5h+h/CCnogBwzvOADKKxxCWAsA3hIvbAn0jkSmzoq1I1YiUsaBS1aqjx&#10;Vx7AotWzdnoTezfiHNLSLBYR8nwvMT7LG0yAgVlO4zb1ZEYKjwt0JP0LGsbS4tZAcPviixfxRiCy&#10;nvBLVQny5zhRVglVypRBAV0L2NUAx12PDheRmyQtUSVRhSmgbgJV70ZVnDpVJjgB/DsAvAjgbhSh&#10;gBsHwADgFgXi2gnAmAlAOgOAQgcAbAVqXCYgHgJgMo8r0ypTHV9WOiHNW0JCCzSyHhV2SyzD8S0U&#10;MiHSEyE0pUpp9J1KjqpKgAeyvyw2PERL2TKUDu8ovQz0EuIReCjJRBWWirItUVyglWhKisaMeO3u&#10;0Vr0LhRWpwcuGgy2ryn13RZBkWuQnvMPBRdRcOJSJWlkdtLSGp32yut1+Dfh4hwBlAXAYgehxB4B&#10;9CCgXghgsBSBOhJgWAPup2cCXWOXA3CNLTlxkO0OOAmNMVahSiCye1GiKSFyyKjylrvgfUnyTr2M&#10;bVGpS1IXCDkR2J8yEr2O0UqgKAY3Uw1gOiozJTKRoyAV7gJKiyqSqtR3HySWaRYBshE3eqjzfg7X&#10;gr0NQy5u3xfteNeQB0/NJRcUwxV3PkYQau1Bwx5Uwyv3oN422DfBwhlhYAYAdAoh4B+CCgEBLBah&#10;iA0glAZnQy/zyKmCCgDADgEABtrGFXB3QWPRkQZjqO4w2slv+IvVlAgULiL1hNQxo2UvOSqhsYGL&#10;2PMSHu421X8DeKju8vzBoO30xr6v2SevMDYSThd4QiCga4SXUgYqixkTltLPMR3gkqjhQ4YSPhks&#10;bAuYa0QAgiCjqTXBjUDzctMXrL8qju2uGye3V1EqpEYT7BtYl4GBsNLSJVc18uC3tDe23hXgYgdA&#10;pB4B+iCgNBmh0hsgZALPwHQBthoQHhpBu0pAlArW/jCCoB2ExhrBvByiZgDAGAIgaAYAWi7Cb374&#10;J1nUJNWiCuApSt6xkNOKoApxViL4mtXjqP8AaYTPI4dyriCyVRNuB5ADe3pO1Ymz7DqRdSlyugWW&#10;bjYvI2ihWThPMTOUyKAu2he5YwxO0SBTfhhZbhSZcu20Lg1Ze3TiESFt6xZXp0EyMw/PATKB0ZlD&#10;qNMP2JS0519ipv0SEwxG7Rpgiyluv4qDeB43uAXgYAfBwh4B8StBkhyhsgbANWNHODKBthLhIBIB&#10;khsBxiQhGhRAdgSiBinh/hfBVhMhSBbhlCZgHgOgVBCg9g6M3CbY/5N0mQt0rwatMNNApNLBX6LM&#10;aSvxhCNMaaLBXwtteAqaQuGx2SqycDqSJYTP2YJaGijxn4Lu3wau0VEsozT5TEfipv+YLovSBZNJ&#10;0LGzc4LiCvBRlgcx8hPaj0DyJPGAoSBXPjqSq2uBkYL0yZI3FKjyTu3x8ovS3uJSl5GDktLYmvE5&#10;lB0CCxdSFtLS4w21mt3ZtkfjsAvglAdhRhehqCCADhGhWBfg5ApgcnNzBBzBQBOBLTvhph9iyZ65&#10;758ipEgBLmThcBmn6CZAIgQgXhLBFhBgFphCa6GaWT6RMItW7oNyHxZMeWXAfyeiTtXyQzLQvVEz&#10;nILYL3drGvvuIPBaV7PCdjqRZPEp84NAEZjJS4PDjRn2ShVrGpSzep6ycNXvI0wyW0yTlhbbpzhO&#10;IMsAwZfiGwa0r0Du3ye2k4TLItQyTvEvI0yS4v2NUabDrJPMptWsaCCzfuIYZNQsbS8x6FmSQ3ZS&#10;VYkFha3DehgmSgngug6B4h8h+gXgigvFeBLgOD6G5n2hwhTBRhQhfBihmh8h+DqiDA757Z8Z9CmB&#10;/JYg6gygxhth3W7P/kKj7HXCUAIAPgWBGBBA9AFcWiabO7cy9rGpQBVR5O0aJteYQhdyTuG0AgrL&#10;0CT39EGjqOUWaCEThUDslrGxV5jMo7ccciZO2yrxfpRDqXZZI4jnplVCpwZxkKpaQgqNMJVx2TJR&#10;2RV4bu44m6O4mxdYBWk8riDoMQc6pr63L1c0yMjMjwxSQv0IvNeSvyeteDdz7UDzKLIxo2xIxSVY&#10;L026BCCRcaiFkwn7jNMSlynlk7/jeUcB1hGg8A1g+BKhVgCgEgHAnAwA3hJBBg7gNAJgFm2hzBuB&#10;pWphRBnInTxYuCFcO7FcQClh8B1M5AzA8B71PCCgaAjArArgigaiVCzgFAQgPgO367OT4VXz5csU&#10;mwxN6jqJS5rwayyO2xdSAc8CJNLSyR2Pv6J5XCDu2tWzc3yL60E4SAa3sdviVsaZbhhP0O2iC0Ey&#10;ezT9+DjyQtXrvLv0EpVy5p8ovV65SR5chMeMaTSyAVfiJsaSg76LE3V12Ax6eiDKjx5RZRmqjsbX&#10;ZSe7UioNQ4dwnqjxo1ruB7+gAThdzuD94NNd5FGv+ajhPZIP8Ayei9QCqEaB/h4h1hzK8g8BBhIB&#10;TB/gEAGgPARAVAoAqAnglTFC61TCUvXgSgRAOXAHRUbhihdBZBTBXhch0B1h2B+B+8NiF9hcPinB&#10;rhhBWg8BGBQ8NgAgCAxjuAngduiDgccd+xzLG8hXpiCxhSvrQ7phbDqQjZSCWyqzcovZr3lCErI3&#10;d4ZLGxoxTgTVr62fECN3p6owt1kL65jZjKpeEDkwtyyPIu44W91oQP9otLGzfyWxohg/fspyqpS9&#10;9Wk/SiIScSgyEwAQA0YAuiHLIxn9KrQr6L6xdVr9FCiDqSQ0Dx5DqTT4TO45TeAP0RnrGovaifKl&#10;Fx5egzRt8Avf34b+j+5kahzBvBmgzoeBaBmhtgACAAEBAgEggEAcDgEAQuGQ2HQ+IRGHF47ppIHc&#10;qRKNRuOR2PR+QSGIP5+N5rtFWq1WM5qNx6vh8w4BAoFAZ7PZ8Q87o1RDsShCRUGhRJbKFFphWsOG&#10;AIDg1BI9Mi4OAyh1WrR9NVkz1uGHevIiwVexWOyWWzWe0Wm1Wu2W23W+4XG5XO6WZ6XdUXl/XsIX&#10;0pX8CYFh4Nr4WGX8pBTFWp5Y28qiGCLJETKRx+5dtZljZvLv0B58R6EeaPAgS6250anVC/WAHXaf&#10;YbHZbPaQ9+bdp7ndPjeQyaAoi8EJ8PS7XjQt/8ld8twc0Bc8sdEGdPj9XrdeqvXtKzuPnvdMGErx&#10;X0IOrzLX0bp9+sVe0ge8U/Gr3t/MD7K78PH9Bj+HL/AzACOOSf59QKbsDmXBLvHy1wAgTB7QhGGM&#10;JoMBDZPpBJlmtDb1n2hj+AwIcRQeBLngEhhzxSScVndFryAtGDwMUCjEOxGyhGJHJXx28x1A/H42&#10;yCC8hxvIqqwHIzaJIfZiFsUQxjMOpunUeEkNoMo/lKTRAC1JMbnwd5IkcRpiGaax9Nu5IAIEAQEg&#10;YCAjigLYGHYZJRlsZSdJ4nygS9AhKEAOhdGecCGAaDIVkuSxDgcAcvKCrJNK2M6uq+sNH0xTNNU3&#10;TlO09T9QI6wZhsKa6GBvVDWBfAZRVbBYI1gKtZLbAb0Fqc1cIQA4qV4BdfQE5Jv2EYViQKfUGhXZ&#10;IcWXE1QgAedoF1aUWncDlrREIYDW1Z1uW66sBnvcNRnFckBs+AcIhpdTwW8tpvXeXl4oYGt6QmGN&#10;23xbzOlvflcHNEwhYCyQRNufjuFYdeEmdhYWYbawOCniLirGxp5Eti5q4zEwo44J+PQaj8Bruehl&#10;ZKceTw7QwGgbegax+D+JrXAZ4ZpYhhR7AbSviFIZ57bQDIfDpSaHUeC3OCWkBDpWf4iKbhgnfLZX&#10;Ce+DxyYjOh/rIu63qMkytrqxH+aphFQIYlDAdJ6n0h9tAOAgCgMmgEIUuIuDoS5HDsKewLcdxtCo&#10;Mg7TQfyBAGBIFAWDwShaLQuC0GASg6WRNkKThZmTPSep/Lx9nmdQ5jcNRwHbtaFhIHQnkcPAx7BS&#10;NJ0qO6wERvnadr23b9x3N8anHZX5HXwF6bCsUnPWz6PaFTRh4uFS1Ghge+hnaRZOcZfetBcG2WHA&#10;Ue4AvvU43h8PsYFyHFBsAAyJP1XP3X2/dY2EnWXv5/C3yaWSFdVWb9yq/ClIrTtD1VgBFpr+3+QH&#10;LefQaECxmQNQahFrIP0TQLGghkcMFzOsDXsy0tSGRMQfWNAMP8I2nlXR6MeFA74VIdQGuldTwGYl&#10;XQ6zQeByxdsjQaiRVANwSw9IkfQZsQXrC+YyNU8DIzwHgaUCGHoJVsMggQ2E5Iz4qRDGjFd9AUIt&#10;A6i5FE2DX4vEPH+PwegZAlA6E8LsaZSwCgHA8CAEa6gaAeA+CUHQNgVonLiCAFINQYgoA5GEobfg&#10;rhnD23EBgGANggB2EIIwSgfg2AMAVRxC3JuVcu5lPiXh3DhGeG0N4fx5j+IaE4MYeQyBOBwPkfA9&#10;x6QBO0P4f5DQAgDAKAwBYCQFgMAcAgAxpjruuK4QsrzsVLyCmRMmZUy5mKgG5M+IZDHuAoB9NUhk&#10;KBjm6RME2biQwLlwgCKucSxgNTlCXOeKBIIixBGa+FBoMp4P4Qq5w9ao5njcIY0gCRwQigPn9M2g&#10;CRlwLhGpQUbFB3wmlPIDahjD6AkhZtQcbCDQnUVm9Q+jBGnqQ2YLPoI1HwHUhfitIXS1Bs0nZ28A&#10;K9K0SFqgCJSmERSGRaCgxwKM6Shn0N1Pc/Q8WCq6ngDIEFQzwU4I8+GiURYArnRAz0GaICOL+VtR&#10;Im49n8KlQWQx9ETaaUhAdRkjcAWDobGsj2pyvAqVQrAWeMEyh6DjGcCwF4OxwjvJyQsE4OAkiQEY&#10;IgIEeAESUrWjYeQ4hEiaFc/kGQOAbg1AoA4BJEpLuWcwQ4nbmk+pGGoL8VIexHillmQspgaw9CCB&#10;MBAfw1RrDVMyN0bJmR8D7lIQsA4DAJAoBIB4EgKwZgqBKCBawG7AyVNnMJSkxFLOzsHcu5lzbnTN&#10;M6LO6SPTShIutOUDSAxYXbfjV5WQVX2FypIc0cCJgrXnq8SI+g0r2UFGpVVEzDQWAtvo8A7BnayT&#10;YIZP4B8O6hggufgEtiA3iDbwMZkbSA0KgewZHJdmAiHjlwkrYhj+Ad4XwhMtaA8xcYdhUO9XUEb/&#10;mdfmL28i/kTIgfxFwHVRi0IZE3jFqaIA9Y1gGWd+KpcJDlZGQxh7+EYAWnmRunqpb3H0V1dgHOS8&#10;HkagCL/KA5MpQNGYCbKx5GpqlIY1O+gLYIwcwEbpUbCxnIzoYDabgTXvAFwyUKtsyRwjLFiDEHQU&#10;B3j8IYAYRgrBghzCmDjNpxx+j6HqPsAIC7AkfsnJmyye3NpJFiJsQwnRZjIIYAEA4DgmBJCENwaI&#10;yhrjfHMUEAYBgSAmBWEAIgQweWNAlZA2VxnYOy0DrXW2t9cHHX9h0XDBX0BM2Ag3D84hVkMiaEHZ&#10;Bp575QF+gPM4MNoU5L3WS9g0ocGumntAGDKwGm1PpeR8bBUK4sBJuXXO5yOtTeJlSGhDDyAn3hNN&#10;XW5z6Cp3thvbhiN57odsZ0Yu/6JXxYa9ohiBxujB4Q+E1QG+GZrabfwuDUxJcTvcQwLnFwj8ZLUs&#10;Z8s9zVLGRJvAE7L2nmlwIimIt5EBngZ3lYE19iNmdiuNHKlPR283iWiAdPO34mqYq8B7QWehZruY&#10;1MWXR13jewQC7pk1QfVO34R3N8yM45zzrnchgFxljmG4DQDJVOoqY0XZUhtl5NpFH8PkRwfQ4DAG&#10;mOXS7+x+l7IEARlYCwBGvIWPwfQ+B6E4IkAYBYEGzBQCuFAJYEgGgHKutRYQ3yPi08kI3yjIw7eX&#10;1p2HzXm/OedIXiXgyJuncuIZmTKhDKPhGv+aeqrvYAz6pteEoKA8EQUp6QzlyqsbmxeJwgYLFUTV&#10;B6YC6GPntbMVrJPe+Bz8GW63KwPzyGYqDPRMZQInq/jLt8e+NDoHfvbICChXDYtvyU9Yqud4F//U&#10;mnnYxcSyxvm+XDtxAtmG8DDbvIOz/XWUhsvRAZGgoWoQaPI+G5cxcIkeoZsgC52HSgGRIusCQM2G&#10;M5uHaeoR6fCRADNA0iauY2qGRA+wQ9wysaahK+yIY6mkEHiHCGUBgBiB8HAHeJiAAAqGSHIG6BsA&#10;227BMOu7Gk00eRsH2HkHMDkDeDiHCHaHuIejaASBKBSBcBIuAA4A2AyAG7yIY78HgHIHMHOG2tWG&#10;+HKHQ7mtCAAKYAYCaCsDAC4CiCIbcj0KC3+GKUiI+R6vI/uDpDu8zB3D1D3D4mQam2IfCq8MQZ+X&#10;2X6VwRIaaN+NkfGwQooosSIKsQG8ezJAENcv+XsRmLmp6VGX8IYZ2e06JD6ueQGx2pOGyvIM6eA+&#10;aVUvS+zAou2FgM63KBIYCCFFEU4w+iHAoQq4yCOm8QwQS5mQGqqN+NLF6ocI8YKZyMDAOI2fCEjG&#10;gvcQaa2C6n4LgM6eI6S8eQWM6PoQ6zWV0YGQi+bGaIgamFzHQR6RMgCRIPAu+olA+GQfCX8ykHIR&#10;MwuB2DHH09koAWMFjH+fiiKQiuwvOCsgNBNBQjC7SHgC8CSB6FKF+GoIWAKEwTwDOCSBhFuNpB60&#10;aswSKHYG8GYDeDqEGHmH3DGAQAeAuCcCeCcBoBiBgA4AwAoV8ASboIYH674HqHoHmHEG8G6GEF4F&#10;mF0GKGkllDGAUAgAyDgD0D6e2kCKEVshGD+KGgpDuDpDzI1K1K3K4VAN0v0IWvkxYIYqq3sFSQ6Q&#10;jFrHKLgx2wpLCYbLGLGQHHqQy/0HYQauwzOArL2LaanAk4MQ+P4Ww5hK6oyQ6wRFNLsIYPAZauxM&#10;JBMPo6OFkR6QrIKyHMKOqWMas4MQGZaf0OefK98anJwMuqYP5AgZ+I4WMZKGUYKqc24KG+mEdNmI&#10;Y+aDzNuyaLgqrHrA9A+fiZ/L2Aqjk+tFaJAPo+mnY/4AvAY2Mh6/AgDMkw2QWnuWoeADTOuVUowV&#10;LDhAoNU2y2gRnODOK89ISkEH+GIFcEsCiC4DkHYHuH0dQDMFcFGEmAuAaaBMwLhI47K0csyOwHuH&#10;kHWGgGmGyHSHOHEHSHaHmA6BOBgB6Bs22AU8YKEHYHMG6E4EmEeGMGqHEIcACBkCKCwD4DYCyAJJ&#10;uJAvc/IFsI+iKfHHqDrRhKzPzRnRpRqLkYLH+FjAoV0nOCXEyIWwQfGeeeiPkNoYKVtAYN+ptMfE&#10;iOSR7HjAYQbOCh2fQLOiAiC2qM624n5R/Rsw0Wg5mvIqqIZFm5EfRIPD7K+hQIY/BA5S8NOQGN0n&#10;YQ6ZegiQqamXiF4eIXOXOWMIYeUeQI+vdHiPoia6dH4I8QW8oEaVKXO6ECzF6NOvIas8fHqgyMkZ&#10;emmZ3EUI9AYpIamn0uw4qIW2ACYuwIZDgpkIWQ6+mQW5FOuDTBKmSamVsWo4NOCgGgjNYq8y6ZfP&#10;ITUoe0IHcEsEIDsDwEYE6H+AMAgC6DSDwEGD4DaAyAgAVTeLPP2K7P6UyHwHsHoHuHyH2AUl4AOs&#10;EbCG0GUFyD+EUEubVKQAsBETGESA0AfQmJAQWx6I8FHX0/kQ6mLRlWtYBYDYEI48eiGM6+a9SgMV&#10;sx2NKu/NgOOvdAlT+NHUCLTLtHjE6IWfQWxU4LEzIvcfCQqPeCA+bYGjCNVNZLsYKZ+eQZ3YfMKp&#10;7FgQWZe9TLXZMLGR6pIqqeBR6PIIYnYgoM6uwNUPon0PECVY6IkM7RzMUIWNKn4+8A6KGGTao/cP&#10;o+aUnZKLYYKvInYp6PoZ+n0fiQGV1OCfxHI70IafCxKx2XO+sN0X8N+aapaIXAo8kFoQWRIeookX&#10;OabF7FCjCiKmwQ6vIYGaeXOfHIIvOiXV/DGmaH/W6HoHeHWHOFKEwEKD4EaFKAKAUAeBiBqBuCoC&#10;uCwBuBoBwBWBIAwLgAMAOILXJBNWwmJW0mUH6HuHWDxCKGyHQHk0uAGAYD4EWEiBqBIAqLg1kuQm&#10;MuVZveXeZWtHQFyguHCIZR64YA3CuN4YOqq1+2DbSNqamFLfAPom8Y8CeLUQGYqasx2RMuwgjSYJ&#10;BeiZsamRMh2fxTReabAPo5m/up6QGRJHxeq33RmPpeeeoNKpWCvfdfuKqQWpIeIQa/AQiQaw3Ryq&#10;qn0q8vIXmXqQmI+8exKPoIem8n5aTUSO8ENhM6SXOfUCSrRUQLEYKatHrTGIWhcBozXLtaoGS3aI&#10;WN++ajlboAAN1hwPo5c+Gd6M7LSYCnTgHHQeoRMv5O45uZ3F6XtfsdwPpFhLtAoRIN+aeatApOCC&#10;9jDOy87PKjCHiC2ByB+fIHWHwHqHkHeHiHotCAEAGAIeAV0kmmALcC2DkEoEUDmCjdgcospB9P8m&#10;SH6EmD8DYF2Gg7gIaAEDUD+EeCQBmBDeMK0mGABX8mPgVk7k9D2ZGf+VeVgppcA8fTy2coY20SLe&#10;feizWpo92LWR7effkOeafF7hGI0qqPwFdhkAAqcVU+Lk+XagCgowQZSIXfYayeBirRpFM98IYxYv&#10;lmGKsmwiKeOPayWBy9lRVHrSGB6zJHYQerRh+I5l5LsQaRmfiQajkXsKGmwE5niWMYfA0DNcYLGQ&#10;6fGfKM7OaBLHxNSIWPoQWvciKWMXON+jkn1buQWeAu+vc9OIWn5nuIhme4RMWOnAo+mV0qc+s+wf&#10;dFMVGPoR7OCQXf2P0XOWwppNy81jKi8HeCQBGBUFyG8HQSKSwS0S5kEkw7JWzI8maEyEIDYFqGVQ&#10;6IcDMD2EcCYBuBJkuUlkzk3eVmpqlqm3OmwN0IYqCjkIevGOaXOu/PGOvejeeIYjkqCVoOShpeew&#10;2QGv5F6v4xcWNFghoQaYG/BmbqoU2QGw+pJrWOSNKVU+HcBZMamFVsKQWn0abZtrwAAeIpIQWRmz&#10;TcA2WygQGZeyCQymke46cI+6TTyIZerAhl4w+RMOiCxpW3SXCEvtU+mZ/Fqu/oAJAQGX82Yanf6Q&#10;e/AfRhaIePpAoyox2PoQa8egGPJggNDbvgcNcDBuVsEIcQ7Fgw+Z+RIeIgovkRmu/gSa6M6YPa+L&#10;3G+e9Aka+v4DnvGv/sU1vpaiiHgCiBcBoF4G+HSSKDADyE6EmD0Ctp1kJI67OOwH+lYHylkH8H0H&#10;yH0lmAEAaAeAaAHe6KuH+H2EcD0DYGAGqHOloAQDuESEiB2BQAzqadfeRX/sXxDxEowQW2IqqNLj&#10;CC8ZiM6FDxaYKRAoqCcS8YKFPxqamgGgKOeLgp6iHLsQG25FqyCQaWNDg/uIYRnF7uxxGUzHqiGn&#10;cNcPI21TdmGiGnuRNxiyDyWIaqqX4FvAoNKWxV8IWgDRUw+V1xiukFmfCzWMQ/oI0YKpJHqQbR6u&#10;w4MfGM6fRhVmEI499xqFOgCiWu+y6I+QXASWIaMM+PAgirUKqYKnu2qrI9COe21H0DGM6d6YKiW+&#10;tsU9MgafsAUamX8w+Z2afaPlyXzHrRUIeM7FM6Sq8Qa+HE+WXS683vQgQHwFOEqEwG8HgHqSKBiB&#10;6CgCUB8BXvw0ZP5p8OwHyFsFSFaHYHsHutWGmHwH8AcDmD8DyA6AgsiLGHyHgHGDqDgDqHAHcHsI&#10;YluAyESEgEeBIAtWqLfePk0uTy13p3qmRSCPsIY5EgiIevIhsQGg2XoUyasrIpmi1yyLkYqZtaIL&#10;30UayaewRHiZUAbF6n13sU+YLeeWon0gjtO82WMQWNLnKLGepy6IY+G4JyWYLHirIRMfxm1BOOTD&#10;h5aOe+Gn02YQH32ayI/rFHQIZODFqRMZ+mxBCIW+s+gJChog+EwrIeBHxbmQeIkZGnZFMIYNKZez&#10;PZeLPeixiE2uoMC5Em8RAvdtaYDFn0IO8FN7UQ6RIRMw3eifQQqeQe1z2VCQ7eeX8QaPo4NNZyEN&#10;c5FeqZ+egB77PjJWB4u1vdjk1dn2UEGDaDKGWHCHgJkC8DmEICkB8BZCsSOH8GcF+FaEOEmFGHyH&#10;6IaBABcCEESECDgASuILd3jqh8QNmPofiM6afgD9l9yJCM7RUeIRMpp1oIXEYMyXOpt4sUwX9y6M&#10;6y6e1vMLMgDhgykM6Qquw6SIYV1ZHzF90U8YrHqiX5G85TiNzeiv4Zb/AKvX0FGamv4MRuZmGQG4&#10;MmjY0QBF7thAY14QWRAn4pJAYIAA4ESIIG4MAIRCYVCH5DVtD3REQJEx9FXHF3pGRTGwfHVxH3vI&#10;QrIyNJQXJ4XKYU/pYupctJg8ZkKpoQ5sNZwAZ1LH87J80qA3qFCY6Dw5RxtSQLS5VTadTnxUV/U4&#10;u43tVwvWZ49a41K9SwLBg2W7JWQvT6awLU2rZCQTb5C94a/Ku9gdd7AO70Jb5OgDaMBgcFg8C38M&#10;u8RCZOC3DjWLj7qFskE8oMMs78wKM0RM5i8Jn9BodFo9JTX/p9LqdVq9ZrX+/n6+n4/gOBgLrdxu&#10;d1u8Gsk2hU4s2TKTujVEOxKEN5rFwpEemFUv39Cw2KRudjgahAGQjf8/r3O4GwlUijWk3nXCQCBA&#10;QXDYeSqQhjy6amvsZ/xCTv+0R/fo/8AQDAUBtGeEDJgWh9wUHUGBPB0CQhCMJQnCkKoVBR9oyegD&#10;Q4t4EgFEELQgdUSFjEzTn+kYKihFi/ISuZXRjAx4MoCYpRvF0RMIfUeFnHx2yAu4HRuKUOANCa6m&#10;TJTDG/Eh1MacINSko4OBdKwZSxHMdS3Lkuy9L8wTAecxxMWK6r9KwXBjNcjNZJRkmjOMQAEggkSp&#10;MM8TywCfHYlxdQ0BtApsIbJAshJ80RPxz0XIwhUciYCFrSUUAxSom0vLSnHJTZb07FEqBDUJiVHF&#10;AD1NBgdRmaFVoSFdXBzWFMrRTZyFLWxrVxISkhsJ1egZX5wWDN8NISCVjJwGoO2VObeRQoBpGVaM&#10;UBNagb2tJhr2zHxZn7bqzC1cAP3EBFyR4fQFXRUwDpSdd222ua/UhDFzV+BlzAhfAe30DN+T0wa5&#10;l7gMoJ5dTEF3KF6ykDU1higQB0Wc6aBVBwThni1/Yw0EUYzPR+n4fBwG6bhyHQeodh6G4CAEwh0m&#10;6Z5TFsZARBCEQVBYFQRA+DoBu9jmfNW3zgOE4jjOQ5U8nUb5nj+QBFHKd56vUAQChuIAlicJQghO&#10;EgQgLlanH2fB6G0bBqFwWJXGGZxsn81CEBEF4fjyOo1guBwEQg+xNPwM79P4/2f8DwUJGnwpj8Oh&#10;IQcUkojcHx3H8g3KhG8bfKw9YwJULGuHcitDHmKavQoSiofM0FCU4hbaEhb1lYBzyBl9iZ/ZoSJX&#10;bTvCq6z9P0xnndXGCn4POc74ni+N48t9mZ/YmWlOHdd01mNLJ1t26fvTdJ5HtNSqJ8LUYBxfCsFd&#10;4lLVcGsY30p5iVrBvUZicqbaEiD+i+BKwGAYExvRorbJrrtPSQsCMAwWQFfiREdC6nbBKRUYN6yM&#10;RXPpGMO6CgL4LOsBavwDKcRolcHqw5KjEllAdQEk5gIvXepCgWkJFCqxoCohgZgd6lQMQaXQApeq&#10;RmFKuBWuRvBCHrEfFwOWIhCYfPdL8oUmQ8XulmUGvVyCtE/FzLqlArw1EZliV2ipDBfmHMMWQ9tP&#10;TG4xH0NiM0Y4whei/GAM0Z40RxDzAYLUWQpAJAJAGYMYQphDhHDMIgDQGwPAyBoDIHQPgiBRCcEw&#10;7YEYyuOaCcE4ZCzinHOSa0fo9hci0FwO4ew+SUgqBsEAF4IwMmAH+P0fIuRWCgFAKkXA9h+D9ISA&#10;IAYBgSApBYC4FYKgPggA4AcAbXwAD3HmO98I4hqDTGgNsbw5TpkKAkBgEgaQ4hwBsCkDzPUCN6b4&#10;34O5/RESPnI516ykhawIITDcKk7YfTlnhPFCyZR0z1ISpBFRZoBgRLFDd4kHkyoahu8EKaHiUpvg&#10;4QkJlC2FOQT4mV6wJKJKOCEhaDzBlojKHNRtzDDHSAepArKeVI6SUlTzB4h4toZJGRQhhIQQKYQ0&#10;NSXMWVNU+GLnaFRdVJiUrmo2OZSDCnpMcg48xaa1HXJtIQnyE8SzFhPqhB6ISiB8z7V6E6nZaJks&#10;GesoWEbykUMKp+iifaKhuVnJ5COilWTAvnU6LeK6QkPJUSMpAjddwUr4aOgCqgwq/JMUgqh0xKRg&#10;2Ff9AgxcAIKDuRQ5gxbFIR16XqsEcCbyeFFRRV0yUI3/PrJo654bgaUlVT4pB5kyVIK7dMWJIA7V&#10;zKQoWExQtPEKxktoZ8fw+h7irFAI8TQoRXDIGYNEexsgBgNBINIbgzwVAWAYYMTwfQvhjEIKIlID&#10;wLAdCSEsKQdA8B2BkCYDU3Lboiki0OSjRZLmsH0OwOQaA3jcHYPMlIUw1iAC+EcGRgx7jyHSLEVI&#10;pxYi6GGPUfI+ymgDAsBkC4BphkJHwPUeI7B330JUAECwHgRhUCsF4IoPgYR5QpN4/JCD9zhcBeXF&#10;SFEZwQLmSmBbuMV4zxoQqxcEGCKmLm9YhK9YNV6LE5sgTP3QjVc+q1VxegdkpQwgiACgQGpErY4N&#10;6y20nQ+oIZ5Aj1n31nG4uYeWYYfIen2lgGQIs0UiMATzMI8ii5qxrnHOTxhm51zsQl0xYHCjTISw&#10;p0iQjUwuoyQkIuhVQghxXZSjLDmKMSqGmGeo6YToar0EfSxRSEooKmL/LzDgcafh4+985CV9A9ru&#10;YNP1lE56fBxFfNrCtWRXy8TyG66oZakX1qcwRcRV69c+lCvTCn2gj2JAUFk70CZFoyhjNAIqYBAU&#10;gQkuIptqFVXMWKAECFzPWesw6fa4gPliLm8yD2UEUE8LA6QbO67F7pIrsQEaWob5aIUWAsCEIAJl&#10;gBACHww9/F13BqXeFIAPaDIRwQzgRNo5zPpbbhhCDTj8FsKASIcA/CGG6OSxhCwBgFAgLUZ42Ajg&#10;rLOYIUwjw8h9EYJscg6x4D6H3LQhABADALB6EYKglhOCSBQ3bh6A7zyTIVJVoxrb23vvjfO+t978&#10;37M+PMdw6RkjEGCLQW4uRwjmHYP1txoQCAFAUC8HAPAkBFCCDAFgKQDsqQtiRvuJm/zj5/3M1WRc&#10;jlN2Mqjune5yUZhcX7Vic1aaRiQTosFekVIq3BlNLtVKUwAL8kRGpKcWoxLnDzJTx4OJvL9qWwaA&#10;UUPKhcXNeqyIiDlfiihIRlgYMUzgSr07ykqbG4X3z23t0KVUTKjOHylwmlge/T8v2hwefF2QaGxd&#10;NRZLm2aoP18j0UQncnOtdEPILAv0ejqqiilFlgVQxQlKTLCjBXNCNQb3VtweoG8GgxaIAToXuvhx&#10;QIIOMO+uoV3ue7KMORVEssBzCq79op5FCGAVAXMA7LxITQ4L0Bj1jxhAC1qE5GZITQoIpGp6wqqF&#10;yE6DxQrZoxafbOxJiD0ARDzghGqn4bsFIwCEYCkFp85DCvTYyvQhJI0B6HzeiWpEC2YhYvwswpze&#10;4hAngX0IaFzLyGh85yZIzZ71gH8JobEJ7dYbLQjQxUL3A3Dhzh4dAbIYgJoJgKoZgbgdA9Tr4HQI&#10;gJ4KgJwJYLILYLBuyH4wIdYcwcIbob4cIbQayF4UITYXIYoaiaIAYAgBILIOIQYTgQwOTta8kKw0&#10;oYoWgUYWgYoawlILYNYPYFgDi541gfYeISgRoSQcoeIewlIH4KIMIJAGwEw0ZsIeocQcYcIbAaYa&#10;iN4aREgdAcAcodQlQAgA4EoEYEQDIDoEIGIGAGIFAE4EYDACoCaYcRRCbtycCcURcaQpqeieovyv&#10;SGSvQK0bcacbpjhDAVMcIupGr3xOaDxDRJiBCxae4iaHyvQszZqfZLYqsA4XInj+bhL7IACK6CQh&#10;LhLZp7gqLIpOaHipRAAuoUkhIhIsQJchpARKB76qhObZ7ZouqDjIoxQk6DBNJ/Ahser08FoCj30I&#10;Eb0kskw0MKLfwYYnjeCighJGZBAuJhxNIGkmr54pp6yt6n5I0bYKyfykouoVUoRcwlKHx00moGkf&#10;RCYZEpjPZFCHhXckiqidBPgsAJMq6GiK5w4Y5FD1hZD14ngXksSyjJAFZJguosx6zF4hBDR85DQs&#10;CDwsBdRiwGaHglLKBDzIp855ixciamDYzhL44/6vqvyyhFDJRiiyiyi1rPZKB/gHz67cB3ssQXh3&#10;ouZQq1qDxIxagExKit8dYhZDB6z1jNp/whLKD2giYwBOa0I9QnUn4lU2AlKmQhBGZPz05OaDUIYX&#10;whLgi2MCqvSCCqiGUBgLyDUk40ULDOYfwSAOYLAOoR4VYfgf4AAAwBACIOAQIRYMoKwI4DACwCgB&#10;gBUN40YfIe4eodAcob4SgQIOYRwUgXSaIBYCoEAWIX4YoIYFYDU5A0IeweYeAeQeofAlICACYCwB&#10;Brw1wfododgdrmKaIhQBYB4CIBoBJdY1Qf4fAkJ3ofNDQege1AYlIAIAYu4BpcgBJQIBgAoAjERL&#10;8Z7uDFDuU/jvjyoVwub+ZdUKJOaqAJ6BtGdH5CTL03YhJZBhglJFB7qqjSItgbS1pcwvwsCG6Ggs&#10;TgkkhAT8cKIvzhLQ4pwVlLyxZIwLFMUwS3AljOzIovx10zhCCISZJIwKNODTA3ZWklR3ohLVhiT2&#10;ouLPaDhFCHzYz1kfSyiE56xVCHkm9IFRL25cyCDNpOb30Hwhb05PxDBdTVj8A0R8594hLJUuykp5&#10;R5ghJITNsGhDh+x9r2pCByavwYRc0kJxiKAhaFyow05ZD65DFLwViDxh1OAKJzAwFGouckJzFJgs&#10;AsRKE5QuJ+KJZ6xGavSG6DFOQAAuZJiGRDCn5hzV5KRGr68ugpwsU1ohBOceQtB/0rYuYsT+ZJiJ&#10;YuIuaDhIyEYLteSvQvwWFexGYlJzCfdJhFCG6iQEh7rUYhYnk0YyyHiK576siAbUqBEtYhRGbHg3&#10;cg0KJ5h7pQqBBJxhyDDhJQpJxWh7qDx00hoJdf9RUAbrrOYf4eocoHYGIGYY4bYdIhIKoNoRQTQQ&#10;4NoCABc8g3Qf4diZQKAIoIwYobUMQAIAQM4QYUQTAPYLdkz285U10ZpPNF4ADE8aNp7hjQRaMKYI&#10;pFEyghJVDY1rNsg3VNp8JhygkGYwR6xcyDzIpWiDwhJhxSBIVf7+bKA3iJYV9vhcxdQLlwFcIACD&#10;zXoVZczcDSwI41NSYlxDFUQu9MQLBCBJkyhFDvJBg3KJcyi1ohNf74oHkgzJhBRZ55TdApaHkpBO&#10;amimwnwotXt0Nst2LukFIbqE9zqiTZ8fRFCK6jJ6xDyigsQ0AusAsy4yRFgKCkZ6wVt5ZGbKEq4J&#10;IZl6L6bmYibZtz9VI+h3qdDNpSBOqhohbSKqZRDKFXqH1Jh74hJih0lRDURXAhJ+yZKqgsSGQupz&#10;F4IhZGat4up7qABzBFSu6JaZJDRUpUxFSZKDyJYsSHxZF2AABSCkROdvIppISjLNouJhRepcxFBO&#10;Yoqn4xbYx7IhElUJ4bAhKvRGbVbT6GU016jmhDh3twRYpY145DCE4qovzMyDE5RDViIhTNs0AhR3&#10;pPglIuZ7rNsep3pSCHxWhc150q9LghCFxDRiCfSAYPGK7GV2VqLGgdwbYYYFYGYIIdAeaWgBADB0&#10;AagHQEQCZAY04VARQNgLIPAS19IIwMgaoXITdFt2WPjEY+7EtqzuOPq8p6xMqm4k6nMAiGBcws1H&#10;mQeR4wR3t5YVpcyDS2NRAwEtQhpybIqJYnmDZEBIxFTYyoREGTAptUB2IhJ9r64px/0lUx7z40Iu&#10;L5SJYvxFAvyBd+5ABFAU+XxDRDwLOYV7A0J60j6IhFCDROtKwtAnjZRaJ6xOau7Vh5jPbXAHuWWS&#10;GbS8ouZbbyAnT302gp4nj8bLxFBGpOsHAwTVJYJSF49X6cpiBBBFCDB1xDDLqs+XAnTgiimZg1w0&#10;6CVNAnUuhhhLRFCt5WhOcCrcAudewWEvpEFHlHwp6GWhxDAxeDqjZObQ92hOaq8kNI406ABgxDUK&#10;JGZ0wooup3ourKBZBD026Iin9Z5dCGlkoheLYwInlJlJjNqfbN4nROZzBKiqmG4nSDD+ZIUygniv&#10;Vkd2whCH1HhJiDiqghL05Qufwv155Kh3r5SDyHzhN74hWnDTNlDiBFGsqYokKn4TGtiZIhNtwrhJ&#10;wsBNMJoH5OaxaDjSJDAsVxJcALWU9GesbFQb4ZIVwGQHYKYeCWgBgE4HwcoaAXxu+PZAIbwYQUIE&#10;YH4MDPoFAJZbIWgB2be0I+lqtq7FO0SeBJ2hwhJiVz4hMyl6YAAMW2WYm0+PpZ8pgZB+Z+ovhASG&#10;SK5KE0RbonmGQCSEZiiG5SEpQhCqkoQVQuJdV49aQlO14oRIwK+68ASBxbs3ZJhObgiZInhGt4+G&#10;I3YZ2816IZghJxj+Y0YuZz8KIhJGt582Q0VJiCUoghCDQqpSB+x+gIO2vACkh+LTYhKEd540AniI&#10;RWghMzl681QwRKEeohKMAnCeDTZ+OjxXsHYhW97ddhxhW/yG+wApxFFyksTPpKS2Ip2EklRFDQ8C&#10;ohKn5BBxJxYkqVA0+EcJ4hLZpKB6zeCyh63F7QowaJceqAG9AuZh0pCG5hVz9WIABKBP2AJ8Mzh7&#10;sCtcnKAxuHohJ6z0+IoqMKO8wZwnjKBKhhxGqDRDxFHMRDRObJRcyFyqhhzYxITKDNovzeDZ61s3&#10;eIQnyZJiiHyobQ7hIvyZMylYUFsCuCRABc0ylwouYsAuZGa1phgNXSxiT6JgL8Z85ih+1HmeGR+w&#10;S8obwZAVuw4KgeI6YBwFAH4cQZ4XoB4BGyZAGyoUWzAL4hIDIEoJQawbQWqvfAPYI0W0mQXYSMsr&#10;bPZOaBesLPcrYhOutTHY1sguZBBJxIwsgLefw/6lpBVJin5Ph7p6xFAsDcDQ5FRIwsAvxydsAhCu&#10;7UopxcwUXeQnkkJIhjQ07IvZwhD8wm0eqn4hNHlSJABGeSfHzYiimwGZx0KywlgxZ0iEY3N2m3BD&#10;VJgvyHlXttfaXjScxbuQwnxSF58440TNr9IrlIgnCDG2lgYljagUwuqvSgm8hyJcxWwUpDCfYKvn&#10;IpwnjOx8+qghCGjUtegnQ0aGSlKDwxainkQhSD2h3pAk955zAnkeoqpOaikgAtDNtvgV/OQgRQpi&#10;BD0kIqqHy2PUAwZWhbaCTLxesul45XcfQnmSaxbLxKhDzeG/25QAB6wuqBF2h+J5TNpDxhhikkJY&#10;ghaD0yh7osR+x89bAgT+eoZRBQ5RBIwvx0hii1r8a1vMR7seKAZdROcnrQAhBN7IouefhR2Bo1gu&#10;pz83ZWh6xSAnhiCEZ0mvyHx3qVwUB5Rh1z62Lye0PUS24dwbgYoFoGYIAcweQfgAQCYEwoAZc/W0&#10;GNoXoT4P4IgMQQd94H4L4aYYAUFC/jf8Ip3YlGP8R4l5V5hAxISgkkngl5Z619QivEf8zviZMepF&#10;BiTJX+Y5YnggDpgTdgjvgzxhD2hQAhgChwXiAaiUTBkVY0XcMZhwCJEdDkfhkhkTcki+k0hHEpF0&#10;rkUtl0hdkxWUzfk1B83I05CM7bc9YM/f1BD9DIlFAdHl9JpVLhlBfy1qDnqQKqhQq0VBlMkTirjA&#10;rz4sAIsQ1sgps1atFMb9rXFtZFvkNFIhWugHu1pvF5vV7vl9v1/wGBwWDwmFw2HtEZcK8xj9x0fD&#10;hJyQBymBkjci7GsD4AmdHufEehjdaYulaunygBJurDGtxGvvbW2WlYshG+3lYurVOaW9ae/e/BkI&#10;W4g74wU5GpvGbn7BxVHAdkGu5l2OfrL7G9aUbHXdFXfkLt8S08j583IChO9WdAlKf/v2mya2pnYR&#10;d33jYe/Tk/k1fgVwA4wdr2fcCm9A5ewSZ0FoIbqnBLCA7wlCASq07RkwwekNIEdIQw8AsQCVETWg&#10;wkL/Q0eh0RVBsVHRAp9p6baDHeBsaiDG4hxzGoGq005quap0BPYrxgPudzINuG6QmjJh6yc6ynRA&#10;AqqAUJcrPrIzMu0a8uI2DsvgzMMpBjMgaTM1L/ObA5vPef4bTfAAVykwjzHyZs7zxPDrRfKUXyce&#10;q5O+FS5NSZVDFLREjBJRYp0aE1Hyk5TYUnSlKpbNtLUy2B/nqdAfhoGBhmwdKGAGPZLleP4zCYAo&#10;BADSp8nodY5C4J5LFiY6QimOZJFYRg201YNhWHYli2M2BNWSM9lpDCQ7kRaFj2ladqWKddrpmWTr&#10;UWEghW86rHWza51gXcoq3OA102rdd2XbdzCl/eMYo2J96gre93qTP5wX4c1/IQeJ5YE/yQ3KBabg&#10;e35pgThiJqsKF0gMl02mJisuGu9go40+q8YAYWPqkc67AOlIcBPk6QxeqBanVlroNWJriAtTUfNo&#10;kIf5xk4Tq0mJ2F3n556C6DchloroUq/xQ6U2iNzIGMk0FKl86nqmq6tq7Dn1rS2lxFroCBsDQhGw&#10;88O1F+EM+HqJq1fxzFvt7rTi7odUlrCmKcWO83Hg2NCjqS0zbHztRQkIJ8NucwgyrTrO1BZnOtDw&#10;Q28IWjpacfL5+Xb/cSI/O4ikMiG10SQhz0oW9OrSFHsVXWa0fWR4joJ5gd2mGATDmDSsJYId4vHV&#10;TW7BlxfgR5LWb8Zyk6Qu+XhCldU8haRmxUSLEBChg+H3s9lDjFZDNrodly5xqxpzJCTkatTaW31n&#10;L9uIiL+DaHh+cqRuIIN/wkMfLeZDrTqaliK3Hsg+PYn8aEBxTwJYAakyD+ANu8AgFKCTtiQozJML&#10;48Q7UpA8g42I0ZfXVHySYNFNZXBxHWP8yNNoIIWH6A82AICjwTJ1ExDUZkN0pMPBnDtlo6nEokbt&#10;EEvSmIhLFH8I0OAUw7CRFgP4hgGwUg6E0JwSwRgcAuAIq4w4/B8DzFgKMSgaw5CBHUPQfIAgDgPE&#10;+LQYgXgiAsiLHGOUc2prJE0ssM6zUJLQERHSP0fy/KGGVAcaBIXdQOKVIKQhIT1BOiBICSEkWsGb&#10;dYKozZ6IJBSj+m19o5T+DkYAz1P5l0Wn1dKDlubhgJu2I264Vkr0UMyd0nMpidRjy3dENojZZgUp&#10;vBtLQkTFxhzDJDLxAUH1JvEFfMtOqXwOudCPMgkL8x4MfGEi0kLYpTt/UsvwcBjBePiSofUjagjc&#10;lYklOmdU645PiFzO8p0DnzTSMGdYzI2Z8FOZlAMCU/SlIvWzBlHajQpufkgz0V1CSQoUfsYGfA2Y&#10;RzUJCvcCsMGOFJfEc11U/QJPwCK80lqKEEi9Q4yMuUiCGOyleKxF6O2+vVPce+EcgiQvVM2l5L7b&#10;UXnSBhT1Ix1qOHsJgTEbFRUYoverDIpwuqmINPZI1eoT56EiTynczbxKOOyp6DB1S4yQnso4lIy7&#10;1UdwwbWWlP9K06yqlVLk9jRQZVbYme+YYw5cn+mpBBiMHAeQyJCdahIrmuOuTaZCTEEgRWJJdN42&#10;ifz6v2PQXs6wz7KSET+wpOqKEqMISotxiNBGEHaElaMzZEALyNSMuMidHn0TsatES1xhRvDNFsEY&#10;JIWBujrHmAAAIAgZhACWG4NQaAihCB6BcCIDYtF7H8PwfY5xyDfFwLEU4jhHiWGsOEdRIQYhEC8L&#10;UVomgMgOAPbG81551R2jxHpZ60b0Xvaq65vIsUZo7XOFWoRSZOsrJDVuX18MAYBL8ZeC5KCVEsnS&#10;dZP7IU1tvFvNRkdWz0IkPrA4zd/CGAvw0kl9J7xqYfeCf567c0dlKT+LPFDxGI1RoupMpzmTFMRb&#10;7SAACKH+JrJDA5AUEFNOua4i12gDpeHydkRtnTJZgYCyVkvJhIU2uZm8alHIQ7EgiUqiia0nzUws&#10;BA2mmBSYbjMccSFya3JIv8O0amaELjApteMnhGZqXrw7BnKokKKJwQ9YizgH7kZEqGhGSF04LUkt&#10;1Tw45NtcEzA0K0wBlbhCkn1Ogz3IITNLJGR8f5OLkYe5hbam122g04kbsoM+BIp4e5BDFqurblSR&#10;Izeg8RNZG8VLpUEyNElpmZUPTWezRYLNgVTKU8ZzJIbTTUTqZDKdrSXnBHuvEX8n9nGbPqwjKdkS&#10;GM9E3ttBrqiN5Br5feYCbT5GZTa5GAezClH+oengzcn3jH+T+zIFG9T2JUcSzBFAl9+alM3nREh1&#10;mRuROlBTJqx7YcHLQP0fY9RMCDDmHUQwmR7j9IZb0D4JQVg7B0DsGqoAKAWAuC0EwISlj7HsM8aY&#10;1x2DmHEM2ygwxgi9HKOwepIQKAgBWJgTwpgpBBBcq/hXQ+iKWvUswhizo+dF6Ya+T87xcnW0HKcr&#10;TrhV9XT/aZ3V+em9dkgU6cE3mR1Rx5e+QjmZqOJyCZskLEWZNth6Vi+7iStMh2gihhBcs7Fp1K8E&#10;kJuWSqaRikRNrJTcn+Twwopx9YYUUU04E07/CQoCZ0mtPGzt6go0X1zr3nfPNTh69A/x6ERBKy+p&#10;aHs1kjHQzobmqaRmV7OIm+bV0RU63zmpkGTNBjBJtMubR1xqSJnSlU47Ut3EyZ0qnD2pgunVHomg&#10;wYkOzr561ANjMm5Ws0G9K1lUxRTpTvVhHBnnByHrydmwQxxPmXI9cOtOAVP8UX5VYfoPrifxW/5h&#10;GjNP7ET2G5mSnEoIEGpbhjnXIXIYPTi8DmqHtnGDCnGDHJu6C0mQjmniIMj2GEHIspiNk2vmpBIe&#10;kjCNoINVgxGnCXE0ifkGjoFBOqCmIRjtNnD/GFEUEjD0IZMqnZGbmcmTvmhOQfkZj0K+GInIpnJn&#10;JuPPlKOEwkpph0BvBIhEBABHhNBTB4uKiWgBAKjWgGAGgHgOgMgKilh+h9BwBxhyh6h4h3h2h4h6&#10;CXOcgWg/hDBDgyAqvTACOhQmQ8w9AAOjo8uko9r3Q9xBCXJrKihsDoNLAmLTMOh/prKHj2LQPsxB&#10;xJl1lxn1hbJmkvpoNhJ2P8hWvyCGHJjoJOoemeinIRvFidpMsqoIOuDNmuIej2M+GxC9kUBYRbnV&#10;HbJGsaDYDNurhVtnKOAqRhsPhqHHDNkqIBs2FhEZsHEUIHC5GRinJPkUHIuDRKRsRsi/k2jmpcwd&#10;gfmdFjDFNoHXGDEkszFLj3oLkGkpJGu9o4pcprCnNFq4DYEXkYswu2CGESESQGjgj0HzRrkTCapw&#10;ITDoM+R0CRJckiCQmdM+CtNnRbhYQdCkrTNnHiGDDIEWmAK/jHJOj0JuIXM6PHCmEUBRyTkMBkjU&#10;k4mHkdoTEZk1mbCGDrD0GZJnL7kqGAHMkjGDC5RFi9RfOrkUEOLTDoIBmdG6jdigmLyUjNlxj6is&#10;G5vMiQkGqRl9l+EjSGmTi6ArMuPeJqJrEWj2G0kKCXSYjStnD2ITE1k/tnEBFBHXGAHqxhgqJco7&#10;RijUm0qtvMpnReRtDCwlxBB3B0BwhYhVBRBJBLBOBqBtBxB+B/jEACgDAFAbghAlg2A2g3AlghAb&#10;gGAEACy/zQsmw+r2OlzRQ8hRTUjNpVGHvaimSFivPJjjE4zTzalJvthpCQnzJnL4G2noCQpnCcgj&#10;CNtnHVJOpcsHEXkSNgAWMgkdkKKKIRmFNBHTpfTXC8ngvjiGPDMEFLILjLjUqtpck/j2GSpeSkwl&#10;K6JhxDGRpoJHiRE6mAKKT0TbT6xtGenoHXMgqoyBFhHGDenHDrG0DPqziRJvPmiQx6Gio5sUBZmQ&#10;j2SuJ0FKD/JvH+HVDNpOj6mZCOgkUCiXEGkiDrPMpTpgEXsHEWiNxEz3ilIRnginDNnqj2JnHjEX&#10;mRiNj/DUkqM4CDCsMNAXs6MuMWi8HxBTUimFD2GxKKGRj/CnRDDoD6kqEqDoNBkkjmkYinKeKez6&#10;CtMCCTEWinCJiJpoMki9E6oRrLEnIMy+ibxEisE60GkjNnHxRYjOoBnIpfRrm2oLnVNrEcpVDLnH&#10;SOCGHqmKhiHtiBEkkKM+UQjHiPj6xPMwkXnrg31KHIpVTrz7C/TAxJh7h6B4BvBuhthkhghdhZhd&#10;BfhfBghih8B8h9h9B9h+CmAAl0gCgDgHALggFvApgpAogcgbAZAPgOgNgDos1M1jLXTSQ/r2o+1j&#10;uiIeyJJiizG0i9k6mlBQiQnIqPVm1ti8HXSJJqD6mH0yLYpwE1jUn7SEiXEXjMwCkUCJuuCNkqEU&#10;JSidnrnJ0JC/kjL5mzibmHt1DXoTGuNnE/tsAAE4pfVxlKoexLnXJjDjKppCJckSE4x31uWLOmzv&#10;iSTZAdlBUtlhE61CkGiQkSMpvpCGOrOsEnD6y6WPF3kZyJEXpnUOWWjDjrJPprNSmemRmHp5iHCX&#10;HZRLmARdD1S/AAUQCvDrDIJoVMCGE/plhXnVH/jKGIpnHVGQrVCJDUnbE4mFJBHiD2AtWws+PeC9&#10;j/MHBP20GemELTMuGdKUAAHHFIjUjKE2nq2uDfnXLVn4V/i82cLKDtUfGERE2KjADNvmmQmek2rT&#10;MqnJjUnHMws7kNiBGQkKIHJnK+HbCnD5QCiQoXDcoLk/mClyoTGLoMiJq4DpCsDmoeoIGQkfIemx&#10;AsXZThWyWL1ND3zbD3h8B7h6h5h6B63fh6h7B3BzBfBjBnimAEgfAjAfryADgFgGGDnaADgDTQXb&#10;Xro6VkgAOlRA3sMAQCzpiGGYQJi+SJIenqyuQFXvVtpPsHE2r/E3r4NnNTj/GEKCPOCk0ihTHZGR&#10;pMpOoTDFDNmFKkCxIBq+Rli/inUrCejUm5zaFKDrFEBSjMinGnHIn7W+FNHMnjHqpM18SBh+L5oM&#10;nbG+4P314TrzE/rAtnIIKo4MiWjNqBEasgjDxXi2oeiNnrlCDKiGK6mLjUpGyfmrpCKaRQlvV0lh&#10;CnDaTUhRNqCdmnM+MqxCGPqHvCiUtBz6OoDFCQxE0PCkphJiCGDNnYF00fH+Rix+DWnbMpkOMwkj&#10;ITJnDcvSi/DFD5GQq6m2kUIZDcr7mZDU2nqJCGMuJvRpj+JnD2HdUVi9WUBVnHEUK4IYIZWaC+kj&#10;FstnEYnEqOJTlBEUWntnHXCQk/nxNBjoWSEcnbD/NoHjNnHZGZCQnEkZjMoMtnM+HrpGrAngkUJV&#10;GQoenEs6KCZFYUC81NrX3cLeYeGqD3rmh+OLCmACEQQ8FpoiZJ5hYUXtXuVmZqp2HXLAniGEL7xO&#10;C0GFXOCGUOYEZtT7QGJ8CQy6KOL4XHobiQtFEzCtJqRPFtlFnJinCnJOtTqjkCnIjID2W7EAFuHb&#10;ZqCQmAP4hUiQqOGH38DCkXwfhODMxvgr6LsSlinxPmjrZ5tGCkvBivE2oXJoaEZ0aTmsVCj5CQ0f&#10;MOCmE2qRoTGDJM2EjAEjOoHZDUtBvAiGG2mVk2lBK+G7KVkjGRgt6j6IFNWXxbpqDLoZHbGImSmd&#10;EOTkkCj0GHqplxlsjrD6m+6kiGD/LApqHVCQkqGxDLtSinKtmEThGEVvn5qvjOkXjoKoySCXj/IT&#10;RimejrE2mAJvD/GIzmMgi5KKMwsxiGHrmQj5EWjcspqt6TCXkOI7EYpnGSvS2mPej3kGprGAEGpe&#10;Ed6LgrmRnQnR4xCwGRzyDOnqjUj0IBpVZGRyGtPMoHDrHxDLkjMqzmG0mQ39EX6DjKDoEUM6HE2W&#10;ZkaURGIihvBoBgBdBph5AxAsgmADViz7B/h+hohhhcBjhyAAgygtAlAB7j50ZrxAZs7xJADFOoCQ&#10;s6M6DAoelskHkIKG7zy/k67e6rDkJMr4D/KVniEpKCYaCmZ4BmDUzhHryOh+yUxij/HbHEkOD/Dr&#10;KaixGZE4mZEpKpsXmf4tiGG0peDDinJCDmtSkpSuThbIDCCnFsoekqbQ1xinRfmACNpG5Xb6cams&#10;EZ2nj/Hqgs8eaaiRGQ0GiXDpQTjXpvEiHXD2IYHIjUhUcm7/EQAv8o5wlpk1pwTqAWwXFiEX0Gme&#10;joJfEYoMk2iNq4Jc2vjOzhDIK5h/q6xDCQn7SyimZxpbk2meqKDoKOSJE2vMoZKPGEUDqmCQsuMu&#10;Dmk2p5DJCnHXHxGFSsiGiHEpWJkARikGmLpnD6mRvSmDWnk/kpHqmuCnIXA9dQ2TC/qRhSdTD/NF&#10;gx9VYTFLSUjtGQniFuMuKPEURf0X7Ti7DUmDEpGAHvijpToXL5qRqWkas6DNnHHiHqjcqOHbD5SD&#10;CjqOHrpPoIKKHJxacbaX5jIgh3hwBnAhglAtA7BKBUgqggAXgBgBTTh/h/ByBsBkgqgqAtAqA/BQ&#10;g5grgfdsYT7yVl98o4k2x1iCDoJM0hDAJKpqHq2wgtav9+uvO+jsDUpTzmL4JPxL1sEPVtC0xLpP&#10;nbbQmIk2jFUECGKKREkpJPnxDFE6kXinDhjiTmMuaIIM2n0wCJPaCkDACnE1toDrKHnEj0G++CFL&#10;E1qRiQq+cPKMHL6ODHaSHO8T+GenFKbDEFsDIrzut1iavmpPiXeEWw+FjAjtHg0BCbu9HDeohnCQ&#10;qPM/F2k2pwHjDoG+53CkmCCGeunAD3kfaKiGQWnStnILoejrEOEXiJmnaeCXkZrAjrEqS6X1CRD/&#10;SJEjHZDoGRj2MwqNp+qotFsgk2lskOCN0OESL5mej/UOGAEY1BAAD2HbKKFBUCkOGuSrhwHr9HjW&#10;s+EYnHHhmBE1tNEAGH4kC8nXBBfgDFHqg7fic4FiDrUGmQkYsgnOHOpnGuJOkoCgkpEpIYGFIMkX&#10;k6k2kpFx9njoABmZUaECsgisIXGRmFDUkpGdEXjFEKaZoJmGen81I5B+hSBEA5g/hVBmhRhPiAKI&#10;bi4QAMAgEAQmFQuGQ2HQ+IRGJROKRWIP9/v1xttnnExGN0hkgLZSI4HAcBxaVSuWS2XS+YTGZTOa&#10;TWXpqcGedQo7z1ET+bUGhUOiUWjQx7UlW0t700MU8l1EB1Oas+rMusQopVsKV2j1+wWGxWOxP2zL&#10;C0O21Ay2VspAi4WS5ACMP9bXdy3mDgEj30PX+JvXBKXCQoOYclYmFO7GLfHYJ6grJEbKBbLRDIN3&#10;NOnOWp20l7PzRATSDvTCbUXuG2hYOrXALYEXZB/aS+6ubcL3dPjeaQCV0KOjhQoa8UY8exPPlLjm&#10;O/nBPoEzpAfqQ199dadl19upgMgd8R+G5+PyeXzef0eN6etX+2mvcE/EnfMH/WJ5pu7pewrJArQI&#10;UIMAhLAain9AxfwQb8FQMfyngwIUINEfhXQpCQRQuIcMtU9L1npChXN4fAMxGJsSogeMUHFFTfOg&#10;CbqAO3y4AQ7qJs4dJaxxCQGx2+YnAXH6FNAYUhmzIpoSPCQUyUNsmR2BqGrqZUpGjKiFB1K4WSyi&#10;ZtS4YEvLMfrhHQCsyMYdzlHnMT4gStwkTchp2Ti1kGLYBkSia/sqGiXU+TidiFQGEq9gNQk6gvQ8&#10;lBS4CJmlRpk0e659w6+oHr2ywLBbTMhmEa1OnhT8RgyvYN1JMgKsSJUXotBisGWS1XwYG1ZSYNr0&#10;gAzxd1y3BzU6awUV/UIk2EyDmFwurIP6vYV2XK4dVbI5oT0eVphBaraA+zxq21MFIxlGwHXAF9xM&#10;ODi9nDc4C3TDtrzM/sZBVeAeXkicwQ7F8ZVtfKyLrfSVHsdhwC2KQlnKAgXkURQ+B2GIUgKg1+36&#10;f5/H4bJnmMRZBDyWxpHmUJWlkIwZBBiGSZLk2TomnBNJ0M6eJ8oGUZjmSwm5mpfZvK0sS0oJyZ6u&#10;5bIUGmhBlomZ6No+kThOMPoVX4UB9qCJ0i990gLNeZzM1kJAjri3RoiVtGqYuxoUH+zBPtEQmDtd&#10;znDquhBpLIWQ2ikwV2ce8HBvUO3AB0MiHUyG70cD9TBck3CQ2ABJZMxicdMTu0CHHJlTyr3uBHrf&#10;QLAxjc7XsXh70MLhEiEVHFYqFVIDdhCTxWk9f2HY9kl9HmTPSFUyFoc92iZ898xxbtcdUZaIGVW0&#10;iCXk1Q/qi2meUvGBMVAQHyYcF565z+zNYo+5OtbGx8FNoV0Ie0ShtPnhzpjZ6clB0JFu+1NSkZR+&#10;BeqtB65eeFGV5B50ZEHnCZgE2EhSiXuBRdG5ohJoEPmgfqndvpEHfD5RwLVPyZjQKRIU8Ivb1Qww&#10;fa+XQjCm0ijZUii84C13sjnOyLRNBvlZA2A7DNQ4FwQw3Ra3R3rvoWmePe8whJdYVPZZuL5nIOlK&#10;JoL2s1ZYKyLK7FBFEa8U36q0iav1wamz8J+bQCdRLUAfCyjEc4d6DEJKEAMk4tx7xVRtSkMqCb9X&#10;VRoba6Z5x72+guj07sHK1QQKRGbIFLg2oZgdOAiFqpvgoSLeSBIhqEkUDxT8zUbkforuzdkvx2I/&#10;xni8FSF0MYcADggBuHMOgbwlhCB2A8BYB5MFBH2PceQxBgC4EoIoRYvRpDnDkIYSQegzBRAIQeV8&#10;xZjOzZUyxlwdyfiImPM9pL+RvTTIUFmayTihGgFZNtEKlzpBMgVNCcU4yWjHnMNOdB3S+hHXIQ0f&#10;U70zQrXaZKJsEWTtjGK2GDrk3ckTQZEWaY3mqhVoInUZ1B5AjNIUCShhpgdxoJq2F2qEi/geQCEF&#10;VRCUwGsM8b5VCDiLIdnMMdBQ3yFUVbMD9GQw6WPgGwb4qIS4alFO2Otn8E14AqWa64hiYIi0lcUb&#10;IIq15yVFqNUcohkIxCyTQjIJ9T1KETT0q1Bi4gXtwbWMGShCo+T9KOrtxwxH0G+OODFqr6mytnbQ&#10;edMAua3PsReFOuT3iEmQdrVshKTp3j6gmQpxR/QIWBVMmtwY27DH9qscUGsISG2GG3EWQaEqcpre&#10;LF1qsUxr0sGGQqnL/SJ0BP1XulyYE6Fski6ML1qXVENkjC19BeRyuKeci90dNbYJ1qsW5+sOiXOD&#10;ehXtNcaJIoSsdCs/qEAhPFnwXWwIEE7tXIee+IsFT3tyDVde6C+UwUHu4M6lxvjwgjovXsZF5UGI&#10;dSc4p6rwrivZjIXuMkaE1rQTEgwG99wt35rKpc1kb0/VldUmZMCoaYuKUjGRMTpnhQTdUqicNSF8&#10;yadkP4fQqRMiIDwH4Ro/AJgjC6FwLgTglBJBiC0EwB2HYQIUxMfI2xqDQMcLQUgoxRDSHCPEL4bA&#10;+CKEEHACKMMVZByEUWZJOyEk9mYzDIeSyjHvQ+ZBrgEaCBVK+ggX9jjfFuubkzLjsq9lLFamjKNT&#10;wnxogmjaFcK6al1L206+4N6IL6r3NsViHT+luiARFEIq8+HvXJOuFb+a9otuRlEoSEp8QlaC0IGG&#10;jaeAAsxPhBjo2/28IWhKsMlEGItjA4EhNsHgIMj0C56pQkwVZkomtO+WyHwreAhJUyqKM5d1prWY&#10;y0I3wFSU+QiZnoKohuaqhOtNabu+Uo6yexRpKO1Mgi+JrYYJuHTdo8uSYli17huCFv9slprQkGgy&#10;RtVj3mgjI+iCdeyFU1V2b5cj/VySNjQ1U94s96PoO6nV5xdY0VWUCrkXdNUXzrpAQ9CVbhcvsko+&#10;xqoGuGQTRbQ6MEIUGZWvKMgzyu0XoMN83IGfHVGjSO6pRVEjShPQkGXu8NNU9N4HHGSnKgZ130OE&#10;XtuGjQYN0TAnp9QzOeKmuQ6xlBkLNDU6JJQ4CiW/v5NBX0hLirgHxcVlGSM6BpttRCb5Gz6G+zfZ&#10;ZwwDUZBKdhkpI1v53eWF7pSg59GaHsvCQYmB9Go2/r41sXLCTsx9j2HeKESAiA+CMEsO4fIAgcg6&#10;CBRcHwQgetxBSA0BgCiETGHuPUeI2RqDRGEMAXovxfDBF+MUZA9B9AGCsGkOIhQ9ByBCBcB/dfXe&#10;vIVkVluR2XzO9h7cih+Iil1hjzYr5+D9EKO+EA1AJvcfHPRQF/JCqrVWthml7L6C6m+ReZBqrcnc&#10;90PRIN6D0wS0XIs23gxCoYrXqy8JF7/bwlfecfqmqMowR+IVXs1j6EZUxRaQ1MHH1WkKuaeqoqOs&#10;OuQ+kiScCtAOsYJitg4MTA1Ghi0sQYegrwAAouUC+RAvAwPIMg3oFmec/uKi/yIeQYqyscO6fI+K&#10;xWQMpGgIISzeqsK+TA6ooSTAfqQYPejQkWCg1YLms0swIUpidUr2s0oCLqb6eqj8wkTMki3IOchW&#10;U2Q6N8acyiuayiTWTWeEkoO6/KNou4pKLqaqkaTEL2kKMoCNASIWPwfyV2T0fqyiXIaqVM/wOgUi&#10;fYTEFjDuM8hWTqTWkaRkhqmsCydMu4Lq+KpS0sJeM8Z+PeyiRkT4F0fQTAQcvCiaj8iKQkfqm+qi&#10;0+LyysoCV2USTuf+Zkpqqy6ofYUCp2NgV6IUfQTMRspyUuQchKkGcGLqM9CgNIs6Xki6ocfUFPF+&#10;gmhipinwMgIUzeT83KU++mNIyiTMTMUCeLADAyKG7ule70HQFQFCEwD2EEEYHQHeHsAYAcAoBOBY&#10;BSBaBYBcBaBcBeBkBdHOBiBoAeAQN8JSX0H6NEH8HyHmGQGaGkG2GqGcWiGiGmGoGuGsGqGsHWHg&#10;HoACAEAWC+DeDyDuDmDQBOA2AnGnI0qO9kmWmbI29wLqfypKaqgPB2eaWmcqFSLqdGCJJdJBJgJs&#10;LqeAfYLqqsNAeEQ6QYO6oqtWISVagmjQi6erEOLCTAZ+hWaqcQVCIsiKkoL2m+6IGobbJsXEeKwe&#10;KILqdMU2PeRaqE2ST0dqaaV+jAIULqoCrCgmaqfIdG2oIY4q4+IUm+68JkLqZ+tg62OkroIcRs4M&#10;RCb6gO1nJjMHMIIsswrCLqpzFScWIe2sOYr2kLJcCIaqIaedJULqyiR7MEKIRC54GZFWo0TALMjQ&#10;eq1GLkgmzAQ6yirkCmTAKsGe4+QYuasUWvLcIdBsKaWKkGUioYBIScM8UiLqO6MgoCL2RapiQcjQ&#10;4+00QMswjQj8piqIIeUiPaFebCbCLqfqocTAN8pyiafZFcM4kopcNAr3N6+K1G6oL2pyrKgqfQjR&#10;NYmwJoLrKk4qr2eccUoCkKtgSc+LNYdqdM+YXEhiRCiKtgpdFiKeCpQXL2ZmdMeAV6r25s5tQinf&#10;E8NwIUj8j5Ne5YPeVMr2nwIUyibgXIP6ia4MscTqDRRWIUegT8fqXIP+6aNgoqhqfYRsQkRecQpn&#10;MKJhGqmMHwHmHaFwFmFUEED2ECGeHAHSIUAIAMASAkAmAoAwAuAoAuAwAyAkAuA4BgBUBGAcAmA0&#10;BqBcBOP4AgAsBWBKA+JfH0HmGgGoGyH6H8H+IUGmGaGIHYHkHyG4GoGeHMHYHgHKHMHSHcHWHOHW&#10;HaHcHuHyH4P4AkA0DWDmD4DWDECwA8AwAi8jR7U2aTI69oyS9tU4yYNAjaFUr2dUdZNsKEQYqWeE&#10;P6gOfrVFVkIcjJJURsoWoYNA30UIkK2yRaTqQYpKpHLUXSsUbkPIfZEcQkQcpjDPAEH2zAecVMXI&#10;4+TBN6eqzyLKLMT0oTQyWqqESCKTA4kiTWt0R+eEyskiq4d2UTKxL4M4haTA+K+GJkoCysTBBcXE&#10;ImmkmoISocpzKLVnYE+QgmqWveIPBy08IcTA38dNKUTdKYIlX4G8iWSukuLAQ6fy7cQMbaj8RbQW&#10;CoLkcG38LqbgbkVascr2aqb+XJVUIkswpGQk68f6TAPeT8ecRsfUT8O6iadURezyeEcGPwL3N6Df&#10;aM2SIaoC7CEoT8eEOAfIRbFuPW5sQ6ecgmUi6oLqT81GkadYkKZ+RsdAdCM9NeIUeKbgKEr24MrC&#10;T9N6ackiscfYQcymXIeAUiTWnWba4+NAV2j8XJVSNgaQQYu5FKnQuazeO66otgQ6aqScUoRsTAj9&#10;MkP0oSfQrKUCRsVCfQbCaqj4zJF+FOpKr2USTqTq2ydUb6V2jfZUXShiUTZdYGIdR+meH2HyHqGi&#10;GQGEEUEQECFiF0GSH0H8IjScAQAeAaAWAIAPSheMIVSeAaAyAskcJcYmHwHKHOHSQMIWHiHeHYHy&#10;H2H8HqHmHgHwH0H6ImBABUByD6EIEACclUAolZdjfkZLU8AAyRI/fmqQpcfEISfIfMLJKkfUL2dY&#10;nbfzMKMghaqygmdGVMReoqacScP7NsTAhKuWIwsoaJYuLE5MS4IVMlFEIohWgq02OgMg2AsCcRaQ&#10;PHQKZufYO6erYupHPUIO1Gpyfypqs4XghizibqLNDuFiT8RkCviHM2IoUigqeEkam++0IaTQQ+gm&#10;ubBzh5gNio9c6o4qLrN6pTWcISscU3WsoY+Hdg3SO2haUiTqLdiYKOhWegTQkoaq2yR6UuK+LqiK&#10;PwaqzIscV6UiaqWaUDjGIeprEcMgTrMljmIYr2QkVaVakiOAVMQ6IaN8QYdqoCRkUSodMlPkAAfQ&#10;Evk6sweEb6US+GqyTMVMkK3QITWAQMtgkiQ6bkbkhiN8hW38RCVMzeP0h+MkTvE0JsVaExl/Mghm&#10;DrmGki38pGQY+KDZmVM9AmRkW4OuPecURfXyBedmRCrCs0pKoqTqkGgmjIRkfRDaa4UCtSC8TNk6&#10;EuMgRadyLqjIoCTEjIUvDKaqrCr2yieqUTdQXARkV6WhkgISjAvDMpiqIjdmnEH9HwHUHQHEFkFS&#10;E+EOEOEeHAHYHqJgIOAHcCJcLqQYJlSeAcCiDADcDsDYDCBUBIA8AQAMAJoJpYPLfrfuyVpaKCQZ&#10;lQLG4MrgOozJk0JeRfYDjIHWNYLq1G1Lpk9gTAeEpcM8ysedBMdCUTN6b7p6mIIqQlNeT0QYfquR&#10;YiyaKayeMETrNZiKIhLgUaTAIUO6N9MlGkXyM8eAgcR+qEUuTQzBdYAKXJFqIwkaTvrEIq1wSkQA&#10;QEQIJWhKs0QY+HBQIkfVKlbMaJbRqLsexUTBA4eEaqTuUWIeqUjETQO6Lc0MIqQYs00UIS47tIBm&#10;LEQYkos0T8hKUC+Gj4K+ayLQQkhqdHM8UijQjAWvi4Iigm38V2cUf6+LdgMgNYWQMmMoRekipqjI&#10;V2fQVaTMTQdGRekKqEfqrDWGd8jIbgTWMhKSXS5sfoR+USkKysTE6oWuXJBzk0QYje4+cUpyN8Wg&#10;0WBoeKJqUiqWVaV2bkzIUCV6FNv+5YN8R6+G4MM8swhq68RlGKITiGCvl4JqoSpq2yi6KKTQqWje&#10;TEcUgmMgcUQ6UifqCxxCzIRaEdxLLiITaMDedUegfQfyV6QkXJNYoCprXKK2eqfroGAATNA4gmza&#10;V/umhmOBxzqLoMqMH+r4HyHKG8GuEiEUD8E2FIFoNCdiBuCKCkD4D4D8CABoBOAUASAOAFqnshzG&#10;KPpe9qwgprvkleQkeELEUiVar2TrtJp8IrtJWOIkLqE9z0TAUpwbVkT0eE1HR49chWoST8kgRQT1&#10;uAXlZATqO7zph6H6pHNAAAP6ovJ8KGWgVbMSXiXmJXVKfQkovCL2sSOLkALmLqkoysIUVDDKRfg4&#10;kGG0b7OSUJPiR2JkTRdApOL+cQIsedh+PekazJyGp6LMiiFATAjRAOCtWzzJ2cmPZGVyLqVCm/YC&#10;oTW6ISeqdz0gtYRQNYgmTXZAuyK+QZNfM81yISf7nLt2JlM8u4IUhqM8Qk/IVk1H1OIgjeT0LqvC&#10;ov1P1hXWBybkL3o2QYQMUiNY6oM8IUPer8NhqkACbar2TQVMVCdVrwH+aceqpykaN8NBJUPwfQ5s&#10;rKsU0sgnA4TM4CL6qWIUfrNZjUJau4oSRCTEoqUopiP6VaEr50IUScDl58RCFH6ChWRevyC2fYNA&#10;hqTv3uIqjIqWr2fqyn2IJsfYgEEyiKgmLqkaTAkiUuUuyQpyWgEj7EQkj8D77MaqjIEf7U1QZqL2&#10;2yWaQ6Uu+LjSLiIYM9EcTQIUbkWu4McU69DLzHyKyYHYHCGqEkEmEoFWFaFgHIHWHlkSH5TkIwLB&#10;ouKmUJeUAUAeB8CWCiDSDQDOCMBwBb2f9ILJzNVAwg/Ercmf24JoTEsc+84HR98mITDKordgnwn0&#10;IOR70HI0LqkGqyP4Mkynr4mgjMNEcH4SLV4aAEO6V2RCdUgP97zwIwQkdqV6b6WuVCkas0tgIUar&#10;0aLZ9aIiQYzAjIN9wbViIqRth+TEMgvCdUqFimZPB6imdwUyzefQEn/2koIAB4EPIISIMGIQAIVC&#10;4ZDYdD4Ut4k44oBosUYwD41EAA/48u5A4JEA5IVpMDZRHI8/2XLWhL4WMpkNJpC5XK35OYsBo5PZ&#10;9P6BQaFQ6JRaNR6RSaVS6ZTadHH1UVdU3lVQFVyVWQ1W44868p7BCwpYylZacyLQ0rVCx7bRTb6f&#10;RGBc15dXDdwdeTpexDfbiAJy/Ffg3dhXrhwRiQJi8YM8cL8hS7u4V7lcDeQcVc1JAHP3Ln1roYWF&#10;tIUNNQnvqVZq9S95QDSfsWbs1xtWzt3PuXzu3pvX3vwDwbGFAlxc4CeQKOVezoCudVwFwekAWD1d&#10;mzWj2RB27eKc0Vc5P9y59CtX95+HpAs1vZC5oNJkMqQ7Pos/tv33r+UKOv538E0AB/ATpFNApcwO&#10;/z9iDBZSwaqp5OQBIlwmdMKoWF0MBxDSnJW2pcIocaHBvEbIBev6VsKdxGRWypenbF7Xp217MAhG&#10;sShbHD3kRHZyR6AsfjVIL9m1IhhSMZMkG/JR3yY/z1AzKAYSk9QYyqGsroce0tMGV7Dnq6CEAwIE&#10;xllMq5mADk0izNYSzav83zhOKhJXOU6zshZ5Hec5fls2sDmg9hzHWeB6t6fp/H+fR8HsfJ9n6oAA&#10;gGBoGAUhQAgUBYGAWB4IzaFAiKyJgjiQEQPAuAYAzvVVV1ZVtXVfWCek1WYz1qhY71xHZEVjVzPn&#10;K6pg14uLOI0B87P8lplxSzkxiAnakJWc1pH7aiBAPBYgg9bSOWkczypWHNwxwFthXKo1fQOXLAod&#10;Esrhq6FzLiwMtHtHpyGxfEXnalbOWtMNtA9M6Fgvggm4NeCfJW+h2OucWHIW6U6IUxIEAri0lG+f&#10;GNJ2CeOiPj7igkpZuZIX2TIXgCDCQopp5akBdmrmL9g3mgjZs4d4qHah+tWVh45+zgh6E6BMaLED&#10;GDBpMBB/OOSG5kxfIXDQcQwFyOQqdJaa0/2qxGG6ft6ekuNbignbM17dnzLx1bZfBsYMJtn5zue6&#10;bru27qbhxxQ8ha+hCInAOkhyVyMYTbmy6GhCHvyoKjxzjuQhx18m+xZsC17TChCNXS8qZXLqXj/I&#10;IHgxdLH4CqcdHVFh1kUy8D/YM5rwV9pwSj7T1hYZ+eNrCL3ytg0n+NHxD22HVa24ZCoSXmgZXnIW&#10;Fno3CHOw56WPr+NrDpdPYoI+84bWwj2gV9gD80g5i30gqletFoZ333oG35CZ+ngKLFpvfz6Ho8Px&#10;ydhcgAYwoTjjyuTHWZxlSUAMrpRAZwrISoFK+ElBNrAC4LGBOcAoeEG3xpMHfApsrZj1FOaw5U/x&#10;DnvARbME5axS20ogFBDFvR419H+OkB2HDHQJvAfKdA177T/AjiE/QJjboPDUiQ45e0KTOMUfyN6F&#10;K2AvRTh0ngqov4sNYZQtppY24vCUjAV4ecCg8xlfS3iNBTWJRpbuPAdY5h0IVGIMQYw9B8D7G6NI&#10;ZQ2xzDuJ+AEBAEQiBABuZ0AgMAcA7A8BsC4IgOvBjZJGSUk5KJyVmJpWoZ1bq5R3JUpJ+F6SeI5D&#10;4lKdYNjwdy447YIHfBFdsUY/zUG9GBRqBBwARIUyvS8K2Xjw3gITCXK+USqoxC6mMvo6EGWwwIIM&#10;zQDcwyGNpjEeNw6KSFmMAZNk9SAATJhPYNYY04S2FuLgT4/x445jEd2dCbIDDMNhPw2kwLaRuz1J&#10;WhE/bHwjrFYowgnpK5jC6MmdCB79ign+FXQkYdCzWnvWad2aBC1uotNaYw/yKRr0ZmclUGMwGKF/&#10;Pwg0Urjj1TAdOQswLoG9QWAWbEJ87SfnXOuSsElNWqweSINpFLYXhhUp9DgDswqI1DqJUVuZgSJC&#10;3PGdCVr5SOOqHQLaqRgZnMqPCRAZlWZ6jdZCtiARCnCJGcOQsx1ZQZqxb1GASh44MyZSkDCfxRT/&#10;TpcLVt8bIZVhCr0UswKyWWjTOlRw95Pz/HXGfYc6AKrFA6sYUI/D1xYopJXPo/EWBfloGRB5rDYX&#10;TnQsYDqstGRru7lqCe0zjo1oRYWxgkQ4KgV6CFR4xJRWwvtQe6c4Z4zpA7t5YoFRPyVrJOyNEhcQ&#10;gR2wIWeOgLaWQxEYoKm6D7xnV/pZLWvB23mQ6eiCwLV3UOEeGLeGb50jMO7IXZ+7ZRWdweulVIWy&#10;+nTvpoxRltJjLYIzLzB60Twz/VvTCf6J9nEfmcm4TtpyZz/XbEFguBTw1gN6OlCkH2E3HCcwtaKq&#10;C2EghqhHUaT0a8PYhxFiPEmJVXSXkzJsO6usTYtWEWoaVmDpLYpqCQpzjlgWtJWcNpcVSGuVPGTu&#10;nwVKYYuKQ8NJAyaxkKfOd1YDjkwuKpZJNeiD1fReG2g8hZO5avpuMmEhbO73HjWsd+DJHDWq+WTG&#10;I6FQD9sAgMg9rEHkvIpZiNW8xCrTAnfkDaVaxSdwZhaQqU8qSowpczScoMpxCaNaweqFbS8R3SnC&#10;Mab5mGAJepYYzCYPj9pxoWMO0R0mbBGqcQpvSHjoHxPiT9LyXKoH4z28NsOWyLNYX00tpeRcja91&#10;9r21roD/QKmBXEhTw73MLYpLegxDzWiq2g2k6C2LjEOlO5U1sGaXGvViy8sApz8LjCvuPU5RpTih&#10;3RjBilZZuZ9blLA88T50uOYIBeVuZyfVQoC8N9Mt9uFBadUmipi304wqhhF72cSqwGPUftZqvlwL&#10;hJW8Z4a9Gw5Jac8M/ZbQevjTCTsneUyGnQdO4e8IxTAztXof4zEK98EPaxUlxxw59ciABYU2dhxn&#10;kLa8iVtzubLHSuNcZ3cT3TkmCsyopy+nKuOMw9Oyzjli0uo+RA/0p2sWYeZKda12z45JGP2Hg5wW&#10;q41S9N/O5mG/NelrB6A0OnHTtMZqVDyHqob1s/S5rFoiFw6Xc7twrhaoNhluFvwzVdft1xB4nxnj&#10;fHePbvihWxClcYrk75DzBSUuQGgyFPzzmy4r6ySt0/zAHprFIW25wpC1sJtBL5kh5+K/0zI9Cm2D&#10;IdKzfJXRysuxleErS9B4yaIGwkrYoyHeoIvlMhqEABfSZRZH4uM4ojjYYkfXGof4zjfs+68cGR5e&#10;kBmFmTuGr6WiNc9nDna+n9U2Zv2iOhn2t6cyPItFF/clbik1hZ0HiGU4S0AC0QxhryVqyw/x4CfT&#10;RQp5fR3Jnb1xZo/BdI8ZkKYD0Ajr8BLSMR5hl5sI171x06lg16WqrIZg6AzCIh5T2EFUFZYQ/y9x&#10;bo6DUpgAjjGDJIlZdpK73whanJgQhqHQjAKL3zsIY768G4yBrxWKU4SEJZjCWrPqfRnCg485M66A&#10;VJeg7rTpr0BQ+Y+iyyDyli2CBQn5xzux1Rax0baoiAlZeiU76CrZFI4ZxyU5ih863xXy0SnLep8o&#10;1p4BEqVo6Q/xehhZ5jaAVSqClhqqVYladidqbLeohxaw14/Dk6U504lar4AB0a7aV54agKqAna2E&#10;GYiA1qyBB4zCfQ1pFYRg8aMS3gHZkKzBsJikIBzMHQoJnZYBpw6Ssq7adJpycYHqiAhpeheynKJ7&#10;LB4aFKbit6rZ3ZbppxsJ3Y+JvRtx152CB5Eqli0Q/xax4a8gvKVpzxFLGAhYzj9gsaFKFJcZB466&#10;zBvR4Y9RgClzUsFhVzxcesfEfMfUFjySTTyiThXcfcfJsIVEgo/x8qfROxFJwp4w6T5QETjgnZB6&#10;XgVo/CbhZsfJw7So/BazTqVY6RLypJFKDJbCZxcqaY8Y3JbqMQhZCJ9J854CWsWwhkIav4hafTco&#10;hZXyranI/w158sbKCxaAjxtKJ5YAyY1pkI4cBRiidr6784CDpCZz5ohx4yCYSQyaFIOsraoDEb2R&#10;lqyz+Aq7PqlyzA8ZoJoSVYv4/xyprBCLzwKZEDUI/zjg7riZth3Y8aAxwqDw6Djh4A9SHRkJe0IY&#10;/zGpbEqkgUxUxYoJbqpJnY4cWoq4hxLx9p3blpszl4h0CJA5bojiYEkwhpB53J4YzBuDmxVY/x9p&#10;M6Dw+Mh5Zs1AiA8YSM2hXwnY76z4zApZxxwqJ4hZ6cTY4In60Tk5BI5UVyq8C4f6DyD0naepYAwJ&#10;naFJaydp8ppY8av7GAnYxg6SAyWqKYLxdwn6hIVY8p4Zdyz5xx3ZeiMQm4jyV4zkBRsJjBtIhZig&#10;xg9TUpawlZvSv4/xErjkTD5qb7SolZvx06gJEBMKoB055wZRvR9JbCl0R4o5bqgLpwvLGo/wnY68&#10;yAsaYAzhEE5wbrKwz41p9J8a4zO7Ngq54BEC9yJ6iw88WQxI/YP1G6ZznS1o6CZxvQhZ8allBxgZ&#10;gizDGBsJ8o7ppY/C0S0S4YnZxyBS3zDbH0xhN8e9KtLFLNLSSUfrFTFlLbyDO7k8YEYRO5ezJKZA&#10;q5cat4zhLiDw18uDd7yBfR0B3Yzhdxcb5qJ5wpxx87UsTBOyU5exrA8aUIhSDKZ0wA0iFIopehLh&#10;LxkKFYnYlaJ64ZFI/xYqsqoD/ov5vSyxFJtI4a4yU53Zexw46Eh5ryFKHSHRCJiheigJypnbjgMN&#10;WsmaaCv66RtJhY6CFJ8rGpYBnZ86B5OKv8IYhZdxjBhY9TPpsKzRCp3Y1p4xjBCK7aVqWqFI6Beg&#10;8pXxsMuDPdW9MFcUFQwKgJewzh0bPb74f8Eh5g6Rqa9Inw8a9xnaWqMVYRNNP4xYhxwptznhEgyJ&#10;WBw5dLLBkKZxcbPs5IhZrCyy91f4G4LtiM3QpQlbGBZI/xvyr1fYnx3apJB6liB6FJ4aDw8Z4xFK&#10;MRtxhbejepgiWq7a4xCKpJpxEA959KyxB5MLPs1z5SV540JYSBECdoONoabg1taI1KU5ZKqCVZih&#10;sJdYhpEAyY/xLydo6S7aZxsJtxnalh0cKIAB09iYhidrk5exxw6A6BXyVYnYzjwR1RCJ0ZqqW9cI&#10;h5dIyYhZ9KMTfhiw6R4whZcYhYyZB54aU4lZYp4DPZexXw/D9ZiyU5Dx5iAwnZikh6t4NtyxrC6R&#10;ndDTeJ/IziVrJKDwnZuB9sgoVCU6dqt5gAwI8b2gf5nYzAzBrwNd2dhVccoYf9213N3V3ZO1Lsf7&#10;y0gN3jEw/w8o8ZikuE2JO5jDUJ4YxhcasrJKv6ZgJE0LxxeiyxXwhbPcV1QAhpnbk5t0AZEZ8ZE4&#10;jxfRe0vRyZ4YhY15gBMI9Tf4pJpyywlbnoyBxxjB5h3Y6UOqxRgExIp5naJ8EiMQnabhgBB5yqqC&#10;MVIEoQhS/ABxCKWo8ZZKJ5MLcYK6srEaJ8IZLxaym5JkXQ4Kt4yZFJ06fTZopyU6yBtLAQApLyVa&#10;dpB7WohU6ibMno8414soKR84jhpxqCnJ050Z6cFN4WIzxiAxyowKBSfVOQhRhZDxeg4aB7qonrk7&#10;O4hZ0aJ5boxhpcNIhhfU8xjQzCB9sJVZek8iAxey3wnY+LxAhRXw68IZexkN2YNabgoowJB5hZha&#10;J5ehkJxVRicw88IbO46B6Y9RhY8ZB5FNp7m485jBfVvxHCdq7a7alhYDGCv9Zh+RaznRX0h6lgzC&#10;jj1w6T6CyAwLjhpIMELYhprCyCD1VJEZeg/AhZFJeiv9wIqolZax05cZtyU46TPaM4hoxkCwhZYp&#10;FL0ZaQ6TGretQwABihpx4w6Deo7qFcrooJhbpoqI1qWpxwhx9I8ZX0g52ERgBhfRxyliFK7ZjAye&#10;SQhSZxnYhaU5l5txtJ4Ct9mpiwwNSA4p0ZFpLyHR8b1YhRvyBUEi4ZvRxxawzg/B3ZL0BRgDbQ2K&#10;ImI4o9K+i+jWjei93wADytL+jioxFJ3IwK4y2GABOIwKrdBw1payso9R3ImImYmrxhxzk5pwlZML&#10;TqWooSDy9xL2MgrOMwoii4wuLZaR3c+ohTtQvqZxkJCOlIoluou4xjIYxhZNbo3o6Q/a7aWr5peh&#10;rAzFKgpBncjScI/yfA5SoB3JtNTIxyAxrBLyGw4JB61pEAlZcYM2vaZ12qURhZM5FI6V54xxLxqB&#10;hZCLeoyYlek6vWqQoc1RrSvxlpMLep4A6Qzg17ep86U9B1VD5S2GvxncNyeqb4/aVaIkzWkW1aiI&#10;lZYCnNMicohgwJFoyY6RpePAn2BI+xLyDOHZhagMA4raYCV4/16JlpC5DJDZWB0CrZ4w16DKljji&#10;HRl5brnRihceVeJ22YnKU6qBheiAw7lY84nZpcj84QnyJ7UJegxg7phZLxekRYq44aVZ5i6SMR86&#10;VY+I/ZCJfR9pw6Az3gxyb4/B841ueAACdpqqBQQvBqAydoO3CJxkNQjxdLUI6R4DUsh5LJLQ/xrB&#10;Dw1pew9RnaHRhZB58rPZ4yNY/CE7qw8+nBkg6S3yjjGDq6DYzB4xaxL0Jx+Z+kTBMKfzUKJ6Dw/y&#10;HQ6Q16D0vI3J3ZnZ8aspB/BAzCt7LDnRFIxiZylh06VYzhD0iiU6HR6at5py4yDLUp059sIwF6A0&#10;GAq7GpXxLxxyAyv6rY/w/wladozB4BYqDOVdMu1if4j3P/QXQdLOj2kDy/QiUS6UEghbUstRYQwJ&#10;tzSohaDJ0bUMpI4rIbxu+x94wJigJPUA4ex4mwjzLBM46SVaVoophbO6AxsOcGpgvL1x8qdpa3UY&#10;ohL0Qo/CZxbBwpX2eYhRG5HG1Qh6gJfQzC2GY4o5xxt1B1DYiw1/BDjj1x4Z4dk4rxtzUJB9BQhD&#10;0xcKWreqBVryNkzgXI8Ylch6z6DM/hhxM5tKdp4YwInaFeIopBexbq6RyqDxMJpaFJ4BvyWpih08&#10;CQ3PRpm3R4h5EBDxpxeh8ZbFdXRPiKSSU5Lg/BYpuHYi1pFsBxNp0eVoh9MS8NwojRgFIJ50S4xa&#10;fV6ohZsJsY1KduHeKpVa1qgJnflAAk+wxJYp43nhthvxpajghxrBbp4yMQ1px3YAACliBSZy417o&#10;h5tMiib54fWibOWohR07L4hB9JB9n+ExH6jm3BADd5ZLrQl587jh4ZbqlhzJejk9vohRCJ4y4Yla&#10;FeHevwhZEATvvZw/IpjqblWoML1AiBnazDO7Ogw5YpvQ7oxiB4141qNepQ3YhbOowpbtBxtx06oC&#10;jmaZthEDeo9Q/DLFepGrjnhGqI4KMT65tJrD1yDKVaoFNxJmGgAA4Z8aVY8YwIxit765ZJLw6A/Z&#10;kLGpvz3CcL65npvRaz1x8Z4x8qIhd244aYhZpbk+RylhLyZYkiJ9BxrBtIzCqhmiFJEo8ZL0Px3z&#10;+fiSsHQP9P9n9rxnQ0gH9yNIwL6BhfmAsvmRYUr4ad1ogALgT9gj4gwFhBThQOhgAh0PiERiUTik&#10;Vi0XjESdEbXcde8fh5LkQakgBk0Zij8lS6ljklwDmBBmQimkSfM3dc5bE7nLre0/gj9h4Qogsowc&#10;pAIpQGpkop0Wa9RYdTh4fq03fLqrT+rgKrxAsAVsQHskVrj+Zdpadrs4Ct1WD5DuVuAVPij7vE7b&#10;DHvl4fdradIwQcLeFhAFiVBrCxxjpxzcyDuyVeBQZywdzF0w9MAwEz0kDWCC+jpQIu2np8dXbh1l&#10;nC2vuRDBuzxMEZ+3Z25kwBrGch4n4A/4VOenFyDclzkePLfXNjboWvRs4t6h161iCuHsgHmADh+O&#10;dKz8VnwRG82eAkSs649nHaHvEHxuh0+ml1H3/H5/X7/n9/z/wBAMBIuYkCmtA6HhzBSjBY3aHr8W&#10;UInbCbtilCzZgapxXQ3A5rOeFcQNKuh2RIbUTAjFATRUhQpgfFyJGDGJsxm3cFBzBkBoslR+FVHr&#10;inoBMguxExtRmbK6BVJJuyW0EUAiJ8oL81hwuSgx8OafUdrOoaiMsDLBAlMLOMO9CzK5Ka+GPGJg&#10;yxLwPTeuknOoFoMTq0rDskdxQz2aU+n/P4Y0CKFBswDrDoeeVElfRZqUbEh2BnSIfUmtJlqCGtMU&#10;CGM/n/RJ5TW56sOiWrd0KOFTgpVKPnu8CHp+exR1i95oSw0qzgnXAbV0PlePsikfwiWVPKia9PKC&#10;FNkCtZSaBFByKKDLaHLPPJb2rH8frOyiHwZRZXyMygj3Cs5mXIbdzN3MIJPMI0ggSh6z2InpzXmo&#10;gIXTdNkBSzklm6b1/PQw8GHfgbD1wCa/RcB9/G8ceGys0oX4jiV8gZirtyIYuMynCZ2sBjmC1xL0&#10;vEHki6Q2VzlnjerXgtIkfnrmCHzzjjtp65Mf3TV64KwoKGAcgQFm/oTS0mHw+6PHOk6VpaH05pmn&#10;6hqOpanqmq6tq+sayTWtjPrqHjvsBEbFrOybLsyHp6WG1U5fIe7ds6Ix29hcXmcyHnhvDKM4HW+R&#10;xuD/SsVnBVeh9NBpw9nP5PLGFivzSiryC6OPRpqVXLSuIfVIKRAFdCu27upr9tRYYH0p33qulOYq&#10;Bgida7HEoqcXZNUoKJLpG3OP8v2MmKYXfXMbbSip4dwiOjBk+RPppU5lN2rptwe5S5NPIk7rutK0&#10;YLrhg2fdhAFOGj8Jm/GoLDiV8/sowv1Rq0dSgnn+F6spCwpW0hysX52RxTzKyg6cQ5fhz1OK6Bss&#10;oKzLCMEsF0OCBhDywBARUCYio5YKLVFukZR5nGWNdDOYJv8H4QQhhE3BlK3UsGHC1Ck7ZEi9FTGG&#10;pwF0MQcQzIwlgZUNxSw5VWZRiTiVOG3Geqs7oMIiAjiMaBLxDxbRLR2aULMT1DtSGNFNyhuwdxXF&#10;RFmBg4CHvZOw01P4IYxOWJU7UiLCS4JvA8vUw53S6EYVecdKbDRxvjGbCchDRTBOcYS58mBD32wK&#10;d8MJVa9VeB8OxG8iKBRiLkGYrM0DxUdr8M4+cJR20sHJVeMiTkgy9EPcODQIsozdqcR26UasqU0l&#10;+dW9k56qzDgolkE6Wj0C4RRAA/puaRFZpeU0G2YEuD8KjgoOU3coZit1U5A8TszZikPENNFDDdRM&#10;zVf0jsEk2QmzbY4xw3IzmFlBMEwlfMKyHF0bwPAzhfkiJYU4yxeqnEiFnNLNsJpwgfmUlwX5Hoqm&#10;UuUmyCRTzc08lBBvQeAgUaFHdgspxzhx39GAdWUFH5pX4DzZS9k0DHC/JYaEN89BdD0KvTqBgNdJ&#10;wmUphHSs/L/6WUvphTGmVM6aUra2JqDjX2wtjprT2mDyBkvhGiQ+WgTqS0rSwmuj6O0OwRXzKMIt&#10;PiKKrbmT0h8ajYzCQAYCKYxi/N6KYqtThdDusGTnGouj3mqHJPELM8Bfi4F0LhARhJTlPC0rwj8u&#10;koViUXMPPZzTgCDCKsI8AugPLEUKCjYEiMdBc2PLOk50pD2gQpC0Q8oKeaPqPTzO5TifyJMGjSm9&#10;n0bi6FuKcpwc9q1RqcPQEK2B8QQGndLW1KxyX5FeQZSWLZ4FX1jLcd07aDCsTfdKlY0DEqDg3Iq3&#10;WJYtrIooRZIoiCnK8C0eBUAh6GAZXdA3d+S1WqpXjvJeVpULliEPuWxIiU/EeswHqaUK985zAAKC&#10;lgvSxJHE9LpEQGDEnOHdbrN93iWEnJJBU4lDFHysMGu6DKGYODd3URy2ltSO74F0m+lg7tXyvQRe&#10;zSIzzqy4WyYMQ+tRtR+lnPAYBR6VizpGdKaULGNblnbrUju1Y5xfY9i2cdnxIglrrvaXi+CwU0qP&#10;TngiQanDQVHIuxyLIqFPHoUiDNBjCaLnJdLECJpSrlxiBCT2RjKVOMGYS5yWQKMr0BgVW1/S6XWh&#10;ESgE+Dx91+C9z0Q8wQSc/UXdGlZhKREiLpieFm5ZD3gCL0YlY3YYNIPQF/pN0aj81pehiC47pWEd&#10;sSNK4yYt10dm7we5qLZ3VCwGzXWpTmPRfL8mKbs0BcHBCs1cju2TwwqQRPQkYoJlKunHNKdii6Ti&#10;sFnBLslL1slRpEf0UHCZblalK2SCWZonYEXmplS7bW3dvbf3BuFpdN6ckObAHdsQiNxbrRyWdbrH&#10;D0Bf3k6Cl6Vrr5dNuYeCIaN+b0p8UGoDlCHpOyE/Y/6nC/Tp2ukRtiyGWHbiMCMuGUIPqcgVddlN&#10;/knZrwjikim9q8J5N3xGfCUxgcnR2ume19T8TFW6h00ua122KdWq8VvN1VmlOACeoThVAqYBqcQ4&#10;rdY6HgR2UFHdLknL1MGUhMhnjulBVXjuruHCYShvYfpYkg74SpGqvVVac3rEwPQZwwVslCl+cYnl&#10;J18EsOrvmFffynBed1o+buB+1SKk9cZHZ4CXuducqg6vdnhfDXmSsKvxUOyvOQCrfUs8dogI1QU5&#10;wvyqy9PAVeViOx6FmBm9BYwiwp/SP6Y5mJnxfigqvVngZFCgwoJeMF08Alp7UH3U4ljWsjFH0lf4&#10;QZR5fsxBI+IwYwV3wN4nP0q/r0xX2kPrITAnuO1CpzNjS5aBXC/VAQ6pzryP6AmxVetEACeUiLEt&#10;wUTTJWE8nbv8aVxJ6Cz1dQ7RddJglsleXqhiIDdWEtdAwwAp1i8OThgIchSliErGgKylcDKGEkdn&#10;9C/F6oHo1J7N/CMGUnRisHVqivCCHKgDADwDwEfjBOIkWQPAAHGK2isGWDYneH9DSiZAgs5jsHSs&#10;9BenSk5kGG5pqhMmOFXsxPkDDqSvkMEEbMKCHLVLVrrigmFlmDOMEG5rnqLjtoCHOG6r4HLh/H9K&#10;LvkDdqSjdjkkvDtmWJ0k0jkvGAFGgHVlWiHG+AdBLQ4mgPDm/tuQ6Q7w8Q8w9IQNyGvNzKdt1Q9x&#10;BCLH2q2igs1miqemUjVIgH9DsA2RIFmKelOHgHeC/F2shF0j/CzkrHSotngDnkjDdmWKik5kMKVk&#10;dlHhGxVjnmfIrgdudsHuPCJi/IXDjiHjsDYmfFOJGEjCznOICLxCMCzpBkiJWGKrPB/vkICIgNTi&#10;YFNCgogC6PYPRDTlOCsDnieieqLisPVCCPoC3I1PkHVn2k0mFo1GEsxLEAeDfC7EsP2DJLruvO7i&#10;THNKAsEGDDQNqrqHwHwobhlC6J8E8qhDdpLPkCHmOGTlOGEoDK1CgoLJOBkQCl0lCviAkLYAhQ5x&#10;ByNmzR3ibjKQLqpFOSIjADdl8x1iJMdrrlOF0jYkrItkiCsDdjOMdqLmWQZNMinEjIXCzlCpQjwE&#10;8lHi9Djkduzj5C3FCvkEMGEjtCyDujdr7jmsMGYMdubhWwblOMxMrjklZjDsED6A6PkQkDUHmDlq&#10;ujkrgABDKGgNBkTL4GgIHj0C/FEFEjwDjqPmUisHSnNGEr/CKrijco6EsHOLZHgDDtqo1F6x2gAH&#10;ssdhPTHr4DKDsGOCzjdrZCsHKDKM1tzjuv8gFRiHfOvEOjwDdkfj0FOFHisCHjOPkF8oDLZSmjuC&#10;YDdi/LHhcm6j0ICG/CIEsG5tXGUl6rZF2r/OgDdp0hMTkHgErFXlVnNNMwAgwmDH2wCrOjmmOGEu&#10;vDwKLi/EnDtpQkvHOLlxZr4Qbjnn2jSmfEnEfpNpOF+J0jDnsjdnNGfSYibjSkvD0Dnr4DsGEkvG&#10;EwClPL4RjgGOdiHmFiHrFNDokyOGqQ7UGKpCuB+B8B7h+Q1DTUH0MUMj+w+gzqdN0KeUNRBSInlD&#10;ds/Aks7kBFpjJPyD/Itk1lKlOQZM6zYyQmqDSu5k/jnzbEsDOOgMERZq7FEnSkpqPksDdl2lHnSj&#10;sICICKVi/Djk1neCHsIn6MQvbiMigkOk0iHmEoHnNFVlXCfu6heGODOHoNViTiHRZnSnGEsGEyMI&#10;XFHizvyD0LZR1rrp0mEs6lfEBEsHSjnp0mUr4IyB+L4Dnkfigr4HVl1shTFiKvLiPr4MdjwMdvmJ&#10;UmUmOI1FmIOEnRZk8nRkdlCl1mORDCCM1noFONJhfl+C6Llk5nYnZKbpHFVlmKoM6yNUQ1cmmFiI&#10;tlmEnGEjOUgIQNAG1FVnVqUgmGfCHkd0xwIi8FNCzl+SZCTDSl0mDEOkdjOH6VlCUEsLnn2i6UTS&#10;DiHFVotyrORCTUfiTEdiHj0GfF0jsVcFVnSlPJiqPqPn9Dtsr1kEiIgEflNMEHoODD8Cek0kplVj&#10;0R0oxC/H9FiGUlmC4MYHMCHFXkplHiHl2nCCHDKEGHNDOEyiHItnlJijBPYH9J0i4VkDOI/DvCHE&#10;ftaq2r4PkEGItlXjOEf1pgAmEg3WeMxJvisFNEnFPDVFHieknFVngOvFODODODwL4PADgEbEvFCl&#10;0jtjkx/lOOSDhWQCJl+BE2vlVqSu9CHGfPYU+E0m5pHGFl6tqywMEJioFFHr4FHmOL4F0nVkMC/I&#10;gF6lmHip8F2iKigqhJHEdieqS05iuSPB8qLlKjj0eCmF6lCjdm6zVimGgErC6EvMxGEj0HgDki6D&#10;OGDErGfF+DKDKDrA6zd1dGl0HXViLh+B8h7B0h2B3moB4h2h0h2h4h6hzBxBsgEgKAZAnAjgZXXX&#10;jXjiH0OUPN03kPCkdtalPGEkWWuEAk8k1ksEcm60xqLmgSMWqEwuWGql0zFr4KurJiHI1MrxhD7k&#10;pm63sWyCGP7ikGDHeFHjSyLNsmzr4F+FKqhFPEnA5YAlCjTizotwCsvgEQ3qAkiMdyUrV1sCVGDR&#10;1l62MEgrxOvDAD0MHr/DnpvmFjjl0sEVkCHyrCHxEFJmslPF5F5tCETFHksF2wFCBVkKoTFvVifk&#10;fn2n2lHqL3KgDF6kduvU5CuM10TKA3AiCQCl+GgSLGDEdq2iemgEWFX1QCVHNJLU+CHmUvFBVoFJ&#10;ikvICA1YxQUXm4yj7iglgqrCHF0ntlcOliiVhGyDAUtiHLlKDiJGFlRsqjPHs33gAEMGDEvFmFHz&#10;bCHuIwZC6L4FPDSknCJM8s9iHOIoH0cB/neDAE2jLI1J0isJ05NiblVizxkmgDtmOHSl2y9lUtqo&#10;DK2p0jnxJY6mIlNVHCLlOI6IXF+FPCzz/EXiHGUuvCgkMEGD0ZhjPHSwsGY41kwjQKPigrZSMDuk&#10;MGgFVrrpvlVp8MH2sE/0zpZMVJ0pGMpo6GfICF8jKHSjjn8nZF6shAyZ2OvLtZIojJ8D0Epk1mHi&#10;lDsE0ngEsI1F2kiMGCbmfKAmWEMHNDKEpju2ylBjQX1gAJihGaHlHo1DBN/J8UC5ejlweluiemfH&#10;oH6DDqukiEdmEkrJPiHMxSMEGBRaVJvkdtM2eA3M1iMG6tXFXmUjtxUkSEsJ0i6F0lZpi4XjmjKL&#10;ZDFCb5dDLCgmgFCkGFmJ0jki9ErKrk3qSn2kiGFnNMHjCgtmDPlYzD+3W3kB2BzBvJOBlBuElhrB&#10;thwmoB0hxhuhxB0B3BvBsBpArg7hRhNBALL6u69yOXlQ/0PxA6+Num6rriHtMsIt2iuP6EEGnx/l&#10;iCglmF8pE0ryOjml+WLiHGDKA5Zj/i6GEnNI1DQXACHKPpBisEvHi7OGpn2i9F+E8kOnsugLFD8M&#10;dk1lPC6MHtMn2wb0wCKH2l+aREXOdjtmgU+Edx/0BkbK6iHDwLnmOC6RXrFH9I7CHx1uxI/iKDOU&#10;aj/EsEjFKn2ksGfF6jkz4DRsIlClPH2mZkJk812jPGgDsEnDQF0k0vuEDqSpQp7bOW4CWC/FNOgC&#10;JIgFKiHnoJ0jAUpoZyciIk8neSrJiq9nDoDGJKOjm1cbBcLiHEdo7b1DJTVCHDODQDBEnGDbVGqq&#10;Lrn6bCyMhHNCglHmTkjL4MEHVmfDsSkrvjKCz0xotiH1kDQEdk0n2nVkbVuAAEdmTz3iEUTOKYtD&#10;lq2lXmgF1uprVl+MuGBk8i/Vs2mADFOKLkMKSjBIhCYPkDn5DIjT9GYC6MIl80aizp0qP1VH9FPG&#10;fLZHNDdisGFlPDOGivRD0G6mF1jGKnsr/DwHgCHxXnciKHlFul+KS6sngE8jsVGimJTmBm6ngFRj&#10;jyvEks6uI5lmhQDo7FPGWAu9SNMx/kf73ACSMLZCHneFiCzmgEpjnj0IIlOJ0kjR6AAnskvFVkRk&#10;SZ7AEE5kbF0jKF61gCmJHE0liIIjKFODDjsKijdqPtrm5kfl2w3lVozAAC6HslmH2nKK5CrH6E8x&#10;/nlJ0tql12VCmiIigzbc/iPielVienSigj0EvGgHSrNGhFH7PEXYgCVGWGEl6oIudmEiemOG6sdl&#10;0lOTYCEGDaVBRG6jdjBE5xXjY8MKWrQYyh/hxhrhlhFhHBIhdBehgBwByh1h8h9B9msgyg/hS68a&#10;9eMeZN2a/AANz3meZrxpGEOj0JLclkAbSnfQWGWDXkcxCjxG6mWC4PkEvY4kcmUksGFpilOGfOd2&#10;BkAEMDBEvHs4siIvtnkEOjdoCNM+navUciNpHYGiHJniHPkUTYBi7FV1VDkiHl8sIlXtXCejdmDJ&#10;cMYkZ+wiTEvKA3EB/CHyhCdlOHsoIrMCCHgKPnSzJCxMEGUp0m9m+HNXqCInV8SgAF0xZymCEFPF&#10;+HKcsgDeKDqC6E8yIr+C3NqkdzKCuC6DKKS43gIKSv4U0gAEf0xwCmUtq6si4EHi8Uxo6EMMhciG&#10;7m8Lr8niBEsC/fjCRciCepvwCkiE8sHsIp7D0DAEfs186/c+c3m9KB3jnjn16FEizjDknHsqSkvD&#10;OSxmllZx/iHsELlk8pio7JVi8DBFNCAByBBmCBiDAmEACFQt3Q1Yw99xEIRMpRUAxdqRllRt/x2F&#10;iyQDqRQuFteTMSUR1/iCWESXAKYSSFShiMmbPWcBudQQMvGfTh6vyhP2iRcAgukASlPSmN2nOyoR&#10;F90oCB+rCWsNKtUamPSrB8J2GKlJz2Vj2ehPwFWseW2v1J23F0XOMtStNK5uijBa+C+/CPABHBUa&#10;6t7DVSsCWXEQDY19Y9sZFp5N8ZWqToNjDNWsFLDPPfQAzRFHSQgEzIAY99KzWMDXVLFijZM7aTAB&#10;EHcBfdO/eXm82VztrhZFsPPjC3kEflEXmAfnXF265gU5usLrSoT9kSdt7d2qA3wAXxZV8boL8ojg&#10;j1T549Jv+/iB35ebACN0/d5fm04ZvdSFoEDgYwE8jJmm95vtUsIJwAB8GtEBjwAaCsJwU5wDmXDB&#10;8w0oEJgqqioHYCURNstoeKAYMUJsZJqxYAcXApGD1ARDR8qMzAaRxAQYnDHj8nk3h3vudLMRcAYH&#10;SOoh+oad0eHC0B7sSL8pA1KigSeupcyyeEtuMecfPZLsIs45AWvMD0zySa01GfNi7xo2y+AtCLEw&#10;7ACvsaAzoNUqRzT7B8iqpB8zg8rrWFYcVESA0z6jnRocUe1FI0lSdKUrS1L0xTNNU2haVU5T9QVD&#10;UVKnweJzDsM4wEyVpen0fh/VHWKSAkDAPEESJTDWKwd1lXtfV/YFg2FYdiWLYZNWQM9lIWO9mkRZ&#10;9jWjaVp2pSK0lbbD2QiKluPEAtgxoWlxOg0wf3M81iRoVd1mzdqupAFiqBrebMWqmSuwLNRrLTC1&#10;zB+wQI2izkOwtTktngXmEyWzgk4bBVorSbeJXabJ1YshaDAwbmNs5EQJChkE8UylRh5K4RtH9lOM&#10;iHliqZKYb+IWlgQXgqjUS6X+cuBIsdPM8mSZLIC0hXomPIW/i6tVCzVNRg6JghBQValTNvNtScjg&#10;co1JwfJ7+SE1UGge+qv7DbypLOY5obU7p7aw7ITs5AGPYBGAKNNm1MT6c11lWZm/M4xeQChbxwcK&#10;X3DrSHPFXhrSZJVFBg5OcnJ7DCLNBheYaqNix1I2ZTqLvvWwxKI3ShN0+JG2Y3Vqk+QOtwIORXt2&#10;fadr21Q5SfyuwfLsfSFwpwSWhbbaxBWABF5Gn2jGhZebICjJEHSurzyZyTYZ8aPNwSvw7GVLNoZ2&#10;/GYhYb/KvwXv4miuyfPGwid9/lIVcNxriqgm/vgEQRBA/ISAhaOk8MAQUgpp7WELDIgQ+JtiNEqA&#10;aRkSpk6TXOH1akCoIUF0FHEeqkkpAC3LnQSWvp4CTyqA2hM+dmaFTnHsFtC1LqCmWBDaeVJtQ0CT&#10;DXPIVR87yARMAeuhgZZCwXRDfKDdxpJIbiqiUxsbicQwRPRYNVHzYYKl5S+T4tJ7EDl5Y9CYGwU4&#10;wIKS6y8ccZYbpJaeh1ICB2wr+PNFE2z53MkLjKOMSUdy8oRDLHteEdYmPAOgM2QRXXXBMkMxkXEi&#10;R1yLRoZglSNHcu5Rk08qi+lvIAQs2xHxRiVIyNUgeOqRUipxRAhY0zrgqypBDKuRIuEkt1JU55IU&#10;PG3rwFdLcaMuSjOKByDKXxvyzFnRAVIqRCzVOuY8iWLyMmwuPRREoVUNZFjrdyZxt4QJsIKNMhEr&#10;pKkLO5R8jJEDdUivnYSLwurJy8lSgqKWdxPHbzxnkp6eU9VLjBFOI0J4Yg8DxHwPw1ACQHAVBIB8&#10;DBCx1DmHAOkdo8yFgXA6CMCwEAFELH4Pkeo2xuDeVepEAoCwKBuDwHoIANAWgzBqDgDIEwGT2pdS&#10;+mFMaZKWWQJpZQZ1mLOWhTOnlPVQHAFrUF3MFUSrBJVAgZBdSVOXBnU1IqxCVC6qlEyOsDUZQwZY&#10;/FaqQpzlAKMo8HDjCL0+JISo/gva0ELdOCYHdbVvLBKlIIZp1CgELK+eZz0Qoh1gUy7ku9coOFIm&#10;wEBOMQF9O5YBBcITD1KjlscdIoDYbBtYOg80WRKkFL+SK3p9RTGsS8PY+J1MdU4hKtMZiYZEVJld&#10;aYqAlTB0mpdIWjI+qca3kKSK7lLp1JpsAR1YNp5nLbqidygUTlx2DpxDjcs8y4haTTbCE+6T3lKv&#10;VFfdeXI0U4tvLGhGxw5XPTTOoogcSSTtgki9aYJToCtXfLyaQKMXqn1kvpfWmD17vo6J4bY1SS0f&#10;JNu/a0ACFmPIRZmZi4asV9HWGEwc20PEfFSdSeS0tpohgudkpdGktxXJdW8FfEE00VJAdSkXChfK&#10;2g7B9itqxCjiVoF6V1BTrigJWNAge75nJfAysGhFB7dylElJM+AoBVHLsZKkiB6ooMmHAaw6UIyH&#10;YOlSLuj48jGTMJCu+t5DsXovMAuGklnIv2YkKxWD42QKDVRAdSapbyOAaVrQsUAWedUfJ4cFVoha&#10;T1sCtOkWkJGgWZxAOg640xXXhkwQUfxJcdV4Y7dgVIYukz+HAc5ecHumUuio04UBIrMwU6hSAbZG&#10;T7wnNPYoKbVSB0FP3CbYqcB+Xq1/kFEBbzmXLpLJUjqDrwC82sMeeQo0dS8p4vOUY4iSUfIPKAnE&#10;9jYZVghSS5xGiMkOuuqsepIRRszupUMl1PF6k4w3haLY9i3oKm2Sbuc8SAHclUKpmkr7DQktYiOQ&#10;szwsBHb7b05x3KRYi3qM4pMzCg65GqPYjJCycULXXFeye8iT0uk8DrxUM3F77cZUxPTjTsx/j4DW&#10;EwHYlhbDOIWAEAgBQlhcDYGYKoSQOAZAoQsYIqBHBxEUKQhYRQvB3ESHAK5Cx+j7HwOJHgzxjC9E&#10;4J4Uw6B5D2AEAUBIaxBiaEiHYLlY+O9b6512slNab05Dus8RHXuzUu0mMWKJC7pBPXQsA4CWRcmq&#10;ZWyyDq1C6urGNtU9XHEAIlawtEoHckQELTJU0GeGeOlp7lls8SJTEq+SfEA6hUiqQV1CCl8DqTba&#10;mTipm8h0jyG2sHtFk9SPLFK3oxne6kk0pqRU7kr+mQeviOIQt6K8G2VSF05wqmZz6+vGtccTk01v&#10;Br+QmSSDKVJtsmKpI4CSehFEiidS2RCm6sz0SAJSZRjzMAhuk9B+Kc0rENVn3cptl/YpwYQv2n5V&#10;MFSEb/OKJpkpBfxTeRzySypRMSWW8R0vUbYhqPYhqdyCXAQvUYK7PAZAaUwLynObYaevOcuxaAAJ&#10;US6PYSab0YO+2QeaeK+gabCU4bYE/BMdSRoMSQeNsNsb0QevO0CCQbwU0P4nOIXAoM0zGRAb0KAa&#10;eZOQsQADHCEY8c4QO3KPYJU8yQeKoaeQeLqIWbCW4CpBGccI6X0hqq8IuTIzhBmRoPYEBDAb0Qsl&#10;SCqOgSESWSWb0NUKocqPAZmbCl4R0NMUmSanOSS2izOSAeuOALSTwl4h4uGYowYJUgqxS9aAAQO+&#10;IvIJ5DI94b0g6h41IPUvOgajqiiiig6ZmvUdcfAhqRoOIZmh4PQcgiAZPD6MaQih4SWgaXgTI7kS&#10;WZOUGaeRKrWosKERAJo04FQeqJUh4l4fOeiKMS6KAmmOAeqPYbQmmJUTiKoSEPIbYNUkmImRkXgv&#10;OS6qUI6YAgqRoyUcmQ6aeYyhueAc4bqh4UGR8JoeAdyYyrWYOg6i8SSSASaMSQAhingUkYOEfH0w&#10;4R8K6SSSKvOxSbeKMZ4QEZmeqqQJUimQaNsrAss3KvILSKkSKdc4qDqCtIxAc4645I0WAH6HeG8B&#10;iBeBmGmHGHgIWBqCWDIFOE0EOA+AuAiAIRcIWHEGUFYBMBwCqHyH+AABEBoCkGaGOFYAgAIADAuH&#10;+KEH2HoHkHgGeGIFwDYDaDaGsHGHkAgA2BIFcFyGGCCBWoPI7LBLDLEUy7AWWIUWa7Gp3LHLWViR&#10;o4cR8Y8cFBmViNU3Kc4NsygUGdmS6FPL6IWbqRoS6NsQ61dAsV8JUcOF8P4JUgadg7vAaSAssRoa&#10;e3oQiVCc47SaEKEKoRKLeIi4cSeQUcEvmUoSW94R8IWi8TISExgSeNszOMTEOUsNUOkeA0+JYu+P&#10;IQicENMwYYoJUXgi9BmYO/mEaSaawxShi8+UqJVI4JkNVIUPyQKOoRoIWMwl4M4OgIWRovIjqW8x&#10;SQAmm9EMqQiOYCKbqWIOgETPWOAQswuRkTjAQCWwSUqLSEPPuZOW8D1P2SKqQ+uAAbYS6dSYysUT&#10;IxgPIiYYobCx2DTQbAXLZQg40SfMSOAdyTw8yzhNIU6I6RoSevIu+b0dyKMQsM4dcQAv2JiIUSSO&#10;obQZeNUQ6zSJ48yuy98KUvUgaU4qiqkSaKMygX0eqSBQqZSSeRAW8SSMxPePURoj8Y2NsPq3oJ4a&#10;wW8evCeIUXgeiNQLy942EIuaIBWx2uoUiSa+IP4aex2iyJ8c4SWKAOBOgI6PMYybeiKh4bqW8KM8&#10;GSyRANsjACmSeJpCQI6Qs9oUHLmIUb41GJgkMCYYyNQdymg94KAzSKoP4SSR0bqbeZmawdy3ySEO&#10;ITIQBPkQObQRoc4W8YAPQbYbQR8iZH8KIZkJYK6RovOh4c4IWbeQONUyedKaMIUJUK6JpPuEOb0N&#10;MdgC9WMx3AsLSLyQOOoiYRUK6NMPMKoSSOgb0K6Y8PIdcM4tyZSSAW8YyQUKoiYc4TwK+SKNUSSd&#10;yLSSeh4YyNUc8RAKoXgPqM4cyhqX0SSTIRK3TRSJIYOqCFqFJYESaSWRkKkJUg6TI8ywul4YyJVL&#10;ePyK6SKNMM4dzYEFIiiRo4GIUMSrWEJY+sZQipjOdZEU2HWGuF8BaBqCIHSHrJ4AAAKE2F0GcDGC&#10;KBZKMUiHyHkHMB0BWBAGcHIKmAiA6GGGaGmBwBCAeUm6GHyGQFqE8CUCuDUHkH2ACB0CiDYF0FSE&#10;gAWAI+5ZLbBbCvrLKpxLOp07LbFbSUivI7kJU8Q8QWCrkfAJUTIiLMMWmJUssSENNPk7kS6KMrW9&#10;pbuVEiAuykkPUcE8DI6JUeufEKNEKraU4LyzGm6I6W8sGUGSKuyc8JUdg8iUqbY7kmmIWUGsUKA9&#10;4PYIWzSxTQ0VASeFvdgRA10I6QVSuJEOoOkSSYAcFPoAAeqzqFmOoQigaQedhUYV6PZNOPySSKMR&#10;Kh5QeeBA2T6SeLTRGOcQ6XgK6ZeRsJ0MW8UV6JU7S+IOAQeMXBi2iU4hqxguyY8cyLTOqIUTic4i&#10;iSBbeqavIK6S6c8KoRk7avVULbVgCniRoiY7SIXCYInPNMtPqKGKIhCTUP8JkKoSKQUzSRoYoSAr&#10;lP+vUzOQVAgYSdyPqdhcGUsRAIeFiSSbCTiOoNUZO4QJ8QeSAYoNNIoPkPqUGPMZOKoNNDIQUiOb&#10;Yz6SeQscEbCLzMS0QIUx2fPd6NQw4c8c8J5TiOyJUSSQAZmssOkbYIWxSPqTwKoNsYyUGLzN+I7U&#10;+IEchi0IUgazgTjcGSEssJUUGyhcGYoEtjsOILSMXFMKEPrPkzSRkKoKMRULudSQeYyrAbrMS+cI&#10;iSWTiYzPM3yS6SabqKkeAgac4aeeAPIIWX8MxPkZO70KNdKgvd6SeDplOzGRodgxSYy2iR8erVaH&#10;6LSSaiYS6YyQ6bYJUdSiYSfcOARY2AA3sIvW4H8KMM4XgiiPYNsmQRELSJ4QshvYQKQTIQibYf6N&#10;4Ko3ozgSA700cJAfOsVgASSFTnJdgFuuySeNUae2eQaKAbqsGC3njS8NtbkNoJUmmbqSAPIfEiiS&#10;6M4awbCZnWMC8yhNlgEWrZJoOUiG4GMFWBmB2CsHkIUACAcBSG4HEGaBEAeNPaWHwC+CKBkFEF+G&#10;uIUAMEmFgGGDYCeBsUsH+H6HwDiCoB+EiFgGUACAQAqFkGKGWCYBkA/oVqBqCWjbI7E7JqFbExgO&#10;oKNIwCtCoVkSXhOKkM4xACuSKT0MeYzdaWERUuyIWPQM5YANUKMR1WRX6U4jqF3rSLSNtPMK/Qgd&#10;y3Kb0NshjfQ9cKIuyLvrEIvMaNwNMk4I6b4YORkCxsJe+JISSJoYpCgQbCkLTMSjqKMgbBjq0ViY&#10;Oz6c8RoczDIW9nMK6Tw1NV4UjqSKcJUQiKAJUNNT5mAr6ZSeqs6HoKMQix22ib0QOeALS44Ntr+H&#10;+dy+2Y8LzFOAMx2zhoMVEKAEFuQ/aIVCkDhubsoUkLS3ySWfEaec4l4SKMSafYAOIQA2yAQdyRoO&#10;lkAKUi8j2DLsNqPvSWjl0Yk7TtwI7PKOYY9hJCrOaLSX0YoR8NUc5uAKFePd8cmbqRK1cxMMqUNN&#10;cJhCkz0U2qQLuIXtMJwSSLrGGJwW0PAKpSCLKM4bqiKXgRKSEbRdUNk9pEOh+QwfIfKY8xhr0ACg&#10;ayguGkiZSSWfAz7C8J8awTxPMMTS8JU70OoZOc4PMbCddXSZS45t2JUt8QEcheYIvlGCFiYIUdze&#10;A22IudgvPxiH8Og32EcJoJUcyNsKAUG+QDWbDcGjq7kPIiiwug6vgz7xYbZvGAJPkuyP4ZObCgaM&#10;4wuRUSSPYSWqQNUQBLRAqJhMSP5eaLa/gAAdyfAzG4dH+RdS9YkRdRxomIuRoSSOAJUQel5TuJwu&#10;yQOmmNUS6QsLSYyawQiY8PYPZNIQtRCZSPMRk8y2OIuSaOAQiiKLGIXPWESlaIWl4Dl2DL6FOijU&#10;E0zqZsMPJ2GOlgwN5BWJgK7xwMaRoKol4i9PkIXNANAPYKob0dSdz1CkWQsgadydch5DAEBtXvVb&#10;wI93WJJoZodohokAAAeBSCCHEGeF4AcAPa+UmH+EaDcCgDoEmFkIWC2D6E6FIEEDEUyGOFSESB2C&#10;wDxZeC8D8E6FCED4Z3d4344UrqJbNLTbR47I6Ro1UFMKkTicEV8LSzGQOSKPQYyYoqQSSsHNi60W&#10;ERA3ydyMSdgeAcgRoSKi8grueUiPYz6LSSKcywvbEOAnOSeY81dQeSec9sUIUkuIEdhgAqAqEZSb&#10;eX8UmdyiYOkIWQfPkM4716qAAbq3pDmWMzGFD7gSTS9QaDTrSF2SWKoiLS8UmKkFH78LSQU7axgv&#10;IswLDPNcUUoKkeuuzioKJTMl8OgeBtOI6NsKoTwawgqTiYOiia+MedySSLuaega1MUHuKU4dyEz9&#10;SmgNU9o/uzT9MIUZOOkRoiirqIVS8X8cu4cwYSezSSKhmIjz4KIKo2iC1+Mh5gB5H+UV6SAZe38Z&#10;Sg6fObfyiUoNUSAiAZeRASSJUKoYOywJ0C7/CJ4SKiAhqKMiL6WVAw2luS6S6g6JUeAmmRAYONMW&#10;8NUgawiIiQfhuTOIABoEJoI2IM/IQBIUUIYEocAIhEXjE1fFX1F37GQZG3vHQHHw9ISBI4UBIu+n&#10;xKXHK2vLXlL29MXFM5LIQ9L3kGJ0Sp4K589qAxqE4KJEQRR33SX9S3/TQ3TxtUXRU3bVXXV5S+KT&#10;W32E69OIQ/I+AxFZR7Z5LEbVa6u64qr4jOgwR7pWZW45a16I4FxfXrfwvgSLg3hha8ExpiRri7Xa&#10;oy/VpkXTk2/lQrlwbmRRm8m6XdnwDocO7NJERDp4IJllq25rYiKdgCtkOdoHdswtxe8fn3cxN9OI&#10;cEiNwxHxRjx4EBlhy7+9QFzyH0cyDWh1V715x1WhE3jTX/RwQEPFjQj5RP5w16QP62X7aW/sOL/l&#10;j3V9Zi3rD3nN+4M2KAewHQC04Qg5ArFhqp4NpKXcGO4cMHqy7zngEsb1gO+QXhLDTAguEkPGnED/&#10;pK4YjQ4T0TlXFKOnu1LYBSbsYRWFkZi1GsCg4xp8x0VkeFvHz6nVB5wvECCIumekkQSiMiKmdEAg&#10;dGYWBbKYHyqbMrrCcstRgbstHKy4KtIdjOyW8TwO8EE0jFNaRiAxs3zhOM5TnOk6ztO88TzOLvT1&#10;Ps/T/QE4HGZpZhgHInHcfYAAaFAfnGZ5egeBABzoWBJjsKQ3EWf6IBoKI4GWVxHzud5tF6DoTiIe&#10;qIBcJg0meWZLAFQNaVrW1b1xXNdV3Xlez0TVgDPYSIjvYpEWPX1k2VZdmMa1puF9aKIhxagXWtWj&#10;vSubLcGE0IAg/cAf3E/r2mWrbvOmJt1SJZRU3c7kiCreVvGdesQGnHR8wmIN+QHCc4v/aJfP2c1v&#10;Q8EgeYSAuF2bhs7GbiGIojA8pha7jtS4iKNgY1MMYWAs4mLkRq5JbyeCVJS1vec+WFzlyw4/hIeL&#10;KEV7mZm73tkBToiGDOfWbl2glzMTUrkx6xyiqIbX/OGWHOWeoIixIaBlqp56uXWst47z0g0IWv50&#10;iLvMKeD+3qZywojFa5JOiMJ4+Be4yJBOfAzdk4O9L1tHfvj/6c/tvOKEYvcIw4E8Pb0/pmcRa8aY&#10;fHxW4Id8ndQmzBOKtuWWEvS5MEuQtDA0dFbRXdK/u4gW4MBpPIDKm+iNwA+s4eyE2gcp8FemYd3f&#10;ed731eP+YPhSardvQxKPDgTxKIO8rLm211z/ojfKTvffJtexdDMiR7jbA6CnwL6XDvMOJ3zY/P5r&#10;fU3xiRXp0B6caP5O4k4Lfs5K5SfpywpOrfUNTY+t4rJYTwHnBO18ITIWRDJgY9gbSRHBJpBAzJfK&#10;SB6QOM61ceZEVvDSg8Y92IYIRC2hIVt+wFjjgxgYMlsiRjMg6hgYdBguy2sTMWxUkp/2yDKh4tpJ&#10;5YzwOCBvEMtKczvMCS4WGFJ4D+waMe2cvLyXCBeSeZ1J75gnNhTglwX8XV8pNe8WNG6QiInBeSl5&#10;C0MAdLcYiTgzYKDygRgMk9Z7fB3knO4+oayVQHltW8cFDiE0wQWPuTh1CRIHG8Qm+ACjrisoWdw8&#10;kx54HkveQmxkiECEBjbk4648DH0DuNFqZEWhVR2yMYOYMIq3iTr5cXA4cksTHocBVLUrZ75GN1CZ&#10;LsmxdxgS/Xy3V2Ix5iQ8GUmI8Epo+N1C3M12xjTmvidKK4tspkLLePA103kb2NoTL2f+OKAzmxxL&#10;2yQapzTwQSS4f8rbXTuIcRuG2eSN4tO/ntPcACfJ8T7TgPMcYzAWgvB2OGO4AAKAoG4NcZoIwKAK&#10;ToNMWglwZBPDUPwfwAALgvCUN8ZwtQEqzToPQdAzASAZBqOkiAGwWhPGuNIWADZ+UxplTOmlNS1r&#10;AE0sIM6xFjLIptT+oDeCmvCGDA5CZDAoSMVpHZoJOEnuTB2Z0Z9UywpALChx3Ds4iq7W4f0iKNQt&#10;MbO9VMZ52iwvJTajd5YACTjIrdV4iCYHuBIeTUFZSKzViyO4hNqc5jmkRj4gdmidCtopFXBZjdYE&#10;4ltYFXs56UWppeqIVk8DSo3rNOaKizUFi9nBPvG9F0qq61CH+yIYseixhLtUXIiJvKiQ1IgalqoM&#10;nktOYEl6DRWUiNdiAUd5J04Ts0OmreCzrj7jUuRJwbZj0bhEucweMzh6tuYKTKJIBbUVl3e9Gq5w&#10;RDkrONaLG8Sz0LS1BU4tIiYLVBLceMNHwtzeM6SieBJpbSsx8rAxGz5m4p2jrtf/AGASs1kPvX8i&#10;EBoDSMKzHZ1zrl8zYKOdOCTgkJicwtEkhEEkiHeSEY9MECFrAuumnYrb4kuLPZpBYoQxmyITdjHw&#10;kpJTgsfL2W1CZ4ENAlcEisrZ/TgxxDHkFjZjS9iOyNHYktUI1HeLybxtxzzk3DIgXkw7FY1C8yxc&#10;o7kfCxklSJEMG7KQASxHIwIrK3lxA/woc9m4zBRZvg1BImyB3cO6To2QVueY7HNgkvkoxR47VEO8&#10;7gK2ha3DIW80pDCcYNNBN4mJjZJSt3+SexXQ5/3Y6NZdHZ1BNjDs6js2c7kcT/k4JKjc7yYkiITM&#10;eckzpzVvVbPAjdAZbYPDSLHClk7TjuIrrWe9IgUdhH/fZBY5KLjwCT2UtonDXc0gw2gg5B+ZDeF5&#10;bIhZagOIpnvS8hEpryXZo3XKvc5p/5GE4O4+xMUjAp7tdEGh9BECcQzFLvU7h/z3nJQmgmOKUSSl&#10;ZqsQgu54DuFhQml5bzyaoQWS5mR1B4F8ocRcvl2abch4B4xEYpvGXdj/HyOwI4NAYC7GoOUAAAQD&#10;CUFiMYNQTAZmhTkO4aouAPgxCUPQfY/wCAIAyMYbo2wagaAWnQc40RaAkBgE0exEANApCYNcawsw&#10;Hcc6p1Xq1MacU6p4HdY4iOr9fYaivPIrdzPg2EFGtaeitrcS4SWN63rkDU1SmI0hYWNwSgQwdXqz&#10;4ui/O81O2bYim9sRgWFIibXLkQZszcsMfHZtd7Arkvd7y2waQGhYuTFSbJ3S4wI71s2pmNgs+xxa&#10;3nYwIlN33UxCsQgz9d2lZLEWJEQJLMY5pwQye5YqnQk6PBWQWkY5XeJamCPsjtVcwJh1ypcXyxsu&#10;RNjpyMkZCdIhY7MF/S5lgXkeiTs0QS4JMCYI4oWvANzvq3sQzmXuf9KMCI3oTJOKf+Whzm4hRckS&#10;cxEUONmXqdzBA86aoqpsh1CVQ96GaOxmTd677yMBkBpXJbJK47SDQ955LHIrJIQk5bxnQw5G6CTi&#10;4ABJqvIx7u5NI7hLiswhAw7vJDxMB1B5L2AtTMi8QWJZ4/4uSFY3gsY1KqBJpZ5uqPhnQsKPR1yO&#10;Iw6uZj6OxLhISOJEhEgkqOxcrvpLgsbaAGBupfI7xj5jYw44J7xe6BwsZk5upbRdwVIvZrpwRwR3&#10;Aw5OKsisgsJ1CqAk4UEOgu4iJJ52wugI44L6y0g5qohbiUwuR2I8COJDjQ6YxCYLsRY5ozo4Jyr8&#10;hlQpa0wvJsYwpIiKxAJCZCw1Iu65TxpKpbiOxnR2Keg2Q5ovKUw/45o95jZMCRhfIrYk5CyCxc4p&#10;rgw55FZ2JpUPRG5fIS8YBLh5Ld8KovI+5giYx4w+UPRco/8HQghBIUcaRZ45okosY4JFw4ItonCD&#10;SPRggkq8xpRBJnSb4oELQjZA5ja9pco7jEJniokOgUCOxBIN8eqLBj5shoKabMgraPgsJJ4iLHJg&#10;6LCoiDQu44JZ6CyshFY7xIhDj1wGZpRzRZ4nBupJo6Zj5BIx6RgNcjrvUBzACfUkBXQfwRYNgKAO&#10;wSoWYiIGIIoLASYRQQQHIGAEqkAxof4eocoGIE4FAaIcoegAJCgPQTAWQQQMgJQAQAJN4f4fofQU&#10;QRIN4MAPYTAiIFAIgMQaQXYTpkEkbjIeAdQcYbIb4c0gIFgGQCQBcrkBofQeweYdYdgdoc4dIdQf&#10;ofxThtwAgDAC4CwCQCgC4BoBQAyoLrJYYiBYrrin0rsxRPxLg64XpaZapa5QKBy0wrZIiOJIQ949&#10;5IA4Ik4/p2Jg6XYJh1BXTsTPMGwnU0R3Q/7Q5Z4uInQH02I5prIXQrZCx2zHMGExZOyO0eJ+QaIx&#10;7HLNKFMgBOw96URpw5KpBu4ABFZiKPQiKE5ngiKX4YBpwiI1LMC/yu4jpqAWZsg96OJe7Mh2KNRf&#10;gIMBZN5p07wiLELbJOJfLW6ohp0fgpI8Akp2JKJuo4L6R8DEafBgj3xxZFZrpMBCY4JBJG4w47y9&#10;5MRMAJNCC0yczuJro1KBBDjNoTtDScY8pk5A48DsY5p1w3hIRIhKJjdEQypnRA7EIVVFw7QsYNlG&#10;Suc3U3dG1Gw7xLjNqByOwk78Iy44IuRupG8D4iIx6GZxYsc2IHxmhMUMovZfJ2L6oj5MAw8/Yh05&#10;k6iX58RxZ5JxaOxj7EKsAzpoI7zEJ5IrZG5LiYxgg6Z3Bk55JLk6orKOMRYLqE835e5sgvI6ZnRD&#10;Aw6PguSE4uQ5I7kGYrJuquY7xiLN4USCw6dOyJYo5Ogx7FaBwk4x4to+52BcBIhJ4uSAxg8PoABs&#10;gzpxaUkHIj52Ym1IZAqOzIwRxshAaLA7Q95No1KxYq694rJfIrJshJouQsJ2I96sgk5IhxZIAiKC&#10;Rg7fQ543hIAsZpzDojJ1B2KSQjI94iJusWBHQ/4k5bQ5JAaeQNq8zwQf6GbsY/5irIIMY0Y0i9q9&#10;5tYnSOKP4hw1Iw60zQ495rpIiYgY4nCE6NSOKRisaqaBxfIw5DjyAiA97PYv5CxJ6N6C0GY7xF1G&#10;QNlWC947h3C9ZmSE5oKwzMgk9hIwI/5nSE7HKCSubQ5e6CxshMRcpJok46ZG6qBmU347RZ48DHgp&#10;I5JDhMAx5pQL9oc4tG6mckVoxQAa4YYVYIgJgLwcweQfAAQAgAwHQIgJwKYKAJIGYF8iIGoFoA4A&#10;akAfwPwL4IYQgUQYEu4EIF4HoRYRQQwIgHYGoB4BYA4eoeQdwYoXgWIOwOwPAaIbodQiIKgOgSIV&#10;YRYN1pKmwfgfIeYVoUATIXoZobQiIM4PQRgGYEDqbq4fQe4eQaqqYaIaoa8uQdIcQcgc0usu4iAA&#10;YAoDgDYDQCwDADgFJKQGQF4FoBoBMtSfkwincwynrr1xl4thgpcxx1w5IJ95iOJP4nBoKOwx5J5F&#10;Y94ktTAjJj4kp1yUyN7bJA9GpQE2gvY8BeQKs7YiCOyFZxb/QwI5qCxCcKpjxhl4y0iUw7QvJe4i&#10;JBIMN/rzZPKOwt4sKCREgiI97W5s4sI6dJZDi9pLg95BJmSPhO7MgzqPhBN9BN65Tvo94rZnQk6y&#10;go4sbRQ+UGFf1/QiE0Rro/47iO2Fxvi0037JAhQmxEiFJupJ8SItUVgpZW5b1IpOw7wvcxzgIfhw&#10;UWQi4iIw6E4/9nQo7NJg5MUGZLxJpip2JrpzUKYj5k5EhIg97vpcrFY7gsZwR7w8FKBHTEKVRgVj&#10;QiY1KZoLc87O1+uOjqgx5MRJr/gZxpx7QBqA1W4gmDIxpLxoL5AC6uZCzuLQ4rImxDhJpMQx5jQj&#10;ZMFQYnQ5KnDNpsgk6DR1BAYOmT5C0YAS6Uy7aGBJo95mgkqsk2hsiOJmRniRioioiEx+w6aU0WY9&#10;ZbyDRjZKJnkIor2OYADuLFYiJNomxe7uKPRMRroNOZpG5PQ5poJs51yOw4JKJk4u5Jox51BmhrqC&#10;xghpxLh1xCy2c85BLKQAATedS9oiKEQMCUyOxDhk74ZFYk6GYvIrYrI7h1yPh5Jrp7xLiDRbxsjM&#10;lfY9MKqRg94x5LgrKCyUxxY70Fxw4w46ZCw6Y6eLo8Qu7FaNol52KsBEk9JIBE4TyPRnU0UPRj5g&#10;TQ5xeJAfR5KAzMBIS0wtpj6qAiL7Rpx1E0REguUL57CO02w9Yx5KJbwto5pLwnELJhYx+MYj5DBB&#10;K968g9ZAaN5j48Ex2hglJupDCR49Y5pFxnRnjWoq6EgWwtrFaOxZ5b1iBAJmiAzHJ9hIRgkJBvhI&#10;g5MKo95j7s5nlUeOp31pGv5OofgfAeAQ4OQMoQYTIVgfai6wACgDIFQGwIgVwVATYDABoA4iIaoY&#10;AVIJIKQMIcYd4e8qoGIHQIAHgHACgB4BQeQdodAYgYAXgZwvQiIA4BoDIUQWgXgKwHwFWwR38pgf&#10;YX4WYUwUQVIWYdweofRYgRoUQHYEpIrqgegdwc4WoWYVyYgZ4bwc1whPoAICwDgEAxIHQJgJ4JQD&#10;gCamCfd4Drbru4FGyDQt4rJG8PWv2IIpq9pbSCwiM0giA5JuqMgiBnUMZK+kw2RirNN/5XE36FYi&#10;KVRAZOKO02hMU1y2IghwVJY8G+F44fyBxZ5ggiIrY5pjbHNJeHROishcoiJEiCQiIu5bidAo52xw&#10;Rs6sg7yOLNKE5OjDhB5iKUw6dIRn1axw+AwpaGZIQ3hCxj6OK2Y7SUx5NJbMQ7ywxJo8BNqCxJo7&#10;gnArKDWCoybYwgR2JEhg98IiQidbJWyvgxNLJPJiOBIhCRjHItpLwk4nAu4ko1IK/Pc5h8QvY+5j&#10;eXRq4zo71dbII4IxpLjrqFZbxmhmhurug0hAc86CwTPSxLxjbEOZoNLNcm3DnT6fAsItpIRIBMR/&#10;gjAjKCwkqPiN6N5DkGA95gVTYiC7pmg/6vKpxAJyo8BMRIA3gu56T2ghSRjMivLe4oHVZKom2dxq&#10;eUTW48Byp2zFYzp5JmRFawzYpJBMB2aqA4ITHb5bRMQkpCyE6qCCRbSRZ8CLHRBOA96UhJp5NCAJ&#10;KBw/osJFZsiE5ipmRPRJsQA3Eagv7HIOXgZipMR1ysiUzUY8rSIhQ95bRCyRgLniRuuQZLQQXi4/&#10;7HKVTuI7x2Y4KCw3nLIqa0xFZCaCxMgiB2K8xDCUyYxsg7hpwrY6aFI4J1BCYu/l4iZbQk4sI4Ik&#10;pCZjef42yPhCzEJ2asiURxbMlQInUPTbLDYpqGZoItpwQLPqx7zsY3gvZ5Itp5JjYx45q5SbI9Ji&#10;osZLzNpj5qceoN5Cawwk6PhjZLwiJwRDHXwz5IBIR6Ayo5o6eC4p6Bx5I7xAaM5LRFZxaDWWgCzb&#10;JFzgYo7MiN44KpBj4/6nDQ5LjFo55J4w4k51CPh1AvYzorI/5j5J5KJIg/7Y42ALH1fHfUBhuwP1&#10;xOAdAb4aYQoPYOoTgVgXgrQfsO4EgHIbQZ4YQC4BgAgiOwgeQSYQQN4PgRQUQe0uoiIAoAwA4Als&#10;YfofgfYfQfYfiDhCgLANQQoSoRQOQCN3v2JZQfwfgfQYwXYWG44V4dG5QxoO+526G6TAIfgeweAU&#10;AgCbSq/YzOeb3fYAhULAYEAoFAgDhb7fb6fr9f0LhYGBAMGI5IhoM5cCYKA0alEplUrlksTUvM8x&#10;hZ3miIm0tnE5nU7nk9n0/oFBnjYojCo0LH1JFFLoTfpzBqDsqTxqgYq0PAoGrQwrjmrzksEXftYC&#10;Nle1nsDkb1rEdtFdvI1xA9zoUpd13Vt5f97EN9It/nLhwShwjdw17f9vFZfxlWDF1yGRyUoxDUyz&#10;TzD0zQBzgUzwz0DZ0VOb4E0w51Ap1U5ij7WmvdexBmzKW1BG3u7uYG7qTshY04Au4Tg4jE4z65FY&#10;pI+EXNzgBlmItbeZvV2PXdfIfXPBXdDXfC/hCfjzT04zEefpdPrCvtxAt+AZ+VeczW+z8/HjCYv/&#10;lzA7yl7AJ2wGBcCu+DR7wSs57MQhcEnu7SxAHCasQXAoFtuBEDg9DicvwfjJpU0ERhmoR8ROqBgs&#10;EcKsRHDgPN6cUZFxGhzxs/0RuaET9A/Hp8x+XcgvSeZnSK576O6BTVBSLMmvgFqWGvKQ0yoccrQy&#10;1AchVLbtRkcQOzBJYHzGU8ymhM8HgbNTwgumxEBPOEQzlOc6TrO07zwhSxLTLzetysQBUC/UdPaC&#10;p60OZdEvLQIBP0rgYBBSLnoWdFKxoXDtAhTQoU4rQDGfUBmVEhYbVK/gXpSsUHwGdsYxk3r6F5WV&#10;KnQ7UMg5XD5AyMdeBvX0Al6vJWn9YjhBdXgxrKCLp2AxEXiBaEVpeTTLGoqh4g3bLHR1WhjW83LT&#10;AJXUthVEjQPLM5oIXOATh/dyWNyWF5Q/A8kuIcEPgTfQZX4zBpnlgE1Aa2opP8nL6USZZ1YWwxu4&#10;TC8eg+NWJyW7TRGyY+Myka9WIWB2Pr6ENIhA6d9ASEmUCPlVJoVYh/MIUJfZk5+VCOd+bxsc7ZgY&#10;FmerFE58QXB9q0OeqsAtpCiGw1sdBNp0daLbxjNI68hu1C9+BlkNPP9BeNu1pR4bE5+BRexzcufn&#10;bHU1tgIZMIO4GRuVWMRQsgl3Be2CFvbFLaEbclRwN0qwInC3JFOL53bINoWxBi8e6+bnfRmI1KG2&#10;/YjJPAlRhsMjDz9lGH0SF0fkbXlpD8MiT1dlO1ouAHlFJX9m3uTTGB+c7EeD9V8G+QvoZPgz8u8k&#10;xf3rl5M+xrLTRlcA5R/LZzu7z39H586LHULwmAfrRXtlr+3a8HQTZVBuba8kqxpwTMYL7HTz+H4z&#10;vBv5fr+R/nMb5sloV5VFMKkVIwRlDWBSEALwzBeCgAUAM6BKB3jpG8KMSwkhBiQEyOweQ+CcgEAS&#10;BELgaA2h7DkG4EYHAJwNftCmFSHnri7FiKYV4txgjoHaPIlgdxGiiB2CUCEKyhD/H4LsVYnhOirF&#10;uPYfI/SUAGBsEEIAMwWguA2BaHpCh0jlG+NEZoyRjjMGoPsjJCwCAGAWEIKgYA2BYCPD4jS0yYhn&#10;JmTUm8bI6R1hSLqPC9yFpNCywIn71hayBOmvdkbHwHH+SygtUAzzWnaKwc8552kVnlXI5ZyyIWXC&#10;zk0esdLOwqSfU8SxIozmZC+WqoxnoLG4BBBjK2O0dmirpNIgt0hXG/ASlw7CQItTyyGU4FBDJLJO&#10;OnLEksHkx0FopLSQt5zewhJDVkLxIZCwdTVKWChcJOWNyLX8lYcZ2j/IZNa9s/zO2gOwHLOlnbbE&#10;wAdcWc9l03kvNpNmfpFaXjWpsQuQtC7bDroLOeowxyB1WTeMQVhdiyiWKFmyZBWhiGdsEmCUE3Kl&#10;zyoXL+EUzwFGLy7k4yZ5xzysMClwBKbzF2GtFNyoUJ9LQt0vlCSha4laaCrps7pkwTKdTtY285A9&#10;JZduPGK7BDKynthXqQGipTBpX1NqdU9PDLjSL3N6eUsRC1dAlq0oWQxWGXTpHLKOTjHmPrGZQCRT&#10;wua1IrKQUldiQxZVxQWfoJddaJktMQa068u64iyYueU55jpDOFCIFqwy12YKspKHGxjIyJkUYyMd&#10;pT2zlt+buKSzDynrO3YEyZhY6kMsmUemxkzbGIjbtQeVT1OgmUbJSed5R2mTELLEyYHtt3nSjXSc&#10;+jNjiUVSKdKN3RYkVlik4ktkbfjeuSPKtc6aGZDUbaKwIrDqwkztIWkNi4ibuJDbYks+kxTVR+JR&#10;RtnLOSFo6VEMwbl7TENIAsY5cNYF7uSO0p5gQOL9MjP89s1tqBtmtYvZ8xB/p2pJTYklLxiFwoXe&#10;dSV2DAjnojSWwlYTkkDpPQOqdqQysPIrXY7ebzOVTq6QzZFhp9Ehs7R1UgK9twe3UIe0oQ2Nb0nN&#10;MU7pcNrKNnnaUQs/ShWQ3wMQ7MV5pGcvbOmtV6x+pnELX8dNId0GPhVytS0J9WgSlGGEl6Raxnbh&#10;KzEv5FM3mgScXCWJ27XSzm9OuYjOBeysNAKw9t5yjJDNsrO5aaoOisVQ0Anh+mgdCEqHsPMeA6Bz&#10;jmHQOQcA0h0ABDKFoJJEjoj0HeOwbQ1hoiwFmLYXovxgj1iSQoAoOAgBGCSEsJANgYgsAyBQCOhd&#10;aGQHkOocApBRCkGQM4aY8B6D3JzDiHUPNakaHYN8Z4eg/iJHQPAexCwBAHAaFcL4Zghg6BeA82YB&#10;wDAEIWPofI+B5jxHgM0YItROCnFiPhEBCwEANAsHwQ4jAXAeirCuNxMiFE0Dum7Y/AdCNFyMgsxw&#10;TeEMsJ6ulu+AE2POQytAIB+pdrXP8h+q5CjEHaIWNXj0hkns1vgiFhMi1GZYUKSlnMeBdNAVYuGQ&#10;ySURmK4EnJ2GXLPofUY1kxVTCNLpw8MoheWl3A/UYSlYDDSF2sMc3IZDymXSGrqEshfLGOkKMU5b&#10;P5ODpii68tVyWVAHPbkMwI3p2jEH0aKWJ9aOljPbJSqxhM3mXNsdgh8/3EkXrKckvdIdByHrGUeh&#10;dD+AL17wNucAGjISUoZ4UUKRbFyFyry1D8vaK+WELvh1NS59D/UZXufRyW4TkDa9N6dkxuZ1qalW&#10;GL13RyFIfl2zCbxvUdSpSS9tJJ5UvPBGSkNJMhlGIX9cGJ9vsOa/J+U/Y7UpVWIPZcoxxeWr4JJo&#10;aSplyQxpfbY2QtkyulTy7O1SXLCjG7peIXxJ9ZPy0yLF/++RbOTy2kX0+tyyH10m9YEsjovjyFEF&#10;qbBVkHntluFKnRBhpvC0kPisFwm2FdDFGRmdj6PEAEHdDEGTJWgYgawNvSB9HNndGcmRp6AGDlkD&#10;lGFroABUiFm/AhwWiFkPugjSGiiFnrPAACmXHtlGFPDWwbEXnnLPuPBqlrmLj/FTkskhlWDWkUjq&#10;hmjnwNgalrkPmRkdFdCUjEHTnUjblGMuEFkkm/D/CxJvHYIxDTELnLEskXsgDxmlGLjepowLl9LW&#10;F/K8iKH1slC1mXJIDOFdJOGRkRrCEMnrBYxBwgmckXldGBJDDpmlDtJOD/ELmQntj6Qoj8DckLmX&#10;FHmInFpjgeGTCxBLRQOgnrG/GQmRwWghntjcmYGcllKSrOl9JOEHkMjFGihPRbMAHdG2EDlPPfEF&#10;s8GPjFMxAlPikPhXRjC0jrjFGTFrmlFrpUGen1hVRpEPlaEKizn0DunJG2Dcj/HYPrDTE2L4DHEs&#10;nLEDrZvlx0K8C9x0taB/h/B+EIB+gFAEADieR3B+mih6izx1t4AFELgFgCgBgBR2Plh+B9B7hoBk&#10;BehTBUBZBxB0Dsh+IlCdtiIdt8tah/BVhLBCBSBcBmB/iNAAgdgnAwA3AvAmgEtvieSDh6hbhThK&#10;hPhYhiB/SQCFAAgcAlAvg7AzgpACIUH7N9o4N+o5BESCSjH4GLsuDEAdymOaCfJOBTSowgjnwMmB&#10;JVkDqhGlDEFlQLC9lwkPjEEHmir2huH1jFLWPkChF7vMiFGsvFHxh7lLjriFwMixPthpCNitJnQ0&#10;yjicFWMuDejEGBFHqzutiVHrJoqwHtgkTGHFiFmihWTInrFdRhHlGEl8l9C4gjKSv3hfkVjEK6K7&#10;DbiUnrF7l/QApOHrJDHFnFvhFAvbmej6FLhozaDrkLwMgyzcmRveEvEZHdDypFnrEPjnnnQMssCs&#10;D6QDkHsCi5pnDHD/OFHrQDjpiFnbrrJDE7mcpdmXKNgnTvPrifmXGpHlDnpDEhmXL9AcFjDtDtHg&#10;HgqhGiqwTli9nnFlPFM+knkPjzl5BYJFkhisHFjtD9CsFrmgQgrVCtT6iykkqSqMmCTwS+0I0JCV&#10;jET+DrlwwHi3r4FPS0ifHrQmGlOdFAlrmTFwvFGskVm7mXEdOizDCWEPvfDSKUDDPTmirTEemQlj&#10;JOFqvTkPkdH2msj9CUkHz+GpEFlCkdFrwglPTaBojWwGDTJ2uikkrWPTnlCxHrGlL4EdAo0umdmG&#10;pdmNlCnnGBJnL4OFGXHTlaEk0ugoj/DzjpkPlwk2DrmrkCmapdmElwnnFjQMzsP/izuWJoyyGXEX&#10;lTllCxHdK+jWmBF2HrDWksisPkDESyMAGintl7qADOMtHFllGikVjWkMmdjFAuVSr4PrrPurEBpo&#10;ndDngsVXn2kyhTrImXHrFHmXVCFiHrC0nnFCg81fnnO4kBxjBXDypOHFj/FwsFi9mEpOFGFdG/Fr&#10;jWlGKNj9GdmyE1DtFGG2PFJ2mlBG1wHmFAssTNFCkVwglgFWGXL4L4GTMAHtqWKWmNug0mj/Dyjt&#10;HdGimXGTKznnELknl2MAGLlClru7kPj8G2TvAnQnughOWHDenal9HdKSuYGPlaDcqrCLj/HFmIkR&#10;pnDFEL0O0JvltB2R2TWTx0R3BrBlhgBThWhYhrhuBxh9j8R1lGALAOgVATgLB+BghlhsCUyKtjNa&#10;h9h4hxg3g3A6ByB3thCFADgHgNN6hGASALgGChB8h5ByA5g2A5BxB4INCFADAIAQBJhKhFgMgGx6&#10;oUygo4t/o52UCVuMgAPkP/R0JdzFEJrDAtRzidCxLMBSDdhgCxFyJ2qMlCjrpNBZs1Exj/LPjnxO&#10;PfDtEhntqwHYGszNPGDIDEBQXOVGE1I+GXFLqwDEHnRTisGEy7jEEkzNOR0IjEGNvfSwC9nbmazX&#10;SBidlaHTuomPpfkMnlDziFsYEM3A1plAxOH1pRpFw4AEgp3mmTDEDcl7wg0m0m1NAApDTGAkU2nr&#10;MuQ8jORTkXuvBRViDczipWlwkkjEEMtBjnkHj6GXFWFHrrGRugvTnrDnk2HLE2W6iUjWwDyyCFm2&#10;GanbpMFiK1BcpRqNuTqW3Wi6kHlLpOUmk2Jr02ufDEDr3RKwJ0lWC0jWj/FdEdGI2FS7mlXAmGlw&#10;nbnrGgHFnrEhlrndJDG/EDkHlwlTrWPK24Yc0JjSPTmsqSlGX+DIGXFaFgDel0kMlyAzYlD/RBhY&#10;jrlGMrAq4CUKC9ndXAjepOPTpODr38DwpVgu4wFlBS4xkUsAGTTNWKDTL4GRkhyyEHy7lrsJjQJV&#10;l70QCiTUkfk2EFk2Esy3DgFWXArnC1j6KNxhJnT+Bb5EjWwMk2YBkx4ggAFqmpCFknmcm6C9ntpV&#10;lrmEiFwnr4HTsAFwr4ELkdGgJznYGAOgpvPNGkDnlCnFugmclwks1pCKEDm/CF1akfvTwgpxkJnr&#10;GijnjlsXGRnthD5jzfjND9DFEsz0uFQrjXkVmpEvEPp23mgpmBMtXOBQJvCxDtDlmimlGclaEMym&#10;Adn2lT5ni9wgrIixGXKSkhjrvfHlGimTFT1rjOD9JVnYFFlAupkkugkvQcEJmRlHmYQAjWw/nCnY&#10;Gc1cyaR+AAG2GTGiFDkkksjyqwLPkLndLPpOF6DvlPERjtEkmgKRCHmgKwD/HrHFlwl2Pim2PThM&#10;aZDpnJDWndEMkRr4FaUmqwGiisKNjlnLI+FlDEJFxlF9YdOA2S6kn6i9iKSDkTh+j8B8B8h9CUAA&#10;gHgJAKAFADtwCFB9mgh6iLAFjuiINLamJXh3BtAqAyA7B9B+Iw25iGgFAGAIAcghycgrgoBgBSBE&#10;hOBZhk2gocyLNjhvBlhcA6hCBLB9yaiFAWAfgqhBg5gu6zjIBWBLBABRBcBnCUABg0A+hGglAagR&#10;IVW2Sh23Si60HJJo6Wk4UMD5O4CUFGWRbZlAiWWRDIkhwUmXGRzNCeEPuWHNiFlCz0zNHbvZJApO&#10;CsPFOnTQDx5rkvJokPlWaJjLKSjFU20/i6qhQg4oMrF/HlKyAHY0JcCUuWaBFiGBOEAmkL5INAQ6&#10;B9wg5OCFFwqSzNEkjIl0mEjEJUz03ExHC5zNXAkhlGEnwnmLwDiFj/JVqNmGl7kVlaDpkV1sAGz0&#10;qlA0E2CUvTwDkJEJqz1iJODtFCjW3ZB/2NzWANmmmnHFl0mYMMDvg38YwgjSCFisGIui7YigGilL&#10;jc3VDu5r2+ChJRr1p/izkXmIzNbcCfGc2/y7iscLpLmWliD6FgHrKBCrGIg9ctDclGHLV1FiFPH1&#10;lqr1kFnbqzqwGXHYKSkMqwGdj9KNntlPG/MtRhEk73a0c8c8igje6ZBMMAGXJrsXEFunCF4/AaQr&#10;C9nrGNl/ZTh5DpmgGNkF3sTGU2n1suQgpRlwklmQxKa4FiCUjnlwmgEvHbmR71l0lp3vAAmzi7kF&#10;kVlCpVnPgwpDY3vtlqunGgD/VXgsW/ixD9Oima78CdkF1ZDelaEllGGTDlnb1iDtJDOJBbdou+ji&#10;EHvodPtTCHlCkMkVrPiFkklPDn9wDOMAXSFcF2KwDnljFGdqkEnYFaFbDblPFaHtn1g3d7GRnJBK&#10;d9X7EfzbpWmQzNYLC9mNkUr143EElGXjmnS8gDT0hP+Hmcmi5yymJvRekFizljFT1SguQqiVlgDp&#10;mXElmgFLuWDemgFlDHPFJrmsk2JoiFkX3s5cliHlQmEHpGjkJvYDnrHnLWGikvFGEkkMkMpOEk2M&#10;DNFGDEHJHrYaDTFWHYEHj/L4W9c4EJlGEVqwLYjkcAADqSmIma9dlaQmOgjek9iwGgHdRSlIqzrI&#10;suRnFAkLkRg++5Dly4EUjplC3sryc9Km6l+9jJi9h6B5B4B1BzBwhlFRBdhfBhh2ByhthgBkhqiU&#10;AEBJhWBegvAigWCFhiBUBKBJBdBsArApWFgYgXgNAMAKyA3b+/H461a2A7IlABAGgHAIAPATAWAp&#10;0ugXgTgQFAgAhZBNhC6/7AiUWhSLtCBdBRhGhKBVhgiUgsg3hCgsghkoDJhsBihYA8hFBPB+7GgA&#10;AfApg0g6Avgk7SiYN+AAN/OAYdGXFhXdFiDHGQmTW6nb4piNHbm2dQZ8jxiWKYiAACBQMAAeDQSB&#10;NKFMqGAGHEKICOJQiKAB9RdlxlQRt8R0Fx8hyEjyMHSV/ydnylmSuHAGJCMBzFszOWxAhS+Tv+GM&#10;ppz2Ovh4UGfuOiC6jDOkDylASmRWnRRt1Ff1Och+rOSsP6tAmuSEhhqwU982NgWVxWecha1EG2A+&#10;3U+4XG5XOETl33dnXlv3ucwYDi3AC/BTEB3S5vzELDFO7GYQfY+pr+B2ANAjLN7MS0RZu2EFy5/I&#10;vTRTkN6UJaduanRPR5a1wa+77F3g3aVYP48fE3dX6nznIzNsz9q8PUtzEPwSckcct78128/V1wE2&#10;4HhXrYAWintZYEc17nzwYx3ALyDnzYSBgz1UYXCr3eQBYa5PX6L77Of8QPbeYcyUHPkgT6HqxRYQ&#10;ErR/J6aYOwW04JChB61AtACKnnCpPwuvJnI+BYiw7Dy/LOcRhxGsZ8sJBYOh7FRqRYW8XQSBUYg9&#10;GbYmtGx0RwwkBH3Hi/PcFQQSC4ZqqIcaBuxHB0MI2gGpzBoDSgl7vHTKgZSsMEsOlCcty5LsvS/M&#10;EwzFMcyTKp7WnkU01G7Nh4zc7ACzidk5uoCM7CjPENoHHh9qCeBiUBOZ2IGftCnXQ7Yr3RRvyYFF&#10;HC3SAd0lIaMmXNhu0EFlNC1TgJ09RRw1CdVRuOwkYgVIIQBPVchpSZ9Cn7OwIzceNFSSDNcOWHCL&#10;n0+xfVCcLnnbWQ02KI1ju4nNFFrZiVmZCp5vwc71AY6wKiJbAr21PUAO8UdvmPcMDhvcjkhIGN0Q&#10;aXF1s+crCUcFFpKwchm3raUN1hNDCKYAiBupaD/Q2pAZzRKh02gbGEtiCmGCVh1DnXOICygAztBT&#10;aCBsJgzXnA7i/AhkDiw2H+SCpkzvF5lJXZW46ch1l7/WOI1cAyik/QJBMMntndoBXnzcO5Xl+QjB&#10;pWaNPzYspWFoTRiifgxqDO0gLeKIo1ZX6xgzvJbIeOMwbyB35eGLU4LQa7PdZcWk+GHCVqAMV5Xl&#10;aHNuhe7tRTvRDJM+bfczSg3BtqYg1d9Jjr7KIHv9FWEbXGu9XjCVggeJM2EQbcvigOc0/2GAoWnP&#10;rKYGIWo6lNBZeDCUEwj4SLinO1GdVLp+EPaRmD00GT3PGm1A6/YG3Qm7OGtJB3nZ7GL5GORsa0Gi&#10;B5zOzN6Ppemwyc+p6/sLmfx+G2a5plmVxUFGUpTmgbMjLmBBNlsZIyCSFyBkyPIuDQRBSgIA4Fh+&#10;JIpDcNwbQig7BkAkAxhXswHgQXIeA3g2h9EiBYDYHgdA/CGDkGQLAFAHX6QgWQmxCicFmMkigdxG&#10;iiB2CUCECUuCYEGG4WwyxwEIAKHwSInQbAhhSmIdw4RnhuDkIAeQ+x/kDBEDUJYjQ+hngNAgTUTQ&#10;zxPIGHeKQiIqQqisAAnIxotCoi48YgaKALxhPQmUlq1Cnt/KeiggaB1fK0WoEuOCp2JMSIGiV5Yr&#10;Y8OwYkUoHjJgqH+IGtAWMg3jKycuDZuwvTjn+RUD07hAzvGRUEgI7ygicumCTJkEsm0up+ZWK42L&#10;sHKsUV0xYwxsXQyWJO7Y3Cp4rlxT4bFEYw1hRlPUz4FZ2CWvTWkLmXyJUBHcJarJNBA0GsyT4i4W&#10;60k/HSWsiVWh4kBICVgrJFDLwdR8X4RRA53ift0HMLacQ0JyTlVgzRsrNGQAQbecdYCtDVoHc6S8&#10;gbaV6jNV4rI9jmgOSHNs9hPwu6BGxIG7Z5wQJHlxQPPdVzEiWpFXm6YwQLzcJdVgMGjBURtrtVOg&#10;2XCngJjIpE0IpjtAQzYV5HgVrsEEs0QEmhFg1FoGrRKX6kASKcHeQStJWSTFkknUE5U7jpp+SJRK&#10;qsE4cqlSulfU2p1T6oVRLipVVzvSDL8OAsBzoTquG4MIrREM5TvMSOkbFebHFFEtMpJkJIXq3Ltd&#10;Cn6mLtniE2IoTlQSwlqOdoSAB4ws7AKXY5UhDZsUGktQ87ugQu6RDIOOzQNFkZG1MAArQPdl6dn4&#10;nWqkP9nSX19LktBDKgBiHAPhHwLtqS/JFmUTlah8GDIZeWYRDZ/mKWUYoxA8TEmLLkBu506lgBZi&#10;6uIgdCLA5VD/XgtRiVrzyDXug5FQp1EQq0YszIyjuRk2LYMnxgc60rAyYHLsgRx2Ui8dCNG9U4Dv&#10;GUJtGEC5hGOH+Wo5VNEiVaKXVktafisEhmEpAGXAVE1qGrVor4YWCU0LQWsT+mKvCWnUZoG3Ck/L&#10;SKwea85404Ekq0ZaSd2DHGOLQT8dSkEfEUJonucdQSfJgmWeEsJ2C7ZwJ8T4fA6TnTjncVOf5CKK&#10;FYGRxqjw2zJAfooXasJXisFBMSRQzR3ZwEIzrWhOU8SvGJG2Cflt2x8LwpJnA7Br7b1sBErtVLNE&#10;CHrZpzYU4f4/h9jOGELgQQgxBi2GAMsfg/iCACAGARBo8x4DtHyPsfpAn1Psfc/AAA/g8BbB8IkU&#10;wxSKAXBKDQQgiBDhdCcEODQAc26hMMPkeAzhtDpBQCcEgCoClyg7B+EMI4SwnhzqLRohQ3hdGSN8&#10;eZBACAVEoKESoHgGgITGPkdo4A2BvDkOkeQ/CBgTA8DISYkhAAMPjEyJ0UCBRSDvFQRGtkzLQJ2s&#10;47xOXO0mr6gYrRFHjIHIocdPiYzvLOL8ZQ9i/i3KnV4iFZ04CcrmC5wNt8aytIJd2S23zCGEnwRQ&#10;nxXhFFhMJGwYRiB8HYIRkPka0BAozFOMI2nBIwnjA05MvAm0dEAKC5GoIgbFpDm8gOkmLxAkDqCu&#10;gNfmoAEUS4creR7LoXloZMotRJltCProBidyjAwVXPGWobYn6AnjJMOOauayC5cMD5UQRWCwF5sG&#10;NieJtM4GJW+DX2mpHHyCJ8XnRpQRqyBzgYgiFU53FUhY71KaFS7VwjHPEfA9kuFuEVNi58Wh3lzK&#10;nVdPdawJvIBV8l2wwy0pxC2QOvBiCSVBY9JKxQl57FeKu6amgn7xlaE5Oo7tIqB1TrmIGeJA5LUI&#10;neQ3OB2yET2MWMiu1aixQ0753F8P4nxc0oCWYLVPzFEHhQnK0YVitEmZllwdw4DHCBzrvgn7v680&#10;/KCQi6apQcic3EF0atS7FPIAmrYtZMZOemik/kiW+EcAlpMnKgdmhXiFDSE8/+5yT4pMrcC86UVk&#10;UUFTAS7+WASYM6dMqQVSWs6A5uTmpiOKV4d2VOYGCnA4T4/MWkWgO4p0J65yJyVkk2BKbCKYYkYo&#10;Q2/6Pg8EKMRQNsnWFDBs6aJ+QiQEWoXgj4SYpARQd24oSSVgpAeWNsdsM6nK5yweIuQiR+pAbaS0&#10;IQo0/+E8QyXanyTsoOvCWgY4NiWgb+MoR+d2V8a+V4lwNwJaOAQSVkvgJs/WdgXmJ+QS4oQOdsMI&#10;WEXmXwUKdsVOvgMIJaXgYkPEIGJaO4WoYonWQyUuXaY4VoVOlwJGCO5yXmPgeMYMIGL8RQeMYgo0&#10;O8T4L8YCQ2I+QOYgOOYoRKYkJyJaTQL8pMZkOkeMw+H+WgnAL8X4SSTQNWcqUFC+LuOOYkMot8Bh&#10;GKJaOOnAb+VOOKVOds/scQ+NGieqJPGkqgJOGqGOFsWKDcGGGkbAIEAUAiAwBsBmBiBAA+A6BUBQ&#10;BIFCEoEOGqHCHe0QfWfafeIEH6FUEqEME8FWFuGMGSWeHwH2+yA8BWFIFOFWCUB0BS1BGrIcLo1e&#10;hAhEIQhIhMhQ+GHsDqC8C6GyHhIGIEAEAiBEFAEyEYAgAQg2TCH+HsHUDgDaDeG+HWHqIGAaAsBG&#10;EgEmEeAqASS2T4O8MNBsFCDjKGVg283BIeTEnKQSO8X48GZ8OkWEckIQWEOOIoJ+7kIQV5J+IQT4&#10;52SKUuOOqQQiIoO8XaogKwOOQikaVkpAIGWE/6OkOo5MBoeQ0oIEJaQ2J+YoP8PgIGUEo0J+T8T5&#10;ByLUJeXM6BLGKcJanK7+IGeEj4cqKeYksoIonApimKIEeEdNCmeiQE8uNiT4dgNiOOnWnWeIQiOk&#10;YoYoOkJaaqTENii4FQi0GMOOpMyAUKRQVk5GOAIGO4RQYkNWOoP86uNEVOOoOwPYm2KcUulmlqIc&#10;tgSovUGiPEQaQ8YsyNM4KeeMSKY4OAvOdgVkbeSYqQOwV1NcgSRCtINWJaR+kO66QPNmeWL8CZPo&#10;SYbSu0XbBQpwCQYGMMvMZSRCP9PoCYdgTUFMo0YoYsXMJeTQrgLKVoX4R+QyWEL8JeXmnKeMP8b+&#10;WAJapAc6QEdgRKMoXMeEeIlmJ2NWqQsuD28LKRRdRfRgLgqoJSIGXgV0V8QSXmMoO4eMSWNoYoRQ&#10;pMSSuEvYOaNWYovg8kCqeIkSYMTQdgNsYGV0/eJOXakTOkNiQiW0CuYs+TEKIEV0lwUqExTIa+QO&#10;YsYGJeRCeM/NKYKYJsnWIGWsOwdsX4UupiYg2iU8T5MwAAClT+WE6aNWPEX4o0o0mGTsV0zKT8Wg&#10;3YH8UEUVCKU8NsTQO8SSWcmMNOO4NWSZLmM6vCSYSSbSWkWEVSSSJab+beJaWk5yO8QOOwP8Q8n4&#10;UIUKUUFPVuvOWEJySZGKBhQGT8nAeWIGniK0Nsb+n48uOKO8b+kObeQOVcUuL8Oox+QWP8JyWko0&#10;T4QOVgOkTQNsNWWgWETQP8ZpLmP888P8AcQaQiWoT4QISKOK/QTYRK3SdoV5EQPUT8V4Q2PgXmNW&#10;nAyWUKSYNsvgVOnWeNOkSKTRW03aIEYkPgY8INBQpMVkZobea+UUV4WgRCVgRKT5UaPpKqIEvgeJ&#10;PMSgnAWkO8+0jCseVwb/Em67RjIczXZkewHqHWHADMC4CoFOF0GaiGAAAyBABeDADSDKCmCSCIBM&#10;BCA4AWAMACCgB8BUhCHDHm0VHsvKH0HuG0GmGaFSFIFEE2FCFGHOHeHwIGB0CaDQFgFMEkAqAYAL&#10;ZrRfIi1jIo1nIu1sH8HaDUCuDKHIHy2gIEAOA0BWFAEiEIAWAOiWTCH0HcDxJeGsHOHiIGASAmA4&#10;EgEkEoAyAa2yPkeW8uMMpiV8XmDtdLKPbkQAT44orEOabEUdV7MoQBW2ULKsI7KwIIRKNWVgdCNi&#10;QOka5kAAUUa+YgySOeOokOn4QOJyOOSGTQt4O0WhYyIuJysobeVSJeL8JynKUuVoNiV4RKNsdMVl&#10;Vo0OKcXmqyVCL8omOxOUIqL8SYKePgT8eWOOL9V6R+KeYpfgKcOlM4oYJSWgPEnAVhGELAWsSYls&#10;AYO4O4Q2MIOoL8WpgcLeIEjGLgQuE+l8FyXaVSn4QaQaRCRDfqIMb+Q2OkL8vgQENiX4MJPacvfa&#10;IoXatJOkNWvgTQWkYMPgb+RQO5V6dMWtEDOePIIGJzOkFliMlmeMZoR+JyPgbeyMYs6AewQOd2nK&#10;TQPgkOYsYkYMmUV4Ysj4JaXm+S7+L8j5SU46IqY4vOQOeEXgQy8uOAT4P2PMJ+7cKw7sRjBQnWQS&#10;nARKpASSQTUkAneoRinWXgWgsWNWO4YGK8kad2u0YMUEpMzKq4CdjPdRkvkwqgRKpUOiK5QGvubs&#10;OOQaOOnudgMIcqYGj4Xm/kFISKJ+YkRKUaUcC/lpCEYSQOYMVkc6/sOoTAJyWAQyUEeMQEnWc6zK&#10;YgsaV4OkbaVliMFkFVmhlMJjXORin4be5yVoYEKQMoSSJyOk/WIGo0eMPgZoPYJzgyJypMWga+OK&#10;YoYMSKIGkMcuTwCidNGQboSSXmdCYgT4dsL8VowcRYPEOolwYoJyModsSZBRBQu0QSUUVSVOUEvg&#10;VgP8O8PESTJoNoRQR+mwJaUEXmkGFiMiTQJyP8JeomQaQE5ymqTsSTe8IubfiYPIWkJyV4P9LmaW&#10;QqJ3FcIMn4NsOxFAR4WgVcQEVoc6MoX4O8XmnAeMdKU0XNfCU0b+nXZiIEJ3gyRCvgQ25yY4YgJa&#10;WsdtKgOeQ2mw7+eWYMJyX4Q26U/WomZoVgUudCsaPEJ+V4QOQOYkL8YoOo56Z9piJPWEIEw2boyu&#10;IuX5F2NEV4JyMIZoeAPYUURCQFhMIMVOXgO8/sqRL7ky+LZps2TIF0FAEICkDOD+HqH0H8AWAoA+&#10;EKEUEmDEC0CQAaAPbiT2HsCcB7amGTaqAA0THq0YQoHaHKE+EmEKD2EOEyHptOAKAUAmFEFsGICw&#10;B+BRs9GjbpImIJIq1o3EHyHODGC0DUHW0MIGAUA4BaE8EgEG1Zc6TCH8HkD+2WGeHIHacmAgAyEg&#10;EiEoA6AjtoPk+Ss6D+S6nKDpwHdPuoLkVgd2QyQEMJBQvC8oleWFmdjiKskaJaWEV8YMPEUUc6dM&#10;mwX5mGPoa6NeRKbedsnurALOVkYoVhBmKtBQlwQaWEUqo0nANiTQVkomNwL85cIQeURsPEXnQ8YY&#10;eFdvl8JOnBhCMQO5LELU6AuaPUKfgWMsJ/LrUcOoO8YopMVOJyT8MMPhr0ShX4PIkAIEpAJbqoTi&#10;VhCsvOYgs2SDLmTRSKHuPgn5EAJiZovgWgXaJ+PgR+PZweIIY4VcQSa+c6Qaa+Y4J+ZoYsYgQOO4&#10;/WlwX5L2JLY+QqeWSG7MTiM6JyTQd2OkdtA4CmdsisQPOYRGx2MsdMvC/MY4Q2/tTiIFe0nIFL1o&#10;YMZoieDOnoKcmSRcSSpAvCVcysMYXbV2NodsXMOoQSwiLcdMRCTQsaNWQEYM3kR4O4/U8hS2Qa3A&#10;WdNIZAj4oOV4dgOKNiPgVkYsDn3ReBwN3X3YTM4olmJy/WmwbTowIEds4mYSSKwkVwR+VSbSeWO8&#10;xyYYdgMoyMc7Okm6OaQOQ2kOoniiS4RCu0oIIEJeVknKOOJemxNmUuIGqQyMVoE75CnKo0JyYo/C&#10;U0YoSKQiNskaYgd2VodgT4WoMolxBQc6T4pVhsPwMIOAeMX4YMQP3MO1npLngqIGWk7/mcUE/ojE&#10;JiPgWgUuQONtxUSgP8XgT5hWJiVOY4XmYoXgVgVgQORKnWVgYMJaYgXgvgrZl+VCY4nK9KNbT0Am&#10;v2OsqEMsxkVGn5BQSGSSWAPET4pAqQL84oWkpAWtOIHoXmVOb/syPJggPUYMd2OKQEbeZkWANWT8&#10;WEYleOcuOoOopMJfGhdwLGEz9K/6VgvC6UOK8QVcOOOkYsPgWEVOcqVcWAcgJjxwMEeEXMJsVgo0&#10;nu/6o17MIcT4WlFUTiVlWsJOQ2VSQiNiRLAoHYSSNW7uMsYgeMRKOOX4c6oOL8UuQFWkLcWoJ+ds&#10;VozK6UdN3a1Ds7/UQmH4HmC+CQB2FEF6GmIGCmDbH2ESDqAcIACQIAIJBQA+3sTh6KlmyXDBAQm1&#10;syTISRdBoxBXm62+YiiTFYxWtBS+fE2oEGZIzK5ZLZdL5hMZlM5pNYysk2hU5DYyd0aoh2JQhNqJ&#10;RQA93IYC4bXc+37BQUHBankggwUBgFRpW/3ogjYbmY43ZBQKEAykEilA6EQLNmBb0lcZm8bo6bs1&#10;7wdb0iL5Wr9f8BGH7g3BhWVh3niQHixXjRpjwJkcDRGblctBSRmQ9m3VncOynPoXxo2zpQnpw7qS&#10;Vqw1rYK+9hdnStto+dsEdwOd05d4w983+AAuEHOI9+NBXdyQZyxJzdSHRx0Qp0+S7l719C5252+M&#10;9353xZ4R94xr5Xr54K6PVvmG8vdsH2Bvl3eEAiN9wP+Zbo3w8P8lr4HbAR/QIc0DG3BB9QU+oRwa&#10;04JqMf8JG1CjOnUAMMOaEgMQ4C8PBLEEOAw2x8sGfrznq9L1OQ5MFH07sXJmBcZwkf76vceTsmLH&#10;b1HRAh/AbIMNN0HMDHMdckPgzYPRFB4Qye57CnA7ZuO6yICBbLLGhWBUupa/x4OuXrSmyb0zRmBY&#10;KzU/h3zabE3zUCsHy3Np3yo75+PkAwMz44gOALQCCnDQcUP5QZwzQC1FCdRh7UccdIOzMxvPyA4T&#10;0uJtMxAEtKsmmETGrULLPgBFShFU8KG1PAY1Y8oapbEhV1kXVaPq8YfC9XMrozN5sTE6sugVH9Jy&#10;syM+Ayuh4wwALcAiHVnuWBhoWmxYBx+CFsMSeccGfbreHLQ762CB9yP5QAC2eHQ2XWV92k9d8BHb&#10;PVFAtdMfxxJB1u7H8RATfw4YAGGBU9gmC4Ng+EYThWEUcexaYfMFziTibqmJi06vrB88XPONknpj&#10;8UVTfM9R+8IWXzH9LhOFGWSNEiCzxatyAeJ+a38BK/nZnRg55eNlhNoGBBhUoEZ4YMpXOIGlZmWW&#10;mxdSr7iNY5d6oVWrV7Gsrwfc7pgpK8GhHSoXbGF+ymds5cbTQ8a5uGW3CluF6IyZO6GFuxkbxFFr&#10;2xHCC2i54p8DtwZWDHDZSNHBmcVSb+SXNEXWqy0wWDoATRJE0nhCD/Nu7j56SvMjZWrInKurMFD8&#10;2D80Z0dk9UgcYJdi58iT1VPWXi9kwTxrtKvrJfUx/HtsAhPwg+NBBtmX5VJx2YsUeHsYXTR5Fv89&#10;Y7Wg0B3tRxE1mxJz1l3Poju2maD6ziJf0xEvBrypUlS5VU4RT1ZNq9iCUlhT/U9TEVn/H8XoFWAT&#10;qTaC2aoLtUI1VkrRdS8MbsD0SLaRMfQ4TRE4hQgwqwGL0WGjUg9B8cUIVkkFXMoBHDyGGpofk9oB&#10;yyWNqAhYihoi+XWIkZuiJaKPUjLaR+pUEEP1jraYajhSrwz4ImWWfVDQZ4mA/icwuKEUWCo1ilFV&#10;gg9x0DUYEDcbQ6R7AAAGBIWYzBnBMBgB8lxCCFEMIcRAiRFCLEyH8KoRIbgrh4EqQUFwTA1jOFmJ&#10;QAcVpBSDJqTgnRPCME+KAUKQhMh+jqDOFcNA5x9D8KgVIqhVisKeH4PAPYbA3jTHMO8goBwIgaEg&#10;JISgGwHkDJqnV15MxYyzETLVhodpcF8ERI2XhL0frfbsMKGT8FLgzmMruKKJl2ivOqtFwIU14mfQ&#10;sjVb6V04g2mxBo+przYNGUmfV4wQXUzLMsj1La1Vqp6OqkZmbqURNgf0ClQ7RjZJkTwzODTNQntd&#10;O6mJIxBVNp+F/QMgp0QcJZBaS1PDLyWI/O6QVUCoVujPRIsGYwM0RIkXiS1HEDxuq9R+g8FVIznw&#10;aeHNsjEVCCIohIaOCZxj+LxRIjhzx3ULJgUKaOBLPkMNdZmzdEi5z+IeAu5WeNJlsJkVSiRK9F2V&#10;NEJanV5qvX2MNWaiYgqYErvyBvV1DSNXy0TRIfxsClaPJgRqfBbTMzn0jBUtVbSOBp1zOyldDUGn&#10;Kr0OestK6ejJougS4oZiJlJpBAahoJlibDEwHJY0uIkjsrRD3ZMDdlTuwhHELCzS30cJXPgjV4YP&#10;LRMsBQfU9hBXhomYa8JbDN18nAG+fwaNs3WLnOen5HFhqLnwgKhZYLYGwOePgdmf5EFSrnSWGS5V&#10;ogeLnl7c+6F0bpRQTI0YgrKmTC1u0mRHCm2iWVA2ltESOKBi/lmLFKR9WbpEsNR5yqwVgn8WWnFC&#10;yy0iMmL+bJvAyDZEFh+CBdK0SCoWYeLRPCD2JhJbOM4a2DSCpLB3hFWguhb4VTAtq0h1bYPDnis1&#10;Zq0aDQJUmvlOpz0HpLZU6lK6FpcB2MsjVyq1Uap6WiasJU4XTqDTA55FC2oErLewFfISaEUYFgKi&#10;57DM1lv3Q0stGrDYEqpP49ihFiQmDHyw8hc9pE9I4Tq55zL937p1W0nh8sNTbWGTQvFZrQlgo/hs&#10;v65k8Tu1zGmKPPCh3Xp4fuudK7HmPrng0yo/g0tDLaOqpVhq537rBRMfx+SW2o2aFhoYaRBVm1ua&#10;I2UF7DZ7HfT011ogudSI9WWGHVEGqJq9wmlJHF/1ltdswodFCV1mooZunEImu8hBXOq+V5BskXLN&#10;vA0RSaRkjI1sMyZei31koBQEjVMCyUSNEewsdOKh0pW1UA9h6NfDIsNW0nVEyOD+MNWChoP261b3&#10;T3cwulW77pjmGiLcFwNwljtHyP8AoHQaDjGqMUC4DQDRpISQshpDwAERImRUi5MhsC6E0CkI4ZyC&#10;gbBaFAa40hXgN3lx9g8hidjJJ6T8oJQ+QAAHiG8LAYRvj2ksQQAgFwUCiEmIYBgCJXGBHyO0OkoI&#10;ujyb8BUEIkBJiQAsAoAMUhNdNiZxYggd+pS65SwdH6y1lkZR+mR5qP09JDN0tVhaFmmiyR/W5zIx&#10;u1VoQk55PELEH5WZuRlKkwU8HPCL3mxo5OmiaOzCy0ieE9ZOQkihQ6wX5NErdpzBo1u1DGtgkbIB&#10;rQh+V8tfvxqP3sROB+noUXn0arHUyE1hZ/BfenswstmfeQiwsRiSxht2hap1UrV0G8pT8rRWreAj&#10;PWEMEwR+jVFyJl8qHSpTI2x1UevlWqvSDS30yOeZnCyDTqWZrBdevFH6zZsA2dofKlBBjqlvGBpa&#10;D6yU4p4U6QRI14MQHRSWzNPTDb9p4WSiZPSJk8M3Ski6txZojJExzy2YaJtZCSoh7BNBTb65LqxY&#10;ghER8RUpuQgj3zpYjBEhugZKqZN5K4MEDy5jrKXxAj04XwUMExEytwHsFR1hSbxpOrGg5Z4Zwb2x&#10;ERohaqBLLAY5MA7Jeg6p+Rb6b44RZa/ZEhap+RJZ+Rc5KTBZCxK59IJZJbvY6rtLtRzxHBm5ZKoh&#10;dIQELjubqsL8MEMJhZFy3ozpZafR5QZZtIXBzx+RESDRTaww+o7oSsOsEg6pEy8BysGDnJUo+BmY&#10;gpsBCxbRrrKyvwopbTUgXJOpGqojzh4brRAiiYyxZZVxzLShy4waww/hKhfI55ohIyqpRwx4GhZp&#10;bRm5c57BGqFhyp9hFBZZYJPyi6AqXRyZLpW5vRAhaqcJkym4/xhqrAgiwxeJMBNBIhVxapOoRcZZ&#10;XsWBLwgg+q0i8Bm8Kw9xMRKRExJa5hhrvZH6eK0hZa2BMhJY7pzJGpH5aJfKwRH5ZK0iBJaJDRzJ&#10;DSzBFxejG0Q4ADBZqwVUAhPBbRMCwxm5YJohb5c5DRm5VJIxkhAhSqFiFhehTZbRB6FRU6wSBI+r&#10;2xc5GpPxpQIA2SiZCy2BOpHqwz2y5QMkNKjx1hoxfI/hNBOJZpXpKRH5OKZAABhprpETJpDBIx1h&#10;YJehDSww55HrArvZPS0i35BpGp5A6pVJFBMBEhZawxehB4+BMBeJbSw0PRoBZZoSohlUNa8rvZhp&#10;FxK5lQVMtB+8MUtYmTeMtiKoboYwVYGQHgKweQf4AACAFQIIcQZwXgBoA4rJADg6NjhThiODh4mI&#10;cQYoUwD4HgLYgoDAEYJAawbgW4CMt8zIlzkSRAgyRTk7qofYPYMwLIaYdAfQgwBwEAUATYRoCQBI&#10;towIfoeQcwNoN4OIcgdoe61ADIFiVQQwCE2KKLvrp4grqQO7qkzQmw/i8qwxVz9YgxPCjxiwYhEx&#10;K5zMFQHsmxgqicNK65S515hsSIfwgo+oKM85OIjJFy85Opok84KJYITs+Tx5Exkxc5NBZZ+RY7x6&#10;mwzpNBrZQBJai6wRMjOw2R4ahB1KFw75m5qKoggrCoW515c898SBhRFBozvcyJDj1kLwlcAkNJH4&#10;+paL14gx8JQIjCokfBc73gjBrpQ7vY7I+BFxH4gpPS/Y6qJQ5pNB9iiZFxm6fRERK5ZZQ5b5Gpap&#10;lSokGwxZ7D3AA5MRVKzBPDW485Zqhw4yFg+pY5sBK6dAxdIhQZ18WwBShBEUjpMROpc4LFNZb4jQ&#10;xJeJGpMh8peJhpOMVBQBNC/8QAgi50aA4UmxOJolFiyogpK4T9Q6BJm5W5qMCYlxZJVMZYRZIxc6&#10;cKwzOyngAMUiFhLZIhm8EM6I75MTso2RExyphpfJao+pc8AhjA4R1L1h1JzwU9WbxpZai4PtXBIz&#10;ShH58BDBbRK5fI+Bm4L9YgMdY0fE5VZNZUt55BoxfhDh+7PAUY7pmZdLyxZtPogx/wViAo/hbRap&#10;aJK5EkUhHp+RapOJPx8pGqcJTYow/gXleA7L0JPkjpaNT4jI+AV1fRZJPTGzvc6h9hK5LZSo6pND&#10;rY0pfJzxOKohXpzxZqgxzMjqwxOrOx5AgpOpIxVLvY/hzKoiJI4R/J/RFw+FGogh1JJZrqZZH5og&#10;LdltbM6laREhLZFx15K5k1VKCpUoyywQ/h+5aJ2pChc5yqfR6Jo0DJbSBhzZehK5ypE1bZMBHq0h&#10;xg0ZB6pE4JQBKhGqDQ54gpY4U1r6jxbUjRCTvZbREUdguhFBFxYK8BOpeJJQzZ6JZJ1Jb6wx6J+5&#10;fNt42B15aJLZPyzEjCrpLZbQUlwqaQzpHB1NloLa8AyxE06hIxHpSpPS/5eL/pBRB5SqqClY85ZZ&#10;E0V5DEn5RRoRY60i0hB8NKWoRJeJm5dJOJGpNBIy85zxZNDywxSpm6mJARFgd0ZwBRJa8BYM7NxZ&#10;m6D4vQOo6qzoyJPEjoN15xLdZc5Ut16JgwcYZwWgGAHIJod01ABAEIHIcoaoYU17nYlaNThCNrha&#10;N7hwmYZYVgRQGwKoO7B4HALAbIY4U4BF6k5UzjkiRLkyRjqoSIPoM4XoaIc4gwAQBwRYTgTYE4Ch&#10;nAwIeYc4bANoOAO4dwe8vAggDQFQIASYRAOU4U4bpyJk4zqYvt/YlhGsDLOxZZehwa8FT5H5KSYJ&#10;Fw+o54IWHVbIydbZ0w/x+9koABm5ehQ4gq0k7Ne4ghoxVJGpwai7SwSGKRPFuxscCpmbBJNBXrrp&#10;AhfJ85NQ+p4ZIkDJVLS1ta+ABSty9Y3RLdT5KkEggrXYIh+SKRF0fZhpZZJb1j8JZLShzxHp7DsU&#10;Cj34gl6eBI4Qlo+pFA2RbREhH5YJm5K455W8HMRRFBPWOQ6pXpFBExV0UhEQgsEij10AAJlRZrwg&#10;f5FBeJC1soxJzxEk9IghDShY2wgtdA4igw7pHBvogg+CBJKlb4xZTYLuYi0iZZaq0jzmIRGreI/h&#10;KUEhCxzxSuXgg42Ctg1JYOVAjL8M8uRAgheJ9h15+R+5OILWc0mxb5Q5MA+Dxq/ZExY6hA7JFzTh&#10;aJ6MUk7Yl6BIQ2fajw+B1I/hB5PRPxSZ5B1hm6eJzK/5FwS+hhOqFiAQKtNYLEHKwSGhnROJFBYK&#10;tZchSrvsB2FWkGkK6EfZMA7paJ9g2Rc4K2lbzhomGZAiA8tAVKz5CS/5PRSZExGpbS/5LaFmOTCZ&#10;6xPjG2QQmLaQ/xMVmoyKFmiU6AmZKho0PKyp6NSJOpZb7ucwLUAh5BOpZMrJIJm8HJFxzxK4Kmso&#10;NGs9zYABGpPBSdaRKhVJbRNBrpPREhmY+rCIHZaJrIyJJZkxro+p9h5ogrTj2wgpeOhgS5MkBA1p&#10;NBExoSdZAwgo7K8pExYJoRPSA7UxDA54NezpMB5qD5rp+6/5H5sBhoyyzA+AgpZY6pmaojThejSx&#10;HCFieJZZIzvdsYf5yuGgwpZcTpJDAQghhs8S4wBG0xRxCxY5Lc98SYypZZkwLm6MNcNI7p+5PxaJ&#10;zJCxFBc6Z8HJQ5HFCMhx7S0hCxSpSa2BK5ExNBwuXYeTWzDwCMhQ+RYKtyiZMg+BSo59LZBozIJC&#10;hGU5DC87z4UR1hPxOYxsZJNoz8AhfJc5mZoSwxmZbRSY2RHpFz1RcnAAAJDTGzVAMIgoTHEIWfEY&#10;6pPB7EQqxL1lPekUL+Q3FgrQeocgaAFoGIHAb4dgfKMACIXYagbAIgFACzgyNbhKNzhqOIl4f4fw&#10;fYQQMoJYQATwXYgoIIMAPoXwT4QXF8MV/rkqRblDlIVgSoQAUQXIZwjINQQASoJAGQDoyYcgaoYI&#10;OQPQRofGDYggGII4LgQINYKyQU4mEzqOFCXfLOtRCR5Ay0XIfxc5+T7ul2QgABIxMSh/OyDRVmfA&#10;oh1gVvTI2RFBsHDAB5k0DI+B4c9+Hggh1lXZAhEW/pfIR/Vo2RZZPy/4gpojy0DI/hVw7J5BExZP&#10;FYgsoQ1JVJVKnZAR4a0msoKhdJL4/3TIVpExsDyyQROrCaEYgi0igxc8EjYBBC/5+5PSp5Uti5No&#10;6ogpH5FBPBFx1h1malEVP4yJm5Y5mZK5KSiZKRZZlRmcTw1J+5ZJTZaryxbVdRCQ+B6JOLvbOw7J&#10;bRFw7OV42w/iwxapY7Hg86wxhpB5sAOnjBB5H5bTxsEhI1U5JBap4ZrpaI7JSsjrAI5Zm9nA+swQ&#10;gyYJMhGpsBm55Dtw75Exc6hBzw/jJ5R3chH5AhFEAhFxNBc5MAgrwBlmpoglLwAZPQ9hCzrw+Rc6&#10;/5+TThweJQlxH6ZfAZ9mbJDChBOJB6qRHZExE2f40ZOJVzsq9I4SeJVwgp+5Mk6lQoyJehH5rg6Y&#10;Nvva/HQfv3v5ghQ9CJIxzyojxpogI/xM9/rJEj8lWYU5E2HA1JJZZZ4bBaBJfK/5yvDx1jBY+sJ5&#10;Y4mBGo/iBMNKD5bRZtYwMat3SwmZoxXpbQgpzxSZaJVxuAKQgtfQV26g4z2xm55pOo6pbSoiojXp&#10;W5SpExeK8pb72Rb5SpehFxOpEhJacJOPvIChdJ+5PBExFzSlX4yL0ZSpGteAXjAo+CeO7ZQBehIm&#10;yQ0I9j8hHGPIzZzKzBKm4gAC8CtQxJFxmYgAQgQmgglgwPhD0hTPhjdhz+iD4iQDijxiwIjALjQf&#10;jgWjzskEhfkjD0lA8niD+dcrlgVlwZmAnmQMmjzmzanD2nTmnk2ecaBYNoTyojgo0UAYSpVAA1Ne&#10;9PG9ROdThjPWdXfVZF1bEFdf9fWNhAFjDllgwlkb8AtrF9tZtvd1xuQhugCu0WeMSfFycd9kL1wF&#10;phT0k4HpATxE6e1ff8hAmPCmRIuTa+VbOXn1dEAJzjtz1ZfWMuwCC+lGmnlwV0drAod1wi2Ch2Tf&#10;2mAesEEz53VI20IB7G4De4Wg1kCCEyE9lDgk5j75zc6FVbfTAPV0dCBvVAPOfccD+RCg88XaYvlp&#10;Dh9EYBGlC5K9xW+E0Blj+n1+33/H5/X7/n9/z/wBAL9MZAUCwNA8EP+fx6i4HwZFKYptPoKI3kYU&#10;hFDeBQDAI/B9nsJwehUWZknCsYEE2WxkjIJIXP2f5/HAahgCQIQnmydh6AAAIBjySpZEMNIlQTIc&#10;iSLI0iFkTZCk5Eb7juRpRB2EoISPKr7GmX5Uj6SBSn8f76iQLo5jSKofgDIxglWSpGlGXL7ACKw2&#10;EALgjBjKz/E1PIzz2+g7z8RFATvQUrM8dpnUOc9Er0+jwB1RylAkpoDPpRJzl5S6nnu+gZ04FlPM&#10;LBBj1EYFSMubIVVQCNVNS8QeGVV5yVi1ggVougQvu7hg104RvMeAjJiK1irlm8pin7Y6gLaF6kMK&#10;HtnJ4cxV2k7jYBELVr14bFtJS+jRu1Y5+u0wqWF9ctYnIBV0hldY13bVAVP6U95J89Vri1X1Bv29&#10;BwmFftMvoGGAtSUGCKMcDfBbhLsYCGAUYc/rQMGhxu20bB34uvDFKRXy9Ug9lfMZTODLeZt9rTVQ&#10;IhHlTQMK1mUA1mBrZk0DQOM1j6I8CzThpgyWPkwtM3OuTbMHX1MtS1h1aUxiWXA+QfahhmGOYEi+&#10;nHYruO1X2qUuXh0a+tOlHU41JYZlq10gDG1ZRpC15Ar5abji53voJO7NYau87E2yUvVlQR3fdIFH&#10;hwj6LwuRmcSanF0lhIWu1xZqLwxj5XeB3LsK1wOuVnJk89eRTmX0S9BT0oj9PTgZ4ZArQZkaxA9h&#10;SrFMK7DcWrSVi3OtOd0KuWYA0xho+E9WqBr4xpeQxmHBRgxoecxTWM03R89/YAq+vfPs+17fue77&#10;07r0VHxeEaK5b/SvBBX9QofZSD7sVXRgll+eisftQMJKDykN91JVf8L+ABKXNP5VoEBiZjDvLANG&#10;fcxj01CqiGOpVipRB5OXAc1RSRUQbrvM4Ak7SAGvjoFNCNyJ9FlKFZypJ9QK1HA6FvC9/wqjuAxh&#10;oyhxIzDFQdUKWlwT9z3BKccOmITnhkmKOgNxfZoC9FAdcT47AQYoRRPAcgzR2lMqHGc2JSsJSxkw&#10;Ayp4FhLC8DEjJEIdKkILGsNGso+RjC0qvGUNOORijsAbjsSGCj9QCQWNsSF6Z9DUtUduU1cER1oK&#10;ZLSdo7RjDfLKi8YpaB9H7t/JSrxYpejsBNk0/dXykjFNiL0OWURcjGQhjERZSS1WcmgNSESVyvlK&#10;tWdKCk7ipnCDwMYVsF0FjGHahWxMXswXpyzgsXJibc1Cm2MUT47SknftUbE3NuZrFIGadctBpxND&#10;jG+ZQdo7CkjGHGjcSNphK4jqSfuyhucRz5S3ZoVk+i4D7w0BjF4lKphxT5J8axnJ6lMncO4Ug0Za&#10;SUwdNZB0+hQA4ULfYFCD736IURQEgSiVFUhiyEuHsLAbxED3H2P4BAEAOCWFGKUKwRAcgLAQAU+q&#10;HkQIiRIiZFCKkWH3H8P0fg4xtjRDuG8MoqRdDPPoA0DAKRfDIGIDQD4EqLVNqcfdJKS0mn2SelFK&#10;dTz+jwHENMOIdg/jtHsPw+gGwUg8EQIIOQDwDocQOP0fQ9BFB6DgMcbQ6j6ADAMA4P4jhKAwA8lS&#10;iCeRNJ7DOn1P6gasUSkKdB8hPlwOClm383x2nyRyGmYo+jjpdFAQAXpggoHRDLV9PRzTUAfLQfif&#10;Rd6rYGFfMqNeMgxDtLVdS3EWjkZIljlmYgCakl1gyNGJe4UFJmlNhaD+5CplKrgg6caW6mVwOuNo&#10;N+MxKWGBCuwFO7R6j9RYhufSH5yqLSWPLMonV05bmsYYbgHd7TsH3LSXoxS+2JwUW6XYwpQGUN/i&#10;8zcsavJbnAGMuUX0t25v3d+fI7hKWcm4PpFh1xcoLTfUkU0+5rDWK+bmr4wrVi9QWONBZTJg1zmD&#10;nGPyMEYDsGalEOXCpTTUg5xkpDFqxVTQ3gs3+MB3FMkpW4fZ+5vn7vTWKuBlDpwjngUKVUv5gFwG&#10;+Nw/ln5J1KrDO1GCXTc4KC7y4pWscdgbZhVseo0Z6lKiAzQv0YR2nUhvzcDjOCACUk+ecNAS2d19&#10;mMUgyhkJT3lmjGHoE1hSIVrQKQXi6ZvjjBy0ZEeOD0yUm+stCFnJxovLKC3plnNidOad09RItK+E&#10;DmMNsMjUzoDQHgi8WlnLDGdn3NA12AAv4QmFfucrMpGMZA5JwNosIsTbKQPA/dXimVqhc2QeBXBz&#10;m5nTG23kar01KksL04JX0HTwG4zgDg9hSD9G2eQNJruzjtSzCzudUgwHpmjoa64Te7y5Mo22fRub&#10;KD6WxemUA3Et9ukUUrA4zy4DbXTL0Xo1MYNGByccpI+hKdZ5qUkvtTJo3HRtK/uHaBaZOGPUkpA5&#10;B9DFT5HFaE7kHYvRmMHO4rJSDsF6bnyUzhvovO/NSWlaBLDQKZKAYNnLy1WuC3DGaDsP4OuuFt0d&#10;TJtnfx2A3rszUXumQhwExVirBlMk+bmuCC0K2/lyNZbxqj+TuQ3V4aAoEujtF6NGbYvDFW5lAPlG&#10;YtKmTsMRMGQo+jgovHsNYxUwbgi0wUUyXo1hvlqv5eWYVitmCx9Mg6XIwdr4QnaZyYXAzF6CEQUk&#10;fI30t1ClIPBK4IjBlTLnO0yieh7C5S3umdwvS4DVlrOwbY0C4Aje3El7l92n/eKCop73Tw8x0jaC&#10;8FIKAsRjDXS+AAC4IwXB+D8IAI4QAcAdAyBWlg+gnohRGiUACJ0UhkCQCwfY/B9jqlENkawzxMCR&#10;ESK0XYzEvD/ACAQBAXw6iLEyIMNYBgBkzvgQAkqqokmBkknEoEpLAQAh/h9h6BGA/A7hhhqhxq7g&#10;DgHAyA4A7gkAdAWP/wAD/Cvh/BsBkhcBBhFhNB6KPqxgWAfBGBAg5AFgCgBKIrBLCLDA7lABEQBH&#10;vozLcCeFMvKCPJ6IvFfLXrGibDtDkGGILD9FwM6rhBLnpnNGdvbgjC0rbI6ChAkQtt7D7CfBawwI&#10;KJGi2leLpoblfDRowLIHSumQoMWjWJ2nCD5INFgM6lzsvgNoLORGJtnCWHpjtDfJZqGmdoFj7CQh&#10;YRECUp6HjAaqnobsuBdtwmDHfswgbFgHHDWDGDFDbCWFKsWo/ixr8iNLeDwDNCgRCgADQC8GJrLI&#10;sFMi8D5GGLeFMnKCaLfoOsWhcRdIIIKCUlqwiDHjWDCjfNSDAORDbFoPCPZChDvCfDQMWvYC7DBj&#10;1DUu4CaD6ILCzxKnUuGD7GrHQLLDtApRxoWjbIQjFRNjAHpsFiIDRlfC5GxD1FbAhx6ILDClKmDM&#10;WvGAADfGqOmIbsWpMpND5D7lCxIL7Cxo1C7ONo9nLmKjZBQw7ixvRAnyKlnAeruD8lMlKmSBcyPH&#10;XDtHBQqjQLLDuDsGmlji9GUR+jmLXnXIKDUgsSZHll9mKleDGC9CWDuFJOmNtwtgkHUwdyhShyiD&#10;6FClKnNDfEADuFCtwxdBcCWCgL2gdjFDtLeAlysSMgAFMtoREBYORO9CYD2DRlJFlH8hFS0FoD1K&#10;Gx/nErYlwFbAzS5IvDRoKGrGKi5C9CQiWMfCIJZjBxPjdIOjcNdlbLeCkM6HnFTJKjhRfDYG7Akl&#10;9lTD6DNFoSPBcmrDNF3oNF3twlzmrGSFMikDUjtDWH7ozIQjuDBlwDWDwCkHBFWoNFqigGxBKTbN&#10;nDuCfILD2CzjRjFNTBkFKjjFfD5HBFqnBCUsWmSNQjHowIlCJFClziUlfCgJbu1C7D5GUCkD5Hpy&#10;cCJCUjuMFDnLeHHSsAlnfjRlhjGF3rTGrBPz3mJjWH8sXgDRGFWtvD7GxM1LbFTDBt1i7DFCUjUo&#10;NDQIzCkIoskCgBF0FydDnDfCkFJG9jAIzFfKADnCgFfFwQsjsjqp3h9C0oOlqxhiEFMtnC5O7O7j&#10;6FJD2IvIWnUxUGxHIjQFfDkIvGJlhvJjqlIC00Tisi9CUoLLfjuDbFCsjFVIOjBrpifD5TyysIVn&#10;XHXNoR0h6pwiBO2C8CLDQM9ClBS0uoCyi0wD+vf0wqKh/hnBeBUgzg1g7BmhtBxvlgGAIAMAmApA&#10;qAcgZgWARgPANBCA6gyBkBsK7AAADA4hCBJAigXAKhuhwBwhqhmBlhehfhchthxh3D6AAi7AZghA&#10;qBRBQBMgUgNwFUyVRj9QCKpj6qqwEyiBnhehUhDBKhTh8h+B/GcAPgWgyAyAuU8AUgCgBj9iIB+B&#10;vBqhnhQhPBNBohuh0j6gBgDgvg3A+ApAggXwPrAk9E+Cxk/QcLEVSFBIjDoLpozO8l0nHH8jjNnC&#10;qi8DtG/xKyCCxi0ojoYtnD6QqoCovNAhhtyDqlWnlqHgAC0oiNoITC2iQsWmrFoSrDEG/jNCzrbI&#10;4CkNtlIFim5mcoolbIjoQj6FqlMs1TUjnCUi0pbn7xKyZAsH7j7nphWWUjbDwSKgnz8HvpblTWUh&#10;WIiC0j2LCQqjRi9FoMWiWFCvfjsNLCYDUmcr/D6lwFCuRGrFKtnOdCNDQGqDFFIRACEGGD5IHlRG&#10;SCWN4lVFqtdj2IOj5CUlil9ifHInpjCj5JZj6F9tiinigLeL4iJC0jQDDjEHfizzzCzxuj6iUrBI&#10;iD6FWoWizlfDQHpmxCfDBoKC8HpjFLpoQj1JZnHH7j1DWIzC5XFiLWXmrD5PRHVj8jGQ+DplwCfC&#10;0jbIKFoFeIQyYCXOmHlyLjkCkCgC8GrCqlTGKmWCTnUn7m5i9IQi8MWj5IKDcH7nNM6oIFwHl1cA&#10;yUGvzmlORFeFCjtD1C0oVpNAmgmXsnBVuXuXul8oQmSMWlbJ6NlD8pbmrNnNeteigIwGqGJikSLs&#10;HCxjbHIhdX7IjikDvFIDCjRjkRGFhz1CvmGAwYCDjHxBULQjbF3nfnlj1ORFzmsjqiQlClClJH8u&#10;KiaIjtemxDGIOmGHUjsGDSJR+CEDNLXjQH7mGV7jbFKlKm5ifHfjkAy4ZjjCfI4TgIIYOCvn8lFi&#10;xzECbIOmxHBHBFgNdhSYjt+DSovDNGctwujhbIKDQLigDIVnNDCleSQDqzXCKDCumFqyjDPHXF9j&#10;RuoI7G5jB4dB/lJCzm5mKjGGcuxDnOXGLjbM+h73piMDwLfF1p6Qqnpt03OCaR6Ahpblhtwj6IND&#10;4ArIiNDCKLkAfmqD7lMrYhX5Ktwi5XKi1jRlCjuGUDlIQjQGGAqZRjB37BdC5Hpj5FKiUi9C5Ncg&#10;EHljWDuMWpejqjjFMoOpbjUxKnNCfFoIsIjp9i1zwDnDsHfowDkGc3rtRAADGIsHIiUjsLTM6hPZ&#10;qmxFIDfSEAAGxHdCRj2RKlMlfOmYrjhNeiQm5nMjXLCNzgsj5I4UuhSoQ2MCxoLIvSbDhMTCvjtD&#10;cBG5+yL3vVR0x6AHtivh+BehVhOhDBFBJBhhoBrh+B+vlgAABgCgDi6AQB0BxhvB6KPCxgAgMgOg&#10;QgGACh9huhvhxkvD8aKAFAfAkAmg9A+BAghgbAT1qaB1uVTQDKqQEKrkjh/B9BsBrBsB7UPj7gLg&#10;PASANgKAHEAB8vhBJhFBEBhVkE3gNgRAUAigjAjgTgRgPgMAKQFB4h2h1BuhuBsBhBehdBohthyk&#10;3gQAXAeBAg9g5AIgE1fKKwa1rgAVswc6bkrDGGxNoFzxlAC4vDYFbF9iqlCj6IwLfikLXmSIiDbD&#10;lF2g1umFeMCDGH85B2jD6Fz5TC0j5DwORDQLXnp3qn1HllbIiH4lwJZy5AzFwSno4IKDlFWl3mSS&#10;8iJIKFfCWFJDWLXiQjGDkIflgXtj7GuleFfWWreHtlwGDGJ4sGZIjlfLNCtlWlfFeFeDbUVCmjwD&#10;jH7jUylD+IzFoFz5ViIIQjbLeIOlwHpjbH7juFbILIzLXrpjtD2CgbQiaZHtduGiIGKoiGxIjlzj&#10;sIvRKlIM1NwiWDfDlHlySI5YTisnBOPCZHljsFlDcV2ytinlpBVz+iFHAl0yp4vj+CUi8JkjADFI&#10;zIb70B/GqDUjCnBLeWdCJHZCdHIjbD2ZFDNFIWXj7i8C0m5lMmSLp3UjhR3DHzaGlD2D2HUjClwG&#10;xGxRzidC5FfIvIwG5jsGUJb5TCQifFbDkDcDQV7mKoOxGJ6DWG5ikIQt02JiPDRjfGcg3c6HUiWC&#10;WF36/c9c9j7tnTgF/ixnNJ6H7lwFKrXlzjQIjjWD2LfleHpnfskDWCfHyLY18gAjlDfLOdAjXIWr&#10;pt3hNoKDsM3A3jkTLSPIKD1CkJbpblJGUcKClCWF9y1CMFqoVj2H7i0sWs6tem5j6D5IOjGDsD2I&#10;CpZoiLLLrGAiUsCTgDBnNIvCgGcyLl3twHkTLs6oQjGFmCTuribDfMPnLnBF3zIDfIYuRODCXCU3&#10;HDax1DdDClxCTm/mclwGrC5DND6FID5SpreIzM6nXDuILH8jbCfDbHpj1Hl3sgmNfiq3+iZH8iQo&#10;j9HDdCQyFABMpgDoVl3rtApjlHIsBCkFlD6IICqi0pZgv+THfloN0jBjfZBjwFwGSd+mZcQB6C9I&#10;OlfJby+CID1T/gBDU+EYXGLjuHBCfS9iVjuDRjjHlrfovM1LQjFUMclWn8Jl0jlPRDsF9zLnyZte&#10;bDHxqCXSLoOp+iMTzWTD7DuM1Lp0QDOM6zgCUpZu+C1jtI4PFidCgDsGcnBAx+9JZhJ++tfi5D6D&#10;fSfhBfCOmFzo4JgheoKNnIOpwCvsW5MY8jIj2eEWSQu8+QBaBfMPfQGBlBehbhTBUhUhbBdBfhwB&#10;yBz1ZkigBACADAPARgTglAlgpgugxAuAbgVgR6bfN0wacwDqrVREiB9h4BGBCBEhxB3h6j7giAsA&#10;0gnAdAUqJkYhlBJs7huByB36JCxgE04gPCOav6w6xijBvh4eaE3gKgOgTgyA1A0gcgVlbqna8rC1&#10;sLDwdfeEj0kjaNe7FixiAAuBCaCCiDPCEMOFPSGAWHCWIAOJNqKOmLNWMBCNEuOEaPPKQLqRO6SA&#10;mTEmUBSVACWS17S9fTFzTMBTWNBB3zl/zuEPBxT+QPIK0MaUUV0dp0lg0t700OU8v1GDCiWuGrLW&#10;sRhqvWuCOvECwBOxMyyNGzOu0Bi1Dm2SoKN24VqktN23UG3cd3kpXsX32agKq1Zc4OWjrDCzES3F&#10;YvGY3HQx6N/JXPISR3OTMA/NBHOSYEvvQX+hhXIS3NA8M6nOBEL63TgbYY4AP7aPHbOXcN7dOreb&#10;R/Q4Czt/7x1QIF2IJvzlRZ0tTna0L77RhLqPnrZhyXV2gjuWoMEXwBbxMXyVx6gz0Rwl3cGtv3M7&#10;4VZw85qUH2cgs/kP/ulsFbP+n5xNWDsCB/AyIBKa8FJEXTJG+dkIL+p4OA1Cq3QqDT0AY/YPhVDz&#10;vPcbZfxG0B9tWpp7n7FTkBrFoPRe2TZOE3yetwcsGMsv8EADHh9R830eAC7gEOUfkAwUa8UBJJYR&#10;SbCcmhFF4PAdKkgtlIqtLMaLbHibEvRLJ8mmtMZ0TKoMqAciQBuMnrrHyywCTjHx9Jeey/wIDoFT&#10;1DTUgzDDVkPQJx0HFR+r6F6wCBNEvGwZFHJbDTvBBSbjTU4BlUxJB8U2080NG04y1C7xZ1ImZzCZ&#10;VAY1VOICRjV1X1hWNZVnWla1tW9cVzXSWxKihtGfYE6pa7wU2LLj5O0v7YANUzTpvPQFOZNTwCLK&#10;TIGXbBoW1RjfSk8QLSsljRryHc6lpc9MGUv4e3YMV3UKXd40Gcc0RaGryGLLS0HXIM8Bbf7hW0aD&#10;mVZDwVBhhE3PMz1ihTPCeyQY+JSQ7ESzRPCjhWF2NuoCTgLnCB2VZKRXZLgSWiFlIq5XbBlt85FD&#10;xsuBuvNmd0qDTZ8ONIqWzdQsMW+IOhNXnOZxtOuOvM3RvX23zvTRQq3M9aDmOZDWGzQ097VUGNCm&#10;Fr6yGZB1IPRZZ57Oz2cyG0Ym7bs55lNuMUa5dgevNlstVM+U50LaE0W+0clhIjwjLdlqgtXb9fPp&#10;t4N8cLXIYalrfPpRxkSLxwN3+Ft5mBz0ynQ7GduVt8uJbQsuS5QrfVYm/MvYv7jTxt9gGe8zzWXN&#10;HNs9UdSQdErV8zQsh2+rwR8ynq54E4jgPYm7fJvIdDuFQsOYbAwf3CxUuKwWskHB8D6OFDVEu8t0&#10;SwZX1TSCv+O4yKP4OAUn5l7+rzTUEP8id/Yzf7IrtTLOgRCfInqJTIJFWWYgFgPoGA8gcQQExo1d&#10;wTgpBWCysThQXg1BuDY/x/DpHIOAZ40RoDMUwM2FA7CSQoGmPxGIBwYA2BiUMDQMwZgyBuDYGgMg&#10;ZAzAwBQB4AYORDiJEVXAshNiFE4LMZJjA7iNFEDsEoEILD6HYHINAbxuDsHmYwKYaxABfCODJWsH&#10;h+DSGUMAU4phUjXHCOqDKuEeAcBGC0KoVwsA8BqCsAoAohRGVcJqQQZ5CEtDvIcREiZASLkYiVfb&#10;MxsyRdYnFPDgk5rpbeqY4SfV5pzSkFuUDHXLJjGskEG8p3NvaJawJsKRUirQSKhpihmDhMIBhDYG&#10;boCFDDJyO8m4YZgNcO0iUtw3JjGDFyXNHREDDA6OYLyaBkD2BQmouRUzXxhLplJL1SYIH9hObaE1&#10;PpLUUCqnMm5PBKAkwVOEvsuY554J1TmT1IbHV7OeGAr4yCaGGgnn88Y5Bni/qvTq0tZBdWcrLSkS&#10;18A4EipBcEMaiTAm3oYORN1IJPWcmeJu9ifwJy/pIokMY3yUEOOWUY0ufaVFvsrCq1xyzcRTKMQ1&#10;N17ECl5ugVM0tEs8BzpuOgaNNDmXiHiY2C5pbMyWhTqYwJpZwlvvYNWrs4Rc6RpuW/DwGSdTzL7O&#10;0nNgRkE1ITTqmotyeEoMZNOkFIrApSM5KCUFjszUEC3rscxXzOU6rPT0dpIKKKGvURUx0m5qyb0f&#10;S0LixRlibsNCPY8yE0BeG+NXQImqRWMsdPpMYbjb01UcI0b6BT5zQFzTqEO1EwAwnAkZa211r7YQ&#10;cSKg4ZNtU6mWSKZ49hxnjIBJ6S0txljfMNmacJlrAitJzm6ch7RnoGA+Q0/UXq6TmIccgFpg1DSY&#10;i+TAU8A930A0+dEQIm5kGQpzOAw2o6c3QG+JaTdwShyW21GSK2+zS2cqsm64I413wDnsMgiFLiQy&#10;esCNOErBD/QzUjV8cw1d/mQlBbefAZy8zhJDQ0zlt7U09NclODdIdbDlFaSChgy02JepDgg/kEMn&#10;kXpzs40sns3VloIggXsKRwD+yRGyloyzOTkHCOQ8YnrskCQOB4JjJSDjkBgyc5vHi8RdoBbCcxFD&#10;FkqX+Qw5lhpp0uHEpqpNOZ2D5JSLYDlupliWnaPMvhGz4z0FBZmUGwpnE8F/XSlzEQ/EuJtOs7Eg&#10;ShXMrfQwTcoKpiewFNAkU4xxlWKmKCS1PqHC/oaSkVOnyIRpabOYZ5Q4RNQUNX2zlb5kC/y9QQ8a&#10;pgUz2EtOEzNiQx6R48aWkMHGt8zsdKnXYW59HQHmk0TtCeCAlJDSRLtUyRUhsZUS5lN2IUeIlmwz&#10;M7BvkSk3eMGjbR0Eh5bcdbHcG4UZE73FuWIY/x5DvHcOieI+B7jnHMOkfqMQCAYA2BgBQCwGgZAw&#10;BYCIDgG7m4FwNV8SIlRMidFCKUVIKxWixFqLkXowRijIrcfw/B9DgG4NcZAxRiDEGSMwcg6B2qyA&#10;mBgDsOAdhDB6DoEgIwPAGAGYDgUghNSEDPIaREiuCc9Vieahp9EuF/PZixZc5hVbBH+Te/zmUMY4&#10;OwiMX6c0+uEv8YxLi5xaHmMgkNVhwFln9RQcily+3LKmNXOrUARG368TmdA1Z2EQtLL+t+1hLF5p&#10;QT7LZzaAWWix8AppTbmwu+FVQExyZtBZeLOIZ4KnjzPK7RCXO4RtFoM5PMiU4xpz6KMTmmp42HzT&#10;vWWKbJQr33wE9TqkFMIIj2LpQC284CaupHaOQlJoQQS3IOMgqw0+Z0OJqJanPqR8rPESb0VZFBxk&#10;+5IzPQ0UH0dNjSL+lJciUieshtABBCbMz6SkMgaNPBN2O4YPRkw5BYqXJcvpQ0v53vcnGV2nObDS&#10;1WVaYMkU8yKNYwoGaTqSkv8MgVMTqOAQ0W+YMLcKCOYTcJadwNgNWm+OMXwskXmZCTQTUQ4WgSCd&#10;qbeO0v8TwQ0SCm6X28WFkl6L+0KI0Y6l6l6d0YAJ2dATmUOTUS0ZCt4K8MsTUZCSkZCL+PMWgDxC&#10;EKKBolU59CPCRCSViUKZmFZCcPkRQM8w+tQCGSCukRKWgUKTcQ0m+v8bCx4+mS4o+rWR4JaSCq0Q&#10;QmwQcwoLcUO8eCoL+P+FsOwMsm6TcOELcOgO0uk+mUKNGcIQ4J6MgRKUKSCOASGSgJuUYRsp8TqO&#10;gVYTcLcVYZ6OscsdAOAM8TmOQa4XsPMFPE+mGNAuYR4OEOIKCJ6SKL+SC66O4YYWKTwO8Kma4L+p&#10;GVMN8UYOIOwT6OMcEyQO8XS4+GIs4RKM8NOOga4cIX2lJGWTGRQJuTQQ4seCOS4OwL/CIQcVIFmO&#10;EnC8ORQskZCS0bGJYPkM8RKSGSGqOmaMsYEO0VYO9B2QgNOOMSgXml6dgJqOEbeoaMgbeSCTmM8W&#10;+NWO8WgPkRCMgTcMggOOUJaVYN8SGYaggMsTqRKPMTcJ6TmTmJuSCUKUK/IOoTQKmL+OgTUOIXwQ&#10;COAo+1WWgP6WWcELcx4UYS4SKgUCtJrCIl6S0p8Mgp8FRJ6TqWWfgCinCQ4wo60OIs+JMwoTUKnG&#10;kdAP6K0rEIkNOY6lsJaTUO9DIAC60ZmbewuO4OgPyCyYyRQRQSkZSCFCVLSnY3JLU4EGcFyFGFEF&#10;+G6PACMBwBqBiAmAcATLbL7L8VkHUHGG8HIHWHgMYBCBOBcAiAWVanYH2GwGoGuHsH2hcMWAwA8B&#10;IA0AoAcgoH+HoHiHgHUHWHUHgHaHYGkGsGwH4H6H+MUAEAMBSBUBSJUAmKG38AeAYj+585s5w50D&#10;ukSERL/LSSKZCPoaWJaL+OYTrAYOsM8TUgUw+KmmQO0OAm+OQMYUKskPkp8+2JaUOFhPAOwJa8OW&#10;WV8SQTQzPAkIEnxCcFYRKeKK8OEPkVMOIRQUkUmlwZCtyJMlwKmbesUFwE/QEQClMlODlQOgUlWW&#10;0XSSDLOeMVkbeTmZaK00iJYTUOQs5FOIQW+2sNA+GR8gQNgQwm6PZJqCsOARKXmx4ZCRQJaNWggY&#10;6TUukbCYWJMQmXSXmv8ggnUTQx48qH808L6QwL+SKdAJaMsl2QcKCWWRRAOPEKmcETc14SQSKOQY&#10;aW+TqZyJaNGPUlwMsu2S0K0S4NGa4UKY6TclITRKCUTSOJI9qLqSCeMbq7uVyS5QAS4M8zOcFAcK&#10;5PabeOgzORQX2QcdBSUJAOESCPMOEcESgSkQCL+zOgUdAXTDkTqTqT6ZyOAUOOwQcl6MgueNGggT&#10;w/8FLVKUYTco+TYIQwkbONWQ0KmRQaWWgPYSKgMIYlso/HALMN8ZCbUO4Y6NWDTWEyROFWLWMteX&#10;2ZCLmRslIRKcym6yQX2UYJaTRQqAABtWwYypGZmQcRsm6OhCMAAgglwbCs4p8p8Yaw+w+SQFfXaR&#10;scyLdIeWKeMSHE+FPGydAL+gUo+OQTmSKOIW+TcWWOAJ6O0OgQ06cQq/AIYTmWWOQJ6PoVMoaZy6&#10;ILuOAm6SKPYx4OYN8cyJuO0N8PuLEOYwENsQ0NWlAC2OMTcTUPYmam6aWu2pGl6SKeMPMXmTRZSn&#10;UQY14lIY6MsWWNOueOEXmUKS0Tcv8Sk1uBw8OJu8AFiRQv8XIEfaoKCSgDjawJal2QCZnJOIcl6O&#10;QNOUZOoIcQxCyRUOIO0Q0v9aiu+OQTUTqS4kmAIOMTQVYl6RCZyUKsMI0qIO4TUN8y+N4VMTcTmR&#10;QOFcANoSCVYOQW+UKTmv8NXB+K4OYPMSKN8M8Y6T6UKZzEkTiLcSKs4QCZeLEUSQ4x4S4OAUSUST&#10;qvsFaPoQCM9CICvdoxkIQULJ2nhQAPMY68ODHd+VM60x4MgggbeRsJ6Ogm6QxPAFgs4JbcyOoL+v&#10;9YGIcWWggOY/9B0IkZyNOTxZSWXbmW+Wo6vWPfK1dLZfMkAH8HwDSCaB2FEGEG5GgBQBkEqE4E8B&#10;mBCAnfTf5COOEjiMUACJrN0guvcMcR4j9gIgsJ2NoH6HuU3fQJYR5Fa5ngTLbN4kKJYkPN+55f64&#10;GOEZySQ/8LndSIcM8OQMsJ6TwDhhYaW+mJaqPWwBtXCQcukbep8xYVYcyp8l2UKSkYMS4dqJaltK&#10;CQwZCE5iQlISGTUm6NWTcK0+mJ6Y6zOKiC+PM+mOEv89ySkPMFXi8E7jAp8OMCRjIDfjMQwS4fmF&#10;IJaTwQQJaSKRsMYQDdsHhAaJYT6QwkgkiKCNGQ0fwfyJuRLWa0WOUOANWq1IIKtV7ggJ2WgT6W+O&#10;0O0QcOwTcVYT6RKRCTUqiQMPYV8bfIcO5DGM0oGJYOERKJasimgRDFSJqLcT6v2SWSCskPpYyLux&#10;YORcvcUR4TwOgdcccYaM8mQS0PoMsQwUOWgQCWSJqXIxxOuJYJ7ae8+IlLMZS+EVuOEQC6kTmTQn&#10;UNOXSYEL+nUQwN9VqNARQS4woS0voMgSCJvGkTUVZAif3OMN0MgUYJ6QnOUJeOEJuVZYWHo74X+w&#10;+cEvobDVKFK/CKHKCSKwo/9ngTiUOVYS4TcbfKiAHPePEYav8O00UH3iVHOARGeSoDppI9zXDg9p&#10;RpSV4NBi8FWZaRQWWJuOENGv8OEMsLdOQJqN8NOnUXSPkX2RCSgORlIMUQwUSZmbCTmPoQQONKCS&#10;CEpqgPkv8UOTwa4LcSCplGCPMS4O9Z+JIUiLUVYWgOASAR4TcS1GIJMq0uuM8J6ukOIl6PMp8VYM&#10;sl6OZrSASOQl7H+JMTVr4ASv9ICM4Q4TQ7WElsOykbeO8a4USmELqqUJYSGTxhlqgEo61S2KGueX&#10;SN8L+TQqOUKPoL/omOsWWT6X2J6bel6ZysaWKyQmoCgOQx4mwJaggRCmwVYC9tyw+ykdqoadAZzr&#10;KACm6RQL+0SIQL+RKMsOEPZHuAEnkR8TremNgUKSKVYSGv8OQS5eOIQOAOQggOBUsJeRKN9C0Otn&#10;0HtnKH2WWsEH6L+L+WgOMY6Tww4AUOgQCP6O0SLs8Y3aWu2O0JaYMM8dAk6R9dkKLhlKgIYJav8X&#10;sO8ueSLDkpluUJ2YacyQ4oeR4+mS0bfLOYMSGTrEsTKT6SlCwT0P7xKAUW/peKaWhVgKaMsSDb0R&#10;UM8SKr8R4RRrINoNWSgw+Q4OgYMY6ONpPpVCTgByIgqHiHAGUBcBkB6HEHeH0JaA2BUCIGaGWFuA&#10;uAVMbyPy5y7y9CTgw5zg053ODy+3KMhdcbCt+JYm6eMykL+NOnCOwUKOQCfztEmMWTrDkXmK0qOS&#10;GYMMg6kVMJaeMcyK0PM2YLAUOSC61eYTmgUQ0TqSgZCYES0S4RKcEKmpcSKlIbIAZGlX6R9g3d2K&#10;4NOlwnCVZQAoSNgw/OwRUJaOYd+NAOEVYSgmKmMXTRCAMlsYaQmTwSGPkK0dqRQRtFGACLcULcQI&#10;kQwM8MgKCTqKCvaNpO8L6NO+ml6SCmaggwpRaJYv8gUM9yGMUTmnxDoJIo2JMQQOglwVYS0l3rwS&#10;gTwSCzgAYo+W/t+U2WUNgQQQ4l2l2OxYAPEw+x4UKWXhkv8a4vkJYQDCuNCJraXQSV0N8+mXSJaQ&#10;5aXBMRQeNLP3FfOH+RKs5XtiiIQLcm6MsWgcITmKCULykccPkUYTqL+p9bZxeJING7W7WSgP6XnD&#10;k+mPZCIXsN8l2PoZyQnGkoaJuVMXSRKRQPYc32cJBs4Jqb2R8UKOAQQORhlawDiSHzN69OEOIUCE&#10;OdAZGReQwOESQVYKCPNwq2+MWUSOwaWO0s4eMNWTQbfeeJNjICQdAZaSKMgTmY6Q4QxQAPoN8Yy8&#10;Pu+IcbfdcmwZ4JYuudBGDcMKaOFCIPYKD2aIYTrEEIYTQQwd2JMZyVMRsS1ZANoWWc2czQAX2r2I&#10;0ZCN8TUo+OETQtEMQQwPZ72O0DX94QdkMM5tyC9usO4nULnecJYL+T6E9+WRsMgnCN8oaWWMYMsm&#10;IJUlwPkO8J6LcQZFMJATcOMczCphYDhVoOVeYRD4sP2FH/WSKQ4mbXMngYqNATnnIOUShIb9QNgP&#10;YQm+mIA0IE7oIAYMGoQKIU8IY5Yc84gDIkCIo9IsB4wEo09o5BgCBpBFnoA5JHog8wVKYkDAxLQL&#10;L5SCooCABNQbN5wK50BJ4gJ896A+aE76I/qM+qRNQAAqZLwKHqgG6kPqoRasCaxQnyvK4s68zLA/&#10;bEC7IUrNMWPaYY8AdbQ/b7gyLk7LpJAGObwT703L44b8/8BUg3PAJMY8D8QScVTAEj8cqchHHtOB&#10;ZlZjCA0FM0ss5Yn6HdBeBy+9IztM8tQ6dUFtYJNddsxqHk0dpfnDRn9RHe/N5HgrvxlwcluGpxdI&#10;+7IC4c5clWt9v6VK6Q+qoPoUKDN2c8wu4OO9rAtSvF4/J5fN5/R6fV6/Z7fd6cA//f8/p9ft63Ay&#10;leMR0UngfrxBgKI4maVxHAE+8EwVBcGQbB0HwhCMJQnCj6E1C4zwypQ7w4REPQrEEQvm+J4xKW8T&#10;pO+LVHSpzNAogh3LkZDcBNGqTpmE8csUJIQR68j4xkZshIEaALyMEMkN+Cq2gc4pqGXKD4sI0RyS&#10;quh2J0FbXBIIcusI2holVMRxTJJQgTOdE0vilcjAuYs3m/OJvTmp0SnijU8AkEc9xWuyZpOFtAuS&#10;45aUKatDqAe82uvQIW0Sc1IKUyoWRc+NEzIcR100jADsuhAY1AxkoGWZ9SsIwirCKINVt4fhx1e2&#10;yTvI5ZtVqbdbt0rAEhLXgIV85M8N0kSlI8u1XnHJkmNFPBlWbIlWx6EAlWnY9hprFzqpAAz1MY5J&#10;J2/OJvvjK7PPBFxB3QwhT3WUt2skwkkBCG95202CEOrXTcNlJ1bm3Vr411LLbO4YUqnIc+EKdJjE&#10;Ae0AOhFiDcI9LIXYqlc0nRE5b1apTRSyxkFF1kRwZI+L4o8wizCkCOWPm3BYZhK6PMZTBjZtPFE4&#10;YCed2iwQe5/FxKaFIRmvjOsS4Qc8YT2EeKhc7IzTaXepnVqsr3aUtOJWKmuJm5dmmUeuxLWFWyq0&#10;Hm0JnfsVmxtqThTuCPbEeqRbnmamYM6anKUmcPEQLvAI9EXB8JwvDQofHEkxxewB1xyWgwkTcOnU&#10;pnycz1WxqEyoA9h0smv0Dp37eMmKU+KlLtHalK4XnEnwxjdJwkVtMZyrPBf3A090mb44wUffmn4K&#10;lV0LHixWk+51HucmaMl9fAh0Brs8+PIMI+LcKVlgIy2xhs+9g0rqV59ozxTR1yI49iINRKV52Cey&#10;hVyrJPBHYq/sjw5fya39rXaIhP/JitopTDAkQFJOMCBDc03jFUONUrTDAaQRYMTEmaqRewXTAbom&#10;MEQaOQRcTgXEITlmSYwn4ijnH4LaeetqBpSkmLhRgTGAoSDJPeGycs3DpyamEfcwwpxMWUlmTwMO&#10;IiYhVNVHUYw8Dc2knxSYkotZjFikkRcSdK5aytGEPAfEDMXUmOOB0TFJjDi4GCKUv1dYp3WDtjY+&#10;YkRdjCQ/JSo0JcdTGMQBEDWPUFxetgeimAySnGHFOcgSdHIJyVl8G4sc3CXQhhskgR5mAsDcLajA&#10;5B1hujcOYN4cdqYu0ruucg5AjzrkVsOCNKkI8q2/NJSceCPBwQZEeRgcs68IRcG2iQTN7UXQMpKJ&#10;mcdgxjF+qtN0UpTjDCPPPYZKsI72gfzRaIZIjx3gcKNcPNmbR54dTbm8esdA1RegzBwEkcw9B9lK&#10;BSEQMQzBbibAUARBE356T1ntPefE+UEoXE0hkM6G0Oofn0hRGBM1OF2Psbh8wv6GGyeGViPQNSVu&#10;VGJRVSA5jJFOeaAUGFHWoOlPGWsUlI3onxdwC9hz2knSKOWR5zibTbLxfdHUJaTFEiopwMGnRhH/&#10;hCjBLhOzSXzJtdcU5gzJBwEnSYTNyBuitHJl8pNJhumNDdqsbhh0h3IGyU4vMG78I2DtVqNozxSj&#10;kgcrQ3AFKRDlqYXCYyWUh6wlaYkQYpxdldLaFrXtOY3qwmMTxM6u5JSDGEU4YRgxK1OVqllToYKR&#10;IGvPCbZNVrBilE4WmEphh6jcLHE9Z+vpSjcK8BKolK6WzqlaEratTBnpfU9V0pxaLTm5knRWR4p1&#10;FzbJ2VaYcxBImMNJUw65eMHDrvmb4RR7Sqwgkrga5U3CnEzhALgfYjxx5JsYf2NY68YIwHkcEelg&#10;0uDcGCTwZwWTwRpm6c4pxbUvpUhGc1IqioxBpX3Mk88tcDVONMJ8IBh1DBfpXVbLg5ZdlJzWMkjI&#10;kSdktpXtkj4mrDLtmmGctpFySiTqJPBRdK5IjZHTLseAMOJQ64nV1QPFWK8WHiejAs472mfg9YYs&#10;dK4vscDJx0nZRK2mGNMdcTiJFaAOMOeebiLJPFGnXvQZIuxgq+rHNko1Y9YY8Beyw5AzymKcCoej&#10;AMxB1TPYhKQ6446MIkGyUS65K6iVdFwkcSJpJWilLdLIZ57ROInFtdcmA2yV7YkYc0TNbTcz4qYT&#10;stpVNHQYX3GkK/SBjHIVeSUTE3DrswAPp6dMV2nRWafbnWFpirZfLaBnqcLmqdICvFFq02zDG52k&#10;JmYRpKrawvYJq9qxRGHnlOLWtomJ08Dkkms9pfrSTPFwN1Usih1y7F2MZcWCMCBgYCN03MmJy22j&#10;Yz2A5ph8SRRTAGdd7SK0wMYPiTEnDzytLaMxZMJtpDwHJLsfGT+Aq+rhJErImqnCY5EefSdaJnmk&#10;xIbmWtudSDcG4PAeAvQT0YQLoupyQ4buLHXr2LWJCV2GLAI0pNoi4V+nxc4R5mwxlEmMl8nhTBaz&#10;kh/5gonakfCRJMmtRGi+20tvuovSMUiK1OHgaYSdPCnKL1WG65MpFBiMJMMYq03CbSYpZMIm1bSb&#10;bmE4xb1s+s3euOHH8PoeIbQsBME0LIYw/B+j+AYBIEQohYiwCYDkFgBQBgB6/3nvXe++T4n5P6gA&#10;d2/d9PookWPh2GWkeeThTlnCjUXiIMPfgACcQctIUpGAl/NVIOmZKsKeKvJZp6TMrUfBc+nLXWpL&#10;aW3KtzaJzUtqjUVmCJjGA65nmiafFYxgwTTDcKJcrX06bDFQAxjxWOi8SE7ExTyRo5bri7MMuZaS&#10;G3hxYtJV0Dv7ValjouYcvF6LrjGPPYc656Lc25pEPikppy2o4kva0RIzCuiZoy06K5FdFyYq6XiX&#10;BzhyAwRzjRypApRyCnq9TRxJw6ZaJyB9LXJliMCMwmo46somo6apCNK0KHYnil5IwrQ2Q5J8xFaB&#10;pub4hUB54xh9xVo2QkUBwAAmZhwnAjx8z55xJjgmp1xGCpCN4kik48AlZ6Zkwf6MY0BJRfpjAzwn&#10;BHY5I+aQglqvqNKJB7QNcKhJQ8glY84zyPii4xiMBbQPcMB8x570YijFImozyJApQmJIhK444pyJ&#10;AlZRsKgNZ6KsIpQ5YW0PIjxbR+wKomZ6LpCsK0hhxcI+KsJpxTgtIY5gxThTgpwnDQpsRY46Yxg2&#10;RVpTi0gQMTQIkTjwkT0T5Bozx1iRgownBVJFwtb3ROzHQZItZ1xVp7RJhOwuzxYm8RojB7RLZtAH&#10;jyJGApRJQjyXBuZpgzBTByB+C6Z1xY4yAVLpB7JliiIpRuZ1zz4jRfIoxcLpCsY6ZTi6IjBNp+Ci&#10;JJSBpY8RgjDIg68TgIgpSPkPIWxsA44nAzDoRPZpypCvpGB56pAnBhgwh1hVp54NUgQjyjIl5pyv&#10;pawABhhRq9CPhGAjwrRVqQ5NsXZuZMCvpTA2Q5wgwnB7TYIpA+IxgnC0kFY1BuYuysIpxhg443CQ&#10;7VILiT6RRVo8AyRPBuYzB7Q+IzxbQG0np6KGyBo45JgzxyokRXRyAmZFYxgmYuBhhpLpAuwjw5J5&#10;51Akg3CEwBBzgwRVowgk4zzRxVorRFZpIp0jYAIpw5JJSPBSZK4sAZhO0mxsR542Q3RGBFyrwuCs&#10;ZMBOzIgMEvxrgKkVjk8OAiRaIpx1w4YoxY4k4pxbSPCxxK4uxRpLcdwyRhkXYtY3RMAuwlaMApxT&#10;AmZRpJQxiSANiY4mrIglY+I5JRIrT9BsQxhaKDhzUyAuhGByBOxTgzz4pLYKE3xhxkEUDvrr04RC&#10;gcgaYYgNwOwPwYYY4ZIdgeIewEoG4I4QYPYOgFwE4EQCwCgCABQBgBoBIAwAs4s8s8087vjv5DQm&#10;pDjwSgU9A8pcLHAX0CoABJhpjIhJkJkM4sRmpmxucZ4CKDheI8iRSPhK6pA45uZbRyAzEXZRpfpr&#10;BpJFw0RpxsBRKvqRQmJNo8AxjH5PcXZbQ5YU1Ei/gjBeJPDp43hoivozxhiMBSYpS7ZOxfopRLZh&#10;glaXRqrUiLouCXxjTRxRIzC5jDwuhTik5XQpwwgzBfo5crwsRpIuwmJ+AuAmI5IlYnCmwoCRUtxQ&#10;oWg3QzxQY0g5Jhy0hziMBLasZyo6YlY6o2RGROxME0YpgzAjwmbU4GZyA8kVxxIrSvr04XJGArQm&#10;ZhhPAjx9wpRUbP4ui3Al5eJ7QxgmKhAmoxgxjxo8Ywh8gjQnArR8yK4hgyQtbbdAAmwm5eI8CXzh&#10;BsQzylwqB7Si58w+InCPCkA+gtbAQtZ7RSYuApw54Co86JDRw3BhlPBoi7Y2S0iWTLALysJyrba9&#10;Q+JbQtZ80Nwl5hwpRaI45zhXQuxkQXTpB1zGak42RsA5YnCrySokBoj4YxA3RFa0QoxVr/YrA2VW&#10;IwBbSFRXw2QmNPAQ1f0K0+FgNgIk8RUAgmpziayvstzM4gh8yvopwzwzxhYxFeAfxRLTLRhRJpI5&#10;IpxhyT8oQtpVJRIk5TgJ1kwuzCyBaGwxhFyPAwgpQyQ3R9xXTWBsQ3TaisYmZJRNowhRLrBVaaIH&#10;6Gz3Q3VWQm5VJpg2yxzyMlIl6tS0gpxNolZoisIjyDjGpV69R6JRIwknoGz7QHaEhNJ55RpaKBot&#10;Y46RTdAwEhKGxVphhpyryBpjBY4mY2w3BVsxokB9xbRTgzAKdwB54k5jA3S9RpJThucWBlh4oLA2&#10;TCw6Y8B54+JVo45aJhg5ooRPApRpLCyJowBNoyROwmZJgwhJw3AmK9ojB6KJA3B59oKwQl4taJAk&#10;67ddIAwwQ44tZRI6ZgzS5xJTg44mJVttYf4477w0CPCpCi46aswsjIiPDC1QQoVPA45TBjBXStQN&#10;97QjwVd7pK4lZp1ngni9RcIrQnBXUSo1AyS2oiAmbRhuasYzwzA3FIodiHwl5zRRJY59xpxphSYT&#10;uABrAtYjzdQm7XYA9iqYI0gxhJRwALpyCPg5bYQh1ewf4mJhgwQ6oLeDdS9gTFc4mDxBIfobp0Ac&#10;AbgbATgTISYXAYIZQeAegfIBgCgDIH4HYHwFoFYEQDgEAEwDACQBhEAEIFIGwGQFQDuEOJGJM8s9&#10;Sf89igIRGJQABFZfqNwixRMqQshzgzA5JGEt1i4mpJSiLIhH4wFb1HQdRo4eKOQBSRQpRziWRMB6&#10;JTjGdPDpBFasLCxbQmZLKvArBFy5h7Q47jKT5uaXwzBThyBpJgxuYyRhyZqVZaIk6xyRSRR54uB+&#10;AmKxxY51x8ZHoyRjSi4uyk45LbZVpRphxJhuZgwkQpx55TkXwmpaL4pJgnExIfxFZTDpCGyEYjgx&#10;jYAlJ2YkAwSazcSXyvpbQ3CtQnFC4oBK9zwf9QojRhg8AmI843CoJhB6I3UR4m8fongjxFxNpTBo&#10;iRR1wmbIjIlHAiRTh9w5I5L+IBg45FdVggxNqPBzguw2SRSGysavpjCjQwAuxzRaJ55XRjCaggxP&#10;AzCsJgwrRJitVWuawoy/ZQ5GAtebwAguE4ApkFwpRVrRxuYxitQ+KGxTmdIxAmLGZaK9R1g5ZjAt&#10;bEA1AmImJVIkRGBRJhw0RY9EgUxOx7UwBThMF0woxSZNpJRgzKQ1BpNkgjIjQ6YtdJ4fpVskQm5F&#10;xaJeJOzzgpFZdxhveKOr7vIyVQC5AmozCUJxKJAmJjBGD34oA47IhyAp0FgixTwDSsJfo6Y45hgu&#10;xpJJlryR0VmZJuBSctxGSpApwlZeJbQzxRJuZ7ToI1hNrbbCxJxRInF55iAwhcIyQ+KMAwg6Y3T6&#10;Akg2Wtgow+KJBnRnak4uyt4pgk4459giTRiMC9GUBSDmw7y6eRgji9QyRNqGYwjpDpEt0EoxA65j&#10;BJxGAwk3g1xY6HDhYf0MwAAzysIyQlY5KPAKO7QJm7l4A0g2ysbjJjGRZsQwiXwuBFdBglppmegA&#10;KvqQ59wjzNooAlYkSRTRx6glpFxRKXxXSpBTFUgAB9xJQySRUh4gx900qnp9w2UAapBki7YwmkRu&#10;Apw3BFZgyi4pRbRJQ8BjCpBOw44jxJiZZXxRMboo2PQijeBJ1YQowxhi5NNt4xCPBLdWBTYjB+C0&#10;hyBK45bW4ozOophGDJwkg5ItcGQgx8w3RJQ67bZpO2IBhzglZMCLiLswFsDbYP3LJfvIYAeqgBpa&#10;J9QAJFxRppJGBhlsAxgz2140h1hGBGB7RhiXyQ4PPOgmesCe+EHO49gegPQMAMoZppQfgfQe4aga&#10;IZwdQd4eo8874BwBIA88hCoLwOoTIRwO4KfPXTHTKe2JjwLwesBVp8xGBgyJGL4AAwhVu5QnkeQh&#10;FPAzA84kQVvWI3Q5ZLYlak5gxog2x1wk4kR9z4qZwtasYyR6I2QwhLYwV2w6qPApRcJrCscTBXpX&#10;xJjIisZVolZFxTA3AlcXZzg2yBZcJY48Bzhpx58VmTZxJPB7TbdQCsJThPA2V04lIwUqkDYAiXxy&#10;BJjbcSgpiawmJ1wkUxAji3Qv2m5RIoE3QsRhkD41FrgnhaJJgrSsIwhJhLZyCGwyQpRjHUpzncQq&#10;DrQ8w+Ik5Y5cItdnQ36XxVpRI5J7RjCRRtY1QuxJWOjU57RXR7Wk4B5XSsJOw3RcL8QpgjwnA65z&#10;Q5IzxY7LqRQtYpRFY6YmKk60hSZbQ22WHARnbIhTBTAjzSZec/Y8pVrCz9QwCtRFZGApz4rInqgp&#10;SvrL81CtAwS7YrQuDeCxxuey6tCRQ6ZY9GZEpRIzw6ZJi0hpnABsQzCMDVdx4pEdTnBSB1huZPD4&#10;pFysKi4wiRXnxxI5JzRFapB1wwglYzBaJpiXyXwwgxwR5Faaxb4SeiPTX1ieqi8RSsJjB5Yto2Qu&#10;xOy0ii6logwxhzjXQiQpzRhFa+sjI1A5IxhmQgx59sDg4hgldPEiw2hY+RAlonAmI+KKIpmvYkhh&#10;wwSGzR0twzwux+BGEIgDpPDAQ5Y+JpyPAzCJEtxY5uY5J9xFxLZSYlasZFaBZuZJRFwgAfgQOggS&#10;gyyhDKhT7hgwhyGiARiTmijsizWjDMjT/jgUjwukD0kTBkjgkwBlEEBwdlkoALYmDrmQCmgem00A&#10;T+nT5ngXn0MfcCD4EokuZNHfFJedLA1NElPNVRGlTiQRAFXrDOrS0rkmcDZsD1sU6fwQs1ies4DF&#10;rF9tDVvlzhuQMugWuwgvDfvV7lwFv17bmBfuDjwUGWHBeJrFocuNnj5duRpL4BGVCeXpbzkT0e+d&#10;fWfjj/woj0gt002DwP1Tu1kaZly2DhzIH2gq2w83GXCcKZTP3ze4EqxILtov4cwbDj5XLe3NoFkn&#10;GVBE+C8sDrw7EupoGBXduNyz76oFYrF+8wF7dA7cGCQm93vogEcnzx92Cw1/Fo5FgbODfqcAbAK1&#10;gwdMCsymR1osdisATBr8BqdEIuweCcNoA66AY4BvMidr4hRD4oxC6xKRIW0TMe+LyKvAIGtIEbtu&#10;o0wWpwybJs6e6qsyEUdg5HrlxMWyvQnFizAg1AmSQK8lQtFUmydJ8oSjKUpypKsrSvKzQyxLcuS7&#10;L0rHeJARhUXJvHRL80SsMo/lKTRAC1NM4zlOc6TrO07zxPM9SeTU+jPP6sDvQREUJPdDTpCZ1UUi&#10;hzMacpr0hRiyOGoQdUsw4ZO6BUoG3TpfU+btQwaBLUBzUzbBVCbkN4XtW0ga6XOsOVZpU5B5VvCJ&#10;0QQfleSKGdfvGq7iqmGicMzIBf2StD2Q+FDpKFRR1VueT4h3ayhK0Z1Xv8CtutwHlugrV7ePncpy&#10;LeDShBZddRt4yb/MLUc+k0Zd6snUaXLIAd9qq9i8BBdYWMLFivQ0oEBtQrCXJxctcwQ8NNLJXh+W&#10;mycWRvaa0Ym6TqRvG99gG+wT5Gx7/Kw0K+JQwtrB3f9NNUB8UqvG9XwUr0CnSqtw5AlzNqwqtGK8&#10;2EOPjGLTQeJWk5hUdNQRDh36haNpxurD/Ymx7hu2EOtx2EQN6+yZTbFBCsU012DIZCyHBg4tUPs2&#10;CvKw4aqnjurMpcFO8wfJkVMeW+/2jcIkcHXJgcMoDqCBxWZABiZa8fDjt7WcXKVy7Ye8xVBp82o5&#10;knPz7JtRaZtdJG6gKrDCSGCx7zcwHrpKxIqvN8Z+oHeDPcCn3UBlh3sNO3Zu8hTR1yws5p7WjTpt&#10;vClVNdtCeQQxGSQBdHoOVG3WumR7ZR+61h3VMHJJ/HDFD/N8/0fT9UoK91Rj/etCgPYyanhJmDww&#10;nRz4qBUd/iI/8+yQD+M4Oobo8zpBtE4QwzB5R/lRosQmghCxujUIYPM988yRULIuNQNWD0HxjQhM&#10;2pp6zwlGHLJUcU5D2xkMbMqwE96CCvN1Hif5AZoWEE2CpDsqsIRjKfF87RBSGG1nvMytk5a5UMBO&#10;iYHqJzsCroHJkLOKiGjHtfA2rkaMW4aGhSKZNIpjzJlYKAjQpJhTqHsZASpaLEzNq5W4t0G0c1iA&#10;rjsdYsjvRYKMGhH1aJaHjnhPCyBkYJ4sHmP8aFZq6DMmuhQQR2y0SgH2CTJVrpy1QjdgaYN45Kmu&#10;lYIwNZBDxzzHDOkY8oCRTzFkKweFq5PEJn+OGr8Ga6IWLlKAYVZq/zQloeUbCTJaGTFXPNFh6x/j&#10;HnhJwc8nRaDJlkQwhYlTtjwlVZYpYHRLoEK5VGfaWiNyvIIM2VVi5nWcIKL2go7Z0j7IDKw9YzZm&#10;VXrTNCv9cJaHVLTZAfYshaELIDBxQEoSzS9nSJccOHxmUBn2OWcgwI3JmD+MK1sEIX6LBQow+ujV&#10;G0ppao5R9K48QvA+CIMIcQ66QJTCyG8SIhw4hPpTTGmVM6aU1S2vNP4Z1AqDULTalKHFki/GpUOc&#10;RIjdHWQGuF3AGTUIsKwLqqC9RlyZOK/UI1VzzFYRvVAXQl6vIaNCCWsT1KllAZwaFaJw3rLoKA9Z&#10;xQQFNGhhY48WrlBxH+RkSpmCFnvk4jsCtB58XjjEsI3Eq5qGWKjWzFsaKjnPjnfrN5X5aBi2VQ5A&#10;5Bp/Bm2bVyaFCx22JnDSKfZtxdj4qvKAbqgIODCnmeVXZcpaD41LKFH0aFj1cnnL8cMoDtpnk6Ok&#10;dJFio0imhYmkWpbOGcHmcHc0JCmmyndZAhOxkCHlHLOkcIxK0zHkuSKhxnBsIaHDUxas0JKpsH2Q&#10;QgpBTGSxFYQsfEtEZCGI3hohhFi4TUKafeMcrFfyq2bGaLzAhyDJsgBjgkG+C6xAlfrMBULrC/Hb&#10;e/fEojAViE4KxB+/pZAhYffqWSqQ0sSEukK+E+KGnDDAYmVVUajCsRYf+ERCxkxN43xINJia4Z4l&#10;LKwi5pISrGNiFMoxUdFJaHDeU51BRKnXJICZVw1xQChYJBi995TIDHmbsfDQ/ymjMlkPMhhruDTi&#10;sgOocUYWa4gLZMyEfOAfc5RYp9nXO2d0rlkSAK/PiClcm6Pe8I/2GirlAoe98rDXQi6LttB945hY&#10;5g2r+rmUJQGAnINggo+L33bKjKwSowpLm5GJiwixB66LquklufNIqLG1nWhpgJDROKKM3QKVg7Zu&#10;jhnWiwdRR1QxqFkNQGXYh1Bc7HP4Xuux5jdH2rs8q2RRGu1vkqEl+qUKH10ePesi0mWembJEsEAF&#10;S9RFXQm1UwaRTpMwYnIgwZunjlYWihifZdkXP1Jwa5Ca5ScIcJceFxBPkWPHJwY81DXW1x6kyWRC&#10;x5jJm6B9xGjAUKpDD4tYwx5ODdHFPYhrHNRR6G6QGd8cK09Bk45QAKUpiTzHhfiQwnCozNmPPYYW&#10;v50jzHxK9KFDRmz/F9L8zA9iGJWbmOwf4lXIGQGFysf5cpkzhhS6k7oKeAjYMTJc7Yx6/1nkCPYZ&#10;krxaHv4CgRz4wZ9iqnUwaeE7ZXi9mPO2ZsyaHN4lX5EWs/y0T4n2ubh8IRKsBc0IMYUTHhUJo3Zg&#10;ZM0JZLetQPYbrGYZPJVOzx5VLlHvLUcH4NEY4yR3D4H1ngDQIAVAnBCBfzPqfVer9YVenCgCrqCD&#10;uoQRHrU9GTqlQ9GpSTqIY60Twlyoz2HsPsLv41ticWrCH8tdCTVHPdFG7R2x8WQO2PYSp+rtmJn2&#10;u0AtTWcAjrhKwgrPgr4WFoqOSwx71iyEuetxEH10EVPfxWgpkB1sZo3xy7Sx9jz7DhlwkEMckFDH&#10;lNEJjYJBl9mYGYLMAEkGEGqlmeCUDdOJosCvIEJMnvmJkWGWGulWhes1hhEOGJjrFmlojwjNunik&#10;jQkMEMJaHbFyp1jKjqEODzD3qcjqEoENIWK7KHlHDhnmjuuzB+jtlwkJmnmoK7EMKKA7QmqKCuBa&#10;Fcj4l/j/C0F9QFDVFwicMum6kMQhoaDMjJj7DCkEGQGYArQ0DhnvoPhYw2vzixCXHqLVszC2nbKp&#10;DJiXHjjQlRjpJaK/kboqBZoaEBtqqsirnjogFGDtrVqKG/hbpJCGGIidI4gKtIs6CrrbHVLGHvjN&#10;j7GQF0AuRQj4hORSDYLHlwlNHwkOMVpQmQKKA6RYEEMiGLEAliHbK7CXFpicFooaD4jzLuCeDtlU&#10;FwlRjtpaF/nqIPhPRlxTHPlRgfxoBAxpPmvbRqxrE9igQ2hYrGRHCsDpNFgin6r5irkiisENKHkL&#10;EirHkECVFwsoEZDhq6IaELEZLCBiDkD2C0K7CVOZieEWF3jBrhEWEAlURxCxKHivHNhpkilNFmjC&#10;q3jwhPyJHOlpjpO1jPueiRJPEdtIw0ArD2MCBeRAjHj3lmiXN/CULiCzBXSWDHkFLHtxRLGvl/os&#10;MgtCDyCgSWBXK7NgDwmJFeDYGcDoCaEWCgGJiySBAGnjigDpEMQilumJuGi/CVEOHvkblRkBkbjH&#10;wNFeIxiruiCdDrGYC9wwClmQNmi7HjivOoDElwjtpimvvlghj/KuLGDMkMFwmAjhkENMiLEbvgkG&#10;iqu4iREECyDtmurfh/OUgBCsHjpMpXh8icDtmAl/qKDFixM/EIyFJqDPj/P2iUGQFNChGQGMFbuH&#10;CklpnjrvCzGAmQDMjMlNKKLVkFDwj4kMD+D/F0Mgm1x+CRFGSFEFKgwQkbkLD2IsCVFRmIDujYEL&#10;P5AAD+EFIuiODtj3jtiyJlCaDtsFgbgqzunaDljJnhGcIfD+DQjhqlr0i7LHlojYDCsGg3z4DCxr&#10;vbPMT5z7T7z8T8z9KavXqdPYqePaz9koloicDCjJrKhiurleCsFUHqCXDMi9pMw8CUD4jMoWDHnq&#10;LmkHyblGKuUEDJlmnqBLURkEDMjdFmsjmtkEKKCcRoAfj3iXCgHVIgIrCeDCkLF/vuq/qKGYEprH&#10;qgjNicEZDikNRtFGQEDPjClJjElbFbkbjzF0C0NZiaDzJaGRGRnOmJjwlpqlnrJCwYD5jNjwjzEH&#10;q3mJ0EI9Fcjwlmji0XD4wPkOFslymQO0ifTXClvdh8GQDhj/DqA10/gg1AusmoIaSFMmCLHvkEHU&#10;C6DCi0FNCVDqJMlojJnlDpEBgx1MGAzxoQlXsdlun6jhkBqKEWNgFckbmJtSkArHkJjwoaQfjElG&#10;EWFmgzVaDhisDJlGBU1dCEBZGNFeKKFiEHnwjMtgFJCdIaIaChFNNIjJjeCcKrgjDrEoEFEgDJkM&#10;F0PdCkkOKljQkJkBj2NImJ0gCRIEL+jQubI7Aw11DdRSBOFXykDKn6zAAEnaR7GcFRm111AwhT1+&#10;Fc0MCQD/C9igC0DtjQkFCsEMD4loiyD2OJmQFHCsHqUXDeMVoEEFEiiVVMAxgwWORDUBWP2QAAJM&#10;qgjXLGCsD7Fml+iDDhkMEFGJoaFoi9rHisDUA62bHhFNHlMVjQmulGDeGJjUENDCsJACjdV/CeJ+&#10;ixDhjUDCkOFykJnlJui7DUMGkbj2EEK7MBFolNEil0HbHjmJlUFiJaEHhVWzDllGChDYC0Cqj3vw&#10;D2IgURhLVsh8ODCbP4FMDMj4u/F/koHaV2zHleDiyFIaDtnbWkh6nTCGH+i8DdJQjQicIsMGjClp&#10;tygAFmnvoEEJoaPGL6jOjHmTiOCqmQGAlUOxrNkEFpjzRxgADMsvjupCjdGJlRosDUEgJMzYDujq&#10;JPirkEHvphDBkMJyEAjtmYDrHjjNjCjij7EblyrH0IC9LHjlkJiXF0KKO/F0FyjYFo0mh5GQDQjt&#10;lonjj/DzCqjrWiDJnvkJruiUDpD2EWDtjwjJmJzDkdmYFmkioEFpj31oFiEmj/VCnNqvBLvjBdnj&#10;kWGuqIjwxLjyCXYGFGMBNzirlKCBCXFNGupMjwjqIjClmJiVKKSQjl1HDulwuJzugqjpRtIaDeGQ&#10;FUA3YX1bWQs6z64ZYagAB2hzENh9AFATAQAMYbYgYgvVz+qdvZqe2QDQuyHSD2JsOLBho4DBisDi&#10;jiooAADQoxCkjkFHEFKpFXmQLVklAr2cDujJydKpEOGYAtY1CvFXq6GsDEmQGujhosEBpCmWHGIE&#10;KuL+ivEWD7KKChChLHvkqA3eEoiyFyo9EODMn6kMFGFsoaEECcLPDaEMGcDHpojaQXmoLbGJl/1o&#10;An5QGcDXSQwRleXzieXXDBlRpCkQgonqFowPhcZZFcjMkZGWG1nwmQD+KuREiKDwqklurDYrCOGq&#10;Crnvwpi8Nqm1n8DsD+FokbnbCgFwj2GAmSjBmQDwi9jM5si9ELGYHrLVicX5CklXjMkigm50JaDt&#10;i0LbDltxDyi/FNLVnjtgEOEbtgIEELGAu/JsT5CrjQoaBV6BBS6CHvjJj2EZNI5WjpQQlyj/GcEb&#10;nrFNC0DpHrPwGQEoDQpM4nEbnlKKD+EXD/HvjqFNOgACiXDHjMrbOFidD7BB6XkBxHMVzci34wqp&#10;CsFGHlHVX6CmnhHj3xjBjhjCnlS/iUDhlNXOCdGJmYStCeELLVj4qKLUCGYPmtqpENEOCVDrNiAy&#10;vwCVYhawPWDwydIWFslwjJj33qCUEZFUFHDwkFFNHvjXDMjCztpaVAggjt5ZBcK7GfiJIgHjjqDw&#10;lwjlj7Fwlo3yiJMYmvn656KhjeFpzyiOEMDCzeh6GYVkG6poC6EbmyCrqlmupZDEnvkZDdLpjsJ/&#10;i1yFKHyojaRwNqiVQQiIBDSMh6GOCfFMMoFHCyD7OJkoIgBSbgjkEWNNjWFYiWDClskNVbikkWF0&#10;ELFdleizF/gsbqu8lFCcS5DqD/HjwQjYYnDlmJ29CiDrEisZnwisSQnbHaCgWjh8oaCgFND3osCc&#10;D4j4jrHOjkDHlRlwmuiyLHnvzsABbKDCiPGQGQEinhMZr+njjpMZlwjwjM6CBSjkHjqH6IDOkBlM&#10;Gu1PAKoaUEDHkWKKVoIfKpNgK+0qC/CqosN2FebwleU+DBmKikjhj7F0C9lytRgFihGukLFRjzYL&#10;Dulvnyknj+BRcjqpSmDKkijN6eADD2DpDtx2lukFEEbarogFWPFNF0DQ8mleEAEAiVOvilkNXZkG&#10;kWF/jdFMEWJfi5U5l9m1gs85HhawqY4ac6vWh9h8B5hpBkhhBRBRhTBcBfhhgkgyhHBIA8Aqc8dG&#10;dGqN4iT/4jUA4kCOPy2XFeFoosDQiXMrG1nGEpmJigHlPZHbEMVoRiEGjrLHkNIPmYO/DzENJQnj&#10;1cCKCgCXD4m1ztupApTnCgBUdfsVrbDtjrF0ZQAnm1naJMjQjpHwsG7mB8T2C5NKCMNgEbj/DdFR&#10;igdLh+CvXviOG8G88gCUKKFmn6hGdz0ah80XV9JaQQhJd3mcCgWiR0izEZL9junbEOJMqHjwqlgl&#10;9/5bFrDtisDMyJBPnOi9wAFuq+DWWvjml0FGGcD/QzDVEipCjQ0xi/D1CmpCjpDilplcisXpDlDH&#10;iyFGDHnoi6PwTnD4rRi7McisDdOqCvFslpiyD4sHi5aigAiVa8EMSFIEDXJMkJnrEBkXVoEXHGEb&#10;o9dfhUFHEhkAj3mA6uSxi9L+igENIaFRjMpaOqQckqiyDeEgC9jwwWi6CgMGlNDtlGENFRl0HaEL&#10;C0C0O/H6jw2tFFEMV9DiydHlL+uQDhkWEOEFDQt6gLboh+Dtq1EekWD+HmCCD/DJiqq3kEFoxvDK&#10;jzIaStjWEOEij3nXa8K/3LdHfRqYi9hK/ToPigF0OqMcoEJ3keosCgK7EijhlXl8CUiCDURPi3nq&#10;NjhcmJmcFHHj2GCDHrC9j4nhK7cai7CcGulvsKDWffEEL+tli/Ei3wlFDJpViddljKiq7oCZDNj4&#10;nqEZCXGcFclUFGEJpCkMD/IZCTJC33kAjihQ/6lXq7Hj2uCzHrDUCACiBPaCAGDEaEB+FACGOqHL&#10;WIMWJNOKPyLPWMA+NBeODqPMSQNiRPuSSUKSd+ymGACLS1+AaYQoPiqaCKbAWcQYAh6eQgjAKgSu&#10;Vxh6rSjK2kNSlQ51SsIU+OBch1M71UD1dmVloVttV1y194WF12N22V72cG2kO2sLW2eB6vuUCXMK&#10;3V0Xdm3l83sF30Z3+bCKxuts4V2YeUv0FYsJ42ZCDIDLJWd73F/5e5gS2hYOZ1o5/E2sOkfSSVea&#10;dyam9vl562utpj7GS5kM7WcAW+gu6hV473E4sFBHhGziCPjM7kKrlMHmNvnauV1cD7UMjHrO/sas&#10;S9snd2JMVfeHB08IQIUD70Nb1d+yu0E+8TfHE2kG9IB/d9fmgAKNA8Uv+mADKEhhdwK5hgoIex/Q&#10;W3J8QcxLEuk6T6PIzKWtWdMMuwd7Ln+zLpJKBEROACUSveBL8n1BKWv68iTgo9RrKJE7/hS7YSss&#10;y76BZHkUmfH8EwydKPB0IEjCRJEByVJcmSbJ0nyhKMpSnKkpw7KssSzLUty5Lson6fh9n0vZ3HUc&#10;BTk+UJUlgWJomsbx+wWfzLjKP5Sk0QAtS9Pc+T7P0/0BQNBUHQkmE1Q4z0SlaqjuRFHULSEqHPSZ&#10;ZUq5BnQSmQQ02GtOhbT6dS3DrlFUoxaQSF9U02EMUxSatXnpWLDnY+gc1s6i4xixK/hm6TnG3S5v&#10;2E/qaBVToailZLNsSXVm1IkRsJazoOBhaoxWuyAQG5bbwl9V5qpLDsOg1cjV1iejEqJFKiVmykSg&#10;k+leAdeaKGmwpswSeV9OAwIN38KeALioiV3mB0O0OTRx4UzYt4bYpT4gd2JW2bkTvuAb6OsGMazl&#10;iR3G7kBwZFDbenjBNph/lNqhgJOWtylaWmBmWQG6b2bNfEQEVm279rudAGaAlec30eWSpWktWvy+&#10;jjBG8jd1XANUhesJ4LjFLX48xME49FKdNuJmwM2zds3IDTyJXH5nqyZiW3e1p5w6/byMkGWywcfB&#10;e7y9uhRFWwc2yohJ8EcPCTk6UEp1F4bcWJXGuA/cOl/yRTcpwnLHC6WmbKK3OcWGxzdA2Jj3OaXS&#10;2/d+6Dj1T6Sw1Y4dfaFZrfF+6MaCdp3qW/dQDFOSpkzNphX4S42g3chaABm/c4Kzb9ERfn2Eb8Ns&#10;3VbRKQVr2xS4DZrnpy6yMIDRFh8ZxfKlb6NXfwNvNgqtmg9sTxvj3ynFt+Lp1G9eMDt9pqmIaAVI&#10;wBgFAOAkBSVopUcIgpQ1C4rTB3A83bRDPjRNuZQph/XbKrNeBiDiLz4gmNyvUxJK2PInZ8rNu7d2&#10;CgnhYr84DTFJjnOozlqKqVPgtMyilAouzUjkZsN5tJmzdlvGNEVhQ4zbmZXexc6RiWLktSEi4k7w&#10;gVmrYKkFDLPjEt3Y0i95CxVvmUQ2MuMhJTgGDP6S0nTyCVn9Oo7YwIRI5IpVND8ZMdy4lMJW2UJs&#10;fWZDAgWS0+kVDcv0buhslZ1IOAYc8tCRaNWwBMP6lByQv4EmvapEpErGj0A+ioVEYcoYFvuYuUxE&#10;5qyoo1g+hsZErT2xOPuUxOR9AXS1lsateroBzGJYKtNqTGm/IpMSZSSrb0OmZTkYknSPAWJCMGSs&#10;3L4BMTTjuMlih9DbwAIY0Qlb6lsh1nA0wnSHVKiyeeItrDEidGZOEBFaci0XhFnkd0JyphUz3V+z&#10;mcRBjAsFbSSUoi52clRJWe03J0kXnmTkjEV9DVzsXXenJqj9yDIdJagFAKJ0OmUaySlALyG4lAOl&#10;CwE5m2LxHLiyU4BokOntOAW8nx9GKRHXGuSD5r5dS6CzTsKNPY2QGqBUFJiV6hVFqMQxMA+x7D1H&#10;oPFfQyRfiyFSKoWQuDTjzHylFOqd081Hq9V+sFYaxJYYQokM6iyqwJrGn+lpZRV1vGVXElpt1khS&#10;ZaEli6XjBiCr41RF9fBBMXXqqaI5TFznUPIZuI5+4qKrgeDt8YsBZ2Tl0blVbnidO2ZK6J6Ks5Fz&#10;yCKFq0Rb1Zi4tMvd0o0iWntXOS1nKJz9n7ZydJ5Db6BIiNycBt70UUm3JWaIqJgW/PuYGQxF534y&#10;DLQS4pxcPWqHUP6h19TZTdrTFzde5LJW7tUZyi9XloGV0aMua9tNIQBLvYRD1ORtzgMXuiZc3bBV&#10;juibWUSWAA52lvOkVFG5TCWq/Y8askrhirt3ZyT40gR31UESeUQUeD33NEvCe8qLBTKLQOADfDUC&#10;zoEMP21I0TuhbmJReft90ukUkrWnH0JsN72n3riMoUuM3LMUOk+pd55gn47kXJU04vFvktBxkN8F&#10;oGcpNMSSV90CV6oBdssdIhm5WjIkwWFX7JT6S+VSHTLj9GEL5X0tOZj4EaklcoKaaYmEhGJmYeQp&#10;mEV9ErJ0ic3L6gl53sfQ0V91xcktNyfQ/ZmTNs5P21Q8hiW3wxlMfA+MVGUg/csTppmj681r0tpf&#10;TCSiS58FRp1nxmXwPqModEq6l33GrPI40JTb52m3f6VNAKl7UmUymyWjBMDfmLVWyIcB9JFslbKd&#10;I4Gj1ptHJJj+I57YijGPoidIiB5dIBVWCTajBUX2pcsh1d5OojsXeopuvxJ4Y6nL2dI/u1ASBj3U&#10;tNu+es+K/TkblqTbzyH014S1OR+1ptlzuEt+kE0DoJNWxRAJbzgYxQ6eQIPCwe8NQTNVaC552nmN&#10;EvV7Ri7RBaSQEg/aTUUiG5BnyH5t2CtlhvugxK9Sia8XPKgjhmTd8NB7xmH+P8RS6buSVCJVy32g&#10;TkpdoxDHkQ3ygR7diDrItEJkjVtbVELl7Moxd6O6Dcnkk7LoQPWVZn7ReikzK53LGJNuDzshxA2I&#10;3yOQxtIc+2WpbunIzLBT9qr42Fjuxu3r5TRTEfAaC31Q3WKveSqAbZlX50Sln2twDGbJbck9qcnb&#10;TtQSnJc9um3mtTkgGdpuYYt3P3O1v0MUOsaY0qte7a0DrnYLhVeZ5D+hp9hDfYw+1TTPIYT4/dkx&#10;Z68ZXTsLPHdM/BSzUT4Xxahj+H6PYeg8x1jsHWN8bA1jTi3FYKsVw3BzDsQWP9KBMAFASAsBMMwe&#10;RLiBDUEv436f1fr/TWVRRDFGVq/YlNBKpmqQxhiaJ9Wj1sqhSqRSFZACh2Q6ruCvAMJKymtSeiXu&#10;YKTkQ6hiYuPMWOxYVmz0LyGaNWJkTkTkJWXOY8JKMGkWw0Bu36c8KIz4XudEiOeQbuKIYuZyN2kW&#10;3qLSROOANyxiSEhiNWhoJgP2YuRObuN2MybKM2RiMoMSQ2XuY8mgL6YKdsBpCgfUQ6ZKXOMGJaOk&#10;KIQ6foJKeQJkboOkJWLi8mQWYKNuOoaIVMLi5cAukWP6PoSEN2rqOAV+l014iOY8buNuRq3QYoY8&#10;l0MSROOknaJ0MoYK0eDVEQOAyQJS8oViNenKgmQSQCKiP2JcIsJKP2bKMCZ8ouJhECKuzmPex2Ce&#10;KifcgmgW6cIsP2Y0CFFaVWeQtSE/FkLih6MSkWyyM6k6QCxEVm68LmXe0fFaCFErEsfoZpFkE/C2&#10;JIQCbKRqPMbugmJKPah688KAnaYaC2ZWgWLi14Y8akmYYACmZy2WFBHKXuctE+AOJKVnDGH9B+wo&#10;I4PMWKP2GvHqxjA4IYWmjUINFwA4OkMDCgBoUugmcsiOMSds42k7E4IsXeJ8YK/nIhIiT7GgM+we&#10;FGl0Pak6PIpAXEH+ZybyF6fo7mU2bKbKNvGAZSN2JWQ6gWnuFSQOJKj2XIJWkWXOP6kWY8VWZyPI&#10;seOoJW5SIoxiMobWQSROWyXO4sPyRqMCPonaXOP2QCJa9mgmKYMyRqOAaIhieiJKJk2kU2f8WKMy&#10;YgFOFjLKQ2YueQaYXeXeZyZKKYVnKkIYnaaYTkbSiOP6YomMMuNyaoTkYKJ8DBMCg+YuE5MKWaF0&#10;ROJ8naZ9JAMGKi421UWm/8AATkj+D/MuZ9DWg+boZKbeh6csbeaIpeJ4bKYKmYc8NEW+zORjCsIs&#10;beTkP6PMQCMGJKYuN2V4kiioZyQ6XqlCGGJWMyRe7IB4ZoV+buh+Zo28LbOGSIKJMKE4JAGIP3OG&#10;NyYuNeLibeJaReKiQCY1ICJXIs2WpoMuJ0MSrmJxDiWTEQDUgml0hiJKl0NeYIXm4WCCbLHqGuW+&#10;Q2V4JkWgapGmNSMTKiIsKYRTK8BCNuh/DyJwKiVnOzFUKAJ0iaQgH6YuboKiZKQ6WmOBDOX0xi14&#10;5yJJO4JgRqsfHCt8QGMGj+buOlICE7ReuSNEnO3RIk/m+JRqrCH6H2HwHMHKHIHGG+G8GYGUGQFw&#10;FyFuGOGWGkHgHoHsSgKAAKAsA0AyfUBOBMBiCACWCGCaCKCOAwAkAXRxTFTHTIT2/crO/grSUfTK&#10;QGJKxihcMWNuQ2baRLOGkWSwW+reFWh+KiDNT8Le9OKyNWeiiuIIiOVmaInaWyhuRqtTAvFsg4YK&#10;SEh7F8AIaoSEPoZWxY1UJWmqxiGFVAfo4KJ4lsQ2buPo6GU+VWRPJWMuSFLKFi2W6CAAOoboJkmc&#10;LGKIKIdsTlJUIYYoMGNWPaxQPyOkJlICRuXeJWh6tSYEIw4SKeeQkyLmnalsJWbeVmRiaIJ0YK3Q&#10;mYjyIcWgP2dsaksegW5wQcWy9YAcP6YuW+RihiMogqLOXMViJ0o+aAYKieIsYKRqC9X+MCZybuNW&#10;iwHSZKbSymapWCL2eQkXWUIYPaY8J0OomYKiPakMQcLinaRvGwdsOk4GW2fcYoaoQ6Posec8M2uS&#10;z4foQ2RSPINydsXOQqLmZyWgNWYuk6N2PaQ2Zofoh6MyKi3RNqPuJkaoh6l0ZKM2MoJ0N2QCYvCc&#10;Ma14TkROC5aqtAZoEjayZ8NelkQWNWP2QSP2OAYKN2lsp6Cimq2WV/ZIMuJkwsLOROg+Oohu42QS&#10;06FQxEh+MoNyaYChb8P6aIOkSIRvTZcLcM14euUuhiKimYROMyKJUGWE1IAOXeQCfoKiWLPqLeSU&#10;MSfogSRibuvMKjBmAaN2JKbKzqX8ltTuqQJSeij+JaW+hiMyOAKimqbeM2g+eQfUP2NykWboZyUu&#10;14MGtSMGYKakKZN8TkXfICN2OAJ0P6P2W6m4IYt6JwYuY0RPPMIsd6N6VmXUPyKYnahiPoKYbemU&#10;IMRXIYRKCrfa7YDmdsMSUubSMoRufAKJReE6XuhjNGA8bowSKiMSh+6yEDeKLGfUSIxYZoh+h+Ri&#10;NWZKOkdsSJCILaP2mYh7PwuSY8JbZaPyNuN2QSQSRCREJkJ9HCJlMmaIz0RjaeXnd8g4b8l0O+W+&#10;foJaNExYYKRjVgRSLffeJWEziA3gQWRultgEZsao6iPuJKV+NWNuM2VmhiQSNuRfPqWyOkYKkW2W&#10;hiVmNyXefUPIO/HakWpIaISEl0VmPabeJKJ1W4XmeQMoaoP2veH+JaRSTlHahGIYJ0M2boQSnaos&#10;IsaIXOPooCViPaQ7a+KAVWyGBwhuOkQ6RSJaVmV+Q2KIY8Z8P7feDJk3cM0zRvk6UgH+HaHQHMG6&#10;HAG4GuGgGiGCGIGEGKGEGMG0HGHOSkAC/AAyMgA+hYBcBwB8ByB6ByBwBUBQBOAOAHlBmRmTk7TO&#10;rQUbTXmSJagmReOpN8h+Q6dsjkCIkmSeY8tMFwO+RSc85oZsuSJaaoNWeQcsNWMGeQVWpMPuZ8ym&#10;NWP6V4YucsQSQ6Z8MoZ8nbkZMCDAioeixEbSW+YufUrqkiJbPwYotcRFWQO2Ja14z5PwVmZKhWhY&#10;f8c8Y9N8PaPabuJabfOqPvLyNaKIcsKIJ0ltfaCq3QMoSEZol0ejZuPvMmMyeROGfUXOjsjuhiRS&#10;YvZgMaYuQCtiKAMyP2k6XeYo14Q2kWOAhvkYZoLiQ3FoNSZpfOJSYukWbGMhYKKINyWOaYPoNyZK&#10;Q2PaXuPbW2IMOAP7quH6QCMCJ1QLfCIcYuWyZWRqZ8bWgWJKN2b8LeeQnaeQJ0RjPwLiMSP2NEf0&#10;JsNeQOhi8eQWOAbuQSX4Jsdsh6iORSP2JkZyJKY8LiJ0KiV4RufcQ2MohiaI8SJhjGhYOkhiQ3j2&#10;LaReaIVmPpFGfAxmFLAuSEZ8XObvVaH+QCNyPMWzg+LqNuWglydAJaYKOpb2L6mYbohvICXPMObX&#10;VAGEQ3XGMamYNEkWMSv4O2alMnmVvI+CY8YRnKIsaYNyNyleJSXPeWRKf8MzT0KIMy36nom0ABpM&#10;cJN8dEaoZ8aSH0P6NE3QROReOkg/IDv1WWNSQOKJWYdKNuTkNFPwhiRO4oLWWmnaPoVWRuMzt+Xu&#10;ZobSNePanaP3AuQ6ipmyZW/wUm14WgYunaakaoo6H6WKMSVmReXPjeLOejPbuUIsxeAGXONueQKI&#10;beZyY0zTdYABdeZkJMJO42OA145udAJXrIOwOAbpb8CgaIFJzAnKMGOAV498VXuutSW+Z8Y8OAPo&#10;akpJQMJgnaOAKIxiasPyo2LOYKPoJKZobuYuKjIC42lsOoOAJadEx+ctQ6HkZydsOoRvOih6MGSE&#10;YLeOVSl0fcNy4zOHuu90iOZzOHfeTkeu2Wh+Q3FSH4MyWLICj+Ria6IMM2gwMaLeaYc8x+h6QCPo&#10;WyKYgsIchi8gMaOkZzcAX0VnPweyP0KAPoP6RPsmMXd6L6foNyP2oiQWRiQ2Q6OkipBHYHYYaAXP&#10;1+QWXPccLmKIQSKYQD20eEJkPoYvkKHoKIeiMGmEJSi4OsD53xOHvKrDk/32S0HuHqHkHAG6G0M+&#10;GgGYGSGWGSGaGQGWGQGkqySmACBQBgBsBiVSBgOsBqBoBkc8AWAL395D5FIhmZTTmcER5GSUY8xi&#10;foJW3Qb9VYQGRTOifcgWNE5kWmUuXOoAIwQCXubvIOMa0eZWbuh6FF6OW+NWN2pIM2OAMSMG15Px&#10;Q4Nqse32XIUuRiWgTkKi1Vn/EUIYNWUuXvziAMMCPabWfpoMX8JkMoZyNzkY3Q15JAhjiYL3xAIY&#10;kWbuhjiMG8SEJWioeWV4MGYocsPaZyJbt4ViZKNyb9FGeiLj5qKVz+PuYLrYNaQSMoPoM2YKPIPI&#10;QDpIHmYKOkPIdsXeh6uKAAnbAuZoaIl4XmKiioRf8IcJu0AmRezAHkQSQsIsJ190LmRaKeWmXeaI&#10;ctjkI1J+JSZyLihiP2PMnoWOxFuuhibKeQN2P7DAQHbeHuUvn0LOMSnaPIaYh6XuaIaITl1eACPo&#10;JkOAOkYptKLOQ7isKuZKRSROZWfUJaXuxOdBaWIAAQCBYJBQTBxLCQnC3VDXfD4EAQfEwXFXnF4e&#10;74iFo4GY80ZA9JFF3m+pM+ZQ/pU/5ZBQbLw/MR5MwvNXDN23OXHOwFPZJJn0DqEIqI5qNLH+EaUN&#10;KYOKcSqg+Kkwaoxqs1Kw8q1WwpXQNX44FpU/g9ZZeDQ1aX3ayhbbCALhcblc7pdbtd7xeb1e75fb&#10;9f8BgcFg7pRnMrcQxcUB8YCMdEwe8cljgREbHXQoN80Ls5imK2NA3tFYYSJaYNBZqXrq5A0Wvr21&#10;sXXs7HO3Hs3XEQhu8gI98KuACuFwBUL+NBbo6eUyeY6Oc8Ogzelq3rInoEux1pu4eECtKMvAKfFC&#10;wnaQ15Mhfeg8OkzWH79e1+364OCX79xn+dSLBh/ZiD5bQCXsBuUdLKBjBDjBeoB+QaCsHqA6jtvu&#10;fqKgWtZ9u6asNmFDp7Q+oDurG7qvgMDETnvFJ2RW3YICjF48xiAkZoyXkbIy7rNBusoPLiXEfwK7&#10;rwBka0is9FZ2RmAgTyYAcnFrKDbQwFEqR1BAYoadSMtibRlS89a4sgFcxs4FxszO5x0MhK8WtAbC&#10;sGo6kMJ6ATsAk9K4G/PUUnvEoOz+moLsgyEHgqFtDg5RKkFlRj4xa8QUyzPRvutOiIx5JTDTTLMn&#10;AGElPqBDEWivUhy1MadUTSlB8qUCLShtWDKG5Wb4mlWxyVwd1dT4oQHNODdgGRYUuKAgsLRG4TSz&#10;+DtWxbLgQWgxgDu7D57Gda76nPbU0zoylOsoBlw1WcVyHbcySLG+s7Mxdauz5Lj13CBlgA3Q4Wws&#10;T98sMpD6tPKgUQafkMN8EbupJbRztEbzrULehwYeraMspQaJrjEt5V6yR4tw22NOpaQu5CQeRzow&#10;mTZPlGUsGpGVZblzBn9gR1HOcRmmZm5mGaZ5nmcZebnQdh5H8li7gMxh9pQf64gEApBk4V4yCcHw&#10;KgiBgBgEAOX61reua7r2v7BsOxLiTWyjPs64jvtREbZse3MHcx2mBue4ojMsFMouM3WEZCcm26l/&#10;0g21qzpPiIy5XByQss4h8aH3H0LChicmP/KvXEqiBEyCwvNJUOmFvyMo8DKoCUzCtmX1LcPWpE7c&#10;eH2Qi7Hi71XOHUmXchxNs6zu3lIYdeBT4SPiaHi4CyD8hmpHPqsYypHw6iI06goQ+q+vimg6lJqB&#10;eT+hhf8LQLLOG2BVe452Z6SLCH/2TGFbbPiz3eOFzM6XHcnDIFaVWwoyEMIUNwd04iSk6OJSQr0s&#10;Kdk0sIOsREiLASxolKAqsoChUTgYYCwFChY3nlALiUhEqiQOKFPIfVaSkzrK6HcWFaAIHkpZR+Lh&#10;vxSD/hYhshhTZDSzoYJIZRHjGk+MaLGdRLLcT1oUTor1VqdEsqriAiks8IkRFjJURk6xJCCpKQsU&#10;gpB3YREkQKSQjJWyIrShad06iFELHkemQRJSaUlRPHuesradINxUH8REuJEUlKFeEi1TqphysKQp&#10;FwlkAjgJ2G7ItDCvUFPehEYY1qbitkFMwQVDCk1pItJmDxFqFgayhNK2+UkpZTSnL+cwZIsJWSLG&#10;6nxeRBVWn1SUeRzKOlbDSYeOAuKnSxwgK+gojMrk+JnGyXFLi1WAmURKWdVq9ggTRfccguZW3PmG&#10;T47c2zlyvrSYkY40oTpxPeMxGxJzJzrLXGcJidh8UkH1NLBc7p/3MqoGm3xaqdnMmUguCafxTgcG&#10;GfQbhDY1Vqp8eepM6j0SBTLMciVO0LW4rVWWEGiwVKMKFbmMBSanVAlnSUp2exSHvShBqxpnCARb&#10;JchUiU2xQExJjBzTMpB66CIbJI/MBUIkFO5l2wE8ygU6UFNwp1dR2CIlAOsXF4T7AfnkU0c4kidD&#10;MOjPWfEuL3lYA2Ii3wXVX0CkRO69UEKPD1qTVWhgpChVlvuPiwiPynykSCT5BdXsDCRSCTghRVqy&#10;ySJIY0SQuKGC4ndMwjxCyy3RkFTohhhRtixqrYQp1Fp9TIEZYQXEjJ6ygUQOwoF0Z9TrPYQor0Jt&#10;p1Ws4b4RkiJkDMIYQtC1xoQ5/AmUKKu3B7xhnWrIES3yAxekZTS6MiLF1wyyKUp03CFDDJui6cII&#10;90Q+XTUDKi60p2WXXuuPwfI9BoDJGKL8YYxhmjOGekUaw3hwjkHqPcfJegNAiBSDkHANwXgdAWIM&#10;Rglh9j9aUAMAwqhkjhCqDMDF2sEYJwVgvBjYmyiabOGdtLa224Na47d0aJVerScTcCzpX0ypDIzc&#10;CFUuYWolUKSRTqrUst+b8vI7oSMZUWCDVAozfhTY5lyUh15p0KFbLirMbj2EuGUtqFvJCvRY5Lly&#10;xooCdqZg5CrlN4AOmSl2KBkIVOW0vDKIyp22oXsxH7UKXGbLqZcpgLgvRDErmEIRNWp0s55HvXoY&#10;RAtbSfD6rLTsWc8x5l5JIPWnAgqFDyKrJImmFS0nkqQlya1Ch9T921YVK5Arz1qpKRbbV4VBbMlw&#10;TsoEpCaWNIUgvBwqRuEkLVKQWdgigV6PCWlLtxLcVVlIMohZJRlDyHkO7OqFR5Ap7DmiEAoD2Bab&#10;Jt0hhVpmIWnmLigU9aGDMFnTpQdFK1VVnrY1E0lCFCCq9QoSRjS/CD3Eoag0iOuDHFbSRWoliFEl&#10;HdU68+B6DSxoULjCI4i0k4PPSU6PKKFDtpuj6g8216CgQOIFEhOhPVO7yRmWE8hYyfkmIiqtVZEY&#10;L1+IvHgfx+4tksQK3E6jz5mkvR4Ug7bClOr/CTzE4iLWCLywtzfnHOS4vYElz01pkHRq9cyXFeRZ&#10;3X8FNAUg8gPemMIlUgVVZlCwnrOsnBhT+ylJMBOnxPiLetUAe8kouLATPS5bjkI+JJCIqtU6nSEQ&#10;ZO4VbLO1xCluhf93SgLU9ZlD9nd5QV9VZdDMGYMM89QqpAr0mLG5MYmXU4OhIexpErAexFwOsZTg&#10;4FULHdYIwFMsLVCvo3gP9Fp1jqJIPJBcJnq1elxK2Kf2FuBVoFTSWMgrwqtmQVCWtLhuFVrLV6fV&#10;gMxkMI8PMds7bcSCuZRKhRJCdFO1byQFtBR1ECnxldtwySfHEqrrIgoHf4YRC+/I3w9rGtwlCeEa&#10;eEWyRaGtIyoVIa8mEHkeEstNIx/9KrV68KhwBB9BxJgKC6TJPQiIzAsago6zdgBBeQsLfg4C2rNQ&#10;ACQS9BjRaozB55FqC5FowxLLVZD4rZ5554yhFpyI+5eQsZ3IpCsj8IHY3B24wxgJOxXqiZD4+pSA&#10;JcHTpgHos4RkH59B56C5MpLiQTtYpRQI+p9xhQ3BLJgJDCK7j4lRVrGQJANcK4t7nULQv67MLZlI&#10;f4fob4bgbAYYXQWwXIYQZAbwbgbYbgb4cIdgd4eQvQCoDYEIGgGoG4IB9gF4FoFJ6oEACAeobADw&#10;GYJQfIfYfwADADATAjA0L0SESMSUSZk7B7CLCYO5tgRESgwA9YRUT7ehJxVpCw/53Iwwlwl6gA3C&#10;Vw6iFRFqFRZbfZRI6x9A9os5XqTqjAKgpCVxhTLp5opCTrCJQJDA9bLqlR9BaoyhBRPAABNJAo3A&#10;ygzA07xA3AoBIY8xhCXJ7DIRJArZHg4kKpMqPQuA6g1q4B3J56Z5Q5VaYwjJChgJHgzAkheSyRbR&#10;7CQRJQgpHh9w05Xokg6hOBVorZVY2zbwfJgIs6pzMQLyQSdgTCVxVZei04JpF4KJLIVUjL9wjJYo&#10;ggzBVo7pJQpA6iTAtcEYqRVZOyywiZOhApAo6heRVpei2rPol4rY3AkhPgyA8haReUJ4tZEpaQ9Y&#10;1pLJeUFxehCxQqYyjaXI6zUxE7Kq2orZSZaoiIs5Fo8x55VYgpJAsYjJxI3ErQlDeoqQ6zyhGYgo&#10;gpErlIBsrhJBFatItaPhGZxYl7zY4ROg6xTpTqFruYuA3AwxJQ/5TBGaezd4tZOwwxhDfQuZOgsZ&#10;OgpEhIl7ool5OkyQBp4Q9pAsWQDgzBjROhex9xjQ9phQ6xDEtIghQos4iIwxjRTpHh5JVpjQNM2i&#10;skTk283Bk78gXwPE3p3JgiraTo3Dh4nsFxDA9pDBaUKosIoDHIUx5sEgxw04jJ9CgqZgr8Fw/5DE&#10;6IBBCzIyfx5IoBz5z5g5bRLhPgsY8yshapXq2YK095EougpA+Iw0Bwjk1Ql4uhgJ9BOCaxDokhDA&#10;8xEpuJhCWBcJHQJ9BIjIXNBhPiFrrRehCgjIwyexnCFR57OQl5ErFRJwoEUYipVZf4/Y8kvIkROh&#10;aRAozE+IuCYw3As4LVGDKqpIkx26Yw9rvJuIsZeS2o4hZZChhRNIpBTp4SwwrpvhAoyB4TFonKQQ&#10;uJegs5VYraTY3bmIJNBIJ54UcgAAsZuJAp7B3L/QY6VwiJQLrQzBQpao20gglBLIiJQrrSrbLoWd&#10;OYjJJRSA7pzgtND4BZao7bk4qRCxSBuKewiI+p0Z24jI8g/ZToV1Rsawkxb4x1Hafx15Ep7YkxxM&#10;KAkRChzAoiFpAqN45zaQ6EuIfZaqWhGYpBJREpCw6iwo4Q8wzA6idQ9Ys5ewyg+NU4g7rRHishvx&#10;OBSono8xarMxFKERFr5o+8eYi4+JAspw+4goyCxgnp7wNFayUc3MSULtbIuofQeweYYAXgWoW4Wg&#10;W4ZYaYawcQcAcIcwdQdgfpoYu4BoCICoGIGoHIIwIwJAG4GgFwDwDgDZ0YBoBQA4uIegbYXwCgFY&#10;IsRERURjAbArA9blidiliqVESxtAuBtUTLCtiwuhN0H4RjwIuCAgnrmwuCOgrRaRCxXpeQpBCx3J&#10;Hg8hgg7qjbu4X5TozCrdK5LJxJjR3J25PiETCKgAuhVcjIVTvJLhaQ4g6iXbyQr8uoBp548xexTq&#10;dQyDrR5KVw1orbgIjxZbPQ+og5eyFphSQQ9aFThQkxEqC50Z56VxChehVZgKQQ+qpx7AqgYMl41Z&#10;EpHhMrKIuMewc5Ariwi4pBSck4fBOiFoOlxxK4TlyM3Y3EA4rqgBzI6h7CXKVz/5aSDwuAs5aRgJ&#10;VY6krYgh0ZOxZZVsbwrQkjaol5XqQRgJTt0olFKYCBf5BSsgyAygsZPgrZNyjY9ZJBaRPgzCT4io&#10;8xOg+IW95pVZTqshK48xCiXYrYyiGgmIsIpE0wtYuJapuMD5FY6g6wraDQ+8xwlSMoxoygx1Eoeh&#10;PjW4ll9QA48xFsj4pQ3BapghBSQRNJDF+YwwrYpBeTS4qQsZ/4+5gMyAlgoBTpgIuJChaRJRJSKJ&#10;RI8zKpEoS2DRLJJQ8xOxVbrR0pEqjZ5qFUw4fZgMnpcJFouNaYATbUsZJw7pgIM2GoMOG9j2HNiY&#10;V+HgPuHw9ZeicQJ1EgnouJIZFqfBD5JR154RVZNx25LhNI8wyg9pxJPhaSTp9wyg4iESYyVwpB55&#10;/wtdrorQ6iYxVYsZghIZVZ57rU94KzaAuZapnC9EopcJOxOzoAjxQLx4nIoFwolRuJEpOQtZhSXZ&#10;VZFrKtjZvgw0fJGbhYgQyCC5hAraFTxhVZClk4ADhwAUvhaBgJeRFo8lKqYyYxPhQpOxVpaROzEh&#10;XRO0FyTo8lMJhQ6k3ZnAraNQipf5eiEQoCQQpBJEpAirrRaQ+KMYrRgN8Ahqo1sYBI9eMIiaGqGx&#10;0o8lLQu5gJJCjYTebZ3JTspJB5Pj4ospVqP43YsaYyI4+4yBaozyFRTuVA7AsJIbawnpQqETvKXY&#10;pC2o6h3IiJ5LEpWx55ghf47Z7BhSFUx4ntQwjxVosLggm4sZCxOxuJgJ7zrQ1p3I9ZuKXpJxJTag&#10;rpJGcItbthJy0ooQuJQIyiQR3JgI0p5JQtMNYoe5QuY4eSFROhVqgA9Yww7pVpVpaojMoQ6BahD5&#10;jRJWXA+4pBaSFRzOHwPrKuHTnFbdjwbIYAVIJYLoOIdAdodwewfAfWqYAAA4BABQFAF4HFKoIQII&#10;HgEoEADhOwBYBQBJq5rIu1g9hNhdhsRbANiER+qOv+wGwIvtjDCVjTCkTewIkigqXYiJ9GbBFawY&#10;tdtJXQ9YgpOwgo6hgJ9xQoKWzq4Bz46xHh7x5I6yzgk4lA+I3BaUHh2I7oui9E51MIgpSC2qdVMK&#10;ZRBqJQpUfhMZXoXe35hS54BTUImtyoCg/arZZZNw1pgM1xJw8hgKYBExE95oW7IAuCC44hehSZgI&#10;kg9ujwtZeh0aVgWFApFIgoyh1874EwsaexjRHA4R58nxBojJVp0Y/5TpN1UoyDqAlGFs1A3BxJEo&#10;7pOgw1+If/AY4RauCIxgs5ZZ0q2sgwhrIQuKsg8g2xAqbY6BZABSC5K5IarY8hJVLV3xFLvOKxFJ&#10;TrvKFRgJVpeRJRZY+qr4XQrYoCfhE5ehQIsaFVNYfIgo8hFuTmBYf7cWpIlhSZeA6AoApCO6KlIR&#10;JzK4ABOnEbdIfhEpVsnYhZFoyArashglK+34Xb9yCIr+5oyRhBLNDCc4uBOh54pC6ouBLOTggpgM&#10;lYB4rcvZJw0sFw0pRgWSVwrZ0fIarchhZZ5u8hhG/sRAtZPg7svwAA+p4R5L2AU69BCiqojwQ/TS&#10;k2wXTsLTIQQXUI+JQpeQyCFrRo8RvhjRuwzg0559vT3wlBBhBooHPzWwlA7pMrKo7qTo/5EpjWHg&#10;V6ewkh8xcxFsAob9uhBo8yTpXp3I/5MrGl9AfzIVvXJIeHJ4AbVol48gzBNI60mIpXBgA7cwBI3B&#10;vhLJAs9goRMo/ZChjROw6xhApCLJGZZZeTLqV3OQ+5VdFdLYlQsJQpK5apjSshzLxgjJJBK5f4+r&#10;KKgp3JhRZYyEkJGY6wjKVRvwrY9ZJQyBegyg+r6BJxhBeQzA8w046yYxSZJAkhuKvgpQgpLLTJGa&#10;FrxAMfm2TQwA2wSPnbxky4s6IpcwsZFp0uzoKSFpTtMKgqFSt5bWAofBDA+osKfqfxSBeyepVCXK&#10;XJgJ4SQg+5aRBSex55IbrR9BLg6yezrhFIoBOg+pFtaIiZApaQ/4sKTQxhQJVpAq9BuogUFIlYlg&#10;9AiY7aFVVYr62AiuFRqxJxasxY+47qk1GALRPi4DIQs4rZapLNAwBjKrKI6x5okhZo3aCYlArZPi&#10;oAtL4Ig6dQjOB4uAoBegR/2CrfTzBOsNioaQWgTIGwJoNC94ugAgHAIAIIIgIwJQIgIYIIFQEQDg&#10;g+uQBAA/KAwGu9hVhkROvcRtiP2f7P7WHOwkTETWwQ7ZnA0q2r3YfYwwuOxxBoxAVqVwoBXqCgkw&#10;+p8gDexRDZVfuQmJ7x0Z/piggD2gTdgjigwlhBNhQyhgAh0Pd8RUkTYUVc8XEcZFkbB8da0fcEhc&#10;MjfElfUnBspGsrF8tbEvW8xeczf01fs3h4QnQ6ng2nxQoAcoQDoj3oy1pC9pVGe8PC9PFdRFFTBl&#10;VaNXkLgbNbmr+DNfJdhHNjctlXVnbdpc1rdFtnQQBdxrrpujyu0Ce1MBN7At9FV/uILemDi7nfOH&#10;f+JCmLxgbx12eUPbmTlINiLvpgKzV7BItz0GcWTblZm79zQKxwbCWrcetvFEAYB2T12jw22yAMPx&#10;L/04C319AoT4Qz4hG424l7YZPLkr44QTv4qxm2eDO6zk7AI7QE7mnjYsDXh4EdB9T8wo7gEh8PZX&#10;tYnv2j1h7u+lXaLf/GHfO+AXp3rfNK5qTn05p+QM2DTsC54LQY6i8Mq2DVgkE0KPIA8Loe0p2w2r&#10;JtQ8uh0uayr+K6mZ5n3FEUwGrsLgOqsXgY57OOoh52RsA0cK+DIHR4jIRuiH8gx0V8iOsZ0bHY4E&#10;UrWcy2nQwcoHo3aHv43ccAMt7cOo5qHs408GTAC0Nna+h3RaHk0QoExdzZDxtK6Ds4hFOaPmsxiF&#10;CaMk9PaZRQz8/Bvuo0rKrwCtDPIpkDH4/S3oerKCG63AI0mMFKjjS7tAQ9dN05TtPU/UFQ1FUdSV&#10;LU1T1RVNVVXUTSl9V5K1iyDIPIp4Li/XEQMK3cwSCH6umDYMyq6h7v0mCJD2Sallv1FLiBmF1ozA&#10;nwbA9azmtFJjqUhJx1W9RS3tLByBUyJVzMrJELQuJN2WOy82F2ad5Oa0sX2sDzGHjfUxshEC8M48&#10;k5hFE1joYGSWheS2FGvhjCvSh8B0VFKhA4hAS2iFzdxNbx1MvAbTuayFMtFEzqRS0tMhDlQY5YEm&#10;XUywoMZlfR4l/mzCx4B2WBiIOehxn5vaDNyux02Cs4Ya+Ps07ByaCbzS45CCiZUEMkPS8INTdcCd&#10;TiDsdCtsGck1sbRK7F7CsK3EqsTFLdsY4wjYFgSeB0zlWpuZu8lZvc+P1rs0B4kfBHC0S8XuHfEc&#10;AIXFthAZi8feRpmBydlmpmjcIe2DKs8Fuu7osIlmZ0WtQNjiH8FQFbTA/kkR8JnXhP2JPdmZ/ayY&#10;5tAPi9L0syzWsRS2DL0zCQQeKrr+ShwR1+W3EErjAb43Cm8Xq7JD9Sv5rNLfJkkIe4CohXZ/OGR8&#10;j4zHnKynLjyTyuwPAUzI3lnW9LU3qqrmygvD9OfqlIMugEkxJ0JA3gIISAyL1WQJgVAuBiq0pwNg&#10;hBAaQtBMg2CaGgfJDwDgSCkE8IoNgfBKB0DUFwMgWAnAMAUAgAzuACNkqseg2xfAUBWEUfI+x/AA&#10;AGAYVQyRwhVBmBiCMQ4iRFiNEeJESYlRLVS2MTQZ4oEPDvFMREVYmRXU2zQiYpE6tdDhF9TJujEk&#10;PLmXRIgrxlxpPizRph5FDAVNSZd8gyD4n8M4zIDB/D+ItXuQ83BrRxpgYQFuQiYDcG4KQLWM6kEr&#10;tdJWDUwqTDGJOUAZA07WEWt5GaiBRSSkUJXNgYxnaagPylSukgrp1FAG4YoWMHKmTSE3NwXhAbOT&#10;ThIlwYxeAopeGFQGvcyCA0JG7KYfpSBzUwKKIepk/R5kwM5Lwkg3aLX0s0QGi2N5lUytORMopFqE&#10;jYHpSgfxK6VzKogMgc1txiznk5J0dRRSmSmNYaoy4EhTH5GVOBIBY8b0TGlPIbA3BnGqLHGlQdmw&#10;v0BqZNwkyQD8jgG4P0ek2BeCuqZM4fpKBXTOJXVsak2Cwyam4NS1SjdIzZGgN2iBKBDzAnpP4zRM&#10;stCTuZKIzlTLAo3qZT4zQ5puEWmBaoHKohhU+McOAkgy6V1MuRmsSeB8OiiGVMCilAqBjdqZOerZ&#10;rBXT0pqLwxw94xDqKZkefFKBz5Hz2ExW1EBD54naObHhe6tn0pjY4fE0puEBmVReDCwAf7BNYixY&#10;Ww1h7EKsQGH2xifDQFdNwdFFKmTyGVO+ilOpTEul7PMk52oz2mIgKYW+PCz2ukPMKc0rtUTSmgSg&#10;fovBeDcHAgIDcwJwD9TuAgZxphhbckONgrZe8eFFGXLwfE0SAzcRvRSikysrkU0HGk4I/jXTgFZU&#10;AopK7rwmOgc4i2M8mjLpOUU10ziLS0jbKymWjBe3Ygnc4bgFN876LHD5fdEBlzyPgvuHw+Jyxkld&#10;ZyE7AiAxB4HTcZcrtvwAXsO0eQ1NFCiJjNEi8ph5DzKXDiikVWHXKpQNSV1mjHEx1wQMi9hDYArI&#10;msgbIt7BmqG4KYaJyphReY3OpKUD5QAoHxUUmM3aTmaKZYQj5n4ODyGlEZksWOTX5HUPGR23Sx57&#10;Y6RSldF6mVfJGEjl0/TOWdmFjez0IMuAkEVGFdJIykMRL6PigM/hpyHx4P0aVmhkLIl/LeZfEa3i&#10;HrHeKCArKLTIRiH+sczhlTCplM41h7iNq9E3Zy4gHYNNLGlUgbh8BWxs53Lsk4xiiCjP6MQ2xFB3&#10;2sGgMhcYgSimcx4Y4ik9Mb2DKZxVoGxOuddaG13EgawuxQg/CkGsdxAiaj/U4AQBACwNAhBOFUKI&#10;TwlLsBQCUEIDwGgLAUAkBDmFQwxhnDWG8OYdw9h/EHXu6d1br3Zu2JkTooBnilFSK27oGmQE7vlI&#10;xsAsb9bgfxTh+sbi8fSfF9KfEBtUsEH9K+GtOHxPIj54BREWlvZokw+JTFjnPYwYGPBb29isSciZ&#10;MEjzK3pTUYV05IzSmlP0m5mhXTyJqRSaA/j2QFIvNwjAqpp0JGnSuQ9QCOmqGVPMdGz41elUcL23&#10;CM4tOoGXawvQm6EkUnAR9HM5KJkUmpoWdpHyOiHzQIEdQyBqVjoms/lgqqZTSnpPji0AJuzOLHTK&#10;fFK4QO9JqaYvBMaLELlvP4UxQRNyu6Bc4uwJKikQGwP4alhBl7PpQUU/JiBJ0ynNRS9dHGiSUuCR&#10;AimN5XbVmJ5ubJJDajfMIaMSFMaULbl9QkxZFpyanj6mWdopnpCan6d6ApHxjGSEzM4gMwqijdmn&#10;UyaVnJ5mumQaQlBmh8TYFvOfaomqEkwIvSu4IrKTp0klN3zigRsnjm+UV287iPsdFvWoc00CkGON&#10;OOavf4pJ4AD4lOjZFpuEri3kBjGjHI8GmEoH0jdj9HNCUsdGkCHkJBAQIJXNvN7QKQKwKEQA9QMs&#10;AGJEUDgH7AGFMkdG6D4jQK9jZGcmBH0nRBmEoF+C7DdjKkJE1FMqojYDYFMjAp8HliskkH8iBDcG&#10;MF7i3j9EnK0jhD4jqD+KtDhLAAYEJQPPDCbCblALkiTjmi3iumnD9DcFbEyj9DIDYDngiQxknHHh&#10;ii8DAsdIvg4Dohjw3DIDRE6koJpkLjviHnImkPxjZEfDTjSo3sjgpxAozw3Bjn5DODSkwNAmKHvC&#10;+pXEJIzo0hljRGQi7CmDKkUi3mclfC8RCDLkUo7C9kdDGGBD9BjRTD4miiiDSkmRPEUFFD0kJAox&#10;ZAvRaD9BoRbvCh+j+GLDGGkKRB/JNFIDnmdjGFODcJXCsxTBjGnGsGBEWghxoD9IqhEE6jRDOC3l&#10;7jAjKqfjZEoDSi3mMMCAnE1BURyhMxzjmkrkwFjpXE8HBOQtOETEdOvgEHCiBEoFMjYETRSDDn0j&#10;IRXjuGKEUi8D+DAl8l9Erqrh+D4kXm/E4l7wVjdkBvuEcE3KLCao3mBHFghC8EWjKmuknEjHIkrx&#10;diEDYNVC7DGDzDqCmFIQ5jEkXljpqCymcjgE1DvjngjydJ2wLSeoFqoyfFUh7h4hzBOhJBLhXBdh&#10;dBxBwhzB0kNjaB7tkFOodgFAVAZAcAqApgoAjgggfAMgMALAJjVgFgEgDlONwIaIbIcIdIeIfIgI&#10;hSgy5S5y6S6oIN4IoiHIpg7xpy7FUlIMuhIjLjTg8zCtcCHCurpE+Q9AAmnBhzHiHlqMVBbTKBXT&#10;LD9I3vFGLI3lbDqH5BYTQCmGnKAiiGKKokBlADCkoDOF7sdFJFJkWvGC6GlAFDIJAEmJhDVnwGBE&#10;rkTGkH5EBjgD+DyDODGGujyE3ObDfDKm6RxF7krlFFghgpAD9D4ulBqlFJxjfQbjtEWmsGmTRGgv&#10;wC7JDjZDAkWycDhE1DSrpEoL3p7DYE3I5maQYCUkdI3jnkUlIL0mUDtFjjmmcsjmsLHCDEmDSkWj&#10;GDOHcjaK+iUjGNKDcFMi3jKsdMjjdkUjkxCLXDBkBqYP0EDTcCTjTmqQSCDEBjUr6HAExkQCulFF&#10;ID9DUl7mcpAD4mkCsiujSkrmcjyEkETDIKsjtDTjOC8TGGcwlDtDSkkDIDSjdo9DfETKoljl7joj&#10;ni8EjEmK4gEEmDdi3jvkdEdFAEnGnPjkDiiFFDYErEcMfEDOAFNjODUmsFnsdEQQzJAMSiHEwGLH&#10;5J/ibj4jLlFDTo3jUrJjtRFChKHDWmmFjmAk5pHjdkoMAD7EWseA11Kugy/VMVMoEkQTCg80aDaD&#10;cHqkbDSjGDoo8CukrkWjnk1GkMAGOH5KWzECajnjGKSDUjHDAz7lDiOjknKn0kTEkCsjd1BDHP2i&#10;dGkVCAEDgKLjtMdGMGqDgFOEykkFIHBVmAEOPidE3PojBjcH5EylFQJwcC4jKiHqyjtDgErmMMdD&#10;CvAADjRFFEwFZi7HbiSkWjyGLDLkQDAjvjUr0iHsdHwRbhoFIDCjzipjvmKOQ0bvejDissgDElFJ&#10;siUlbGukkH5H5D+D9QmjqQ+ib1hDEjyM5CHUShxLdQFAGmdxnELu9AgDTnIr0jqCsn6DHDGEoRCU&#10;0gDQmmc0ziiQJiunIkQRUCv1oiHDCnBJgiTzvDwyNiHj4qwlvEyimD0kfA2WrFMhR2slIWZjuDYM&#10;jwxgiC8OoBaExmaGujngfW0p7QVhS22ky1zgEDLkWjTimDLj+DYEXjyD+DgDYDOExj0kynpOWjyG&#10;sNODmimEFDhDmknD4jcDKmqQmj9MdDIDgExn0n5DcDGL3iuzlABDdmMHIxCEUlFDGPgjFtOTaJ7F&#10;no3yNkwVNXXlNygXYFRB+B9B6BkhehdBXhbBchlBmBnhxjsB0B1h2B8IblPgFgJANAfGeglAjAjg&#10;ZgYAVAOANgOFDAJh+BwhhS1Nxy2tzS4XZ3w3xXxtdS8N5S9N6BEXyFQizhdMOhVD9GEA035jAmOF&#10;4EoSGCqk3L0iujvnKk3EUjnsVNKDzEJIyCaxIj7EykQGsFMjzNODdzHhhj7DqDdmco30OjuGTib4&#10;Nh+zijFj9Csj4qCGVJCAtp7DQL0pNEQTygAljjTmKKGi1koHGkBiTmcxwFomBDUo3lFBc4fr0kjD&#10;AkJEJU+B+j0jGDnwzTriu26CjPKMTiqjKtAlnkwE6n5EWmMDKjL4JEyjcW9DfGKSdAjmEDT4fhck&#10;/BQjCjgGsDOFbFjkmEmD+EwDODcGSjbJzi6C8OgEcDTyZELjyGdlqD4kykTJukDH5HrDDj0jOD4v&#10;qCiC8EnEQDOGKHAW0gfGdkUnJhgUxGgkBjYGKHoDaC8DLkoUlC7D0umNuV0C+jLimDYDgFbErpYh&#10;+mKC3lMkr5TEbDmyFCu1YDBrNCHW5jNEdDvkyjC2+i9knH5Vrl7mummDSjLn5DS5kgEjcLmkUDIG&#10;2jdvTDfEWljlbHOFnwsmgxCH0koC3nwEwDQD4kWkmDICujKk1FFFFJHnwCmF4GmEJGujzRZAovri&#10;SlIM0IzjLvFRp2R316E1M2BzLBXHBY/gDzpNIh+jgGKDSmur6ZLmcr0zpFAEkGTEUOEmVmWEx5qg&#10;e6T2WkJCulAWxuHjaFFEjCHmrjwkrskuWh+rl1dgHmKNApHxilQkUnIwVimV1FojyDIKEtOGOEoE&#10;QDmqgi4jYKfCS54iU2/ENuqB+rginkdI4iIkwEUjIP5M/CHVaDFlnkTDQGmDgVho3lDNAgy64F7z&#10;pBFa6GRDtDUmuk3WpjuEWkNENknI/DZErj0p7LzkLqkkbJAD0lMp7FsDJkyjd42DwjcGnD0jAjAk&#10;1JXEdGmMrkcL6DTqxj7ZXqpiUmEH5RIi8DvkfDcDIEXj+D0jcGaHKi8YvDZCs3MPzCajGDKnwZGC&#10;9wSibjIDOFFCu6fgAFjvXjB6pB8DYNAtKJAFADLlbL3m6GdjdjmhIbs4JZdB2EVCT0PABbDADs4j&#10;NEJDGETDyDdpAEysTB+aKihDyJAEnZVEwEJCspZiBDGD+PRia7cAAuPGZDA1wjZGaL3mukrsAETD&#10;gEQHBSFZvlJkfD0kmcFC+gr8LDUrakfaFVM3ZcNlPB/B+h+B1ByBuhfBeBfBhRTFlhrBuBvBuh2B&#10;3B5B+h/Spj1oWADAMAQgTAiggghAdAeAcgQgEB3AlgtA2h9B+NyS3Nzy48Pcncn8oFQXzN5y+N68&#10;nEBpARyhUNODcN+gsHARCCsuuEUDyWBwEDDknE6wAjFk9AyApc3l7wJiHpABcc6jSpAY2i9xoAhs&#10;rEUH0g8dAQ5DBmsEfEW1vj6ZSkoh6DYVUkLtSB8yJiqkdAqdKFMkmDREyn/ib2aANlMztABSLvSK&#10;GDZPkWIkDFj5bjtDdmOL0imDcDnr3kUnLjZb1DWknM4DfDGEXlAQTAAkdMqpSmaDQCHm5E5mOMAa&#10;7AEEfYXjNJ7GsJXDnothJdpkx0dEec8gElAD01GARaTgejUlIE3FAETEqDfDqKvDuDgI3nVkACbj&#10;ydmAFDnkJP+vUEbOLi1nBEJEoGkGOCujnjvvFEfZVEBo54JETGuwmzrmaZ6EDDmyGjD2pYnjB0Dk&#10;Lo3j/oXDZEBkoEWsdJHkIjVsZjJkoTXgIj4k6rP9ziakrjgDOGcjAi8SXh/jgO4qUJDvS5uFFD9d&#10;0ACY/FJv85CiZ5t8aqBi9jyGukJQmimCstOH0j+FjmMSBiBabh+qT8QCcLgRVHpiqjAljxJiSjAj&#10;or3mdmHiHdZF9WBxIkxsVVKg17jco+3t2ExhZe5j7L6FIJAHBEoEUiHjKjvCNxAgpr0nIlIDqD9F&#10;mkUEJHQGd1gEbD0kWyNmKDChU/Jk6s6ibmkD4lMkfDAjYEoEmDOHOL6I3mLL6VLlQEBk3JND9DOF&#10;qGurkDJhW/Yn0jqDcEkSVCpjolMs0QzKJjuDyV9TZqoDElMlbEJFjljj0kjEnDm43CnwmjUrpfGB&#10;2EoDgEWp7A1fsAi/tCmI5hQfvFAXEC40mIxiHbYDZEUkTKXjuDLjqEXnwHwI3j9ODj2iHjyL3jS2&#10;Bu7jaC3kWiAPqBAOCAiDBKECOFC6GEaHBaIMuJNeKOuLPCMAKNBiORoBPeQQJ9A+SOOTM2UPSVQo&#10;RjuXP6YQYEP+aAGbBOcBedAaeTR/s6gMWhOWiOyjSp6POlQQBzwDRwMCipDWqN6rUZ2OetSZxgev&#10;QgJCuxSB71pz0Ryxh4AC2AW3T5+3EE3MNXUKXeLOt63sHX0PX/AC3BVi4v0CYe8rHFOTGWp94+fW&#10;wATKpCi55cEyK7hQGZ2oSQHsnROjSOnTPLUTB/ArWBHXW4CvHZPnaZ0GQwXYcCVzGOTLhXgcGRZL&#10;e3l+ce+g4M8uWWCIBYN9GybJ4tPrSKuPbtdTJawFTgJ0x1eObAHvbDtPYP+uWGD3Cr4eXJfP6fX7&#10;ff8fn9fv+f3/P/ADJMjAMCQLA0Dvme56HibBpmgYhjGGZRlmgapqGeaprnAfSYPwBQHAiEoQAyaZ&#10;qGumB/gAppTGIboshwDkERlGcaRrG0bxxHMdR3Hj9k1H4zyCyQ7yIREjR7JD+J8Z8mIoa6yGZKK9&#10;nqCEqiBK61KwsioPGdRuS+1TqG7MZ2zKmSqBqSE1A5Nj8HfN5ezid05nxOrHn2Bs8ueJk+N0rBP0&#10;AWFBTmdwO0MHFEB/RRs0YqxvGxSEpnFSaPLBPIGrypEpo8pzNq8A6ZJk3TaHypE71I1TLvKwqmOf&#10;S9VrjN530InymNsy61KRMp21IpjnIg8CyHNYasNQeSfJ8mTQNtYysMu2zAOPaR+Mu9YPhnbBw20X&#10;9uLVT4X3AhwjODaS8sKwtpUEWFtHDOp8U+2zdKRZKDCFewq3wGN9NgXV+lvf6zNIdFPslO61J8pz&#10;bLqDVLp82DbNcCIQYmyrog2nQL1IXmNl3jtd0JXcptUsFDA64LJKYy6nOfYZzGHl9SM2G+ZrBKbq&#10;VJdzTHS8suqUedSQGADN4syVpOo6gF6TcQj6YqC1KAZ2fI8EOqBtq0ukvrJg63XamYezuGppQmUI&#10;JYz0o87yoOpXbJMuyUp0+nzN2k2yfUYbLqWk8qPN1UKDOS0GFo9nRwcLnzYOWDLAOpO9pKYj3EtV&#10;wpwOopzvPTnzVaSBaWBlz2Fu8ySyZ1gU713Ug7dSH3V7dJPXdf2HY9crmOl3Ql3WldyzcnY1SNtS&#10;6ZWkmWWrJzbdPS73PBlIIz2s7yUGaaXpNU5LBBaYXsGN7WfWks1dtgEvwyuIGJhBKJmahnzLh19i&#10;XB36zAP9Xd2ekaSRKd8rAYErHzm3/zOjvJ3OeDCAgSYDApgQaoV0CzFCxVksgmhakurGLI2QAbmz&#10;gnPTul8biUymFOBZCE4JZFJjiS6R4shHiZHwBUzMG6aFdqQGwN+Gj/htp3LIeAmTm1SFqOobozax&#10;iuGFcS1QEIRIkEeTGN1JxMiRJVAgndO7OlCFOPKaowqlzgm4MAbgHsXzCqOGBGMaMZTqHlWsooH8&#10;CAUs6e0MYVMcSzGXBzHV8IJSnOtAAxhbAM3EmSS6kwZ6gBPwlMKu4jxqjYFgjqDmJARFZMbF4NaS&#10;jPljGbfgX9+oypOFqXcwgnhtlPlOPSd01kUGhnRO9IdOpHikQyg4WSCA/ymKfTQ+VoJkjKuJZ87W&#10;GzAlSGFJkZc7xTojA0mQmwDhvRQTNPSeWPstSvKkcmncp0QC7tTaoxYJE3ZBDInAdYaZIlakEVIp&#10;eNgIp1DQnZDQb5eWRkIZKcF8oX57TqBE6IkCnyPOyn9P8/0uaAUDQAP8fw6ByjjGkM8Y4yhkjQGe&#10;NEZozxnDRG+OYdZ/wAgDCgGANgSwgg6BmDIGAJgSAiAWAcAlBKWUtpdS+mFLEfiaeYkNIqR6Yo4J&#10;8LOnjLxhqfV2XmaxPFwAvVkeBdxvW1plMKrQmh4Al1RmQDR90eiRU+iWUxKZTiPRfB7GxQgp6xCr&#10;rIsYpi9ghSNUJJQazLSkO3TqVCIxqlHHUXcCavC1iRDUr4aozZtjvLuXYVyYJcTknBUuYA5JzyRK&#10;yYErIpBajYGbLyzhOpPlpE+LAWQvJ6TdMROesYwp3oRkgmAbRzalynFiBWFm1y7BTWxZ0U4IttU+&#10;BMrwCYy7AihDFeg5OtjPinG4NtEsrC7jkksDdcuR55Rq3PTiL2EtPl3GqihFAnyxpFFuM2SyFhhU&#10;7nyLYckzbiTbGiGTBy9ES2fGSZkzM4LPi1GSI8qRt5eysLShCCwqAPL/GAcnegtENmdFMc3FAphZ&#10;D0ubLAp8sxunEvudWD42E4BkFIKZbmAgMDLtQE9h+txKjLmqJEp9T5vU7mFn0PckRyTklMJ8xg20&#10;1THmFYjPwjSl62O8NSTEgxUDLnpvAY82EwiDJTTubBiLCzdFMV2qom1rGLFcvQWpThPCyRZTzHdx&#10;Kl3NnJNUWq7RMF3Eic2FPND7jYU5zZm3Nx+ykRjGBb03ql2MGwLNWwwp5TqJTSmu7JRrojEeWlFA&#10;NWh7/A8vEAAshEhlja0gVhydhDaLuksagj1UwpabhYz4W2n3zs+JZHdqwNn2A6UufiwS2lHMClkT&#10;Q2xwTqOZJho646ddYnABPrt9y+gYmwdox1dijk7uVJ5FAshvTerGN0U4mRSF3FMNA+WNhPolqOSm&#10;ZImRkiwRQYsdRYxHjCqkyyXFxMdymFmUIcMtid4SrSYiyWpCdSRK7KdMqZRxSLLsPKxEy+xTZZaA&#10;aCTglU3y1eMKWidxalCM+J9FB60bDvCC4pnJdziWLHPmUWAyvBASMYUIo5dkgknFYOoUyZVki3KX&#10;esSwsmkBtXsKUqRUh3plM6K4zpO69AEFgNArIsirSIMlKgT4sid13brIEVhXad8rgGNUUw5N+zym&#10;bJ8ZVzc7BoPnKwUhVhBDYHeN1HcJvZdNhShKJPtUkoUkafK+VzcS1SMlUQDgy72BhRDLiVB6zmxj&#10;9/ncelS8RnEmbUul10hpOYKkNAbg0FrJ8SPc3haKD5TbZv8wjKgXmc2D9H2Pgbo2RrDUekMsZwzR&#10;kjGGKM8ag2R4DzHsfsC4HQRgsBWCr24KgaA3B2zMGYIAOAYAMAMAXnPjfH+R8lA1M6alsSIHdIwi&#10;PlIGfq1kS5SDJF5YESI4JwYoLSUIdQkRsCPTKjYcHsb4dSqf609AwsUFCKVIQEr+hXHoTNFAdQn3&#10;dZ8J3iWLULUVIOoMAcSZKN6UIYEqKqKaYCOKwE7AeVkr+M6JkLUN6g4LyI8c2cSOemKJ412BOLAN&#10;UVI60iWbGvGL6U2I0PQO2Nk3KH6J8PKN0O8zuLcLySmNAcS48a2GCge1gM6fKtyfGXUrYI8jUDDC&#10;OigY+TmLyjKGi0dBKTmI8ZKDLCoWkFHCuLMWkU+gMCSCDC8v2hsegZancLQXcU+LAjukeNgegg4N&#10;0LAqKJY/gTmZ0lKLYKYLUUcUIScWMTuOSnwmUKgfKigKQS6SmVkncsyJo18O8OSmUiWrYN6LUPKJ&#10;EUuU8K8NUZ8KQKcKcNgU+v2OC5oNoJkKcqKesVIScX6F0iWI8wmU+GJFeZ0SmLUyQMelMAUJ8I8V&#10;ONqM6v2iMJFCII0WkfKZ8Ywr5GMGoV2yMAQnwqKOe5gYEYELUXOLihUIMMAqKPKYEWkKcc2qKrQu&#10;eGqegag/iI0KYYijuwmPAZaXcMKS7BcNALAySLcN0MqCHHsN0+nHzH0RwMKp4FnCuFGXkJUYWtYT&#10;uS65gZaV2Z8JEPKMuYsjYWcLmjYD1Ioc2PqJEUcFfI1B2UcbQNYPKKQN0tyDxJIYwK5HAvQMKfKN&#10;AUuI8fKTQNAJ8YEhsncUJEKL2UuKgYILYMuKYFzJ+WMPK44Kkj67q3+MfJ+Fy5EW0LUcmPSjSUUj&#10;YbuFZKohK3YAAUITuMkNscSv2MuV2K4UIVI/KTYNUMANUSnDKTqKcyYMQIsNgYWv2zENQLNFyMeN&#10;6XcLACpL2KQwsK4XcfwYmUuOSXYXZE0J4fKOCMKLUJENAOCPBHsCGYwLMKwJ8NAMANsncYEJ9EwK&#10;UFrM+8ET0IgceI0LA18CjNQJkfqhkLQS6ncU+S6N6mwAoihBWHsYw+2IENAPOLcZ0LQJEKYO8WM/&#10;0JoigOCc2SmLMXcc2NwwmXKIsZ8rgHxLmHkqcH+bOI0MuqATKqGAMYwU+YsmUZ8aggoJAI8wMaSL&#10;BOwAEYW0SrQhsEfPiYEwWaSNtA+O8qyIIrQDFP4VIEBP+K4OoO8U+8OPHEkJsYsiMtcCyLIeghKN&#10;ULQXYTuW+XBA+Z8YiwmKgp8MujUnxH3Q+83Q+paoMH6HiHeHYG8S+GuQse0GCF8F6GAG6HGHQH3B&#10;ePwAMVAA2A8BEBCIWBeBcB6B2CIB+CCBsAkAWAS0XRFSXSZSaRw+YSE+cpu+lScPyOouijescNIS&#10;cKQPKYwOeNsN6VIN0N+OBMitqCKfOLIN0w2OezkPSNsLAhKMkqmKY60kkhsJ8tycS4AHiXcV2PKV&#10;kLA3OfCJ8hsUIOShc1KqmkEt7PWV2z6L2WkI8S6UINgN0YXJ2AAKcigiMVIrYfmW0z8L2PKNgMvN&#10;s6dBULdMwM6z+XcTrKyMeU/U6aog2S+g8IIKgj+LYN7LML+CfWAYwU0L2ZaZaYEV2WMSmeSc8v2x&#10;2cKXYSmJkcShY485gVkS6V2tSTzS+WAJwqm1OYEuikEcOLc48w2YsOSLMhsfOScZatELiN0WsqLE&#10;6K+IQYW7qO9NeK8LygWFc5OIIKcSnUmI0JksmLuUuLQLyVkPKOSYsfKVkZ0iWNsJYYWXctOHyPAq&#10;9AYPSk4GUhtCaMLA+DRZGI9CbKoFYLRGMWMMklGJ4tIOAS65qNYhYYiZaKwzMc2aSU+PTHAk8TqJ&#10;kqK0SM2Kc5hY6ZaVkvsLaLcPAjYigKwYEOSiMtyC7aoScW4F/Y6yELiWkNghYCta/MiMKLyUcws2&#10;IMePKPBGqAQM2481OPBSrbhbiMlCbIAg4KwigKcOShYI87+GOncV2KQVEMONsYwKZQENYqiCWChc&#10;WMALIXYUIXZM+FrHAXc36NcNUPKKgDnc2OCUcS6rYLInxa+CsUIkEz2JsZKw2ZbGMcmvkIwPS54i&#10;gj6MqNAFpdsegLyM2tYjYfGigMkg4FxeChk5UALLq7cYnTRC5avX6K4Smg4WMJ8NscCLqcSKwVkK&#10;wTvZwAWOeMrTWMOLQsKH6ZKU+c2VkKc+8SqOoUcuqJg3SK0igjUfciXFSXYPSPAO8vqNpeuKNG2J&#10;4LAOCNgUvQGK8PSWkJY1yAqc2WsfKOeU+KxCbFeGILQnESmc3d6SqLMVIOexcL6J8Uch8NmNoI8z&#10;wK0LQNUOCWscsNYZ0KwNUN0OefKV2cnWQNQdCLYN0UufcUuV3b6Z8MKc2YWMqg0MeS6KQc2UJeMA&#10;FUve+KIPKmUOog5DMK9W0AaKgVkLMYKMeN0NA18PAfqXMLiMAtYncagMKM3DkHcNATuWMMvTQwmU&#10;dgiSmJ8Z9EMTewwIIOTGuXAnwNhc+koKwLMKQKQYiM2Nw0oHyYiYiJ8mUeYLBbk85RDkeoIH2HyH&#10;wHYHWHQHIHGHIGeGWGEF0FyGAF2F8F2HkHwP0JsAWAYAcAwAyA4A2YmDWDmEICsCMBhkllxlzbhS&#10;gDOps+gpxl0NUKQUcujaunEWNbyL6juLIS0JAh2aSfKwmmUSmrYUuU/hsAAI8hdCbgKOO48Z0aga&#10;gVGNo49dOACJELUUuKwN0MAWsPAScbyOOeUPBNQCiPSF9nxm6H4LzLwsuJoO8WsN0hsK4ZSLmKgc&#10;3ewMe2iII6MJALUg4SmMKNgc2mkAONUNUOeJYfKMkrYVlQkMer8LvEaTYKQfqc0aSUvmQJ4PAjUr&#10;mJgWk6YTLJkNIKYKYMkxuK8g4XZZYK8ldkEHpUGOWc2V2XcigUuzQCmiMfONUKc48hcWNB2agS6T&#10;u74MEMuN0nEuihKYOJoNgWs1OqmOSMKZ0Mkc2WMNsKcOokEcmJkZ8Z1eiM6WsXEN0WkLVDIKIV2N&#10;smVcSO80+Fsg4Z8tyM3ISTKNAOekatycmS6hkPSYWXEhdiyH2hkD5spHASmV6IJi2JIPAOejyLno&#10;iLjYuNUxwAFhAHiKQJEI8PA0ShcTvUOTmUcLNeyIFp4AOWs482GKsMKZLqQCvt8ncXUfSKUOSWsO&#10;oU+YwDbuStYkAPHB2ZaLULINgWMVk2kJI7q1Ofjl1u0+THA4oEELQLIJkU+M2YwMKPScmN622LYm&#10;UeCOOhkJ8JY/oCU6+AGO8JkXYbucmNgV2PAV2JEcSC9wCOfOkOoUJtWv81KJE5g0cWkZ1ZWLY1oH&#10;9F0HzdgJoOCMAnxAYZ0Elw4LQWk7qiNvkOCPKVJAeE6fOLQM2c2mUKQKgOe48hkKwhsnFHBhcMOY&#10;snwacIwJEhK6AJBcwJsMk6KJpE2J5xyI5uYHVOCNYZLjqHeXYKwI8YsS64eSqjULAnccngyNo+wL&#10;YigPTyoJoq2J5mflUM6OfLsH2UIc2d+TyJZdGYsO80WSm0dgijebuMK8iiRswAGPKioTnMqJoJlB&#10;iMOq4I0PSLy7bPYLra6PgOSZ0hKLMh0IMYiYsTut6LzweAAPATRwCC8O8TUEgfqbgK82aJ5tUJwN&#10;sZKM2SnUqTmNg7gaTCaSmOSjvauYEOoNgNAU/ehq6LcVIWqPWTQKYagLRTgM6N0LNYKLcm6CQU+z&#10;kJEsqNoUuj6qmhkUIU+mUWMg5GMPSU/g2L7U0KgYiO8p9haJh0IAIOSKgNgiXtAH6LBCODCDT3pS&#10;Vu2pdkj3upYHuHqHkHaHYHcLOG4FuFiFmFoFuFqGaGmG6H8P2o2DYEIFOEmD0Cr314t4uzdl5l8+&#10;j4sUcVkFR5BFTniH52yTYOCSmZaTuLALAty48I8I8LQ30HWVIYs1OYicmMKJEKgZajewUO0OCNsN&#10;UMkNUJ8JEJEMqPK48ncS6KcVI7eYm49FTtMO9LQL3MsJIsANYPAZ8kELyMufKqnDGhoLQuEJ4NAZ&#10;0XZTGMPFH7MJJGmH6b0JsU+KgZKVILReaL2MvV0OXK+TLGMZ8KYMKJ8OSqnA+NgTvcEAJXyhoI8K&#10;gg4ihAAIwhlIYJsMqKghtHcJAOTA+LUYiOTnqfGU+iWt6TuN0fK0SVIjefqsGJMN0PAJEbuVkXds&#10;0AeYWqKcS7F7Wb82uKtMOAMPKhLoWguaTq5OuO0I8YikamVESH/rQJ4fqiXDcIQNwYEhkLAXccmc&#10;2I8mgWwNgN6PAMuUcJYYw7PvUAANVgiEr/UiWZaWkJEN1uOJ0kaeUScN6LMbN+OI0MkXdtQIA+n0&#10;+4IAoMDoQFoUHoYGoc/Yg44lE3lFYI+3/GQBG3zHQhHw/IRJI19JXdJwHKYQDiJLRZL2dMWvM4q8&#10;glNxtOZuEo2AG/PxRQRLQyRRWzR23SZrGX+CqcMahE2NU3PVYuF6xAn0a65IxJPbBYbFY7JZbNZ7&#10;RabVa7Zbbdb7hcbLSW2d7s1LwEb0Ab5WAvTIg/Q7g3thXJh35ia0IMYM8dHwgq8k2so/stCgsJs0&#10;Bs5TJSA61F3xowLpYvgw61dVE4MAhdryZscS/Ms/gZt3huaZkCdvQbv566eEwOIs+NwnS9+UBOYI&#10;ecFOhE61nwr1eU9+qFRF29KBXL32f4XV4xx5aGJSV6dRfADPVT71b8aq59uDIYHhh+fKOO6x/80Z&#10;8HRAQNwIBEDPmTMEnnBamOcEKVtbAgNqY+qatmyhtIu5DAIg1rPsgFMQi3EZlxK8Z1M4AwRxWbsW&#10;tqeMYInAwEQcBcbNUar2O2ESchs67vnK7qjmydcinfI8bAWrT2NarTIM+1sjnfJLmAI2bashKqLs&#10;gnavB3L4VTC+sYHiYUzHFNEinWV02RO1qQg+vQIhbOk4KZHEMMKezur8Dk/APQCmKY3J4JOd0Us0&#10;E0Wm62YH0cnZ2Ui2rsnNSrAvrCQeU04hgFtTxw1ApjMDPUgw1MT9UFlVUgO6ryOnzNBxM+BNaNQy&#10;D6p2cFdK1EIU0cB7WwEdB22JXRwAzZDAmTZaaz1KtaATV76sDFKeqCFAe2yukyMCz8pUXYh2zlFY&#10;RiFc0hzIbF1OQ9kUzkDF4SSpjWgnerrwxE7au7eoJnpf0AM+pwFBlgjaww672XgDF1GwploThPVF&#10;tqlYi4qRWLySuWNY3jmOripmPZDkWR5IsKMn6et/HkeB2mkZBhFEU5Ul2YBiHYd56LEMo/lKTRAC&#10;1kug6FoeiaLo2j6QnpNaXUgzp6uw7kRqWk6osBrauU+syBRdInYwMJNq67uyk+tfq884o7S5CtVA&#10;cKLzMYSZmu3aPqKJFFvmeu9NQ6AKRxSpzJ7gVkAzQjIKZfx6KZBZ51+wPCJ7ts5TIzFoPyGE1G9z&#10;U1SrOSepW1GBVfQm9dKesyc0b3Ss+34GsC2bAu7aHGT09mA4Ep1AAPAFoQBQkySgg1fuzMm871OU&#10;6BbaEgJ+b8pNmi7PJTGbUK81DP0IrTrxThVwqZAEyT0689XIFfzMh1rJFWbn2NrhTz34I35CX+nd&#10;J6wNYl//TZs+14XHZLoMSASxlXqGJrAcipPUZrXKgDEloRCVpDcSbU9hsxoQXTcQY6ZKX2DcIuTs&#10;GsIUZpkWEic9h9Uvg7f8mEFSEkqnIFNDFhhtVCH3USwI/wx2uqGT8Bxy7cnSu6d0tA87AlNA8hYT&#10;02ozYmC3icXRcKQ3SrdJSikvxXk5J6VerFV5SyMulQAT0i7tiUu6MwjVGxPSJtrIEewrRtStRWKw&#10;6VV6AGJkIRmUyLw/yvMVCKfc65PTPm1IujMz5Fyel+CBItYQyJHJ6QBAgeSUg0yVhCDVqsmZNSbk&#10;4Wg64ZJQHhGewJBxtTPmfSAYF65KT6wsd0ewV8sWrjWMCQ4DR3TspJNmbNzhzD6nnNrI4ZChndPm&#10;BWfcryvXWjKmYT2S5jAQETdS80uhyD5nsX4tAz57Cew9NQoZ5prUAHzT031uwOZ0QNNadcqYxhHz&#10;vSkd2S4L56PyCMTs9jcFPC2RPLZX4u6AJDK04RJJ9SmFXKwa1KpgXEsCd1DlYRtUqn1NQ44iEHyb&#10;utdKuFQi/C/AnpBMJKTAgdUlUS4w2YwaVJANatBMjiF/E9V+EGmhK1FonWElUyB3VrutSq81V67T&#10;OQ9V+kBrpgYOpAKYStLhNy/KJK0npJKhFXoORTNwjaehpVbO65cGlXxF1hPmRdXp7FyS2JWkAz53&#10;TDjkcSNOuA0a5GfMwE2uzAn9C/OulU+5gVX0oMSZ9fjCkpHXcoQol4LEgE9PvNQpKr2FJ6oEQJsR&#10;pUZnscTIIlMDSdrhsYQyxNWxpHxFbGMviO1fpkSS110qSy+N9MDPgvktjApqdKew2rhHSpSJqYFv&#10;pPX+RVM48lcLXSJnsPuvxE6andBiucGy6CVZO3TkyyC6l17sFhH8P0fhBB+DqHINwWgshXilFGKI&#10;Zo1xxBfD0KATAfgs3ZvlfO+l9bsNLE001p5dmpCIvsx02onsBUqGChhcLApoI7rgNNQy4UUq/f8j&#10;0G+E4GqCIybVKQpcNWicAhI66UlCIzda4BKUYSNr8J6UxgR7Eqm1NmlUvzrTkE7dWSohEPSd1yGi&#10;mpAB9zuo7L8WLCw/zap6UJaKWahiLpVSqZ8wJPTWk9Wgg5CVL8LE7L8fMrSOEAGBV+4nLpEE5FMT&#10;khgrRPUAXWAAd2gpt3CJVi6RVABrT6sKTkgBE6z1aErCPn2W1bSmLCTYK5wFEjmU0CCekJQU9GMZ&#10;ZNhcyysT3ipRO4mHrhDaupSAuFE5yDuk9Qk4RcwQrnBiSroFAUFxoKLmYMpQyekyO6UGbkla/GBN&#10;9sSoaJgzWyZuWRJUNJjgZ3SI2UxKVpBc7JpYQaPzfZZuJQ8SlV5s0pEXmhRgCWEwbhU24ikwMwrR&#10;IlGW6VuR7HGMCJ6602ZNSVo7RSa3Xaek9ZPLIbM9ick4GYd0oStqVbekQSq4Yj51yakXRSdlGahF&#10;wm1NqtAv1dgmndSqtfPoR9B6tVfCwnbBAZLXIuLDkCADrqGQlkOey5L/8p5VfVYQouXWiIuoQ7rA&#10;lhKGSSuQKXOeOCs54sYujgGBLQJ6il1pkFDJkxMABaDhEgJ6NaZgyDugrdTkWEBVQskTrhhY6RvT&#10;qUpLzIMjtNS4VYlMYU4QJPaaQAnRwXgamyRcp6ROwIIfdTYhM4qa10vPBWCx79Ncvm2m0hRnQDlK&#10;tWAASzEj4uLRHUASzjuA5HehTLFe6cQYyCGGuoOganBuQvfQKEIvmxGyVUZ+jNK6VgRrTWnZ8sYX&#10;txTJoBg9ofVZYyW4OpYFYNeCwnANdNb4UH/w0kzClEmQlcPQzfLiOchRaOBh/RsKdc5RWkkmtcYu&#10;E1qv27E7O64xrq5CVndiOewUH509Q9Pr5pSK1zzkT0m10yCEvCn7f8r8i/0Rh46wWsKto650o7LL&#10;IqqhxQCI41BYSAgjqtovwz5xhAA5BFJfh1p1pfh5JQztx5pGaWycAn4i52ovjeZDogwvxvp0o7pF&#10;I86Hr27HTy4ASU4lJhTdQxJV4z5FJKRPQ7pLokY2p1pIAlZa5gRuRMgi5cJcJ0o2o+p5Lwo7pDDe&#10;IwonqWwnY+ZxKS6d4R7dDlcLQtbNULcLxqgaQZQX4dQfACQIgHwF8L8NUNcNi+q/C/QjZqC/sNot&#10;pxIQMO4XkPJKrXAl5tpxJ5prpJJgTtIJKFMQjNRxJcKHIiZYTgwziURNQ+qdY5RxiRAjbFYvgrSV&#10;4vg7o+pQhaAlZOA2r7ZRxMg7IyB+gJaJwW7HRgSYxvoH0WKaAnpE467DBI5IZNRKRIBIZ4wer1AA&#10;oz4pg2pgCVg25XqfxRxHESoggpgrw9g5ERogiN4yw7pPQ2b1ggwwIwLxB2KyxAwlaCYyygwjJPQs&#10;Q7sGYfhgR1qHpJLUbbgKg1qHLuCvIi7powpgRhUK6koHS4CXYfg5BWJIZWKtsUYgw+6S53TAiURD&#10;A2onpByWxvpRJ1qegF5wg5BIaWIV6Awir1o6pgRtp7IgQrwlatY0pRJy6YRYw2Y+qB6P0SQgwnpP&#10;QPkmjVpfQ0pwh/w+pKpIYuhPSWx3Q+ZaBgTYT5YMw7qAQYiDqDpRbBZFIlY7JCSaCdpDBK4yxJLR&#10;SURuTFIjJKp3Q65V4rQ+pHZ/xhRIDBa0wAI7J0p5rbwiA2pwAnp3SFw5hKR0o2ZGcUAhCIJQBvqr&#10;4GkIQmgio2ovwKsww/Y2oXExR0pwAi485Ko7KPzoUOkykypjpQgYszIXUzYZkzrkQ5Q1pgQz5y5b&#10;IHpxJxgmM1IZwi5BwP81ytszIYrmAghFJxI9g7pwiDrXoBjYQrxKRcgi4+q0QmorxvpYRYQ9gyBf&#10;g1BC4yhuAi41qHoN86ZHoz50r84UBTiURxJJMv4Qs74+5QhVAT81Jtp3Uis6YN7lAsgmrvhQ02JE&#10;51JaA+7uoIb/R0pvophXoz7vhV53RODbTUZDD/RHCUwlImsdECgBosRV4i8hwjZBxQhxhwgMtCrb&#10;QS9DDHS0RX5vqWx0onrBZxiWxCRhRX5YxwBQglbtbqpGZrosQ9hIbt0xogg2p3Uu4xJgSewrwz7B&#10;atr0gBbtYL9IQzExQXCEo8ZDA9giZwg+qYz0AXo5BxIvzwoN1KrIIshV4StLRThrhSI9lBQBr4Ag&#10;wz6xIrw2ZABQxABFJRZ0onZGY653RFNOBQDbSzgm6tphiDp/xvqgAXbXZAA9gi8dY36B5xJ1Jz4h&#10;BvpcKYR6LCwnpKpwiFJvtOQ5U/jngrRGZBwpiYwwJKQyA65aBQhxIz465uRcI6g6rUZgUirjjQbu&#10;BRYph3Q7JxI+7xYSJa8y0NULtXNXlXtX1X9YBpMN5Ui/ZqJqdYIsK0QOFZbKAgw9YvhNQiZNSvwj&#10;qWyaDiAyDNIjI2ZtpYze4vVIkxSto2Z3SHpABKShQ5g2ZPRGZgRJI9g+bJolKWxOTOg24i5fgpjh&#10;BA0PIXg2YzBHcFRP0fyXaSIipcIrQ2Y651LOJlY3Ii5xgphV4wI1rhpWhGY+5GZPRWJADiTJgAh3&#10;RZowtQAvhFJaDatGkq5G0twfp3RV5X7hgywwNjo7o0rd4gx1pbxKRI42pJKaDwoLloI+5PU1JrIU&#10;8lYxI2pNQi47JHsow+oiY6QgQphKo7prpNToJWhcj3xSsVZxiRIrArzfIhVNAk7KwpopyiMao0pJ&#10;JOAnpIc1Iph1ozBLAj4+5vpa6WwWlvZhhV8CxOkWIHxCRFLVq0TXZIbJY5o50wwKptrVQ64wNWQ6&#10;p1JE5JNwJOBKpNRPRuCDo2YnY+8oxfjDQUo5DTZYkGAAY65xiDYAbmYpxFJAB0qBYoM9I+7cQVV3&#10;B7YzhvpKprp5tQIgjHg0Y2pwZZAmphAvhGZHorRwAmtnpJJGw9j/AghV5wiWxHZ1I+aQIjYrxwgr&#10;00s0N14zlZF8kyg2oiavJY0zoZjBdiggxGZwhCQ+p/wyEpKYSro/IOt/Q1oTd/pttaRItBIBozBY&#10;RIB3QyB5JRI1ptp0oiZvsiQzRE4z4+rRwABGY2t3wn9M40ZvqYx3RHphS0RDBhgkoXxV47qYxBzj&#10;jVqawqo9h/y6ANhHYsr/L6IuhYTBbXZ0olcVImpxIwMCY35xiaeDQxI+6I4zA5AlY2Y+ZHBtpAA+&#10;sv74YH5fg+bXbHTHohgnpIBOSezRUVa0QukCRepCQrTVAdDgQCFchQBaAmqcQ0ZJJV6ohRxa5OU2&#10;40wgiDorRIBxIi5NRYR1qFKI5KR5rTo4QrRaBciBpX6tpAC0RPRwBAB1skghE1NnwxhRJX4+6B41&#10;thQ5RuSGIU02JWNiwBJ1p8BGB24BQvwyBwhfhHZQiWZIYmpD4j7YRFKSRwhXqVpMJvszYXSURxgz&#10;5RZIEYg0cp4hDYVKoN0pNzQwphRxKfZttR45g7o65gRCROSp4zRwg4wWc2YfY7r9Q27D5I4nZACH&#10;rg46pRJrqdpIDEJAyaBRIrw1pV5wDkAWA5A2pGZvpX6FkmgPk9d8q+dXegeg2g+hGhMNtYZp0OK/&#10;lY9ZArQQGid3AVSughQpiOgjt445TpIyBcgrztZFNiBBZIdGpQAzA+ZDCpQjJW425DgftlhABgQy&#10;CWxMgigip3UCpepF5GB6AghGeARIA2ZJJa5a+CqAtsxGFyAiAnqzBlQiugp0pxJQi3FmJ3Qz6PIj&#10;OH8EYAWMwjKCoxJJJ3Q7qMA0Yz5OWRgw951tdmsYWloj5Qh14xJ3QwOUpJMHYEg9jcRcOmYpzdo7&#10;Y/YvxMhYxQxGZ0pKtE5So7sKQm8v4zA1svJWgzBwgvxY1J51JMhORuQi6oIvgzAz97t4wipY0ABv&#10;RQzW46CWyFI7qWaHJrorQvwlYnYrQlZgRKqpgj6WZYwrRCV647ZCSHL7MIwdptrLxRxJOyQBJxJX&#10;5aC0UbYiFH+aw5RCRwBIZV5gRHYK+7YyB1OG5AViQjpMh35GFRof+MYCZJIrWswfBXrqYKwLW+L2&#10;7SZ0pFLwo+pIbHQrQ5BMlhCNovh+wjZaFhIxIv0v5HZ5pWI692JvRKpJIvxeUruao0pQxQ2cRPxX&#10;5HYlZLQgie0WehXEC+ZQlLQSpwBV8phFpV6mRR22QhAyBLxL7QYug9iS5hWpwvhHB5pxhxI+suBS&#10;t8IBRBwv0YYy2qZfxxh3Wx4hRgWzojpKp1onsXY751u34ERAGvo0ZwA7omu/Ao6OAgRvrPA8ZwA7&#10;IlYph5KezRDxErgf5IZThQyWZYRhgpgvxHZ3Q+qHu8geJNSGYyxOWKYzHHRBZKorw2qfdpAfhX5R&#10;L2gMDYU1NJ5YwnorRrophvpCQ7KDrygf3IYjPMwjLEA3JGZRpRzmI3IrQ1s4o6BaERwAwnbRRgQ7&#10;s1ImpV5PSDpQhHAwI84PfXYpiHOoYxJaojZ0ompMhV6LIwpFJMhxiy4vhyZGA2ondoILg7p5ono/&#10;Y+pE7tzAkIZGArT0xAw+qNgfQ1pwg7JgTtZ/wvwiY+Z5u0s0AgyBo/awxGCaChhfwphfmHCuCYQw&#10;J1paBhR1LFg5jqo+41kmIjY1CDrvl5AAJORaB3RJKEhAR3QlZRJ5pwCqRG1NxA3Wgwtf4hQ85/zY&#10;QrR5ptqUSQggg7IrRfhFIundYqq1wAJJLfAkLwfaUyfEKTmgvnPnnnvn3n5kWhlYsOd8h0oSXo4R&#10;vpKpYhBJggx0ujJvTM4jZPgrA7Nawxgph5vL4fWOIjpQw5FyKIQA99z1kSwABKpOBfl5hwBSpX5O&#10;Uio1p1J8Ywoz/U4g1NOY4ziaGcYBhFPqEX4gjKRaBWkjiSZI6Oo0fwQBJxhYXAi7ogkFAzjN45hQ&#10;0kQfUm4AopkbAgynQj5fkD4wufg6A9hQ17Q5UgwAQ7sbgvgwKOIzhGZ3RPQ2pvqFh3xQg3J0sQV8&#10;QA31ogQz/NgyBHZXJXQ5AmpNQ9hvorzUbtYvwvxaYiA64+d0ewok5wDEQ34rRORNRGYlZJI1BMhI&#10;HsDgA5gpntwvR5uqg3I2Zvo/Z3TMJlBvQpnyIA1dIAnZRBfYwvRMZGHv4gAVgQDgj2gzuhDrhT/h&#10;gNhwTiAhiQIijpizejD6jUEAcCCrmkD0kUcfclfEnf0pAUriQhHsvBUxb8zfs1lYCjj1nU7dE9iz&#10;pe9BjT6A9FhwNCNJjj5pkKddJCImqRtqkpfyirDzrQFrgorw+sDPsTgsjjswAtElfbctjyt0Mf83&#10;m9wA11jj8vExBQivgOv1wpj5ocGe0iegBxFcAtQiATszjmr9d+To9+BwnzAezWNjlueTb0GeNmjF&#10;+ljlo1Gp1Wr1mt12v2Gx2Wz2m12233G53WpeO9NG/afBk74vD81FWooHxUcigIxse1GPxABBfVqG&#10;Td4E7Qb7mEdnfkDm1GEdvljk3D/pDXruoG5s34rW+WRBP1rwo9IfxVDqHJ+oEuGnp0AfAkChLA4a&#10;wSzxaQYakHHDCC1LUwIGQqCELhHDIVQ2UcOmxD7AtRC4IBxEobROKEUxG1zynaW8XwgcJrxmhB3H&#10;PG6du0AgJR4yILR+GcghJIbgmmx5ySQpzqgWGEmtKF7QG3FqrKtCoGRqmZvsNHT/u4DYMTA6bvnY&#10;6biytG5zwEncCssnbDMjMAMKHJbpq1Ox5qsm6WyGEjAxieFAKtA4SpeHogUOZ1EsMm8+QLD5sJ2w&#10;k7SXHRfUscVMOSGNNvywMeAk5oKVFDIRumbtTxeW5s1XOzI0/H4LLg/6rLUyMkHI4aoCHXcC0SZz&#10;CLhNqdKdAVAHgqzmsawKdt6eMfR+C9ohTaYM2rK041I+RrKGuEYmbb7PL1JoYM0D0ghnBIa1ujBv&#10;RjNEHGobV5J2uCpBMFt8VIYd9xq5oZX+sRnnVga9Se9YNF1hN5G0yIOYdg64B5iS1FxittMIvTFO&#10;LCamOSjz8uxGsdL4EVzjDk7FF/lUWyKvT8zsaOYzHASbrVOy4Mio61U+qAi58340Ma3eh6JoujN0&#10;uGj6Vpemabp2n6hqOpanqmq6tq5NayM+ttQO+vERsGr7E1JgbKMezsNnCatQji4KGyLIpu6cC0+F&#10;m7L1NCrKG6agnuzyOVECjk4GdUarhAq6LrfAWg7xrsLIcDHqOxomcraYUmLzLDNQobDQEuDPNRdN&#10;BqGoa1KHHSbqO/7A2+Zss2MuCjsiwzisI4bIrgxVqgyvUW76nd6IY6bmr05KhsUyMRx01EQrSkrC&#10;MNvu4pXWaU7VuDmruvC1L13i1MJZrmw2FSWsNU5u2MwzhsVAr2uTHS9Rq4bsSXEYafwJ/9SW1E7q&#10;0eFyBhkopZMCTcjjQjVFwKsdNHRyThmBVa2stBVi4QVIYWom5yV7KDOSrUmpam+kcR0e0nZQyrHF&#10;OSeEnZegQQtQKgUasMUxmBL0qQqCI3ILGMIVBYx2DDLNW4QxHRLVDhAP+dgyLHiBHTTQ65Fp2Chu&#10;qIcp9wMPTJk7S8v8GSsBjxdMMRxezdgWFsG4jVdhkThlWMMcgop/zPFWR0gUjhVjAuBP+ckxR7S1&#10;FwWa32CD/i4EecuDqQjDgOJ2KGqsbK7DDBqkcE6SB7WxyTkpJWSxrlmhXk0NCThqDFFQkM6wwJTH&#10;myjHys06acSoGebSQwocDiTk7eATouBHHeONA6dNKyBSbmefQ4Q5pR0lgumIfk5KBUdOEMUdMzAJ&#10;0Tg2MUrdfYw3XLaM8Ts9qS4WggXscNLLhJZj1OarByoTArTnKgdM1Bw3MjFddJwaCzUanYKOR5Ox&#10;hERhJn0ZY5MXRjjMoARxOIS6CDloNGRvpqElmGJ+ag6bgXCHDKGf9HSI1SH/GRRlyDSS0GAKYXA6&#10;ZN47lFOKjotSOk+TPJacNdlGRkLRAuVCSATghU1WMMSnB4VjHTI831vpRy9UGHKNKokukKoFM8XB&#10;criwjVNKgVZTA4hX1TGDVWoR7SrKfRGlakBiEWoxI4lYqBQ0arGI4rBT5TinUheqfVHRkTPI6U/W&#10;IpKsJtmoTQnaXBjWSJooAMyog0jCEcXOF+w0YjUVRFbYufyAjhlqP/LgG9kzUDJssZElp03XHDMt&#10;M06bZRgGBI4yQ5KI1dhDTsKq1TCy1SSLQXMhiVCUkcXKVY4aOnLskMaTdOzhHCMHTiZEVNwzHnDN&#10;RHgrhR0rHFb6UM5rJBD3RsRJe6jY6OXVuxdm7V27uXdu9d83bWRNNbDO11r7YbwNHpwMQQl7TCGE&#10;p2dMxEa7ZkEMtPcgxxS9HNOSTcwJzTUI6LgnFEZcH0JjL0agj0hn8A0MVIp9BqE4hNwoErC0MRqz&#10;wuuZ4x6xibo6cWFPERN03EisCi0vRHElpRW0gIwJ/yPHJWNc0jSIybpjOmRxQZ4X0HDLkStw6BMF&#10;sOmaT+v6Yy4JWP+i0oZgTBkGlqQQo5R2DmKTQmh5wAEdHTKse0xRhjpnJd5IYnbhE7Gej2QxuRiC&#10;bnNRGYEtRw75GIPbLhUiOorDviARpZbwR65pH+c0/5lkrQgKC6cjRkXU4/gWYjOBJcAnaOSZGOB2&#10;jLKkYOiPHJBIHlMqMAxMZnioPoSmSlWCViPKwb7MorhzTiu8OK5AvR0y1GPTUTo4sbyUlHcWxIHi&#10;Oo2AHOaUNR5P0ZjXTGZEjh/yjrnb6jFW9ME+PkGXtVGpN1SLpTGuxyCaIgj/0qARKzgTik/2uStw&#10;KpHIM3IY7xOKS6YIFMIdhGL6MZlBOme13isDm7AJSU44ZxQ+cDCzwU096eEcJuqU4OPDZ4HJKOfd&#10;LxcEaucI0Z5KNQjppemajpNB4VmnFPOSvTo+TplQUG4E5pw2+rNqi33KIAzImKkMoNUhzXCGGSWr&#10;AFfPUrItfQZ5W68E7N91oSUqGs86F1I8gWRRhDkuXULGJg5HGF1VGCto8JkXCI6Pye1GphGDqDkI&#10;DpWAse0DK7UcWZ8YtqjLMeTurSF4oEaQKYG3zAzCPvKKVCmCcXCKPOwcclLpdEk1rYAIxRN8UkER&#10;0wcIPkU+GBfQT9ARilYS4cWpsGLMRosJF1UkhhHnAlHOSdPE55S4LjJ4T0m6cXLrpS8dhlQv1HsL&#10;NQsYyOiB9FwZ4Uk4ZO4RHat4VotSzcgwvMii1KxhPCD+MUlaLXPQV9qGUmM9B6W+lOMiY0In3z82&#10;WGSZFAXtThzNn0ElxZnvxbHrido/KAjPI1kMdNyCS7Jg3J+i1HSsD2hhQAF2C4KYHAkCkvDGkYoy&#10;CdkrC9Kosui6klifirDUCjj2jGijihs0CSjGjPJYB8DUHfihCNDik8iVkRpcF7EYqyCEDIlSBCwX&#10;pmuFQZDZrrwZwbQbwcQcwdQdmmrxLyLzA7mwBEQeDYi4BZQjvPDivLiuDDFjH0DilPlxkBF4G+i1&#10;IKM1CVo8wIDqr+iVjmm+jilmqHDECrERnyHeHIEWk7FPpiAXOCgsirPakdDmkauQDeopAGj7gow9&#10;pcDUDikivPCdjFHCF2KoidjUF7D8jiqhDCC1JcJtkBDHinFPjUFbifi1ElneE+DGm6EeE4kdEGBa&#10;GFkWkCkljsKhG+lFwvCKJtkvCWkvPqGAxQpFLIK3DtDhoLNwCUjFPGgBssuLPerYnrxhB/NNgBr9&#10;iKCrDCDIjis5gAjmpcD/jDChuWCgxgQxgAoDMpCHKYKYCbm+ifinCbqJj6lYMBILiSmNiSneHAjP&#10;DIl2RBCuE4ptt+CKDkoOtIC0D2jHkamFi4CWjFNIgCHApcQ2jsCfjPDhnCQxC0C9DCEskWibjUDs&#10;EdP+kfk4j8irCOG+l2CnE7ICiVjUCoErJDKYFtCfjIvqGSE7FbjUMGmfAijCKXK/sMG3iajFDmiP&#10;D7vOPxEik0C1PMnGjHlmvXkwFyj8iPMnCNDHksqoylB9CbwJi0D/rYB/tADIj2g8StA0yuSAwiSv&#10;ywDYFbhPyyEoneFBkdNvkWkWjkm+mFrAjpjLF7E4inGAk3iajLKniUniiYlyioKRgDjsEslHk7CO&#10;DLD/xliajkjGkvEctJCiqYQ+i0FiCejAmQiEPdCapkmBjijURkAECPLaiUlblJjqjmjLJtmSEltj&#10;pFCfjiidi1ErFPjiyvAAERioItDpp2kWjUHLqhDhljI4kCDiklqxiNFjEipWh/ijioCPGOB8jCF+&#10;iKCODFDPDsDpxcjpijoGiik4lxj7jIl4HCEaxzDtC9KSjtHeG+qokWjAjFItECx2i3GAkaiWlxjp&#10;j/jFSiCVkCioEayfEbjGirEWjHkxsfCVlSHzCRFmiOJmiSCSi9IBDQE7OQi8DCErNwkdJDPqMKAm&#10;mSEihV0QkWktjtMVDqlyl7HNi0FPjAhe0XCnERlPk6itDAj2iWgd0cF7FbqphXkYwJCUjIlynLjH&#10;iOFPpDPPBXUkm+t9FqiPERlyjpqoljCjmSFtEYlcikjLDwjDC1CoFSFSDsEokajIoTCUq3iazqCu&#10;DGnLkdFHzHACAc04ptkWwrCUjDH9AnvIggn+SwwZQa0+1AVA1BVB1CGlwfGuC0GvQgr0VCC4Njp2&#10;k0ElijjFDwppm+w2lBjAlLBfE0EBG+s2iKDGx6EfqhJ5jJxgKwkKljDUD/ptjpkak7DLJDFCjGzW&#10;iLC9EdQFJaCGDLKYPvgiHFnUDtNjltMkR0B9kxzlFYItOyl4PPUxianAj8jpuniDFIiDMsJSR9C6&#10;k4mDvOJnkWjwjUG+l4JFDDD/j/jmrAkayNCCJt09Cbn2kCMGibrxJ2swDENCiSy7h+kdUTAFrrwr&#10;i4iVolAKjCSbB+njCizajIljDijIidtFDtCjnAihjUGaiSxzh/nAkyi8JDC9PZDuFtF4MMLBr7C/&#10;E4ijjpi9FPl7HAtzgBF7OsOsTSCtD/vSiHiIHVj6uRgBDirQElDqotEvDwjiijnyU4gclPu3ljDw&#10;tjjIjsIFCUjsCrC9DsLH2MviSQi0QKi6kdDDDA2qiYneFyqaghDiihqbqcEYkalylyjLPnC0Jngp&#10;W6GDrFhWhc28u3lmirHAjklYPOQ9gokBOsK/ihq1tHCmKsCVCVkrFBkrErEdExuPiQKTjtHAi1Vs&#10;h8m21jiODhrkAChE3RW6ApJ1VC3TwbCfvajwlxknk7EBEsjsF2Ex1wiQEarWi6jLECjsDPD+CkqY&#10;SRCknAkUgoDFIyHCK8itDDHIDUECtUkfj/lmjPKo3mkCC9E+E+COIyKhH1DDXvB6ChjLO8GBjAw5&#10;iKFYF7C4Ot00CCDppTB8zFiIDp3eC3DUUuWsgCElkliOCjvONkiaidjhk7GMiuEayIiVkvKYVPND&#10;iSlPoUiQCnTYCSj/k4jl32jEVPiVjGj/k7CnNdB/OYzAFQlRKYWkmDinPPEojLFPlyi4F2DHjCDF&#10;RTDJ4YiuECotDFF4EskdPOFPqYPqDLVijviOEsif1UgGCPVkiREYlmidjLCPFBuSn7n8E4lykRih&#10;rQBPYtEYkzEKjIjmklkvJnotU9DmjIheY0BQY1NZWxlqlPsiiLHCJDESgcE/lAE7LAjHjUD2lYKm&#10;gjJnptkdCnJ2nXIyDDDklBjpyGAAGSDpmKhcR/CGROgJG2CCFyijk0DmqYD2p2jPNPiODIk0DijG&#10;uyuypFEooyDsTEh+ibkrHeF7RXCJFmxAidDmptk+DhqonAlPgt5ejLXULwU/5gZh5iZi5jQZ1Dry&#10;1Erzwh5gKhBQ5oEskvEvHyO0BYlbkCgwZtK1CFFfFUkx3cADDGnF2kkatjkauYQsABFPljM/JxRk&#10;iUzsCGD2k+HFpDEBH0DIjA3pC3LOC/ERtLkMm+CgkWifvDB9EdDAnZCHPqAsaHD/u3vrXNKYD7jm&#10;koljDmkrJ/ExirKYOyjGj25XFqk+EBLAvaxGCDC9MvQmCRCnChj2z4lRWklPmFtKPCiNGFk0CduR&#10;COCCNHh9i4Eli9ahiYibklj/lYFywMi3DFOit8DEDIjCFbwwC8DDHhB/jFKgCYlP6VgCy4i/E9kh&#10;mDks1QAEDsNiiLUGCCahCYwoEeHyQokmvqPih5pPikkakolUlfDHi1TTi/Dm6/AHCODwksrnCKE4&#10;l7JcC1ER6jj6qYFPl2L1jH3NNci3D2ijjh06CS5WkKjAnciGCOWCkljGiWvqMGnLyn0Q7VBVoyER&#10;ELkliPCj46AqbaCPLQBO7ca0B0i4FSDKi/FBgq7gjk5HrAm/iCKon0DAn7ELpDCh3gC0Z0h/jUHC&#10;bXAIEvGSVHEZpGCRV2gB3PiikvHAuGg4otZj7zLtvljyqhE+Cji4H6DJlblfZHl4DsD/V0EACTjP&#10;PGCYiWlyyEC3FYaHAsUOinBa8DPa5wEJB93ngLIijAn2CuE7HXCna+iKPOEvDUHYFADAjpzrIrid&#10;LgiakBUKh+YwjuFrkwCd2xAFFYFjDH2wCmOwiDC1aeiCabB/bYCBaQkKknpmjsO3yhje77AEkxDv&#10;m+krJmk4rAifuYkdEli4OXigoku+ikk+HbCDCoMviRE0a1AB7OAGEC6tAFPRB/vOE+C9HIDsDsF7&#10;Jmj7jDQABhBjc5Xuh6SigMX7h93nCBDwl2C1Sjj0pt4Nj6ibyHiZtj8gh4kljLClimDCSJC0R4gC&#10;lPkCjIneP0pnlP9FiCCdhTdOhJdPk0cnDqjmCKCbj7lBpNArvqDpjIp/LVBVNjidl0pcDsKojikD&#10;ED3JDvy6ixEWk4EwZbkhnL0+AAG+jhnXVSiEDUKYDsL9CYnyEimAjikRmSOciRErFKTHgDkRjmin&#10;Fjb9CVioSoiUrHCTkdSYMGqXJFCnI/CmUgjNJDDLE+KYDCJFFmDeiPNPiWn0ChmD7ggqvqbzrsZh&#10;eBeC+DeD+EGiZkwgQhXTi4BYeIEOhRihlPv8j/84CrAj+NJzgrEBc4ZHvanQi0O/FokCt1CyFmjD&#10;JmjFJmjHl2DAzXidDCNgnLmDtfG+oyCOKhCnQQh7+KEeD2kvWNS1jyxmC8Uz1+jtErF7PqFYK/v3&#10;X6i0D7j7j/3kh5kRj/q/kYkWijl7Jy2zO3kBRmjEDiq/vrCh3+MpgGib+XimGSJDEdDiioFzu3yT&#10;iLL6EqQqiSi4V/afNPDEblgIGDj8lmvuiIE4jDKYFxpnkowjhZEiu6h9fCiazOi0DhrjLXiVi9EC&#10;j/i9CoJnmSY/ER28hcrQNjkxiOD2mSIxD4j5HdCuJcGzgxpDDkjaDIjw84LAmFqhCrdiD2ljV2CU&#10;jCXdECElpn5egti4HXexgAnwCDPQEY4agCxcCGYCACs9h9DUDOCCJRB80VAACbioF082ivUcAd9N&#10;ABjUEohK/2MMEsjFI6lRZ6Ehg5f6k+J/BOf8ymlMDpiABqBCSCAeDBSECCFCGGMuHM+IPSJBOKAi&#10;LNaMOKNPeOQYDhuQBaRRYEAOTO6UPmVACWPyXAyYSILBCaCubTAGA+dSwAMqfNOgPChBGiPWjAuk&#10;PqlSANpSnA6oTypVOqVWrVesVmtVuuV2vV+wWGxWOtO+zOO0Cy1AK2Tx529y3Fw3Ns3VW3dr3mVP&#10;kDX2GCGXPy0OPAgXDCXEEbFXNw3Vsv/IB/JHnKPbLMTMN3NOnOOrPWwBYEO6MzaUbafAtvVY7GNH&#10;XOjYSYBibaBnbSh3RpxPLeTyiBEOcHPOpz8XAziJPShPDAzIW8/YOh/dN99XDAWoA7ECXni3fxx7&#10;rzxY5q+WzO/A7KebKdA+CCSFCDghyEBQnfcE/mjPVN/1mv+cEAuy/IEgbAwCQQ0ARwWvZsQcvoDP&#10;2t55sDAiSJoCDZGZDbcADDzshVEITxGbUSgVE7GKUfR2RY0EIAxGAcxkmSmF9GzLHtAkMOu2S4nK&#10;4a1BYGUhiPIscGTJDcM4dMNmYnkEAIpAFhjKieOG/5mnJLR+y4+raBM2wMumfzAr23h5S4fpzTWz&#10;Ruv26p9uvMcnyhBEMQJCCPPBODZS+Pk/y+0ExsciBnruVrymq86KAnKAK0e6MYAxMIU0qv6mNGDr&#10;op8ZR208alQOvOAPVJNZzQCcEIJxNLIVaf7AnjWMVUeCsXxg2SSVID1aKpEptU446YJJDwAtAFFj&#10;xYdhgWW5bQBvZ8zvAwKBA07Lzp4vYRW1ZLZTHWlYnjYjZSW4czwMBrZTKlViTHaggXe+s4J4wL2x&#10;8xlWzCdd9ThVqPTS4pzvbbQRDVgtdLJhGE4Vhax1bhmH4hiOJYnimK4ti+MYzjWN44TWPDPkCeDv&#10;kZEZLjmTgBMZI5WYWWtxAkFhHLRyMDEYTjHnFwG/nZpZ7TkJzPYlztA2R8aNM8VUZXT5veY+nSgv&#10;ddKAaeZxxWmYyCnFEujZLQaMfDQWIyQP2JWlGVM/bcThFUIbDD0oJxTMlm5ukcJ4C+8B3vUw7HRh&#10;nb+njo1AajhzTq8F0y9sZBynhV8dmbAuHgFWzOmT5wbB0JtA+Yq86YvPuHr9dOzVDHPBNLrzS8Ex&#10;2I69WxcvtM0zNNGTS2UJpI0Dtyk6OgN5ZLluXM7QAl4sw2TUzA9aw3iglYjfuyH/pSoGLlyQZMsO&#10;HMcTgUJ/vPuJ28AvlphNcaLhwhIKbBWIP2uusFWvB6+emlHyMGs8CSWTfR1uTNLzVWoqN+wNxaYS&#10;cOfGKuBHA3oGQNa+t06Z7T6ppNwftKDY2hlsRwmM66SzZPcQw94J4ZISIEKoioTsKRfwrNUNteRL&#10;IMgCTCDqGirS9uDTaqZFS51dLUeWAVIJjFUHDeauw6aSzcQPJMgR5p7S9nZf418nhMjthYisUw+p&#10;skcCki4lhFTLz8nnea9wMEZQkRnZRGmNUa42FdhWL83T3EpJQWSnBM8CFUMANA7ktjXz9ppOyscF&#10;Bf1EqeHab8GEiTlnXMC7RRhFH6JQe4EySj7QgoYRU1MWMm2djfNxIY9qcDrtfL2aB8TADlqtQIsR&#10;VqOHxQ0B02M3SiZOyOAmzZ8R10pKZFTL0aEvzloqTonVWizwbmgQID2ZUlkwjBmcL2aAuppH7WIp&#10;JIKXwXTZFpNtLCZ3uKSXOed1RHCcHbWWMCTsFkEHzmyC5M8LU4F7Tg9xsYQ57H1ekD83AyJ+HRUY&#10;9xJZDhlnJJIplvQO58qcRwXtXytFTHJVoplMIpaKK+XAgQHlGVqLqHyhOP6XDcG6a+q02R+3WIeO&#10;u2NMLzX1m/TbOcni5wm0zC7TU8DgzoxvfuuCPgAlWk4VafMnimXhlsOXQQiy51rFmQkW8/aKp4kq&#10;g2dNDB2T5oQTSYFMaUlznXYGC+sD3Jzt/Gc187KcDQNjSlQJJtQTgqVBS3YliQXwSGE/XcwaxEIG&#10;BSlWAF74jGHtYAr5Npy5SlsI8+IpgNbGJhc6FU0DThjsATGktZJTFdHbanG8nirT2qoOWe0R1o5B&#10;RttNGlh1p7VWrtZa211r7YWxYQx4TTIAzsiZIya2TDBXW9Ftb9CB10sG4SgzGjIPEoIOGwbowJv1&#10;dHXl+NAwbp0uSiMMe066YTwJQNkplYiS1UGgOvOUxCOC8jXnElw0B+0IE8Oyow7p80lsATMbxNJv&#10;7OmQQIipVCPjApQUZQeuARMCKZSxed+lZJWGRMmZROECElnJZsoMuqiUluaLYfFKCcDzpLTGudIJ&#10;v0VJYVaudb6sWAJnVa8pYiHi9pQvEYZVqGGvvcUYTh46LJOtfPae1KCGEMIQUYcOkJGjCmGbGnBg&#10;Cpi9qtw+gY9q50xo4VcZA0GPyaMxnyD7LlAjluRM8dlKRoFqYECJe0sScFTI2F8edVChTwG4RwsR&#10;fyaUuE8JIgQmSjFaGDMYYNOZLDZFMSkmFRmbFWrEZilBPZ1VzqzUeec5L4jfhU0su8ICUieTOGCK&#10;fT1ylTXuKgzEphTE2mMOGzNFSaT2oYksbizxOkCQtR8sQ0CjJDPEeKgS89JjpkeUYkFKFTylEeSG&#10;DIKWySmGgL2LPZ0hro3KL2e1AirT9h72xPm3e29uWtRUJncEnUzpjNAe1Rmfy0SNS5Z9AKZ2vkeP&#10;al/Io4rgmGa+lDPJ+WBvUCFv0ngteAXnPitRCE9ghpnn4MhcGS01nLk7lQyCtHuGyOjl8lxHiPJh&#10;XAhA5xz1BHTfobpMaEFqGgKobgxi4E0mg4+P5DB7TZJSebIJCCKn7l7OHDYlSuq/Jha+Y5+lWSXb&#10;HI8Yw8/JipnZYBIbWID0MI4PSSY/ajD6yUCYoyfJMnHCrTgUx6l0XyXKTahg+KkkJnZI8zN5poDz&#10;m4I8mdZJw1rksN/scnF+R/k8WIeB+6Y24Ewe4tEjiUHqK0PfX5mxJEfMjDuqhc57ViKZSksmBB+y&#10;cEeRw19OE7VJPrL2YyTqE6SEmWpXBUzXzBo4i0ZZHxPEMFM36EIJXs00vmRUddWiyfRgDSCbpcCc&#10;IskmcmZBRhyxRfHOGaDMyaUVKSD1889t0RMfTMYdeOp1ScUHL/X4VX3TxC8POhNMftzDJhZjLA+o&#10;M/1frJ4nCsjgxjfxMC9wMv9a/JpSxOc5KE0CKFrg9mCUjOCQ27AIK4tTAKtYH0HwI4aMHaM8HqHy&#10;H0jUAkAsA6A2AuAhARA1A3A4tgtotstwDuZKERA6LEMYameuuicGlUPyUkQgykqoJoeoCzBoFHBs&#10;FvBwOSMCYANkeaJkTOOSOWSgOuPebUOqI8/aOqUY0YI4N0h2QMkWMMTgOzB6eKTSL2RwSgRw3gJ0&#10;OyWoUYZmTaQ6Q8sSfEbwSkN+UYJ4WSVQcGJwNkRCBUDRDmNA04rIOGRwJIUYWSgWgYe2ROPiTCJ4&#10;fIRUNkPqJkL2JIOWPAOyWIOSf418H8SgPaTCTgMYyuQQNkf8S4MCQgQgfEL25GL6PUJYPaPeSC9i&#10;uUTeOqfuV8SgWIOyRwYAxSN4Oup6WI5WLYTS9cJoOye4lgQIZmZiOyPq9ihaamMCimJE4MQI5YLa&#10;KsycTGiOM4MxGqGIfuN0NwOue5CG3saON4MCdgAMJwSgQgPOuoH6OyKYNkVoQgR9CCKEzEKRF4Ag&#10;JwTgQI7+JyJ0OHEKJMYGDDIAOSFhIGskgbCiAKUkUkPekMPOMYMYMCr4KQVoCXIoWI+q/KNsN0k7&#10;ESIsWokM8iNG0wI8t+FsrJCyQQUkoOO2RUhaPaPmWI2OZsskUSR8R8gaTSTGPfF2JYZWEiKZBLKB&#10;KCYTBsFGfoQmq0OoOqyaMgTGPOfEWSYAa+JIPeC3KqFzKuUKf4PAOulCOqNkbGhEC/LEI9IGFgPO&#10;vGJg9+OqR8TGQmkMI8eacGV8PAJ4I8h8Q8f4XANlLgeKJIXOQwTCKYXAa+uUMGf+eLG2RORUN0VM&#10;PAdfGcNkq6MMJIa+TGJIe4vqTQzsH6SgMCI8JISgeaRUTO6gJc4mJMvwJYTGTPHDGc2GKNE2H6Qh&#10;EaxcJVDSIoSKCOPm9iWoGHN8fuShAAUYOiE5OKgQOSJwP3KkIsoWJU4IL6XaIERUk6WSPAL2piQM&#10;TCQIeoPaJIfESXN8GGpOACPaV0N0NkUYZsSgRVCeAap6TavOOGf4OS78QQWoP2OSieKgJkf4f4Qg&#10;S+0wTCMC3QHHLUH2UyebCSH2N0QmRwP2WSg5IwAyCLQoVoO6naZnGqTGpWeKMca+USJ4rgJkSDGr&#10;B2OKWocGm2FoTGV0nyOGPm0wnyPPBGYAfeJYMcTGOyPae4TGVQboG4mEKmPrPKVIYAPmlghIDIe4&#10;KoTTKuFyk2Fia+ZiUkrgeoSlJIsoOmJITTDiO7SXKFARAPTAYuH6H2HwHIHGHAFwFYFMFUFqF0Gq&#10;GiGoHSHiHqjUDKD+FKE0EAC1THT9T/UAK/A+ZCJY8ZBHUCKwVak6FRUYjeVM5aTSI8rSMksYBq4M&#10;R8USUTK0I4+uH3O6IsJ4VQa+MDNAQQOuOuQgTqQREcIkdwqSQMI82sKMJ4QISk8wMs5US4RUSkJw&#10;XOWoKYTOk6/mROOyaWOCf4ZmOTEsLmYAP3MuROL+SCPPGSJYVaSWpGMgTSSkf4QmOueaWoe4hyTW&#10;+aRgUyPOSkPrVcAQ4YVMHMxjVOUZHUJAO7RUQmOSNkNxKWH+zoIMJ4PaWofWQwTgP2OuUYXAUkVo&#10;PafEFfYYhaL2PmXOTaTaPOTG5iSkKQI8SggCKVHyVoR88sJgUkzM0sCoPquEP+cGRwTgPaO2PqKY&#10;wWH+RUa+wuLeOGvOjeNwVNUiIMN/RsABIgJdNZaAPaTSqnEkQQe4naoAM4TgPAOiywAgV0PAJwOu&#10;I8QhCmKgV0Ukf4fodWOmJwQITagbDGACOyJkPiqwS4OGk6OSa+NAOyL+nakNX8J0L2k6f4XOUkaE&#10;QMPiy4B8BxcAZmFZcGF3cKSWPAeaJxNyfErgOWiiaNCwMsa4RYo4ZmOjXQIQhiMoDyuPURc9T8oE&#10;fuUkTgSwMYPAVQRUPAxoaMQgWIeauPcABxGqFBdo6OLYQwe5asL6WoUkfAUYraMggKNsmkF04Ssl&#10;ZAAYUYXOcKS4VbHOI5FIAARVMsIse4QIggH8PqSknyOy9qNdL0JMJ4TG3UH6JJScWSJ4TyIMNAT4&#10;JMJI92NkOuQnMcMgiMH8VZKYOmVbVOMMJ5Z8XEJNHEQGPzWUOrGlS0IsTgXBH6AGQIJwPA2CLUNO&#10;BsmUB6UYOTYYFePPMCJAL2rIuiOiWIikJYj8KM3wItagPiI9XyJUPOkMvuKIO28kKQQwCjhsOyPA&#10;Evh1Z0S4OuO2TaNAN+2SCkSCjejeMGL2UkeaVQPOTgSlMaI4xaQ8OSzwIsPmVoOHIOnbSSPmuUV9&#10;FsIsmMzcQCRUOTeIfpawAdjAARQoCLQaMsUykeIoksfok6Va/WRxBwFuMGJ4UkDTj+uUk6TaN+e4&#10;FDkMPOI8fAI8UkJwhEWIUPPCTGI8WSQIkNFWH2MDQcKMkYJdJ+JYeaO6USPOJI4Mlg/WJwWIZnj0&#10;TSkMPnSCAAXO9iJxPCMGQmVNjamMQxc+tjTFl2YQH+H6H0GSF6FcDaDSDiGYG8HQtbTxT1T5l9mh&#10;mjA5UGtvUKtzBJmhacNgl6FSUSMZVuHse4RxhYHySkZtZfNqHyuUa/R/fJVQL6nGHvYqJMTTikAC&#10;Qg9eJAUYk6+GH+JwbGTGWkJcPrPSRGgaMHSyH9BeQOQRdaQ8MCP3cwAoKYnanacGPOYAk6hak6he&#10;AASgh4VIJkI8e4xMUeTGvO9CLeXOQgPqbGnaN0cGU4QgUzDiTgMCNwVoMCMcvOa/X4AOUyO6Qgyq&#10;H+N+f5QYLeOiRVX1fEOnG6AKkFb8JkSgR8haOGhAJpDiMUCMYAoFY+KMe4OWTbVyH6WIJJDQKIQg&#10;N+XO1sLYL298VjPoOmQgO69iviOCe4fMoFlqLeJIKYkFHIQRn6VbZmM4TaTPR+PA1uIoQIOzQSJY&#10;RwOSwiIkXAWJqYH8OukEp6J4f4RSKUe4YGkSBgTCOjMMvULYN+KYNwTSa+TSvOXBLoJYOunk+wJg&#10;N+L+TCPOTOYBfnegJMOzbgIYPOL2N+QwXBR+fEPiPiPAokNs2OUSVQVagbR+N0kMQgnaC5uxq0Ou&#10;gQfIamMdf4AKi+JRFyAE70Q8SkQwhSE6S/mlvat2VafoZmZsMGV8VNviS02IH1VIIsL/YQUeI8UK&#10;OGkMTgqqKgYGPi9AZ3C4AeL/l0JZDjR+4SV8znvOKQKYo+ztNmKgziJQWSL3UkLYVoKYL2a/YKIo&#10;/qDKVoZmUKWMWOYHGqMYMcfMXAJ4eaVoVoYAJ4XBoCI5fSL6NARUyOAKSkPAOSNAXOfiI4rRGeAA&#10;2oPyThnsOyN+L3XsIkmRyeOqXBwwOyL2OuPqO6JkPaN0YBwoACfFfYOqamXAaIJMJxOaHzrY5YN+&#10;JlW0KQeaSgVMOiTSYGlhqc0UQWPmruE+MGRUVaBp0ON0PAb4bGMkWSXAhwM1aAH4TgWaLYPaVoI9&#10;RMHPdMI4OuUlDiNkOWTgJInbhkNGfNx8ANgnDiLcLeha2cFmFx1lI/ikUypqC6OzWCZ2XAJkVoJk&#10;mMSaXAMCTCk7naJcS+40VjsMN4UzPCMcSgrhuwC4Qnj6RgoPcKF2oFt2LeSgOXxoJYfEOWa/VGJc&#10;NAKYo2Jcr0L71EOqJ5tCV0XOnyJJGqOGI8CT3uOSULYoOmSkrgebGqU4POPnBoCynbvctVl74OK6&#10;HIGsGKCqCmCqGQGwHOKoAGQQAcAiAoAkAcAWZOCuDaEcEKDeCd4V5L5MjbmpBDUPc+VarJKIcGVg&#10;VjfUAOPaOjnIL3sqhgQNVqKQZmTOdRf7NVf0MhhOAQQJfHaAmG4kROWTW6MMPmPqP2OWOyUkKYMG&#10;f4TPxqeKJxsAAI0kIkTPIOfFtCO26QAATSSWUKrI9Ev0PyQhGaLYe4eaPiSCYGTaU5ugMgJ4ZskE&#10;/WQwEl8AnOa+pkpmSCTSOGOioEf4OHNaAE0KNsr8pmCaTgmgF7ccX0QmTSe4PAqgOq8yaNfwH/vA&#10;UYPndWHwQmL2TSXObGNkJkv4QCTSOXhcU8xgLZVKAJMlyGKRbAPzDiWoMchakNPyJUmoQ8XOJkQI&#10;UyTGOG5yMgv+QQJwRoJBwcAAL2VQZmqOIkRUQIPrLuADDyIsegKgOWSaVR84KUdtfd/CKIJIOz+Y&#10;M8PBp8Jkep/cM8R9xKMMhMJaJcPAIA+IE/4IAoM8oQ+YVBH/BgE/ogBokC4oKosE4xCny6I49488&#10;JBHnuDZIDpMHpQOJVGmjLX1LwBMZe+ndNQRNxPORXO37PQVPwHQRFQ3TRYQ8qCAwrSw1TWVT1lUW&#10;pUwJVZIDTtWRnW3VXWbX1vYW5Y5FPX7SYdEgMB7ZV5nDooCxBczvdRfd5jeb1e75fb9f8BgcFg8J&#10;hcNh8RicVi769Mcncg4MleQZlZMDnjmW1m3nnXJn33odEFNJlQYIdQ/NVknA4tc9tgEtkLtpTQ1p&#10;Ao9d0Cd5DGXv3HwaPMwzxQvxwfyaO7+Zqn5unreaTb4NNwRPwUG+12Ic2e9wXH0Idl6vcewAfRot&#10;MH/YMPc3fhMwL8yV9fQAWl+Vn+2n/Xa/77ghAShhEDEDMcei8vmAqNPgbsEIYuKkrNBbsKOjUFhH&#10;DQdQ5Bawluc0Qogfzkge2QJQWzJ4uYd6GRG3gEqqAi8xksyBHxEcVNge0RxGhzsNw44LoYvLoJAe&#10;ERxKuL7yOmp3JmtQIykhyHLYA6zStKyZx2+64svBb7xZEbcA5Mr7uwpLOnmc82RUkSHJ2FbluYuM&#10;SpQD0ZR3FkWOs0SinTEJzOgq4UUKE1DuKDL/naWtGm3R6RQWjFJgmo8YMvQ4TTVBCkwECErA7UIa&#10;VGhyNHXU5sVSYNVxYvLRLUpYKiDWcSugs0d0C6y5hBIU7s2bRy2DRachOtS0IM0SunUsZuRgmZoW&#10;gjUSkLakZG/a6HK2GdlV+Y1vWVFSZwQtQLXKuMpAjUIOnDdlAo1dV0RK1k/qTXbtA3BFExOuMRyP&#10;Kz3BgGuBPuo5k4NNhzxuh11UCYeHLNAwMDPicCMZi2L4xjLFyJjWO49i5/n2R45i4OhHlUfy9g6E&#10;oXCEHwchMFIVhEDYK4+wQRhYHIahYD+b5/oGgr4fx+nadx2n4fp/r0AIBAkjACgGAWhapqurYwTW&#10;s4mM68rqO5EbBq+xL2hhbbMQW0Jm6C8y6iikxVG8dry5z7x+n8rRY5ykutLbYTOn9ygsy64qPBcd&#10;rMs0VOdGTLtQEMnRGmeIzKDiRWZNSk0TwKrxlEcnRYjToOs3DbQ0EbcRvBz+mnB0nPvO91US61Fx&#10;u+771c0J2d060Rz60L1vYGXhWgaFVmC1xxIcG/lzvYkSlz6BrelZUnJEvLscdAl7h/7k1F77/VyP&#10;G8TytGErMvYJyvBxaquml8RqStSHOstUFyso77xhdDTd0dlAkOXQCSAS91AsIUW20Ba91iQCBIaJ&#10;hBZm9k3TUMSCj6UuHoKS7Y9B1kZHWSsjcsx2DsG2cCUddg4UEI7NEgs3CcTnGiIYSJFhamEFHYQR&#10;o0R9ykwZPQiM+5okekQh2UFKx1irkOg0AEjRMyGEOLzEiHpECNEMh+aE5x1k7uONE4o1UKTYP7Mq&#10;ewD62gmRlGdGc/I0hrxrfS+k+7jghRxNsjso6JT7ojNMp5OJ9xWR9Q+N6QCajrJCQIk4jg6EVGiL&#10;NHciCMjsApkgxE+6px1mXNsGqTCd2xybk5J2TxjJDlZDtGkhxpl0JUIMotIpuj7roRggtRajxtnQ&#10;LUgSTAai8oORUghGCN3iIONEUlwLqCBHWLMWpBCi0Rl5Nwup0x1pKFTGo+mEJP0SqTI0iw0ReUYI&#10;wmQY4hhSWIlHSOn+ZREEFqJXuUlBCnj7nWmkjstR95qgKRG4kzJSSrhAn5P0vIoaAPpLy4E7B0EV&#10;JHR2TMvJakslsLyTNEZDE1HOIYWpEqnoOk3IcmpLBbAW0fOsSKNY13+nWMup40ZpC1KeKun88CTk&#10;boLd8aIfZ1gS03U8mohiNyjyHSOgtBbETnIqRgXE2ynkbpHm4byVxvFAyyLMVdgQNTaAuXQS0aIr&#10;qtQnLyZc6x93MFBWIXcF4z6zSUYWqFO8kj0JqM+OSWSykblxNwRqohvFYolLySItSOjYHYUmrE6C&#10;1xvkMSEDaxCkzwLKT+vk4qf5ADeLUEaygdbLIfOcXlTyv3kG/GWUchiFD5q7co6YiwKi4i0tUsom&#10;dNwSsRLy98XryDrLaYBNk5jgUb0jgDAIMFv0rF8QQg5X6i0/p/oqRII9y2AG2k/c+6DHLoXTL+Ps&#10;eI4wgA2BmMYbQ6y8gTA8CkQgiBFBZCcEYB4CwDXUvZe1jI/x5jtHSNYbA2h0FFHEaAfjS22ADA2B&#10;wDoFTjgkBMCgDoFwJnovcYSuA0RmDVG+1cBADwKhDB8DtqMnGsiaa210urYBEYLY+aIUuJRDYnRu&#10;jcvJDESnOI0WZGBpi4lmKOaJWxPS8xHIMmojR9zTLqjEghEZcSGLKf6k45ydTknOcOT1E7pkbqLh&#10;WfNQoKECIlRGdCLw9lOoCROUevhEikpWSO8RQKrSYuUB3mufqxC4qBQcMXOUsjwS0IkpOMRzlAkz&#10;VisSkbyCHLEyqwhZSCG+j2UWgiRRPVPAs0c6a1yDqekchOUd7BqDLl5USXmuJXSRT6JIixNVCiYl&#10;JRlkQgh0EbzhKDUUiiLCzInsQDYHmtZIApGFrkX+u0/kzLi47KpGkjqJSEupHcsjvDZsWV0jSI0r&#10;XSTAeghxZiNRPIM5k4qCMbj9LUi83kYjsUSM6irLRjkdnOooQQmcOdpbXKDPcnsyyYw6iIWxEcQC&#10;IlqzuRguKMp6E9iaQbZ5BCj7wH6ikzJeVYqjBoXlRcLzQpqXQWpiOVc1g7IdnIYqf1UjYsidAy4M&#10;eRJCJE3Q9CJ35k3Nsdg0U0niWRRVrDHBMUYFXhgQRKyJUdkiRgxFgFVVdngsIQ4JfRayO3xF0npX&#10;Sy+v9DD0+NKN9nFsLjB4thak1K7ROiOQ7yEjmiOwurhiJzoQ3IWQQy6DtKkIkYP5+JEjTILRgSIh&#10;lMibonyehpGAzO+GsTVj40xla+mZkPFMgnNx/lmRkUlBdNDQkz3SQ0gz9T5ow5SAhEaC/DD/KujB&#10;P/JTVEO3Qao+5V1YnWScaLT5QVjFBJEiPFxCizasAHBwqpDik8QH2WZ9gBCrq7OwlZwKLEVIyV3l&#10;VGDxO+DMLM4FwKsW7AKWIkJ5FhHqE11IABZSRziHFW05Qmch4T8dxqaFGSQkrUdAOdaMSsYZHMbY&#10;egq5akak946aIy8YnAmXeM+EkBdBTwpJ5A5xGBYgvJI5NRKxe6j4FomayJZRZTF4npGDTYmIjTzc&#10;Ag3hLQmYl4kSEDgAgimYhhxgkx0xE4sxFgmY0xIRbwYw0RSYQ8GJEaswZ6ShFhHY1jj43T3AoIy5&#10;wJWYIJTKBhITXIYRD5EcBh7gH5EakYXUJx4hGS1zWZGBzoiCyJRZGThjooJY2wtRoYiA8AX0MQY8&#10;MgkQuK1wKUNJO4pLpkNoxi6UNyTodYbAX4FgGgIodQeofovIMIPoTASwPwMoBAAhqcOMQy9hogfg&#10;bQaQZAYAYIYwaK+gdIdYdxpJlIvza5EwCoEgFAFQHIHIHoHYHAGABLDMNwf4WgT4RYToWQY5q4CI&#10;EAFwSYRIQK9TDRrRibDxr5sMQ4xJG4SMYARkYQsx+AoJ+giSC4AI7BwJSgjAhhJxZhZT2hCYnrdh&#10;2ylZAQ2wsw6xCIihHaSjZoiBfgiBP5G5GRdBO5FSQY45bTWY7B5CSgkQjQuJ0xyiMRhB4yyKQ6Q7&#10;0AfhI4pJISOIIQ+oJSshBZEZ/rjq2UGj1I0LuwBBKx9JFQpKOw9BG40RITWoHkhJVJ/osxTwtSuQ&#10;gQkRGRKyBjRwFg5yaRvI1TFYghE4HsmKCIBBGCWRFhJxNIzoswh0FIl8HgAb1QjzzYsy6qKw1RBZ&#10;E5DgHT5CpxELjqQ5BA+5IREYtRvgl5wJiI6BHYjTPREL3qoA+YsxNQkTyA1RxEasowfjeQAApLqo&#10;m6jIBA3A849AsxJxI7Qwl4hiKkugnqiAiBurdwAb2ElomIhxGTxYoLxwfbt4AxSZwI2wuKb4eiCA&#10;oJFkcAhT+IAKlIChXZYjOo3Q6xQLfTuAyslBygH01BRoWoas1g8BNR/pWLKotSrAo45xdREo3CYw&#10;nojSQ81wzsrYhRG6nQgswI3AuJyguI6Ahg0xO5Ty0wixP62RZUIAK06pBcXs7E7JqhJwN07sGhEZ&#10;NSjgnstoikqgiU5pAUA4kEaQgiV8sAhw2wy6Q5C8zAmJG45xuJHY2DgIATuSboBJIQ2yMQ+5/p+w&#10;th/p9JP5Tw0xtQ3TNAADaomJBYhiLgfgpJGDljx4l5HbqYA40zfBok8cYwm46Td4iCLAlBHZ9Lug&#10;gg50nbyYiRBbFIgYghGQhzgwvL2xGYmIhj3o+5BYy5GU/EkYjzyLihAxykY8xojA8CpYBJbRBY8D&#10;jSSiowpq042xdRTJISwjjpN4gw7BEpgwZJ1awj4RcrhhWIy6NJhwYat9LwARWIq5Eo2xSashTx/p&#10;5EvwfxGQ00riLox0CIhQq8wYfiyJQIkU5xDQq55C5AghIRdEf4oI5wy5iJTxFiYA0JGDwABhE40x&#10;RYhyMQ1h2o9BdSfAeJG46BRZ/o6EuBSYq5BY2wq564n5iKyIZFW4pIItXQNlXgVdXzjpZhcQxxJx&#10;HZGRBZdRScT4HIIlZj5xcsGgUFaIo4uKW6qo0QWFbAp4ZSzxHYpJYg0x0w6CE74IthxxSZXcBhGA&#10;vhNSrQVxZiShdRWI2x5YG5WM7Ve4vUOFfBoIbwZAVoGQHYKgeMS4AAB4WoaYawJQFgDVfdhpoQgg&#10;ZoYYWgVYVwWobIcAdAfoiAxZpoAQCgDADwIQJAKAKoJ4IIAzBTpIf4fwfgSIPoNQXwaYdEV4EIF4&#10;SwRYQcWyTbDbDomJrzEFhwwIs1aIUAQNo0axBYtVPRGC08kotjpAAAo8mw5hyIl8CQfo+80YAyKA&#10;AI01ewmMw4qombng3lToyqyI8ED4fqIom5GBWMgSqc+Qjg1g6FH4+ZdBdDgxHakZ6QaySgmcxgtR&#10;IRbQLVwp0wpI6Fvqt8GlQIfI+5KwpJZR9JI7kwANsYj0bYm5wJRI6A6Exg6x9LqQiB0xBAjQhxIV&#10;VY3RNSRwn5zRcpiJKyMTl6QB3om46B/qXg3gpIkS4M+wgQ6CJgghBb3I1QkVEDy42w3DdY0Ihwso&#10;nrMAjyHw9AtUEYqrqz9Ym4tQ7BEZuVCUsBEquwzJBEg4iAszRIx1EFsIAibwiREpyhTIvNNwjxHZ&#10;ZRHZF0v49EC4hV4LyQATyioD19jYmKhgth0Y0hP9rIiRWJ0xwJKw0RNTQgrsjwnpKzy5dCqt8IeI&#10;3BFRwssC08pJDhZhswWxZhHZBAq5OJTLjSwiQVto3kHxcotwl5G90IgQhycYhBhBFlFgf4tQy7hk&#10;lEdQm43B4QGSwit4o46zGYnqSgJOJwIeKENloOKeKgvxI4TOLCaQq6WR1aiY1RHwgxBbGQihGQmZ&#10;AJARe5WKrEi78z24g2AIfzzYuIuLr40MvQgjMahpiLWZ0xdE1gapQJQKwlF5pzvACRZSt9CNgo5K&#10;05RKSh1ZJw0x84kwvKnghBE6Bi1xP6M4ZypV7wApSYhx8wthGSE6HA0Is1PQ7BO5NUz46NsGNwAQ&#10;+4hgq6UxKSIYAZygtQ0RKxTwy6E5NQo7JsPbUooJGRGE3Roo/5BatZAyQ9vpQJMY0iBg3BwLhhEq&#10;SiA49BGToAuZG4VucGTh9JdBe6iLgghA8CyKeQiRGBwJdAy5gFZRTMGiQ46BFg8wn8/hiL5ZFg+4&#10;lQHBFR41bRI5GB0wKOg5FkIpJwq5SZEZGQhg2xhBJwhk9wAp5onJI4tROKwgkRdWf55EMkVzNJMr&#10;kQGNBoep5FbT5Z/omZEpRJGBXZTzhguLgYf7EB/o+4OOnQo+EawhvQoOYcc5KT/I9hO4Leo6MQhx&#10;BwV+piNIpOJwJMNIKRBZ5B4xNwjyyLjt0444pIjQ7CBmIp9Luo+ZAi1w2wmcIqyJEZO45ywhx0IF&#10;WWKsQ1fWuRjAcoaAWwFwHAJYdwfIvIDoaIdga4FwCYBeuuw4xAcwa4ZIRASAS4cIc4dy/h64B4CZ&#10;QoFQEBmovIdYcocC+gbAdoeIewvgBoCIDALYM4N4JIHQFYALpIfofIdgOAMQMocIeeYgAABYCACo&#10;DQCoCBj4BoDQEoO4NwNEUsW7DkXNnzD8XmxAvQXG6Br16Vywl5BdzIBC1xwNFwns/Q2Cxgot+4fx&#10;8QgUa1rTtotQq5IQy+7Yfr+YiSqpGQXm+RZhBEYiIQoJdBOI21Qje7x1tkiDewiAmYjRRYkRRbOy&#10;9YmMzZTNwoLS5YI8JiNaE6Q5X6Q8/hRMCr7QrpZlzo3RI+eo3SepWJKwtWQwCQhiWSt5EZRKMoJh&#10;/uaBEIh0/LLiIZUBUJAj2hEaE9+2PEyo5jKQ0NTaJwvckgqqhYiVqEoIe+czxInt6kEIm9pIiW6a&#10;OghF/kwAAWXFJRGBEsxAAY51urdoAQy5O46z3pEZFhZj8ofaINlj0LgQtg3A8oijaYnpGRFRBcu4&#10;xwsw6EcIfztpKyd6jQg29gpI7EEgBxWo3U2so4+Ze5/RKRBat5B08QftDAn5GE3Im+ig3iqpz45h&#10;NSgZcpSZSQjEMQXxQJFWWgkhxyMRZmjgj3UoCY5w0xGR8gthhA0SVAARPI2BFXT5FrnAthIUlBbV&#10;JzKo3FW4ZCNJFkboBZYlZRYhdG53alhomYSXbGkI02P/Aoj14Al4+/L1CYgmhwqvLg5I7Fxsaw6w&#10;6zVQgQpI0xiIh14YoI+7nYjwvJKxWI3Be5BdW1W5yAiBwJdQ0RRamAgQ0xROf420Fqt84Yf/cIqo&#10;+7kAkzKsIB1I+DZJ/s5YypIW7oexBZP5HfKQAwmaVWT4y4pIo6D4gWRV9XQI9BWJAkgmkovLjRNS&#10;SkbACA5xErKqE6kZFRRfkw/51w9BdBIRPY5h9JaQ5JIQ6xE5iJGTgqdA+ZWMBkpRT0fKQAr4Zoq4&#10;5xKxRaE5hG+onouJSZbSE4pJSbW/BtvqE5/pNREpdBGSMVw4oK1QWg5w21ZgIiwgR/v7XYX/vQpt&#10;ZRbR9NvuLwfhWPjgBiqawiCgYhhA+5iILnyri6aRFRTxwKWQvPFpRImYXf0J9ItTWa045yrDjTZA&#10;72fqDfTYgg20BkjTWYhwUf2rDejpULWbjXpYhRGAhhWLiVvACLKpTxbUJQh3f4ZGkJI5AgNP5xiI&#10;meEZZRK0jWkNvvrhdBZRRZWMpQMf7wjVbVbooJEuIpZSaREa11eiwh6AXOksIHasNuun+Aw4fAdA&#10;agFgFoG4bodm0YgAABrAbjiH4jCAAhULhkNh0PiERiUTikVi0XjEZjULfj3d6OQh+YrTcL/hgBEI&#10;rHJbLRODwWCoKBIHhb5e72djqcq1VakYbRbr/k0LCgeFiCQZ9DgRBMbp0XebiZxhNqAfVDhQ8J5h&#10;LJGGlPiIDAoIDAXCoCANgp6athnt0LO9xRFztV1u0Uel5U17S19d9/CGBf2DBmFwIQE+JD+LAONh&#10;eDfz1yTZyjryzszGFBjpzj5zwD0GQfejfGlBGnxoBfWrfmt04IGuxEmz1b6Am3Au5C+7DW9am/W/&#10;Bd3DfvFA/He/J44HBPNBfP3IFyT11r8hfNBIW7QO7gC73FfsL0fjfb2815emQCPrdvtdXv1PR2I1&#10;I/1heYdm18z2yzr/DbgI5YQwG9amOaDEEGxBRvwYeMHHhCBuwk4Z3PQA0LuiB8NAlDjtAs3YLqEf&#10;5uRIa8TOSe7QAGEUWA5FzlnLGL2naecatKfDxtTFUNAfDwRx+6LPHyc8iPHETXv6eUlRRFDvScAQ&#10;FSi8DqtS1MogU5cLgM1L8NqhbXuq/bIRVJ7vQBETxtrETUydLToui1LsS1K4JzrAsAPBGJyurHcN&#10;A3P7NOwc1BxIbkHHi8E6gmFlGMobM9SFFUANTIUdNA8DlvBTTiwgeEURFFTNR5FDqyc6rlxU7gHO&#10;XK7sSFG7ayE/bXwK8b0RqecUMg5bsVVAstRRN7cgbYj9xuhbDs1JzXnJZp0Wev53zc3IK2qw9Ovw&#10;6oO22FVu0U8cKU66tBnM6sRSEw7ngW6L0HDdzayu18XA5FEChfe8nT+DbIOm9EKOnaoKyFeYu4K1&#10;674RhOFYXhmG4cAEiHOOWJmjishSUeUVOqyDaxU6NNn66qFvi3MVIcyFLRUAdiAa9EjKE6MCw9LT&#10;8RE6rDxVTshSdK+WT1Z50TG0FAua2uXn+7EAVVgMeT1FEyO8951Z270tRAFesQK/sZ3A4aFs1TsV&#10;QQDFcVm08AMg/EKSE5bUtrLTXtfADpuXJ1cS0w75h/vdGBY3oNaATnBPwhYU8MG/EBdxUeP3TsGG&#10;/QsZm1yZx8rTrloW2tmnJC0L22Dt9BL0To8e/EbytKO/w4CV9OnPUZxvD3RBLG5l9scHcZqoTlx+&#10;EYZd/dxwxvXAM+KGHjy08eIvAxYP3VefZ7+zXcHAXnrIWIHs7+UfuFB72pZYGfxb7CRuv6hctXVG&#10;8ARA6cKYjPTXhB+YofrFgRcmbURXuF8FGwjc2YJG9g/ZMQpaIsYEG1ZYEuBhkBdwPWibVsauBawV&#10;c2iJG7f1ugqCRB1K5cQ7rkPGfNIShTwELQK8UDJDn7mveacsJ0MQKQzP6L6GzwRqw5bGfMKMPUVK&#10;OGHEEyALYiA2iMNCJDthltAf8xFaKKgYxRPm/UKB4zfjUc2QtFCM2/wzAoEaMCuBjRjPwZoIMZ15&#10;sPjVGuNaIo2RvYcP8fo+A0BPByJoWo0CFABECKEXwfgvBAjhIOQkhSKDUGAK0QAkRRj6H6P4ogIQ&#10;YB+DyHADoFgIgDLQREf4/h+jwHYOgTokxDjCGiOIhgAgBhLC6G8MwUwgFpkMREaQuxTB8EmKiVIB&#10;g1B8EUEgGgIpZxsLYJotwZy4FyLpMON54BKTPEbNFG6TlVIgX0D6bBmiFwqOWMybyKBtzhVweg/q&#10;KjlzYB8M+dTQExGDPQkJdSHoqIFSc6sJM95wjbEJPtci0XDApdmdMb1A1oqdNSgBdSdzbngbwYFf&#10;TLEnHTRmZBv6nXKjjfKrhsaIFeHNOqdNqRtUAHYea80E1J1FPUGVStFCnWgGcHSkJjhq0rrqYCiA&#10;yDUqBjeU+UIzS6kAHRjdAYv6nURKgNAqqjZu3eqRNAkI/ptVDngScxhaJ4DanYZQY1RTq1FIoHFW&#10;E/ZyzIHgX6XmE5CkyyqNAyQAqWjUpaOqgBqAAl1KYOO7NECPIvVSQc8FNRQkeT/YjEgaCuDIOrBx&#10;Yt1YzbHLkRujxqR0zaqwNWzY1tRyhMgaEANfS+jDrkPwrh1ACjXoDBCoo0Ro7VGDPwxFFTEUUNuN&#10;WipK7s2xpCQpWtESnTpnROnUpBBmjanVNfWEcSFDwJ0TqdhFVMDINjjAEYxIJzDngf8Mi7VhqQmr&#10;S1Cpea6n5ggNrRe5BkG+qdny7E7QSr3TaIUdG1EAZ1DPesLy0hjQe37C5f1AEzMAYBwFLNFF7glD&#10;SwQjeoYAK6mpM0gA9B+1SneNelpFRrzlo3V0YMhaeDi0yMGmxqqFzNLmKElo5Zh0nKdVwkJV5pUR&#10;JOQBXKzOJ0LoFdWio8aTsLmnRQZpcjUjxmQi8lc6J42lHcOwa9TtMF4JRfuwGrRgzaq4Uckw5JkH&#10;1m3tK6s6K80ROPRup1VTxwYPiBnF5FDGKdq4QBAEMWcW/kOREbU2s+XuCjP6k07x+7kLkOwop+68&#10;zwK4PGeK1idV1K4w0cl8qKD9ssUU58yDQD8Y/MK81v6N3N2zMalpxh5jDurn/aif8KjXwFABDYXy&#10;hUABS1g/4P+s1CpXgYEvWAUhaa7p2488DYwhbBPwuRPR6EAL6f4NPZRkE5Y3PXFEGLq58nRCbtWL&#10;xEUTDXGJttETYzarRRFAGxYOCFz5E/uewyt0axedWdPZQ0yFtjpOCa5DGDaxevGup1a+lOurXVvO&#10;dBtRZcDUOo46u84OhIfueAVXDVcGv1yZpXAsOKHopWMrNaSj0GaRA/wHPH3mw5Grtmwx1WAhb5Q6&#10;uMYxmMELX1sEIR2MB8zkHgvmnNyFy1E+DoJYYh6j7AACAGgThjC+FWBkBoBucdL6YQwfo9xGB8Do&#10;MIao4yGADAMGUOwgwmA5BTLIjI/x1jfGeHUPIhR3D26AQoB4HQViREYIQCQCQB8zFgJsQonhZjJI&#10;WAMBADhDiSE2CgDBTemlqmLMeZIdy5iI8OwqxwzQv+TRmiKDaim+wqtReO8bjxg+fUPdoZB0Rrel&#10;aSbedEKt0l5c20BuyNSFsBM0321AU/bIUFf7kYXu1Do8Bp78zR0cEDSUcfuFB6zsLqXVig46bULo&#10;gSuxFDyHjxo3p2odISHkumrTSatCicDGoqhUyxAB41OtSOqoc6ZC0nHjXUak8CqTuLqpgfhqgAkt&#10;GaSEyMxpkEUDxjojIEtEnDsLUHPtEB9mMDIEPKkABm/t5oVBMQJBjwKMTB/lVF1GxjNDUn/EZv2D&#10;vGAjqmpEUDwQGwGjojlgPQVH+FwkIE9EskLjpjNDpkRGWNSHDINkRFcPhj9jUlFHgsLDQHmgrQiG&#10;xlHLDDIF1BdQllDrisapOjBnYEbjSrOiFmWPfgaGAlZDzEhFyD9jxjluEl1DNFVEbqYErkrp8hiw&#10;1wvjSDSpqDuHmmJg5Lqp8vRHyjUiFmpFojpkhFFLqiFqYLUHHj+q8ADwUDjlFGpDsHeg0RHN5ngv&#10;IqdqYGKhok9DaknIvDsMzNqgmkUGgEUBnRRMhrXDMLzjBjDszIzggszG/l1IlH8ngqLkUA0xaoBv&#10;HxcRcumwKBjpjnHjqsJgBMYjvDNDDkhFDjxq6mWLnFLjikAMIC8lDrVh9sFsdDRv+AAmVDQPnADF&#10;4jTlFEbj9kZxpDBwCDmjXlcERDolFMzPxliQ9i/kRKpjijalyMWjPK3F1RgmYj1lkjCjXrIDSn+D&#10;awVAPD8J3jPFyKYEVFFEtLKLLihNRkOINmWFCkKEKGjDRj1D1rqwXjljjlDrxgUSRnZgiSTDoiKN&#10;WORRKiFj9nNqLv4jQM0HEAbkhJ8jwEUEeHmyaPhvWlnqLlDvvjcoXDFlDpxi8wkjnovSRgUHVrDF&#10;SDWjUkZkhECovNcgiysLUEAEnCHDwNzhPwFjtIjAbBASyhfyzjUs0BFy1iFhWy3Q1hin8jlkeHej&#10;NJ8qYEREQOYL+guPhtdhaORH2DdszDpnVt5oBw8iIDIOBhZKYIrl5kCkeMDGWDHjBlDnBBOReHym&#10;IjUjyDRkAHZjsEKJpjvMzHmxVlyDwH8nZjUgsTXDXhezYqLjxp8nekCwiArEtNthiPShrCFyxszC&#10;FkRSzhfr7qLovS5kNPdhhCFkQQsDDoiAWpvBmPPhgkRHZkClJDbiFnPnsggOZRdTwiNObTxJZh/B&#10;9BOBCA4A3hDhOh7h8B9AjAvA5hOBFg+AKgIAFgCGVABTyz/GEh3hyBpg4A4g9h3h8iGAJgPAYhJB&#10;HhAgGgCi6h/BPhEg8BXhihsCGgDg4BChHAhAWgOsBOnhFg9A4BhhrhzoUAPgahMhJg+gET/iMPEi&#10;3iFIQPG0YiNnHhI0duLktDsSaSCjIDICFkbj8EtNskhLkDxkeH+SmFHHmnqReDIDooVHNqYEhHmm&#10;+lhACzdj8EnM0QADcyEB8mMDwK4kLn7lpgCkVD9kAKRDbjqkCyCwZjJEKKLjILUD0H/FoqyjilFD&#10;wD9lajRlcDwEhP0kHQnDrCFK0gAF1DlovEVERGMDpkUDak4jmt5lFKCkIUijMPjCFErkCwGjljam&#10;/jamMDqqvE6nmuYQsGpNWTlt3lcP5FVjjq3D0QaChGeEpDi1UkODllOl1VPgAMJDWktFFGllqpzD&#10;jnqRnjbr8gAmMEbjwFaD1n7jND9mgERJ2h/DUzog1VwLqjphPVyE9HNkrqoDLKsDVkUVDDWmwjQV&#10;0DPEQF1HeovHHqdmMRSB/ErmAtxoAj0D0M1DkrDKdrNB/1UDWxuNJltknF5p0MzVXobWDChEUN3q&#10;FACMnDVyCjXqYVih+EAEeINlcF1H7geWTkVS4TelDmMGgEhDNIvGsAVnVkeEnHykhH7jljpjghbq&#10;YDUkQEZlVIvMDPbApmpTdkhDplOkKEZnvBQTwUcWo2pC7KLzXAsQkDBwAsOCFDNGWSUCFR7h81nA&#10;CEhRkxmh+zEgAPmAD1pQqDBjllJjGrAqjlVEtGXDRsZDbmWDIEZq5jcDcktRMDvFdjjl9N5nZkAF&#10;yHyj0DokkDLFbC8lOskDbknECr4AAVoGAk+gHqtgAzODGqyDBmLklEeLxH5kVSjh6GAjom/p0GgF&#10;yEhFVDay4RxkHFQjCknKEj1mMDUovSTAiIYgnErknDUlyOKBYNsmWEPIrtskZknSaNxt3j8DokVE&#10;tF9EUFomAkClolHVch/oVEtH8mgDpjIErovH7vrKB3BABFO1LP+23jjuPgcgmX6ROkeO+jQRsKL2&#10;eCFt5oHhdvchXoJEEBJYCymS3BWlcNWF/jJDXm2DjmZkLl5rxrbEoxVy/3/kZn+CFkZkPA4YPm/t&#10;VCIj+hD4Sj+jorpgn4VWoU+unjknHvGolQ+jPDwWQkNKvjkj/jbzo3gp7gkkUIghhlyCFm/l9D6g&#10;joKhaqYQ9D3jDktWZAd4oqYIEBYptniysAimDiGngg+4ukRF9Ar4wr6j+olDamAnFAXHgmMGAkjj&#10;TnyiFl5zvXf4RWp2pTyY6mGh/B1BzBzh6h7h5hOhGA9hFhNBYRqAAASgYAeAzAxgwAXAUARARgSA&#10;QgCOwGHgGAHgJgJAHgF48JBhqhgBVA9BHBSCsCsgpAzg7AwAlmEBqBghVA9hG5SiGggAqg1g5Aug&#10;jsAh8h4hyg4g2g2ByB4DwiFAWAhArhDA4Ats6JOihCTkq5LPH0ZpkUaplPHZPCJzdhV5ttsjDnm3&#10;5Lqj8E9D9uRGpD8D8FBFBm/2ZJ/kZj9keTpkKDIHmgvZ6y4ZthVkKDxnP2OjOFDkAEC26kLjsDsE&#10;eH7lDloj+kRWMEtEPDqj0LKjSrfmSjQDorkFOrEkOKWkIWyjRkREtECkCkvCFMFj9wmjV1pjiqDj&#10;bsMDjkQHmjIH/GMD0FjiFDlmxjUjXnVjDp8rkEhEAGAt53UEaj+rERUDAjxjsGeliHfgZF1SFDOF&#10;yM6jVj0P/6PChTOjR6f29FiSCkhMngFGWMzEeFHE9FrkIMqka1qDTmAmnjQGWFcH71oEhKYKYND6&#10;bDjjDkrjqsNh/EnQrvfjx4HDPHSjMGAmWDljXmpHqFOloiFkeGxq+IZskgHSCk9ReGgKqXB2sjct&#10;5lkDAkQEhHHjx12jPEbmWEeEKDljNJuDjj9qGELt5oNjNTpmMIrkbjpj+khEtIAotDkkZ0qHizoj&#10;lj8EQa+qLnhkbW3UhEeF9X6AmXfkARRBnQlhdH8sFChHPnPzluREVSxoBolNjDbt5jsSgjhlOiHE&#10;VAzb1gdb25sb374CHGI2ihk76kVF1LOmPDckhDwUpjc3Q0hERLOwYEtADEnPth9XqkLmWXA6UQ3j&#10;vV903DV0hr4jcjxwLH0EL6Uh+kADNEriFjwDsLxmWV1s7Dxj91KjVlVcUDkjwaAjuFD7xACDwEbj&#10;NEtGgDxjwWvb/jjjXlVQsSCxKjxoA67iBFiH8mWH7rqxVjaolBC8nnljinVnPmxjqj8HNmOjQHP4&#10;ogdnmktS4Kdjqnmj+kCzpjqymNoHHroMqDV1dgFXOsOqFjikKGAjwH+EAKYTNkiDpkPDDlvjRn87&#10;zB3P1iG8Qjm28gCGA35MDEryC7PgITpoTDij9zGKLkCpjgx9MtWFHFHJ8kAE9QgixDcnPuUAtyCr&#10;61hjsGpRKkVF9WNB9F5ymTonZkr20jar7vRHqIYIY4fDqrdDhn/RZKLnKmpHgjpjUjqnekbmIjoo&#10;vY0amoNvrkHORMzF1XfqLuRERNFkaknDo2il1X/rkEAMDGxiHDahgd0TGFcINgtd2kbvRH8nqEeD&#10;pwSihDXjDmuDRkVEQIByaJ6Dvb4zy47+Ai6h4gygigmBiByB2AAB/B9hvBuBvh9WtiGACACgFAQA&#10;RAPZKo2ZbBFhBA2AmeCGHBYBMu8hau+JUgyA9BGAnAcASGEB4ByBog1g2g+h55iCFAQgaglBHg+g&#10;0T+pmB1BuBkA3A6BDB7JII9gqA0g+gvAjgYh4B4h4B6B5h6B3B4B3jiisCxAEAJAIAHZMAIAHgGA&#10;FjHOcZpvF0b+RgADxhBe3zYhejls0HekVam6mlD+490BgHNzUjimgDlnm2ZDNE9GAk9DU3yDB6mm&#10;+lHYEHg8inkjRmUjDoVGx/KHinVlVDpn/D0DqoFFiNVQyDuGMORHTQph8Dp0wixm4gEDsERW7xqG&#10;YDcjNFFWoDovyjRmgFDqxjjkeDsHVnVn+EUHylCp8/Eh/DlkPEr1jk60iDS3xjJD9l1DsGA3tD1n&#10;y/oB6wrGWFiaCDm1KDkkncsu/Rvk6jak9UyjixwjzQBEL52HDFolcDojsG/jqnyjIDXnZloqLqYC&#10;APWBP+CAeDP2EQR/gaGQ0Lw8HxEMROKN6LOSMOmNPqOAiPQ8LxEHvCSO+TQoFSl+SuWQh+u2YQoE&#10;zMOTUOzcRTl3Ttyz1oz90UGUSkJ0Ue0cU0l90umCSnTt3L6pN+qP6rS6XAGtQYD1oAyKOPqFPOyP&#10;SzPm0Q0F2uahwJW95XGBXN6hG7C28U4SOu+Oa/XN74EHYPAveXOzEV4CYt8Y2oY18TcO0UJ3x13S&#10;BW8JCfOW1x5/CxhyBDSQrCwq1gvKXMGa0Na8gbEfbMAbWwtLcLDdNbePHfA3gcGZgmoNjjakd8k9&#10;8tR81dc9z9HagCKa0GAXsYsCR4EcEN9/YkAZePp+Xzef0en1ev2e33e/4fH5fP6fX7eptfkg/ugu&#10;jpgFAABwE4bsAKpiwpZAQBu4kUCq4rzppE7TtNS3x4s+ca0Hy7TSAgD0PpAlyoI0dLIKsfzrQAAS&#10;5rieSoQ06cCuswqXQVArhq8piFRUhrvg2kALSCxB2Jc0TWNaEskq44xsSGhTgwU7iWOic7IIU6bt&#10;Q1AqXK5Drhs0yR1TEwrJPGGQeTQZs1GDNjIRVJISi/OUggtMR1GJPBuT0Y8+KYkAXUA7QP0HEhxU&#10;Ma9ERalyQK4sh5m7SDppTSYFIpIaTHezQmU2pht08npysK7kOq87jUwKkEqMtFqFMoyCmKZDQUVm&#10;GFahzW6uFtXTnl1QxxMgriXOm4Z7WKkh4KZFUOhXZkzMGByG2fYp7KZXzeGsadsq4/YgkLb1jljc&#10;M9G5SBuwsmB2x8DN1oaCl3BDeEVVmFDh3LFqoXGlyKLnUitJyESwumkEzLsCMVWyabcGklhw4a4L&#10;UhriKzHo/tHMhcdpq86zIYUqDgr1UET2fD4PBtkzpwsamVKYlwY5df91gzRBr0klLJPybSFZIJGe&#10;V9XkTr08MVPPJhhaNdE7M5pQT25TxtmHqCfmjKjC4LKSVqZmoFWfeAQw40gcbCiiGvvsuzbPtD7S&#10;vtO2bbs53iQEYVFybz/bdtoyj+UpNEALW77/wD5H+TBBjeWxlnA8oAgWQJJksGIPAjtJ8Hgco5DY&#10;NhyHkfrpgcDQXkyS5BgWAPAvaZpblCQJLla6YAgGBI0jqPYNgMeZjmSZdPG8b5xHCfR+H/GIFAeE&#10;IOgwEgWhqG4YBaEAQg+CIGgV0z4k164z+y6Y7+4RHver8D2SHzA2ZUamC02JlJwKhoi/chRb/jcr&#10;RQsixvMgtrJRVhpwxU7SJzhoKOCseAhJENFhMKWFDSKoBHAIocNgoI4JKDA+cM7SCjCrlMKgVFRF&#10;DLLHRIjE7Bol0MTgWgBSaDTsEuRUal1xWkCoFArDM6prSvFeHBDlcaJDuLuAov9khklbg5IoboWC&#10;ahmjKiUVQb5hTtQRgkCCKSGlHJDSGZaG5WkFHaNeBoFkX0fEiNENmMi0yFIKLCVAphLCwrtXdF0E&#10;0cSwjVjonZia00rEFIMSI7i/zhnTJYpguZkDrRSBAmgHiLT+pUXQVAuaWS0H/QAgUyiHSkgpVqDA&#10;hsSI6DVWmo46yk1nnDRUYVEkORwLTVQQ9gsXVjv8V8WFChazNI+NSSwkRkgby7agMNPAxENKTlIg&#10;BjxwESMTRsdhFSEDavrOwZpApliwnWOsQ0igQpsHTGfNt8yQ0VKTMKh0ph2iHEPjiCaXs2xnqOhm&#10;BWCkhkqJULCSJSaKofMkOsnY4cPovgsbCDgljE5Oq6FsiQrydDUsTMsho0U9l3BLog/ZNgwT+ksK&#10;4W2Q0XU4LzXms98NH6QUhpFSCggaaTGWIU1k2pXiGoKROipBhETrGUTMdoyxhSvFhWm/wyBLiFEN&#10;Um11QALlJyoQxMsrScFHC7qYlQlk3yUwXQEs8kR1iFEKLCrEtBXkFGaZI/wvw5kTkNnbIYlz9jRG&#10;mMCgWqprVHEsIa2sABCkNSzdIVqCiGkWlhUmvMvALVnsziYho1KcE4MFNFOMxaLUSLTWeZJAq82Y&#10;vmF7ZVKimDpoYNOQQ4JwTtVhNSQ0zSGiWKUJSQ2uJBJ2rPTogUaFr1HVhRUkM7iJ0C1/kvX8toyb&#10;eFSF8i0uZFGYmaNTK9/jDX7IWJcpOClQyKHcQKscZ100jECBVdcP12Wuivu5bwZL/DRGQJFLsG6Z&#10;p/sTZwxNzpg2YrXaki1BRlDLFcC9fU4LOF0GQQKyRFTOK5MxYUkMwrXUClMP6YUhqBTtHWY6Ts4Z&#10;1kFQ+i6FzCiCkMDLwwuNDEPjuNdK8cNDs/zLRMRUzwJDBamC7TsVwJuLTNHnUcLnGRUDuMsIQdwK&#10;eOSuXTGdL9+It2Jw+BfkMsKjivNdqQ6WZtpgjZNIpSPKGUT1VyyllU948AoguBqL0cA6crHtDAHg&#10;Tokg9BVy/mc94+xDBwDGMgbw8DygJAuJESwkAQgTAW2kfw9x4B5DiGoa45h6HTAQA4DokxOCVAuA&#10;jKQqhKB/FILoZ5/wDgNB2DUFo1BoDPHePQe59CtAOAmBkH4Q8mhDCAB8DAEsrPXE09kM723uvfzQ&#10;39Y4s9cCi10gpHxmpRLPMGhqJix0VK+VAZppSCmnP8pSUuSQAoumpP6sclhlC9H9jINmzY/zrEgO&#10;Ch1Oh2jKTtgozFZ6jmFItMKW3bKTDLWKAJAotBkDUnWZidNdEqjsEUa6wVIdT0AIngowU/oxeDJ2&#10;Q0ZJlwMU6HBZjJfg3ERitSQwhohpIoKGanOV5KlrxoRMJYgQ7DE1WlFR8ZIH/KYKC85YzNdCiiEb&#10;yHyWErz/jF6+JSh06ZlpYkcwUYtFRkCGsFWYCuCQI7km+23rw74NOnXXBUQorz9mZyoKYVDI0WkB&#10;Vkhmamv7JgbIK1wLNnCx0TqTZI12hJZn+MzLDIYkSmJUU3MCic1LJJLp0SHtnkJMy9GQfsS6HyHU&#10;qKO6CY1FrE6LEGYKXo4J01plQKgdMrik0T4fJmcEInm1QGWKgYVY53DgltMKSAKPp+IiY9VN5ABw&#10;V/oKScQQkRIIultgeTNUEIgCltYiDUwr/Ns8RKYVxed5CQSdt95InaGCsla6ghoyxcyFQ+7BiZMx&#10;Ipma1+19v7jaWEB2/A05FUd1ioa6kVuPZEU4HcK4cGdpmjhq+P6Za6o9Y2kMOmYVBRwyQFtUmQsO&#10;CSGJcUwZwRMKsnIIY/2JmQ6ZInaIUJcxsJeJggOI4KYROQ1AUASOEJmQsLmLCyKLIJcwWNa7OJSM&#10;0WekcIGIIJYOCIaY0NaUwO0O46OL0KYlQ5IIIROQURU3gJAZiJAB1CCiUGUXQSG9uASROi6gou8Z&#10;wXGVAUwIUkMOGMKQwUcJcWeO0K4WeIoh8JEIaMgMwHqROTsIUJYWOKgJEOmIUhqAYToqGXG56H0Q&#10;0aU6OkuqGM0KgrC48nUYUXKS0OwLa3MMGIaZmRaWOh8fSCvEUwwGWFxEcXGWOKYNSXmfcCK6KO4O&#10;mlQlQQspeQAXQXGROYK9yNqJEPC6gYmiYP6QsWOUw5EAKWeK4kaJ2K8Q6JEWmMKJYIUWeK8RIVe2&#10;cNqQUUmnaKOB6C3GMQKJYFRGUZmQwMkWnDUIIQK4Wr+x4g6Im9OCjD4NwRU6KiGPOROl62yQU96M&#10;KakOmBnHRHSYmFDHYomiYJckuvIMoWkWKQsQ0toI8aUCVH3Ew+7H8bSypH+ysHwFQEuE0G+HgHrI&#10;EAABeB4CcCUB6BXIW+0HmD2DGDQGmHWHmSwAkBAEwEmEYAsAaAMbYH2HoECDoDcGaG+HYOmAMAYA&#10;mEaEsE8A+AgyUpCH4HuEODyDcGOGyy8pWK1GgAAAIAOAQA0AwAuAFJuAAHyHsHkHSHYHgROPOAEA&#10;KAQTOCIDEC4CwA4AqAcbMrCfMPgsqF6E5LOUw/ADse8ERImbQQwOaFGWuYmgYQEQqN8LCK4IoVAf&#10;sJYM0r+XGXKjyH+5sAIYeLWOmRI/0QE6KTMGZMe48keMWJA6gM0O4O4UmYKO0a6goMoK8GNNAl6M&#10;sUcIaSHAMH88oIMROs6OAaUJYlQUwKYOsR8JAOsWOSoPOUmLak6fsUcIo5SB+6KTsLCMkSYT4GOa&#10;cUdEkLWMkgpMKNSQUTsXKWOOsr+QsXKJYlCqiMWOsQ6TsQsJYO0Om5ktIJW+yIUieLsh8SoTtFCL&#10;snamkI4sILWi6ZiToUmO48AIsIaL0DLP8j4I8JYiYiREYSoKhAEIQ5qhQJShkhmQ6O0UwWO6EIYJ&#10;Ei6IUTsvyMaToTMf4GRQ8VAMKOm9cJyvIOSB2ZIl+4iKgjOQE+kIIToTgVAwOMCOsYmUcWnLoQAK&#10;4Tg6KOmrCQwLmuWtO/wNqYmLmSwMWMkYKK9QuTELCQ6MoYKa6Q6E7SqiYKYUmOsO0KYO4Mkn6/6J&#10;qIoM0NElQKGAUnOMKrCiYV8scMGkQn+i6XQu4Fe2WYaLmXKQsK8kMnOh8s0MCQU6gCdUEkyNS/PK&#10;ZLdURUSyqLmuyD8iQqwI46wUdBCIQO0OCqGp/ASQEOmNSZiNSWuacrDAwQEugOwroLRE6AFO0AUR&#10;ULmKYMgYmpUABBcK1AQAMQKmEJmjcAo4AAEgCQEJYQsLDBEMWJdC+MaUdRc25BIKsVgKWOCLCj+N&#10;qMoOGZCKsLDMwJSUwROLnBOMGn66OYmXK6yACWeM0QwlQQ0VKI8X+6PGcWKrDVSJA+GIMLCUwV8Y&#10;ZTsIEYK96K4f4x4YmOC2AMGIoWeNSYKSiI8/yMCLmZwrCUcXQJcOHA2ASWeJaIQOCKYUwaGNq6Oq&#10;GXm82CIOshfJuMKiZEYoIYRD+92JqRONCIwLmK4ZICfZoWmonXxPM1CMGnbZCTo+zGgH+MgrCXQU&#10;cVAIUO4K8uAIEnaIokyM0ROKgiQf4WmJYYKIoQ6/+N8/IHsWCIQRaQKODAGJMYmK8QcIMLmqgAU6&#10;K96Q6JcYUf4IaK4WSQAQ034XgQwP6JETM96l+ROToCPcAUmPOf5LKJYMkPCQ0iMnmIjUECcZnMeG&#10;YYQalQmAMiGDbcuZiNEXKRIXuJ2ThcbH7UVdEPTIDdHdNdPdQPiH4HaDkDEDWG4HgHs0IAsBGEuE&#10;iEWzwAIbYz2EQDsDgGMG0HOSwAUAgESEoE6BKAoAKpEHyHeHCDcDcDoHOHiHyPOAaAiAsBiBmBqB&#10;IBCA4A2AyAxKWPKHyHqHkHKHQHOG2ZUGgGqGsHwH3NQOmAGAKB4COCqDUDECoAYANd0Pqt8EbgCP&#10;gYmUwWuDpgPLZdSPiRaEtgarCfshMLREMJJPcAjXOM+LCRUnaQUqcJW8rBMLfYEMGSGLnNMMbL0I&#10;mqKhzSCIQQ6goa6r+kAJWQUQUIaYmVYIIZQN8XGNE8NQWAUi6tQIYYzZ0WgIYnbQkMaRUkuJEV8M&#10;K8UJXUgH0ROO0MgV8Q0OCCHi04XFSKCYmMKm6MQMLbSi6qGkMQwRILmQUK8rCM1HSa6UdLGNrPAJ&#10;WSoMgWmRU4wUGMKMg2eK8MoK4/GLMUwJcUcRbZWJEQ6QLBwH/CsIQMoa67AmwCESGFpksNEO0CTk&#10;07AkMPOQ0aku82yf4VAJcTcRUQCQEMpNoIeNSRa7oHvNiKWLCLmOGLaK83cL4rqMWOCJAX+5OJuL&#10;a6qhyP7W4IERaNSkuMpOSLIi4NeO1XWAQRVEYXQK8rKikQtOGI4MoIaLmJZhKMQLmrHQoIiZIIbZ&#10;dT/U2NrPSAjTWUMKZSiLsLCvhlSKKvIkQMki6Moakk6ReLQgoK9RwLMfs/aOA4XGIMgSpOPCGXQI&#10;aRUSoVBOWAXCCB0r+naiYoaQALa6cBoZIKYyGBfY5gVpFpGPiJce4DuWuKgRO+aACQsrUHvUM9EO&#10;AQmMWpa62IYQsMsSG0II9C0MHYyKWRbAiOswKKWQtliH2RUM0YLjxlQAGoQLWMgWOiyACR4IZBkI&#10;8RUQ0OGROWPlmIERqQEZIZIMKWflMAEVAlkMWjSJ2O4M0L1N2jo48TsRUOs6hEqRPmXI2NqtYSCT&#10;sSGhKLMJYO4O0WeOCK4UwUwQUQ6IaMK9iquK4rDj+KKX+To4iSGYKr+6LPuJSMg8mNqic6AQA8gW&#10;KnUTslQYCNrVWO5pCnEKWSGRa8wASi6ZIaUo6MGYLcFWmKKK8MKZxLOE4nURa90IU5gH6Q7sqSCW&#10;vNxFIIiQ6JAkvHTpCPaJYMtQ8GQSGO0ToNEOmQ6WmK4a6L1MSI0k7kOLQOHkSNIZi6KUwoIsTWeO&#10;ANTq4Ktn7eqNrueIeOHtgLiJYZJUsOBFWJIXQToLCtaOwWeZiJcx4UcO46KIUUwUmogCW97t0AAM&#10;KFrwwKgNSW4i6ROGBw+XGOmkMRIf4XQROZnDWImCtxXk0CSO0UcSoXKSoZJGIK5pJdFdLxvx1x3H&#10;+HyHUDYDIDaHEHi0+NqARdpdtdwAXf8bSHyEaDuDiGCGuHJfmASAeEQ0QBOAsAOpEHaHAGeEAEOE&#10;pKkHkHqHuHyAoA+BSCsCkCeBeBaBWAyAoAePaH8H6H0HKYaGOGCFsFYFmF+HwH5flKIASAgDODoD&#10;4COBqBMPtwwFqD/0gPs49gODpgTx4PQx4OWD2ROQtRsLIUw5o60AGRyKWRUOGUmWmKYIbpkemJSN&#10;SUbUmHnAijZA+H1MKMowiXcO4XmJFaUHqjxWQLIWOgSI4Jcp0WKpYIYM06gnaQ0V9CyIMOHiEAMZ&#10;iaUToKgacQsRaJZh0HiUwlMI0MgOGqGvIQ0SYXQMsUwYnnFJeNaYKTho2LaKYxSSGWmUwZiLbkmM&#10;thkH4V8SoUmSoad3WKtreKdqQgaAaLaTgToh8NSVAV5CGQ1WMIYNTgqO4YmQsKYQUkNkmn6i6KhL&#10;iaqLtRML0n7xsPMP6u90cSYSoR1GiOwNSMoIonOToRORISG8+MC4QLQ8OHwkFBUH+QKZiR9o6KWW&#10;ENqUdvrZGNqrSIJGEhnVOHyRO6Oi6OCi7UILXuv0cP6Q0K4RuJmMoJEMgO0fsUxFyIJgiHyxANIO&#10;DrcLeNERIROIUSGKYOCZIJAQsMKROnOnPo/kmO4k6V4RIQ0TonbPGI4UcJkJmMkh8JcRaWvcgRa6&#10;4ArsKMGlQXyIQThRMX/DgUN6aH+i7QeMWDr9IYL0v9Px4Dx9U4ipwK0UmK95iMoKLLEZVXUiy8uK&#10;0Q1FwJYJWO0M0kMRUQLYMLWRUIURPKoNqYUVAQtu6NI6ga6QsVAMoTpwMAKSGWO+iIFAsKuIQQLS&#10;ONrPKH56+ATRgSTGwlQWmY+KcXCFiMsRIO0P6JcNS6gDV/qOGEj/wx4SoO0naIAJ4EN4I/IM8YQA&#10;IUIoYA4c5Yg6ok/ooAosEYw8I1EnVBn5CgADJEDpI+5M4pRHHpKwNLX/L3xMZABZoCZs9pxNAKF5&#10;5OnXP3RQQbQyTRSNRxfSYcA5jTXxCHjKpXU3rVZM+2nWW1W3TXanSwtYYo/n7ZbGAbRPAuGbZQXQ&#10;7bg+rlaACELtIrwDKWCL4C79dggE8ED8Jggncn0+cVTWRjWLj5+68QB8pQwbS8ID5bmwM3M88tBS&#10;xBoxTpbCFrwQ9VoxBINdr9hIK66VvtY5fAROHtHAJvRJv3NwXHw8oBxNx5IDog5abNgTSReIelw3&#10;HGnhU6bbmv23d3Y9GAj0hDm6hHs3bAyPfUHfY3/dkdA8uOJsR7m/1m3+etL3/eMMvD0A5ATNnJAr&#10;tmuxR8r8BbNnPByxrwHMJMMCkKvFBxzmzDTegI6AcQ+zaQQwW0SPi5bLMi9gOuSuhnRce8YMsMEZ&#10;htGqQKmZ8cvybYaR6F0ftjIMhSHIkiyNI8kSTJUiv5JcnSfKEoylKcqSrK0ryxIx9nYOAxjYbx4H&#10;skAEAsEZLkiRYJgWAkrn8e5EjsOBim0c6QAGBIHkSShOhMCoDSzIp8nod5tm8cZ3ncdR3nkewLg+&#10;E4YhWEoDAIAUoHqeB0lITJIFsYpqn+14UByJhBjsMoDgGAMlvsxpkSQY9YlVWbIjrWxEVxQFdSmV&#10;dekLX6rquqp6vKgzYLojyQQ44qPLKfsOAVaNpLHZbKM3Zyx2cjzdWHZ0OOSyydPiiwBQW34SHndJ&#10;2XXBLEKujyxo8ui6Nw4rwAlfC8QXDDgnM5zigxgMVA1gjWXJGB72GsYK4Yzatm0cOIqg+Md3Wdir&#10;ucFeNR+Fxq482bsJjZ1yMy4rMoEE4n5Vc7cGllxoZgamZG7mjENYK2cWcyNhwqChlZ/BLMrpA7Z4&#10;Q4q6LHaTWNZhgKsA5zcWk+0SFtfrdQWseEM2wy6KoqqdQ4wD5hVsmAgwwBo7S2a4Hbjl8AkEe4tK&#10;FLwWHiJw5obuH4fDRstmkDNtw5MFhRwsVP43Cmqvi2Hrc3SOYQkDktZlD0JA3WEHfzRrc5bqyrwx&#10;CxqW52EWGnWzPnggNZ6zOmpAppsdiZPZsiqbcNPCQcwW2b7Mizb+aemzZ3SedpQEDjTwKcm7qgnT&#10;l4RcjThb6bLLHt4P+wpfAr5s1ndmZPIRhuIR7NsznYe3Sm2chgRLGxF+7SaLdLpnuzbe5NhseYqo&#10;LGEv/ILQSVAqZUGME2OSHmBDuVdwLgZA2B0D0plXEzBMXkFSpvENwZZsgKjVBDfYSgcT3xcwjOWV&#10;NbRBlsFjIotBaJ4iCA3QWVdt5OjNmTMoctA6ByOLOOc/4EpuAPRBZQYgnToybIfBwUsb0Sz4xLG8&#10;30qDbDrG6WcSAvAG4sPTBbFgDYRYvHOZ+Mojz7GmiujM99Yaw0QkKLUDuN0PnlDDjkdRDhal5loP&#10;4z1c8XG5seGq2wsaCwYSDPQU1lw0jPDcP4uRaUWnNDvFRJEyJHjnMoWGdY7o7jNyDBhI9vMiS6Az&#10;lEIKUkQQPLSSEWMqa7S5SPNqLcX8sYnG6Q4XhprCEErkZ69gD6CZErOLwDqYTuV+yPhAVAkB/CdL&#10;kLofxrKMJHmzLcVdchgDWFjOK3cjhIIfRIgwXxpobZxGWSWfwXs54nF0dUK+dhUydGWbWXBBJuIu&#10;OsMICyfBrFho7RcM5h7z0YH8eAXZt5813EmPBLwo4RjWGbFbQ9oxlAoUTMQbMWlF1YjHhBIxaL42&#10;OMsL4dZV0jyrvjR3I9BJhjnF0OKbg2b0Swu5dUhwnR4IRi5RyM8jhmXxxcY0CtlDMBoClqIVeLgT&#10;qkLkke2xhDxwkVPLpBCqVU0oJNqpVerBrxzjeGuNMbg40hgEAWD4HwOQEKVqzWmrI/x4B3DCGoa4&#10;7h6OAAoCES4khGAVAYAVK4/B6iEDqG8ZQ3R1EzAWBERolxQAgAgqutQ/R+D7H4P0fwBACgGAGAKx&#10;yVByjWGMHgQIix4j3H64ACIHRGiOEYB8CYCUlrOKukgT1s5xBtLGHe3CuBEVqqkq4NNv2EG6eIYh&#10;Zz2iWrNLKuQ3D7i5loMyhyZJL23ocRQT+Vg+lyGIWGfyWpIi6E6a8PU/i0lrllMRVEhRdClk6W8b&#10;2Ux/DdTPHufy2BJjNniaafw8B4DnHJaaudYZbioG6QS/EZmB4dllOc283BUzELkXIcWLjTSPNzB/&#10;heNwOy6KuicVN76BydS8g6dRizx2evxeIboy1Bx9mRYsUs4pgDxPjaEWg2BU45DDQwYgzZzpLkaJ&#10;0WctCzi6YQIscUpcvKftvKaZFZhBn2XQIUXhDiwymljoES+MJy1hmINwuRBbKD5oLMAhgZeZ4QM7&#10;KqbonRp6fo1BsVcnRHj+EeVdUIqa5MYGUJ0c53ZXSml0NZFpc5m70GxWdTnA4zD4ocPmZZZ0UycI&#10;JKuZmLl9R9rkKauQ8DfTEGZOs3c75GH2GAQ4ueTgQtVEcGBq1fq/ZMmcJbKaJDczNi71xH5hC0kV&#10;LSKu2xvLbFhuqPnoc5Jm6hMPKaWo5JIFnMIx2XI5x6Am7VC3tfKVvNtbb25AssYvtwCw3E/FBJdC&#10;1GABjum+hZV+oYke70n9sTX57APHuLBgHjm4WGc4w0mXODWHBwE2ZUC6Nml5Jkq5m4tUTChI+R5I&#10;JTA84llgl5umLUXFpmcZbxHIkKOKZY5x4JRAzCpyVqjxC8A15Vot2I2JX3XePFq95L4nSJkytLiQ&#10;PAmc7Gbz0VnPzdHObnukGJxSmkgQXWQHx6NslTqFv8kBdMek2kTv8nR8wo9ZOdqFiKHHiSJjMK6R&#10;5zgtdlCv2dc6U2ZDUEZ22k7mlnHJPAVNCBIuiLSkO3dhBOofReCLyoGrZidPEicdSMJ8cCGKdeTF&#10;hBzi8M63isEfaCznEeMibhue1QmyfM8XSXkwgdYzbiTpIp1IKi8KufNA8YTIngJAwgjhTTEILg3K&#10;Z9huonEcR2bM3RIGmmGKaz04r7G3tN1UEKLi5I/P6JAfPC4Py6IJkiKgXX1Y/HFNO8eF7KFzvEFn&#10;9+AoCTTyHkzLwwDeSoLDasThckvC1HgLUcUzYxv6UZYQYZHoNGUQbfYU36aMIprNxjRno/g4pFQ9&#10;QHr0jbsBaBiq0BkB5IofwfgfAZQXwWYVIWAW4YAYgZQexGAewfAfRIYAIAQkgBoA4BACYIYo4KYL&#10;YKwGwFQEqzUCEGhIwfIQYNgMgZYcQeLqIBwDgS4SoR4DQB4A5Kwf4fIeIPIOINgawckHohQBEH4S&#10;YTgSwC4BEGpLIfwfQd4P4OAOAaIcgd41wAQBIPARISIHQE4DCCATUNwM8OAkC3AO63ULJK7taUgQ&#10;TrgcI+KbAyooYqAqAzAwhuY+A0ClQm4nBZxppFSfAFjtY6g6yKohR4gsY+InQvB8YxAjhDBhSFY3&#10;pBYpZcjyQfbeg8BnoxAppiwqBZxxAvhaRqJaI0Q0Y4q5Qvh8ZprfYmwq46w+IyJ+I6hBIvYvj15G&#10;Ajw4ppo05sw8Q6iLg6AooJI3AYMaZ5Qjx5RDA6h4g9AqaewB6n5Dg+yRJDAtQ3A84tgvAjgpZ1Qn&#10;QnQ3Bc4vA5bsJu4qY/h9guhhAq5HZeQtBBYtTixdcSYADkIjA3ApYq5aRsx445boImxt41gvB9hu&#10;ZDhDATEipfp4jWIlq5Yig1iMhhinJ+KTLcotA3B1QJUk5lQJ4wxZwtyR5HZVwYkmJ+YtA5xBIjxD&#10;ht4uh4gpaTkRwpozLOBYZ4gkAxCTLtYrIaaR5b4kg/jOQmhDgsYwBYofi5gxIxSlYtAqbIoiwvBf&#10;pBIwB3Jsw+yKwkTzToiJyfpHaoS9oAjwANkt4kAtwWsuYjgxApbogzKpRzRu7noZpYYyx1TaYtg0&#10;4pYuiEB+I6wtSJB48pBvJ5RBIkDODnYJjv0BUO0y8zDbrn4VgU0zotyb4BBkwwgsbQItE0QB4vB4&#10;hth5STIsZcgvA05no5I5wyxsxiwjg6xA7xIfIkBwoFCF406nKJxDiLkRwzIqA3B4in58YkBBKoT9&#10;Yew6wzZo4tBYcg5aKTi5AfpaSJA2bjR/QsaJwzJ45GYMB9gTs9DgIcBh5Zw6AOc98RwXE+SWIX5A&#10;6GwA51U2pgKJDwAyxchIQpp+MvpHYqaHp/xDhhAvE3zDMwwlB+JtjtbHIxAGVCiF7lLlRlBJAjx+&#10;IT9Dp+IqBBJpr+I4oyh483wzbHLRYxBhCaw0YvA5Jno6A9Atw5ZEwiCR7jhGAq4vAujpKsgqc+QX&#10;ESoigkB4gwBc4N1JJ9idgV6oSTKLQ5I4ovB46Hz1whRBKV7tZYZprf4xB1QkBiw4phAYVMkth1Tw&#10;ETYiQqAjkY4ygwwtSFgBQkCRI/hlERzpSHxpAij74WY2ZDipAJxno2QroUdQqc4Xojz94jCXhkoy&#10;g3C7QqouiDZvI3Q4oKVS7TRkQsqm7HI6wsZs0e5GETAkRcjRY5Zcht6DpFQzYq4yKEEpBtgnSLlC&#10;gGTohjjXg9jQ8zNXZIkB1XjbobgZ4YIPVYgYAZQageYeomIfMERJ4tAAUFABABoCACQIYJoLYQ4Q&#10;gPgECvVX8GgSYPoM4XYaJOomYCQRQS4SYFACwBpKwfQeYdQOgNoNIcAdwfYkABoC4FiCYQwBhS1b&#10;xKIfwSwQINgXAZocg14AQM4PgRwJYGwEUNsN8OIhUOcOtgBJaTIN9jQyNWImht46EtI/LhAkx1Q5&#10;IpZpowBth5omiDYpY6g5ZBIsb24nA2AtzIwAR9gjyTJhB5T3sKI3Avgq7Q4ugyw5LL4ixfo6zSgk&#10;xaoA86YygugwAzKUz8wuw2ZixYY+IppBZBpB0YIxQvCn5BJHcVgspt5no5yDcr4uyDaDqXlIJDAs&#10;ZYZixvKR8pok1BIkUyYtR4g6wWNv5ZwzI8SDYzZciLR45vqEEfYAJaQ6B+LXAXYpqTL55aQ3Q8Tt&#10;cvo+xDhpq6goY/hu7FgzZt4pZix4g/gtQnQ/gzZBZ49S4KRt6K6LAsZDBWYVSJxxZdYpovBclowv&#10;hh5thBI4shBgIL14rzRaTQ4qEvtv4WKRI2YxB9hhCAgkyGIk06Qlo4otQyxFQyxc8sJgIkAj1MgY&#10;RvqR6RJDhA9HYkUWYEB9gqdq5daSYgx4g+IpcyAhQzLrbIAmlQC34NLjSQ5iwzIkBhZhgzLtZu9z&#10;Zhg9AwxppvJu4/g5MaAzMpA6g6h+LuoBiHw051RBY4t1hAQyzcAXx9AnCThppxgrgrs0A5wL+F0a&#10;Fi+GOGRKw60OAM4+w+K/gmxDgjxBNp4A4yx34l4kCTLxYfBu78No9f4ABcMdgAouhu8kQxQxAkAw&#10;Bsw6EUYkwqApo3Rch1RchtlF4kiholqEBhEAoyiH0lgoJfozZDh1QtR+IkA1jsoLVQoUaMJbYnA/&#10;4kR497goaR9IM9Q5LokaBDhopGDcgxSjYiyUx1TnKJAwxJBu4UmSph5ag3qTgI+TblojgulWgujf&#10;4ppYam77CmJCWKghQzbwCn5IQ3RVz0706EwspsxnpnpFQwDwCLTHIVOXptgxBlA1gtz2LxkD4nBe&#10;gvg8R45BYugjgyN0wl4ww8Q3BDh5T8g7o/gvAzN4oLwIObwjjjA8wlqXg6jeQADeg9D8Zl0mIYgp&#10;qXjgYhA3A6AzY6yJyJyTItyGgloyw8AzZYYug8BpoImgY6A8CP18d8Ypo3F/zrIKMyyED6oXVT5g&#10;LzTQ5/QTejBvqLjODs4K5YaQ4+Ijyfo4o1iJBA4kCJBjg2Aq6ogUp0wmhuY6wjg+IkB5WdhBI3Qz&#10;KXiHwvCTKR6FIfwppHYpo5I+b/I8AvAKepWGeGdX2piBwsgfYXwVYSgL4NgPoc4dwe0BwAY3oiwA&#10;YAoAgAZIQl8CSyYssqgfxUK9IiwDoFgH4VAVQUQHAEwDjG2p6q4VgS4QQUQW4ZlhINgQQSYIwGAD&#10;pKweQdIbANwNQO1ew1wDIFwIYTAQgN6zevBI4TEHAW0HY14ANhdhoGwEdiITWG0OS3JXOy42I/kp&#10;EzaEApo8AM22KR5qkzY+IuhaW14jCUxnq69lIuCTNncYwg0nOu4AA8DjoAA6xwYvxDgq8YYBCEAx&#10;AjxBa543paRDmkIgyR6ZDjwyimgmg/i9Ymi4gsuNAA544tUx4xSTI5om15AtFEAxYmLgx7AIG+wj&#10;jcQWA+MgohzoQ0un4sp8b57hiPyoTLIf6R574jmPw9h74/hppuY1hZzf6oQug50lNUYBjok3yZol&#10;55SnJiwq7lqoQywqbpUdYmj/KfrK4iiPwq4qZsyR7HglotwqZhGDJ4hDBkcrgkUWIBQ05BciAhhn&#10;qZgtAnRBMaYYJi25okwqbQwtFHB4hdJpovB1VYgPVWhcgsaR6Q8pB+IpuRgASnqLCEAq8/IoYqZA&#10;4+I5xsxYbm5aIwAwxuaF4kCjJcgyxYb+gYxBI6xt6Dctk3yRItx5USIjQq6KjBQmwpd64Aw1jhgq&#10;caog2224osdVgkxno06ECO6zdSoyhaQwDOE9RA5iyTIqF4RaLN5Gp44zNko5IkjQ7VoYEvpVwsY0&#10;5jgyw9B+LtZZw+c94OY521PYPYSV/K46iXRCrfBASZYi0Vol4uhixfphApY9BaQvBkIfBDAq7igf&#10;45wsZ4nbQincAfwkFVBfB8Y04vBuZiybQiQxBsxhBtjPQhwwxBZDhnp1QyJDA5Z4hDh8aDbteAQw&#10;iHyEEbJdInQwyhY4oyJHc/QDD04nQum+wICECbh/xbIss9SAQlY046EdsW5uKTkrAAIptkIbYxAt&#10;w6yXlwuto9jHKQAiiLRaQ/iQ42Y5wLnm70GiJtiRYiz/KLXZ5dZqjf6V8hgBJ8pgJns3wpaj437R&#10;cuYWqR4pb54LHqgqbRZ+KfoyIq/A5rYwT/omIzIvIkRlApt54uQqAyKRO6Qgx1T5+Oo5zHOk4hSD&#10;p9g+J+I+xixiyR4qYyJBZnpaU9XpZH5s18Igx+Lf8QIhB6Ai4jA5wnQ9Bsx9j4/iG4ojnp+B7ro3&#10;owz0Bc5BZ0tSItEaB44kAq4Rf0zjBDiDYNX1ZjjOog09SV8vppMWQhw1iLjkoKg4uAgij089Qujn&#10;M3xy4nBHbjV2oqYkBFVxYjzOAq4ppDhZ0UIh2Eel4Ao8URx3LDPYVXmp37RKof4sgZIWgT4JILAM&#10;oeAe41wA4BIBYCgwQGgHgIQEQEoEwJYH4GxIQeIdAb4YAZAgDRabMYLZbzmdjueD7fj9AEPDovIq&#10;9W6rEoZB8PjUbjkdj0fkEhkUjkklkjPXSkQCUVT/jhKMB2NBSHkmkbdZS0OaETT+jg6J5kPBjJ02&#10;o0if70eTzfz/f75fL4nwDCYUCYEAQBo8gf7+fCLO5tYjZdMaAICBZ5RaQHAlC9buCauRnukaO93R&#10;F5uF7vl7eN/V+BbWDcmFBmHJ2JD2LX+NaGPYORfWTAWVeWXyb6pz/CGdAufA2hB+jBGlzL11Dv1T&#10;71gN12fAusfYK2lQfObA+5em7Ae9yoCDHBxYeB3F37z5DR5WZ4oOHXPIXRBfTb3VcHXXPZcPbf3d&#10;3/NF/hH3jfvlZ/nfHpBPre/tb/v5Dz3b01D13oD3+w6YL2D8/z7o0dsBN+0oEB7A4IwSZcFvm7p/&#10;M6CDaAU2D4s2DkLtGB4WQ2d0OvSfDmv8fh0xIcUTRIdIJxUE0WHtFz5nRGIKRm2DhvuzJuRydUdg&#10;7Hrnh0DMgiDIcEgikxpyQWUlGFJkBHa+oRSjIYgsOBgNyvDp3Ns+7ggw8IXl1MLrnAdkywuDhuzS&#10;jTfnNNr6w/KoUzlLJszq5jivWBMPs2zcCwkEFAUDCTfgDQs2nMbFEzLRZ2My9p7tlETbQk/dAivS&#10;8Dh7FQJvmbdPMGbRx1FGJ0M3LICVQD9VMueTM0KAINVjKYW1pJhhVYeFcgrXdRHHLMsx2dUPwk1w&#10;GxmClWM20IDQlKtSRRZbfzzACHvuE9ryLCVHveb9PG2zNWPqddxw/AsWBNWgWzqbNWN/WINNhFx7&#10;PjXJ4L+eLZTyFd9wc+MP0XTdNwzR96vnV7NvvK4N0yJ+G3eo8HOqby5E0aWLXkEOMhvjYxY63IDt&#10;sVGRSQaY7ZMC+UL7lWV5ZluXZfmGVlPmY/ZrYMISKEudP3d+FQKzJkaDkj61QAkqzy2WPhdpczzS&#10;btvWDXFcvKh1qt7CUHN+jURaK39AiPsASbFTbHmhJ0PyzLsnZI2TYBjt4i7i2RqbpXtXtlD7bSCD&#10;L4vnor6o1YL6vvKIRCNw8z32FZQ8ZFGqUWCXI4+6IhRybkx6peXFYVD9xnXTc87S4KNQc5oYdO/d&#10;bcAh7YXS2Ri9g7Zw7yqEJcG3vIgljYb9f2D550EuTDtAtHl540UQcjV0wLW2SGP57M9zvdrhO+s5&#10;BTj+96WFxfe7uhqRQ+90ih8l5XXJyzUK2V71ZYLbSdeuPwzHoO7EEjh03iV1yzD8HMKOREQI4BBb&#10;gIDyAyIklCyXuhJhoTzYGyYk05sqh1HqHUWq9+iyyNISBVB036H1QKHPi0RVC8j6mbWK7lhTGQQu&#10;FWKRozarBrwzNkq9ESvURLFYUwpLrH0IBRiA0UzYxIiCCiMfEC0SQ3xLCHE0kCDhWxRZIOeKhv15&#10;H3UyESLSuwKoFHLF8W8YSNKqA+5Q2DpDuqHEnGtbx9WPvAZIqwjS74yMKcoCiPCy2ii2j4LGPyTm&#10;iqBCzIN7ar2YyHkRIkpBTpFSNkcgEcI0QmhFCMMcbY6iHgBAgBgDwTgqBZDuHEOAKAQAWMqVoow/&#10;B9D3GaL4WYgxGCRGEMYZY81ISZCgGoQopRIB2QmAOR8wZHDsG6MwN4dxCDzH0T4h4IgahIESHoNI&#10;BwByoLgP8foqxLiGFGLgZZGwBAEDKHkRQTQbgkmERsewnhHiUHOPMew1hqjTHwZwQolBIAoAsA1l&#10;o9R1DbDmHMPQ5h4j5I0AgCQHhGCPEaB4CIB5gsULoGcuxeC9TpowZtWwnKOLLjwCh04MBjUjYk90&#10;XxGmiofVYiJV5sECrLQghBj6H0RJ5WLFQc6H1Hm2Veq93JsFjxcCrUNhSImynnGeokbDRW3gxCpU&#10;9lAFxe1TE7VVVjVGPrNMOhmLlTVgueSK55iw0kTDiPi1kyp+zmpVU2ste8bTUGwQyfs1Q71Hp5i4&#10;l1PhTq6u5S69RQ8Xxym2PnS40qiz9v2XexI2RzTMmbaosUzapCNLFB/ZeAgW1qEkaoqAUlnxlWhp&#10;w7lM7RVzn7WWgWMkBgeIFGra8ZNsVWKsVe99FC8jMrLRqYtyij66ueP2k5R580RG/Myx966xWinz&#10;rGqRR68jZGZeSQ9IsAgR2sPvXVU6qE8nxrqnk5rnllryaKfdCAXr0PAW888Y5GlAnjB8fGpS3lDr&#10;cpxdA1iIlltUWWq9QihWP4BNynlrRD0ILviaENZbezMmNF+qRzwwMJLyWO3upSBDSqBQgfdPLsnL&#10;VnO7S9ZZoTYJONkZsjR+z7sfOamc2y73rhJxkhnAoAGPyGIfcYydgkFjLdgMVeqpF0vUbAEdV6pH&#10;ZQzGu8JAtGMnZPyhlEoypAw5VcskVwqEHpN7SCRqpFYz7rLg6CpAuSj6pVeA0VCCebYjJeMLxfx6&#10;b9GhY+feLiRTZOOPKhmy4P0zpFTONbQVKrZjyRQmNeVkTXRcM2fvFhxain+jIvfByTjbH7RQllES&#10;EHCvbcor18ydbBJOiSBZ6kWgiVje+55PKebrVNBlrGkYxq62VNchJe69XPV1XelVAr9GqKkXkqA+&#10;tLTP3mM6pukOghrWhGUssNe0dYgyI6o8Ye16ynxcsllVlgkRJdftmNUCm0zrHQ2CzWblluMf1Kuk&#10;zJmaUXcPWpVQC72PxEGJHwW1gj4kaWWnk/ZtmqGyI0sc2Sj0soF1LCxM7H8lV1qicNzzsn1l/rqb&#10;I+b6CHrTN7YUz6gcGGTrKsEzLRVsm0Pm5423BUZ6lBty84aBTYKLqUbLOyu9ztlW8fNgRo1iuKd3&#10;R8zaKC8iIx6fduIRQ9dLaKSCnAtOoGbPrXVUmpThqvi49dsr8TchM68sdrZ/kxim7JWNeTuQcdpP&#10;iodUCDouA17ghJorCn6N7Vfg7H7nngOKwShnKXf8o4o8B4MkI/hQCDDSGMPxPSHgMAmBwN4gRGB8&#10;DMFQBABZgMvHgOgbwfg6BoE0KgXo+R+j+AQBMD4tRfjECEC0DnhPYEiH6PceAgw9B0GcN2TBDwDA&#10;MAsHcQIgwakXL8OobogA9B990PQjQCQJAgESI0RAIAJgKyePwRZMhhjY92WYKIZQ7heCYDqapfR/&#10;D8F+LAT4kxQizH4S4jQKAchNEIHgMoBprSOokXUh5dw7uivYmYkPhVwCBSwDECljrAovn3CoMVjc&#10;lJCoK9v4AAECmFFjj9l5F2jKqokREsjZITinNkAIFzj6jbFNlMkCnPD9DpqlNsjkFNj6mJFXjmqP&#10;u0gcCNNmFQNCh5E+jSmPq6wQJsDymikCmPmjj1lxFxq6lWGPrwDil5F6s5gDGFEbjJj5llj9qolA&#10;slD4mqD7mqFHiNFzmFFWDZEigcw0EHFvKlFFqonqK6ouNpglw5scCSFeoohWmghkLRnImFF5KeFC&#10;jfm9nFAkRCmPjMmqBcRFKyq6tCB5ExkPkPlXmcEErrFimPjZHclgkUD5kKinDbDNlXmPl5PBAAFg&#10;jZGqQJFXoOIOl3l6q6riD/DMk9inECkMlHD2jfjNkMkil0oWGqKxksjNntk8kRDMlFrBEYEYxkjd&#10;oalClikJEILJCnM4h8DYEqlikHE8jYEztejDmimqLXhqw9F6kMtSksl6iNGPnFHclHj4l1kPsUjp&#10;t4gCOMDdjNl5GuFUCNEMoyRXFcj7kCnrouFjmPlltSmikHGin/jlBoj7knFDj7j6lijflilWEPjZ&#10;IjBBFAwAyOyPSPiTGyqOBOSGndntjNuViHkHLBGnEREMkfnyAoFvKphemMGMkCl7q6qxlFxHOCCH&#10;kslHjYFloyFznZRaB/kCouSEFUF7lgl6jMkIIuFfkOj5jfkikIFAyBldlzkzqTSaH/l7kRKcEPjY&#10;FijmljkJIyEumqDIhgknEJLWEul7nMDyxnAAouOXgbO4AaknNnSUgAKPj6sHHPR4iHm9oyGPjfsw&#10;jQiNSxj0lij7l5LwlxqcDZHqA6TMD7xVjaCNHPQ8S2tEEXFlDQkznqDhqyj5sxjmrrGnGnRxEHEq&#10;nCkMkHLDAEIuGFE8mil5GJKkFHlWLyFUFGEyjbEHO5FUFlkMzcx9iOD9naB8rBQ6ljkREPt4GrAB&#10;kCj9lwjUR5AFkUDMj7j9kROKh4kCkin7EzkqlFtmLBDbECrrFNnrqmkChmz6F7j7oWHtkMjNxFBc&#10;FDq6jhjYEJKPoyGqSaBU0Dl7rrA80FnFCRlbKlREDykCmqHFF6l6jbFDlWQ4tYukjfj6lQBXUQs2&#10;l5IuFMkilik8qlD4jMqPzIzRCnFXk8nCkHT6BmzXjuy9kplzyQUeGVRS0esoB+h8B2AnAcgYhbBo&#10;ByMcgpg1hBhPhHA7gGgDPMpEh2BwhoApglAnBhBrBxiNAzhDBTBMA8gs0gSOh/hfhWBMhIhRBbJm&#10;JMgUgcAjA2AygtgOgKgICTB7B5B2BZhUhPhUBaBhh+wJgAgbAkAtA7g0grgCv8qMBiBYBNhGhPhZ&#10;1CCNgJgOgUg4A3g2gXATAOVHCRiuh+BthohlBKBKhKBwB1PmCHgCADgGgzA6g/gkAbATKMP9qKP+&#10;qLBEUzC+DMy2nhGik8lFoTDUVhj1lljZGillxIj0kMnFMxn/0al5GPljlHjNzlACHckINpkJF5Nn&#10;LBFHlztSn7KmjMhG10yGl6uFIkqmgd14V4kJH/set9FesQPzj/DNmikMoWNS0PDUDNzfDLkslFl7&#10;sMAEEMjYEsjbE8qoupDUTnL/gAmPlH1mM6DcjbERF5MRPejDsOD1nFQ0AcmPhWWTGnEHFjuvAmD4&#10;tjAC2VoziRFWN8N8KykCsxkqj4l7xSCnEJHgFzl4l5EXFemSF5FlkukPrbkXRcB7k8tHgHOTgFNS&#10;m9lDksm+jdkUDbTiDur+lCzNFCzvjezEjKn5DRngVnB8G8D0j6lHrpDuqWFCj4jfyKjXNSw3FrlX&#10;q6uajWDYFAtEjyzqiNkRNDjrlHm2jYDPkioWF3xdCnGJD4yXDRjNl7rpgAEqtSlilHtmFSGPnCjY&#10;FSD6zFDen0gAqUj0lpD1mFMXCoEsnZULioFX2vgAk8kqqokMl7iNEiu7FCiOlilXmqIRjUFFtFAG&#10;jNwgDUFDkClXkulij9kCg23oUG1fXp3qMnknA4XsFQF0nFH6ERFFhnXwMlQZjiy9lLgrkIS2j6jh&#10;wbF1jshcyGqcW4AAxbDRlFqyyMDWFX2OtSk8kPmqDYDmkCjZULFczNgFFAncluFHqfHInqG9k8n6&#10;FijZMJBgFuH/kqlDlSTijaGPq0ABINjaEzqomylHnskgtSlWEqljnVgAGqOWAKWkD0nZSLj0yHkB&#10;D5y7WygHncncljjm3fFCmnFFl+jkTpj0ksjmukgZ4lk1jKyLDLlvNZslXKDuj7ljnroyHPFeoyDm&#10;k8j5ksxxD5liljoWTaDPlikirHDJj4knNMkOy7Gi2KlHj2kROBjWQijckCsCDKlllilNjMlvKyqy&#10;jbSDokzykEllncyCEZlFlvNvjgkPluI3QHj/EsjMxuELr4MEllnLWsioGnOMkBEIEqn6KmwMjLox&#10;lVM+smiOMeyGyjqowujylXoQDB3wBnD9xCgkAzZeEqiQD5hYZgl5LBEumil0ndl7luZbs2lHjmnD&#10;gjUdiHqlM3mSERFjsingEIDhkitmMe5UoyAPkUF6j4l5CND7ksrBEsy9r0AvO/Xq53iPUf54JGh4&#10;BvBjgWgZAfhyF8QKALBeBlhoAhgWAMp0h/BRBBg0Avg/BNiNAZAng3hlBYBIUqZ5snh6PjBAA/BB&#10;htBzB3H0gDAcgiRCgiAhARAPAMgHAFgEiNB9B8B7BzhzBxBlBhBehXBaBdB6jNINgJAOA8A/hAgY&#10;AQgKijB/ClB6VCQJx1AEgFgEADACCRh5B0BthBhAhChshy6PCNgAgTAXigAmAigUgTASAIgHgGj8&#10;JrJVB8B3h3B2BshrhphajAhrBwFSpwAZAgAng5A1gugHAD6np01cqKv/qL6KiTFQGOgxXgh6jflH&#10;mqMtHIxJFCncz0kymqDmtSkMtrhh3hjyrlFUD7nclz7HgJKm5nlSKkFbQ9DbbQkWDhuhkSM3tvD/&#10;E8qPgp7bOJFxqyxxEsmqRQCnGqISGjDDqowbHgXBkSHLHLKyzfkXQiDSryjek3j0kJIWFjlWF7l7&#10;nMkXWtQIinDYEIRwDyj6mqL/DKmqGij9jhj9lgyeYajekuqPk8lgiNKQkIDNsajbF1mSLxDQjhuw&#10;CPjfj9mqD5kPjf1lW+DPj5l6llljnt78k6lgwljLzamPoyEitzmqHZFe2lB7W2jJzwDpxRDcuAio&#10;F7mk8RjpkqkJGPnctSj5lwWCEOsblClg8CD0tGjpllkzzwj/IKD2lllzkq2xgBMNjelimnGSK68G&#10;EZmqNaveDQouHClllWFvZZB+kJCNEUbsjyzRgDDYHPDN3dEglFrjjckJbeioRjDJxrjDrrF0lilg&#10;tmNtkOjccUAF4uj14BDWEnGPu6EemDinQwiHjMksknH+D0mqXKm7jWLHinDf8VDaGFKokq3sA4Lr&#10;bC9MdMi9ksnhFvFJjaNpmFRxFQIcjXHqH7Fj9DEOkMgldWkRbNFbFgyj2ED48yN3h9dAB/lXFCuA&#10;Dpj7jYKbDXRUinQsDpq6l5WUkZouW6FiljEZncy/kHF1yGlHnckHExj6xtjPxS3AiOy/2XShDQoW&#10;EMqom9kRHZD4yfAAKon/xGDVbHDO3MDXEHTCsbDcqol34AjS6WORETOSDJlSK6jYIWKmj7jZK6lg&#10;n/l6lXlHkRQvjylll3mil7ofDOxZj0j5o5CHli8okoq5jpsaDKoYCnD5lFnZdkDulKDp2nDc4x9n&#10;nIkHYv4338lC3KtbAGlWFFq6nLF6mqIuFNouHFIWKojfmir2FQDNjhmSD5kqkIEnHPcAjpn7KPmP&#10;lg44jcwLEZw9KyrBc9B9iNbWFzgTS9ouCQDbYKHZDYHCmPxxGyq6mnDNlz3oA2y9iRqxw9D6knDh&#10;tStUZfCHjZOyBTFQF7kIDfmqF7rBFFiNH6MZAkndkz8sCOD50QhXEPkMgm/MEJKvlx8tC/lWFHmo&#10;Edm9g0fSHC9NZ355fTmXBwBlBXgYgdApB4CHADgPAbBxBrBiALD+KMBsheBNgUAigzCNANgXAoBs&#10;BohXgGfVJ0psBlBeBXhKBOhTh4B7evpMjKgQgTgXAUATARgOALgJiNB5h3h1huBthshphqBsB8B+&#10;U3gBgCgFAkgsgxgwgpAiACisibB+B6BVCAKRTup6PkAQeEDIgk4dCsPQiIRGDv1kLpXJlPqt2vV8&#10;REAhUMh4VisVB8PhsDgMBQh7vN3uOYNVqtR1u96QgAzkPCYaGw4GoThsJxKiUWjUeIpqlGemQg70&#10;9EVGkVOqVWrVeEP+tMquH6vOKwPuxVp/vWzAa0Ay1AO2P63A24B65BC6AS7AK8Ne9O2+PK/P3ATk&#10;AhzCXgBPrEWoGB3GA/HAvIBXJFXKXAGzJqt7NOrOMzPPTQW5/Za/PJyad4al+auEat+AnYBvZZax&#10;PvEPra4LIAsJ70Kb/HA/BaIEcXRYrgiblCHmO7nLvoLjpZx1aW0AbehPgvnubV09/r7IN5IK4B+7&#10;V4+m2APuPnRe3QPTbgf6Pf7aLRbrIb8KYKyPse7igRADnHcfEDsEBUFMs+iUrYyz2oQ8i6Ag1y7A&#10;I0R3w0mBxnLDzDOy8kGwaAsSwoEEUOvDjTnJAsDnxC7YASCMaBbGyEO+dMSgKEcehpH7UngYMhxY&#10;cEjHXJELtrCgSyaxgOwFIMCwK28ANq2rFRlC4HS43Z7S/Dj2rI4MBQUBUaAi3bSxfDR3sMC04LJI&#10;xwNdNr1oRCkGrI9q+HbAU0BfQMGgzQjyBFQ6ySCW9FmzRrRPEkYVtEzBw0rF7XQo3cKHZTh508/C&#10;3AlUUvntAr0njADRIQ27FUIDMXtE68ehGElav41zMHNXSyTQGNfSfF9FlubtiRfGQUWQ8jXR2skk&#10;HWzRvIQ3dfBiE9rMU0sWTbDkOTa8yEOvC8dxk9dOHYrKtQa69RAk8jBKiRDxKxed6Xre173xfN9X&#10;3e7zFzf5o4CY+BzbUiELMesywUHuGOyslTmxiLRPJJoSm1i5uYyhEBRk4a3YQ6mENc67dsFC8Xvi&#10;2sLrJMz11cC+YMU7LS0abNPHnBqTA+wgOZvEb6YrV0g4ybhi6NhDd1qEmAmjcz15gC7DTNAD1x3F&#10;mb2csjBR2w00WQFEfhpiuuLxc2Lm1ObS1O26EPa4M4AsFO5BdukZQI51KnC10Gy4BwNb+8ULtds5&#10;h8LNubwFGwWwvPr427DTXLI8zryi1LzR20UXuuyzDLI1zauuxS5A8FXSuzvtXQaw0AL0a5v9fAr2&#10;wuDHabg8l2doDEKahvrBPbHJ0eCc/h2hAr4xfMStNFPrFXZawT4QhEZdzvqyMxiJsMFv4NSD4Zzv&#10;XQIXrI0sdwvWbXLAcUWIRNGdB199Iq4ZRqfpDxyzb15vtLGW5BSNL/wWQBKss46QuEAJoB5Alf4u&#10;WmIcGtA8xTpQVB8goocERhiJHtFrBs6jRGeN9CFCFFAIF0D/aJAtIJZEGtEW0hpF564LGUCqEuGi&#10;ZiplkGJDl1pCGGA9f6RJUiQU2vBHQrocw0okP9ChEtdi/InRPigvwskUYqRVKmN4ZArQZA7CoPEf&#10;wAAEgiB0OQagwQJAJAJFYoo3xhiiBED4L5CAMgnCWNcbAtAHxqj1HspA+x7jyFuLAU4qxXi5HiPg&#10;fhEgBAEAKAoBAByEG2O4biRQBAEg/CSFELgVwngVAcAleg+h2ByDQG8bg7B5kSCmGsQAXwjgyKtH&#10;4eQwBcCzFSK4Wg6h4j1KKAEBJkABgBIgecfQ9x8j6KKAMEwLwaBXCuFoGgLAQzCj4UUpQmimBnKc&#10;VAqU1ZvEQLIKecQipyLmP8Vo2phmySLLs3A7KZjLHraMMU6ixjYBFnxD1Yg3WEM3OCjk8x5Ab0DP&#10;iiw8x5jat5QKdQsjCDRHrMUe1F55kGmKaguyCTuTgnMBChchC7DFM1n2QhqSCjDMDGOtCIhrjBHX&#10;em7RkRq2dFkPi1hJBZEdnrXY3BHbCHWrONqa57b22oHtMtCM6gxqlLmLIYqjh64iJmOufE953DyE&#10;SXNERm9TS1JoQues67fW4JmNKgA26LzboyOumZWZ2X8lkQFQMG6FBt11geNZFj+VTm1PafxqDcCE&#10;GiSUWJhDnjVm3NccE3Z2VXUhUaa4lh9kgqnW8YBWJaG+tQrKfZ6JB0zO5TyfQ10+1ToXe2mg1xlj&#10;FGWYQ2dDhrkzM6MUeY0sRFzVBNWjs656zzG3MMwoBTqz7GlNdRQ+h5DgmuVdD18LUDFDPug0RPp5&#10;jFG3RyhxOaF2eQhCED67yaGEV1G2+mJA0kOHxdzU8thikAI5fsuZCJBzgv9P4eJ06XEANEWhRJA6&#10;AkXujPIGzASDZv4FwNgfBC+j2oFM8MwTmDzMKnekbBVzX3Jloe8m00VDSzIWnanBnTHh/GKQKn1K&#10;xYknm1XYeJNqc37JtVSW5HZ2WlWKMghdVRB8RHkMM0RC55HFICGBkNHJ6wk5HOoLPJSAFXM8Vcdc&#10;8jUKlDGZqgW8R7bjIOAGkxJsPXRmCMEbdPt5Z9s3OvX9OB5DFJoBzm1WbByzPpZqn0hBlmdOjPW/&#10;QamU05miP4hQ6ipj0p2LYg0+KaG+oFxwW5FiQTbnrb6y0tpbm+qaLoDDTB2SEI7P4fA0D6Z9qkPW&#10;hSAILGlHkbg31zheCpmuWgZhaERrpmAVm0I1J8TFP9PENPXj+VnHtdCWo6imC6KuMwYKEas1zI7M&#10;U3QFy7IcjEfyjk26T3ctwucWq8p8XsRGiIhc8VcoZLyKQaK8oy90EIagyEszhRhvePM+8HUCQeQj&#10;f6jIhCcxeb7e68N56TwicBR2Qh/IreDP2NuxUsj2D4nUSC3BioQ+Jb/MZvgpB1BZcZz8b8KXHYbl&#10;aZvbV4J4lXYJ5NyeEvKOVFGHSNUXgLQbBGHWPYf4AgFAeGaNwaoMAMgMwKLsTofAjBkEKQgEQPAu&#10;DWGGKOSHK+nLzHsPMdozBijBFuLkXo1RujjXsBUDoIwjBGCSD8HoOQMASAaveUUpJTSolVKyV0sC&#10;sTFHkNUaAzRcnQGeNEbA9x9yJXqA8CYGwe8SCADsG4IwQAdmDyia82Zth3Xh0+KKAA5+XFh5k27m&#10;C3GCPXmAnKDTgsqLsbs1yfU+miMtx0KR2U+m3Qpr5JCL0BWDH2jtMxuzzNERyqRC5iobEHLIbdhB&#10;t0LquWpEsKCkfggAMsRK3ZbFTtnF99WIxpT2mCNqjI0s+1WFqOyux/p6D0rOWcqf7RYj+G7TMcoE&#10;xghkfxqAWJMyMmKufLEjtJ6LEWHrbgZ0MsNcQKfyPiSCR2MEa+QufSTmWcPMTMXYOuhKpKAUIQoQ&#10;LEMMZ+AORkp6LM9oOKOuywMAeaVE/cReTmn2SmOcNKNqrgOKSeOCRkRkQaW+IOZSLENusuAMQoVc&#10;o4YQtuLEfsfSVORfBaAQ+AQWLgYQPWQAZ4TQgkMMPMT6MwReRiNgtoL8P+PsReReq2XSuOMkMUME&#10;PMZMLsQBC3DOPMMMPW+yJyPWRkdGc6K0QuZuN2/cQuMsUiCPD0OCPMaYugGePMN2YqSGGCfkbOPi&#10;VkR6DLEW3o00IiQ4nmFZEkVOVOPWo8IO+iAGNuNqTMSeB/E+aUbgRlBgNgQuPaZu4MFaPaQAQEPa&#10;b7D0COhGME8pFpFrFsXm/iGQPivFEkFY+uL8pcNguBAqMAPisQNXDEMAN2h+IOQEPWP4XYewVIYQ&#10;WoTQTMe2VOZuXMGhG4fycaNA02RMLoOyOCagfCZ4RyciK0b6T6daLIN2agTmMMBxHo0wBgElHwWg&#10;R2aUf6OCaUWoPiFfIERyymfsPaXILYMMReOCecWtAOJyQoZuNuPMSCTMZ4XY4GIiOCu8B85KImMA&#10;XMe8MwYQWYK0PiQaReOoOuxEZuiMQEWUNWNE/YQUIQZuVITaewWcReTMzWRob6b6aqRKaVEcAAQA&#10;TaSCWccOU+LcOCdGdyhHCO5uLkgwIOdypILwRkfsfyQKuIsOMQQoSeSeTMF1LIOoNKa+QasmPST6&#10;OoQvLML8MUBnLkQKXMdyBrLuZunSLweehHG4GgOot8Lwe2QvHSNWMMMUWdJGLMRkQENKPMPWaUCj&#10;MkUiKmPbLIF0e8IkLIGFM40eLYCDNApaLQag4oA63cdaewPEagyOCSQofsWhL8MwPMaUMUsKnQLE&#10;byP4IQPE1ULgQo/cdHIymGMAgWRYMECdOQagXmPy9BFvOcikK1Oe5OH2HkHCB6BcBiGSHCHeIOAK&#10;DsEiFQEODaCkAEmojUH4HsHWDCCYCIFIF+GkIQCiDcEeFaEiDhPNOlOkH4HyHsHMHIHGUaGuG0G2&#10;G8jsGyHuH08AIOAEAKBKBOBQBEBIBMBUBSBOBCA+A6AWAQAMX0H4HoFUFIFQIII6IiBmIWByIcXs&#10;H+H8H4HSiKHGHAHEGoGqGkHSHOHMG2HCHOKIAKASBWBQBMJCBCBUOUA9QwAiAbAo6e8eKaIOKe8k&#10;m7PyXqPaEXSqFVSuTaNubZEwLQxEnWNcN2LIMMcyQONqOCz+LoP4PITMWgVONK+HS0H00kAGt6MQ&#10;ZuZuQuQEagOyuAPWReQ4NKTNH+V82cPEdGQEKmZuGTUXL8ruiJA8AQMseeymWcVIOyQoXYOySDFM&#10;O5JIRKs6ABDYACXYMsT60gS4T6N2XULQQuWdFmIOiIR2dybDLkBmPaOoTmGbV0nqQOPaVmCpWAMM&#10;g2FqbONcOyf6NE/IHiNuQESqPuLcQaP5TnIeACNuPaftC6H/DOHwOuOyR3AKSCNStwH4ZvDSLwb6&#10;dGbgMUSzGEOKN2YQWc5CL8NuTMagMsOCWgfzMCAETRHtBmMALItIPSQKMs/caUN2PaVIz0zoIPKA&#10;0mH8ZuOoZuYQReMNW6N6OCMNMZXcMgR2PMPiTqcgNWPNUhXGu0MI3kVmbsskcsMAfYRo4CCIquIO&#10;fy3cUuNWOCQ4n2n2TaPCNlVqYqP4dGRebyfsnmTmc0LQQApiH4MERke3Vqf7VqSeN2XsF/auvEOO&#10;LUVIME3kglVfSlbDbEwTSuFVL8wbMcMATMOCd8O4LI9ide3gMAQaN2e2Z5Y+NAOuoqLUT6r2LEf6&#10;gkQo3ob6+mYu32F4Q4iCNSiNMAMQMEMU/+JMhGo4+2NgXCLsWon22jWyMEeeCtc+FDdCOgF2QAdG&#10;BtdOOya+BldWR2+qF8fTD+aYPaNudyR2RfXiU8IQdzUOOK9AACTQahI4NKfsimIOSDBkPoXY3pKs&#10;IiNqXMaY2iiMSDacNgOzbBX+H7GsQUpoNATQPWTkSMQAVIT6RyTa3ANkN3XYAS/cIQ2cVcaIaIQA&#10;RYfsYQNqQae2/cb7cujSIiY6JyIQTMNEpqU8XMb2PoPWZ0UizULU24YjWGVIN2eeMFWiOAMcXNau&#10;F/L8NuTQe2PMZ0bCPiNKIQdGN2WcXNd0dpdOBsb6NqTabO4QMQQ4GdhmReXYDJhuQoFLh0SCIQZ4&#10;CBh/ZiTuKKe8gK9IAINLV0GaIROQCcbCrufszqLgXYvERyRzUKNkVc0EHifyvENcgsaUVOsMH4fs&#10;XYPJdWBkMNBQOdiiAaXY/cPFAiIOvFgwIQefI5bBbHjyipeLj0mqH+H4EADECUECFAF2IQAsBABg&#10;FBEkCSBmBGirRWH6FKEgDoDYD0EqHiHyH2AC5sE6FyGSDCCIBZj7OkK0MQHzaWS+LcH+IgJyASQU&#10;NgAUASAOANjwXzRWHoHmHoH7OiIjA1Q0ANf4X0MBPQLNlOHuHwmQIlk4AWQUAMOKASkfPLPxSWKX&#10;SaABSe8nlIKoLJhmGcEHnAewXNZvaaJynURKOuZYQUUyMgPaTaN2MMZuntR8JG4kCHfmQ8TaZ0YQ&#10;TaPaYRCGQOcuRKN3FYOKZ1jOMsXYSehGz1gwaZfub+hGgsb6P4eeiaIObOz0NKNuWgaJFOU8dyPi&#10;QKq4AYTQNKVIPao5EyahUqS+R2QAOyTYQ1ceLVL0AEPMZ4XMTbIuVEaYSWLoYqZ0QET7LUHiNKQ5&#10;gENAN2cURkaYSCOyeeZ4e8NKMse3KoABMgVqag0cMQIQiJS2AANcYQiNjUHciIPaogLVTGLcNcao&#10;LZIoNSNEMMZ4gkVmbChGe9quPaaYvETbVMLYQotYLNOEWoWoagVwJkfSpQOoVIOCdQUJGcLZJaV1&#10;a0AYPJCWuGL8uKMAZuPWQaPIQEOuSuLEZXDkLsagOuOCZuWgLIPWPWMMPipwRLrsR+1Kb7gwSCMM&#10;h6/cMEbyymVO28eCQuYQiIQFfyS4OCOoPitKLsPWNE0aNSQkMkagR2QKfs1ELYXYCZu3iYZ5lsXo&#10;iNWHHeMhE2LERkCbvQQpm3vXvYXsQAweE4gKTaTMUi9YLIwakiLEbPFyQBIQy2Loo4TMVOxOH2b6&#10;NKSCPiOCfCglMkCjOUIOWhFyQKZuiJpEOce8byQBMOLUOCOzBeMcMESeXYTRjOMwvEReR23kOoEp&#10;xYT6b7NACCUgJHVqQEfk14GniTiTwIaVVqYQT6WcfyNqR2R2QptAOKTQVmgtouAAdaNEusO+P4Rk&#10;Vcu490MANqZrM4GFEIfSYQMMMssWN684NGLgZ4RIRKMNn6O4IQfsNqQAXMZuVcrkVOQEOoPMXY3k&#10;OCNLpOS+T6z7KYMcdG2cXZemJzJSM5GIoOsCLdsmHNZBZGMAQusYUI0qmALYNaNWdabyLIf6Wpp4&#10;AlyAdePi3QGWfyZuYruwAGahHsVILIZ0QuQ5BYK0e23pbZf+IONFKMQ1WH1GSCiMVcefZiMNOKNP&#10;poAYnwCKu4OCIkNFxuT6OCFH2hr+AGEd2oQoYQfzm8NuiMbyTad4S4gl0uH43MiQR2PIh6aJHUH+&#10;WcMsQE1KrkLIVIfTm9VETMP5HsPIPaFd31U8AKCz39URvb4CXnj54EioG+GYFqByB+CgHSHtnKAG&#10;AwBOBkEgEkEsCsCKBoidQ8EkEADqEGEqFCHYHgHvjqB2CmGGFyFOAqAWAL4L5d5f5gKpSYm1Scm4&#10;ER5ihLIEFeEz54by3Yl4x1nMMMLwMsduVFrcAGNFtQLQSewafyPWdG3li6NZS4OuAMLIavTuHmPM&#10;NFboMgb7yMAQWou4eeXERKNr30Fdm8bOR2b7H6MdnOAKagLJq/q6IiVINKpQMEWcT73YOLhUQEpQ&#10;XMRkb6eeZ0MwOodzqzQkOUNdxuRyviAB7ibyPiME/c9F0ALkMUPEvErvCILIK0TMgsn2ruPaNqe2&#10;T6QoTMdHbSH6bghGQudGcUTQnWw3l7rD6oAARedaz0iIvFnEU5jCK0xmN7VILgNEVOqmNBzqMCJy&#10;VmbgPWdyMU1wLUVWMQR2bzTcL8NETMQSQUa8WQOuT6w4HqWgRYT7Y0NgQoMNDIAJBoAAN3LuBrW+&#10;NAe8QFMaL8pAq6Ro1KIA4oE54I7YM7oQAIU/4YAYcA4gBIkEooFYsGYw8o0/o4+489JBIW/I3zJX&#10;1JxDKQjKwbLXhLw9MRVMx7NYgA3rOVtO21PWtP5e8IoEoUAHjRwXSQnS6KF6dRXLUXBU3nVYY/4c&#10;AY8+4kBApXxdYSbY6SC3RZ2jaai5ZG33fbwxcQhcxLdS1d4wGaLe75fb7HH8t8Fa6yLcM0sRRRRi&#10;x9jb9j8hkclk8plctl8xmc1m85nb449Aj9FZ3RXZSITNqacF6vpMEt2dsWJs3vtZWEdWKd0G944d&#10;9P2s9uEB+JuhTCHc1eVIayJudFgrMxUK+oJ+s3uxBHPJ31gH536y/fFpKO8Xx57S0dJJXzNwF7wf&#10;8Q18wd9ayHPwLP18w0PP8WcAOEezbtOQEDIEcTvn4IMGMMFoYwgGUJANCjQHGVcMGhDRmQ49iiv4&#10;sYmvqByyrmCEKAMbEVFpFipnAq6WgaBEZhJGoaRvGYEJvHaIKuqp5xQrZsyGC0iugAskPwDjfHCb&#10;snGvKCNHk9jxH6BMryrFErgS2p7veASixQsruNuq74ge1aem1KqcnqopzThL4jTm3gNh1O5WTzKB&#10;rvKm7rT+E6sq3Fyrq+CiytPO4dAZRkvyqoqr0ehUBIMdsEPS7Uqy7AUTA/TwFVAm6ssg9hn1NHK8&#10;i9VUigtJxum3WDyq3SsVGxGIi1w8peV3KsFU7T1DLydVhwUooZ2O41QAUy0mFzZ0fnTaJ12mrcvh&#10;Fa4QWyrLgO0q7iAPCQZCdcclL7BTANmYhQ3WwD/B41IzVGhUFR+Y97FdfEhmzaZ1tXG4aT+osYre&#10;d8uy3RgGMA7iix/ZSbg7iAiYlJAC3M76QzVWrznxL8UVYF+QUutKi3Df7PZPlGU5VlbLKvlmX5gz&#10;h/n8fZREMNwyEATR+H6fwAIcA4EASG4fiUK4tCwFoThIGgWhMyB9nqd5oGobJoGQXhRlAUpom6ch&#10;954hQAgSCILFMWhjCgHQRZjtu3bfuG47lue6L6TW7jPvKijvvhEb9uvAL2WHBjLwsusBikqpvb8z&#10;4pQ0TWUkKbxHY4ZsWFF7GOYPN2GdWKJDL+NxziAOqKrcty67isqzb7+MAdnYdJyowdphDITbwZYO&#10;UasLONATTqvlzHxjP9aqDWrAPTBCiu5Bwk+eafowRSr+LL2B2S6oqYg9hEIBjXAixMWvxu5FByfP&#10;zspK69Kgy3La8hx+K8hv+l9NJzuCKyvOEKu7Rfv/LWYBZRZUtn8Yol9JR0i8n6BYoZL5kyrncc6d&#10;gbzu3zjkThBkcyAisufJAUEorCD+IjKWBMoqrk2pMTbB1JEJSypfW+dBb68mfkOMAUE5B5T2IjLq&#10;CWA57zIHcLapVihcQMHUBWlJ8qFDuLRHSVla4IglRTc6goq6bSQlBQ8QqBi33hAATagorcWCQFXR&#10;ywwqpWyrw6JKlsrp7EBFbPYnWM5CjoIGEAwhLopY+DAj8WtKqMTAIoRylVARQ2KF9S2l85BgGCJb&#10;NOG6STCBhSVYIVdZReYMuZJCUWErzwkhClEqIhxmU1ObGCVdTwHyroIWUFOWCW3AyzlpLWWxkDED&#10;SQwKs7QNZfIhP4UVKsFxMzFF1MdgiX0HB2mYfwY0zxezRY2lVb5QRuTXK2VtOpN1DJ/YohZKr1Sk&#10;ojK6l8m5p2QAvQEKidgyp3TXG4ch0xHkqm3NulWEqijjKKhAQoS0/5ji6MAuGUQQgbUHOMciXMu0&#10;1GkRQdxJQUKJPxBwtkEEJUvmAT2KmjgyaPHaMUYtLbFFWOkkSXxja+kcpST2TdBTjUkMEQUVlEx0&#10;jpJKX0M2nSUkusER+exBUMDiQ9RQUUwB/DYjOKLOlkqN3ojTGLVFBCbT+IoRMCOrDp0rsUWUg5B0&#10;DzKlXQUW0alZVKmAKyl86E6TVzgPEUWCkXyisbgyxQGFdz+ScjKQwvqTDbp1oKLGwSladDNS2Vcr&#10;LCIerKYou5GoJKwGUQtNEXrqiHP0BukoTFm0LIKOkWVjcuU2o8AHD0JFp3vE3KKgoRlrXdsUD1bG&#10;x9RjAEcQQrsXizhc1lGol+I0q4GUFSVYIWJgDysIK6VlHMHCHHQfA7Yyp3jvuZgosUhSX0YudK6b&#10;cKV3aTy3vBeEy9crxXlL8PwfI9A+BoCoJgVgwR4j0HwZAAQBgFAcAwBQyA/R9j3HOOgdY/h/l+AC&#10;e9soHw9iRE6HEKoQZS3mwhhHCWE8It3E03kM7e2+t/woygwEfBShvxEdwrsRS4lDQEm1jdiVGIoK&#10;zCUrrpDyxGS3ZSCiPyuomKGxtb5XStm3NWluVbqyHG3OQW1L4O8lBPyYbe75RUEUBt4m2JBeTjFr&#10;KCVl0ifxkZdguW1filXpkGQUdCBimjalXQcdpVy/D2PbiQFvOTlSt0BX4Tc26/CtlrPSSFBSvTvk&#10;3Ryoo6D7krojXCWVfVURiwXSk523mJCJLfNuWVHMSEHVYBGt8oqSrvoK1Ad9F0uVawZUqVswBRUz&#10;oxYomc5DnajnzLKihOsOCEPXgogJLaOWEMIyIAFGMJUTXQAAt8raGhoQXWUatEaOXGHxKgVGeDG6&#10;LBV2skpExXbeCy24UEwB0DtHcRimFCmpyPE3TrWk96ObGJIKGTcrugB+HIOQew7ltSOEhpkd9FCb&#10;ZEJIMAoYrpxqLWPFfwe3SlSsm3RGkpCzGyilDTrCVGJeURmnUNOwVBwCt2P1QRxQxZToLuhKYBfU&#10;u0ERbAAoqKYSi81FMqVvg4r1KrfcqqYZ+1gqllw7z3n2E0qq1qeEPoh0DAEhXSLvpR2rOnfijZhG&#10;JXU2lXkeldH4y+sQZYIiYvOmihq1NJcpGZXdglLdJEYmoPaLWqIUm018uV9FtO4j+TpCqRpITPpq&#10;WAU6Cib78KLwDGy8rjCcatOpa0pdYGXU8kJZUqwMoODYu4WkTW0H8lKdwyi1lXhUTlKSlUYpVS+o&#10;achEmCHIQQchLqXzuY9IkTdViW4owMOg51Nru1+L8mmeJ1JJyr6CRmVlBS3zuHcPYmeVb2zAKwG2&#10;t8m50NVHxjER6HqW4e13BhCUyBWSbmAS7Bd3ZyJzEQRQXmBRGLImZSrtwWXiCNJKPZ78iCW0lIKn&#10;gl/ogQ4L28nhEZKRCw9grom6HrwiJD9Ix6NYo5fAVxBRh5iBOYIwopfSVBSpLqiwwBAQ4AtZiiSA&#10;lJcJBgIJGK3if4SxLo04PkFD7w2qeD5gkKp53bwQjA5wExVjSxGZBRNpzpGLbIiRVgoLXRK5iQIg&#10;vJlRgg4BCwkLkxIYwBOoKkJyizn8KJui8kKSW4fRqQSwRIPQTIVAXAc4cwdIeIeoe5lYAQAgoYDw&#10;EgFANoPQQ4MAJoHRMEKsOcOkOsOrCzDDDQO5vwREOwyxH7CwRsQRjZhAm6IxHJQw9YkpKRBQrpHL&#10;EwDD04hBARLorIkJKpigoZEZFBBRLpb5ZREZy7tJf5iiCgtZzJggrpBztKKMGwBAwCpKwo9Jb6Hp&#10;7agorYrJLZzJPZfiXKJw5BjYm4vKKIrJBBH426Ixb49J65hCx8CC7oKRGJzJWpL6EpghSp65AQoI&#10;ro6CJxNTHAiRZR7ax7JQHax4oKDI0grZKRBA7RJjcwfZVhExGJBw/ijIjhSAhhKg8QrZJg7RH5Np&#10;64q6QZChLZZRLZX4D46BHJLpNRARjYoYroq424rZLpJhgjWIDREaBgvJAQwBHI05hBLaC7zJghLo&#10;q5L6iiHsaopZLoU0l6C5HKUAH8mhSqMI747RAAWaC8jAjhw4jjsglooorJFBJSx5LYsrnghScqIA&#10;viH8OQvYm5LpKRKRao94tY0iRwt5FA06VZBQkKeCDKRojkQwuJVhihSom5ZSJCHpEw1Y/j2JK4wD&#10;nCwokLeokqJwopEYHMvi04JA28A4ABLsnSjwZJ64wA27lpf5GJb66S9AkorbzKSoYRKRb5BQQUzB&#10;M8P0zczhl49hb49hFxdKZ4YwrY5Bb57ydJgg0hNQssGb7B0gS82UwqJxGKKJQwrJCw8I8Q8rFYhx&#10;HJEY/j7D7CiyAhK5L5fjpQXZKQoJBCJxCxfjuovYsqIyJEyZPoiEGax675KqDL5hARhBM6Ep0hOq&#10;JCeYfYoJPY9hL5HJ7ZCzeghA9inwqqoA76L5L7X5BQ9ibIjz6IB5EyIw1ZL5BQ8qeUpYiRigq8k4&#10;hhb41Zih66DJH8jwjkRoiRGJVhKpKQosSCEpNsdQjzFgBhcJ7xFDtgAC5Ih4iBQx45FVDS67AwlZ&#10;OpP6YIx9EoiAyyC4VtHSkAhSdIm7IRTyJBih3JNpOqXwGq4hJg7iVZKRL5SooJZSx4vNI6EpZSGg&#10;op68CggwrKx5dy74wB/4X5VwopOpFBfk9JKBFzHg4hy441I7Rk0gooKNOZ7xNRzp7JSY4U0hghVg&#10;MNPxBznCJxJhfQwBhD7E2xa565zpih7z7BuBKRDgZiJyC6p4rIsIFwL9TMV1K8ztTovkKlTxuof4&#10;aoZYXwVIUoVQYIZoaYdYdgdwfAewegdoeAeYyIAIAhIoCgAoBABQC4DgEAJIIoJIKgLIKwEQDACF&#10;UNZVZdZhlkPBvQhRvkPbDlZohQrdHQVsPhNrHIuYrphBjZQxLZSsSQdz1o4lcQgxLsTBJBKo7hBR&#10;ig25GJAVFAAIsphBExQyIx0gvMrw76pLLoZBLpEY4xEw06KI25ZQXFhRfT5iEo/hy6igm5fRzI0j&#10;zMJAkCGYhyx7tNI7mcyZKSEqKJNo8pb6x4/g6CEpOqpIrovIrKXJFxgYt4m6iyEpWtNQ87eVKJGs&#10;gYjgoZLcDA4Q9kDhK6Cg9IrZViVax4rpegqokI7hAT9weQ8pNpSSGtW4iRHJFBEcUA+ostE0pkqD&#10;FInJKpLZEb44+JZRKQtZjZ64oZGI27JgJ5zo8q6wAFpJGrZEgQhkio2rVIhSVZFBZSXNSIkKIxyp&#10;ihH5BRKSIYgxARZT8YAZLRK5NsIABI1ZRRM5EyRcpoADf5ioviGQ4gvoobTgvk+YeYtawpJg0hCw&#10;rY6ArqChflbYiRExP8GZiiJyrhUA4zyJ0hQwyYtYnYWxjZLpExghfhHNt4lZj5kBQzXzB4va3hFg&#10;WhJleYiQ4x7x7aK4nKDJKSTZeys4jg05eBRVat81ZQwArY8pPa3BFxihb5KtLo/xf4Yd+rmY8pL4&#10;4wI9/Y9N+oYb5hhBy5hwiBBBjcSg2qQj4KGwjgsorpZRM5M440Gdtwlo0iVA9hLZ0ipLzKChzpH5&#10;xRHjiAhQ/g6RHKyN1g0Bjb8ojBhBGN/I3RGI9iDMvNA4AhhAvJL5zo4BKU+ofin4ktvwACUgAJb8&#10;R5JAreH4fMXAhxGLjAr4os3o88ohChQxGIkJFCIxcKHpKqygX2LyeArZAQm7soCZilNYA5LbIJK4&#10;5AoIkM3wAJZRhD0g+pZQoospHxH4qpjZL4rpFCEqI2F1zgyBM+OoyrUhFQwow2JwCjTR0gq8WKnR&#10;ih8A4CVA7RP4kJZSEtyQBJZQoNPAACiyBiEpb5KU5RSpL41cISWQx45C3RH5hCiQKBSpVw7SwpBB&#10;fhBSx6x5zqDJFCgtqpxY4hGKC5zIrL7BwoMpEYot/wVWZqeBH6i0GZRRLZ3ZL5y5dyWg7RNQ147Q&#10;rKiiBiKJM8pV88OtUGcht4f4fofgeIdwdAZgZ4aYdodAcYaIbAcAyIAgBSg4GQBoCQDAHAGAFIBY&#10;BQBOc+g2g+g9Z7DNaLDcPt85NoSmiL9lxI757c/I78iIiQ6AtoteimHyNIjyqwuZhCJQk7Pw8Ahx&#10;FAoZVg1Z7ZihLo9hjduukQCBEZ65BAraVd34hQso4xOoq49ItZCyKIobRIpM5SJzxRQghlrgBxP6&#10;x6gpggSWqc3QhxQyNQhhOsvgHJRRSrLAl5BBEyHsGd4RJlKwh2PgroiQ5ArY/hOqC+r4eBARGJLc&#10;3YfpHNKpUBc8fAhS6o75b+lxJA7hKQ8pH5ghgmk4fiFgAspEpIBeQhZRUCL8XJK4oo9mAYAYvotu&#10;MQiCEoq5AWJJghNpL+DBK9bxRj7A9goOAw4WEGzIhWBIBDeWvYfwrosotsz44hJS0GKTIgkJ66ag&#10;4jYQubTTIwhAtpLpZSVc4A+sGbs4uJb5FEwIouI1z4y5R0fgjzzKwrnAtqKwhhzq5jYAltS5EKVo&#10;gRKostS4IG9mVYyhAT9hJg8pM4oZhCVZM4tskw2om6VcGaFwpJSI8QtuLwXzxRghjZExEeQAlpHJ&#10;NpghWo8pZR7zOQLZgOhHC7n5Cw4DZBPYkJih7Zb5hAodOYKJStgGFAcZHLw4qJSqCgrpcOARUCeA&#10;7Q8pg04495FA1YoeMI4Rgk/Yj15QCIvJP6KJNRJgwBEwxoHwtcyZzJFw0mjwoo6FS5E2Mw84kL5h&#10;KWLAuJQ1qpM57Zgh65H+JYAIm4svBwt6MgelBYf4rrXZGddok+7/NtBDgFCmlAAIwB0I88lA+A+N&#10;rwiAspM5OsHgAhGI6BBx3w4T5gU/Rswo8qxAhyEqx5b6Jwq5ExOovI7SDJBREYm5KTfexXSQpaPQ&#10;2pAQkMn4fxihGJGJM6I0BoiC76OuIQiIiXPsqAvpjY9JKo6AJnXw4yB1zhgl6ZLqKKHvRoU5fQss&#10;TZCgvLvKrCBgq75hFxgg7hHI4w6HIw3wq4/hdzyoypPbRgwCJCigrJ653bZC3g8go70I8RjaHtI9&#10;eAlZQyEo6BdYUKp4rrDCzEfIf9hQXF6YtsHYudk4ix65Eyix8G9yWgwFgB3I8qq6rEkAlKx9zWyv&#10;DDCWc3jHjfjnjvjxuOhUPUPmchja2IPVSJ641ZKpZQraQUoAiRjZfhAQq5KWEQACEpQxM5zokNvg&#10;e47kTIilS7nUigjw7goJ9IjRARzpKorIq6JytAhw1YrpxBJBb+/4BaJxSo9iVb1wAiC5fSC7iIig&#10;/kGZEbkQiy3RVxb5P4tt/A96HoNXuKigoPAiPwYAoJFD7BKRfRL4oZKRZRzr7ojhGJyuTol7NpaZ&#10;LpLpFBxI8XOYrqEgpghRNQrZFAwBjYkJASOKeit4hRZXIIoZx4uZGIsrX5NoyZNuIIvo5Dh48/D4&#10;mNAgo5Lo8o0k6WxZL7ZYp21Ql9ug79DZJBExM90oAA9jlR660YiBOo1Z1hb44graCmM6i08g3hEx&#10;LqeHngj35Yh0S/zoABRAlPVo+LZ10QvhGPWYouT5jYwBGJH4opfhH44B3bWAjojxM6Ao+Y0440Tu&#10;/YiAgAcgQ3ggTgwAhEJhULfsNYsPXMRdkTCkVD0XEEZEUbEcdAUfeEhcUjcMlibsfcpBUrCstDcv&#10;Asxe0zkLwdc3Z85krhm7rfM/BNBioUCFFB1Hf9JBlLj4CctPCVRE9TKlVBFXhdZrVbrldr1fsFhs&#10;Vjslls1ntFjelrUltXVvk9Jf9LBgZuwhvDuvUJE19FF/ZeBe+DoIJul0auJaeLceNmIFqYnGWTuj&#10;8y01fWZx8pfYGzwD0AH0QN0mchOPwb3hr9ns1fGvAOxBezgQcC+3du5hMrBV9Ew24GWfmBZbM4zN&#10;5Da5Unug05wu6AE6Tx6jg6zc7Dq7XSAl4EIr8Dy8Uzez+81RCU/fM79Xk4VN9WrzmxAOgAeiA9y9&#10;X2ukbESms4tZ6JqesCtefDzH8/C6AjBreJ6dMIwOhIHwqo4HKGDUNIuDzHt2lYSxC/x3xIkZxFtF&#10;BpRU6h4tJFwGhTGIVRmjoRpyZ7sG41amtq/CErpEISt8zwDO0dRjyRI0DwFFz6RId6Es5IkKgfF0&#10;fIXA8EvtH6lvox76NWq4EKa7i6KecqdroIE1iDNstoWzkkGObE6PwIs7lvPKHmKec+wul9AA3BoI&#10;smGUavohMEr0dxvUancnuEmr1PRQAf0sloKrLA5e05M77TuIsOIS1aamDUxk1RRpvJPMKriNV4WV&#10;igwJ0BTDH1QZJO101LfDnXzeQSxZpraUkInTKkYhTQZ0WYalnOE2omWkGtqO4tNrqy1JV22c1uwK&#10;erIwOuSigg2q7Ay2trWxdd2Xbdyurld95Xnel63te98XzfV935ft/LATWAjPgaEjvgxEYRf9+yeS&#10;2GmNh5z4i+zyPo24L1qlrcna5RtW+zJ9M5ijYyI/EiNSuSmgxlULnJlsD3JGYVCHmdqBrWbHvVAW&#10;crXM8WYic9jY1bpzQTKgLaPA7OKahMxNTb9vvVdQAW/Y0iPQ4AbPwpqav8xpx2E7joBdIJcbLFjZ&#10;gXrGsWTixfbcZW4RMps+7oee0XI+z1J67j8So7yhrkuTUxNlpyNS1KEvpb76PtBKmzEpr7QFukDu&#10;FxLYxdKih4tlQMUHtEiK5MW0Xa/Sf5/ZxqQTWb/So1fCmt2M9pqpuloQ+z6SpIj6Kawq5MfIkEwS&#10;+kEprEyE3I5waWTWcE6Hwpv+i4UNA15Shvwzhr+0k+P0BDjyRY8jxHk8nLgCujeN5F3hPNj7TIRb&#10;6EtS1befKrdSJDoa5RdWcOKabxYx+DaocCFAVWZYjVjQgUKyBjP20NYL+CgyK5CuGpcKNGDBO1Fn&#10;kMKbwwqLiElNPIsZJ7Gm6H4N4phDgM4WEnJ6U0IkMT/MKhpDWG0NytE7D5DsnZhW0AdiAudM5NUx&#10;G1WYOhAR9kOHefGL+JzsRrHkN5EADrMULt0LlFRFxGQQAki8QlIyT3uGZKybxA7Hz1RHJ6ZxMR3D&#10;Um8c6D2OTynxwYGi3AZSwkjIXhYDMujGkBKqRMfhQEXgSF0jszon59knsnKS5E0B3EymHAYYUwq5&#10;20GcTOdw/x4AVmFW+cQbco0nxsKuheLiRIjxQWMU0x6HDIn0P2aAhLaFznqNS9Eb8UHxvUKGsmLk&#10;MQiJPGFMVoS3UAEpNWkBELNYIqzKaNmaQvJqImJOZx6h6GjgWVmoMwrGiEoHfi/BAqCSvmcNWkSV&#10;xMULqLNShcJ88VBlcVVMUYRnGYpEEvPtRZ9jIxUi4skD9A1EFeM40OKDDxjHWHAU2LiawgRyB61I&#10;srQxd0XPU9SAoQjeFZPUcgZoxKROFNSxYKtJ6BgfgoQwhojqXIqGkkQNFM2aoJMSNUU1OXCpEB3T&#10;2jZTRXVBVUgI/yNTvSGVnQWGtCnUmrRq2iIZISEsWVeEYwsOKsL+XjVmrlXavVfrBWGsVYywsBE0&#10;wMM7BWDsJrItc9SuBJ1xZ/Ed+hK3Oz/iBKMbbhUWFyfGcIuSRGPsfQOY+X6MVzn0QEN2xhvJtgvs&#10;hH2Ki53QlbPIkaI5J5qC8a8fQ/zaGdj0Y+7Uj9c1mJPKacJFiYj0KFP84V8Z6FBo3PopiyAL7GDd&#10;JOfR5SYnkFFPwSdujXknzSGyeRF0tyfpPPUuSQhL1Zm8Lkt8zjdGOMaOEgk/Bjz7FyccR8/Bwj7G&#10;rQSdwwqgKAEZNqpgwtviyH4quvRj9Cq9IJN8xYuSLHCxOF/FBARhTOMfMeuSTyhZDG8RNEc1JNWN&#10;O8I/FBuhjwdYTi4oCLjP2h0wuQaQLeHYqVKRvcYuU2wW4lQ8Qg1bk0+qqRzcwn5WS6FyO5VssZnD&#10;uH0O4xMmZvGhpcAYrOQxJ3Uk9MfFxmYQ0gkJg+aQ7ig0BJ0Gw2UXDXjC0QwmDpdJ0jUnkQEko155&#10;CTrGSNO4wZ+EMoaxKC1zphUnp7dTgrMpoj/UpisUeOyPCBVVopW3PmfWFE1n2JdE1Kc0noZ/PZ/Z&#10;pFvvjdyhWLhqXtDXdS/opKYn0ErSouRcjnZtxcm2Qlxp5jWkhtCfRIhhT8HqOEkZEz40BEnPwphs&#10;V+CkoCiOotMSRFjLfboiZoqFcDkraHQxujjJaEILohdck21yRUQu9RFx3FZzqI+qYYKLEqJtCCby&#10;3NMFjIsNWi4uSAUBFrJqSdJ+lilqALoeS74AnAlJISSeXR6jeQRP8bWQ0hjjDMJO7Qj59lvmFO5c&#10;40RQz0FNW/cbSKLD7KYj6pYH7nalE1ITLgwZCUWIJPUiwhJNTOIJQmWE2oR+TJvIUepFAtielDO8&#10;KfmEdjVqFRqrEFiyT0FoQTZuPBPTUyGipSlIM0CPliQSnKm59rbvKK4x/SMdkDpBohUorNNxIdXQ&#10;PJ4OXWz7U35XTcpoPOxcmCOoBtwvpdHkepx+qRCHqHeO9R1hRJxZ91M4uejbGkzpnpSDHv2e8/eB&#10;K1jTwRYh5jrHGMgZw1h/FZAIAoHgPQdALAMANOAzBhDEHaPcfVZAOAjBcCsEgGfC+l9N6ertZq0V&#10;qDuwgRHqCxz2EJ7NoZ9ExIXKH3IACi4kmgNS+NBJdDOIHSe+ZQZ3nlKYY0otHMHSVmRP9NtQB/uU&#10;FZNWeS42UsGmxkMfRA+CyQ2XO04U8h6kDmrISbWiWri1n2Bh+8ncRz6c2fG0M+wSf8A4/1lCKBPU&#10;zmmjBkLkclVD1EiD7CmjVkLjCnqDaj6DUuOjqHKDXjUm6D1NTDPEXHqFBihiEooCdjVlyChoIv9A&#10;cNPGjkLjeHbKuLsjzFjHxkTBgQYjyMiiMlgDzD6IjrrmNDckEojjuDeDImDA7o+j7HjCRnCmPkiG&#10;ftrLjP0iBGalyK6CGrSABHCjajfAswsqlL9onEBC6M0lyNeE+mPnxuNDqQXHxjxGNORgANjABjHl&#10;Bj0HOjeEiELlVDhFvn2B/DODHlvkBChlADVrckckjD7HOpDDvJ1gCnICPjOETKbiej7AkRJwSELj&#10;hG6MXD1B8m6Q9McDpEqCmkWEjD6DCqUjvG0RBkcjsjtD8G0ExHqN1AGLcjeEqAnRbFMPYRcxdCxC&#10;5K9JdEgjajVhaxhnCnfiZCZi5EgoqGPk5FOBerckEkiDuDVj7DeGLGYihi6JIPLCEDHkxOOCfjhG&#10;NFvwWB/GrCokxEmjYpdGOMoFFjVjCnOihlyHqPiESGhkjG6CekdiPi6FyCmiewLDYlBlzjIxgCBF&#10;MChkxR/iPjeHcDYuUC5JdJ7GPkxD8DUwkjPEgkXKGK9MoG6HLCEDuGhmNJ0jPOgIgFAGPj7ELooK&#10;RBiG6CmoIkLkXExJPMGDckWGLFzlyDvJtialVGfoTE+saEqPdDUkXFBpPO/AYvqiwjVi5PriZn5D&#10;BjhDVviiEHxn7CFM0oqCuKbqFCEubI8O6hZjyGYnlI+mYnSCzi5IFBoEbmlCPoqEWEWCmlMFzpPS&#10;2CwHxqLhdmNG0KNlziuDOFjEEtlCiumjMmGhLKQDuA2TIP3gYI7E5EbmPubAvzMihkby3kEouAcz&#10;QEWFVK9K6gFHqDfHqQVF8DVuVmfjHlQDax7B3yjCVxdvTPCTbCFBshgBUgrA0hAPOiFgGgQBbBch&#10;XAQgIgEiFh5AygjAlhiBxh2KyAqg1hFhBA2AmTcztTtzuGAGBGCCEQhPXTulEjzBMTzhKT0mPm0E&#10;XD0DHjhEztfgHjhDUj6FBlyGLGfrcm6DuRsillBkgtdEImPkBGLD1HOlzjeJCovFACvjhDiDiDOF&#10;AEqEjDUmvEcljPeC1nfCkydDbj/CmkBDfD/DyFhDUrDCKmvCEkOMrkLkBEchh0YrsDLNcjPIjp0D&#10;ViGrvDzT8DbubELlvkDlFq/jLSVj7DQSairknjuEOIqKNjyL+I8CTiEnOj/FkoIkOFzi6IbjOCTj&#10;UknkjSpB7LBjMojtIiEnqGajvDuEqL+FVUIiUmNIiCrlZgfU7AuU8JPCEmPytkxS3hJVAHCimqIC&#10;6NIkDkyDpFvoIlAOyErgAGvBkVImhjUpniDiEDOOQjzSQitEEjhFxCkj1TADZj7S9lMELj6D6G6D&#10;5CUkEzcAAH+CDDfC6VIhkL/C1nxDxExD6EXKUrUjLEjGf1gGJDQJtmYimw9DVsTgAC6ExEqM6gHF&#10;yDCz3jLFjEckz0hC9CmkiFBjeHqTSCGvhjXxWjZljCas0qTgqy9zyV1vTD1CalMCmqbk5Hxj7L4g&#10;AJPLbkxMpQYhgL+MNgGlzkLj7GNFBptptjfD7FFj1Cy1MCUjUyhh51wh8QECGxNCfxHCRuLRuiYk&#10;qHgDPORDXyoCkmNGPi5H1DSEiEBDODCkOAr2XQSFBtLgFLuNjl1jhBnWcE8hbljExKkCDSmKUjH1&#10;aE9xCDtDyC6GpIjmfimj0GYuxAeKegdjyK9WdOZCGubIuCdi5GLFvqSDCCgqUqU2njvHOlFy3o7I&#10;NC9MZDpHqIqJDHx0piED8DfGavAF5NxiU09jMxxDcmPkgvADUyyia2Ui1i3hdCelzlpAmNtFzr3C&#10;0o7OoDYDY07AfKUiax2k6CExzgJJPREuiivFVRnCE3ElpF6qFBP3UEDkautg5NInUqYEnkOAxXZj&#10;vKGJ7LmiiqNnACkjyIjkblFimkLqUpPUtl9FVLNiEkgttV2PYVXTtBpBaBMgbAmg0B8isgHgTBsB&#10;uBnATgKAFiFh3gkARgVBchvB0KyAyg/hShNBAAtXmX334PTPVTwAATxK2TyEEg/X9OYBTsfD/DCl&#10;jCdjyD7ExL2irlyWoj/EBWcBnDXDXoqCai5IzjMlB2RB/jOHOkalvlZscjQIUiWjfDazVCEG6BZY&#10;TFvm0CCAbj1BaYWk5RMj6C5I1iUlAR6jXoj1tkGjakjGNDUqUmNEEjazJKViFWzoMEzj3iPmP1xg&#10;FmLCTkWC6GLGLObHKjLGfiao3iVkiVYAJpts1igidjHnwDqFFq9DUjCnrjROCiioqJtoiiBFASFC&#10;sF2FFqDluiTpFB81V1MMaDHkLlMKbkBEiSmQSEvCYspBX5EkWFvrtiYooDHjeFkg15JoIrKiFHxh&#10;UZMtECkjfDHtWjxWNAAExYUDZlzqILyDzI7FWCGnqH/XPiulBn/iVihjuTBiEPvjBsoFVKGUcB+0&#10;jjQVmkKlZj8FBkxJtkXODD8ADkxKYS3kDkiWnnxo8WSikmYi5KQGvEzmfjhC6IqHgjzCsvnAFTEA&#10;IZlDRELjuIuD6C6D0DhDuRnHZu2gADCpPOyIuFjNrD3DLCEjuDhGPgm6AD/OqX46CKwCIhck9qIO&#10;bV+ETEjUQCPptlQG0KYBY6KyylFkiD/DIkOY/iWqGCmj6YEKejeVNkjWFiEGfn3gAEnlFlFmvLiE&#10;SDhDhRPACD8MdB7Y81W1QCfsaRti5D8aNCpkEmfmfkiDeKqjvEOFAGLIQF6DyN+4WhaWliPymTMg&#10;vkXDhKEmHnCojmRAAmpDCkgidqbkDjeEgkgimqGI8EEjvA4a3GOCTjuCTkbnxjHlAEaptxQCPtyi&#10;1jhEvjYxFVNtTigkEpSiU2OiYjvWo1lF9mhmOEjEEkxL0gQFZt+y4iUkzsoGhj8ApbO2XAr14ZXi&#10;0JdUYhhkDj7GamYsZikkDljIoHCpajZlALbp5itjhVaIoVBk1pDF2m6TGHUjeAtbhD6LcqGNBqBs&#10;rphG6S/FFjHuyLEjYiskEnxrjKb6/CY2mkZqU5LF5D1KghXG6EiAobx4iaCqyXnTc3oXpXqXrCF3&#10;sXtXuXvXwXxXyXzX0X1X2X3bzb97+KsX5q0zwq1vX11kWBB8DV+DuFCjUsxDtGfz6yIDQDHlzsju&#10;bG6EWNIjeGa7xgoMoRhhawkDMjyUyB9DVj6SmEaw4EGrqCU1tDPFMJPFRMUCG1aS/FvkiDhCemki&#10;UjC7pjxEnj7FzlZm6MRCkkEjH4qh+FMC5GPlzoIqU17MoL+INypiEKlC6TJJtmNMiCYmPlyDVjuU&#10;gjXoPCgyCC7HqIuSfGjimy3hQc2rcyAifwMkNJPOJWih1FjDOEXDvWkDpG0VikZkqGpDUkEkTaWi&#10;9K+ikyrCGpzCFm0D0NlwTijm0I3DB4TBZDUkiJ4gnkqYGFhV+Pgils0kEpdE9xjACjfKNqNnOimt&#10;rFthVmNC6DaiTqGFvjVj0HjiEEiIqUFgSFjKGC5NZDoDHpti6D7SvCEVTjYrCDX8HDB4ejB8R9lh&#10;8EjEjQ+CYjCkL7sgVJPFMDuQqKlUYUYj5jYmamxEErcrNkWGNHxnTB8ojxtCPpDXigAChm6H15wC&#10;Edv7oit1lRt0hjxdqiUlvi5S1jZmYEZmxYF2cFVCskLkgzJSnb++JF/jhA/+LETQbB/EsjzGxFBm&#10;LNtELmvBReR6KhYpWiPj/KIFMIIymExdSCH8SjYlyMjlB9pFvojj1LckWaGjtDOFvn5iGkD4Jh9D&#10;haVCEjyDuEBC5EwdFjzeYgAw6ijubFZm8ifnClyKUlkxtjuLWCooqIqV1CyEWcpC9DyS3j0DvCqg&#10;qEE9LIodEB/lZ0GiEPegBm0UOB/mfrjMqCglzjOIoD1C6WooIooDCjVqGQDiP2nj/GND1Ghoj+Nh&#10;/RSWwKBlClzkXETQCMX8ZB+mvEDnOj0KUttW7F2Fv1aGfj4iGisjHxvCrmODHrckBCdjuMjqZg0K&#10;k99i0qGbSnECETJFC/RgAEEjUqGKQbTjQC6DvTJbuCEEWBYfnD1G0dNd5i0SXliDyEarb/GCfkbo&#10;li8Ao/vj8cPEjC5GsGxYRiujOGNVaCe3NDPJtymHO27iko7I8CEymGa+Jqw70TbB6CAOxyspoNd/&#10;ACEQkCAodDobgoDAOEwh9s9ish2vd8xOOR2PR+QSGRBsRCwUiIMSKVSuWS2XS+YTGZTOaTWbTecT&#10;mJpqeGefQk70FEUOdUWcv+kNWlUE7hinCqoNqpO6qNyrO2sP2tUh/gOvAqwCGxB6yPuzP60Vh2gm&#10;2Ce3GG4B+5Ql7XVaXerNxx3t5311X96YGEvfCCXDC7ECDFEbGN7HVJtPzJQkBZUJ5cEZl85t2Z1p&#10;Z9y6G/uqnBjMgi0P7S4oQVzNvmqO7JPzSgfbM7cX15uTeVzAvR68EKcMUcV18cZckU8sgc0Dc8Gd&#10;FgdNC9V09cA9nLhMNd3juvKgIJeOyB7dcF6+GzPt4e15e/f+HyhX6BD7awV/mxCHWeGEnPABjQEY&#10;8CG7A0Dte04NwWLcGitB7ngMfEJmRCpvwu955HfDbvgjDy5A+7IAoTETwgbE4CxS9D1q5FqkRI7K&#10;vAGBcaAzGwORxCILx3ETKMrHqPnFIRdSI1MbAzE4Gry1JsSa9bihQHkpQO75wSsYMsNS8McA5KQe&#10;NZDZ3ywYJszKhIHTQC01Rcf8aAW2b2ng3hyN/ES3BPNy2ASfU+O6DUuCJQMuRkjqtH69DRzDMM4t&#10;fNiuRhEQAvC1gCUrEDYscbzYtSrkZUmxUQS4650mpUsMr2cbogZGQY1aFtXwub8wu+YdamnW7dIS&#10;+gKgfXrU0qAgaWEH1iOHYwKSAiZ42W17ZyEcSErVMKuU4pDZ0y77UoS2wDg7b00AccNxWWeMUgK0&#10;7xglYgfXSz5pLqezUxlbwOhteztqNfN9X3fl+38jsJnwVWBmFgt4SscDOnZYDEBcIeHixiNVTiSO&#10;Klli9RxE/cHitYwd4/Pz/IQrh0ZLMdMq42YRZW07f0NhS1XI2dtI5ESwAVdMWKQwmeHvTa0WdITv&#10;q5c0jx2C7RtG19zKgFTf3kr2AyPXoHuSGVgN0rluTc8NPMro7WRBPTwxErlUQEY2sqRYEQG3t1Zu&#10;PDOdH+8OVhFpr9sMEsI4RtFDK5Ph9HNwbZsg9Ewt/qgTcXewbXc3XBnNQ2oAHq1hBpJLR5grHA8C&#10;18jz9bjw7I7TLw8CLY6GpDU0y0ckvK5YU8bXdkpa1LdKUasD4DSHTzUCzvzC1Jr+JUbIW5GXAoaH&#10;Q6ea0vaplDJb+nckRBJ64e+zYCYNS9G0VQrkRPsCAcfLI9CIR3Ji/WhPYy96CVziTf53dPUjy4rk&#10;ymzXd0+yHqUBewBViVxKDHwdvoJiVxQzuVbjTZ4ts2ydwZwTRk/AmC8BTQZNSnpBoW2RL/hBCFfi&#10;j4RQlhNCeFEKYVQrhZC2FxLCeCaJ8GcoBQiiQvX6MyHQlIeIAHOQlm5ajvq7b0uQ37gTwmpNKbM1&#10;64Hxgsig+N8bdmqKoeINdVBozIGjREzxm6XAbxhC5GNgLBRhQNYUzQAB2zSmhHKbgZywEZAjjo01&#10;NyIkZLmaOncrgyY/KxZ4wFOL6xirAO2Vx8oOHrgkCdI03T+hVyRVqMM2a3I6AjCDJl06cVxDhWAN&#10;aUCsURLGbmehCKSV0yJCRKs1i4DZnoTnA0Z8s4fM8NGsBNzVIoAsSOw8IbITKkJTjH4ZKz3AqjO+&#10;bMhLvGanZaodto5p16GlSSbU2y/hdzZVKNRtw23TnlW4ax/SIjtyJTGehJo2JQDWIShlEAMJ4O5V&#10;ib9YCXHxp6kWrtJJ0xgKoREn4363EMmpT8xELDsTdLkYQa9ko6CQOkACjJrwAk/GnT8m5YxLTdTp&#10;m654zZsy1FqXAhF/TgSEu/aalqYJCFyIHoab9VR2ztr0QWBsJVN1VL+lgbydYzafQPIQa80rR1zG&#10;pNSnFWJ6FDEJdPTVQysU3FcngDALtVXtw4qxVmrRNy1MVEiLGsDAVwNUaOlB/wr60SEWehFvTHGm&#10;uXVGoZUdSitJzNnOtcihlDOnQinGiFEivLAP2ado7kVzLAjxYArhapCKjN0wFJLdghWTkmwhCK4F&#10;yNUUMes365jyxhBuuZEShkwlqPWuZCKeS2LcNKeVPzkafDNg+uB/yz5+JjXIm61x3VAhEas1QlTA&#10;YGxXNenGbrp0qpWmeZcKlzXcxmYU4Fbi3FWgxPLQ2H0yiENdK879I5py1UQWAnp8J2VIFcr8ZUtU&#10;PiEqqPKFC+Ei7RXmZGUg9aYX9TpUgsBXarwWogI7D5Agx2Liym3dI2xujWSJCfg2mrVFgUQJUwoX&#10;GFV4IiPKEfDS+1YzbYUeshLegX4jXAiIu4tFRrmsmELABLHAi8xhjGHyMmGvjRWWZ8aIDmhAQOMT&#10;HxCWjmMCMnpfZsxl5HMg4Eribn/GlQiTaScVyEy+kvVvKy/4SZXy1lvLmXcvZfzAS6GMM4ah3KGI&#10;jMJMCuCezZBkUycXOp8T0iB8Z5UIl5NfVcACel0sBcCw1m5641IyQiqqTrgUZWxUybNgK5lDHbxG&#10;C9o5CUws8cCwFDKIpBHtSTBMGbek9NUNKnc054TY4FTCgduyFRkKjISjK1QCb/PjUzHBUZqXT5CD&#10;NrtblaBXmvPXOtIguqgAAXAkemqfo5XdTUklxq9D1sIGjtNhUgDCbALMke6rNz0Iya0bZ/x204Ht&#10;oaXkaG5zdZKKQoY07YzKoRtSjSyLKz9pcW4hHCRRTXpzEhv1OK5qphL4EfsW3BXIkJwaE9EUZjYo&#10;HMgjJnjVF4VQRqjZpsl2rJQISrGM1nDAu/NjGZOaejtyLSOzeCqkQA3zAC8grzp2bq72UpXJ6+l4&#10;TpTGrE2Js6PD5XgbPmJ9DwrAXA4E1KbnfvjNeZBniUAm9P40vorjPC1DK6sbEhKenf3+O2Wo9Buu&#10;sEIO+nM0a5NBFoNKua6KfA69t6jmnuHcYRlIVQIfuycVgd5UrQlZbCFyLwnqji3rVqTEULNlkhK1&#10;GgGSXhFc0Z6FdH0taWRGSfnfrATDzsySIt4HPXAsZVU6Z+JxPWkk1Lky0LcXguQ1K6bEgDcvJ1UZ&#10;60uKqSSqp0RlepmE8yVQ3/Zx/VRKRQMtCxlwLcT9fdDaqJurwSSl4OH0ciEyK4wqHQzL1oAnXUYt&#10;DVA1ffVUJf8SmTYvjO2iBCKo0MlcPCtxdLp7yIuIT6crScWeG6/iV0ryqv6D9VGNiwuOyW4Zu4St&#10;AdOREO+nSWeUMRENOaoPwPygQI6XgFLAqFnAuYUaoQySOdOPyBW5QK8S4S4WMTcQi5YQy2GNiPCN&#10;Kx2pyX62ClAnSN0NSSSdiP2QygCF6cCO24ECWNOJUnSFzCEwGN+NKcaQiNeREXMkaCccDByXgVUp&#10;uCUfGhMtgp8tMLMREb0l2wgUqJgci4KFsSMRtB6g+7lDO8SRfDRDWI8HmHgHaHqHwH2ISAaAeAmA&#10;WASALDZD3D5D6hEzGJ+IQKYzPD8I6K4FREQEXEUN0b+KQTcbAMURkVGT8XMTC60TUVQbsaOBrE4c&#10;CO+PQ6MLQ9QH8cCYQbkLMQON0bURanIMuXokubsXAUy3OGgLUZ4W4yAR2d/CYcuXAz0I6x8GItif&#10;0fGXgnXCoIQZ4XgcCSSNeYC2KT8ClGkjGC4UM2GmITmN+2mGiTiREaoSOSOtACLHGbsm2iuQyQy9&#10;wNsZ4ci9YLQPWVUbsWMRAeWXIbQYUISXMNOUMXgI7EqQ2N0ae+6V6u8RsI6QyYCyyVVHARsfGXA1&#10;KpWJiZ4uGeIh8m6VUv8g6T0m6TGNSP2l8TDByYUiuVQW4WAvYIQS4BzJW0icaWAYCUNDCmMT4cuP&#10;QjNFoWnEcRoaoXTFejomsAOqIRSUGK+LAhMNmN+Viiuh8LUWeN+aIRSW4SSaOK4PQN+eqOyXApqY&#10;acaFbK8+uK4XoC9LGkvF+JqcCLUdyWeNmQiWNA8S4XMJgPQNSNijgTmjcNePCfGXMDjL7FxELMBM&#10;ANGErMInSWBE5MQBqXcFdMYYQVGNevaOiYaXW5hKMIQsOUrFCH8YCNeQy1eK8N0TiUMXMdPMQapN&#10;CPau0AAW4NOTcXoSOXMTmmyF2XcNSXASg4SW4FhN2gaXIZ4SSSO3+RSXoXAO+PiMqb1MgI4PKZuT&#10;0+IH8PQYCO+O+LyoaN1NUtYKcdOaoh8T0fGPWWMS4l8bsJyNmYQnWgaVQWAkSasFHPcYQTifGpqd&#10;8TXDUAAPCXAdOWMQi4OqCNeM2MGMIcAT4UMNmPW/sMIYCYCWAcCZ4Qyh89eT0asuqTck7MwAIVUa&#10;okuNZL+JCNeF9RAhioaaOaOWMSSV2SON+N/NUNOWMdAO6NStjP6AAS4B/RsTchSLVG2h88gIQaOl&#10;2WeLyISv8tANnLYOeNerAFibQiuV2kWasQijcREl3A8wqFwTiNOkScWBMhYNenWUyZkMkVUqmXoV&#10;UgsI4NnAuFmO+ITGkCkozMCzA8RTihAKQHgQ2AYAiAkAIRGJEH+HcHOHEGaGeGmGaGYGOHMHYHmI&#10;SBABOBiBaBYBQBeBcBYAsAiAbTpUzU1UzEAhpEEhszRToK4emFuzOXMN+26sC70PWXAPKdOvAKwV&#10;QYCNOS8TupqRFHQPeZ4TiPQQyTiO/OtFUHm2WAGcpL0Psb0VUPQoaITVYTQO2RENiT8gNHGCKXSJ&#10;AQzK8FaXcO+WMm2W4PWdOuKPaPXGWT40KOigKY+vgCgPQwHW0UyN+N0NeTccuNYRkNKd+asO2N+k&#10;IgaTmtORSQiT0QiRkVUV2pmW8cvQ6O+wGVGK5YLKKAVNYMy8uUqWM9kOuO+PWXmW8S47+LqN+Qy2&#10;LMiAYPKd+rGV6NOfgK4Nif0dyyWRpHcH8W40iasK5N2FhEsLZB6XSUy6sGULUm2ciRkLUT9S2Cna&#10;SSPH4LqYUO+FragNmPCasTinSXgW4aoYUQyZudOqmgNS3B+hXQOPajcm6QPN8MJWcAcaoZurETQa&#10;sSOYUXciuN+ITEeR2VUUMQOYUREaaWMf8kvTOJCNmNijcnXVSAHRQ4sKhRwX6jcQOciLUcCfGx2P&#10;3U3cuy+QyFJc3agFqZ4NYv8TCiuciQOPQ84OepkdMQ8pqnyPpC6AITCPWlMOeRkNO9yAFcKNCN0Z&#10;4K4P2aoVUTcowOGaOO2XMjcyOGWn4XImkW8astA/mLQLyn4QONSb0diZaMCuMbeQ2sksmZuTmTjb&#10;qIQNOS4kufG8UH8m2f0kING/WKRLjGSMIcCUMTc8mA8XoQyQid+t6aOPC+mJoN+nWnSPQNK1qNwX&#10;IW4O2W4kWT0SSaoXobtcaJCZ6MIISobLoKpM1R6AANecDNQHgseQmcCTiWeNG+AVUXAaPZOTUdia&#10;tBKOfdvQ6TCnWEthqViVUYaSOSSTdB6T0NiVjV4OCXhOUAAQiYUN0Zud+CTiWNKheNSLydaL+YCW&#10;4aOk6NSW4xXWEHmfGh9BywGVUaOw0COYbaAZ4XSt6lmGem6RkqmurDMhcVGf0jcVyIQP3S2O3BcJ&#10;CnTGDeqMMx3cFcwhXTnkCJqH4H0HwGyGoGcGmGuG4GsGqGwDIDyEKA8AbT6I8HQHAGkEwEcEgE4F&#10;KFaHKHcHkJAA2BMBgCwCuCyC8C+C4BcBGA1kJlllmy3U6zLEJU2nTAqFKPWYUNeVQmSMkQiTuRAa&#10;aWAdzeQZ4TcRANYO3GdhET4PRKsMC0sT4RkNSoYZKXIsAAHJeQmV+UqjUTcSSS5A8TcVUgaNiQiy&#10;FJWBzjwOiISjNc6zwM3GeMJiuNtGaM2XSXgUMz8T4dOdikyCCK41ZNmi45UNSVUxWDHoaS5Fom7h&#10;CHwWMiSLQO+ivdixwPsS4TcXSSSfGqmkWJUNim2UMpHdQMvhQTQJUQyf0NGVGNnfIRwkuPCTiLVV&#10;yHlH6I4dOS4XSaodPNiN4gajcTOTQYad/GCNGW4XWNZFpeQIS0jeeIQQPjSTnFoNGPCd/WqXpckT&#10;4TCUMnWQyWAcuSSm6PQO3oGNONGdzXiMCXAT8kSTud/jeXycCoaiseInmMDHSOiaoRAmoROpqWMd&#10;OPQjcw8M6PCZuWMW4N+NHaAN+RkWNH0MyWNiWCSP7IiJAXIVQMhb5KyTQXoShWuhWLyVQTmNfnbA&#10;9lptWhcLyDtteTm2cXsoUSstKKwZ4RkrKOKd+WeYC9KROb1dvqARSNONO707yREN0WejcLUWAxyL&#10;ktARBeKRSqOPadzGCdyUMvcLIcuO2UMNGUMO+h8N0WMcul2SOVQjNRAF8cCVUDRvfA8cCVQWeLVF&#10;WXMT8XSK5GGTLZmO3VuOyjch8XgZ4NSNOXA24OCQyaoP3RsB+VUWNYMOiXMZvWJegH9M6PenWQOc&#10;CXcTmXgXoWASgPKO2PKS4ZuhCpAKwITd3QSQnfEAA74HiNGo4bccjn6K0WAZvsUOGO2l2XTx+PGl&#10;QPGREQPNm1YRkXW09HwIRMQuqJAXgYUYUNicinSTmK4fGca0ifG9vwkRTS6M2nSYQWyLQZ5JQABJ&#10;5yGOyXInWk6N+kuf8uaCo+uTmXMgMQzFoK4PLwbbCyvFKSsUyciNnNcW8kuaPLMAAYDSUtyRpB7G&#10;RtZkFPt0eJaHyHmHYFOFGFAFcrQGOGcGqHgHiHoFeGgHYCYBYAgI6H4HsHcEIDsDQEWEwFaHsH6I&#10;OJYAKAOAUCQCsDIEeEWEIBGAvUx0l2F2GX7ltU+zMhvU1rAlBG2uwQAk6O+YDFgZWd/S2V2kmUyh&#10;8XBwsaoW5JgK0YDakMq1jYjm6UrR02mYRFHQMLMNmRFAGLAdONYao5IMuN0m6r2Q808pqSOQjc6+&#10;uTCREjVPwTRxyLARBBAAG/IKoISNmd+VQcQMCT0xKOydeLIDz4wNYUMUyjMMhCwH2V2d+UMN1vqL&#10;6PWWAbsdgOWP2XpkAI4xAIQomJtuqHgLyh9zGH8aoT8kudO7AKoVGTiTC8KABNIdOQ8aCHENftyR&#10;2aabsPCTmF/6iZ4O2t6RlW0NeaoCZ60T0N+gajNvoKxDGAyaaomfEPsQyiuXMXoXXsOHYVYVacuP&#10;CN+cjFom2VRWOAgabnaP3f+JsZ4Vi4cKkjdNEK08+OGb0T8SOXTL2RS+qM6nSk6Xgt0LIbsT8UMT&#10;i2GdyQyNKdOYRqUNsbskSkWfGZuZ4VGQOTmcCNOP2pqPL0OhYYDiAPbMR9f2J9sKKm67sEOdyO2Z&#10;uYUK5XmM2PCXSgM4TniYKUyWf8IH6j0R2RAP25mAJ7kMCroH7sSLBh8KoobNaRol20jbaQmdy+um&#10;JJyH/ftKEAKNm/YR/s+AcRkaoWMb1xOvqH/VJDCXIS4aaqmSgXMIA9oE54I5YM4YRBnK9IY6IdAn&#10;s74kCYoE4sNIwKY0D45DnQ6ZA85FDHoDJMDZQ+ZVHpI8pdIHS7JkBpoIZsIJwEZ1JgZOgiB6BPAR&#10;QwBRX9R35SXxS3hTXbT3rUYU1KpTXhFgnPhVWx3XQ1XwxYQVY6LZbNZ7RabVa7ZaKO/n7cX/c4VC&#10;oQ4W9eYg475MnYAcBS3wAsI+8NcX7c3+BMZKAbHMgDwhk4oCZoBndmWdm8M+5sITJob86tIDtMTd&#10;QC9VbbNb5IvNgz9lUXqA9sFdxkwhtgHPJ9PgvwZ9qgXhAFrORybLitI6m3z2t0XN02l1Xj154Me0&#10;JO4ue83PB13jPBL5S/57GCui1rKJvdXw0yPlgtwFR59/ryv1+/5ipceTwG4b8Bokd7FAlBDuBInA&#10;QMgwAArKZkJM2ZyyowGgZQy/kNw5DsPQ/DrFRBEcSRKtZ/n6fRVEuQo6kISRxnSeC0EYVZmDmKgZ&#10;rQaZelKIwpjIdB4nwsoDAQBofCMJAPgqBxvGoZRhmYah+MSAYCgWNhAEkRQ8DEAzjxNMUxzJMszT&#10;PNE0zUopNTaM83rKO85EROk1zs5BaTyYs9oIc7aQeAtAs+EVCM7B4KUQ4hsUWp52nvR9AgKmCVHy&#10;zoLUuDdMvqoADtMBziMqy6SQKmDaHFU5l1TAraN4iEHuMoYEOI4zeUjULLppAtHnu4wM18+r0n1Y&#10;Ru2IjzeJ4t7jMhSLHA/Z0EAkxgCOacFqnJa8C0opJ+UBQIO2/TIN2EfTFPSL1zhndK+HGvx13cvy&#10;/WqcFdrfTyfA9fD/syd1rnJB70hhgIoYHXwMzvD7O0a6ZzG1hr/rK+uC2+Dtw128V93bd0CsFU5x&#10;JEedpPS8oShxkoT5PSLlrm6ppGTlyyhXmIbZm+RkGvm9dhdnTHKsq2Gm1ALOsvkocXwDzK2XQLiZ&#10;qvzeCLp7xNkZ7EA5qogau9K10bfuXGSaevvFWL4QuHOyqw/l3HWvJvUWbFiG6j1KQenzPhHu0GKx&#10;WLELLAtts6u6PLfS4LK2FWqg5rKz7WYPGMFTztBi2iFaltayt1nQXUIETjNo8TaOMsIMPcE2Jsrg&#10;8R3Gy/T9X1nW9dDl5Ed2Wasut8H23cdxwfiYWd7mIVogwSIL9B9GoUxVe19aCfKxTjIWgrDdMg3l&#10;16lRtxvhWKPQpddd08z7P08y9PMqnihKGnlpN0ysHrQ2hZfhheF2cD9Y1j3/Mb4iW3uebefjZgAn&#10;1basWJkaBSEGBBuiYNvMQcZwrIzIG0L8VYhTCxjwXQKWU4MGwLrSUipF3KwltmIWScYwhxFts3Gu&#10;n1aTdgRldB2fcHjRlYuvQ8x9dafTmsfcsZM+pVkBjfME8IgRjjmtpXGRAy6kVYoPbWuNRAFAnxTY&#10;CDBtpb2yg5d6Cw/hnWWDVjARBaQL4yGVT6vs8RZTjPSI4bpaDyydJ2NpGAao0I7LyiCwtWJn2Tgn&#10;GFH9fbHz4MTBbIVtZl1wtXCA21RqsYEBBYnDZEpiH5HTQCbRSJ8DPv0U4eIV8n1xn1NQE1aUkpTO&#10;nRFKeVRaRyjVGAEsJYVhojhHWWUAYBAEgoBiDIPwhhKBWCIDAs4/hAhjCQIETwux/lmAGFcNofQ7&#10;BoC0BYBwCR0jiG2KgT4lRIifFaPsfoAAKAgBkLsYIvQYAeAhKudk7Z3TvlUm0TSbwzpxTmnWeCJo&#10;ghxn4X6Ab9gEOHB9QNgo0aDHiIgQoxBlYDKcY6x8nhxIDA/ooY44hl1drrXlGg664zEEwjoTAxB6&#10;TaLQPqcZbbH1doPXGcYt5/6VmAKwbwt5VltxRWOSYzp9S3wGowo9tMKjxKUU4WVTiyjIgPg2Vanp&#10;GgjVPL8o02hZVpRRX2zUkiDziP0QcYAmBzVwxRaM5B0M+S0rbT6Qpn5gjeL3Xw5paBiiIH/KoNRy&#10;heTaGXg2Z+DZuoNuhU8uMXVg0+mXiqx9PItCIKxgMtssqsYSgCPq5g9Jl1Ym8IVYMXRnYoxkBfBc&#10;Y5EFoSKiicoxTaX+uMGC0EwxkEFUDB85iUpRTaMLbbAAbJMG0mIWkZB37g1PQRKiYpcauyym0MQY&#10;gwRl0GQGpOYQtC+zYC8KscSigP3DrjJIX5rqqRlkkMUT6EhR1pQbgMDe9FZazFFPESRj5zYYG8vX&#10;fO+kp7cB/vwutB9RzCKNIgRAxx8INw1KKcRTxvEHnNJgo1Aq0jeRRcOCjCQPcKMjW2g9tKlF9xBh&#10;UgVfa+1XGAU5hIFEfXfnpPqtKi5NFYqctmhuFQw8ZFlYmpFtZby3vMIsrtAqBW3sfN4tIrC0CeGI&#10;QKg83Vk2dP0cSWkxBtCSEKFblMmCu2JqUIg34wzqSaFlOIpwxxul5W4UpFWGFTwjNnvqWYqy8iPF&#10;+IgWUyr9IXRRMRHRr407HFFU8xMuxCGFtpNoRBceDTGLpBnFUhSlD4BT0c6F1RyWpMsUopFmYNnC&#10;oPPEx8/7aV+1TKLio4hqnQxRiiTxEBEF5L9T6pQzqnCFHroAAgiB4kFLScG2lhZxnfoPNo6EHWwY&#10;tnGzWfpSifWfl3MUY5cMfT6neFyus3gQ9qIM2LtctUqdsJ3H+J0QAYwziBE/OEACnQKhrDoH4KgS&#10;wegnO4BJT5ZR9DtG0DMFwNRqDmHlY8CwKBgjGGADYEYFyzj/HQN8agXgphLF2M8cYAABAGD+JoWW&#10;3wj7b4xxnjTrZ5T0nsHdOgiONltMUJTkwm+UKUh6BCKMLn0mMOaf9jsGSiuDaI0QyBzWF6iAWyNy&#10;BtIgr7KsRCBphD6lYQCeteSuzKn1Y+pw3Wly/J9rmS69xIi/UiLipE4mhFhMFPSTxboBWQljMc2l&#10;RsOyRG8YKyNoilE9jFMQRBuRgFPSKJ4YLORFFwqeIUx/N5MjxYXMA4N0KDCfLy1AAA+oNfHOH22r&#10;vTy17cNCJotB+jmjHRBu8c0wRinDmCM7Gowh6TiRRcGrt+AskC3MJwetfaFiMOFdCT49KsKAFrMR&#10;tBfpZdLryOabzNEkUPrbIVHQW/ySrHGg3IUFrv1toSGYv05qjTFIPYK4c4hWFIt7KKRDbW2i1n1c&#10;KuHVBalxjA/UvI43jgaxbvkWo8Qvf6WqIUuNThxINnwKwwU+p0I3TSJNTLQfZPo/4/5AqEIfQiAK&#10;kBonzkcCECI1hAoPsCq3BcI3RChAo8Q3RTx+jL4oAy78AuYt4xAzot4zozoiDI7EQoIkx+hBgyqK&#10;JSgxRbYt4hT6TRYlQy4z4KsHz9w3T270osgop9pMRcYW0JI5o4yKYJ4t4WsKA9YiAzonxiYqzuoA&#10;JTxTxDIGQnxtYX8MAvwwRThcK9AG6GRTw/ouZXaxIX0NwqxB4nhbQpKowoBaAxw+pWIngmEMAX5c&#10;Zia64JEQUB7NZcZ/g54qzvTAo1RzRw5aA4gtAwS3D6SEYuI4gnxfZjrT4qJcYzowRwaLJeTnYxiz&#10;xowxw9J0J7Iogopn4ZUVxXYy7S5BUAQtwo4iBnopojxPrz4uYy4yo4g3R0JiaootQzpt7oIzMEYf&#10;4+BkaKIwT1a7wzo4xaB0ZB5wrGQYZPoxQyptJaRBTagIbEg4j+MCQoo/wlxfplhj59QyZBgxz9QY&#10;AxSF0cEcq+j8UepEgfAdYJAHIGgXIaAcQsoKwOARgSgP4NACgCABZCAtIZoWQSwHQKINgfQfyZYo&#10;oHoK4OgXYUoRQA4AchjgofoUQQgNIL4PwTYsoHoLwPYYQUIQkfEmEmMmQADjpOAopOTkCfEmJj4S&#10;UnoWMn5XY9JB7po3BaTF4xBAJXY4xiasRfBkYxx/owQt5Sg3Q+BcbPYABaRka9QAA9bQQqK3BSJg&#10;oyBtZPpSJw8QQJBAK3DEAgRShaRhYlghiy42xSJThTwrA2hQwwA4w/4xQqyhYiiGSRSzwrC6ZeS1&#10;TDwzJSKiaikXwihkbPwgxtY2hbY4hw5mqFS3gxiPoMEzwrAq0VwZQhRB5TxBULkIy+oxQwQmDZIh&#10;EOoA4ypSI2jxaDZyA3RcZtKPI6cEwwzq4eYxDBgiRWKKJgomA3RwstLFwxk1I5UL8MAxCKIxwu4t&#10;6KpC7YhEiuQgRdcNwXwXc742jLgAw4gkgzoxQ4hzRgp84BE5otU7AsxowsrMIyaDQ4JTzF4ta3AY&#10;k/YxBBi68YgtIxRfq0C0A5oxArDRBTypgo44wy7MAlBwZ0Ynk945Qt42hRpPpj5j7Vww0SrcjiCE&#10;41SR8rkmdErNYxQRNFMbBTxtLOAgQ4iPqGQz5fbrQfo5ot4wUoIscNIoo3iqIp4mBfZcY3iJZQL/&#10;4sIxxwYj04Qd5j4xR+hzCLZp4Ip0x1ghT5IW4xAxxo1GgkBAJhZB4xwxTUxRBaTYDYIrA5prptaI&#10;5d0poDwxwyBBhBQxxlQf5XaCo6Yvxj5n5jtA4iyPpWMqQo7IIxhSMoYih/qFRSK2CUaDa+hSk1wc&#10;LoYgTLw1R0Z+hTxTk9oAAt5bZeT6RqRj4t49JBhaQzrTYkReo0wJVVoyAV1WA5pTzyAoqEwwhTk4&#10;hRBXZeT0gASKpyBlI/YxS5QpZShtJjpjp2wwA3ku40w+o+A+BtZtYvy4wooyBkaF0cY2wspdYVdb&#10;wkhSjAYoaA1NodYt6KM0RRpSKz0U4sYny35S9CkCRbYqw9a3AxTqAyY5r5xiZcNEydse9f4/Qegc&#10;QZoFYGIHIcQdwfcrICoX6MAIAEwCothFAQ4NQJoPQTAW4swAIAYQgUAXgPYLwIA1ga4XYTQFQIye&#10;oooD4GwKwa4ZIVIBNgVmlmqfMmtlYAEnDkMmYt6FQSFoBAJcYspcNQ4wA3RcJaBAIqwsqmIAI4zZ&#10;hTIxCuomFZQAKDZiZ+iAxyAnhtpttUYo5SKPo9YxEMhTMn4WIu4zo9JyBTxtb2Iowo4spRosokgy&#10;43kE4o5jo4gxE87UYBcGguZ0IKVwkJo9JThli6ZlhhY5oiA+p8Am1VoJRzBj6OwaA5rlQooz6KKO&#10;hyQgwmA+BwZgoIl0gngiC1RdYspSJBTYIHUcjYsqYlRfqgwaK1A54khaQz5C8MxWM94xBtJtZChA&#10;I/5bbbQqwxRo0BoKhhduwmhgYKBaBECzT9jow3BRpbZ0MtMWg5MbQuZfQzIsqIJfpfpjpn48QxA3&#10;g9Jiazxw4ypaU1JaBWJaVWgAAn1OootYIAA3kcl14to8QWeAAiAytwgKUSAtQklyyIKIYpaIJaA3&#10;RwccAxRn5ftpkIowBaRTgnxcJcIrCj4kAvwkgjwwU3ofbHFuQs4rAyB0J0LWc/Fm2F6VcnCOjv4k&#10;RcYyqPpkb5xB+EgxRSlqAlBTjY4ggt5ccwAuKhAgQ5o5pB5aUx4BIyEvol1vouY3Rw5bddoBR0N5&#10;5SInlHhM6T4V7PImAz5aGKYf5B4xRhYhS5YmiPrCgHpwoxzPKOjoguJaUMxfZeURQAEuwoBTYoFY&#10;xd0Aj7wAAxA5oxQnkcBkYxRApddyw8Q8RcY8Qzoz4LWSyPtTiU5XZ/ptsKYwwxQ3hyB0dIoAs1Jb&#10;bBQkGGgeZbZSg5pn4xBB6Dd1pkZcIt4mBbbEk/YYhn5aSUZbZfptNGosoiBn+Hwwj5wI+ZJ+jAhE&#10;wxEBRdZjojzwljo2yjIvgy9OIjhWLS5ieUgtYt80Q5ohV/Y243AmAxQ+pXRR44xkZPtat/Q2xTiK&#10;KPpguZkcuIQc5ro8WNAuZ0Zome2GB1lgOgItQcwaIWwFoHAJYdxIgBIEYHQcgaQYICQBQAgtYfYe&#10;wdgIYF4EIYYbgeiqgAwCwY5aoGgDNmYtocQYwU4D4HYLQsoDAEYJAawbgW4COgmnGnJNdnDj9nlE&#10;xhbkJfYt5kY3ipAB7F6FQzpgqWAJY3kbBt5RomBaBaUxQdwy4niDbRE5YAhheOofon2CDahgq7yP&#10;4YVuAAB0M74XbmgAAyp375xTjuLEIAOdQe8DxZwt7uJuIlQxBSInyKJ8giiLaPt55YJYQu4TmxJt&#10;YjxTgiAnzEiDc+4xhgp65YWRAkzS4suXVoYooy6LIZu0CrIwBWL9yPqLxlg6pbY4xzWN9/LbYt9b&#10;tby3AwRaRzRzDS50JApfpeQqwzoxGVglRXYxQy5B7POy4BhwZSh0KLL92TItovwWG6NHApdvguJT&#10;zNBaSjwuNXgorHoiVppR7eRYTtAp4/5cY/8RIpYkmd+rA4KPoJO+Bw49JgpIomg4xV66GCxB8kBM&#10;YxT1YmBB6LKLYtBcZtt2hSgt5aRzBkceHAAwCKNKYyozo/5eRjus8FIww8Qt43RWIy4xVqyWw2yv&#10;w4JaBw9u421WxMOnXFaUwTHFwUvGBfozpXc6QlAz4y4nw42yQAgnx9m/YAPD+E4sw9JWJwZWKDYu&#10;63EeGCgppAozpaRaELizxWIiCFR3QwAyqFyDd/J+inIBlR7Pg01/IwQjz6WtRSgyqKvHAnSLZgoh&#10;UeBrsaQwhBQLfOqDZqS3GQhcLRBwd2IfNy20AZpPov19A2wypgpaA9KDZoxcJj7aDp4oChooAu7L&#10;AgRXZRpRokhTgMPTholeSSQzt2htpSmQhThzSLZTxzk2gepeRtI//BGEz64wAsonwt63BpIAo9NK&#10;Y+Asot4somEJIWwxBzBonILHBShfqOkeCNIoorQrePoA49J+hozNQAG5w/WEwfwwQhWtRAN84uJB&#10;5WJcON6AynA23a4soxAj0KAWosu/AAVsooG34pJSK65+gwRtaIOc4uZB9ZgoCLZkfH2/jjM1YpfU&#10;RRZcYn2pjJvFhNegfhobgYoVQGYHgK7fYAACAFYIVgoXYBoA/FQtAcgZwWAE4GYKIews4DVlwcNm&#10;Oiw5AbwYQUQEYH4L4soDIEwJYa4bIWgB/hvn3n5Dmnkm6e7kUmQxRlgT/pInhwsHwKpSI8Rt5t5t&#10;aOgt4niLYyAuog0OHWYopaC64qxt4v1XpBhtYiCyKKI+AxRfZTiuvfo2yFxaBCgvxSL1BS4yDzZA&#10;Yu4iAjxSKngo5toqw3g4kVQBCKK8o4JgvpqKJt6OlyxjohQnw2izy6+N5mo9aII2iDZzT5z5xqSI&#10;JbY3gz5og9I/66ZArooATS5wpaSIOXWd4yC2B0PdCVZbZhb+gXu3wuJRpTxSIiDIA2wngypWmcnQ&#10;5XxoyDZaRRpjoY35hlkwIBJVg2xaHpp38ugAYtC5IuLaCIIzomCyAo5w4+svQwxE8Ego4xAq0Daj&#10;pYTJ4qKMQxhweyI03JAhBPvK4AJw8cDRAnl/ogAAgUDgkFg0HhEJAD/hjNhzOiABiQgihFi0Mf78&#10;jTojkQZzpkEDA0jCslHcnCEpgbvli7lzxmEYB8zIk1mYPfs5e07ljvac/aFBdVDnb2f1HpACpQEp&#10;gNpwYqElCorqlQDASrAOrUKrldr1fsFhsVjslls1ntFprs5fp1ty4uD5uTzugMu0DAt5pQCgYIv1&#10;OBs3qwdwkpCEjA03BeLDmNrQOCmRBWTxFdfeXbeZR+bZmdemfjF2BgT0gW0wj1Ae1WLBbw1zZ2D1&#10;2Uafl7EO30wWvdg0VMAkDfHB4WwbLs417FnJIHL24hrASy77bXTZHVtj37Di7Qb7mTBVyfNs717A&#10;/lqgr5IsiQBork9zt+Dm+U9df1+TmtkDAf7wAf/weQADUBNojh0HlA6HGabEFn1BrWBdCDEPWva9&#10;vGpSrNyEUNP2Aa1LQtjhO0cRpRImB4oG3zygO5oUxa3yinHGKQHS+p1wafSDQ5CilNYwgOtICbIg&#10;om71wKXkjqKvC8iHJjGg4vakFrKRzyovwECzLC8gKrrZHrI5eSoc7hRU1QPRM8CkPygrDSA/wPgv&#10;ODEQ5Dj1oSjDaQOeUSGkzJtuFE0utY3K9owgbASc87vN9OiJIwYlHmvSKkPABNKqRFTovWGNNhpT&#10;qEqQ+5q1FGbaNovq/Kk884AvLTdw9V6zKGdSgmhFoUx9WFc11XcPULXlf2AhBxGaWQYByJ53n2AA&#10;EhEHJxmmYQJgU36Dn+URBjOL4/E2goAi4PZNFGQgyK+f5bkwPAlDSRSBhKIYxGsXhO2pYN63te98&#10;XzfV9rCTV/DPgCBjvgZEYLfl9LoeZc4W1x4NYJeIMehKikzis+uMdjHtotj1sMorENy57niDkkwm&#10;tk7PnpPsZsMgeGtExCiqQgy2PcciBgjnIb52E+elpn5uaDhNKgS7zRRVnII5thtZOE7B7ui0UBA0&#10;GGqu4DbvZtjCkKlVaMRU2hn7FGbAO9MoUbQIW1OeZW2l1t74HapGiBNuom7vBZsHLvdTgQigQB1w&#10;LfIMoqfmnSJrxu9bzvSwG9nKYfIqKtkrZIIOpw5g6vaejzpm08CBtznoT5ttplHD1Doow30yydtA&#10;Ub+3LKq+ouflpBOGxutiMBJ3rmtyqyDRiceMGN4yizyx8Oau5qBvXDmZoEtmUzzEy9w4ti2YSw3g&#10;KhK0fPSm8TeMY1HmJGcbsNDQRB99vehI1nM4OnpY/rG6biZ/LEJ7xBvf8dFLRj1Og0TcQkthPWFi&#10;5bidE1jo08sYTUABCZSk/omJgd5DjRDWG+Tck4DMHzEGIcG5qEkJYTQnLUcQNEKxvwtPBAErRgFB&#10;lKPAdFNJOYRFMKskImoREhI+S0nJOacz1lsYa6aBLcW+neRvE1BroTTAyik38wzeU9o3TyVZq7sw&#10;AG0ejF0jRBlXAAdMc9JwYY0GsKQUUY8bXUDhKQlpNz642jHcQ482hzUywDamzaN8ECco5P2etFRw&#10;DgoFOi3F7JOWptJS0iqFo30CkDSczsG5zypHeSE/KFBAjwHgf8N5xDCSMHrN83UExhkbvDTy08gx&#10;vktG+N8k4wxzzcp1K+jMYMu0TEYS0D2YDf3HkuF2RgHMxz0ldZTMRGp62khOmgYhlKBR3TVjejc6&#10;Mix+t9Juk5JzREtJagOSxk41hwTnNohxsxqj0l7T6zZLs2DLxfKk1dJxgDaCwn0jdl5djfTpiGVY&#10;JVA5OFgRq8Nz0NZ5lHkoY1WyQEVSFk7ROilFVykMotRQeQ4hmAuBiDscI7kcAFAyMIaw0AegkAsQ&#10;Yfg9x3hdCQDoVAwhsH6AOBEUYuhjBZB8Cgro9x4jpDOFUIwoxdjSIGFAN4jRXiQDlRmqFUapVTXs&#10;v4TTAAzsCYIwaqhanHqiGq+99ZAyMHgOGbAWVaT7pag+BlPJvoGGLKkRgnp3kVGIaqDBE0uxgt5a&#10;eb5IR6TESkIYymMbRGGyROE0QgY3bHMNKKRhCpkzRGilKRJhrT2ol2lQ3ezwTTcnVGQlIWp9zaNg&#10;jCQIvZwmUpaTKRg88qK2oJKKhxG54ErE9T7W0qxUopAyffGMrpHpytPIwbkk4O0hE9I8iK055Zjg&#10;5auayExSCeoJOIdE2hvlVpdIGXtp7DXQECMBW2AZVjAJaLGcKfQsGGphRqRhDiEAXFdIw55WSeUV&#10;GiKlfQ71kilW5JYUizJ2DHnRRuykop3jctENE3997EiEEYT2gmcrDbjmmdG4EHRuTAUFV40+YiBU&#10;tA/xM0lEQ1MVJdQ4aJ9deUtG0OidE4SeWEtBG4+aao7iBpANQCM0SVjEJWlsaYx5N0wn3Rm047B0&#10;UUFMam1dVZ3krQjq7lfLFVHTBvy5jholbVVuvSsaw8B3mnsJJ6WxG9lwAocVXlE7hUmknPIwjOYi&#10;fS2GABLnsiwRVbTnHA5EYbeW4nCIwd6AcA3Hqyd2Qw58qDDaFOCWxjBBjvH0PqiqAamwYnRZs4ZA&#10;p6zWZ7BLb/HaCa0iyJ7L5JaTDRY7KQRgpCOilEDMeb47x9ykMJTCl11RDC9mAVWecwGgMdmscs+v&#10;EFEzok9kin1hOvyMD/RUVYot3iBPPP3lUphiCpVtlqVhX7GHzXxIYb6S2hD4GGmgE5KxCUutiGfO&#10;UgZUkAA8KkWBAp90847OEcLRo/yByaMiTdlMkTooqMekK37LSuNxPurJjBwobUMIFnMrFjhupdKK&#10;kIosQSRtJs9u9DxRccKybiymCJrMfnNMfEJDuWeZczLEr7mi9x/j6HgFIHwNBYDJG7tkMofRLiJD&#10;uF8CICwEFHH2M4XIqQmBXDEOkeayiBAeBaEUY4xhbAaAYvQgo/x6DwHWLQUQlgzh3EGPIfA/gAgE&#10;AQIwUovQ5BWB1zfvHee9OaqtVirQd2CiI72WI2hezaJdZSfc+9fG4oc05qQwBhkZspbil1p+gEum&#10;iPW3HTA6yMKCNM1NIDRDAZPAIWxPLj3DTXQaeucROTwKmtUUqEJIyb0QPLM0iWnAqe9csUXFQ1Hb&#10;MYMQj5hPhiNkcje09pJN3RmsfejXgZk2pgq+sWy9rhmUocb+xAJeMC8ljIw4jjSBSMJCvOVApDpu&#10;NHRQ4+t15CbqEIRVeohEYyMHRxw+ZMKeTaEhEhEtGiDvOFjIjcjwOTihtsAADnnRmpjDLhCuDiHy&#10;NPD3ODDPn3jRJXCCk8pysdkun1mpjlggDWErCimGm4lSCND1tpiGGEjhDDDEDvDnnmDbsJCyD7vg&#10;vgkRGEjREfDmj0lVkiCJFXjaEEk9iMGpjmmLjjCMDACrMIitMEEGm4mEk8kCmNicj1ielZMWD9mp&#10;tOHXjnjvP7CvDwEZkwwujZHJicjQi7FVlVmkjvIJgBDAJcPBw8Q8iFGng5w+tBK2tHm6irNtOYgA&#10;FCCGC2MdkbuJjgjoiij1j1jEDHjDEVECm4sdmpEBIBkmAhjDDWQWCGHhhkxRpQj7kTCBkVJUL/qM&#10;CBDECrLflVktCMEbiDEbhbxbmGkrAoRdjfNABlxfjwD1jcgWxiGptAEEnHsdv2jLkVC9reCoRCCM&#10;ErQynnRIAAv6i8miRQB/mEmUkuxmilDnjmjECPHKC/HLFcIUEbiembFaRFEGikDoi9mkkrC9tRDF&#10;jvMHC7MPCnQYiRw7l8G4rRD7r5D9i2EON7nRiEmnxRhkk+iMDHoekhC0o1idkZvJjPmEmEsdkZmt&#10;ijvQALQgDkm/nlD9ixi2SLiQG4k8iirjQWuNK2pDB8EgDvH2gfEyl6i2ECk+vKjZDwPPjFjmipDn&#10;jDNlw9SjoTubSkFchTBFg2gwA8hKB9ptgHgLgRg3g6A5gdAXgSB6h3ByhPBIBGhahkBqCCgBgxg/&#10;hMhNBAAxi+KyB1hzBxBsBtBrhjBehdBMhMBPBvh2ETiBANAVAeCXBagVANAHSlzEzFTFgAO+mAiB&#10;GBvAKuTGCCETE8kZkaj7kurdDMj1q2gkTQGrjfGnpxh3qwI3mEmGo3katDCGErOFIYinEtM9M9jc&#10;iMDhM0CWSUh0k8mGi2DfMiqViBMdjER5ClEVIMQvkBQCCtLfq8iim8hfTpCemiK8q2khK2kChQzt&#10;nPCBmiEOEVEgG/jWDmpUDmiik9m8zMD6jWGpknH3nXqJCyGMRfhlmbCMGiRiAWnXj1t5ERGGj1jR&#10;CEjciEjHrGCCjfErDwE8nho6kajwDAGpnRjHwCwACbouCBkbpIkREamUruE4NSQhCZiuikBi0THE&#10;GMCiknGrsOGGiBjaT6j7m8m/k3DzkgGGnhierxgAMhi/DhM1wWtginHugME3UBFcjhONHDG8s0ic&#10;jDEnTym6ipUjizpQtBOVCcm/x3kcCBDBCoEhCMUOmUyMi6JXimPSCnGiGiC9nPETEtG/pgAev5i1&#10;CMGUkakakwieiepsickVDni9jRPvOSTKVCMsEuhN1EJIjRDmmpiBk8ubGnvZFqiGLwjXUUidmUmn&#10;tfDLtrjZC9xXCoNOMpE4DWCpDEEgDfGiRlLHE9w0ihlLjyjH0Ai7EgLAjknX0MCCjiK+CBpUL6Jy&#10;scEbjEG/kykOE+hhVkG4mGkOEtDwRTiBQkkBEnEgEtVZuvimDWEVU0AGjvJHC8xsACm4nhkwxGB8&#10;CBjREbkZkrEyoevSl9JpiOJInPHHmnlKFKjWDn0DFKsgi/DWEhCpErUDqoojm2kRIvirTQAkVcgA&#10;DwFaQkCGDDLfsfyAFeGGk+k+uNEakbtuACDnirGiDcipCbkrGyjJixjwGGmMEC0GEYkRE3MdlVjE&#10;Aa2ZjzwIl7DaOJDjEClZEkiBDfDck3FVjAWBVC2ilexWWjCyh3BwhoAsgqgqhdBlhuEUADgGASAR&#10;AOh6B3h1ByB0B2iDANgTAbhUBYhXgeAUAMuwhSBIA9hIhRBXhpBnhsUuC+gIgMg/hFBLg6AxAngC&#10;S32k3AXAqKTHKszIKtvBVCFZBbXFyVkDiBoXi8nhkbktAZ3Kq2jaGUsdiijwCimEzLED1Lh7DhVY&#10;ADkhDnmiDfDER5mcxEpqm4kzi5LJgFDAGnktDcgcXcGrjwPljsQsh+jWQvAB1umck3CMNAG8p+gG&#10;Lkq8zgj1xbhbhW3okTErGGrtCNK2kgEnK8nXmEnhnhmcGkmcjwWNEGktFbH10CCyielaGbK/imD0&#10;j0ktGbBo36JFJAkPC2XOCdkOETEREwikErCpEfEhE3EgCbi91sjy0CitEOEumbGbUdC5MvoPknE3&#10;WiCCkukvlQlREfDcrPSJiBERXnwmB2H3mrkhE8wFkrYDilHFCJE8xaCBEVIOjGmpjvF9nhk+nPJq&#10;JqkrGkmrk3DmlVz5CumE3nz/jXDREtDojEDREgNdi6VJG+krDRDHzmAHGkwB2TCBEwnTEZkOHRgX&#10;4xV3CwkuvUXHCBNViGHHzdmGnqEDikD1miA6Y6NSXBY7oUONVkBhDo1fEIQ7olQOED4YgANojL1H&#10;EDi2CkXXiYI3nPEaii0hAGjHipL01vjy05kVCpEtXwmcjWCiiej7tAUsB+0+B+mkipGp3cAcDmjn&#10;0MkGm3hdD7iBj0mEo3wWh/mkq2nhm8nPGGi92QDTJwC8vKD4KIjykfJUVij91UCmCbzkYtizienH&#10;kCkC2egAGbGUjRLonLVBi0vLDsGUxSj5JImbLaj+CnFVswE4GiGkxJiUoNDFw8E8iPHHiBsOHmiC&#10;jo36BonDDojvLk58lgJEj4JQnh1ngAEtCbipXMDPk8uAX7gAWSgFDnibvIiU4lPwiEGnyKh7Eakv&#10;tmiWDDDHpUN7srJOmUkREZmGsdi2C9w4mcirWhCnY8aa1JuBabFyh+uuBUg9A/hABiBnBuB+2kCD&#10;iJAKgOAUA9hDBGg1AtAkgC2/iCBIg5Apg4BHhXFugJgOASAwA0A3g9g4AyukgDac6zazlf3CO/vA&#10;1CqwBFa3pCDyibomEGo3j1jAEyjo4zCcjhZrwBFKmEyfiGR8lKktVgkG6OCjrtimR4jLkd2/jEFD&#10;jGk3EfDEHDU3iKAjbNDnlaZ+EQDgzbCGETGnkrHsCcpImEmk3KgZm1AhGkiDHDBPbZEam5lK1Nh9&#10;k3Ys17jF5FCjmMDfDREy2ZgakykTNAHDGnzPIPsfpUSjCuEutAN5CijfH3sfjc2MLHVtw7tKiCkb&#10;kayeh6mnkTXGh5bpimDDGrmrjRTvyTCEK7YFCESSxCiB7xCYHHmUiMTxCKK2ipDWCbiBnHoEyOjj&#10;HXtOMOCBtUtBHPCbmp7KiRoYAHXTlKmnmUkTZrjvGpirDm4LoSGEtAPgj7mGkujAEgK2mptSEgNl&#10;jwK+XFhbG4ktR/ADDRDWU5pZCmJNj9mk6J4qitDfWKCFHH49vjilMf4xAXjWcKDPzSiB6Wick8iV&#10;iWCBoviMGn7Eh/Cip5B9oVg0P460cvNxjjJIk87hwbr7QWiBmUsnCBE8uAuNFaG8mbDwCbmkw7on&#10;B9cfCJcbACEtCkIvxtCJDRCbjfGbXPCYOKh/DhCBq2kyq8t7mrpQhf9Ikbiiib2eCdmn1wTVj6pe&#10;2ICUq2mrnuDTDDDfVVugiBV1jVHLEhcfl6teEqPFD5MdjiETEhMOZViraTiCjwEukum4mMEZj7sc&#10;SXB/jEGpkykylV9AiZ54gF9WSl14B0CBjmpOCkG8yGjomiNOJkleCkGbMlSUj18GEBVRgLjvVnCY&#10;MbC6dfiQa9nsjwDRDDDDT8V9p/CmP/LUowB+NAJEDLmrkyt78yqpEukTEZnhmMVJDWFVkhPRDSbn&#10;cvyjyleHiDB/B+B8hmhihdBVBVBYBf1kBpBshwiBgJAMgPgdAdgfAnAoApgpAnAjAHAEOwCChfBP&#10;hAAiAyBBgGgIALggAiAjAngpApgmAjghALAIAF+Jekekiwa1XDTJXETKJQhKepDDdmEgSGo8CNJU&#10;DAcskUjy4fGc1VJq8n4ZDyw4E4ECyGk+kCsmB74XAA1PiRjnrflbH3oqCU2AlKrRONC9rftODhPg&#10;5+CkJ1kzCYPzCGLBi6MdjvFbU47/iCmEhJ/Ik9mUjAbHz9WE8kDsDiI6iekbkVH1lbIBmri9jopQ&#10;k+5ZiBDvDztSUqCwDaJQnTZwB7ktEfYGjZErEnWQiSk807j69fDjZDSpickwmGkVErFVpUDERqCB&#10;EZk7cziyx7YXkDmEkajaR7gFkgDckfD1ikZ+EanPEhH1vvE8hT/yk+jojmr6b+CS1GiBZGB4ie8L&#10;jJkfEykhDWWbJOi2D7k+pQiAO+BPKCPmDBKEASFBeGBSHBCIAiJP2KNSLLuMOaNQoCBqPQwLhWRA&#10;2SA6TSQGyAFSsFy2UAOYAyZTABgKbACcTmdTueP+fT9/UFk0NoUV10efhilCOmPynPioRR+vSqTl&#10;91eeTkA1uuAmvSYHAWxQgJTmyVe0PuCPIZW2Vgqs3G5XO6XW7Xe8Xm9Xu+X2/X+4vrBPfCA/DYC8&#10;4R7tnGMLHNfIPPJWICiTLEDMWDFO7ON/POXQUF/ZJ51KaQZ8xwDauJAh7a/RaSfz+uT/Fah47mqP&#10;R672c28J8EXcMfcV08fQOVwcunPybALdgfpTScwJ37166sDV4EinvCzwCDxYYHyjuZTtTTGNlo+2&#10;0c8N/Ea/OHBTEX6f9jOO50f1tP+YsAt27gbwKE8DviDbWuw3Z2QcqB8MUcMJqOda1sUmiIAgFEOA&#10;/D0PrIlDKOo+8SxNE65mnFSLGo0iuB5GDLBIykTJ+dsbm9HJxR23J4ua6QDvEECmBG56uK4nLUHh&#10;JacubJZ4OTCDsR6tcIJymjmu07i3pomQGO4rjrHVMchJECogzQkEUTWuzmv3MZ1Rudpxzo157Jyy&#10;iyAtPYOz6jwNOfNlBUHQlCr2n9DUTRSsn+fx1HOchwnEcJ0nYeKcgSBgHg6DwPhADwOAMAgBLqdZ&#10;uGWThYmWGIXBQEIRBHT4OAOAoB0XW9cVzXVd15XJNV+M9gpyO9iERY1e1wxRSWWsi3sUjRzGbaTU&#10;JQFdrI4nLggmDNuQ1bUemxcMKye6zRO0561tJHtoQqtDmq4mk9T2Gd6CPewX3wsEkJ26xfX9OTuM&#10;wIE+g7CBh4Ozxvpy8jvBSqTBH0mhmYmn7yXsI9tJ5iBU44WGPP28kvI4EWSC7k0PuebuVYmZjlnA&#10;/a1gjmU/p/LyUYJBKOR6yBr5c0UgTMGGhZkCK8J/HqhmTFRpwriDtT+8iWgWt88LErkgMVCDRJzI&#10;EnwwmDtYbhsNYguTsLlrzCLlODmp5O2zpw0Upty450zs58gaJMywYgbe/G5wDST2C16BnORlcRiA&#10;PcWJ/G8LDTFP6dE4R7KycS8EPMw+sGpX3ZC6OxOycx2cT14TOC14g5ryO1TCvTtHJvOs598dqF8/&#10;pAkEgO1qSOWwwDdsVuZ4rRBx2Jy0k4XCbDdpykEPxIrKUNbMzKPIt6OSA5+qJxICeLRGnP/F8fyf&#10;LRM6HGY/1Gd9m2KcDn4Bz+S2hlbgM0CnDcN0qk4fRCpqGIE0I4VI579ifm7NInI/ZaGslQP0ZxOR&#10;ijRGtcGRxiBpDuE5akShqRaEvPUJE0IGAJYSIyO5AIhRdWIOAG44gZTECuODfkDlwb5DUGkGtDkW&#10;cO26peBbD8shHC0GoTsftOSEDKFvcw5kGMTXBkoda+aKRexzxVF7FdOxXDhgucK78vJUj9k5LWet&#10;lQ3UnloO0kAsiGmpIQKkTw5rlidE/bKTg5pqDmmKNIbtOzWycEcLAa01qXkIHaTMDiRCHAUP4imX&#10;6OJUC1suiqOdOROSOEoJQ4sDyQnuSNk9J+OZPpQSjUSP4fg+h5j4H6A9L8pJXSvlhLFNavxNLBDO&#10;sNYqx5ZF9dIJGXxWitmifQc01pxQfOZBCn9okHyJE/PaNEY00YWOSJ+dyKIAI/AAkKatqRz05GoO&#10;0aRiDg0vIJiaDEkCMmiGUJ+hMcIv54FoW0xdLxa2WQsNEWCZDLm/DbeMTk8ALH4Acc8aKHI1ha0J&#10;eMTQpQGDKLadqgcE5z3JRlN2aImlAznnWQrNk7jUmpODMo3V9EMCtlgQSn9JpTnho9iIa80iFTSG&#10;UQ0l40SPzpPhAA1KhpIATU/PJM8tZXCOQ/BbQEt7ni/FojeXE1E2SrFXNQTw0TpEISTYSWtOyQCw&#10;JCSe+wZzsTKUNNInZP4Y60A0rUxA/42pJmkLQTklEikEnmK8rxHpOTdxhJwuo3KSSDVxJwxBKRvZ&#10;+o9LRBcyRzTmnPqaABogVLJQzLIdoyiQKlF0Kk80nDpCcpwYgahdxTi0GijrKEf7xp+k/LemYIdr&#10;ztEgsvTksT2ibIjJhLu3Vu7eKKObM9fwvoynYLefMGoO7kIfk6Xg1CEE7TukmdY5ppiYHcSAfVwZ&#10;rSpFSWgftCELG6xlfQdYn5zyftSQ1QM+pP0IFcO0eSTT9jtJeLwVxBNKx+TuaWVJIFA0iMNkY1w6&#10;RrVFsQfUMdAIxW6naZICImhPzUOSI4a2JJK5NSKJAWC3spH0DIw83UqS1gV1GTtZwnRaG61UKCnJ&#10;yR1nKlQQyRB+yQKdImI41IniQCQGiqYRRoh+63mSNQkcrcXiaVqBpFua+Gy8GKMUhWfrkpsxKJlJ&#10;pIi+it5My0fiUWW8vZfzBmHMSu5aS2lwHdYwiMxk8raIvNxqMIEGh7lVxbF0P0NK4y49Yz8+QsOw&#10;c0mjg0tFepAS0mh3DuEcMomZIEZTmz9dIW8t5ZGGs2JJiJP5lGWDS04TnBrAmIOxFlqNaBqEuEwQ&#10;qTlP8yJGGiZ4MTWCTyfofg4S1olASuHJWhYKyDMkP44JwWgtZ+3jWPOeZRqR5CUOxOxeUmxbyUHY&#10;jwU40WzgBHaLAnavJOLHEUNQbsn6ZkEv2LIl5iEfSgtSqNIrJcjVEGBMFfiezE30FSK41IshOdRi&#10;ySe9EmgSOABM4EwlhJpG2k4YYd5giXsal9zhl0ABydeDk4pwcAGsifXbIoTnjQ/Sc7vTaU5up6zS&#10;FSLQTR3pCsGg25YEnlyYMslx5MVdCE1CfTuKkWsnNpy0Gz4gXKzBW0zNS3MYLA5NCaMNB10s7WRA&#10;A5r6h1HDaNkbi26sUUaC5SgofYviIl9uUSx0MFsIgjkuKDkTgaIrhlDKJeRlQM7XPh/uqKc8Y/Yw&#10;e8MeFg8YyjhZFGtdjBIoJXCUQkBKa2RlmS7btAAVJOVbTRHPO0glITnjWwZLugnhpc6BkcNRQkWr&#10;dTFFgfti8fHkSbHaoHQEsniCb5i5mPsvbko5F1nahNOy0hmm7YgShhprTm1QJwT/XhUn/FHYhvYr&#10;a2k/nntqdLAJOHB3LJwdxNRO5LkkJ4c+LxPIBkULSVc6z6HSd0H4jK5AO3vdSLsVJCDdXSMutPGk&#10;6TgwVf3cG9H9mTOQf7VuH0HkFmFsF2HSHEGwFwGEGeJ2AKDSD2EQCGBiA+JyG8GYGCGMHKH2CuCe&#10;CIAK/9A9A+y+zKWEJwWIzQl06kKkFNBU8uK8ngF+ckJyoGNackeM+CKCnEMEmyQ0oCoCJASeSec8&#10;6c8M/uBUaIK4oOmeOwYSfQwmkEAQYaMoNUNWRkQSwSjKLWp+BMJobkN6aWdEJwNqJ8JQi2kYTsRY&#10;GrDQo6KCokQSvaK2qMS8eWR6myfsmQ/0J2k0K4Ygbqkmr4AAK4bwOkS8NJCuIIJ+0WJEPIJyQ0QS&#10;pqJkvMJ8R6ZY7IHkMoaISAQqMUJAK4TgJyTMYICtFCaJDuzCJ+TcM4aTBg242eJWoOncJ4O0CjFk&#10;QuMIsePIxERktwVsLoMUkmr0KoxSJweMtO2q4hGKH+4+5+L09UfgJyNaQSLWhYTkR6jKNIdcASaI&#10;LIT+skCo2AAAfQLQTgrKNeSe4442Jwse/6LoNaT+K4wbE8JEMoSMyIJy7OuC5OJgQKBuoDBBH7H8&#10;c+Yg6w32OSv4OkoCC1IQLJFIUMKAKCKkf6Tonc51DAK26QJgW0YIk0aJGSNmYgPW90LIxE7O04Gk&#10;TsgOKowa86hSLidiTXJOHoZdHLFWAEnSMsmA6eL1IWLpFIMUz4GetOhE8wJ1CG/uiCIU8UUNHAKw&#10;LuLQs8L0TtJkLzGOL2MUoPGsJwLI8M82LqNEWgbqOaw0JwTNCyhFHnJwAAW0/WJ1LMLlJ1D+5iTY&#10;NENE5yIIN2PqJRH+LvLmIoOwrbDQGq14+4IUPrCIk0+7Lyk9HVMQUOHyKgGwGeGKE2EsEeEsFKFu&#10;J7GUAQE2FsGSDICSBcJyFOEIDQC2D8E0AaAoA+DmD4ECDOC6CkAsAgAZLhMXNrNsUTBElvBIlyzU&#10;/Y+I/CRYFbOEeMYSSANk58QgN2OeS8cGClOcCVOgJ+6wWhJuJoMoRkoDLwLoR6McGEbqncdIQ1O0&#10;AAcGOeNISeOwMUTgakLeqMPIJoW1JIJyPqLecaCeakOwRYaSaWZcKki2CdQBJaJwfsqMGXQMOsg0&#10;JaxEdrKQL0J+fQRYu6ggRuu8KgNsMILeOeLAB7Q4YETNQaKyP2P2JAWgdiykxWRu90WgI4Q0k1JS&#10;fgdrMNKPHo/YWg1gGIN2/cKg6sFsO0YgkUokJyOeNbCIxFGCAALQfQJyQg7OL88VEA9fLeACkYeu&#10;JWK4mQksIUSFI446YSRZD9SgAFC2KCLWakJ/HYI9AmRyL2c8ejLMTMI4nIJkQ0PqUMraYOGGsehE&#10;cLLdNvT9NtFMKcnciuF6w8GQKkI4mQCJUWhmt2P2ncra3RLk5AoGSEfsS8OekYNQn6wPSEJsS84A&#10;CQQ0UGJ+jKLwR67wGC7OmyTMdrEoLwseLw4s7kR6aWOapMACSAYJVGJ2ScSYLofsO4P3KiaNGUAA&#10;I5I2UEK4NbLULlRALkmcPayGK2LeCLWtKFHgAqJRL2H6km/KMEXgJgQ06WB0obT/XORKLQncZ42K&#10;IomyO0oDCy1OAHWfXRJdWNXsJ2H+HgHSHGE4EkEQESEmE8HYHmHy+2JsJ8H84hM1M5M9NAAAH+D8&#10;DCCIEGFAF8K1TEByCaDCEwEeEGBYBAAxNpXzZLZMJ5NyzOzS/2Qq9AWhUMTkNEagMMNOIMTlIKAO&#10;LBG0I8jAM4NFSqAUJQogXwk0wIL6KkhcPWn6di3CJENEalBwH0seOweMQ0kVPsxES8OSmiGMOaTQ&#10;CCaI7O6wckn6WgOwmRWsCKQgLWJonPJ8uoAGJQCFbnTqMA9iYgSendFcQm9M2s7WLEPIWaJW8MnO&#10;W0+iL4J+ThL+IwF2TgpeHsXiIQQ0LIp4KVCIieJI6bZIl3MUNEMUn6eWOsaWoOalQ4B656J8PqW0&#10;14MUvrc282muSBG8LBWS16AjEUJwPS7ALm9iNIhYhZdaJxOsLELAwaYIaIknJ8bq15JuSuJhUyJs&#10;I4K5dqZyIU6GJatsVIWQJ+aXJ9WmACnOnPT7ZPfIy0NEeMaTa4kmK4LJXIRgB4+uy8YgQq7OckN2&#10;NQKlEOLEPrIycWJpUNFeJwMoSIdrdwk+KlRu0cKcJySE5YBtWaLomGsYH4J+46OaoPLoHkLQTsZd&#10;DUH8LA5hLOMRMVXqKzLZJzd2LweyOnefSiLkLBK2LpLCAATNbmCFFHhSbiKCQkQmeWTkJ+SAQ0Ya&#10;mRhjfLiMLkKkckoOf+sDKWAAO0mQSFDzc3iOL/MVZMHiHSHAEKDyDcEaFCFoKDGQAGAKAwAuAwZk&#10;AgA0AwAsGkGYGKHWHiHwJxYbM7M+jsEIDUCqEwFcGIHOUqH9YyBeCMC0FcFAEoBEAwAfirkZT9ZT&#10;N3BNN66kPWENkqQgOTEQAqdqaIPq7PeyOa7lBoQddQH+d4JamQnOSEmYARCkAMLksIKhlgHxQMGW&#10;meRZRPg+JMoGYaak8EH8OeYSdmJsqMteCGobW2KCqeKCoOYTkuNBGmNyaIfok0ZdDcACakOaMomQ&#10;qMYyL0iGIMMUOsWgclImAA8kNWMoYgYg++H6OancR6NaJAaJUWCJWCruL7ncQmaSOsN2LQTMo2IE&#10;bqOwOePqQ0LBCzCyJQqTioVxgmH4vw4sQg4sTskqJwQqmegUM5OWJkTMPriLF0JyXPSjQzSiT+ei&#10;oGauOlWwRQNRPUTGOSfQjkSAO4oafsk1ggJ0MVP4OWJ4Na+yAaQ0hAAqK5gMt2J/L+90NQMpdMSF&#10;MPkbqelBg4OWFxqoPWMUak8MCNq1Cy8Y6iLQP2raP2TsgA3iJwc6K2xMQ0SFT5hylIObloPWtOk0&#10;kQBwb5rKm0KgJy2aJ8eMj0MkSeOaxMLkLQ4licLxECAOhVByKCd9JWLyLAeiNEqmJ2JpqKLvlax6&#10;48UULBbTm6J0KkTsQqPXSU+qK8S8okRlq7qhtWLiNELWn6OSNJeCAAPIChttpxtZWLGRfIH4HwHm&#10;EmD+DWDsEUFHoeAAAQAWAmBmB+CCC4CoCmBqBixGBQBGCoCABUFmGSHDjpM3jtYgAAHcHOG+FqFg&#10;FYE+FAFKGOGeGmHwH3kCJwDCD2EuEqEADMASVHtzvy6jkeABBLZW/YR6ETwEkmNEW1bSkULXJITs&#10;0BXEIgKkOwQgMUJ/lMAWNatKKCLMIQJAJQaJekK2OaQqbqr8Uu2CKudIbqckLQLAi25cCTgcdgRy&#10;ZdRvg8YaJAYImQOwaWbg4uSWz+5EOOoknOkmkmSe81eIJMSEyRqcJ5paMIOwTkTgTgxNCaAQyoAY&#10;dyIYhqJwTkn6bqTs7OdJTKJaYIhEhEJBcOJ4R6fQZYacNWLJro1yNAkmLXyGiqNJnOAMPqLAokSI&#10;JQQ1iKe+Kumzl8qiH2tOLXx2SfC+AApcIML2OwOsJQsqNXKEJpaMAALJLUPqmvKMAIc+keHwLWOS&#10;knFVSkakLAoGT/y0L+Qq5APJtxA890aXzaANgdtSNXv11yVxfmKO91BcTkMoT+cLrpXNXQyeKPlE&#10;HZFoHuLQI4LJgcpUt6NEQhJ9J8/CH2oai24eH/1LZvHO8WNWqIIVezKEzxoYKySBs8LkMVZx0AL0&#10;ObE6UL0QN8UUxEk0JzC4HqkmjK7PwmNWPqSFlUJl114ILzCUM8fQNISIcL4LQdXxXQGsGEFWCGCc&#10;C6HQHiNSAOAaCqC8DeEGEGDmBGAuAgxOHsCcB7uxu1u5YdjuUYG8GiGID6D2DsFXM4H3DEAsBMFu&#10;YOB2BMAt4b6At5v5v9BO/3qoFxL+NaoanOdIPXyaHu0OK8p02gJJE+T6LIR67sM42H62IIYh2uSA&#10;SwKdSGIkO5lXlWNQoOZ4gwK8SI4ECYYaJoKk6x6OckJowa9cAE5Ag6KurgKuPWQTK0LEoOfQoGob&#10;VaXwehd27EH0N2LWTkQriYHyJ+xuJaS9ToPqIcaJzRX1EiNyTgOSckaWtAMEMooChmQ/ThscTk90&#10;ndiAOkokkVV5s+IodIeMpIToeMTkTsJoaIkycWkULI0SIUQg14dTrugXicOxKvYi58Lr3F08J3hm&#10;8I+1eEJhdqTyIQwEAP9nhOk+LQo4KOeMfR0WI4W0LAT+k1pWL5VuMGbU+wIUk6Jp84zCYgrB6cIM&#10;MpH0kV/oIAAIFA4JBYNB4RCYVC4ZDYdD4hEYlE4pFYtEX9GXhG21HWRH2nIX5IwjJRTJx5KRRKwH&#10;LYvL5hMYg/5pI344pw7J08p4DJ9KxRJQjMqJAptNH+96U+6Y+qc+KhTH28apGX8xKw5q07q4/a8D&#10;7AHrEDrIAbNA5aAwFawJbQVb7WAp8DIGErtcQRebAD7SFL9aJdRcFg5jSKthIPaYHVHi6cc5cg4c&#10;lTn1eQRdgkF80K85bwViNBodFo9JpZlXn7kHLZAcENdpthsYrSNltYs/30gDGTkCn1zAxiRCyqlE&#10;lxIGQfB329icPRUs2S4YECE2tmSZCSLoY3WeuysUy4zm+6oEAjslFgiTWTdt7fd7/h8dimvoZ/tA&#10;zv+UR+/loqkXMAK0cybA/AqlHu1SNngqQDwazACwgBcJM0C4NwszC/AoxSBKQxjGQEbsQnPEZ6RK&#10;dsTnnFKrLMAMJRcBcMwoDkZwsDYQxuA0crjEZzmNH0fnXIK4rEDwmSMGckLaAirGhJsfsZBoDg7K&#10;Z7SquIMSwBMtHHLieHkb0wQgAsCg+DMzGZNByTU1wIJOFMbhCFU5A1OikKgfEPKod89xPPp2nzQC&#10;kRYoS9qEzDMLnJTBUAfMgnXNRyGrSSOm1HikL2E9MhtTYLU7Fhr1BSCkQyEFShZU8cgMhjDIyxhs&#10;1edVYtVMBvJ0dkDtRFy5swCdetZDYARYyjDodFiByUBtk2OttkgagcxWagwK2mgcWV6CdqrNKL+s&#10;KmkDscdNbR5WybIHF1pgqoUiKFVKJKRFJ5wPEp6MZKp7S8g1Ur2gdmzEtLWIGz1toFY1uIeyhqYS&#10;kJp0Y1ga4eEWI4Lg2KYriz4QOcGNGbjho49R0xYiEWHhqF+TXRi+UoYqzKSVRTSNogR65mylGXsx&#10;aqNReE7wPmZ6tQqSBqQdGiNVO6B06C0yBLpkxS1p4E30sC4swgco4nlWs4rn1wVpLhxqkuOk5FOg&#10;NTYuOtbTtW17Ztr5ZjtzSH4eJwh1JBlm6drpkkWBfjaJ4cIU5bmue6Lpuq67soafx9EcOItDmSRW&#10;oGHgtDyYRSkMAO485zvPNq+hNPsM78P0/nPobSBcdXn14afL0oQbNjMNZKYOywDEKWigUvZ9PZ33&#10;hBWe5neybKOmmrQaqTUUZp7PLnNk2V2u02KkaXrwAXONHAgczAyIHwCH8UowOrBiG/9CrVKEHbLw&#10;vPrmlcE+q4d0iNYnBxG3/UlBj/ocP/KAixBT9HfoKS8gdZ6EFCklUO9Q1yLm0G1Ks/R/Az4LJoGY&#10;zcgTuH1mYMYQN3CSAZoUXssQAC82jkCXgZQga8F5q2hgTpRzv15stLamI1jSWkvRgehIgZli5rZA&#10;C1UgRaV9kCSUwCIpLTLOoJgVZRyPHfrgXweUtbSTMO4aSi5YBCSrJeXgz4xi8F7LwQPCYh7Ty4xG&#10;LAuZCTAwALXIG09FxAzWQRP6TYZUexrR9KsawGEgQTSDjxE6Q0hzRJefMM6Rj+FGLXf6DEHMk0iL&#10;tkRJchTOkUkDVszgeJNmfKMUYz4gcZyMkPjuWtfqEF5ohG6Yx55Pn/g4KAqmS0mJcGEXg19og6Fw&#10;LwSU0lsqNUKS5mNMeZEySZNwmURIdo2RgAqBoEQdQ9B+gCAmCgbI2BmgkAoZ8hLgznHQOkAA6h1j&#10;sHaIcMwVojQahUDoQMEANwrjWGQKgBMzZ9T7ZS6F0bpQ7n7ERMcpAvKDDLoRK6NZLSkFCbK9520W&#10;lOlIheTsnhjE7xmKUQYyzT0MoZM809VJNkDmMVsrEdTPm4NPLmXtNhQlHDBpk/AgZc5Jg5CVTlDK&#10;the09MYi4INQS9jFqI9sqxqlrr2NQ/obZSAW1PCNVFNlKDGRgRTCwgSUU2LoMwXtZsQW1v0YXQgZ&#10;Zkhws+Ms7hMSFGkxyIEYxuCB6sAAeKSMh6d2fJeUZL2lRNDKJRQy7hMhnAVu4Lm08gZcawT8Jknd&#10;HlKJev0aCdMvLZWku6WSZ4hMolAKOjCzNLy9q8MzIMlFKK6DLQpABRgqBSJSEUiUABVNiCBSpAEl&#10;GI4AEHoQLjZo0K82PDRVANcqxcwXXHVOCyxly5ctfErc9HjT5BgmpupkE8RLmMWKtBoAFKCkIHXh&#10;JoecniBs+NQQ9MSUVUlCRYyi2pZLelvTEmKlEexlO/jsWSSLTASyFuzMdey9lbO/XhShey1lepwR&#10;mBwzEXb/4PwhhFiszMJEEG+MkVwMQdBTHiP4AADATg/HINAXoDwEADcEcycbhpzOInSQ8cAwxSAh&#10;B8F17oJQkjWG0LYCGFcfY/IpP4+5Aj80BdPLleYiclEfGQgdspc7ppEv40ktKeR4u/Moz5O8JkxF&#10;Chyp0uZlkXoSRY1hDhNDUM+d8nulCXrJFMRYmJFzT14JNGhWZJSqZAgwfEENN0rhhaBNQ7ha9wzU&#10;GMTE79A6fWGlkqCEEva8zGGoKQqldFbVfFkRclG/znCbNfgsM9SiClLlgaSXGE0aCFlxTFHNLSbI&#10;3ALL2qwfzT4pmOVogJPpNlUlzRrdO6YI9hatyAqsmifVwGqd+z4mzVC7IURqUJFzLwAGUXml5ASB&#10;17ShUAVKE2vSfGsbK84t+0y2rlIEncmxVkFEDS8vMgcvSkGo3QQqPCSomkCM8XGJJZHkgHrdbouz&#10;VyzS3IYvZSQ1bg3FJ8D7h2C9i8RW4vYVfFbhg74xJFCmxOJEI3pXYijvWZoHd/ocql5WZlIKkowg&#10;eqiCFpzyjla6LHvQ/LyZ4tNtMPk+sSWvYw/0BDJ6FJ0gVxrj2EzNx1il4kFLgd+nfAKVVBFmWuyJ&#10;7ybODdK611vrhCsKY/wuK4GWGx4YeAYCgH45Rni9AdifFLhJyOHnQ4ohw1xciYBUEgNJAwNgtCgN&#10;gaQry6dd8JhDITpMiOmoHMYmwqvHCK8gWl3FyUiNlpGSMqSdzKb1LqXY1juChFzTEZYtPSSXk2Tu&#10;VJedKEeICIMWlA6rxsq0j+WS6wRPcSRfhwnfhbTKeaKcpC8xXropahE2V44/y0vewWugzxlkxadl&#10;wVZeeoRsfXUYy4tpCavLKqyg29wAKtGviRDdCECb5kGSUajayJVwahqY78xnOUtFCunYS/lucfFW&#10;QE+gb5cBngpRuBDKwhdBp4yxFiXoxh+hRzzYkaEoqyU4gp3CBYCJpK+ZCDfYuLnwijeoqSyYABO6&#10;74pSKoACXr1AqDogiBFhYAtKOBVItIuJDIgb0LnggTiDdIqCRgZxhIaggZNim52zwsIYxBWxcB9a&#10;OptxWy1QiSqongipO8EoiQqR4wkYyjeYrwiTjZCAzAzwzxZotJVJFjnUDcDgwYpBRxH6lDVwBJ9Y&#10;GkN7nUIg0QpA1RAR4IjYqRA75K/IBwvZkRdCVYAsOUQcQjYrr7HwdwbYYgFQGYH4dIeYfwuQEIag&#10;b4agFKb7t7Facqc5xKdQhoUQQYMgL4PwTogYGAJ4NgZoWASYAUQsVyYzw6gCgSZSswM0WwtJ2wqR&#10;JRMQqwpBNhp5dBMhsqzABotJMRJT0w2rlUD4fYyh/B35HiFYpyVz64bCYAtpIjR5TYGz2UFRJRPp&#10;halBKJBQvZ2yp4FotJdB2x2xFxVMZAs7CpO6Xq/AgsCowAtLFBggszjihcfI0A1BexecHpWj2RPr&#10;SpHJp5sq44FwHUhooS5ZLxHj2ReBRjepKJOAoBp5JReCKRPZRx5Yrwm0EAgZVJNh7woRdBfwlsXb&#10;85ioqy84gQqTWjerAxKo1BSAgZea7gh5FjakfAwK2RHMPgzy+w1CNgB7PpOEV8pYhxWwqTBwhpR0&#10;nYiJBTdsDokblwh41EmAicl8LI0IoRMRa4uZIYsT9EnotsMoAUqBt4mhLymQYKXpZYAhdDR6xcph&#10;xYjJW0Z5PZBQyhYYjMrhJRdDBZa5NgtL0koEvExcxigh5DiQfwe4dIIIFoFgYQbodhYIAYP4TwXI&#10;QAMAIcTJwsTbFzuhwQeYc4JwHgG4XAaQcYgYLoPQTgUQQoMcxs25t0WLxLIzxaZBSAVM4BA5A5R0&#10;kQphVIywoTaRCQ1ha5OEYj6RrQ1AqxRh+hr57aPoa0HpPrhgBi/h2xnxVKXr2RA7ggAIoQzz3AIk&#10;c5Igucn4AcZLiMCMCQgktRuIpAmwyh7caroQZJPoyjVhCBDJOAH9AjYQEbjhzw1BBThJSEiokZuA&#10;oUc41gpD1hEhEpXAr0+TDwgqWIBhGp7yw5LUGMMq5dDQgcrhRkECzxFQjJ7YgZO7lgiMtQyhWhRw&#10;tJNiSJOCkRHMHAAFHZVU3DjoWNIcq0rojMQ4h1Ex1BMS3wiZa63JkUNlEYATMos0tiQ5ezUK4ZFb&#10;qhXs9K2MV4qxeBRysxBRec6U+Ue4uZ7xMg1jnEn8+FINOVOc+0x7pQSAOQKgOQR4Vof4gQCwEwHg&#10;XwXoWAFQDYCceAgacU0buUTqcIfIewTYQoNYOAQgUAfdPwAQAoCAVgYoZwKIGoENOlUZis3QADIs&#10;WaZJ34WFVgpDORCR7xdEeZPYxkK4pFW9P0fSIaBwCFARG8Y8tItdKpzZlNXAf5LwYdZJ1YXCVxeB&#10;VJ3EQK4ZA4tJChCh3AlIHlAgH4uNONUiJxuB387Csgblchnzb5HNAwIVdS5Mdwttbo2RoApg1TOx&#10;37WhFhsRTqYogUOyq4p1Y1blKoyyrguxIhZsMVKtILr6uIpS7h7a8RRwgZRlYwm1cgbhcApBp5OQ&#10;FUJJYNRIHtj661bzHwVtkkegidYYir7QAgip3FJoiUwz8giZKMu4iLpNd6/4pD2QY9ncEA1iqIIy&#10;9lRLCNYxlgpxHk6pLh+huFYcMJHJspa5GpNllFkVqlqpztJDH4coagXoIAIYJ4bilIgYGoJQLgTw&#10;SQRIEYDgCoBIA8QVRbuLFrucTwfQfIfAeTK4VYS4QIOIQgTgfIfgftjoGIJQMgYAVoS4BwA8f1q1&#10;xg0tU1VDI6ZTUJpJDKOAhI1CXqlBBSXskAfsr1wIgpZovZMgoUQNKdK4/p+FnYY7OxSBO5dBeZ35&#10;ZrhwHy7BFwKd3DfNxq5gqRATQIYSphR1DF0AABGq5Nj4Hpa5p91AwVeIfZeb2RSDkor1YZexZoz0&#10;qdjoANAAAsfpdc5ICLmt3Y9sBop4qCXpRl35HgqwtKwguaEwK1+J3d8axjUN7Ih5pNlwiI1l+d+i&#10;RCVyogYq1QzwIuApdE6CS7WkKgkZnxSCXt8ofSIRJUYxCB3BNj5pal/2DWDZrVrDH4f4fgU4RwPI&#10;NoQISodpeJggEAFgHQPAPAOYHAF4EwCQBgBAMYKQIAXYZ4cirIRYUYWgLAHwEgd7K4bAZwZoVIUg&#10;S4V4XwZ9I4gYCYDYE4UIV4WwJYGoEWDmLQmVx7xUV8ZYfbXRE5LxPuBYfkwAfwpD3oAlp7TIBxa5&#10;KNYAAmBA0opEapjgZo1T/xeYqRNgEmP6EViouMhoHVjWLdnAmhezO0/g1VWtfwmgtIG+SSm57w1k&#10;BFoQiIpCzgfKXpWh7ZRgygqRexpxLQvctVpqW0L5ZNqKHl5mQ4/pecuA1RPpZsc5idbGOmV+XWXZ&#10;bis11cEoz12hGuVxtR5hQAmza4nhAQ1RRlLl7YtYyxKIzxCha5spMVm+XmbObRbtXLrgfgfAeARY&#10;PINwSgUQWAcwdy8aJAAwBIDADQDYG4GwGgZIXwWYcgdgeqIoHAIIJADwB4foYwZYZ4dhcIfFwAgo&#10;AQDQEIEoNgPIRAOwMgJ899YmbeioguLs3lOkEYe5PpLxRxeeTaU2NImhFgzxsr7oBova9RHOS+ik&#10;OYmliuPBRw1QmxGqwhr41BCgJGndy2iyfhO57a+xSClFpQmhKJIjPdA2Sosjagg0gBKpWysxr5SD&#10;bRKpO70YvJDJZpp+rABBZpZooRCgyzrOnxrRn135r7vhC2SQG8Gesut+uA2Br6+xPsNim59eprCa&#10;vwpxewqRBRHkBYriua+IBRVOrZLR7zyxHNBGuOxux2TNOzwgfIegdYTgR2HwV4WoabHQewfQfgwQ&#10;A4BYBwFoF4G4L4NINYMoLIJ9xWx+i2jFVN/0nRKp35RzqBKu2YeyEwuJZpNhZpa7TZBqkJLWXIiy&#10;VzUJ+ggb8JRxVM9NHu1y7JR0aq4OoZWMEBa8c+P4EhMhDImxBQ1Rr5SjZZmYmxKJFxNhGovbMRCR&#10;RAn29oBmYm6BrMNJHxcCEBLCm78O+W/e/ghhASsm+yygBEN4Gi/mxg2WUAp2ZJLweVFYeaD4gu9Y&#10;BYyxZpCg1goV3W/vDXDZoWyMIeEAfIY4X4XAWgXIXgZwZ4aIbYbgboeYewe4nQd+boxICQCmGgBw&#10;CQEhpgGYGoGwJYJoKgHgGwFNxdUgfwfgdYdQdJWIdiXwdIfdz0+gAYCwzQvwCx3ICwA2OaJwfwfo&#10;feggdAdQnQc/MNz3GdTQDIDACwCQCoC/NQCgAotRi22FyOXhRheZPxE54YepL2UIpggw1m86Hhp4&#10;vYubTkMwip/DhImwvapg1BNzjAHe4vDiY5A64apk6xjXCCcwvJkROCxxEasy1/TgBBQgsBMllot7&#10;LwsilqNvSiXKlCshAQpBGt5FMHV/XGx/WKhHWYmhVKSIoGnookv4p0JweSz4ep+Yri0pBpqQB90Q&#10;sG4BCTWHXPavV+D0IcZoewbAagaRUAbAeFu6Pobl4gg4AwE4FgE4koCpNwFgFAEgAwAtldqgegd4&#10;dIZjoQZwaQanMgdQcgrQfYflDY8oAYDOd5ToDHdAFwHGSQDoCwCOTBrQeQdocoZIYwZIaQaoawc/&#10;JYcYcoc/Mzl4AoDhOgCudwFAFYFwHIHAGwDICYB/iI9vOk3uuL9gp0O4eDbZme8YeuvvP6JYAa9Y&#10;ko1lNwt41hNklXIohR+h+jOx+hp4JvqPanazB4mxcBShSiV04gkbVE+ZVKHRTpOGCw1wzBF0xPpX&#10;qiYxWxH6XpFm7VbHA/tPuWXZW0Has0g4Aywkc/DNJIjMKKi5PRPZexBR38XommwguYoRNgz3UwB9&#10;gGl3ufyO6HbEpYf/I4jYeXGYgwAQB4CIvnmNqgdwc4bwVwVYVQZAZoagdQd4eQioBQBwCIFIFgGI&#10;JwKYKgGIEoDhtIdYcYbLioVQZYZwa4doeQegirWQCYFgF4GYKAKgKoFYEAC4+XmfXDj5uYqhO5O5&#10;WxeZn1iAgq9JBpF164t4uZDIudmgAApBH73gtaSKEXyT/YjJ35SB7cHo1Q1m7RIh7xDAvwgAEgQD&#10;ggAg0HhEJhULhkNh0PiERiUTikVi0XjEZjUbibljzGkD2kQqkgxk0CAkclUrlktl0vmExmUzmk1m&#10;03nE4d87aE9bc/g4FoQmog0owHpENdlLdtNelPnbvetTp70e9Xf1Zg4IrgOrwUsAKsQRsliBVeB1&#10;IA4Ctk5t1vuFxuVzul1u13vEcf97vN9v1/wEyfLxdKWSaQY7Pa74fb+hQJBoRCwSB0HeTudTveb3&#10;hQBAQEEInGJqOBsEwZCOBezscaSw7MaTcfT9f8KBYPCYUCAMg7wdjoeL1fMKAQDAokFo3NZtNAhC&#10;uVuia6Rn6kHO/XRHZwPb7kcq73fPh8VTero8zy9Dz9VRhUEAYG+AM+XwA1qDH3tAB/S+/ni+4MCL&#10;AIEwG7sCwNA7AnxBTzHQeEHK4BAKwkB8KJRBELwxDK3Kyfxzw88gPxCtUNRJEsTRPFEUry9B5GlF&#10;xrxgvZ/pQEUahZG7vnTHUHHg8jyH1IEgoO/QArICILyQBslAlJkIPkBihSiAsVSpKsrSvLEsprGU&#10;tS6eh1G2Ow6j4dp8IQIYqDaMwqh5LqZn+fx9lkURKFGWJgNm2qDAOBQIiIJglhkFQUAm3aDnoeB2&#10;myaxoFuWxdHYejhoM/QBhaHwmj0NwwAUAoBLwf5+HwVJNkeVRcmOfjHK2BYKCQKImheE4SgiBoFM&#10;sd52GuaJlFuXRfngex9yGAQChkIgpj2NYtAIAK5ukTTqDO6zsO1N1rpy78gn3bkWR5FkPHO75+XI&#10;x8Bvog543UtgBQCIsQg/bF5Xnel63te6HRlDj3Xxft/X/gEsJEexo4KamDxk9wIYXch+W1IEhv1J&#10;+FggDOLLQtCzSkoWA47j2P5BfsuZDAp3HAZIaBkHpyHohAxj4URLj8LGSIidZuGWOw/EUdtJIOAY&#10;EgkM43jgHQXBMBgFAStlnINOB/KuehvGoZhIEoSx1HifSDgIA4GDMOxBCQGoSLwcRpGCPZDEmeJ7&#10;a3PYHgwNI2jcGoWBGBauaYg6sn6e56nobRoGMSBLEyqVVgAAgEAaORAEWHgVA0uVoWlag7uyRGa8&#10;2hkOYbhsgqq9R53CdfTPJhqFBB1Yh9bfnOdh2PZdn2na9t2/cTdBR8YOaiemhDiFJQsAKSMDfjyY&#10;CSULU912dz5/oej6SGZH6a3Hcb5kBgFwcnHlqDjKP5Sk0QAtdwfpUkmQhTF2Zs9UoIIrDQNYsCMA&#10;wCAGiZ/H6fZoGAK8QwlBSGzIQCMGYRRDB8DaAl/JdB+CeEOHoWAxxsEJAEE0MIcgwBOB4AUAanyJ&#10;D9H4PoZItxSiLE4K82hCAWA9CiIEOYYVPFwcqdUgx13MLWes5tfTfR+w/h+7sdUQ1wu7B7EcBcSY&#10;dxLiZE2J0T4oRRikX5bg+0YDXHNFk+jxwNoSAqWZdhKHnRTjJGWMyVHqxnJU9h7T3HvEIfC+N8rt&#10;h8DvHGHQOIchxDuUmAABAEANiLEgI8D4EgEEZH+PseYhQ7BwGUN0daQwDgSEII4R4LQOmpLiPYdI&#10;2w2BxDwpFYZBgGAXBKI4RoiAMAOSmRgfo+h4B7DYGoaw6HvgAAEAgC4jxMCQBCBIBZb4arThutVz&#10;UanOIyerGOZEzZnTPmhNGaU00SzKL4pRIh+pqTbm5N0mUaZvEOjY9t7stwARxfI+Z2o4Rni7DiIA&#10;SY/H3gABSD4KYhw6BfhARwYQrBLCMFELghIAQpBnD2GAJYNi5DXGGK8PQjBPwrIODQJIXw+hpCm0&#10;0jgthQCKEwK4YlAwvBzEOFQH4KphHThsACHDmZw0vphTGmVM6aU1ptTenFOadHbnBTaccbpzTojm&#10;7UXwpxJCQFOLwhQVQ1iBC6EcGJLB0DYGIGwO4ih9TzBYEEK4hg4hbLkLITYhhOCzGRQMMIdxFhRB&#10;2CYlg3hmi4DqIISw+55g4CaGMPQZQn0pWjSulsOqd2DsJYWw1h7EWJsVYuxljUD09prT+cscHxTp&#10;dsKARYdRXDDGyQgAIBg7CKEqDwE4FyWD2HaN8N4aQ4DpHw+8CYJAciZEcHkAxcRKB/DSLoZ45bPA&#10;IroJ0GAGwGksHgOQaYbg4B8HhVkg4HgXhFEeIMNsrScTDcvS6x127uXdu9d+8F4bxXjvI7GyFNLJ&#10;RvfBZWobsx/CNDuGUYI15IlBAmIwS4kwTAWN4Ssfg9R2B1DcGqSCZiDALAiCISgnRIATJSW4fogQ&#10;1hbGaOMexCADAYEwKESYGgFgHJYPod44g2hvDkOe5pBwJAcBcJF9QD4Gk3uxMWHMx7y43xxjnHWO&#10;8eY9x9j+8V56Z3pqDeydTsx7B+DQGYaA5h5M/AeBwSwlBHgZAfiAlY/x9DzD8HMNo0RwjuIOAcBo&#10;FZeCdA5cUtw9A5BcC+NweUowAADAmCUUIlxEgOARg8lQ/x8DsDliUbo6R5kHAaBYEIkBJiRAqAki&#10;55CljsImKnSgf9LO7sDjbIGm9Oad09p/UGodRajTdkKmWRLKRyyO7Efw7w6BhDUNoqWYwKgiEuJE&#10;RYFEoEtv/IwOAyRuDpKDggRYlRPAiAljEmw/R1hoCuGccw+h+FbA2CwT4kBB4f2URwfY8A8hsDcN&#10;XFBW8ViQEkJQDQDp9kTGbu0VG7yJjg3kM/eg397B13xdrUm+9+b939v/gHAeBae1NTHVF69VO0H0&#10;OsNwYw2DgHiZwgwCALAj1uIsCYC8+Z9HwIwO4cRhDYt8QZoADxECTE4CcC2WCbj4HMGILYax2D7H&#10;6QcBQHAWie2wAoA26yOD+HmIDcAzhyDtKCxUSAkRKSZusRMWvT9LB/Iy78OnVd9cD6x1nrXW+udd&#10;69196PBaYcHINULVbsB8jqDaGQNo4eIlb4rxfjPGy9cd4/yHkecwE8m5RyrlhNh8DlDCFsNg7eac&#10;25xzoQfPOfEbH+PMQIbA34V0kQYAvSOldMIsMrzgo/PETHH6Ea3oxu+l3wHXq/YPVer9Z6313r/Y&#10;exJv2Kl/ZJz5Gdpq0OusBs6z4n3HXHcyWj9HsIYOobxkbBa4AoCAixLCfBHsknI/h2BpCsGYcu0v&#10;Ec553z3Xg8A9eSGoOYd+5AN7m3QA7bZESq6RImKr+HUTxB2/p6n2X9/8f5/1/v/n/dNvaJwvbOzH&#10;ah6g+gzAzhoh0MniDABAIAPBMhKBHALgHLbsQsuA6A3BoBwOjE9gGgLhIBNBNgNpgi3B5A4gtAwh&#10;uh6M5ABAKgThSBKhDgGM9iWs/tAg4NgwFgANDgRulBHgKJDrrqVJiKWJjP/QjwkQkwlQlwmQmpmw&#10;AEShuhjBZAzg8hGs5ETFRB5t2hnh8uauELLPchFg7AxBhhsMxCDgEgLhIhLJfOMiWB+B7B3A7rVh&#10;th0uJAAMEARhKhOBHgJOmibh+g/g1AsBnhyI+w8gOhOhOhHovwKiVB+LjvJA4vyI+sVgXhJBJBBg&#10;HO6CaMZgAAOxQgQxRwnRSxTP/AgRUhAxVi5BTRXBMxYRTxZRZv9hTxbANRcC5QoESBpBaBNAcAng&#10;0xEETmnp5uyvcHahRhGg8BVhghrCEgDg8hHBLgcgSAKLTmTLVg3Q7iEAIgRgcw+g8xACcBLvIhbh&#10;mhxCEgEhChNBPAWgMQSCVLjhqg3g4g8h3xEANrohKLqP1iaBhyAPPBRhRSCEgkiE3EKAHkLCDF1B&#10;4nUppizEBtHCDGBjvpqEoi0CDoqkWJugJyPCFCmwOJti0EojLD0IqpqSJCzCDjvmBl5AqSYNKBUi&#10;5BFSag8ybl5D6ElM1AAEgnRpqEiHkiDkZB3SipuyEyFgASGyHppSIkCSKCRSLJpyMCvSNFuj0SOy&#10;PiEyQl6htSvARywRdJrktRehMgbAmg0RhkswBnahfn0hHhShdiFArg3BBgtgiAXiWB1BtBjA1g6B&#10;ERhgWghArhCg4KwC4hZhOhDhNhYhjiFK9BHgngcARiWBvhnhdA6A/hKQsAAAcgnAxg8gyK+i6AUz&#10;SkeF5IvF0CDIhh1SUJpydyMyGF1CqpqC1HiCDndyuJuRcANEiEZIshzSsgJkICDnTB1khJpknyEi&#10;DnRyOFsAmzoFoC5BKTqBCzrF5EISPAJiDmBj2JpkiTeCDogEGJuzUj4CDzWTXJpTYSqzZB4zaJpz&#10;bCwTcEFTdJtzeTfC9zgF6hjz+nVgQSxRjErhshfhUAqA0A/m3k3ArA2BGLqAmnbBxBoBeJ3hJjGn&#10;3gaAjgvA+A1AqABKNJEBghWBLhGqAqBgpg0g+gvgkgaC5BsBihYA8hFBPKJCDAfgpg1A4gvAkUPi&#10;9BarMBMqQILAvg6hDgpgegUi6nRxdkTA30nBp0oCDhPUpz/pqBQ0r0sCDg10tgp0upqHeg3UwiDg&#10;c0yTrBCpugkU0kgj6BcU2pug904T+zHCDBI06gW07pqBXU9TqBKCDgv0/1AF5CUSVi4jxDxF5U5U&#10;4A9iDl3Sbg8pqEg00gkMVEmBWVLJu0nA30oBp0pUqHV0rUsUr0tUuUvJp0wUxCDUyAc0zU0U1EgE&#10;ohc1Yl6knpmC30mEMh9B7HSB1B20BEsAGgIAKlCx4nZo6hyA7g5A6Bvh2sLiDAHAMAUBEBFBAgOA&#10;ISJiLlRB4hFg/A7IKBzmuADgIA+BFBHAZAQxri4h6pOg4g5g8wFUFAKgQgZBDhCA8ALAGwgiL1ch&#10;3BBg6g4Bohxh4CggFAKBDNzATgML+pkAyWGHfiDv4BVEagRJqFoTpCDA52MAs2NJqGChogx2PiDo&#10;jgehH2SJugd2TjxC1Bi2Vpug42XSABhiDhOWZgYWapqN3hUBGWdCDgzWe2fPXWYWXA4iDglWihBW&#10;j1IEgAdWliDniU2qBJuWGAyWHCDWIWJWKWKhNCD2MA52NAs2OGC2Pgx2Qoj2SBH2TWUDwj6CQBjJ&#10;nVbxaPHB9hRtsBVhfhoFiADAlgtAzgugoghAEoPCJk4B+BnBghZBGBKhRB6h9HEgPgXAgBDg/g4k&#10;oUQC3h/B8BLoEhbhlBtEhmgAquHAqAkAdM9x/HOoRhkhdhVhHBNBVQvH3gSgcAlhDA7gzADgB3Ko&#10;zWpWqAAWrEa2sWK2t2M2Npp2O2xWyWR2SpuWTgd2UikWVhi2W2XyAWZWaWbJp2cWdBGWeWfWe2gS&#10;AWhWiWjWkJpkg2lgdWmiwWnpu3die2Hv4Wrpp2s2tWL3h2v3i2w2QCDWRWzW0Xm21D4W2W3Sx24C&#10;cByhrBig9BBBHh3m3CtwPAtgwAvAegcAaAJAG1riFB8h7h6BsBoBlBQhQBPhuBzh4iDgBADAFgxA&#10;4A9oOAWC8BuBmBdA/qPB5h8NppSAJAOgtgvguAeAbAZgHgFxHiFB8B6h4hqBmhjhQUrhxB1h64Tg&#10;DgHA2g8hBAhgZWJpoX2272q34Xf35Ws3hWu3iJpXjX9AAX+XlJt3mXnAD3oXpA42YXqhOWagYWbt&#10;33tXuXu3vhh3wiDWiglWjhBWkh9Xz30gKX12o2G33Yu2I4vppX54xWvWwWPYz402z3l20h821iQY&#10;B1fYCiZk4h7BUBMhIBVhdhkUagAAGAIALAeAgAhAVATgRgNjJlDlchthuBshihgBfhwB0B3p5gAg&#10;UgcAjg8g4gzVrROiHXLhlBihkh5B8zOAAAQAUgYgSANztiJFRB4BRBKhHhYhghn5hDcAMAfAgghl&#10;ZgQgMjdDLB2kwBtBrBhhghghxh1wdAAAAgBgXAegmg9g4AwgElmpo4t335HYs5IYw364x374y382&#10;x392y41JqY2Dw2VWWJuWhY5CDWZ46XrppXs2diDXu3vPW2g2XXxZA3yJpXzWmCDWnU3ZFWp5GXe4&#10;vaEJo5I6F5J38ZK6IY0aJZMY15NZOW2wn4CZQCdBzBvBOBMhJhihnhunEuSACADAIgKALAMgKpNA&#10;AFEB2hzh0h1B8PtLPAOASgYn5gzAXARHJiLB9B3A/g7A+Bvh3JzCDAlgwg6ArgggXCLB1BwhsBNL&#10;8hlhrBxxjACACgEAJgKgLALAJgHzmB3h16vh15pQvkhgRgWAcgyg0AxAVAPALJqaC5G346E3g6dY&#10;yJo4zafZL3/Y2436M3p2Y6OXrY7XsY8aRAAaSAzY+Y/AAZAZBZCZDaX31aYpt7Raa6D3gWLAAWua&#10;d6Hae3kX+5M3/5N4A5O6jZP6kCbByBuhphZBWhWhgBkhojGbLCLZ9ACgVgYgdAogpAogZgWARPGi&#10;Jh9NAA0A3huB2NCiEgpg1hAAvgjgZCMB/hwhshoBXBVhVhihnBrtpbzCKgA6qAYgbAfgogogngWg&#10;TgPb5pn2YT7HWghydpqBscScSiD07gWywTKJpyQ6NgAD/gccYpuhZ8aIgD3ToUIJuBkcdzyaIgez&#10;tJqBvchEXBpCDgUcj8kPXEGcdqziDRQgOgZ8opqEOBZcqitiuVJJu8PCmiD8QcRJp8S8TCDcUcVJ&#10;qcW3qCDcYcZJucaBZ8bCCccZPbtC5h/6vBxhqhphohhBihjhuBvhxB4h5B5h+h/ZhAAgGAGgHANA&#10;PARAbAcgdgaHtgPgOAMXcCNh963g7A+1l79iEAmAwg6grAggWiNC9h1Byhwc8hoc+PkhxByl1B5o&#10;0jPdEgHAOAQAS9HAdAagYAXgOZ2UepuprH31app9hGIpspqdjJsdkJuHgoLC2pudlZ8ps3c5PHq9&#10;qdquvdpdsJu9nCEdiJpdpdwJo9t9qdkprdjyD9mitdn8OIp2385iXoRh8SiipB6B5hwBwhwtpapZ&#10;9ANgPAPgIgH1gAIgJAFAEADdsiLlQhyhxhyh8h+cHgAVggM4L4M9Lh8B7h3CdnAB5BvBwBxdCZhA&#10;CAPAQgP+BgHAICygDxx94+XeX+YeY+ZeZ+aPZ6j+ai4JElueb8IgCgCUP+FEri9oq1fAAkoptece&#10;k+lel+mem+nW4d4en+pep+qeq+rer+seskC+o+teu+vev+wew+xex+l+ueyez+0e0+1e1+2e2t++&#10;ze3e4+5e5+6e6+7e79i+b+8e9++e++/e//AfAmO+4fBfC/DfD/EfE/FfFiK/CfGfH/IfI/JfJ/Ke&#10;s/HfK/MfM/NfN/OfOv8/L/PfQ/RfR/SfS/TLy/QfT/VfV/WfW/XfXo1fU/YfZ/afa/bfb/cF5/Zf&#10;c/efe/fff/gfg+bbs/hfi/jfj/kfk/lF8+9fl/nfn/ofo/pfSfd/p/rfr/sfs/tesfq/t/vfv/wf&#10;w/xQm/u/x/zfz/0f0/1N//y/1/3f3/4f4/5LG/2/5/7f7/8f8/9Jkf6iAACBQOCQWDQeEQmFQuGQ&#10;2HQ+IRGJROKRWLReMRmNRuOR2PR+QSGRSOSSWTSeUSmVSuWS2XS+YTGZTOaTWbTecTmdTueT2fT+&#10;gUGhUOiUWjUeWv+lUimU2nU+oVGpVOqVWrVesVmtVuuV2vV+wWGxWOyWWzWe0SqlP+0223W+4XG5&#10;XO6XW7Xe8Xm9Xu+X2/X/AYHBSa14PDYfEYnFYvGY3HY/IZHJZPKZXLZevYXMZvOZ3PZ/QaHRaPSa&#10;XTafUanVTTNavXa/YbHZbPabXbbfcbndbu863eb/gcHhcPicXjcfkcnlcupb7mc/odHpdPqdXrdf&#10;sdntVjndvvd/weHxePyeXzef0Yru+n2e33e/4fH5fP6fXy+v7fn9fv+f3/P/AEAwErj8QHA0DwRB&#10;MFQXBkGwc9ECwfCUJwpCsLQvDEMw0u8Iw3D0PxBEMRRHEkSxMhkOxPFUVxZFsXRfGEYuTFMZRrG0&#10;bxxHMdR3Hi3xpHsgSDIUhyJIsjSOi8fyRJcmSbJ0nyhKMFyVKUqytK8sSzLUtuBKkuS/MEwzFMcy&#10;TLDilzNNM1TXNk2zdN6gS9OE5zpOs7TvPEyzlPM+T7P0/0BQMTz3QVC0NQ9EUTRT20JRdHUfSFI0&#10;lSbZ0bSlL0xTNNU3Ti90tTtQVDUVR1JUqh0/U1U1VVdWVbVyI1RV9ZVnWla1tR1Y1vXVd15XtfS/&#10;XNf2FYdiWLY0YWDY9lWXZlm2dAdk2faVp2patrOxaNr21bduW7bzX2zb9xXHcly3Mw1w3PdV13Zd&#10;t3QJNF33led6Xreyq3Te99X3fl+38iF83/gWB4Jgt14Dg2E4VheGWPhGG4hiOJYnUuH4pi+MYzjV&#10;C4tjePY/kGQzHjuRZLk2T5RIeSZTlmW5dl8R5XmGZ5pmubWheOb51neeZ7CeZZ9oOhaHojkaBouk&#10;aTpWltVo+mafqGo6kx2nanq2r6xrK5arrWu69r+wXxnOw7JsuzbOsuubRte2bbtyP7Vt+5bnum6o&#10;LuO7bzvW96/vG+b/wHA6Rv3BcLw3D5fwnEcXxnG4xxXHcjyXJ3/yHKcvzHM3Vy3Nc7z3P2nznQdH&#10;0nS150XTdT1XV4rsfWdf2HY2p1HZdr23bz52ncd33nez113feD4Xh0n3XieP5Hkx543leb53n0H4&#10;Hoen6nqyt5nrez7XtwB7Hue/8Hw0Z6XxfL83zwz730fX9n2uN9X3fj+X50r8n6fv/H8vB+H9f7/z&#10;/2qP2gBAOAkBTcv8gNAmBUCy0QIgZA+CEESrwOglBWC0F1TwCgxBuDkHWtwag9CGEUIzMwghJCeF&#10;EKSmwUhVC2F0LyBQshhDOGkHoZQ1hxDmCEN4dQ9h9ACHkP4hRDflEGIkR4kPiiNEmJkTXqRLidFG&#10;KTxIoRTitFd20VYsRbi46aLUXYwRhcxF+MUZYzOIjJGeNUa29RpjZG+ODbI3RxjpHVr0c47R5j01&#10;CPEe4/R/aFH2QEg5CM0kFIWREiWTSHkVI2Rzj4TSPklJNucjJKSXkwv2S0mZOSdXfJuT0oZRLjlB&#10;KOU0p1qyllRKuVjDpIytlhLGRcr5ZS1ltJAtkt5dS7ZBKqXkv5gKYl9MGYkxVFTDmNMmZSfpkTLm&#10;dM9OEzZoTTmomSaU1ZsTZSxNebU3ZvJMm5N+cU40gThnJOedCMpzTpnZO1E0653TxnkhqeE857T3&#10;QdPWfE+5+ICn1P2gFAT7T/oFQWgx7KCUHoVQt/ctKGUPogyqh1EaKUVRvQmi1GaNJdonRuj1H0QU&#10;YpBSOkhqaRUlpRSkz9J6VUtpcZOllL6ZUzMTTGmlN6cF9ptTmnlPS507p9UGoRZqgVDqNUdeEuak&#10;VLqYdSotTaoVRKNU+qVVarE8qpVerVWyZVZq5V+sBKKvVhrJWUj1Y6zVprURStFa63VvIVW2uFc6&#10;6VyrpXetddq8V7rJXqvlf6t1+sBYOqVgrCWHqXYaxFi6hWKsZY+nNjrIWTplZKyll6U2WsxZukFm&#10;rOWfozZ60Fo6IWitJaeg9prUWroBaq1lr572uthbOd1sraW3nPba3Fu5vW6t5b+atvrgXDmdcK4l&#10;x5i3GuRcuXlyrmXPlrc66F05WXSupdeUd1rsXbk4QEAADwD+AAQAAQAAAAAAAAAAAQQAAQAAAHAD&#10;AAABAQQAAQAAAGICAAACAQMAAwAAANZYAwADAQMAAQAAAAUAAAAGAQMAAQAAAAIAAAARAQQAAQAA&#10;AAgAAAAVAQMAAQAAAAMAAAAWAQQAAQAAAGICAAAXAQQAAQAAABNYAwAaAQUAAQAAANxYAwAbAQUA&#10;AQAAAORYAwAcAQMAAQAAAAEAAAAoAQMAAQAAAAIAAAA9AQMAAQAAAAIAAAAAAAAACAAIAAgAYFsD&#10;AOgDAABgWwMA6AMAAFBLAQItABQABgAIAAAAIQCkzlTDFgEAAEkCAAATAAAAAAAAAAAAAAAAAAAA&#10;AABbQ29udGVudF9UeXBlc10ueG1sUEsBAi0AFAAGAAgAAAAhADj9If/WAAAAlAEAAAsAAAAAAAAA&#10;AAAAAAAARwEAAF9yZWxzLy5yZWxzUEsBAi0AFAAGAAgAAAAhAPD1ZjgtBwAAyy8AAA4AAAAAAAAA&#10;AAAAAAAARgIAAGRycy9lMm9Eb2MueG1sUEsBAi0ACgAAAAAAAAAhAIt1WkNcSggAXEoIABUAAAAA&#10;AAAAAAAAAAAAnwkAAGRycy9tZWRpYS9pbWFnZTcuanBlZ1BLAQItABQABgAIAAAAIQANztDk4wAA&#10;AA4BAAAPAAAAAAAAAAAAAAAAAC5UCABkcnMvZG93bnJldi54bWxQSwECLQAUAAYACAAAACEAH05X&#10;hvIAAADFBAAAGQAAAAAAAAAAAAAAAAA+VQgAZHJzL19yZWxzL2Uyb0RvYy54bWwucmVsc1BLAQIt&#10;AAoAAAAAAAAAIQDbV5Qs4doJAOHaCQAVAAAAAAAAAAAAAAAAAGdWCABkcnMvbWVkaWEvaW1hZ2U4&#10;LmpwZWdQSwECLQAKAAAAAAAAACEA0mRMCepcAgDqXAIAFQAAAAAAAAAAAAAAAAB7MRIAZHJzL21l&#10;ZGlhL2ltYWdlNi50aWZmUEsBAi0ACgAAAAAAAAAhAIZ/xgJObAMATmwDABUAAAAAAAAAAAAAAAAA&#10;mI4UAGRycy9tZWRpYS9pbWFnZTQudGlmZlBLAQItAAoAAAAAAAAAIQABpkDk0L8DANC/AwAVAAAA&#10;AAAAAAAAAAAAABn7FwBkcnMvbWVkaWEvaW1hZ2UzLnRpZmZQSwECLQAKAAAAAAAAACEAewTOqR5G&#10;AgAeRgIAFQAAAAAAAAAAAAAAAAAcuxsAZHJzL21lZGlhL2ltYWdlMi50aWZmUEsBAi0ACgAAAAAA&#10;AAAhAPWeqOGUmAIAlJgCABUAAAAAAAAAAAAAAAAAbQEeAGRycy9tZWRpYS9pbWFnZTEudGlmZlBL&#10;AQItAAoAAAAAAAAAIQBHW3Mg7FgDAOxYAwAVAAAAAAAAAAAAAAAAADSaIABkcnMvbWVkaWEvaW1h&#10;Z2U1LnRpZmZQSwUGAAAAAA0ADQBSAwAAU/M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706;width:36576;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kwwAAANoAAAAPAAAAZHJzL2Rvd25yZXYueG1sRI9Bi8Iw&#10;FITvgv8hPGFvmmpFl2oUEXbx4kFd2PX2aJ5NtXkpTdTuvzeC4HGYmW+Y+bK1lbhR40vHCoaDBARx&#10;7nTJhYKfw1f/E4QPyBorx6TgnzwsF93OHDPt7ryj2z4UIkLYZ6jAhFBnUvrckEU/cDVx9E6usRii&#10;bAqpG7xHuK3kKEkm0mLJccFgTWtD+WV/tQqup+OfH09xujXfm+Q3Tc+74fmg1EevXc1ABGrDO/xq&#10;b7SCFJ5X4g2QiwcAAAD//wMAUEsBAi0AFAAGAAgAAAAhANvh9svuAAAAhQEAABMAAAAAAAAAAAAA&#10;AAAAAAAAAFtDb250ZW50X1R5cGVzXS54bWxQSwECLQAUAAYACAAAACEAWvQsW78AAAAVAQAACwAA&#10;AAAAAAAAAAAAAAAfAQAAX3JlbHMvLnJlbHNQSwECLQAUAAYACAAAACEAEig/pMMAAADaAAAADwAA&#10;AAAAAAAAAAAAAAAHAgAAZHJzL2Rvd25yZXYueG1sUEsFBgAAAAADAAMAtwAAAPcCAAAAAA==&#10;">
                  <v:imagedata r:id="rId16" o:title="Sl_LesionSize_Intx_c" croptop="9126f" cropbottom="17658f"/>
                </v:shape>
                <v:shape id="Picture 4" o:spid="_x0000_s1028" type="#_x0000_t75" style="position:absolute;left:35826;top:45391;width:3298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YxQAAANoAAAAPAAAAZHJzL2Rvd25yZXYueG1sRI/dasJA&#10;FITvC32H5RR6Vzf+ICW6SlsIloIFrYiXx+xpEsyejbvbGH16tyB4OczMN8x03platOR8ZVlBv5eA&#10;IM6trrhQsPnJXl5B+ICssbZMCs7kYT57fJhiqu2JV9SuQyEihH2KCsoQmlRKn5dk0PdsQxy9X+sM&#10;hihdIbXDU4SbWg6SZCwNVhwXSmzoo6T8sP4zCvbZZrfc1ovL0fnsuz33h1+Hd1bq+al7m4AI1IV7&#10;+Nb+1ApG8H8l3gA5uwIAAP//AwBQSwECLQAUAAYACAAAACEA2+H2y+4AAACFAQAAEwAAAAAAAAAA&#10;AAAAAAAAAAAAW0NvbnRlbnRfVHlwZXNdLnhtbFBLAQItABQABgAIAAAAIQBa9CxbvwAAABUBAAAL&#10;AAAAAAAAAAAAAAAAAB8BAABfcmVscy8ucmVsc1BLAQItABQABgAIAAAAIQDVvr+YxQAAANoAAAAP&#10;AAAAAAAAAAAAAAAAAAcCAABkcnMvZG93bnJldi54bWxQSwUGAAAAAAMAAwC3AAAA+QIAAAAA&#10;">
                  <v:imagedata r:id="rId17" o:title="Sl_LesionSize_Intx_d" cropbottom="18205f" cropleft="6434f"/>
                </v:shape>
                <v:shape id="Picture 5" o:spid="_x0000_s1029" type="#_x0000_t75" style="position:absolute;top:69014;width:36576;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qn8wAAAANoAAAAPAAAAZHJzL2Rvd25yZXYueG1sRE9ba8Iw&#10;FH4X/A/hCHvT1IJDqmkZ4pgUxpwX8PGsOWvLmpPQZNr9+2Ug7PG7862LwXTiSr1vLSuYzxIQxJXV&#10;LdcKTsfn6RKED8gaO8uk4Ic8FPl4tMZM2xu/0/UQahFL2GeooAnBZVL6qiGDfmYdcdQ+bW8wRNjX&#10;Uvd4i+Wmk2mSPEqDLceFBh1tGqq+Dt9Ggbu8la8vm/O+3F4iWX6kdu9SpR4mw9MKRKAh/Jvv6Z1W&#10;sIC/K/EGyPwXAAD//wMAUEsBAi0AFAAGAAgAAAAhANvh9svuAAAAhQEAABMAAAAAAAAAAAAAAAAA&#10;AAAAAFtDb250ZW50X1R5cGVzXS54bWxQSwECLQAUAAYACAAAACEAWvQsW78AAAAVAQAACwAAAAAA&#10;AAAAAAAAAAAfAQAAX3JlbHMvLnJlbHNQSwECLQAUAAYACAAAACEAU+qp/MAAAADaAAAADwAAAAAA&#10;AAAAAAAAAAAHAgAAZHJzL2Rvd25yZXYueG1sUEsFBgAAAAADAAMAtwAAAPQCAAAAAA==&#10;">
                  <v:imagedata r:id="rId18" o:title="Sl_LesionSize_Intx_e" croptop="6973f" cropbottom="6835f"/>
                </v:shape>
                <v:shape id="Picture 6" o:spid="_x0000_s1030" type="#_x0000_t75" style="position:absolute;left:36576;top:66347;width:32694;height:25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KcwgAAANoAAAAPAAAAZHJzL2Rvd25yZXYueG1sRI9Pi8Iw&#10;FMTvwn6H8Ba8yDZVUJauUcQ/4FXrwePb5tmWNi+1ibb66Y2wsMdhZn7DzJe9qcWdWldaVjCOYhDE&#10;mdUl5wpO6e7rG4TzyBpry6TgQQ6Wi4/BHBNtOz7Q/ehzESDsElRQeN8kUrqsIIMusg1x8C62NeiD&#10;bHOpW+wC3NRyEsczabDksFBgQ+uCsup4MwpwOu3T52lvfm062lK86a7VuVNq+NmvfkB46v1/+K+9&#10;1wpm8L4SboBcvAAAAP//AwBQSwECLQAUAAYACAAAACEA2+H2y+4AAACFAQAAEwAAAAAAAAAAAAAA&#10;AAAAAAAAW0NvbnRlbnRfVHlwZXNdLnhtbFBLAQItABQABgAIAAAAIQBa9CxbvwAAABUBAAALAAAA&#10;AAAAAAAAAAAAAB8BAABfcmVscy8ucmVsc1BLAQItABQABgAIAAAAIQBDfxKcwgAAANoAAAAPAAAA&#10;AAAAAAAAAAAAAAcCAABkcnMvZG93bnJldi54bWxQSwUGAAAAAAMAAwC3AAAA9gIAAAAA&#10;">
                  <v:imagedata r:id="rId19" o:title="Sl_LesionSize_greyIntx_f" cropleft="6955f"/>
                </v:shape>
                <v:shape id="Picture 7" o:spid="_x0000_s1031" type="#_x0000_t75" style="position:absolute;top:26339;width:36576;height:17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295xAAAANoAAAAPAAAAZHJzL2Rvd25yZXYueG1sRI9Ba8JA&#10;FITvBf/D8gQvUjd6aCV1E6og9OKhKuLxkX1N0mbfht1tsvbXdwsFj8PMfMNsymg6MZDzrWUFy0UG&#10;griyuuVawfm0f1yD8AFZY2eZFNzIQ1lMHjaYazvyOw3HUIsEYZ+jgiaEPpfSVw0Z9AvbEyfvwzqD&#10;IUlXS+1wTHDTyVWWPUmDLaeFBnvaNVR9Hb+NgjHur0N0h20278d4u6x+lnP9qdRsGl9fQASK4R7+&#10;b79pBc/wdyXdAFn8AgAA//8DAFBLAQItABQABgAIAAAAIQDb4fbL7gAAAIUBAAATAAAAAAAAAAAA&#10;AAAAAAAAAABbQ29udGVudF9UeXBlc10ueG1sUEsBAi0AFAAGAAgAAAAhAFr0LFu/AAAAFQEAAAsA&#10;AAAAAAAAAAAAAAAAHwEAAF9yZWxzLy5yZWxzUEsBAi0AFAAGAAgAAAAhALsfb3nEAAAA2gAAAA8A&#10;AAAAAAAAAAAAAAAABwIAAGRycy9kb3ducmV2LnhtbFBLBQYAAAAAAwADALcAAAD4AgAAAAA=&#10;">
                  <v:imagedata r:id="rId20" o:title="Sl_LesionSize_Intx_a" cropbottom="19869f"/>
                </v:shape>
                <v:shape id="Picture 8" o:spid="_x0000_s1032" type="#_x0000_t75" style="position:absolute;left:35259;top:26339;width:33552;height:17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k82vQAAANoAAAAPAAAAZHJzL2Rvd25yZXYueG1sRE/LqsIw&#10;EN0L/kMYwY1oqguRahQRLwjqwtd+aMa2mExKk2vbvzcLweXhvFeb1hrxptqXjhVMJwkI4szpknMF&#10;99vfeAHCB2SNxjEp6MjDZt3vrTDVruELva8hFzGEfYoKihCqVEqfFWTRT1xFHLmnqy2GCOtc6hqb&#10;GG6NnCXJXFosOTYUWNGuoOx1/bcK8oudmW03Ou3P89PRcNc8prpRajhot0sQgdrwE3/dB60gbo1X&#10;4g2Q6w8AAAD//wMAUEsBAi0AFAAGAAgAAAAhANvh9svuAAAAhQEAABMAAAAAAAAAAAAAAAAAAAAA&#10;AFtDb250ZW50X1R5cGVzXS54bWxQSwECLQAUAAYACAAAACEAWvQsW78AAAAVAQAACwAAAAAAAAAA&#10;AAAAAAAfAQAAX3JlbHMvLnJlbHNQSwECLQAUAAYACAAAACEA/KJPNr0AAADaAAAADwAAAAAAAAAA&#10;AAAAAAAHAgAAZHJzL2Rvd25yZXYueG1sUEsFBgAAAAADAAMAtwAAAPECAAAAAA==&#10;">
                  <v:imagedata r:id="rId21" o:title="Sl_LesionSize_Intx_b" cropbottom="19481f" cropleft="5418f"/>
                </v:shape>
                <v:shapetype id="_x0000_t202" coordsize="21600,21600" o:spt="202" path="m,l,21600r21600,l21600,xe">
                  <v:stroke joinstyle="miter"/>
                  <v:path gradientshapeok="t" o:connecttype="rect"/>
                </v:shapetype>
                <v:shape id="TextBox 9" o:spid="_x0000_s1033" type="#_x0000_t202" style="position:absolute;left:5717;top:25776;width:282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7F89FD32"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10" o:spid="_x0000_s1034" type="#_x0000_t202" style="position:absolute;left:38509;top:25970;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BC36FFB"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shape id="TextBox 11" o:spid="_x0000_s1035" type="#_x0000_t202" style="position:absolute;left:5713;top:45611;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3ABE3F3"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e</w:t>
                        </w:r>
                      </w:p>
                    </w:txbxContent>
                  </v:textbox>
                </v:shape>
                <v:shape id="TextBox 12" o:spid="_x0000_s1036" type="#_x0000_t202" style="position:absolute;left:38918;top:45838;width:258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3454AD2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f</w:t>
                        </w:r>
                      </w:p>
                    </w:txbxContent>
                  </v:textbox>
                </v:shape>
                <v:shape id="TextBox 14" o:spid="_x0000_s1037" type="#_x0000_t202" style="position:absolute;left:5713;top:66493;width:293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2F8497A0"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g</w:t>
                        </w:r>
                      </w:p>
                    </w:txbxContent>
                  </v:textbox>
                </v:shape>
                <v:shape id="TextBox 16" o:spid="_x0000_s1038" type="#_x0000_t202" style="position:absolute;left:38188;top:66489;width:306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0CB9ADC5"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h</w:t>
                        </w:r>
                      </w:p>
                    </w:txbxContent>
                  </v:textbox>
                </v:shape>
                <v:shape id="Picture 15" o:spid="_x0000_s1039" type="#_x0000_t75" style="position:absolute;left:35268;top:3190;width:33312;height:20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ZywQAAANsAAAAPAAAAZHJzL2Rvd25yZXYueG1sRE9Na8JA&#10;EL0L/Q/LFHrTjUKtjW5Cia30qrF4HbJjEpudXbJbTf31XaHgbR7vc1b5YDpxpt63lhVMJwkI4srq&#10;lmsF+/JjvADhA7LGzjIp+CUPefYwWmGq7YW3dN6FWsQQ9ikqaEJwqZS+asign1hHHLmj7Q2GCPta&#10;6h4vMdx0cpYkc2mw5djQoKOioep792MUtGEoypeDnV7d19pdi41+x9OrUk+Pw9sSRKAh3MX/7k8d&#10;5z/D7Zd4gMz+AAAA//8DAFBLAQItABQABgAIAAAAIQDb4fbL7gAAAIUBAAATAAAAAAAAAAAAAAAA&#10;AAAAAABbQ29udGVudF9UeXBlc10ueG1sUEsBAi0AFAAGAAgAAAAhAFr0LFu/AAAAFQEAAAsAAAAA&#10;AAAAAAAAAAAAHwEAAF9yZWxzLy5yZWxzUEsBAi0AFAAGAAgAAAAhAKLAFnLBAAAA2wAAAA8AAAAA&#10;AAAAAAAAAAAABwIAAGRycy9kb3ducmV2LnhtbFBLBQYAAAAAAwADALcAAAD1AgAAAAA=&#10;">
                  <v:imagedata r:id="rId22" o:title="FigR1_127_05a_maskedexample" croptop="4367f" cropbottom="36123f" cropleft="25743f" cropright="21578f"/>
                </v:shape>
                <v:shape id="Picture 16" o:spid="_x0000_s1040" type="#_x0000_t75" style="position:absolute;left:216;top:3216;width:33311;height:2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NpvwAAANsAAAAPAAAAZHJzL2Rvd25yZXYueG1sRE9Li8Iw&#10;EL4v+B/CCN7WVBFXqlFEED0pW5/HoRnbYjMpTaz1328EYW/z8T1ntmhNKRqqXWFZwaAfgSBOrS44&#10;U3A8rL8nIJxH1lhaJgUvcrCYd75mGGv75F9qEp+JEMIuRgW591UspUtzMuj6tiIO3M3WBn2AdSZ1&#10;jc8Qbko5jKKxNFhwaMixolVO6T15GAWn9fW0upzt3mySpnntEv0zkl6pXrddTkF4av2/+OPe6jB/&#10;DO9fwgFy/gcAAP//AwBQSwECLQAUAAYACAAAACEA2+H2y+4AAACFAQAAEwAAAAAAAAAAAAAAAAAA&#10;AAAAW0NvbnRlbnRfVHlwZXNdLnhtbFBLAQItABQABgAIAAAAIQBa9CxbvwAAABUBAAALAAAAAAAA&#10;AAAAAAAAAB8BAABfcmVscy8ucmVsc1BLAQItABQABgAIAAAAIQA+ulNpvwAAANsAAAAPAAAAAAAA&#10;AAAAAAAAAAcCAABkcnMvZG93bnJldi54bWxQSwUGAAAAAAMAAwC3AAAA8wIAAAAA&#10;">
                  <v:imagedata r:id="rId23" o:title="127_05a" croptop="4495f" cropbottom="36045f" cropleft="25712f" cropright="21608f"/>
                </v:shape>
                <v:shape id="TextBox 17" o:spid="_x0000_s1041" type="#_x0000_t202" style="position:absolute;left:4572;top:336;width:300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A4C0D79"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2" type="#_x0000_t202" style="position:absolute;left:37471;width:291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2ADA98E" w14:textId="77777777" w:rsidR="004526A2" w:rsidRDefault="004526A2" w:rsidP="0072600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r>
        <w:rPr>
          <w:b/>
          <w:sz w:val="24"/>
          <w:szCs w:val="24"/>
        </w:rPr>
        <w:br w:type="page"/>
      </w:r>
    </w:p>
    <w:p w14:paraId="7FB8841E" w14:textId="5D4BF56D" w:rsidR="00726003" w:rsidRDefault="00726003" w:rsidP="00726003">
      <w:pPr>
        <w:rPr>
          <w:sz w:val="24"/>
          <w:szCs w:val="24"/>
        </w:rPr>
      </w:pPr>
      <w:r>
        <w:rPr>
          <w:b/>
          <w:sz w:val="24"/>
          <w:szCs w:val="24"/>
        </w:rPr>
        <w:lastRenderedPageBreak/>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w:t>
      </w:r>
      <w:r>
        <w:rPr>
          <w:b/>
          <w:sz w:val="24"/>
          <w:szCs w:val="24"/>
        </w:rPr>
        <w:t xml:space="preserve">diversity in </w:t>
      </w:r>
      <w:r w:rsidRPr="00650319">
        <w:rPr>
          <w:b/>
          <w:sz w:val="24"/>
          <w:szCs w:val="24"/>
        </w:rPr>
        <w:t xml:space="preserve">detached leaf assay and digital image analysis. </w:t>
      </w:r>
      <w:r>
        <w:rPr>
          <w:sz w:val="24"/>
          <w:szCs w:val="24"/>
        </w:rPr>
        <w:t xml:space="preserve">a)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 xml:space="preserve">. 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64B179C4" w14:textId="77777777" w:rsidR="00726003" w:rsidRDefault="00726003" w:rsidP="00726003">
      <w:pPr>
        <w:rPr>
          <w:sz w:val="24"/>
          <w:szCs w:val="24"/>
        </w:rPr>
      </w:pPr>
      <w:r>
        <w:rPr>
          <w:sz w:val="24"/>
          <w:szCs w:val="24"/>
        </w:rPr>
        <w:t>b) Digital masking of leaf and lesion is followed by automated measurement of area for each lesion.</w:t>
      </w:r>
    </w:p>
    <w:p w14:paraId="17FC0A4F" w14:textId="17687A71" w:rsidR="002D4733" w:rsidRPr="00FE1BFF" w:rsidRDefault="002D4733" w:rsidP="00726003">
      <w:pPr>
        <w:rPr>
          <w:sz w:val="24"/>
          <w:szCs w:val="24"/>
        </w:rPr>
      </w:pPr>
      <w:r>
        <w:rPr>
          <w:sz w:val="24"/>
          <w:szCs w:val="24"/>
        </w:rPr>
        <w:t xml:space="preserve">c-h) Variation in lesion size resulting of the interaction of </w:t>
      </w:r>
      <w:r w:rsidRPr="00B05CDB">
        <w:rPr>
          <w:i/>
          <w:sz w:val="24"/>
          <w:szCs w:val="24"/>
        </w:rPr>
        <w:t>B. cinerea</w:t>
      </w:r>
      <w:r>
        <w:rPr>
          <w:sz w:val="24"/>
          <w:szCs w:val="24"/>
        </w:rPr>
        <w:t xml:space="preserve"> and diverse tomato genotypes.</w:t>
      </w:r>
    </w:p>
    <w:p w14:paraId="0799529C" w14:textId="6570401A" w:rsidR="00726003" w:rsidRDefault="00726003" w:rsidP="00726003">
      <w:pPr>
        <w:rPr>
          <w:sz w:val="24"/>
          <w:szCs w:val="24"/>
        </w:rPr>
      </w:pPr>
      <w:r>
        <w:rPr>
          <w:sz w:val="24"/>
          <w:szCs w:val="24"/>
        </w:rPr>
        <w:t xml:space="preserve">c) </w:t>
      </w:r>
      <w:r w:rsidR="00FA6FB9">
        <w:rPr>
          <w:sz w:val="24"/>
          <w:szCs w:val="24"/>
        </w:rPr>
        <w:t>Average lesion size</w:t>
      </w:r>
      <w:r w:rsidR="002D4733">
        <w:rPr>
          <w:sz w:val="24"/>
          <w:szCs w:val="24"/>
        </w:rPr>
        <w:t xml:space="preserve"> of </w:t>
      </w:r>
      <w:r w:rsidR="00295A10">
        <w:rPr>
          <w:sz w:val="24"/>
          <w:szCs w:val="24"/>
        </w:rPr>
        <w:t xml:space="preserve">single </w:t>
      </w:r>
      <w:r w:rsidR="002D4733" w:rsidRPr="00B05CDB">
        <w:rPr>
          <w:i/>
          <w:sz w:val="24"/>
          <w:szCs w:val="24"/>
        </w:rPr>
        <w:t>B. cinerea</w:t>
      </w:r>
      <w:r w:rsidR="002D4733">
        <w:rPr>
          <w:sz w:val="24"/>
          <w:szCs w:val="24"/>
        </w:rPr>
        <w:t xml:space="preserve"> isolates</w:t>
      </w:r>
      <w:r w:rsidR="00FA6FB9">
        <w:rPr>
          <w:sz w:val="24"/>
          <w:szCs w:val="24"/>
        </w:rPr>
        <w:t xml:space="preserve"> </w:t>
      </w:r>
      <w:r w:rsidR="002D4733">
        <w:rPr>
          <w:sz w:val="24"/>
          <w:szCs w:val="24"/>
        </w:rPr>
        <w:t xml:space="preserve">(line traces) </w:t>
      </w:r>
      <w:r w:rsidR="00FA6FB9">
        <w:rPr>
          <w:sz w:val="24"/>
          <w:szCs w:val="24"/>
        </w:rPr>
        <w:t xml:space="preserve">across tomato host genotypes </w:t>
      </w:r>
      <w:r>
        <w:rPr>
          <w:sz w:val="24"/>
          <w:szCs w:val="24"/>
        </w:rPr>
        <w:t>grouped by domestication status</w:t>
      </w:r>
      <w:r w:rsidRPr="00572481">
        <w:rPr>
          <w:sz w:val="24"/>
          <w:szCs w:val="24"/>
        </w:rPr>
        <w:t xml:space="preserve">. </w:t>
      </w:r>
    </w:p>
    <w:p w14:paraId="2002EE8F" w14:textId="31B57C03" w:rsidR="00726003" w:rsidRDefault="00726003" w:rsidP="00726003">
      <w:pPr>
        <w:rPr>
          <w:sz w:val="24"/>
          <w:szCs w:val="24"/>
        </w:rPr>
      </w:pPr>
      <w:r>
        <w:rPr>
          <w:sz w:val="24"/>
          <w:szCs w:val="24"/>
        </w:rPr>
        <w:t xml:space="preserve">d) </w:t>
      </w:r>
      <w:r w:rsidR="00295A10">
        <w:rPr>
          <w:sz w:val="24"/>
          <w:szCs w:val="24"/>
        </w:rPr>
        <w:t>Highlight of t</w:t>
      </w:r>
      <w:r>
        <w:rPr>
          <w:sz w:val="24"/>
          <w:szCs w:val="24"/>
        </w:rPr>
        <w:t xml:space="preserve">he common reference </w:t>
      </w:r>
      <w:r>
        <w:rPr>
          <w:i/>
          <w:sz w:val="24"/>
          <w:szCs w:val="24"/>
        </w:rPr>
        <w:t xml:space="preserve">B. cinerea </w:t>
      </w:r>
      <w:r>
        <w:rPr>
          <w:sz w:val="24"/>
          <w:szCs w:val="24"/>
        </w:rPr>
        <w:t>isolate B05.10.</w:t>
      </w:r>
    </w:p>
    <w:p w14:paraId="2B86AD28" w14:textId="6CAB7E6C" w:rsidR="00726003" w:rsidRDefault="00726003" w:rsidP="00726003">
      <w:pPr>
        <w:rPr>
          <w:sz w:val="24"/>
          <w:szCs w:val="24"/>
        </w:rPr>
      </w:pPr>
      <w:r>
        <w:rPr>
          <w:sz w:val="24"/>
          <w:szCs w:val="24"/>
        </w:rPr>
        <w:t xml:space="preserve">e) </w:t>
      </w:r>
      <w:r w:rsidR="00295A10">
        <w:rPr>
          <w:sz w:val="24"/>
          <w:szCs w:val="24"/>
        </w:rPr>
        <w:t>Highlight of t</w:t>
      </w:r>
      <w:r>
        <w:rPr>
          <w:sz w:val="24"/>
          <w:szCs w:val="24"/>
        </w:rPr>
        <w:t>he ten highest-virulence isolates, as estimated by mean virulence across all tomato genotypes.</w:t>
      </w:r>
    </w:p>
    <w:p w14:paraId="68AD9CC3" w14:textId="35477618" w:rsidR="00726003" w:rsidRDefault="00726003" w:rsidP="00726003">
      <w:pPr>
        <w:rPr>
          <w:sz w:val="24"/>
          <w:szCs w:val="24"/>
        </w:rPr>
      </w:pPr>
      <w:r>
        <w:rPr>
          <w:sz w:val="24"/>
          <w:szCs w:val="24"/>
        </w:rPr>
        <w:t>f)</w:t>
      </w:r>
      <w:r w:rsidRPr="003C00D0">
        <w:rPr>
          <w:sz w:val="24"/>
          <w:szCs w:val="24"/>
        </w:rPr>
        <w:t xml:space="preserve"> </w:t>
      </w:r>
      <w:r w:rsidR="00295A10">
        <w:rPr>
          <w:sz w:val="24"/>
          <w:szCs w:val="24"/>
        </w:rPr>
        <w:t>Highlight of t</w:t>
      </w:r>
      <w:r>
        <w:rPr>
          <w:sz w:val="24"/>
          <w:szCs w:val="24"/>
        </w:rPr>
        <w:t>he ten most saprophytic, or low virulence, isolates, as estimated by mean virulence across all genotypes.</w:t>
      </w:r>
    </w:p>
    <w:p w14:paraId="6763DEBF" w14:textId="22854563" w:rsidR="00726003" w:rsidRDefault="00726003" w:rsidP="00726003">
      <w:pPr>
        <w:rPr>
          <w:sz w:val="24"/>
          <w:szCs w:val="24"/>
        </w:rPr>
      </w:pPr>
      <w:r>
        <w:rPr>
          <w:sz w:val="24"/>
          <w:szCs w:val="24"/>
        </w:rPr>
        <w:t xml:space="preserve">g) </w:t>
      </w:r>
      <w:r w:rsidR="00295A10">
        <w:rPr>
          <w:sz w:val="24"/>
          <w:szCs w:val="24"/>
        </w:rPr>
        <w:t>Highlight of t</w:t>
      </w:r>
      <w:r>
        <w:rPr>
          <w:sz w:val="24"/>
          <w:szCs w:val="24"/>
        </w:rPr>
        <w:t>he five isolates collected from tomato tissue.</w:t>
      </w:r>
    </w:p>
    <w:p w14:paraId="7D653387" w14:textId="3C01DA1C" w:rsidR="00726003" w:rsidRDefault="00726003" w:rsidP="00726003">
      <w:pPr>
        <w:rPr>
          <w:sz w:val="24"/>
          <w:szCs w:val="24"/>
        </w:rPr>
      </w:pPr>
      <w:r>
        <w:rPr>
          <w:sz w:val="24"/>
          <w:szCs w:val="24"/>
        </w:rPr>
        <w:t xml:space="preserve">h) </w:t>
      </w:r>
      <w:r w:rsidR="00295A10">
        <w:rPr>
          <w:sz w:val="24"/>
          <w:szCs w:val="24"/>
        </w:rPr>
        <w:t>Highlight of t</w:t>
      </w:r>
      <w:r>
        <w:rPr>
          <w:sz w:val="24"/>
          <w:szCs w:val="24"/>
        </w:rPr>
        <w:t>he two isolates with significant domestication sensitivity</w:t>
      </w:r>
      <w:r w:rsidR="005C2E14">
        <w:rPr>
          <w:sz w:val="24"/>
          <w:szCs w:val="24"/>
        </w:rPr>
        <w:t>.</w:t>
      </w:r>
    </w:p>
    <w:p w14:paraId="45B72C43" w14:textId="77777777"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B273D79"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w:t>
      </w:r>
      <w:r w:rsidR="006046FA">
        <w:rPr>
          <w:sz w:val="24"/>
          <w:szCs w:val="24"/>
        </w:rPr>
        <w:lastRenderedPageBreak/>
        <w:t>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2FD1E574" w14:textId="5AE8DF26" w:rsidR="00726003" w:rsidRPr="007A1D3B" w:rsidRDefault="00726003" w:rsidP="00726003">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25C60FE" w14:textId="36A7D996" w:rsidR="00726003" w:rsidRDefault="00726003" w:rsidP="00726003">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S. pimpinellifolium</w:t>
      </w:r>
      <w:r>
        <w:rPr>
          <w:sz w:val="24"/>
          <w:szCs w:val="24"/>
        </w:rPr>
        <w:t xml:space="preserve">, versus domestic tomato, </w:t>
      </w:r>
      <w:r w:rsidRPr="00D20BC2">
        <w:rPr>
          <w:i/>
          <w:sz w:val="24"/>
          <w:szCs w:val="24"/>
        </w:rPr>
        <w:t>S. lycopersicum</w:t>
      </w:r>
      <w:r>
        <w:rPr>
          <w:sz w:val="24"/>
          <w:szCs w:val="24"/>
        </w:rPr>
        <w:t>, Plant is 12 tomato genotypes nested within their respective domestication groupings, Experiment tests the 2 independent replicate experiments, Experiment/Block tests the three blocks nested within each experiment. In addition</w:t>
      </w:r>
      <w:r w:rsidR="002B7378">
        <w:rPr>
          <w:sz w:val="24"/>
          <w:szCs w:val="24"/>
        </w:rPr>
        <w:t>,</w:t>
      </w:r>
      <w:r>
        <w:rPr>
          <w:sz w:val="24"/>
          <w:szCs w:val="24"/>
        </w:rPr>
        <w:t xml:space="preserve">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85"/>
        <w:gridCol w:w="982"/>
        <w:gridCol w:w="982"/>
        <w:gridCol w:w="982"/>
        <w:gridCol w:w="1005"/>
        <w:gridCol w:w="982"/>
        <w:gridCol w:w="982"/>
      </w:tblGrid>
      <w:tr w:rsidR="00726003" w:rsidRPr="00C448B0" w14:paraId="3A9DC73F"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p</w:t>
            </w:r>
          </w:p>
        </w:tc>
      </w:tr>
      <w:tr w:rsidR="00726003" w:rsidRPr="00C448B0" w14:paraId="2850E7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B05CDB">
            <w:pPr>
              <w:jc w:val="right"/>
              <w:rPr>
                <w:sz w:val="24"/>
                <w:szCs w:val="24"/>
              </w:rPr>
            </w:pPr>
            <w:r w:rsidRPr="00C448B0">
              <w:rPr>
                <w:b/>
                <w:bCs/>
                <w:sz w:val="24"/>
                <w:szCs w:val="24"/>
              </w:rPr>
              <w:t>&lt;2e-16</w:t>
            </w:r>
          </w:p>
        </w:tc>
      </w:tr>
      <w:tr w:rsidR="00726003" w:rsidRPr="00C448B0" w14:paraId="3742056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C448B0" w:rsidRDefault="00726003" w:rsidP="00B05CDB">
            <w:pPr>
              <w:jc w:val="right"/>
              <w:rPr>
                <w:sz w:val="24"/>
                <w:szCs w:val="24"/>
              </w:rPr>
            </w:pPr>
            <w:r w:rsidRPr="00C448B0">
              <w:rPr>
                <w:sz w:val="24"/>
                <w:szCs w:val="24"/>
              </w:rPr>
              <w:t>19.</w:t>
            </w:r>
            <w:r w:rsidR="00411B7E">
              <w:rPr>
                <w:sz w:val="24"/>
                <w:szCs w:val="24"/>
              </w:rPr>
              <w:t>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6.</w:t>
            </w:r>
            <w:r w:rsidR="00411B7E">
              <w:rPr>
                <w:sz w:val="24"/>
                <w:szCs w:val="24"/>
              </w:rPr>
              <w:t>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30545F2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r w:rsidRPr="00C448B0">
              <w:rPr>
                <w:sz w:val="24"/>
                <w:szCs w:val="24"/>
              </w:rPr>
              <w:t>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3.</w:t>
            </w:r>
            <w:r w:rsidR="00411B7E">
              <w:rPr>
                <w:sz w:val="24"/>
                <w:szCs w:val="24"/>
              </w:rPr>
              <w:t>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6.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6897E98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r w:rsidRPr="00C448B0">
              <w:rPr>
                <w:sz w:val="24"/>
                <w:szCs w:val="24"/>
              </w:rPr>
              <w:t>Iso: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B05CDB">
            <w:pPr>
              <w:jc w:val="right"/>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w:t>
            </w:r>
            <w:r w:rsidR="00411B7E">
              <w:rPr>
                <w:sz w:val="24"/>
                <w:szCs w:val="24"/>
              </w:rPr>
              <w:t>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r w:rsidR="00411B7E">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260</w:t>
            </w:r>
          </w:p>
        </w:tc>
      </w:tr>
      <w:tr w:rsidR="00726003" w:rsidRPr="00C448B0" w14:paraId="66B1AD7A"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r w:rsidRPr="00C448B0">
              <w:rPr>
                <w:sz w:val="24"/>
                <w:szCs w:val="24"/>
              </w:rPr>
              <w:t>Iso: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C448B0" w:rsidRDefault="00411B7E" w:rsidP="00B05CDB">
            <w:pPr>
              <w:jc w:val="right"/>
              <w:rPr>
                <w:sz w:val="24"/>
                <w:szCs w:val="24"/>
              </w:rPr>
            </w:pPr>
            <w:r>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623</w:t>
            </w:r>
          </w:p>
        </w:tc>
      </w:tr>
      <w:tr w:rsidR="00726003" w:rsidRPr="00C448B0" w14:paraId="6D494F63"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0DC4C14B"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41D22D3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r w:rsidRPr="00C448B0">
              <w:rPr>
                <w:sz w:val="24"/>
                <w:szCs w:val="24"/>
              </w:rPr>
              <w:t>Exp:Iso</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2BE42538"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r w:rsidRPr="00C448B0">
              <w:rPr>
                <w:sz w:val="24"/>
                <w:szCs w:val="24"/>
              </w:rPr>
              <w:t>Exp: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C448B0" w:rsidRDefault="00726003" w:rsidP="00B05CDB">
            <w:pPr>
              <w:jc w:val="right"/>
              <w:rPr>
                <w:sz w:val="24"/>
                <w:szCs w:val="24"/>
              </w:rPr>
            </w:pPr>
            <w:r w:rsidRPr="00C448B0">
              <w:rPr>
                <w:sz w:val="24"/>
                <w:szCs w:val="24"/>
              </w:rPr>
              <w:t>0</w:t>
            </w:r>
            <w:r w:rsidR="00411B7E">
              <w:rPr>
                <w:sz w:val="24"/>
                <w:szCs w:val="24"/>
              </w:rPr>
              <w:t>.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r w:rsidR="00411B7E">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43</w:t>
            </w:r>
          </w:p>
        </w:tc>
      </w:tr>
      <w:tr w:rsidR="00726003" w:rsidRPr="00C448B0" w14:paraId="67E80542"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r w:rsidRPr="00C448B0">
              <w:rPr>
                <w:sz w:val="24"/>
                <w:szCs w:val="24"/>
              </w:rPr>
              <w:t>Exp: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7.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3.</w:t>
            </w:r>
            <w:r w:rsidR="00411B7E">
              <w:rPr>
                <w:sz w:val="24"/>
                <w:szCs w:val="24"/>
              </w:rPr>
              <w:t>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 </w:t>
            </w:r>
          </w:p>
        </w:tc>
      </w:tr>
      <w:tr w:rsidR="00726003" w:rsidRPr="00C448B0" w14:paraId="4A7026D5" w14:textId="77777777" w:rsidTr="00726003">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B05CDB">
            <w:pPr>
              <w:jc w:val="right"/>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B05CDB">
            <w:pPr>
              <w:jc w:val="right"/>
              <w:rPr>
                <w:sz w:val="24"/>
                <w:szCs w:val="24"/>
              </w:rPr>
            </w:pPr>
          </w:p>
        </w:tc>
      </w:tr>
    </w:tbl>
    <w:p w14:paraId="1F0C66C6" w14:textId="77777777" w:rsidR="00726003" w:rsidRDefault="00726003">
      <w:pPr>
        <w:rPr>
          <w:b/>
          <w:sz w:val="24"/>
          <w:szCs w:val="24"/>
        </w:rPr>
      </w:pPr>
      <w:r>
        <w:rPr>
          <w:b/>
          <w:sz w:val="24"/>
          <w:szCs w:val="24"/>
        </w:rPr>
        <w:lastRenderedPageBreak/>
        <w:br w:type="page"/>
      </w:r>
    </w:p>
    <w:p w14:paraId="4B8E75BC" w14:textId="1768803D"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26D3AD0C"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r w:rsidR="00A758DF">
        <w:rPr>
          <w:sz w:val="24"/>
          <w:szCs w:val="24"/>
        </w:rPr>
        <w:t>significantly greater</w:t>
      </w:r>
      <w:r w:rsidR="00295A10">
        <w:rPr>
          <w:sz w:val="24"/>
          <w:szCs w:val="24"/>
        </w:rPr>
        <w:t xml:space="preserve"> (</w:t>
      </w:r>
      <w:r w:rsidR="00664B59">
        <w:rPr>
          <w:sz w:val="24"/>
          <w:szCs w:val="24"/>
        </w:rPr>
        <w:t>18%</w:t>
      </w:r>
      <w:r w:rsidR="00295A10">
        <w:rPr>
          <w:sz w:val="24"/>
          <w:szCs w:val="24"/>
        </w:rPr>
        <w:t>)</w:t>
      </w:r>
      <w:r w:rsidR="00664B59">
        <w:rPr>
          <w:sz w:val="24"/>
          <w:szCs w:val="24"/>
        </w:rPr>
        <w:t xml:space="preserve"> </w:t>
      </w:r>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411B7E">
        <w:rPr>
          <w:sz w:val="24"/>
          <w:szCs w:val="24"/>
        </w:rPr>
        <w:t xml:space="preserve"> and 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 </w:t>
      </w:r>
      <w:r w:rsidR="00295A10">
        <w:rPr>
          <w:sz w:val="24"/>
          <w:szCs w:val="24"/>
        </w:rPr>
        <w:t>W</w:t>
      </w:r>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6827A711"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A906FC">
        <w:rPr>
          <w:sz w:val="24"/>
          <w:szCs w:val="24"/>
        </w:rPr>
        <w:t>spanned</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lastRenderedPageBreak/>
        <w:t>F</w:t>
      </w:r>
      <w:r w:rsidR="00664B59" w:rsidRPr="005F7408">
        <w:rPr>
          <w:sz w:val="24"/>
          <w:szCs w:val="24"/>
          <w:vertAlign w:val="subscript"/>
        </w:rPr>
        <w:t>96,96</w:t>
      </w:r>
      <w:r w:rsidR="005F7408">
        <w:rPr>
          <w:sz w:val="24"/>
          <w:szCs w:val="24"/>
        </w:rPr>
        <w:t>=1.39,</w:t>
      </w:r>
      <w:r w:rsidR="00016D5A">
        <w:rPr>
          <w:sz w:val="24"/>
          <w:szCs w:val="24"/>
        </w:rPr>
        <w:t xml:space="preserve"> p=0.11)</w:t>
      </w:r>
      <w:r w:rsidR="0019360C">
        <w:rPr>
          <w:sz w:val="24"/>
          <w:szCs w:val="24"/>
        </w:rPr>
        <w:t xml:space="preserve"> </w:t>
      </w:r>
      <w:r w:rsidR="004D38F6">
        <w:rPr>
          <w:sz w:val="24"/>
          <w:szCs w:val="24"/>
        </w:rPr>
        <w:t xml:space="preserve">(Figure </w:t>
      </w:r>
      <w:r w:rsidR="00D03A16">
        <w:rPr>
          <w:sz w:val="24"/>
          <w:szCs w:val="24"/>
        </w:rPr>
        <w:t>3</w:t>
      </w:r>
      <w:r w:rsidR="00540B3E">
        <w:rPr>
          <w:sz w:val="24"/>
          <w:szCs w:val="24"/>
        </w:rPr>
        <w:t>, Figure S1</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0B20E430" w14:textId="77777777" w:rsidR="00082C15" w:rsidRDefault="00082C15" w:rsidP="00E019E8">
      <w:pPr>
        <w:spacing w:line="480" w:lineRule="auto"/>
        <w:ind w:firstLine="720"/>
        <w:rPr>
          <w:sz w:val="24"/>
          <w:szCs w:val="24"/>
        </w:rPr>
      </w:pPr>
    </w:p>
    <w:p w14:paraId="76AD0660" w14:textId="036F719A" w:rsidR="00780E3C" w:rsidRDefault="00726003" w:rsidP="00473ACC">
      <w:pPr>
        <w:spacing w:line="480" w:lineRule="auto"/>
        <w:rPr>
          <w:sz w:val="24"/>
          <w:szCs w:val="24"/>
        </w:rPr>
      </w:pPr>
      <w:r>
        <w:rPr>
          <w:noProof/>
        </w:rPr>
        <w:drawing>
          <wp:inline distT="0" distB="0" distL="0" distR="0" wp14:anchorId="3D4B109F" wp14:editId="04A8B538">
            <wp:extent cx="5943600" cy="3949065"/>
            <wp:effectExtent l="0" t="0" r="0" b="0"/>
            <wp:docPr id="20" name="Picture 2" descr="C:\Users\nesoltis\Documents\Projects\BcSolGWAS\paper\plots\FigR2\FigR2_beanplot_nogri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nesoltis\Documents\Projects\BcSolGWAS\paper\plots\FigR2\FigR2_beanplot_nogri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49065"/>
                    </a:xfrm>
                    <a:prstGeom prst="rect">
                      <a:avLst/>
                    </a:prstGeom>
                    <a:noFill/>
                    <a:extLst/>
                  </pic:spPr>
                </pic:pic>
              </a:graphicData>
            </a:graphic>
          </wp:inline>
        </w:drawing>
      </w:r>
    </w:p>
    <w:p w14:paraId="33BD2D77" w14:textId="6D3038E0" w:rsidR="00726003" w:rsidRPr="00650319" w:rsidRDefault="00726003" w:rsidP="00726003">
      <w:pPr>
        <w:rPr>
          <w:b/>
          <w:sz w:val="24"/>
          <w:szCs w:val="24"/>
        </w:rPr>
      </w:pPr>
      <w:r>
        <w:rPr>
          <w:b/>
          <w:sz w:val="24"/>
          <w:szCs w:val="24"/>
        </w:rPr>
        <w:t>Figure 2</w:t>
      </w:r>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7B85EE5E" w14:textId="4FF00164" w:rsidR="00726003" w:rsidRDefault="00726003" w:rsidP="00726003">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 of the 97 different isolate-host 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r w:rsidR="0002008C">
        <w:rPr>
          <w:sz w:val="24"/>
          <w:szCs w:val="24"/>
        </w:rPr>
        <w:t xml:space="preserve"> </w:t>
      </w:r>
    </w:p>
    <w:p w14:paraId="58DC817D" w14:textId="77777777" w:rsidR="00082C15" w:rsidRDefault="00082C15" w:rsidP="00726003">
      <w:pPr>
        <w:rPr>
          <w:sz w:val="24"/>
          <w:szCs w:val="24"/>
        </w:rPr>
      </w:pPr>
    </w:p>
    <w:p w14:paraId="0028C2E9" w14:textId="6DFA41F7" w:rsidR="00082C15" w:rsidRDefault="00082C15" w:rsidP="00726003">
      <w:pPr>
        <w:rPr>
          <w:sz w:val="24"/>
          <w:szCs w:val="24"/>
        </w:rPr>
      </w:pPr>
    </w:p>
    <w:p w14:paraId="712BEBFA" w14:textId="77777777" w:rsidR="00726003" w:rsidRDefault="00726003">
      <w:pPr>
        <w:rPr>
          <w:b/>
          <w:sz w:val="24"/>
          <w:szCs w:val="24"/>
        </w:rPr>
      </w:pPr>
    </w:p>
    <w:p w14:paraId="492D44FA" w14:textId="77777777" w:rsidR="00082C15" w:rsidRDefault="00082C15">
      <w:pPr>
        <w:rPr>
          <w:b/>
          <w:sz w:val="24"/>
          <w:szCs w:val="24"/>
        </w:rPr>
      </w:pPr>
    </w:p>
    <w:p w14:paraId="2371F288" w14:textId="77777777" w:rsidR="00082C15" w:rsidRDefault="00082C15">
      <w:pPr>
        <w:rPr>
          <w:b/>
          <w:sz w:val="24"/>
          <w:szCs w:val="24"/>
        </w:rPr>
      </w:pPr>
      <w:r>
        <w:rPr>
          <w:noProof/>
        </w:rPr>
        <w:lastRenderedPageBreak/>
        <mc:AlternateContent>
          <mc:Choice Requires="wpg">
            <w:drawing>
              <wp:inline distT="0" distB="0" distL="0" distR="0" wp14:anchorId="3B38EC1B" wp14:editId="11C69058">
                <wp:extent cx="3306445" cy="3375660"/>
                <wp:effectExtent l="0" t="0" r="8255" b="0"/>
                <wp:docPr id="2049" name="Group 1"/>
                <wp:cNvGraphicFramePr/>
                <a:graphic xmlns:a="http://schemas.openxmlformats.org/drawingml/2006/main">
                  <a:graphicData uri="http://schemas.microsoft.com/office/word/2010/wordprocessingGroup">
                    <wpg:wgp>
                      <wpg:cNvGrpSpPr/>
                      <wpg:grpSpPr>
                        <a:xfrm>
                          <a:off x="0" y="0"/>
                          <a:ext cx="3306445" cy="3375660"/>
                          <a:chOff x="0" y="0"/>
                          <a:chExt cx="3306485" cy="3376246"/>
                        </a:xfrm>
                      </wpg:grpSpPr>
                      <pic:pic xmlns:pic="http://schemas.openxmlformats.org/drawingml/2006/picture">
                        <pic:nvPicPr>
                          <pic:cNvPr id="2051" name="Picture 2051" descr="C:\Users\nesoltis\Documents\Projects\BcSolGWAS\paper\plots\FigR3\Sl_LesionSize_IntMean_DW.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337624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2" name="Picture 2052"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13" r="54957" b="12942"/>
                          <a:stretch/>
                        </pic:blipFill>
                        <pic:spPr bwMode="auto">
                          <a:xfrm>
                            <a:off x="803150" y="0"/>
                            <a:ext cx="525833" cy="29393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3" name="Picture 2053" descr="C:\Users\nesoltis\Documents\Projects\BcSolGWAS\paper\plots\FigR3\Sl_LesionSize_vio_DW.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5507" b="13080"/>
                          <a:stretch/>
                        </pic:blipFill>
                        <pic:spPr bwMode="auto">
                          <a:xfrm>
                            <a:off x="2522619" y="4662"/>
                            <a:ext cx="783866" cy="2934642"/>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24039FDB" id="Group 1" o:spid="_x0000_s1026" style="width:260.35pt;height:265.8pt;mso-position-horizontal-relative:char;mso-position-vertical-relative:line" coordsize="33064,3376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LNAo0CBAAA9A4AAA4AAABkcnMvZTJvRG9jLnhtbOxXXW/bNhR9L7D/QOjd&#10;sb4tCXEK1x9BgXQz6hV5MRDQFGWxlUSCpO2kQ//7LinJceMA6zIU24o+RKGuyMt7D+85vrx8fV9X&#10;aE+lYrwZO96F6yDaEJ6zZjt2Pvy+GCQOUho3Oa54Q8fOA1XO66tfXl0eREZ9XvIqpxKBk0ZlBzF2&#10;Sq1FNhwqUtIaqwsuaAMfCy5rrOFVboe5xAfwXldD33Xj4YHLXEhOqFJgnbUfnSvrvygo0b8VhaIa&#10;VWMHYtP2Ke1zY57Dq0ucbSUWJSNdGPgFUdSYNbDp0dUMa4x2kp25qhmRXPFCXxBeD3lRMEJtDpCN&#10;5z7J5lrynbC5bLPDVhxhAmif4PRit+TX/VIilo8d3w1TBzW4hlOyGyPPoHMQ2wwmXUuxEkvZGbbt&#10;m0n4vpC1+Q+poHuL68MRV3qvEQFjELhxGEYOIvAtCEZRHHfIkxKO52wdKeenK5PHlbEfxiaqYb/x&#10;0MR3DEcwksFfBxSMzoD664KCVXonqdM5qb/JR43lp50YwJkKrNmGVUw/2PqE0zNBNfslI0vZvpxi&#10;Hnk95jDB7It819hyqgiU6TRbf1DArnVDFa80U+sZJ7uaNlqtl5J/hPpW6zdkxavr28lqLbCgci0q&#10;DtYF274P1qvq7oYacq7YZ3r3ttHvKG7uZrcXmhUGSBOciaeNDhv0bjj5pFDDpyVutnSiBGwC1IY4&#10;e5OU/FBSnCtjNqfxtRf7+lXGm4qJBasqUyhm3GELCT6p42eOp+VIn3ZLekkrgJk3qmRCOUhmtN5Q&#10;qGH5Noc4CQiOhioWkjXashIK8UZps7spScvLP/xk4rqp/2YwjdzpIHRH88EkDUeDkTsfhW6YeFNv&#10;+sWs9sJspyiggquZYF3oYD0L/lkSdnLV0tvKBNpjK0ZtGUNAtpz7EKGyDUImViXJe8Ae5sFYS6pJ&#10;aYYFANnZYfLxg0X9EWhzJAoYizaHdzwHNPBOcwvGNzEWtDV0QTA7xp7xDipFKn1NeY3MAKCHSK17&#10;vAeo29z6KSbqhpsCsLn0qZ6eRuqm82SehIPQj+dwGnk+mCym4SBeeKNoFsym05n3pWN+v95mbHLs&#10;KhBSbgsaBv8nCfCfkQCwfR8J2DP+r9EfSa5vmS5XJeiU0Q5TGN9ZDwDIH0wPTCvjJ7EXgPCNnShM&#10;o5GDoJnx/DT0DUWOomBYaHTgBaqQuIEXAf/Pf8wjP0oC2Nsog58GaeCGHS97Yelp/1MZ2o715c0B&#10;wNw2ZMvH5gBsP5Xh2ZvB3+wUfkxlGEWR2+lB4CZdm901Cf9AD/zI92MPLgjA+jCOO52BX2Lb4I+S&#10;IInjoyaEcStExy79P9st2OsDXK1sC9ZdA83d7fQdxqeX1as/AQAA//8DAFBLAwQUAAYACAAAACEA&#10;S3IOkcMAAACnAQAAGQAAAGRycy9fcmVscy9lMm9Eb2MueG1sLnJlbHO8kMsKwjAQRfeC/xBmb9N2&#10;ISKm3YjgVvQDhmTSBpsHSRT9ewOCKAjuXM4M99zDbPqbndiVYjLeCWiqGhg56ZVxg4DTcbdYAUsZ&#10;ncLJOxJwpwR9N59tDjRhLqE0mpBYobgkYMw5rDlPciSLqfKBXLloHy3mMsaBB5RnHIi3db3k8Z0B&#10;3QeT7ZWAuFctsOM9lObfbK+1kbT18mLJ5S8V3NjSXYAYB8oCLCmDz2VbZaM18O8SzX8kmpcE/3hv&#10;9wAAAP//AwBQSwMEFAAGAAgAAAAhAGgZh7TcAAAABQEAAA8AAABkcnMvZG93bnJldi54bWxMj0Fr&#10;wkAQhe+F/odlCr3VTRRtidmISNuTFKqF4m1MxiSYnQ3ZNYn/vtNe6mV4wxve+yZdjbZRPXW+dmwg&#10;nkSgiHNX1Fwa+Nq/Pb2A8gG5wMYxGbiSh1V2f5diUriBP6nfhVJJCPsEDVQhtInWPq/Iop+4lli8&#10;k+ssBlm7UhcdDhJuGz2NooW2WLM0VNjSpqL8vLtYA+8DDutZ/Npvz6fN9bCff3xvYzLm8WFcL0EF&#10;GsP/MfziCzpkwnR0Fy68agzII+FvijefRs+gjiJm8QJ0lupb+uwHAAD//wMAUEsDBAoAAAAAAAAA&#10;IQD3GIRUxPABAMTwAQAVAAAAZHJzL21lZGlhL2ltYWdlMS50aWZmSUkqAPTvAQCAP+BACCQWDQeE&#10;QmFQuGQ2HQ+IRGJROKRWLReMRmNRuOR2PR+QSGRSOSSWTSeUSmVSuWS2XS+YTGZTOaTWbTecTmdT&#10;ueT2fT+gUGhUOiUWPwJ/0alUumU2nU+oVGpVOqVWrVesVmtVuuV2vV+wWGxWOyRukWW0Wm1Wu2W2&#10;3W+4XG5XO6XW7Xe8Xm9XurWe+X/AYHBYPCYXDYfEYnFYvGY3HY+Y37IZPKZXLZfMZnNZvOZ3PZ/Q&#10;aGzQPRaXTafUanVavWa3Xa/YbG2ZLZbXbbfcbndbveb3fb/gX3ScHicXjcfkcnlcvmc3nW7ac/pd&#10;PqdXrdfsdntdvV9Hud/weHxePyeXzef0Sbven2e33e/4fH5fP6ZP1/X8fn9fv+f3/P/ACSvvAMCQ&#10;LA0DwRBMFQW30BwZB8IQjCUJwpCsLLFB0Lw1DcOQ7D0PxBEKGwzEUSxNE8URTFUVuvEkWQAZsYlp&#10;GaCh3GwiRxF8dR3Hkex81kXR+/BNSIM8jIKO8kkRJchSbJ0nyhKK+SDKT3SITUjDPJElSZKsvS/M&#10;EwzEp8qTG8kryzLY7yWREzTdN84TjOSRzLObtTRI6CSTNcuztP0/0BQM3TrQTpzxLU9S5NtC0ZRt&#10;HUfE1CUg5VDzVNlJ0xTNNU3ANJU44NK0TPlF0/UtTVPVDt09VLdVCAE90vVlZVnWlat1VdbNjV1Y&#10;T7XNfV/YFgstXFhNVXdFWLZNlWXZi72JZrQ2PUdoWpatrWuq9n2wzVpVjbdv3BcNxJpbVxsnbte3&#10;NdV13ZdqKXLdzFXRUl43re173HeF8MJed939f+AWLfWAr5fuCYPhGE01geFLtg2G4hiOJUG4eJsb&#10;h+LYzjWNx1hmOLXjGP5FkeSQrj2SrHkOUZXlmWv5k+XK7lWY5pmubPHmGbqvmedZ7n2fuVnOgKjn&#10;mh6No+kNjoWkqXoumafqGos1pepKFp2q6xrOtMHqmtp5q+vbDsWxtniuyK3sGz7Vte2Krru2pjtO&#10;4bnum6p7t+7JXuW875vu/JRvG/pLvfBcLw3DonwPEI/wnF8dx/EcVyCNcbyfLcvufJcwivK83z3P&#10;61zXQIhzvR9N0+h9F1CF9L1fXdflnVdgg3W9n23b4n2Xb9r3He99gPddt3nf+J4t3eD2fh+N5fmW&#10;/5HYeV5vpenZfn9f6Pqez7Vbet13se38Hw1L7vV+/8Xz/RR3ydR830/d985/X0/2/h+v7TB+XTfp&#10;+/+f7IT+XRv7f9AOAiKoAOggFAWBUC0PQHc/AmBkEYJISgc56CEE4MQZQNBVzcF4NQfhAfqDjmIP&#10;QhhNCc90I3LwlhRC2Fx4oVOWhZC+GkNTrQxcnDOG0O4eNBbNBmHUPYhRDQbD+DEQYiRJiUbKHDkI&#10;kRLihFE1ETXHxPilFeLBnIqOOitFmL0XzIRbcXF2MEZYzGGjE4iMkZ42RtL1Glw8a43RzjoXCODh&#10;o5R1j1Hsskd3Cx5j5IGQRWo/OCkBIOREiSoSFb/IeRUj5IFDkY36R0kZLSXJzJNvslZMSdk8S+TT&#10;fJOSflJKVAURoJyjlNKuVhoykwhlVK2WUsyIyhbzLGWkuZdEHls3aXEu5gS0l63WX8wZjSrmG3SY&#10;sx5mSemS3OZczZpSRme3CaM05sSImq22a82ZvR7m22ybs35yRunC2ucc5Z1RlnO2qdM654RYna2e&#10;d88Z7RLnm2Ses95+RCny2Ofc/aBQ1n+2KgNA6EQooK2Gg9CaHQfoW16htD6KQSoi1uidFaNQFou1&#10;qjNG6QP8o61mj9IaTPvpG1iktJ6WPipS1WldLaZPZpe1KmNM6cPMpq1Gm9OafO/p21CntP6iO2qC&#10;0+odRalOrqO0ypNS6oOgqa0mp9UarOXqm0iqtV6uOOqy0erdXaxOFq+0asNY60N8rK0Os9aa3OZl&#10;RBKttb66NqrWfMX4qRKCPFKLpJAjRRA7BKBApQ3BnjBFmMAZxKQFgVA8F8LAUwDgEJbXOutl2w13&#10;PeOgbYyw9h+ESOseo+q/2BsGUYf4sBNCFE8LQZRKQIghBeJYRYgwFgGsqkVPKr1kWYt9RauKpR7j&#10;uHKHwPAdBtjoHqQgO9gLBWEkkP4fgjw9hqGANUdFsLZW0ttbglllrf3hahZo8w9h2jjEMIMQA0hv&#10;DrIXc2010ChD9H2PAOAXgvDhuXdq2dtbb25SxbtXi9LxEAAECgcEgsGg8IhMKhcMhsOh8QiMSicU&#10;isWi8YjMajccjsej8gkMikckksmk8olMqlcslsul8Hf8ymE0ms2m84h7obzTRiKRTaczxhh3RqiH&#10;YlCE5hj4dDTLZmPb7go+KhpNxYIceAIBAQFAoElqasZnssDO9oRFqpdsttut9wuNyud0ut2u94vN&#10;6vd8vt+v+AwOCweEjcyf+FxOKuz/fz7aDCWqRTandzze8PotHpN2a7BVdFUcFAZjPCIJ46E+Fsaa&#10;spns9pteL2e02u22+43O63e83u+3/A4PC4fEh2H4vI4b/dznb6oUqgXbCaD9hAC67+7MGzVIpV1W&#10;6jRqXVbBgYBA4NQaOTAuDoN1dks0CtB3tSI5P4/P6/f8/v+f+AIBgKA4EgVxHHgaCVyPs9SqKImy&#10;sLYwT4Pt1UGAIBA3EIUQjAY4imLYyXbUZ3V1PwmiEHYtDKNxAwLBQJSVJkjQSAViWsa5sH1bKCo9&#10;j6P5AkGQpDkSRZGkeSICgiSZMR87jaFQZB2Po/D+QYDATBsWhgGQSQ9DItSdIYnCziJBXcZxcj9P&#10;Y7h3HEajaOc9kDBsMRGJcgRsYuOHyAB9H2k2gaCoOhKFoah6IomiqLXyS6Mo9ApPlGU5VAQBgJDI&#10;PhKGQWxRBgEwOQMsibIWZJmQSaHeXE8zqNobhpHQ7VTQMQRWG0cRcEWe3xa982xfekLBsKw7EsWx&#10;rHsiybKXWjrLoGkhkHkKg3VUUxWC4JAZQmo6lmWI2bqpcDiM8uRuH8lZWQQYB2IsUg8Cc9TvOcyz&#10;LM8yTKMo9T6ukAAIBEGQ6DEKgyDkPwOAdbp8r2fq/s7DsPxDEcSxPFMVxZ+bNxeQD5PI5DzAEHAU&#10;e9Drcqa34lXIwCpJQjilLpBAGBIfB/HY2zELMqS3MVEwHA4TxRFUUxPEkEALAZNsKjqgMa0zTdO0&#10;/UNR1LU9QxnVKByW3pniSaVxKEjB3K0wjXQMAwGz0BwFO88z0RoAQXCMLh3HUcgkBoEUw0mvo7sD&#10;V9+3/gOB4Lg+E4VttW4aQdZqdZ9cuFbT9PUgBwGszjhO5DFdAMCgJAlXEEP0/D6Pc+D6QwDQbCci&#10;iGIMGwRAhGDg7IyO0Q8xu3KnuTr7sdu90vifA8HwvD8TxfG8XiPHgPi8n11bT5Ow3hpG8dDsPM/I&#10;XpYOBDE0RQ9DYLgsCgBQCAFAz0O05zRNU0y6LAsTPNw40JCEMxHIkexpAgBACRUtX/h/gCRUaEBA&#10;6QGd+8qBMCoFwMgbA6B6QXkwQPy8xra4C4DnGwMQOIeBFD2X4v0CYHA5h0DuDYFQH3PkPH8PwfYt&#10;BRiRE8LAYQ/jEEEACAQqIigmA2BI/6AEAiKQEGhAYOkCIJxIiTEqJcTImxOJzBKJ5v4KqoccXAfY&#10;+U2DvHkOEbY0xujkHYCoGwQAXgjW0Rcf4/R7iUEEHgXYzxvkGBGDYJYiw9hnAI+YiQ2o+jAj+Q8Z&#10;sghaSEHRIYOsiIjxSkXIyRsjpHyQgdFGSJtoqONgucgc41xihyD4IkeqsyBAGAgBsR4kRIgdAi0c&#10;kzemGN8kpLCWMspZy0lqseSctjByWPnFY5I+h3h4DaG8aw5x4EEAEAsPQixIA4BKBck8rU/o8lzN&#10;Sas1przYmycGXE2i9S7T9L05I/RKB+DaLoaA5CCgCDUH4R4SAaAhmgrxpU05uz2nvPifM+p9kqm5&#10;PwuM31Un6EyIQNgtRlDiIMGUPQjgmg4h9Kyebe5FT/orRai9GKMzZn9RonFAZwnIH8JUQAbBcjOn&#10;SzAOIhRHhBBaB2eRrU+zSb7R2mtNqb04pzAmjlOiW0fkwW0fY2RpDXHrFkZgyhjj1H8BAMAZgugR&#10;AOWEjQ/x9DuDyGyYY6ChkCACAYCIhBICRBaBxx5IposNp7WqtdbK21uYdTyt5JafsoLaPQOYXAvj&#10;bHlKGUQeT1g5BIBQjY6RtDJDiHoQw9B9Q2ABKQFgkhIiFAgAaPZJa0SvrlZqzdnLO2eQVXGz5Ha6&#10;POLYJ0Q4chYjHRaQUGgSAuP5CsAOyxFDGijEeHsVYwBqkGB0E8ModwxhNtpZeiUrqKWiuTcq5dzL&#10;ml+tDc4itpKzE5GsMMVoexFihQsQMAgCAGhsDyIUIQMQQW1GaLkU4hRLipSrY0AABgHCBEYJG8oE&#10;yVWYuRdG/d/L+3+v+R+6GACG3TLhGsdofw6h0GkOIdpBgDgJAmFssoSQgA4AO/0hI+B5juF2LQVI&#10;oRUi4X3e8gQQApvTC+EkAZLL8z1wHjDGOMsZ3+wFjQg2BSNj7HeIUPgghwjvHqQa14bwpA+BWQ8b&#10;w0BeB9EGJUeaFTrAUAsBwG4PAbsHqmAAdo5hujNGkNgdsWyEgYjoIoRIebKYsxbcameN835wzjnK&#10;nuNs5Y5I0Podgcg0BvG49YgwUw1iAC+EcGREI1DMF4KwRIlRTj5O0SACwIAVB8D6H0EAFQFt5zbW&#10;nOentP6g1DNbOucc7kZzznvPufyC6B0HoUio4RpjGEeJQTQ3hzuYIyAYHIRwnhoDCFcCICpVk0xd&#10;TTUWyNk7K2XEjUmcBhCvhkMMahBgvhwECC8DzIyND7HgI4Q4jByDwTmQUIQVQzBMByCgjEWB6DKG&#10;EMEXcfx0DpHWOYdWuTRgGA+B4DgHwSgsCOEcJAKwSAbfLcTYunLM7M4bw7h/EHB7O4iYQfA9R4jq&#10;HbVw0YBQNAYAwAS2Zc9jcU5Lybk/KFl8T5SsbknLOX8w5jzJIvK+ZqP5dzbnPOud88OFzXnqhucd&#10;A6H0TovRi88/6OkzoXSum9O6f1Ak3SeopD6Z1Tq/WOs9aJiTPrawerde7D2LsfPOp9kQH2Ds/au1&#10;9s4b2btp/e09w7n3TuuMO392OT3LvPfO+9+s13jv5we9+C8L4bw9FfA+IN34TxfjvH+Qln4ryJtf&#10;G+U8v5jzME/J+aPhTFhebvO+i9H6R5XnPSl/8t6j1frPWsV9P64vPqvY+09r7ZR/sPb8j4Xfr3Xv&#10;vf/AST7n4JbfZ/E+P8j5J+/h/KaR7zF/zfo/S+mcD5n1CxfP2P9f7f3PumD+t96mCOaJ/Q/D+b8/&#10;6C2/g/SSH437P3/w/iRz9f8iN/u/r/j/P+uuYl/37t59PR9p/6AOASAN/SAURF/eAiAuAx9KAeA0&#10;QyAqBCBOBR7eA+BUQeBKBiBuBx6KBeB0QKBqCCCOCR4eB+CCCKCWCqCt3WCeB2CmCyDGDJ2OC6By&#10;DCDODiDl1GDWBuDeDqD+EB0ODyBiD6EGEaEdzGEOBWEWEiE2E5xGEqBSEyE+FSFVqKFGBOFOFaFu&#10;FxjeFiBCFqF2GKGNf2F+A2GGGSGmGpaKGaAyGiGuHCHFW2G2AuG+HKHeHhTWHSAiHaHmH6H9PuHu&#10;AWH2ICIWIZNeIKASISIeIyI1LGImAOIuI6JOJRFKJB/6JKJWJqJtBCJd/uJmJyKGKI8aJ5/qKCKO&#10;KiKk4SKV/mKeKqK+LA1KKx/iK6LGLaLd6912JOLWLiL2L4sqLN/WLyL+MSMUpCMF/KMOMaMuMwoS&#10;Mh/GMqM2NKNNzSLqI6NGNSNmNogmM9/CNiNuOCOEf2N1++N+OKOeOgcqNaI2OaOmO6O8bmOR+yO2&#10;PCPWPYYWPJ+mPSPePyP0XuPl+iPuP6QOQQXGQB+eQKQWQqQsTaQd+aQmQyRGRISmQ5+GRCRORiRl&#10;gGOuIyReRqR+SARWRV96R6SGSaScQuSN92SWSiS2S4ACSp9ySyS+TSSCTF9uTOTWTqROTd9eTmTu&#10;UCQqT19ST+UGUaP2UN9OUWUeUyPCUl9KUuU2VKOeU99GVGVOVgQUOmVtH0NodcAIDuWGLGVV82Ve&#10;VmUEPuWkN+WsN6W0OSW8dkP4A6XMFOXUV8jaKmWR8qWaWeS0PSX+W0N4NaYMPKYUQkAOYgEuYpx8&#10;BiKqXp8mXyX2RkOWZQNeZaWsN88mXMA4CyZ2Z6LiY98iZGZKP4PmaYNuaiYGVsOkxkVwAEB6bADC&#10;bIBObQP2bYAebiaCRyIeaOaSO4O+cBEMOacMPWcUQkAqcgCWcoCacwBGc4QMPidELedMB2dUC+de&#10;XeY6buIab2b6NoOKeANOeIOeeSXEQkBCeidcC+cwCaa4QaaYPkLafI7sOsnQBsBuYoEudp/2bx9m&#10;d6f8QQPegKZYNeZgO2gececifcBueoBKg4UydE/8LWgdg4QKbgAcEqhkBWhufuJWd2gCK8OqiJEO&#10;eQOefCeeegCSioCuiyhcQ8YcLujE7IOAQMAajafmhsBWWOduIWh+iCJSbYP0OGkNEMO6kaeYaOYi&#10;bQBOeoCCk6e4REYcM6lNIIM0QOhcEilkBelubqfydyf6j+S4PamOeINOeAOKcAO8QkAumyk4CCZ4&#10;A+nERsMynSlMM4QYDynkCqnuL+aF8ej6mGHGiWlVIYOikgQejkCOoqZ6V8R4vgMpEMQYDOpMDKpW&#10;lCL2n4RhGoOeW8PchUNgM0MAMsNY/MQtMgBYFcFIEcWEAIBcBsBwAtVJ06oCoGFacUPUOOrkNGrs&#10;POr2oejWjajmeqgupcYYTKlUM+skksDGswDSs6sWL6pkQ0Ps6MMgL6fKdMMQMwNQNOskPEPc6YRk&#10;AMCgC8DEBsCACUFYFAE4z8EwBUA4AtwhzqrSrWD8YeX8PREMNyvuWlX0QWZsCKwECmwMA2wUSSlK&#10;lRIIQabIDADaw6NStIQYOMNoNEKAJ0JwKAKIJ8N4OhkITAAMAgEIEoEwGAGgHEFoEgDkAM+VzCvS&#10;vWDKrkOOlWiIOoQwBqzewECKnsCoS0vQvWskQaswDEDW0SNutIOMNkM4I0IcH4JwKoLwPUPcPkXE&#10;hgCYDIDsHkHsH0FcEsEEAk+Ryay6y+BsPC2WzFEOdEPgxk50AmcoCWzmjmtASio+rsNEkupMDOpU&#10;DK3KM2WQPcPQPEJcIUHAIkeMOoPGx4XoAEAMAUDgEUFMIwIsIgDkCtClwlsm2K2OASkG2UPC3WjM&#10;Py6EQkBS6SzmeycgAoTafQK+6weYVywys4DS3yNOUkN8M8MEF8GAFwMMNJSgYkAgA8BQHQIEJMHw&#10;G0Fhhhsy5m5p/mjOnQMykZvkQkB+9Szm24W2fSfILaicQKwyw4DaU6jwYEP0LIJoIMF8HIIcPAvo&#10;RIVwAIDEwUBIApmsAACoDUEADMChS8RQOQNkMwL8Mo2QpEc0M4NUN0RUDwFAGgKYJ0IwB0BJppqK&#10;8u8x+YOzBakMOG3W6E9gQimwAuwMCmzmehdQTiaudMLcPrCkQOjkEnC0AjC++Gl4X0TIPkJsHwG8&#10;HEIoJsPYlUQe4ywECQDsEIEkDAC0CkE8EwEhsMAMBIBUBhVK5cSBFkPMO0PAPMPAOYNgLML0MutY&#10;LMM4NMNgOIOehUQYAECQDAD8K4LEK8C0B7CRjfBPBR82v2hREOZQOWkEQkBnHy9acqjZsQXCzTCe&#10;9wACjmlkEi2yPePIY0PgJ8IMHMGoIAJa1NV0AEAwA0BwF4G4GcFrEgDE+HEsXkPEOsOQMoMQL8J8&#10;J8KELILoMNUauEAAB8C0DkLILQLYC7G9nPHLHN7+reYENXMGYUPIQkATMam6zm9S5bFEW69mfLIW&#10;kufnC87CUi+IXgKsJIHAF0G8JHJUA9mUG+1kG0GIFsBQAzIEYoOANUMcIwIQIQJoKgLYrMCUDIEw&#10;LgLkKkCIBS6lm/LzL166oWjOYMNbBsQkAzQcC3QnMqZsXzIOdPNCbTNLDCQSM8MwLMJsEMFcGoPM&#10;PgP4EoF8HQJgI4H8BxsIb4TIP4NIMcLgGwGUGYMQNYOYDEE4GUMMKwJkAuXhjPP7P95nCkPqoW3W&#10;oU8mdUB2ioCSooCOo0X6asLjU7IXCzC7ROULNYqsOUNMDoDcDsNgO8AZdkJcHkGcFUAe/QcUPUOo&#10;N4GcGEFxiIMwG0IwKYI0HAFRCpjDTzT14sPHXqvsNygSmNuQQehfUfQkC2wUA27MXqmkLLYvIW6Q&#10;BShkErNOTzVV+oP0PkHcrkI0LMNYI0J0KsG4FcEFhkf0PoPYOsHcFoFUJULwNkLwM8NQD4CVffXa&#10;mDXiB0YfHiYHXzQUQjCOsOffQcAwYvBsLncXHgQPNGYrZKRmJ4NILoJxrwG8HwKQLIHcFsEPaMgI&#10;PwPQOkFYEgEEOkBkEUL0KgJEAjWVf3XfbZ2ufCW8OS3XBYOwQyznUem4biv0LrfnccQK2wFXf7cu&#10;R+IkPwPUOkE8EADkBIEMHMJ8IcGtHoj4OwzYDUDgFIIQK8MIFsD5utf/eret1uhQNniGagNvIUQa&#10;2wCfiierIDYgYXfjfqZQQOXcEPjObAB6SiIkM8LcJwGgIsLzLcKQBU/skMKoJAHMKgNwBQKsJQHn&#10;ehdHh3h50rBumeZjBjbyoihuwyYzIob3BvU4LicMOY2WYgEXmTjWS+xF7/k/lBzyfBEOmemkQy27&#10;igCezcBocTcTcbjAQKYgAPmQEXmaTXmh77mrmtzCzTMENWYHHoQjcHCCerUscWv3cULnmDjEV8ET&#10;pjUWUGEoPcPIOwNAMkMILEL0MqjUBQB8Fg0MCgCQCCywRcPsIEGAFEJpHABUB4EAMEMcKUA95roT&#10;oVw/T+ZiYHHir9KKsGhueoBbsrIAfri4LrfsADMYATpgEToCUaC4P8M4LsKkGkHIHgMoNQOEQoAc&#10;AwEQEkFAIMIUIYDcCoB3MwQoPsHME4D0I4mUBgCIEcNYN0Lg3h5nr7r9qKvhEPe7MMQnIDUeerYY&#10;gMMHwziENkQOV9wIEfpqVKB8NIL4KAEMEoGUOwPnBwRAAcAoBgIMJoJ8HUFsEgRHvHvPvUMnvfvn&#10;vvv15jv/wBnCiUNLzje7osQeZvYTCDpAgPQMMT0PmIAMEb0fxSViAc5EOcDrEYMoN8PEi8B4HAHE&#10;H0HEHEFvPwNgM4MMKIKEJwJ4KIK0PJo8hgAYHQy0IYGsFSysQzyvvTvbvjvrvzr3bXzV4+fCV2Zi&#10;asxnNPHwBmerY70AgUNT4YMf4gksDf4ueqaQQB/wIAQSCwaDwiEwqFwVhKJCD8vn0BgkIpZWLozE&#10;oaQwAP5oL9WlsvGprOR2AIDAk8I5RII0lQBgKFvs5k4eo5ZskMCIjtZurgIx2h0Si0aj0ik0ql0y&#10;m06n1Co1Kp1ShpqrmeswU71xEV6q2Cw2Kx2Sy2az2i02q12y22633C43K53S63aFvC8s69ua+va/&#10;wsGYIRYQX4YE4i74qltTGsjHv7IwUU5Qd5YBZjF5rN5zO57P6DQ3eBP+4P5AGIiIFPr8ZE0zsVXp&#10;gEAOjuVssksFAnsRsOkCggGIdOrI5FoggGEzWbzmdz2f0HRdLp9Tq5qrpqsmet12v9bv+Dw+Lx+T&#10;y+bz+j0+qEv3231zND4ur5+1+wjMAIH/rDC8Sf5+HrXI1oDMWBWkQUJ4JD2C4AgGDoPhCEYSeWB1&#10;vPgZxEDYmi9NMZyDKMmB8FxTDuOI0RJD8QjKOA7gFAcEyZLIvBhEYMEHctOE6TxPlAUKE4/kCQVQ&#10;dh2ncHdXiIkKSpLkyTZOk+UJRlJBz4lWAzWNOWT5ltC2IAkHZgC6YgSmSU1jNWaIFMVCIJCcP5vm&#10;acZynOdHUhVbj3GUQQ2JwwDUHMjSzIwchMU85jVMEQhCE42TqPIBQVCIwjDMUOAnBhBI4c2O3Qj6&#10;dafqB11YVpBFckd3qhqmqqrqyrauq9czrrJezOe8+63QuZASCCvH8AWv6wYxjTHsSd2UCllg7g2w&#10;bMs2zpyndbT9HkWw9IgpjHEgZyFLYmB6clUDTL8qBFFEYDpPE+QgCwRS7L4rgkBUB02jlzo8dGz7&#10;5vpDJEqQAKmki+8CwPBMFwbB10lU+Dlww0cOO/EH1QgBMUrwIGECIHsasvCEHmg1bEMdkT+ZNlWX&#10;ZnHcpyrK10tFbSsIobhVHckwOBgLzINAxApBcDFRP4sCTHoVhuIk+0EC4SBgLwrCVIgWRCptz49y&#10;zVZ0v126ld2SdW13Xtf2DYZKPfZMONE2NoPrakLArbcYCrcAQ3LYgAPLdio3hCAm3ubw/AHf904H&#10;guDQXLlsPU5TOCMJQzOk9wAC4PRWKkqSXCgGQSVA/T6JEexiHAiSlQULhEFcIj1NEsDHNinNU4Tr&#10;3q1iRsB7Dte27fuO5R06O8Mvvjn8BQwX8PFn87BeTwLTyl/PZBQo88PvR7r0/Us/hlsP8/ieIEZx&#10;lIMnWRP8DQQBMQxNFUPhFEkcRdE5TD/Pw+R8GYSSJKEvz9yRCOtvj1f+M47JrSp2uP/gLAaA8CE5&#10;D0gWOSBp8RoQLHoyMhAB4KgjguxgDEGmOOCYgO8W8IIIkFP0A8JsJm2gKgTCqFaS3rltH8PkeghQ&#10;6hjEKJgVo+R9n2IIEIMQfheidECU8fg+B5COD6GkPojxUD6fyQV/inoWRSLPAFf7W4pxYizFqLZc&#10;2RwRbMNyMKt2jkKhIxhY5gmfO5HjGx5QtB6xwIKA6OYS46gNjvFyPMejqwuLkNIYwtxLCaE+LiEA&#10;QAyiQFAIQMZVB+DIFkKcNoeg/jMGqN+KEe5MlMiqwBVEmpPyglDFwfkpBwymSyNM+Y6ihgblaCGV&#10;6x2/rgenGweIs5bvMILGkJ8vAFy+lFMCYJbo+l3bUPkAIAgCAFAIbUsI/R+D7GgMMXQ1h0ABCsFk&#10;JQB5hTcILJyK83ZwzinG1WDw45zwPYUl0xDewTMYApPCWUBYPC2nrHAesIz9R1CXGlJcHgI0AnJQ&#10;JWExKB0GSVN+AdB6F0MoalGUg/HkNmlMOGiBC54AUguCOdqXoVwehALeERBISBJpLHMByEGyD3Pe&#10;Oylo36Xx3AbPuh1NEzUFprTg81CXaU5p7T6n5n21D6G7URj47qjkLPwB+pYLamgWqfByBLdh5S3F&#10;nPcgtMQmVapieY0k95zjjgaOR4A551EHANWgLFagEVsqBW5B9N1Uj4HeOQXgxRoFuA8CYGILgTAb&#10;re1dUbWYrUKsBYaw9iCqUtHYOCxpjRqVCbY20FdlGLUAijFlkYvrNjes7ViO4TrQy+AWeN5FFLGj&#10;gHTaoo1o0wAdWSAO2NibZngrilMcw2hmiSEgJQUorhYjzHsPoeI858FtDKH8UomhABatolGncnrn&#10;XSunW+Mdi4HsMHLBMhQGbu0aBLeBX4BZMn1GBeaog3SCwVAOFK9tXDRUQsXZ0bw2760QYkQqWQE7&#10;90aYwl5igBLqYCOlbZJr2RiCwEyuYOg7B5PNLtci5VzMBpLuhATCmGMMzcnvfUbY2cPy1IXeKV4I&#10;T+QkqjHm8t56iEFPwgsHqbTO0qHFjSl433kVTKHeu7oGWMX7AnZcgrCnfDLjSDHI+GskstIGnUcQ&#10;0BbA4B4FEc49R9Gawjcu5uSkJYWy3l7L8K7VDpvnh8bNkSFWjBhmoDmbISTiF5nC+ZCAg50vACUu&#10;7yFZDrjCNyslFiOwolaBtjQHtBVsAQQtK8qJa3rrUFi9eYNIllwKkofweQsg/EQKgYh9wCAGBoDg&#10;HYIAQgpCSEQG5My0glBeD0HILwQ6SQDl3WOtNatfjHmW+bvB0FDzYBydp/gSUCPqL/YuciCH4CBs&#10;rYJbj66713jao47ijY8x/BmDRQz65lbMPPbpCM7H8V1rbcZT9KJAH0O4bYMwWAzGoOced6gJgeEu&#10;KAU4XAkg5AKAOWe5Fn6z37wDgKsKptoGxh2q5Cr17BP5aOeU5D6jB4jnwgtsQBg84vjEs6Wx856v&#10;nRSlRQ8AK6xJnZL3DiiVkGfyqsRCFdAy5exjgXMik7mR+OcaYuQXA3CQOxx5BQyCEFCJoPYXt+cz&#10;Wbv/o/SulpBZHdm+d84xn3MxCQ/gGurz9oYyPYov70YtMw9EH07Sxcbz5jaqdIiGVoANoRjDcu3g&#10;QKZnrlQz6KJ3V0fxjHFemd8IXzVCY3BiiqBmDwK48iDARGBUQH4IrMd9Vb0nx/kvJnUqFY+1Fiyh&#10;sW5eDKjFQGQyoznnW8BUs9Y2Hb6isBRu31LA/BoDGvu9lOpVKhK+ZwAYATEC4GnvPKe+IR39CQ4h&#10;miyBgDkJ474yAAA+NMdw1gWARhT79Vfkfp/W+uWyD1j758bskApNqvlf8np7fMXv5jSH4b7nYpPG&#10;4PUUvnBGPvFQK/0x5iRXWKClsj7pA+/AAGh07WagMGh32H1nwSEQ+g6g1gKgLANg3Q61xgFgyA5A&#10;2wNwG1KIBSn31YGYHIHRSVEFFGNmNA4mfxBnIiZIAnr4BFh16F5gwH/h/AN4MhQzCmu18x70uRHV&#10;o0ZhhGhHWRYIIEpkD3qA7XXwAmvgM4SX9AFYHn14ByEg/AawTQNQlgtFeBBAfwngvggAYQQYTSco&#10;G4X4YoHjCkD1YEHhC3FWJHnHb10183XH/jFiigQmABpFKmNl6FU4ORDHFU7WJDwwF14haGNgzIhY&#10;aBB2goSQM3r4Y4BYTyEg1gvgogNQRwXw9g/AAAHAMQSwywwgrgGADABojST4YYo4pnfWekqFFHUm&#10;aEvllAK1TQLXsl1H5X52THy1SwRYumYnp3qFZBRlGDFmP3rRbm0ndHXhB1JwLIy4zIp4HIjyET2Q&#10;+QjgcQXgdAkgqgAEyAQgXgdgqgkgfwEwDmiIziQIpY5Y6GkkY16INxfV2xBna1TwFh/IgGAGGV6H&#10;XDI1QiumhGNjCkfV61MWJGJFJ3+RZk9yalYH/lJ4AmwY9o6Yjotynw/A9g8AewbQWwjgnwtw/A/w&#10;AQGwJwNQaAawYwWQTgSQCgBkzRZgCgDAEADwDQCZEEVFgjs10ZM5OGGEEXdFYm3W8BCiXnrXnIP2&#10;SmfAu5R4RFi14lGpBkKFGDGGgloxdHlhjSV4e5S0FwOJWnaxVTIzClU091GpOWAo0CQg/Q7wWwPw&#10;PQpgxQ1RdGWGE5YxYo55cpdVPlZDZlZIrBCUaYAk7ZD2W1U2RAsJhDyBBSuixyy16zGJUErRmlED&#10;Zg15koexBYsYr1JxUlqFQmHUY0qhBWglM5dltJZXwg1gxAWQUgWAxg2Q5Rd5cGWpohU5dJsZtE3V&#10;QnBTZnIHCUFXVwGoAoS2ShpB716Fix7wyZxxCGPyx3r2JFGJvRoGNndHmRB3rwNZ1mPBRjzEHli2&#10;0h73CBDFU4RFEAgZ5EKJtVgJpCDg7w4QzQQAPARw0g5IRRi5r55xUZs59p+UWzyAzZ/V2VZhCVJ2&#10;hHnIK2FEEV2Vi2Noe3G1jzzF4nunYU7XDTgBn1Yp/QzUqid2gnVnVx+FEJPktUqkqjyB9X3RSDzF&#10;ZGAB+DGAW6LZXJ+lPp6R6w/wiAaASgeQmQuF+QCwDTNgHQKGpmqBagOgSAXgVwSQM6MBTZ+KSqTT&#10;00Y1ZED1i4JXFFsVrmJHelsl0jI0Y2Nl80qntxCFQpkg1161GHrwVqaZRBn0tUD3USuBBCXozDcA&#10;KmNnG16FEJhhSEsna0aYS2ep4kpJgBBWAE+4gKTlOKMh6A/Q8Q3gLwKQMg1Q5w8ahACgD0kghwdg&#10;awYAGAEJMqiB1KTKoKozYaDBjTH6ABCGh3rYsW4mAoRFqFFJ0xRFJ4S2ZZgCXk+6rhnktUqKZBpD&#10;ClQlJ5vW0qqRSF62ghBWdl4lo1FFj3aRCHb4sWhJUqpFNKih5w6A0wugLQNwR3PRBgWwfAmwowgg&#10;ZKFK1h06oq6a7DBYRGRF2X/pyV+3rYAqg1h1Qkql82HTI0fR+I8mwWJFEE9QtmIacRiFWgTGQRnD&#10;zEDwxrD2YpPnG1GGvlHRRXb2hzFna2wUsos0tXdGfI7xBUsogKdDGJBq7VBq2B5ngXg3hXhxBQCg&#10;ug2A4wRQJzmbKR0q67ObPCqlKl2TZqJB7RCF4jFjGHsaWlhkEaslLVYJlBCmgUrYwSvF7wAEEVII&#10;hwAEKFJQSWPxcTzFEH3CW7Dwxl86egAHFY/DGp5hBHFVo1MXr1GFl0KK9xBh9VYmNmNpe6VQA1ro&#10;Ao8rPVbrKx5Q5AzwtALwOATQ7mVhBHzHzn0H0rgRnrO7krlSTIdjZTDg2rm6JhCUKDGIr2blbzI5&#10;SVLWHUqrIhB0slMWgnrXr6LxCU97BLWSXgSrtrXhYa/RAoIzCkqktW0nG5PoI7WUuhgmwWPFrksm&#10;wV4ruBSh9VZIhQzJnhCl4oAnrau7llQLgx5A9w6A1FTYDq4AAAEQxUpgOgHgDb2UAJNUAlPL6r7y&#10;TLd0DQ0r9IvxHYgDFosbKFNGYlqFqLBhRCunrZzU8BSTzFVcACXrCbCxTVKkqp21LWepPoNCVWZW&#10;ORBLcEGougRWPDFnZCW2iiWaxhBmh6dIsWkL8Fhr2x5A/w+wbwUgOgkgsAzBBQiwqwxwdAVAOMKR&#10;irlMPMPx1FU1YkD60BB3Ch/mJHr7+1A1KoNlnVYkY7qRBl4o8mJFGmAIs3NBAgxMXKZBBcClWsDB&#10;eBeVEGfFQmNqXKcBR1EG0jyEaUaWP6dHvANMWRVIRGZWHbnRCIS3nJvYgsQFiMKx5Q2AwgpwOgRA&#10;XXyQ/QJgOwUgxQugqgFACpK8gBbsPslcmEXRkZPkD2NqYRB0JFGix61VDrmA97mw2mNk97TxCSXr&#10;RhhFJ7VRUjI5xwyXoRBHa0JgTUaR9VFHG2HRBZPqVBHUsiXkKLFRiFqFYJgHFWRwMSx7FhU6eReV&#10;E0psw3uDFHrTGGhMdcmcKpEicz8AmgfgZAZ3QbbQVQaQgwnwkgeQC2Ac3hasl88c9BZB9V8zH70x&#10;DGgoKUGs3VB1ZFi1qL9hRGP2P2dmPMSxUrZFj3G0tYgKxFR5uhTVrmh1Gl4p2BBHBb9A0rZxBWhJ&#10;1gNbzRVV6CtLxBCmdszobc9V1Mgh5z2Q/QmRqAbghgpEOg/gKgNgQAdwdgdgN4SQJwIAFtLBYM89&#10;RNRxS0HoIzZsIxBWhzzwKE78BVDFKm0lqF89E2Iiv48pvTGLohaWYlEAstY2ZYRBBZjVfxRbczbX&#10;b4S4gNXxC18wytc8FxBlGoAtIxUU96ZLZheRgRgixx/NCtSJ6M4CZg8QWwOQPwwA4g6xHg+w6A6Q&#10;7A/thgCwDgEQDwDKnxZgWwcglAigcwUb79RthNpbdh7W0jZoI81xBWP2wdUMKFA09x72NlZMehCm&#10;h48jGFrs0RVUEUY5mjaswBBFKmfB77IzfzFmvh+EJFo5vSulGHa7dRQ2YndK8bQxBHb4ipYhVDyM&#10;qHtjaxCmgjGFGrsNpmFNLh4g7wSAIwKguQ3mvBnJ9b6tpN589VQsqNZXqIaVsWhB/GP8/0okXkC3&#10;UFnUEdTRBEssRwJFGkacpD7xAlQpPmu53FR1U8nxBhpGNl2XFWyWy2wR/oJ7OBU1i3dFqCd1J3nD&#10;GN0xSBpEqs1Q4ThmAFGIAmhN9mkd6R4d697d798Rm9872d9eN8P6CVLyV9txBiXosXrcYk4VYFi1&#10;FM+hQ3r4wl+6yRTjCh7xpMZjatBBTIgGHcbhglo3YTxhZDCntSA7nXFYzIzODxTmZGH3ql+Tf+bY&#10;y8suQ+ONhiUw8wcwVgXAyQ5p8xmwTgYgfwdgYgRdo77FhL7uec9cZUYV812UfYgE7U7eAUmpPpPl&#10;6GfLe5QBiEJKWBhEKH4xHUHnG6diW4yAAK8hReM08EaW1V+yundHdBCAOeuYsRYjI0D0D4JV64AW&#10;atvRS0Y2fED8ExClJ7JhhKa+j2tOOez3kOjEnWF+0sPzzKZGfMALRCv2JIApBTKEoU94I2NqYN4R&#10;DCXpvWJGPOxNpw/U96IR82ejyLYEpBSV/zFSvHa2drbkvxCh7wufAkY0sgNvBuZs0kpFYJ0lLYRo&#10;iYSbgBTk96F1YJ3xCFMXnGJN5u125O0fHCqeQvH5sRpG0FL8qOGEslox/FrpmEnzIzyI7Q5qU+9+&#10;dAAVo5A0r7GFbRBB9TzFYjI16FQm0hSR+EspvUaTFl4vOo5BSh7wuvT3t9UHYRVVFGRPQxB5vcfX&#10;V+EA/1ZGNmHfKDf5vY9Dw8f/InMvHvZydfIfao6VECV1qGu0rErcc6h/LhkVYF6IRNJxDGvuVQE/&#10;dgAGYjCl81QlFBT3a3r1J3ryutKxY12fTwupe2PAR/lfGxSkHkD9wxBlMedgLOphtjDL0WYhC3a2&#10;vnuvEfbXfPaR6g/Q+w9g1g0gzQvgwg2waAbgYgB8lBQw1QvAogUgcwlwSQSASgXgYAWALwKAJW+8&#10;9fbPqoYlUyV16PFsRkFW4Bhupa6EWktUtV89wbjBDMbxgxhDFlKu8qIktcURkhSFJ3a/GlaLHDf/&#10;lxaF2fAguYJflPllaBTFKhAGJAnFBH7BgBCAbChfDBNDgJEIREonFIm+Yu24y0Y29o6/4/FQRIhL&#10;JBjJpECIrKpXLJbLpfMJjMpnNJrNpvOJzOp3PJ7Pp/QKDQqHRKLRplH3/R6XTJU/n2wVmpkAhEWx&#10;WY1QKIhs3mgxAuDQLMl0nj6RzGhIkBQQCyMVTIkEQgBIGghTbveLzer3fLymr+Z8DEjvhERhr7iM&#10;TisXjMbjsfkMjkrzBn65cu3sy382+87FQHoAdohhpA1pgXqMnqtXEn5rn1sG7ssy3ndts6+5YAt2&#10;B96FN+FuDrn5HXs7OPw3nypqBubEAIHOiCemIurzwZ2AL2sll3Kuu/uIkGPGSPLzQNNdg+mv7Gn7&#10;uLau0IfmOvr55q7/ztGx/Hr/ksBOAUMC9pgaAqB2sYhFz5b0B4Jg+EIRhKE4UhNSYVXw/z+P0lB7&#10;FscyLKs+z9P5EwEB4zjjNMMQYA5MiTHAUxuJErksBoIw3K4tyyDcJQWhiQJBkJiF/JpgRnYNhWHk&#10;OTJNk6T5QlGUlEcNGzROGWHHOxLwel0NZfgEE5TmNNTqmZtEEOI8JrTI+Jub8FHDBCczonVO3TAl&#10;0QcA+fAXn6fAPdgDJBOahXfLp6kSn4FxJo1900NqkTLpN/j1RUKqYC2mqATU8aelakTaP6o0sl0H&#10;nzCFDgmAGrJkTg66wbSWkSEutaureuK5rquIXrtOT9KkixzFgdiRS4BivMw3hQDMG0yJ4hxwHwiy&#10;bOc7z2SwEgbDQxDPMAKQVAuvrjuRj5FkeSR3YYiLlu27rvvC8YVbY7jUvZtKJSueAovxpAwdpYry&#10;k2C6FOY4MHwWlUVpVuD3w5oADSjEGouJNMQeMGESdUInnCPHq4d0ucicNEgZyZ5RIwBMpYOEzsur&#10;A60VcEFpfDUG83TVsjdNDPDtz5L0kCWAwS0TAgAms8Jplo3NMSyBwKFbUaP0bVNV1bVK91dEjpNk&#10;wg2DcQziPE/ESAEAgEC4PBHG4ahpFcUBHAsBwETQ/zwO06zKMIuCIIQgTBM43olRMSBlIAsSYH4B&#10;gCAHWuO49ErnYJCGEuqS+Q5jmea5uTnDwc4JW0hlUVc+YYDyYGYN5xqtI5+WsFcWbj4gunjxpVw0&#10;KA3T9EBLU9OgeDZ6njHgjc+eLueopPKyRCMYyjvkrwUzPTOn1dZmENvZzcG27AJL8OPedTolaZjq&#10;78CqYCq/Ao0+7qVPT8G0zp6vMSqlTy/igBr/vKur/5/8ADEtZa0P8RwbwpBzEkLAiQAgBgJDUIAS&#10;IiA7BjAW4soI+B5DpDqGEKQlRXDGKUAAAYDALi8GUNEIAKQLwBhardySSHKJKXZC6GsNobw4Je7I&#10;Z8PBxw+aQSw86emaqchyXo4aCzaDZiWzBLRlXqjpVGP52T3WZpwUExBsqrDztPe2nMCAFYwu5JQ4&#10;5BYuIzxQPEeQ8xzSWP4HklZpg3DwkIJQSYGLQYyEuNxDwZ6oT4EUVYAGMIFVUKqeOrqKT8B6JpHJ&#10;I58rsk2puOUPNBrFHeBTkyc+I0nJOyeABANqz4QdqaGMN1LZCAlBjEEK8TQfYLlHHoOka4PgaA6G&#10;eOQeBEg0CGFQJcPIV5PzCQTDBdK65hzImTMpVzMErSOHIvklSiwQTUfS/2ZZQjuxxaZFCRci5okS&#10;dymF3jFCJHPVMxRArEE9Q1jNGh6pEjzhSnmaJFxFCkjGnyewa8UiJJ4U0C19L0CVM+HaNKg8Phxy&#10;RJWnAGVDpqAgV27JgtCT8jvfKTJikWSERvJkE6j7GJsUipGvGULVB4jeGOCkGQPRzjxH6AAAgEBe&#10;jUG2EIE4FC8ifD+GEMQghQESBUEsNA0xaCXe9SSpJd5iwyctDSpVUKok/emMxKxFWAKoJY9t9pK1&#10;FyCasbiOTPBoSLpMedma/nUVfqkTE3A563pprHEsbMlIpUmOeoBOCcIvtPA7X4lAJLAvdo3J1BYt&#10;7D0YIQedlFISEHqrEzyRcDDdvEX8BGy5LDKvlmdI6fpFDn2BBIxt7da0pswc+zCt453RkxYxX4Dr&#10;SFK2qpMRJOAH7boDk3Wy3dvEh20YEOEZgsQYg5CgO9sgCARg7HMNMYAEQEt0LwNkXgmwUBFDMRID&#10;YLQnjXGkLABtvbwk6qYABysx7xXovSQgVN7HalHdzaUiUhIvkVPPbcD5LKNGgNWpUZt/qEsKJWxS&#10;19DgZKCvU+A3BmxvxvnyMZ2tqn6ksJRIRjD26IWXAinBPE16R2GsQmY+IBVGhJYwUmubLhnWSIox&#10;uO6YSWG4ZZH2iz53t4FiKlCSi9MFvikpb8ibuWZ0QJQmggmASVVYPmxtPT3b1ZOyeZLH68RuDFFU&#10;DMHgVx5EIAiCsIQ4Rmi7AaAepBdxxDGFOB8HYWjxAiCONYbouAI5QzmSq8l5nL50zzNgU+fJAETK&#10;TZ41jvKBu5saSq0OTSV2EJZFJ8SVooTgIRIJAqqGg4dpFXYj8zzi4LPU5+gqWsVktdKgEFmplUAn&#10;1SxCQmUD1WHFvGkhDALGHjfLH1NJFXeL+Y3okib4Kx0JiAStp6/lVUDQqZXUBx45Pl0CSxiCi1UJ&#10;wkJHKOUzyWSCYogO189c9be2+hkkDWhyjRFuC8G4Sh2j5AAAYD4NxyjWGGBQBTAS7jUFuJUFoSg2&#10;XZBgFIbIzxWsV3Bk/O0M+CcIpJRbGhFDhm0JYcVWaQ0GvbIqZWKRGRt5+ksaiIR0QXcgZnh4i74n&#10;avloLe4hC9EtUFwkRRQR59TAsaCDPmrueEkIw+LexO7DmhH5/PUX3QrVa5aJHd4hLHyufPcNO1hK&#10;mMcyohr1CrSKLM6wXlIik42iKoogRJ2q9hqOfyPVc7SeuQAuUXzjtfbCidZXePwdg2QUgrBoNwdQ&#10;9AAABASK4ZY2gogzA4Xgf4mw9hfDMIYUZEgaBUDkMoVYjXG9tvDwap3k/L3pilHQlTOtnEIS0vQi&#10;sUvQlMKSpWZ69OnEVYonBUzqiENBJYovHBFcM6LkSqP0gAF8GxNl5ozxCHZUW1C/A4Z5zzoNi/IS&#10;0NoU9HnvjzjnXPDzg8+rQUav2H6p4aCDT7tuiJsFj7arzwAEGszQGxjqaCThpaNpFD1JB1jnNZmq&#10;Z7c9WIPg0cRugvqiKKAArgAPESIEzejG2PlPpeYgJcJdvLvD/D5BcA/ApClDDDfESBDBcB6CzCgC&#10;EAJADeSFFSyDYBDA5A7DKDfDuESBzCRCyCMBuBNgKW7eVXngwg0g1AARScpEqabEdEVSLdEEUILU&#10;FOfSUG6G7O8JhJwfqFCf3X7EUfKRhEVPdWhRBHOERFMP0GuUJPgG0G4g5eiKjPgJaJaFJSCO8EoK&#10;AfJJzMbWhNPgDg0FJKTDLVjEVJhSLILESMQIDPpVcAAG4M6dMNIUmMANBR3TlIJRSSUY8J1NIUdE&#10;uMQRfJ6bcGiYHEUftGZR/g8ErINMYL+O8aXEwHFM6KhWqJ4BiimfQg2ipW7gMLwCxCUB0BQBtCNE&#10;TAFAKCDCZCsB8BhBJFFD8D1BzBdBOCOCoC+ETAJAYDEDSDTA7AkU5iqUkgyZ4jPjTjUVtGdJWT7L&#10;0h3EUPdT1IFiGAATPPgJMYZh8T+HTWvEsYZJwHFHdNIPlWxH/E0fED0e/D7JwiPJzEVPbJwUQdqj&#10;VEVVjDKkDESUFT1ifPbA3kKJwEVdMfYDViNEqT1IDJ6c3IJJpYLL0MwE1MbKoYZO8EvM6H8DYHdE&#10;vJhKoApkphuExPgYLX+DNKhNIhBM+MUCYk2jmkAk5TJisLvD3DuDdA/AvA0DLS5QMFrBmB4CIB+B&#10;zBoAZAPIOE6DkDcDUB6BtBdCjC4DQEVBMBkCECtCZB7Swk6TIjRVPljlngwRSWqdMa4EuJwcyMbf&#10;fE1RvPiEsedKkEUG4c8GJRSkRMwfsHHhRG7kMErKAT1OyHDSLKLjgerGoRfPEMbbHloYpVUUFYLk&#10;nHzESKoR3mEAARvkOfYEvOoNBPrGrfvG2YLbXE0OoJhMbaGEvMwMsJWf9ETPdKqKojpE0UWUJYpR&#10;9e6ESSLUWibHjCVnFiUlonIRGk8LwD/C9CkCJBMBgB5D4UwEVAQAUAdBPBVBTAmAoArBQBEA6EtD&#10;4DvCoCvC2DcDQDIC2DADHDxD0D3EVAVAmA0DDDADBAnAZAKnJTDlln8n/bgKVMFVjcMZIHyZKHVP&#10;be3GKRSULEqJpoOdfKel7EURQHDL0HDbNKjebEySCYcHaJ4HFILG4aBPdffINYZIDIFNTjrG/EsK&#10;CifgJYpDAo0JpUWIFUQKAc1AzWhFJTPG0YLocEIPdKmIDMzioF8O1UWPlM6KVfknWJzJwKoKLJ4p&#10;IEUHqYLG0HdpPZbWXPrPEk4EqNIUFUJdCC+RQZ+ESGVKVPgO8T1ezJ8BbpyOooAp1QBnLnMD/D7C&#10;gCFBuBrCCCZD3D7QiF3ANAZApCrC2C1BHAwAhp2Sfn+qPqSVRFJa/M8RyoREUMUMbgAArbdK3FJH&#10;qoCKFUWMwTPcumeP4jjWfEQNIO5HnYZSLKVO1HFpcd6KsJ4JwJhEolyE6T1UDMUcVErMboLHPoLS&#10;fFJYpPKCkUFFJPbdoo7MbSCPifiVvEsMAKqWhj/F9HDUFMwRyf8fxajEQMzSEMbJwpWFOKjKVWcD&#10;kkROkEQMbMbKmEVG4enSOJpL0VzMwdkErPgMzO8TkGoPdJhL+dSG7qTsJOQp4NUC6CnCPBnBvB+D&#10;gDrd5FGAvA/BOCZF/A3AmQssKScqRsgsjScFJYLT7klEuMYdoJ6q9JNHqTPg+VvHDspE5JwT1PCH&#10;TO8NPMsRQMsPlppEIFJPlUQKCJhPghEJDKAX0EUMQMbX5GorbNWILC1tVC0tXebWvUfBOcyEomgD&#10;VtBETcxamqdkrF3GVMscZUWrvEuINX3bSG/mME0toJYdMaxEtT1UAKmkWe7GZHqs/JmRvL0Hdr9Z&#10;AEKKLINPdtMEqUQWhtPskuQOOsMNWD2DyDqCtCeCVCZCoC0DLDNDQD6D8ODEzAFALASA0A4A9BtB&#10;vBwBSBKA+AHADZkuRQ3siu0u3OZRvTPVjaiX1HNNBmuHjrpIPNIOyMsHqKhpqriEyRVHBRdM3hPA&#10;VMQSCL0UWYLMsm0EVT1T1hrWBsuRSfkOyUJEsvHGwhfD+oUGTSChKESPEoLJwYZGfGgasIJFJVjC&#10;yv4RyEVBFv8SZBTHqkPG0qZETYZPZA2J6rHFDGVWpVvYLUWvZEUVnHBKoOoO5wJEzNIwBGZqrEqE&#10;oicGkNPSLM6reKwcXKjPlJaO1RSHnEoO5KLKqoXG3fAETMQWhIDuLu4w5NGuTOYD9D6DhDjDlDyD&#10;oDeCtC4DDEuAMBOBYBOATAMAOAeAcAYgfw6RGu2xVxYLjRSTPYLadvmmFJ8WhkpApphGSSKTeD0W&#10;qUFL0YJwzEyt8WvPDMeHXHYEVFJSUM6G0OivLErKCX3MbJhmSF9x3HLErWqu9EIHFmqP2H+q2GMP&#10;dnHj7M3xlEIWhioEoyCcWEGUJVjR9YLESKAMoM1dMMsqoHPtvHzKmsuE+xnD0MFwOH5yIEqPGHTK&#10;mMbKAyUE2OyPioEH5pCETRfMYO5r3TQGwoOmJPwegG2FJJ4V5txGoKqT1MFUWwcTmEQUQR3vxxZz&#10;bLyw8zczfJEGAOTXlcHzgzmJORSVzcZl1ErSCPbL+MzyrGIGVOyJpSUPimASoEzPdSCMYT1WvEoV&#10;eKtEulqVvG0UFvpmCACmYAhMYMzvsLwMwm0fDmBPRKFyyaAl4GsT1phX2W3PgDH0hUFHnkjJ4KmX&#10;3Hnm/tNGgKmfdA0zaFCGVTPJaMscSEwMQX3etJdkgFAFJL0RKRLthRSPgMAJwHP0qZ/EfOyHdSUK&#10;CKAEoMUMAMYKoNPpZGZfkPdMbYFw4zn1dK+zeF8DnDeDTDiDzAIA3AvAlSfDuDmDdOBDxBCA8Ayu&#10;z1eTEziQxzkeW1117GsUWMsdMzVEUINPptwjOGKMwHFOfpYGbE7HPjfGoReJz08E2PgUJJpWq2By&#10;zEQJ6WhJhe0XhHFzsEqG0qoO1heF7yKSOt3ILRQh8PdwVEKu+AGA520UAffHnp0E3SLJpMFTPaRE&#10;tIFJwZCTU0QE8KVUJG0yLESjxD1FJFJTqhNEtpOKjUWNPMUtmRfX3UAQ7Q8M6tQALWvdo1c183kq&#10;gbiIQDjDPC3A9BUB2CyDCDGAuAbXgQ3D+D5DuBbBFA7APBJB6S/BdxU3lGSxX4C4FFMGVOfZFDiw&#10;QAAJho7PboxFDSLOyl0J1JaUWok0aEymdKmWAWCG7yZExcsM+G0Piy/pQAQYZKoKm4hg1GVqoHDy&#10;fErSUg/UEM+FJHDrgM+aBqiyNKjNIMAIFffKASEMzwXSCyCMYHqO1OfESy5KCMUOoMzWhINvDE9M&#10;FM6cZ4TJucoKeHDYZJhYZioMAMAHPRvRSSCioYZyoAhT1NIJWUJm0KCqdqdzy4G53JQ1gF7D/D9D&#10;2ByBXBIDLADAzC7CkCOAJAF4BOcIaD5CQB0BhCFC1DhDLDGC8AhATAJ544D13TGjS6a6fE5ILVzR&#10;y02rwInJdIDYZ52E1qVPgMOUJcmJmoiEXE15kHaOoKCUQqwWYFAHqHFPyGyiB3ndl5kvAHV6qhW6&#10;gAAPlkjdhHqh2EXRSkjOyO1EoPbJ4HnIF5i0DEzGVWaJmMwHq2/vyAD1FG/KoJ4R6AAMz2fET66R&#10;tqsAENTktGbR9cZSUTfGwGVPBHRYZ7qNPXzJzT1kPOxJuYTEiPbrzJdFJJpYp1IjnAJR3NBev7K8&#10;V557DIRDoDUC+AtA4BDBXB5ClCQB7BaXROrD+OIB8BYBpCHB2CdC9CBBiBC8WLm6cVNgz8085EVJ&#10;asnHswDESINL+Km0wE7Hd6/t+Gw41E40eAfO52wANqfFLMspaGXthEsOoZLHR7t86RykDDKyyfPK&#10;sDB9jebNPdoIDUAG4jbET40rWtCEfRyWqHd2ZbPGg2eJ8YZ8UFNKC2hJ1dhSLwXWjM3T1KCmsJhI&#10;BPd3JSO2nEqVoGlGmNTM6YpoFEVJ4IDPr4t86+aIR56GI58CYi6BqCHCsBwCHCZCHB1BdZjOYD7C&#10;oCNB7BkB4CLAjBCBkDHC2CaAKgeP+D4DzDtDZDeDkESAfAlArAQAK8mJQD8D4DVDYDbD8IkImAHA&#10;pAnAmAGAE10GT4E+b4GGVKhmpSOEvMzM1rCwYJr3HQ+PgMwbCE2aTGmINr0EIKqF8u62qPVG04M8&#10;QPbiRV+EABMCAEEgsGg8IhMKhcMhsOh8QiMSicUisWi8YgjkjbMjrqj8Ff0ie0kAkmfkoacqlD8g&#10;oYl5KmI0mYNmsOkT+c86j7qb0+dtAiIBocmAgao8vDECBMbcj3p8Ikj2d9UjIAnDyrNUd7mrrhr7&#10;4sMOpYPsods4GtIRtYSttFf9wBdybF0p73gtyBYMvcFB1+EWAHeCvMFuD/beIaGKeGMhdJFGQEmS&#10;AWUq2Wy+YzOazeczuez+g0Oi0ek0udw2mzj8erpKRBHi1ZziKZqPiXQh1CYOBGp3sTfL0dyOP5uQ&#10;aRU4HCwsXjJYAzDoR33SzT/fikSCAVS/aUFO6NUQ7EoQ6eZfzlbTSVqvWTOarbeDxeT+uEGAQDCF&#10;+EotGhNKBSC8JAbUN5EKJqBhngh3R3HciINgSD4QhGEoThSFYWRE9YZNeG0+N5jDwQtaQGCGJAwi&#10;ZNQNZQAkhSI8YuVI5Yxh9PD6jVLEUUsCI6UcGl5iQIQFkECpDdI/ZGh83ZJOmSzsk0+5PQ5awRYA&#10;IgTlYGZYAeWoXlyXZeVY6JhMuY5hOhhj5mg7pqXsDF5VI1Jwk8+5aAcMZ2F6eIoQs9J8U065/V84&#10;VSRFfgOB6hwUolZwdUtF0sjU+kLNyk4fmo7k8jE5TipuSzpXaRj9nJqEEjoCJWBOVAVqqQwKiJBZ&#10;yp2TTshk9U4QupanokFIoipS6Qp2fzrQWpUIlgGRAsiPIqQVZQPsuX7QtG0rTtS1bWhao7XQY5TY&#10;MARxAFA1TpPIIwyEAjyMI0SA+C8BQDiu2kVP8/T8NQxS4HIdh1cw2ACAoESYKguBlE0Nrxg80C+K&#10;ohyTKY9z9P53XfeF47WP69C6KsmShKwvT1PpLUWAQBwLEYUBcF8VxJAkBLwg+BiaggZ4KgyDsHzf&#10;OM5zrO2XTinWKNBPJoPlCIqXkL9IBzSqsqBTV2kk3ZypZFAD1VRZ0ocHqFBfXF5qyEaQVk8odoFW&#10;0OUWrJUj+qgVzzbtvZifD00Ckzc0PYofnSp5BAVhjJ39edKBwH+EE7hqsnI8+KN/jKBi48ZyQ6Iq&#10;LrqPFtBLVQDZ5LF2oHijzTo51b0NPJlrRBVDAHmbNjwP+usakE8q+Tzj7U0e32KkIsTg/lFBbv9s&#10;myz0GnLtTjTzkUH6mKKL5dDuX8NBeXrpC48YRB4q3zcPb9z3fe99nrZzk1C8KYQRTGM7DyPhBAGD&#10;8SRWHEeBtE8PsG9s/zOMQuCTIwiRTi0GCPkfpBQEh7EyKkQQZgmsufAZocY1Rih5EAIkeTRCEHeP&#10;AeJahcB/CxE6IgUAsxkHzM2AIHQSguhzDQFMAqEGYMyZog0REDoaw2hvDgihOE4DUcYN9TpDljI/&#10;VYpscTQygDtbkRdFQIImlLcEih5yXTDQ+agU15JD1Fo/ay1+HMXntjHjCNaMaoGxKZLyjwopCFOl&#10;LUKlJZAQCeFNTK0MiKzXCAfWMBuPcajQRIiRD5WTpyDtyKaVslheSlpSVOC2RsjkpELU6NKScV0o&#10;ENbZHsDap4+gAUCpAuxiBtodceQtQseAISoQuUt34FiFxwTpF+WMspZy0M++JnQ/xovlCIFMMj6n&#10;2EEACfYDoJwZBUCqFQKC6wXgxBqbtzSXh9D0GOMwaIxRdivFZNoZo1xxj8YgQcBIeBHijEGG8KQB&#10;EBy1IkN0ZwvhBiMEqO4eg+yFwZYotQa4whXB4EaKA+hCAHATAwDMGwOQVAiA0QUbo1RmjKGaNAdw&#10;85gEHAGAYLgbQ+hWCEC9AkMEEkEQWzWGk66S0mpO2BGozaVodkGVckTcnMupKSrQnEtyHooLzJlt&#10;JgCiuZWiVt4yHYkKgIciiTKVCkycpRUxCycm6tAK3HIjazVFxdAAnRH6snQl2UsotvitiGl5RQCW&#10;sqVG+PRMuWEfCHxwVuVkp0w1YSDNDK2U1ESrE2SspmS8E1fq/0/IOp2H1LUM03IK2wEdigVWMqWQ&#10;pWhdBsNAVAYYwzfKyglBdZoro5nUxrSW2IhCkGpmmblEhSAg7UrEqbay1trnu2HlwvYWAWAqBjGq&#10;Ogd5CyhgCAyB0D4GwRAqCSEAGoEwNglCYEIHBBQDALAcBwC4FCLnVHwOEcg5yRD/IKMAWwqhxjtH&#10;uMgXotBtDiHSN8cQ5aAEKAMA0CYeREicD4GkKABLXkIH8PsZAvBYiWE6KYeA92QkMnvBtaA+R4jl&#10;DwHMOg3R1D1INMIFIMwihyDiGEC4DQFELHeOkcAnBJCNGGNMcJCADASBCJgS4jgKAJmgb2j7M6Qo&#10;LhnfjG+OMckKJYJ/HqmSWKyTo2xU9gSGIiToUtRazZWKlVctNqSaimxFkOSghbmVCpUa4BeVmTsd&#10;ZeNM6EYOYlgJ/dCihrKbCCyoAgDLNqrBa5wjGNZx6oAT52eoQdOipTJAkbZlqWBlzDOfU62KIrci&#10;7EOMMXZuSclCt8tWABVjgkTAwUK8NuSgUOplpvlcv5gLMIos8Q10MPpQx1IOiJKmbQZZpMuqClxC&#10;JPI1IQqBqBUSSKdUCXYwzWRAa+e1l/YOwthmlti25bgyAwhfC6LwZQ3LtmWAWBIDIMQVAjIuP0fA&#10;8hljOGmPyEpl9pgnEoKMUoWQhgzy8Psew7hTicEuK8XwymIbQIfgZiqXxjixE2IcTosyEAbBWD0R&#10;IgA4gOAPfciA/B7DwEQH4OYyhtLCIOE8MoewxhNBudLGUMmbbE4/yCLwf+R1uHBmuPGrSDOZKKlR&#10;VlO0hqFZzrVJKsnjSkIa5lyiiY8Kn5Dz4zJhlgtAQ2NdPyf06KLbYipYxOFmlbF91Bs0wShgp6qr&#10;pvligRyskzykq1lC4ShWCpZ2REEVIqR+h0lioLHAAdTEJElmMuqQahKEnlcyEFFsxnYE8rCI9BT+&#10;0DkpC0VdVBTI7mK0CcJlaAmVD5W1BkEy0HDyeXef+W8v5ggmxm4D8HyPMSghg7iBEQJceCkW3TCC&#10;GFQM4lBIiHBQBkB+OR+D4GKMAXIphUCreOPIhQBAKgUAYOsdiICD73S+PweYfg4BsGgOK3RBQCAK&#10;DmIIRgPwWAcIuOwbgyQ2h2EOPXb5BQIghBmJYRgfQFgFgaaPjmNKR+Z/j/Ja4uv6t1KK5dNiiylx&#10;NBBWkzo0MU0h1D4REio4JnxHhsB/OAsRAVIMCA87cNETwrIUV1lKw3IiqBcnw7t0RaQAAio64D9q&#10;sro4IZsmVEg6E8ZFgREiglJnxXUVRnIQ43xYwCp/1loYUXBEU2QV87oQ1X8lQ1kRcsEmMMsU1lY1&#10;V4VI4nohM00RsQUXYMiFI3UrQVJ5AAAUVmsnRHgGmF2AyF+GBa95s94P8NkM0MIHkHcHELUL8M8P&#10;oxEtcCMC0DYHwIMI4FoEwDkAYu9jkPYOoHwHwH4NQN1dlewsMA8BUFwGMGwP4NoLYJ4LQMlBgxNg&#10;clwO0N8M4G4HUIEPMPpvUBUCMDUJEIoHwAwAUAERgP8PsIsHcGkMMNgOphIAwIMJYJYC8BtvgaR+&#10;4ABSJjaGGL+MAb4p0nI2xT41U90pZyUh05+CsQpVUWcj8qd5WMGMErSBEMWNhD43IUUoU2wVI5ks&#10;ZkUQUqBZEXYqwUkFOOl1l/8RE3I3Ih0jAjEpCGOFgSZms4IrpJkpBYQT4sFTcio5dpQ4Jl0rJKEN&#10;qQdqcQk3xKwj91loARU6EM+RJZx3cQQoVpQlSNMZk5+Qk586GDkP83UQUpAsE8YVKRWB8ZRWMTUi&#10;JHQmgoUImTE9eNSTSTWGSIZF8P0PpeIL0LAIUIcIsMAMkNIPcPpAQhMUQBwCkDAG0G8HEGMFkFIB&#10;IA0bxsIO4NoFQGQHYyCHAQQAIAQCYC8DkGcGUGACUBwBULIJsIUJwLOJJ8aJSLkhYNEL0KcH4cdv&#10;UQQD4FQGkHQF4EkZgMEKsJUI0KMLkQgFMGgH8F8EpukaaLuL1x6TaZOZRaySQsEn9KE4+Sh9ESYl&#10;KEEocmyAqZWGESwNWacLOalD4p8kYUUiKQs78UmRoqUXkU0YYqU3wEObp/0Q4qBEcUArI3UVKQkQ&#10;4qwqc5csZmsoUSwh+BE6GFcQgnRX+BY78qA58h01Ah+P8ZQmw0gC9FATYRYnJD6BGZsSIQgihqsj&#10;+Ro7tWsQhyWD4AAsEh8QUrSfEQsTgrQU07lrNe0Wk5cUsqAsE6lFIAA5lSKEyaSgqgstKPRLENQM&#10;wL4KQJ8KVNoK1g8PEb0AUA4E8FcFYFwFcFsEtcRi95aVeVmVtt8A8BYB+h+YwD4DMu+KgQSWqWyW&#10;6JNBqXIhUKwJUIAKILkM4QgGcH0JMEsDUB8ZgOMNML8HEHsI96cQUDQEoF8H5CwamZBjWZKgylul&#10;wzsnJyU6EU1EoRBnwro1lmul2TQSoNMLKm2QcNoh9S5IslZ0kqpQEX5lolQsZnIMqn06gUMEWoGb&#10;wQePEpopsVuB4RQlQqdKwjxqJXQmgh1Dx1IQwqed5JkUsSxD6msrIQ4s0j9/130ZdnKmtzcQkmxp&#10;RX8rR2QAASwh0QUSxEAaAnIU0padAQRmtqkYBn8lo1ASx4gQYUUj9I5nimmsascdOg5ScNoM8MEM&#10;gM4NYLILMLQPEx8N8NUM6IQO4Q4AIAgBAD8DwDQ5oAQ+8E0CwC0C4FAEUDyGGVcG4IQJ4EAEYEgE&#10;gEMEAApC4QujWW2W8QZ8cl0JIH4GkLwNAOVOEIYJsJ8CwBdhwZdgoNUG4HAHkO9BcQQBoCsEEJMI&#10;cHGvmLogdSCLyllSSsiySyUg9IURtD48YREnQjwlR1myaL8YY0AKmzU0BWtWsqVKxHgrolIXlmt1&#10;krqsUQVZEMK0YQU5mboEM3wsEVspmrcQ85dms1k4JVcQ4TyacNUh1UUQomw4Kd4s0YZKEh1EUWMQ&#10;JJkj8j8ZgqANm22BGbZew48nRKwihrAeQnRmsmU8YnSo8s0nRlp/1kAk0oE88W0Cy4eRkWmzG4u4&#10;w+GThyAPMPAO0PMPaxVbtRYBhdKjOZQP57QS0AgAZwkQ+vujeXCjkl0P4IAGsFcM4OO5YAUBgJcK&#10;IJMBsAsAcZgPsO8OMGyU4Od6Y9IBsC8JIJQIMA5jAaKlh/C428u8wRMTg4+2MT5WufcQpmt/0lQm&#10;xpC815hEiNgvcLgLhDyfEUUjxJl/0jymUollqewQd0QL2+8SwTw8wWe1AQsnQqxnwiIj8nSOIQ03&#10;Ipk0A5+ZwQRUgYCzAQQrJD5D6/UQSsK2kCEsaQ8QtWtogQQpAoESw8YMbBumMAApA6klIotqFOoZ&#10;kihJyccW0sMjo4I4+mssHBUQm/MB05crS20NnAxpEkN3slRmu/29vD/EAQ+srEGGG6Sv0xK6clwP&#10;MHIFsGANwPNPVMEBICQKMJgIobu6IZYPgOwHGU0N0OkPMQUAwBUCAJAJMJIBaw0RMnKe4RAKDG8H&#10;HHEqCZGyPETHascnIplD5Eiol74SY2wlRKwrqo/HdsI0MrKm8R0MwMTIwTwtkUUUlpSqlX4qdz0Q&#10;0YYpAplDwLnJw3IThlpnw8M6kiIigUm9gmwXwRYThqQ4w3W9QQYiJnx3sqeNY7efsVkQsUUrrIE7&#10;8s0QVZxS48bG0AAVJS40M8YVvMOn8AEs01nL4Qo9kkHMtnwQg4Io0QQlJ2wQU0NnI1DH0fUZRJk4&#10;I3w8ZyVTcUWpY0gUm9rIXO3O55q4/O+L/EajhPglwO4GyVkOIyAQUAoBwC0J4JAIMq1+wRm7kHi7&#10;wNa75AUBMBwJC8MBkikRRnALVyMH8Rc0AHTRqL7PLR2F8rQp1yU8acSf4AY4IjxmjKnR5l5H8UBD&#10;5DwsFnJUQkYQgTMDSCEDbTlHgRGogmrK4jU6Ep2m8QhKxX83w1ksacglgZsqBDxyWrIQwjwj94U2&#10;IoHU8ksQgnI48qUmwlKsC4QZeAERsmXAMAC9Z/1E3M/DkApJkXgXK0MZoh2m+2UQ05d/0qU3JnIj&#10;e10Xt/24cCysDSvYLIXEPYNyHPS6bPYhYPcOQGBRgO4PuUdpHP/QHQMAbQURgP4PMH8GwG4M8OQO&#10;0QUAUBABkJAJEJQdCx0RHRTRbRgYrRoHTRzYbbNjkmXAk4wp3WUQWz0WslQ4LD7bRSc2I2JD46E3&#10;gYzVZW4pYqAiIUsDzc8FrdEj9/9aMmoh8sE3UqCSgmU3UYYiid4D3eFlrD2McdQXAp1nJD61wQkq&#10;WEAYAqAmUh0M7fOfErQrQqynMBMmzIQZpWvMAhlXN/kXssa0qDiV52bZhH4UAoGBGM0QZGgUc4JW&#10;tyVpvPEQQotnyOsZXcHhzEHYXh1l/Yiv6XElzYzY4G3ZDZLP7QDQLQQZoPUITZ0MoOJxMADaPaXa&#10;fakRQL/jwJDj4RE2IrJ0TbDbLiDkZDYSwVuAM4xaEQ0ioijhlYppbhvkdLSczcgV9ZxacjUqArIs&#10;EpkVsYYUtmsDPmUE/mclQiposnxEUpk2LDgQgUs6EVsqws1I4D7njcBWoWGm9pomGfFWs3IUsj83&#10;IVJVsTrMoQc3ws0roqeOwQ2bjNIQQih0wSIio6EoETiQ8nR3ud7NcdOoU0A2LevaIkEqd/02zDYU&#10;3DhmtnxnzCO5vlXrK4zh/rNa/iLEjYohUPsOgGUFgGkOnZHP3ZTi3ZcZkPwPAHu7wNMOZ9DjbaTa&#10;bagBHaoaC8nkXrbtgtYqDAo4x44VVzg1Wy4YA5c2ztlF9XISJpkT4pUmpfkSJVMOQ58rSa4Wkijm&#10;UDNHBZg3UrJEgh/okQw5lloqcj8Tyn0MpXNZiCHo8QzqQQQ1A2LDbDZEirASgVLLoonpUP4rJ48S&#10;RbsUMXlkoWUiJ/8j+Arhoy4s3p8YY6HfMM5Zx4MZQnYDEZACiTMakz4kuBEmXK/GIXsj93sp3Daq&#10;wQg5kjxpRKznrub0qsbrX0tSfrhSHiTPfPkGTPtgQAcBkCsKAJIIS7a8cVbQfQnQsQQAsBQB7GYJ&#10;QBcAsaXtalr0728eQh8oEsFD6PTyAWc4JJnBL3BA5ZwrLhQmEQ7f4V0XYXkVvB0qUrqd4lJaYUER&#10;MXkqe4kAaoMQY5+m0LJS5nwEL5sQU5+B6po4wQgU05+04jHnAQQmxy8Ao2IU3SQQkjxX85dJmsUi&#10;KCUZopnIrVBicWmDVI7p8ak4/U5W63YQY3w4J1k5lyUoHv8QUqdHhI73v3z9L0zhb9Naz1CLz1Ih&#10;cPgHgGIFsNYOzFHNgCMKQJkIvFgZgP8PQOgG2xEOIOwPZmoBkCnacIntP2yx9jOyG8r9YQAAQKBw&#10;SCwaDwiEwqFwyGw6HxCIxKJxSKxRTxh5xqEgGOhOPhaQiGRheSgSTxaUyqVyyWy6XzCYzJ3TSat6&#10;buecvqdv+ewydvp8UKev8D0Z00hw0qgAKmg+nhmo1KOgGGAOrhGsguthuuh+vgmwycCQl2WZ62hd&#10;WpyWyhPgKXAWXJ1XSBv27vy8wx4Xx136/3d+wmjAcIYaPhN7Yp84y0PV/ZCQhaDB7KiTLi/M1sFg&#10;XOzKFOLQtHRujS0SDVkIinV5cSAjX5+EvfZ6V0aNou3c4GDU0BBLfibghjh6FxTdvTWE2MRcyRiE&#10;OdCrgPY9Tq9br9js9rt9zu97v+CK6fw+Ty+bz+iUrJNoVOLNkwY7o1RDsShD0wZDnItsduPNBAFB&#10;clihJQHAMAdLT4Ow3xtG8cjpPNgkCBYIw4JMjh6AlVXYJqHRnh9Ax3iIiIkfiJoniiKYqiuKS2i5&#10;bDkYQDIzc5zmpiyOI5jp3FAX9ZjsNqQTxkNkD+QxhGIkU8pLYo9mMPmMDclJNQKlVm3QBxlQelUC&#10;kGWECXLcxJQXjMDJcQOT3FQZx15PxA05Oc05yW5A2vAhcgsl9Dz7nxuTtOWgGzPdvXSQMDaHa0Fa&#10;KZ0BVEoA5ZFl9VEDAalXBCZzlwBSjHbUA3afcej0Jb8EgwqYIKoWN2JtXw8G3nCTUJlwI60V8H29&#10;bdSDpnRBVUlxmQvloDrDjuxbGseyLJsqy3aeOzLPtC0Xqex7nwQV8n0faKieIgcywMY20FAMeyRK&#10;ANwhA9LTtOAz4OH88puQMIQ2EwkB8GaG4ch6IECiId4kIi0sCwPBMFjpx1EV0G52wbDcOd6fp+Nv&#10;E5DPE9MXQ9kqaqgIDjx6QTax44zvyRNafN2fD7alTwPqQJcvmdAq2W6wwOVJGjzXQ6kDziSzyRWT&#10;23k9A2EC3Rp6Qh0p2nCumGBCnECYSX7AmVtaPrxCq2cwIsKzF3FEbc1tixc9EJ06wKXpN15PNDbX&#10;FyQ70MxytAjcMGHH2I1sVQzRgtc7dsP4HguD4ThbPs7huJ4p3nre173xfN9X3ikvSnJEkSnL1Bhc&#10;HIiBWEAKktNkxixv8nZGQQPxUGocxeEh24dJqHxniGI4l4vuO57ru+872z8pnBx663tDmEBrx62w&#10;qcN5MrzW1k+TZ+m2XKHA1hKkwpiFuwx3VuNL33SpUBplED5XOQatjY+px1/QxUs1nY3/yz5DGSCr&#10;990oV4FA+o2G3UEQk1IMoBt0OwYEbMCH5DfVEQsyTWjmM4ZAlIbhDG7N0BXBh30GoNwcg64txEHo&#10;QwhcatVyC2XJooG4MoWodhCiZH4P8ggOAmhjDyGUJ6+SUivEyIMT4tRlkGDKHwSITQbAhdgvt2i/&#10;XbMBhFE6J8UIoxSYGYFnyjzjsVgAQtRiZVbJYN7Fcm4y4xowSak9IpNVBJfM2zVl4JWOKMN6TA3r&#10;LH0FffEQNRjzRlGOLGywJUgGWGBJqbcc0hmsEGTsVIsZjjapFIMVRpxrWtvVjkeBJ8ExnSai0QQ6&#10;StlTAwacqomRRFWpyGmUocMnCDJlSw1tLkE4JmOhAABO0k0xElbVFOXcvJey+JjLSX8wmBwkcetd&#10;yK2kUj6HaN8NQbg6jqHmPogYEAOAsEgI0QYEgEnTIoP8fY8A7hpDSNgdQ9SBgBAQBUSAlxJghAml&#10;07TsXZu1X+7eYc+J8z6n3LtIrKUYI/lSq0iTHAO0GYmuEgRxU4Mibg3BNpA0iluOkYhlidmtpjjw&#10;Qs3rUAAPVcAQI6TWyBnSVIQxnwtaUs4UMoeQASkvsggQNlPxCTpGbS4oJJrKTBlGOc3RhR6W4QKf&#10;62Qgx0qDAdBnUoxB1Unv9gnTQhBY27HOVsj9to0Ef0QXEVdliwHjgaM3PysdZKyxRmDWatKJ5irW&#10;IIthySLB+CXECHMW4zRvkFAIFMNIdgvhJBwRUZ4uxTiCEoKcfsMV5AzCOIsPoawDACO5PNfgAF/M&#10;ArVZizNmrNonUen6BSuiDGOk4Uwpp0iqM+MdQMgSRWyKtaGQIqhm1BJcU1KMADCqkKMVs/oABko6&#10;kCS+ZI7ApbimOIGZsHNyhwXMZFbAg6kiOmbbJKshDHAT3YVsieUychr3eIY1uAYMqTHUuYOCmUqS&#10;GGpY5BgFagrzDVvjIggqdlbN9vJZy/N+r9rQrRfwlg/B2zmAmBZdN/62QmrgiwboyxbB0EGJhCSl&#10;AEgUDeH0PwPQWAgIeOQa4yQ+CCEOO4x64g1iBEiEcGIHjvWTiVZWJl/8Y4yxnfyCKQTanHNqUAga&#10;fjdtRKMWMqidiamBloYFircI4lNeq+J8RY0yljU01u7AJ720aABbc8yRRg5coQk9QSNyBX+LG+JQ&#10;V/jpGSNa3RRkujzKtk0M448jyCm9a2sCphMyaSpNuymWiXKwNbYUceBSMM5kELGZKUBUre400bo7&#10;R53r/RSH2PceY4xzjrOwNgZwwxljVHAL4WYowYhREKJAPYV8Y4ImPCclw/x+jtHYO0fY/XUEEAWA&#10;8CIDQEoIIcP4fQ8xGh/DuMMao5CDAGASAwKQXg1hHB4C8CYDwGEDHqPId4yxhi5FEKUVg7B6TTIK&#10;BcFQPhLiHDoASHMSHZWUstPfSG8N47yYGW6nZAmcJwTaj8am/C/lueIQ1OyT3xJFTbpLMRPTHFUU&#10;005RidmWKCM3ldLV4rho6MCMPjMe0fo/fuCpmpAyicFLyYQhhVEyt9Y4mVFWb5NSp3sQROzfTWvV&#10;JgoJR5t1W4+QAZ1UjWzWtwOOcWopCEuGrBSa24G8+l9M6aSng8HR3DkGwI4RYiBcC+GMM0alCTvh&#10;lD+KUTQgAtaqWpMat0yIUErH0OwOQaA3jcHYf8goUw1iAC+EcGREh2DeGgHQPQgB3D21sQYBQDwK&#10;AgA2ZMgQ7BzjiHUO9spCADAKAsHoQ4hwZAhAqeHFs9bL9O9D6L0c3ie6GIHArmDJ9DMVSakUv7Oi&#10;3XPIYk1r06CqEdIGWO/BY1LqCKoW6sSvSOtOegYogzZzMmt0ZXEvIqfnjF+izgqjdCpFEjOZAwnz&#10;CCPVa2c7iyKCiIwqwzrnalFKygyo0glfry/KvJz7MgqXGt3tTK/2hDOiEm9TGsBu2V0vyRSjigCW&#10;npIBYBhMHUDvg3wzAtwPgSQVQ5A7E5x6HX3YXY3ZTjlbSIXaRLnbHbncHchBndXd3eRFWHguAhgj&#10;AmQ8Q+WEhKmyQEQZwdgfARQMwJR5nnkS09kTYB4PYPl/DZByRAhNSPxAxQCMBEiRSrTFRNSsRCxg&#10;RQCRTTiXxYz1ChxAyXCXCXyigFSpCmhQD3w0lqxByZYXCbTIhBijAOoa2VCx0hg5jJwsIcn+RBSl&#10;z4lvXIHkylUrjWxzCOxxwz4gVUV0BYV7SeH/xKTPm/A1EqVK1UhJyWBrTHCukCoixDDLF9jRnwkw&#10;iuiTzJyfhNTCgS4o4P4pYphDICTug9w7w4QSgOQNgwA2TOx6AEAFgHAiwmwrwZATgNIGEJWrGChL&#10;IHnb3cXcxBII3eHehFg/w4w1wygmgnAow0Q2w4hFAAQGwJgLwaQaAaQLQJAGW6nnUSXn274p45o5&#10;ziyfizjIBBob1xxAhgVWxFiRSTTFYQRNCbR0iXxRBjhmxRD4jdjLChBV2bRAjNTLFSCWBmyT18Q1&#10;T/X8RBCZTdBVJDXMBhEbgMZGX6yKiglCDwhSFCCuhRBQDdjCjNX2x0jHGgRXYiCKCRV5htyP0tBq&#10;RziwFHRFRbiulWD0henwwARiGaitB0pHhNzOktCXzdmdxH320IRgTcIbyPzIjKXp2dBTQW5V5G46&#10;JWoBYqTuQuAmQegSwaAh3hCAACACwFAEQDhAw9A8Q7g8yTihgEAEwDACQBlEQ/A+g62sg/liRBQB&#10;gDwGwhgkQkgVgRwPwHQGAE2NA1gygvgyw1w4xBgPwSwVgIAFACRLg/Q9QtArwsw7Q9Q+RBgLAOQR&#10;AMwJgGxLQ/Q+g9g1g0AzQzg0Q0wxQyQzA+g/HhAAwCANANwNQMAMgNgMgLgKgCgBk3R+IOWL4O5W&#10;5zJzR6TKXMCPzcBAygoaBBSrZXRMCrTZCT0llHihyjCgjZGQhrxvRqT3BByjCjEbimipCZSjBRBt&#10;UCmXhjBvBTTdieF3A00nBvVSAPJ/4myJybRxUCisBihRFCCjzFRY17T51eRJxiFVRX3SiOBgSMIg&#10;Qz4dBBBVBkiwCWp3hEhgSrUhUhoThB384fQIoXKIxo4b6JhBmUhzCl3tkHhQBbkChtTcD9BDj4id&#10;jfxw1SKIJzqQ28p2Tig+gYgQwLwnwvg2BBgQgWwbwhwdQawNgL4NxAgqQigagWAdwlxAwYQgAnwn&#10;gfwYIRg9g7wyAxwyQvQsgpQigkgpA+FsQAwBAdwjwqwhgbQUI4aRGMZyW7oPKfqg6hBDBgRxxBjI&#10;knDZHAB4RVBrXuhJymioSgBDDcFrhfBgTKxTzNaQhBFSCdjdDLKFBCDOgzap51hCkbmVBQAzKroQ&#10;hBBUgNKsxUiKjbDbhoZ0xBST6GCjyXyXAKKwVIAAKKAInHjTixzKRt0qYg6MBcJGQMaDhFhQKyxS&#10;qsBCUDwIkbq1Bo0qa1xCDdKwQKFQETl5iPzwyQ3RBEDHCmiYzLHK6ha8XTKRjhQ/g8A3QKwKgMg2&#10;A5zPxAgMASAYgwQsAmwDgB1kRBQ5gzQrQIANAVA+xAgGgLgTg2AzwsQDbCBCA0TlQTwWAYQ4Q7Jo&#10;gDQFwxQzg1wOgJAEa8l/KgGMLK7L3oSrY7wABjobxBo7B6K7yMxAzdnNRAj1atRAlqhfDJxx2OxA&#10;igighfzOBRBqTNSmqnijBklYCmlSBEjKTIBxycBCSjGVEoCTwwLYT7RBSpAPrZn4B6RgScBt0DBB&#10;CrBfDOCMBQD4hVEbil1SDW6wyxygj/VWHMKzgFANrgiWBFRgTIGhBbBDIXK2T1RtRt4SBC7ixXyw&#10;JTDiyTyPxxSP7WxERhCmiWimrQbMLonoq9DhA6w2AvwLANAQ05liQAwmAuA0QZwRwKxCWwA5wOAJ&#10;wHQzw5w/QBU1QxA0A1gNgHwDRDAwwqgjQSAWgdA9hggPgVgdAuQpwigCAAqfbo0/LLZy72b3YABk&#10;KjRAkqbRwACP6sBQI8h2EdBT35wBl2hBRzlHWThKBCHxg9kExx7SRsyT2PRdyuhvWURcBkhY1vTT&#10;oXhcDaRHZWREDZCMGcK6hBjNVSgM1SCTWcBxY8iZV4maxnh6DZF3g1zJ6OwAEaBNDcBgSYxQEEyR&#10;RhAPcLoawOhzmWSxrfD6oYZECjBiEoDCrlRB0pRfDeb+RsxCSZTCpKwGygsIBx4Y0rCM8RhzDCqn&#10;jgcPw8BfyrSMDZF8xChqRhCWiWCZZ6L3sYnTrpTgw3gyArQMgOwVA8TqACAIg1w5Q1AKE2xCg/A9&#10;wVgPwLAqwxg3gAAAgCQnguAyQYQRQLRDA/g+w8wXwRQNApAwQ2gAwDAHAwogbKAFMY1ZL23oMmcn&#10;TBSbXOzOBtRdhd6iI8Bd63x2cBBVxA1YImzLH4BvWeBK5IxO1CCP6CiQzKTcBNRbhbijCmjLDNT4&#10;ijCXFSMsBISmpBRFjPht0E7fxAhvT1UoDWxVH0QxUE3OxY60GVilR5ibTOn5BdIURkBjiPyTRmzd&#10;idifjIBhFSCwATM8SystQ+htzIKL1IRVxzqswNIeREBQDIDIIRYjwBBknPxlxvRf84g6pEBvTdtB&#10;wJJLTDY8ReUEyPyftAxDR0hYxrSmhiCmsntIYPcZTgg3AxQqgMwPAV6/gDAJwPw5Q0AvQDgCJxxC&#10;A/gggYgRQf6TBAwaAigqAlwdWqRDgtQlgdwTAawihAwbQjgrgkgcQUdIk+cm45dUtVh5kqXOzOnA&#10;Bf8+B3ydlYBBjdJ3imqAR3Sul5iflABZjZDZKugAB0qmwDxm3SoXBiCthksCxMCj4izIpVKn1BgN&#10;dgimibUp5DdXieCeM/h4SrUqYi7MyTxNSjxhDChqUuiPRfjThm1SARdncMyOSfqGMphCnRwLtpqp&#10;BDTIjeRxV/jTitieBmzFdjm/MEFXAAyeDHCYzhCcCghx1DjJBEiZdBhzBqWYdV9x9IxPkHsZ8aca&#10;8bQAAEQKwQg4QzQuz1rGRCabwbAXAdwlRAwQAXAfQvwowghDw6g0QswGwMATi8QOQWQdQxgptSty&#10;EvdVKgt9N+B2wpN+9Xh1SpGVxqdIBAj4r7wABVMPdjBfLmRZpDTODcCTTZGhhmxiCZRqSZTNTdNH&#10;xcFp3uR1BbhtVWBf5RxYSlzW8yhHV5gwuKsWkbs/LPh3xRGgz8l5iRSgjcFWheRqSWFHT1SWBqQx&#10;uQBBlSARuROCCJifkYwy2hRkBBtHBmBmdqBCTcBxVWBQGfiVRUhzjHCT7axoyftfxVCY3HhzuRiy&#10;BgRfycCfhxWRdyhCh0oXBUhiKHxvRTd+edoPtJDgQ7A2AwAKwNQQg6g9A/wAgHwNw6w1gwwEgCgB&#10;RDAxQpQiQPgXAeDqAIwQgXg3AvQoRDw9A6AzQJQGQNA6BAgHQNgVw2gyQqACOd0Ud9uq+rh1Qt+s&#10;aqRyhJ8CylxBsrhW1yBW+ZSKiTWNg2jJ4byrTcM5GtjUhYdHhHypJChWzHBm8YR2iT1Mj/8QxCD1&#10;TdDfSXyRSMBtxtSzjdkoEX+dR3ewDIDODKTOBfzcDLOygExvRhDdOJhcIbwvu9o8tnNnr9CK84Tb&#10;TIn5hAnRhrBl+URBSgob3ORfL6RAnuxvzWylydiPzJzIF1XMRr+JRzLaCzGXxszJzOqlzGDxRRiX&#10;zdBkuFrO+r/KYp+eTDw/g8Q3gLQKQMg1g5w8WWAEAxA2g4QOwIZaxCw4QxApAJQPwXQ+yRgBgEAL&#10;g4d5wGOjBDA9A5QyRzwOA7BAgGAIgRw1g3QuLKvKkHurfXvYRK15qqSdrVmPwB9xsUxPTPiMMIEE&#10;1ziT59ZVcgBYVHxwypBrSY8B8mB6DcLbCgLMxBipM1BzJ3jOAv/ico19Br7ZgPjHB3iRUqRx2chk&#10;CTSMDFRgSWCpBmx0mgMUBXa8AAF5u9gvu+FBgRPqZNx6PkhSvlBN+VwCkoIds3tNhkCP37w58WhA&#10;yX39EGDThgRxUpzOtfxva2RUqNCOXIhkEqSPxtTOPghCBVPxhXymjdiXNZjDv0+5PYv3S0fLDgQ+&#10;gYAQALAoQwXXQZghwpwmQeAWBDA/A5wzHiAOA8Q+g/QAQBABgsAzQ5RACcLgoAILBoPBW8wVEIyA&#10;X4MGxgUmyz1aC4RGIzGo3HI7Ho/IJDIpHJJLJpPKJTKpXHU1LjPMIMd5miJrLJvOJzOp3PJ7Pp/Q&#10;KDQqHRKLPntSHPSmlTG5TnBUHlUo8CKqCquFqyLa3Wa6FhBYAFYqNJHJZm3aLTHhNbBFbg9cIxUn&#10;k1LrdoxVwUK72LL6Bb/RnrgmrhKg4HhiHninbjMa98eEciGcmEsrBgnmK2LQ/nAPno24dCu9G/tL&#10;Bg7qCNqgHrLJIGxsKY0sQ8I2DNvexXmrEAoxZnJSHtacNinnG94EOSJeXnA+BOfxd+0+m/OrGwN2&#10;BH2rAIMiEZu3vD1X5QPHc3f6No6PXJL+BQd8O8D/mGProNC/fzrv2AA3/hLgB/ICgOBIFgaB4Igm&#10;CkjP+DYLgoqyLGwVh2JVBgIBEGCSJ8rRjE8Om9Ro/z5EkLQXLg1TxQYUxwIwqSOHMAwBRk/z8Pcc&#10;xcEYjypMRBgxFIbjNK0kYzg+RpHkiSU6S4mkwGdMk0TaSpTlSVZWleWJZUBhmyOKXmwNg9Jifk/U&#10;bAGZwLml2gjBqbW5fMD2TBl2AGmeRX8O6eWlP5GJ7Uo5zQoFjXXdhXQvodlQSnZBnjWkz6PeNBm8&#10;CqlGae5J3hN6kUdmRxTdp86ahY893Bes6D4qhrADnBmATAmr23AyrXNnBvEePuuDFro8a8QaiQ7s&#10;BoThpt/J7OyxzjslxUbZ4Bwcs+cnPARGHmVKnzdcWe22bcFbdt6zaoPhtG/uGDT/Ri0gNuqzwcuo&#10;DaqlOYryPRgj1rw8bhmRIaxtKiXJBBVQIvCWlkf4G4AEvBMKwvDMNw7D0HubEE9O84TNDcMg9Ns7&#10;j3QYBAIA0RxTFgZBfGESxCDgBYyQYmB4FkaiJKi5wAAUCQNIElClG4WhHAsCAGPg9TyKglR/GgfC&#10;SPk+58QUZCDKMmx8FzE9V1bV0IkyTpQHdNSI1jYNh2LY1EYQ1bEwquNqPuyTjtdhjl3G8raQidnu&#10;u4Id5mkC2oB3e50lO957eOpjr4a8kbtJcAeV2l0ImThjrl44j55Wklioni97UO4eRn+o3FvK4YXV&#10;V3rNwGiQU6p3qLSM+uvXa9UGnBucDsVpWN5NwUYnacLsu60kGnu4dtvflT5oQBqtt6cLmvexzs5H&#10;aEIwG3pys2D+DdXkbzmLu0gby0rerGsV5T2rwJ63ZH1BgRPu2T8Px/L88KxL9ElP0oyFGsXh8Jkj&#10;gDwTjZG4M0EwFCLkFHaNwYwMwahCHCPB5BCASguBqB8CwDx1jjG2NEbI4SMAFAYBsXwzRnA8BMBZ&#10;+8KoVlGa0TEgpM2upShZDSGsNksikhy99KhtHcpeegsskZ3mDJtA0ol8zDzxm/VM2pbYDG+r/eCR&#10;ouZThuOyIQrEE8WokFBXGWZe68jinBPGe5WKcE6LeK6rUsZKW1HTGnFcAC0i+gsXcfttT0BzR6h2&#10;Rg+ADjmr/IwmQ36eR3OII06oCh3ALyMkaQZczZjGxBIyqpNbzD5q2QEW4ES0jip/MMvWPhIFYpyO&#10;4+Uq5+32O2hvKyVsrpXw2ftLBPo/R7iFDSFQQInRbD9aaQUCQKQejaGYL8CYCgBkYFWJIOQXA3iP&#10;H0SkM4gBQiUD+F5acs5szaIPC5J8MEotfm3OKcc5CSQ5FJKI/jx1RttVGsKSZHk7LeVawZxbY15G&#10;GT2+ojBXZNyBI6qEdKmV7kYUSmtVpQD0DvWkYY2kehzLZNMQWRMiV3MGbyCErsUicKjF7R6HbAQh&#10;UiViRiTdGybryGvSpQI0JZEYiKDSmL7HhGlG1TYb9OG2kekS4uTaiSDUPptUIbRHjvR0owwFAaZF&#10;TKmegsIkiqn2PskSc2ctVqr1YqzK6l05B/D7HwK8UQkhCiMEoM8bA4wWBCDEMoXYnQEohIQP4fo9&#10;hSCKD4G0QglR5D2mgR0AQBgGBaDcHoTAhQ7ALANMirVjH4zda416xtkrJw1bNE0n54zir3k+VCgJ&#10;xXXj6q4QdgMjW+ybTkrFO1JjnsQbVTgb6mU/rmPcnZOlGAYW4XdJkjK9VdDFcm3QADAQa3ELYCaV&#10;ZLEyLCUymCpqx1Rp7fRPQ/y3jlglBRdiLhPTgi2u7IV0gCAlXikSUNepshs3otARtdluAYPsN5Qp&#10;MC150kGb2waTbBlVL3MNa8dV/iNl5fZe2KNrCirhODFW/w6qFKjJCwEvIJMIldO8+iymFsL4Ywyl&#10;O0VWB9j2HeNIZoyRhjfH4G4LwTK4kcH+N4aIxBKibFAKwV4sh5j3TKzUIoTwrhcDCycHwMcVYayG&#10;wqx834ZThyJkrJcLDxzuNC3EcqprXyFXDg0hCqp5LdXZdgFBuXGmAfhaByYzMylzicmsFOao/EeV&#10;Go8Z8VXRkFPcC7OuagU3aJSuZ440c+qZiq9C75BTeKJW84tNeEQSSJn2T84It9HqDIKwEJOlFvFA&#10;zco/OKqF0HPy7caRNoIq3oGy5FxJz1vSb0Ss25RoVMz5okQfLQFaMXGwqT9Pbam2uRVNKEpBHjeH&#10;ub6wHRMpwFZM2PsjZOyiV4c2Xs7Z7WMjAAhjZHaG1troLMMY16D0G2vQXrIcjLe29reM1nc7x3oV&#10;r1jeNbdr0yDqxM0pQFVyCOajGNviy5Bzcgy37rYnFry00syjQqWR7mDLe3mblOSA1Ri14foK4RVd&#10;KBJ0sTygJsjf76cuAKOkdFY5RLs224JGE4HN4+bcgxwY3uToUR7O9+D/FAePlHKMhaAkkWawZgyi&#10;ZHbY5/0DoOS9m9C6L0ZA+0tqQz6P0zppGzaLhMM9DBVCl6uRLncE9z6JErSM1P0t3XMCwsN/FWKv&#10;JCEN9Bj2ortuyNpkirn0aJtKSluUOC/RaZyVHFpUNfuJaXob6VUu5vt7U1nc3qgMVfiuXaSKqwih&#10;BOU/jN8nbJBxCE6XWva2pyfcVy+WIO+hOVGKMG8tBgqlipuzkHXZom1c2CcUBMaY1P5xV9Egkae6&#10;jCcl3eI6d773/wIV9E+D8T4pJ+kzg+N8rZ2ZRmRVOCvLcCYsFPHIMs1Oi/1WyJXZJtVsdob2gcj3&#10;HKNolmprtOZPRhHMFDB/b4wg6cAf/ypmSn8Lhhk/4jeuTTZCOdH+ZdbzUYZsILLmDKgGdxXgcUcW&#10;EoLmJ/fjNxeqN7OLbzFzUsUKbvLSHeSba1KvEGHFVCajbhEYgSFwd2LufqEhNqLhKZPQORHFfDZz&#10;F/MBSbSJLegnd5fLaXGPHjSFPQR+XWg5hBhCEqgwVXD/D+D4DyDrCsCwC1DmDfDUCzC9DLeXB2CL&#10;CaBNA4AjEGDZDEC2C6DeD4BhBYBNAMAGAFhDhpNZEvQvbTfJhqhwWTCXhzUBdXFSJ2G8g2LqN7Jw&#10;JySJUYFdTZJ7NmF2TwZYGsbyKUUkEgLmSFUsKZSyR+XtaJUnEjFzJgDCiZWvZnN1JnJwaJd2d2bp&#10;JKLmDLimUsEGJ2BIirN9EnJ7ORZvOTEbR+Z1AuHeNmOfGPEbgzFuG5ijAAJ7ajWvUBcbEFJ2X3Fu&#10;iUdiEhJkL1ZRLCL3UEEgKqX2H+K0JwHzhxEpJ7LmG0YKPELJEGdQf8EHRFBMjnjajpjqhFTiDbDQ&#10;DECRCLCFCVCmC4EgAICbC2DJBkBJAuEGCpCFBqBYB8CXANATAeB1CCCHBxBjBYAMAHZCjqe+fIZI&#10;kSkWTjCEkZKmh8HzF5F5PoN9OLJyb/TZL3LCRvRxEYL/d2RaAnEnLhUsGyacAEA4k1bzEqWvf4k6&#10;DJGNWiF5HNA5lBktRFMKDIlGkyEIXEA1dqAxEkJkd8RviGfwHzUYLmGGjSEZG8esYRHNOOAAUKRv&#10;LCZXEZLNgBN5XkEgJ7G/exGMiyEjlaLPSNKtT2kXEiLmU6EFGGf2DrlSEqBcl/Z5l1mCdOjsSvI2&#10;CcCLB8B3CFCTDuD1D7Ejj4j6j8j+EFCABkBFS6C8ipFiA7BTBrCtCeCLAWkPmDdHkUbVmmmqQ0aP&#10;C3OTMBFdN9LsN7leTiFzeTDNKZe2EHG8HcSbHNe9EcKjajZvb6LNaJXtObEjUKZvC8nORMK4O8Jn&#10;MGG5UxA0jKevJZLmk6lIEHA2nfd2goEIahFOUsgif9GeN9FzSFbvEGSJSbSbgDAAHBJ/UsG0m7EG&#10;KqSJd2MGm1EIKjL1VCeyGMXqEgPoN7XGKtKtOAmrAAPQEGOTLhYKlYfVE5J0R+HFHeKjBTociVoN&#10;ofbWmFSxD9D5CPB5BkB2CNClS9M0m8ADAESJDyDuDrD4D7Y4mSj7j9EFD7BqBLAzCXC2DTEZABAC&#10;A2BTBsC/CmCPAKAFkRogbJmodLpPpTNgNtLSR+nKVWJkZRdxeAnRiHADLslMiBEmdvFOgGDKljG8&#10;MGA+ptpZEeWgJgimDLm4l9EFPoZdBDp6aJpvMMilinKBipJnb9AyAzqGK3K4LXDOqLnnEHR+FzJ0&#10;oFEZPom+FuMGSPINYKcBFoljqCABPod2HNnyPDKoNtGNZRZWi6V/FiMBbCFVJrN7kkjaQ7L3jfKo&#10;lulfHoE6KqLNKqSbJ7JyKmL3FzFzJkPsBNrInipUrLZDoiQ1C3NSBPBmCFmQEIAOAYByBwByBMBF&#10;A8A5AzAvBWBBAqCzDJQfXCj5o5mVAADqDgDWCbCSCLCECPCgD4EaB/CcC7CABjBErMbKpRZJr+sC&#10;sDKMHVWvRvoPEaHuqhGceQEoOTpzaREHSNlKlEEgLyUeC9lGDIG/FrFsnfA2nWsONgpoioEIqGso&#10;AzEeRvNmicEHJ7LynyEeN9a0FsW7HBKZWvJ/EeaIlcGcEGWgLCUPSFalEjJ0HNRFaFLdkWFzUBPH&#10;VPEFUPrOEmWoG3OpOqLNR+tCR6tEOGEkl/BcmBsEtjWMtTP3DxDjDQqGA6DdDrMdEFAfApBDCxC4&#10;CoAvAeEEEGYeBOA9rkrmaSrpmUEbDRC9CnBPBYBhDhDsQSAAASAfA3DODQDBAfAQAHtkYasAuXua&#10;mqLhJgUsqSEYlzFwXtn+ElG0iZDCKmkqHJptA+f0EcG0NmuobtDWEeKtnWPuBEuvPxDHu9RvEYsg&#10;XtFyFSssGEEYLmYKX1JpiLEZuiAefdGYEYVBVDVEEdR+lmAhLyWgWvKmsuEhJyW2N5PssyfLKjcR&#10;NtoSX+dzE/HeF5L/LekgGoEYJ/vbU4vdFTEjJwL/UYvjHwubv/VatmP0CjCDBkBeB+CdEGAMAXAm&#10;C3C/DBA8ApAYEZt7t9rlrno4uCEdDHCwCTBJBWBwDxNMaDCPCvDJBwBQA0wAWUuZwrwuhBGNqLDO&#10;UPoVEZLelMN9nBEhG0m4LCLEN7XtXWoMEHPHNtW+k6p2AAF5Z3u5JrqyPyFpC/xSEYlKXtJ2LyfN&#10;Wvb6HBORNqFdvkAAN7RFUYw5GtEFHFNtdxL1eqLNHeaJLyL3UBKjhFJ0N7HcSJSNPorKdFG0LmZR&#10;HBaBJ5Jkw1E3F5LNJ2aJEGHNfXHYUbWgL1dSLHxyGPoiL/SJKtxCyNjLwvycTlwCPxD8DxBOA3Au&#10;CzDODiEGBkCEChCaB7BeJ3EYwVt+wYuBo6EdI1D1BmBMA9CcC5DPEGJACOJDBxydVawtzFzIGuOT&#10;YKSbJww6MPJkOTWvWvn4EFKqHNd2KtdtEmHjNmm4LEKqd2GaPYEFJ7UKDDzok6KmbvKqMGsgA6zw&#10;gLQ1KmC4z1WgJ2qEsoFzdxRVNqHjGNUBbkLdnyLSnvjJYRVJzlGlZRKZKZjFAAJkn6OqJkJkveEd&#10;RlG3T1FwR+xgdAWgLmUPL1NqGGEGPQyfpDJnxDhAEFOLLNLu0JEcNqLyZROTrEv4EfbAF/UYg1Ld&#10;d4ywEFHjm705hozJ1FQ00nNjD3DlDRAnAvA3DjDtQSARDAKfA/AiHfEbyywXuAmTy2EfC3CVB3BK&#10;BsCKEGAnBHBkDVC4CbWL1GTizH1u1xE9Cv10tFuNGVGaHN0wMNcCKBfvF4FXcnF9i/EqJkF2OxGC&#10;EYZ3i1JwEGGNd8m4RvyEEIF5sgutJrzbQ2z0z2OvEGRFqEWvd8J7L3G/HFJyRFleR+2CR1LqEYWg&#10;F2yRDsqYD/GOGPLNF5vMTxJnUYLeL/SN17c/KlHrHjWvEGG/zVE7UYO9HzFdJ0cMEpUBSFOTUBZy&#10;EiSNOZFwN7loAAZRw1GNcRSFSTMGMI1y3lPw1INiDkDPC0AvA4BNDuTQAEAhA5DqDUDCARAKnZyx&#10;D2t8yz1crqEhDcC/CeAlBCBj2eAqBNDYDVCyAN3mTZ1w4P4SElHBCq4WugpgJyXtUaybIKL1Jgdx&#10;ntEFKxZ3d22ZEqNtDA4qqdEFLeUiBCJw0zNxnOC8KZORWiN7JrqElBA5x6g4SwJ/z1C4b6NqoxFS&#10;L1J/sJAAmxGoLSMBPsnwFuW7J7LXKZG/KjvpDqLyJ2SNLenBF5R+aJyXGYzPZDWgSF5UKf2OGM5o&#10;J7awE3LuN7LuPstHs/EFoeEkHBRUFOyBDuJkhFG8R+J0SJHcKZJ23EU4SCH50nN7BV6OxD4T6RML&#10;3oNhDcDFCqAzA8BXDyEFARArQPDNC7ANkQ0x38wWt/ro1drrEeDiDGCnAfA7BaEGAYAiBHDWDdC4&#10;1Y6SQ34R676+EdT4FQs6FKEeifYRXGWp4/FGHFNmaj2TAAJ2Jyd2FdzkErJ7pcZ9eVotSN4bFZLC&#10;lQHTvojkEG6DOqlMsoUY54SzUBXdC2WgUKL3PsHBNtHB7RGTMGPov7N5ZdxPHFF2d8NtL1UKJkJ2&#10;L/LsPoG8KqF5LsF5SbPo3AZDLygNFKHFUKPQHjX0EpyMAGLu3PAA8HKvMB6QEsL1HqHrKZ5YjkPH&#10;SyWfOvHuMBKqKxMB4sFB8KSoEFKjBZ86xP6/89JI6UNgDgDKCwAxA6BRDwJlAKAmA9DmDRC/APMC&#10;6l391b6p4AEgDRCzCRAwBOBwEGAcAzBUDZDMCrbG8+Qs699m9pEbUBWvKZqNEYlbAkJr5lEkLmOR&#10;Us0kEaG8JrJrl0E7LywyJgEYJ0A8+FPoLXGy42teidABFdMGA9+QU+GWVa2bC4YKTvGKL/L1WgN7&#10;LsL/LuSbG5U/OPH5FppoxqL12JjGJnLux4SMJ0vhAhJyHesjYWm7v3DyG012OR3IEqO29zGsMGF5&#10;5xJpFALmJ7OTORUPYKuq1AHVsSJ2L1JwHuLeMB8QEqG8PqL/pkRyHPUYccG0JgKq3k9q/lJG9ANY&#10;DyDfDJAo9FDnDxJ8AGAaDPDhDaXuQIEa1a6owZ1eEAAECgcEgSWO5YNaKVMDGpWOTKVKNgsUisWi&#10;8YjMajccjsej8gkMikckksmk8aTUqM8sgZ3l6ImMomc0ms2m84nM6nc8ns+n8nf9Cb9Ea9GctIjo&#10;qpYhpobp8gf1SozXojfc1Yi4DrYprotr4NsM5edkalms9Cf8DBNsDNuANwqzdubuur2u8UCF6Cl8&#10;GN+GGAD2CoGEwsDcmIU+KbeMxDkfmQCuSAWUBeWDuYC2azAdpYqwQeilIcry0rD07Z1Lq1cXBGuC&#10;WwDmyEW0A22Ee4vgUB28w2+n754Lp4dSfzc4+HxD65c8p4brYD52WBYE6ug37t7Lr7b37rW79Y8L&#10;mfHkenmjXQB/qvQQ6fsmecuABgduDNhBv0t1sBMayD8Y5xzcOCA3FcE+XQGOCQHgtv4Ng6D4QhGE&#10;oThSFUmWmFoUP8+ztEYLQrLw2TpQMcSTLIjhsE1GD7PYTg9CoszJOFAgIJstjJGQSQuRo+TxOIRA&#10;zDQxDdOtAxjIAoicH8XYZk2TpPlBPUqJpLBnS5MEylGWpblyXZel9PVpXc9lWNWZjxmhF3ygsBwv&#10;m4H5we9AlkPNozQndpTyRdvAOV0KW4CMDKCTk+6FVQzKIf5A3dPdlACbAEjnpI4aUnQ/aXQMCqap&#10;AKKdV8LW0CKcpghl5D4MqqCbqpo6mbYBgarCfJwB8Ja1oBTQhpoCp5pQ4aSOdjDbXM3Z0cVF31qE&#10;M7KZoFgYs6rnyqRv3+PC1UDNq2EDOO26mcWhT7Tauq6dNznQqFA7QXBM6XP077uot3bbONFDSvWd&#10;J0eG37GRybJsbp6gPft0EUuKmkDa4CHXQKunORSbIXUJ2TtgE08Vnl4YGOLGlpc4lMedUBLSyLI8&#10;kyXJsnRaGMoTkkRxFIcCQK9AwTCMOTFMUuQnBd+EUiyLowjKNI2jiOkYP4/CVH4YhvIUoz9QMAgN&#10;K8yTTFANAfyvWda1tF5TlWVx3TEiNc2TZdm2fJrfXU7je222DagZWlbdObMSvtBKOfdgAwrirqEo&#10;VVjN4KdLfmg8XFdCY6/gZ8gF46zKwBqswy5RkgVw/aE+gYz+cLXnjH6B5j0wdrgn6bp1+DHkQT6x&#10;o7ytU8Ds7K8uG3FBcgBHuQ17vvLOBiggM5lInFqZA2rOrhuw8e7J5TbjvPAXDFPdCgOkAh+0jga7&#10;Latx5ED2vsjsQPzGlcV/sS6KeaMypG6udPwAg/GrsgbIHPYQJoMI9b91Af7olEDMc4M8qz4R6wGU&#10;spc6B90+O5AiIqB7wHhQSgnBSCqXH2QWI4OIZ4tgZg7CWOwe5BAchQDILMUglwJnUIIz5F6MUZgA&#10;RqjdHKOyLCnEcHIMIeBJD5H208gQIgehXGcLsUoDwDgDgzEqJZP2vEtIES9sKWYmRUirFaK5AlGG&#10;jbaN5AY4HDGOcMuxkDvjdOnBtGhZhPztjrGJG6Njx3wrfN0u4d7hm7uWWY/EECuDPH3iwSg/znha&#10;xuGIeIrCjD8gZCjIxgDrAJx1V++NS74TwuiIosx4CnQUKfBXJ5aMgI2OwTyOiUp/jhojJ9Ht559T&#10;7vAYASOAw9TwkUbeRRiTxSPnLH07BtaY5ZEgPYCyYakD2J+lAABhqTy0oBf+og741lgpjW6VJqBl&#10;IGt0QXI86ALpuhXm+/qQE4pxzkiVBicoAB+CXDwGENQiRSEUBEDAIYlBLCQCMDgFgAx+Ithc0GGL&#10;Q4aECH4M8YQvxJiMD6J9GJFQCgNFOLwZYWAfAnnRRai8TkrRQSw2Oi9HqP0gQzLs8IyKSpmGqxJO&#10;hA4yLON05FNwL36p8Js8cZdNpoPhfDLt4CplFECgasxZiuFALnpCR4aNSJCuCGavoqR4ZZH3Ug7x&#10;UZFJZGjfCdBXTln4PxVmrhSEFU80qIEgEtK8pEk7AvWqlgGD7wNcsR2VFPgAPhjqvAe68iclpcMn&#10;R0T4SKH3YGQI3R0FIP1k2/VXSXqxFkPC4Zeo0pUGjKs9sizID2VqAu5aPauKvmwN1Ua0NorRpOnP&#10;OgfY9x2hnCcEQUAvBoFqIIAQAwCQNgeBAE0JgShcCqE4Nwcw8SBAECSFULwJgIj5FeLYXo6h0DrH&#10;wPyH5BAAgCAGGAPIlBNCDDQAQ+dpLvvCoy2BsV4Ly3mvORVAyARnXsrQQQtJaWQEDbuRR55um9rM&#10;cwRtMYvb+1LrOd1xhcD9qOV0bpZjllcKfP3Mi8rsLIC6wivJdi35ZMSPk5Y9kngVqjl2nl8KbGQG&#10;6eeftXCoVylbZWcVwxA1hnFMcmNb63ybH3ZAft+p8laglesf6YBAjirDIpgCERApqD+J+f5djhpZ&#10;Lsv0dC0BBVXVAM0bpXCbLBIWLS7BjLGo6q9jrHU0ba3YWVII9BxzkcdOUBkfU5zAGEKOIvLtv16M&#10;652zuRm01Fx7jxHGGsKwVBQ0RKlbEnV1QEhfDqIMSogw5gJZDnjSLI7xUbilR3SWmNMwWjrUgaMl&#10;jzkWUhTBUJ0E6RbbaeG+hBXgUvTcwA+SdBd6yZuMV8KjExqOeAwh+sjz7mgs6U3LF5Zdq9GTsaAU&#10;pR0J5VMt8+RaXLZwMphs9iplGHyVdYogSjj9t7M5TNLpaZdkDKsf5OmyV2NrJsdBkCbGFAAx1Ls9&#10;jIHj4sIFLKWmRTyVjMMum7wAFAZKTQWliSjF2ThIwq5PkZS+SPkek2Xa7MgkCi4qZYbom1n+Ty6J&#10;0Uu01r9AOwAzgOORzdBdA2R+cSOH+fCncaDzwh8w01zLmdIM9UfH8PkegohKCJD+IcSI4h2jzJsB&#10;cEYLRACEEeGMLAQwC806elHSgAIo3k6h1bq6XXYMVGmVQjSoQTdg3cR2NkXovV2zyUJ2FJ69podE&#10;8931mZH1vMkrhWcDc77JshUuLyAZdrfeeeyTadMfAAYAsoGblt8EYUdHvDZ9Ut5gXdvcrC7DHE8V&#10;c/UgazDpx1rAQJXu4iBGOzKg89nngAKuVnJgzSv1fuiXyoUkDq3WORci89JrEnDGjTGY59B5nDKM&#10;vccXjZ5j5a5UEpA++OlAOpjUSUtJZyz77QMGb6t+usfY+y2Xm1oh9c5FmKgUQrBWCuHBc5RA0h+E&#10;YAODEG4MgNghBSFT+YWQnBFAMAXSH2v9oO6l1RFN/yAGAITYWlFxp02tqoAArpq0C9w4TUcUxoOK&#10;AZUgvIVYxJLJxApdI86caBZkq4CSCAqE5Fg1eAxJTYMtUssMVYqYWkdAwhI9joZyBEdA8AWk/VkY&#10;Rc75iYbQdMg9LInQmMaMQNU9AYcWAkSYpAmMfdVQQJrAWRGwQMWl6QYQ74RQ5GD0QIwB84AAo5yk&#10;AAvcWQsM8dmQpgRxiIXw5Ebo/UdCCQYYcU8cqY7QmiGMtU6InRsseSAk88t8f4ow5Z28s4dAZw/U&#10;qEaCF4SMnkY5y07A4ZTk7I5EHGJGFuAOJSJUlB9xeg0cPgxoOZkcRcAQBwCAB0AYAJv6JaKdE0St&#10;E91NRyKiK6K8QMqY29Fw8ca0a4p8n5wcTZwEPFFwgGBFewM5FwnRLsroZwwA8Ac4EqMsZ5BFeAow&#10;7AWdSUMgY48c2tgIAEq48AZxhs7xHsMCOBGw+FKgqGExDEa5joriFUTsWlJcQIVYt964eYgY7YSQ&#10;cVnMbYo4qaLoQUrpjJ7EYQmxnQAAfsZwRQoCF5t8SEnQ+A7IsEqZ6ERtjUdUqFZlNgZYg9swoVjA&#10;XdFwt8+GHgPg2st8gaC0Vs888Arowh8QPQewmyS4gsq4pA3tZmPwSQnSME2+I4Ow7Af4ewbo74Fy&#10;UI/yLCUWUYTyJhFYNQL4KUJwL0OAFoFkFsDICkB4AQAMAKUeVok9/6K2VuV9poWkt9p0akNkmMRQ&#10;fJlUU06eUQSiWIoUsMVRAVAZFw28mMfJA0boWkf5ZksxLAQIsxjpJtsJEwWkcUgFGwvIWdskgYmN&#10;TocsdAnyYIp4V83sfcuxrQLGZpGwfJtMXoo4ew3s5FtkSRmUr2Y0XcaOG8awR9fAUJXcnSPoeRwe&#10;EkXcrpfIT6YQAAZw/yXkXwQMfeFgTccUmOHIPE8c8eEcQV8YZQrhgdUEBaIcYQuwoycY8dxoeY7B&#10;Ls+FuUWRNaKUXCH844pAwgq4f6WcQKQoQMfIrpTCMceoTOO0eZAJsYMkr84Zx0XAewrMwAwAqE6m&#10;dKWCgKgMRuUlFQPsGYEcDEJsLoNUQMCxB8J4KEJ8DUCMBWgShgYWV1pahmh1aMqYMKiFF4RoboDS&#10;iZ2ITVLIvJFx5YQIgY29ZAf4dMpArMoBhpJ4dCBEY5XMRcqE6eQY2dhYdlFwxIr8eExKeiF8WRHU&#10;uwfUoBUIU07x5kQI+FF4LileWURQn4aAZxyV3cR8nRHWdUtsWkVYSNukQU4YqaF0ZRLtYQVtwkb0&#10;T4ftXAQV2ACad9HshUxI2sr1smkkR0wgswaBI9Zkg+HAeRFxLuiMQKGQP08ctQtaP0powiTAAdA0&#10;wBMUXpwUpdFwRowBr8U2OsTcr1f0L11uAhNVcIdUfUbpHuq8/F6eh6rOrSFGa9OQPUOMM0CoDADs&#10;OIO4Pl5oCYD4NAM4L4BkAtEmrWssTOht1WsytBFgcUKWtRe488qFTAnygESNLs8cVYsFXMnksGWW&#10;NooIfdZmndHtTApCbpLJFwsExJaYfIwgoAn6l8lEuxJEpInQr0owgYnQY4nkuwuwqY6KjQnBZk8A&#10;fU6k5EuxFxFwaOBFF4+x4cEWxand7dvkPg6IqaBEQNKiwIpdXNLuREt92cABLuycfsWkdNNkAcqO&#10;bgSdA1lgbp6eX6fBtoZSxllkxEdk8cxJFxkmGURsnwnwaAc48CzsTyxweRkNKItUt8nkf42sqZGI&#10;pcWm0k45A0fsnycEZaGmGgrB2omYaORERQfuDpsCboxAP9NBrILtNBe4QM89Zk6mOkU2toZStG3u&#10;h6gZEoOEMwLEDFCQO9+oQMC4EwGwM0LMJN/q3y48R2s6AC5C5RBQ6AMdFyCACRJuX8SccUnRy0aO&#10;O5OkZBHUsE8cyAroq4wADu60n6neW0SFKgsNFyoA7cdWTMYAfV9cT4t8qZFxKhHVvUAAWkgYY5HU&#10;t87g7mfgcsbobpA0o5ZlTA/UmNp0vJvsY5F4q45ZyMDgEK98aMgZKg7UcE7ARS8iQAACSO+mP8Ps&#10;yBgUpqM4AA5Yo5ldimGYdWQMuYbS3M44rgRQny2sl1kYgE+ExKycRoyCB+CAbpI8dOQOAQUJreak&#10;UhHVGxNMeSSQcFktAY6ImMdAdAewq6m8AOzMVsrOUAs4fsmyt4UQr28MRRZcXpTAfWaQuspcxJrS&#10;fWEIRYwArgDnEAn4eyG2LEeQ7BLI9W5XEp/y35BkOAMoK8DEDoFIPBdIAADAFIHEM0K0I6VnEvF8&#10;QW5JpfGDGQ1st8WnBASU7BFwr2FAQUnQ+EvIgYdCzsnxzAEMDfHlMoUAsHGwpQRowgc5TBlASd6A&#10;cs29Yx0MykUJ70dkuw8BZk89GwqYwBZmF4oC5orOuMal4oRQsEY48Aq4c4ny+axrDCo2pIRthgZI&#10;QPCQdO0oRyzcA8QMuQVAwspqvdBJVc7IY5Gy2YRwnxZkqEwCOYTkvJxUXOPEpIRQmM+kaVLI82qs&#10;ASeQa5m8wga4QO5rA06wpC7EmNFwVZJIRlgkU13Y7kTk+EsMMbOtSePXAAbwEzPE7zIQRcvIxIaM&#10;8ct8c4EvPzGXP5zPE1BYP0PMOYD4DIC4MYNwO0QMBUCADgMoM8MACABAAfP/ErGLRbRlFaEEUiAc&#10;XURQcVKgoy1UmijwQIfXHexYEWtsg4uxp3G0dsRonxH0UtH8QJLuYktvPcUkR9HUqbI8oIqO0wPh&#10;LJ8kWIQIdA6dTA6IVYNjU6dwZAaNlotUxK8kdUqZVrKwR8fK51I8yA8/LkQUdCqMQMrOQMqGzFFc&#10;uxskr8+Gx4SI5ZA05FHvGkTQgY+E7BGy+MmkQWv4cFHVLJHXVweo8/NQAiQrWM74s5r4YKTYz0oU&#10;eFp1snTIbw/UrjHsTZKhF5ScWfG4RUmxhsD7aJ4fY8Ps8ceHHEtsSCUIFzDbRra9aTQFEoMMKcI0&#10;EhDoPYPm4YAIFAG0IMKQIsHcAtEjbCtDRjcXcjGY4AUS8AcOPUWkoxGwf4mymEu5GMdUrO98ELHk&#10;De7wlEcVqcN66JqAQRLscUo4dAmzSYRgdMuy58WQo7LAAAqYnkdC9C3oQIuwwAn4Wc29SdxkaUf6&#10;vMa4dOyku4+yT8Xxtcba6m/EoJlLOdT87mQMfeqMeyFsfK7FOXBMPYsNKg7C3IRkfsrooCQUZhtH&#10;F4ScnQf4sNLtFw8Q96i4cEuyXMPUnmmwAJA08+/QZQ/MdUfc/UfsoBjYWwR2BAxoVbMfjHZ8gssw&#10;3tiM44TMcU7AgGGIatF6qmJ4AAv4XyiYDTaID4sxL9AYVZsl8Ad0R0rofs88c5mvETcnnBOTbJEo&#10;0cMALAKMGQGoGsN0OlCIAIAQDMEIE4HAGYGUEkEQDcZYA0AgAa47nGUbcfo/pIlEf5GxFwvLNEQQ&#10;uyvEUIyA8AxJF4cUmxHsD3qVGgDbY4yIuwmNhELrU4Ngr9LLeuS8XoswbpjowAoxFxLKAmEYVIow&#10;xI4kXc2snkq488r8ozeud8pDA8bZLLZMQJ6knAZyqMwinezG5pMgnzd5aQt4oXIYPosFLK7ZwgbY&#10;pDrcrUdPa4SG0IP3XkdtvQmg7BjPfm1cUI8fB4Xds0XC1sWztsgs8/fG/4U0mwqF4AXoSMuzGs20&#10;r2mgRUo6IQbQ5G/ISbwotXH4OFXUu4Y46IcWGcBQ/U6mncWk+FM0ebiHuUAZI8bq5oWmfUr8wAFD&#10;zLtzpPzVEvnNBUPoMMLcLkOgPQPgO8OUN0JEJAI0NbxkRcCjFICUBwBMTwEYFkHMGwFkD/zZaLpH&#10;1b1kb44Z1uBG6MRQoybEZUZYwgaMeEf4pAc7l6l7hEyRLLZogM2vw4QMgYeFL4XcmwfcboropAt/&#10;M3eQ+cdkf4o5KgxKwTkuSgoNvZAbL8RW10WFgab/hIBEr8yAwA7w3sq5499oqYeEY42uLUSIZyc8&#10;BYZzSwR4mNslHWTt4QRSvku6moeQ4a1kAUbq8oBGWgXBlYgsaAdPPQSgowr11vAgRZI9HvCj5ITR&#10;GwVZl8u8QLTkONLIyApA5bKMbxZk4aBHzgrNI85YaBs4ULOsMYVSAnHfEn1r+hBTzhBQO8EgCMCo&#10;LkN4OglAGUH8KUJoIAFr+lR/1gQAAQKBwSCwaDwiEwqFwyGw6HxCIxKJxSKxaLxiMxqNxyOxpayB&#10;zyJ/SSDPqTvuUvSVhKWgSXgGYvCZtmay8CBqchSdhiekOfhCgx6hwWSP51Uh00p5UxxU571CjQwB&#10;VQLVamPKchoG1xk16nOJ12J0WR22apQKqAIFWwB26byl91B7v+6wa3AMEXq8PO+3V/warBYK4QQY&#10;YdYgHYq2AoN44GZB3ZJcZR8ZaB4QKlDNzEA0TP6DQwd46TSuHTubUyt6P3Ww8DbCWhIO7TMz0MTe&#10;K2Z23Fub6TvpwcKjWiCPzjvbk5J3XHl4wD9DFA7IAzGZ3OzedhTqBnuhPv+C8Z/e75veayOjWv2E&#10;9THBsX/DpWqN0h1N/7+Zvau/8D0OR/03UGAgQbABlxdABwPgpf0PggEYPB+EXaBeFG5QhNTZM2Gk&#10;zPByT2buCAsiIVIkaKJoniiKYqiuLIti6L4wRiDIxjRDDvEgIwqLk3jojVChlH8pSaIAWo+kaR5I&#10;kmSkGJqTRnk9Ax3lIiJUkuVpXliWZaluLipl5pUDXFf1GAWZV4X9pXoQN7gLm1twwnBtAdeKSj5n&#10;Zlj4b43FiOty2rQNx6BPyYUpX0803YKeAJotXANhxc6GNeklYnxq3AX9eIFWpcV4giZQFWpeE3dJ&#10;N16AhsqNd0GQhqx8Ave580Lcstq0h5A4PBESa6dSXK9XGeH1Oywn3N9c1xQ+jWCdqrAhTdjEPoFc&#10;3LsI7FKOlWD1tl6kGepcZ8eqhrOWxamZWqBUDTeiwJbKE4UribQLiidj5fWxDjve2T1QmBbMCK/m&#10;CghG4cnqeqGjMAFxOXCnLgh1KBauBYUBeuGdQm6qNnIHMao2z0Of85DGyE08jbu814YYIGygIU8s&#10;p+vcvzDMcyzPNIswfNWhPATgqDAuzfOmWBiHsoCVHwV840jSdKR2TSak8Z5RlOVdL1TVdW1fMleM&#10;k0NccDAUIcBy1xben6fD7Z7+CLFYwmNJDv2+1sFX29zjsdAr5atnXAWqyVWgWBZ8QO+XLny1KBQl&#10;arwUZWLzttAqmp+6nanAMIIo110xdSrsaBx0kShws+hXNA4KA8TOnvDWInuBfUiOdwjgaVWEPZ1a&#10;gk7d2rtBdD+OACenAsS89vO9CdtP6fKB8PDnHZleKNQbtVUxLpecgKuIumhpLEpI15/QhaqqsznO&#10;eRdf1xN36J6fXvUDavdMmW5ceNa12mZeBd1ubd2oRB+uNfIaeo9DrhiQEGxAZfJAzOgegWbdApeD&#10;bhFgiud1UFIKwWgvBggrN4Mwcg7B6D6PmmtPaiHdKgiIQQohTCpqyHhVQuOAQleZf15ulIGqYFUO&#10;AWw6f+igubrjSsKHKNaIbri/m7IYqMxSuC/rqQ8oZQKHCBnqQ4vleaCELAAJue4wR0jOmlLmqZai&#10;HC8FGXVAkmJ4FVA7jWCWNpgiMHLJALV0ZAkBOnCYx2FZDj6nLY/EFeZEl4HgbSeB+5DisIcPQViP&#10;6diGKBKwnhDydAAKNOoqYhhglTSEkKBNJCeIhjWWJEchauH+Q6BbGYjS+W6H5Y+8UuqfDUjmUMQk&#10;zqqj3KmM6nIwR4H+ESL+3Q+puzTjhPQ+gbpxSBy9QiCmZsvDvy+j1NKac1JqkWg3NabM2ptuqhEl&#10;AgSUoStTm5OScs5iMisnSct0iCi8RVkaWkqjKAfz0ZcRR4bvVqTrIE3Ray1HhqGfYQ4vC8DOqmNK&#10;oE9RnY8nqQQfVPCBZ7AALVAsDxmVXLqT4aU1aZy6m7KMgVPDrjVuJTa5xXB1AR0qBNSw2SsSGm7F&#10;vTJWxAlcK6CSryaZ6nhuuWoWAuMySEF4VwqpRr/F1RYIGvNQxcViL5lkepw5CFAp4XyUY1Z1DOna&#10;M7JMgyuCbxtBKZlASn6Xo+UCflYksm7EHMYCet7aUBVdIoVhj6xFrVSYQSleZ9XhnALi2sgipkBV&#10;hO07cEh2jwQ8IWXNfKelqMlngAA1aGKaAAU+ZmCIRYcAqsUdCc9oLQ2idVNi0aRh7j1HiPUfQAQK&#10;ARAdaa2MHpvNQnA1KE9src26mtMd2BalrOzIEXhzgMbimyhgQI9R+SBnAdgQYrBcVArUNWoY4FeS&#10;Bl/PUWo1ajS5nyKoQNi5XCBl4O0/gAbdJ8GtM66VBC8LigxbTSwEyeBn32mPIAgShjdnqPAgIgyC&#10;E5FGPRZYhJgqVAjvnYsACs1anJIGgIJWEqcwdLm8NPielApgIcp+TS/mJK4hqQVPBRht4mXnMQ4E&#10;CCFnqdYPM9Rc1PoIXUqasxBTGIFf4Vo6jpcbJJLitRYhYLgkHVM5xtLEpUkWQ87A/K1K/kpLmVh4&#10;ZeC4sGLsQhASIgWSnrCvCPJDE8IcWsflfOBSCqBmOaVBB0itA5zeq6iUrx/w+JFgi3eeM856I5aX&#10;PbORyjYE2JoTopBTinBuFoRSQ0i5+0azS2kJITaO0npRpK1Bi6YuAUxPCppnydIEh54ZEl5mlN2h&#10;7M5BMrj/Q8Z1zin0CmZkuQJeGco9lIPUaszJA7vgCVVfKlin0PDR2Ghi5AAD6rWL+/zERBDtKulw&#10;Xq7BdZZSgWIQxdR7lmMoFjtw+uuzFBO3DmB1UxFqHoPRQIhquDtXzOk88gpuzluuUMfWthD3h1sO&#10;AdQm+FCGLwK0/xBB7mamrPzKDIhCWJNpreCeCZFjgH5mPLIv7wzVocUMo10pq0PR0IIrhiU9Afg1&#10;5HgshjdDdxB3qSkiS0jJLwUaXhZgOOZ7vIU64/O8iRHuCXzzSvPuf54z70AiI/R6i7FgK4TwoROi&#10;tFmMEfZBUgJCSJ0PqqSNIW2nFbjq3XOuosWoHrsPHTGS7KtL8ursimYWbeXE4FgeOmdQFkZjSuNa&#10;kQ1gYQzth3YHL4RlkoNFVmMSfaSsavhthjRIHfssx6DBJyokdROSrnyETrQeYanmFqEJKNMQzp4E&#10;5R33GzM4CfOTlmiCRLvAFXS4HpVJOIJwJiKGdcRU0pjHhqmTx3VMpD8eIKsOvxVjVF5wGGwflwJC&#10;3Spycp6IiT7l7rE9kX1Dhq3h3sQUZlRp9WPvOK4gI6kpwZ/i8GQsuJ9ZZLUboRJT5gitFx9MO0gy&#10;Amzg+NuQblo7smnm46QkLn/nzXXoAYAkFnQoAw5A3A0QqWhQoAownw1g3g6g/hC3Umi4A4FiJ3WA&#10;AE4WkoF4HYHhFwf4IRYCchWmPihBcQ+31TbyHBamJBJCmBbiZCZSCBgh1C8HDhDB0heDEh0iAhgh&#10;ai8zsDIw0xc02C6htzaT/BNxf0QTXA0C1CHi1C1C+R2lFWMh0BmTlB2oOBHR6hWHiEQShiGHmlwh&#10;bgQYZwNoaScm/SSjw0/zb0skkBlxDi8B1GOhOXlGdQ5xq0xC82qBDD8AAyeBcS6hain1gRCRjC8C&#10;zBjDnBN4XDOCHh6B+UsieBCSplYUmwE1SREShjdCGDH0PxpCxhKReB1DuROy+RWBWCAjpS6h1Bgj&#10;lBt1gSHi+SxB6EXxUBD4iibSzBtzpS8yGgzUxFeSn4aQNlYSBYbiwx9zrl+RCoPRQRgl8IiIH41o&#10;1yvYBXPw+g+A9gywwwuAlglAmAtwvQvg7w9R6xEYFHVI2I7hFYGYG044749I7gx494QyCCCBmTw0&#10;qy9yHi1iBRwGxlXBbl4gDRmY+lnxBVZRVRVjpXrHZhAhslc1eg+zH3iF/BrhBVQyD2vwJkeRRi1o&#10;ThYC8zdCHBcSqhWiCDpTaUzQKYbCLxc06QrDWmqnDGuhAin2CDaRt4nBQ1URx0xxuy1HyBEI+xhC&#10;yyrCCBnX0g8x6GZmDxDjBxwCBSHCuBc2ShDCn3ZBtJEQFh1JWjVh6huyxA2pZ3/JDCZTnCzBWoAB&#10;DS8yGIQyxEjA+VbH3QDR2iuCjRcTw4VwB1EhNwK5g5hB1BwJRCwiehq5aRCiBR4Fhjt5YSiygBx3&#10;hg1YwleRnWCAMpnBalaR95RktRMWARtB0kiBMyBXPAS49ZrJrSPo2mfg7w5A2wowowoAoQoQpAzg&#10;2Q4hFwCwSQWgVwewdwfgOwLgH5rpyRCI8Vt5ypzoAWTiwkoDrixJjBCZHQESAi8HlBA3AhjhA1YR&#10;AyqokBDyfHiDH2xhBhjD/GWz1xCB6Ay58TH0shuyhi6h4JKx0CclnFFY1SNBRgvKAVzhAhwAKKBh&#10;u2GxChjJhDKJ7hEy+S1nfByxkhFSzB2hsjvWKRJ0xBGEVh0CeCnxf5PxDIsBVpeiDxgpYkGC+YQ0&#10;xKCRCRmSzFnJ5BDhc19gz4Q0oDw3Qm6xOyuF8yuC1pIhSp1xbmW2W1kBZifBYJsBBj/B4BmZ/RMR&#10;DDrgvqVmK2zROxmRfxy23hDhtx1ChiCBYIlxegV6Z3JZz6aqaxFKTVow/g+Q9AwwwAuQowmQmgpA&#10;tQvw+Q+nUBEwBgLwOwPZwQVn/gXgGQEQCBnqbKa5zHWqjKkGkwb6k0+xDSpiphmR0qJQFhA1h0uh&#10;tEuRMZFRFShkoB+R+2WBBCBRgjaVYaoxAjHwzqsmJg2zHxyxRpXQHRmRslFTlCBZ/lZxx6VgvqAw&#10;ABeAQKyGCBRhux+ZZw2p1k8QAlFTaZbhbDwzw0QRYBc1QRCiuGISChshyyeDsBwG6RHhf6wBCB1B&#10;3B3YdiEWNV4EKBpTHx+aQhJRCCjVnDaVWaUxDi8xu4Q3xXiG9hBTfBXDnF8zaRmSuB+XiKWBBi6i&#10;zBajw1eBxyDR0EpSEhOzEqIxCyhmmAxTdEMydh6iAhRl1xCC6hjDyw/ERRf6qRCa3iD6yAQLHakb&#10;N7OAAKbk3A/jrw3QrwrwoQmgkAoA1A5A5g/Q/hgBEAAgFwHAIASgUAUiTwbAMAKAHQBwBAArOajK&#10;joHLXLYFowi7Yw0rZReFmBhCAhmRWh2ijRt1BCbS8idh9XiGTxJxBhah0mCHDJMVzBJ0xwzLgT6h&#10;SD3gAKuTnCcizFFbNiSCgQv7j21oZQA3IVhxDIen0Rpyghxy3hYhcTpRzx0Kr1ExVIda6wDEUhrS&#10;1CeJ6WHCZRcZphTLsA8hFTkCZVFSplhypqaUICeC1ixCxLBBBB1K0y/oWxsLlhUChj2ykpdDCoz1&#10;5xgizCrmCDHBbBpSej3FlmUA+yeHLxXLwTFijBXDGTGxXJbxDxcXmA1HiChqExki6nj3vBCC4gCh&#10;A3Hb4BCEgh33cRQRsp4bYcALN7O0eg/Q/A+w0AxQugkwlQkgtAtQwQ7Q9g+REwAQAgPwSwVQZAYg&#10;ZASQRAPAEwDQCMAbOLXo88I8J01rgQzDH6rC/heJOSND2Q8YYDCrhV5181YX9hCxRoQwysPkoBpV&#10;bC6lFVnFh182sjMwusSqxRnQQsTmd3RBrSHKzo9wx6tMNrKSiyqj0yCi8BWDpS1hEjmAASuBeBeB&#10;cy860BChapmlKoqAFIrpk02xRiHITksof7khWjaVh7okARZGQR9zsDHyHLz5HBbhWoxzlCqmCxWI&#10;TjvxJxWBqzDB0B7rfchgAz+hOz/D/pC2fBdUQcSgukx0VC2SCKBgKDqRAq6BMSn4SxdYLoEqBBJy&#10;HBnSiiix4RbhDBWkd8KMvZysA0Hg7g5g3QqgpwownHSgzQ1g4BHAAwBgqgyQ4QVQMwGMvrOcJXW8&#10;1s2prUn0Q0ohZhDDnFYb/xDSgaNwuc6K2ouhBSAht7NJbROTVCeqwxAxasTgQjaaVBIhux6ExK5h&#10;AiHHKDCl2RrXdh0lJyD4JhBVFRcyAhWBeEshFRajnMXADxWsSFoSfDsDsGohCx4Ep3AcnW0g/0wR&#10;SEwxpy0ywhu7KAABnSuMREOH4gM0bxC0skx7IChskqFBAh2oaxkD0BMXZQFky5yCJxRj3M6AuVlZ&#10;UkWRL2CBginBbhai1FL1fhJ0UBM17ibR2rpbpxF3/gXL5829Y3VswDWA/A+Q9Q0QxwvglQmAmQrg&#10;tQvg8Q9A9xEgGAHwJgSwTwVAVQPAIQTwWwZ5doEszs0M0s1NZLXSTk34GpzditkHXnlg3lahqb+A&#10;ACuDKImhDxy0oDoQsy1jvXnh318ANNpnwLxzVqzgwtrBxX9Mp11BfVTi2Usil7MBBXHSHijSHh1J&#10;iA7KlYiRbBt2W15l+hfTw1CZGxDSARQTnBjCzGr9qVsShkQYlBqa3Eyh39mi/oOhbljS2Vj9KhZi&#10;+ShoUiwoxYMx0HjhtJhF81csuRCCHkxwu99CxBq1eTESFIjhLy6i8Fh1iR37uxHhpRpXxcVUx7Lx&#10;dRwDuhuxnS84zx6k2B1BmR1HMN8KlhemFNIQBxA8p7jNkeIGjdZjOBdQ7g7Q5grwnglQlQowrA1A&#10;1g2w+8sRDgDADwEgNwQARwYAXgYQRgQgOgFgEACw9A2wvgFAKwRdhKxsz80c081eIZys2OUOU3QR&#10;dSHoTjdHflghemRy/lFdChBx6N9AuzIQxsWLowAhWgPea2z530Fqzgw+cR6m+hkFnExCHshQAGLR&#10;rTwxRhcalxeiBdGEh3ahUCeODydhwC8y8BmbxgBl5yCDKCCMfBbp3Fu3pBYoTifLrBBMQ0CyzB7i&#10;8zHxc2ZS2SHigd5Swjwy8zkSix0hghssp1hyuGPmYhM0QQyOuTsCar8xL22SrBmXCi/mXxbCKyHi&#10;eoYywonxNYfhyVgBMUlRkMZuFy+xsBgtXUea8LWxAjaZeCqp3R0NYuVO43QOIzMQywwgtAnQmQmw&#10;qwswuQ7g88ExEQKgNAPgXgXgYgUwUgTQJAGwEhCeRORuSOSthuTdie5I9eUvCfDE5Jcx9+vBCuwg&#10;InDKNBCkxwtPGYTtLBAwLvHs918OYDVyegq/JckRKxN3DFL5fTb2UhTBNxNxmWON0hDCqh1DnDHx&#10;NxWB9SfCwSws/xBGWycnIS6hsnQDdCxDH+ZxBhWirh2ooRIqXRSBCdKQ7NVg+lKBkCAijSuG2hhn&#10;5BB38EQTrjsDrunBAy8GbwOVhzKBgndhn1yh5hWBYCGEQZZKShYueCdhfyCKFxLRDx0h2h7Rju3x&#10;AjpfYPbr8vDfi5re5iXA0gtAmQNgTQaO8xDwHgJQLgSwTQUu+QXwOAKwIHzuReR+SeMuS9h+TvjI&#10;2PC/q/riSm6NynvRkGzExCekxxDHyhtHzOxRERy3xUcqZBCB0oZwQYx1FUFxu64xwplucQwxBomE&#10;bThhxyHC8NXCbelhB37BVijRshRnHBUB+fQESBL9oRrbK9P8lyrj/MMFuRuxYB+UoxCh7knAEzHx&#10;9aLxRRJBWC1hAHfAgXBAhBgZCAjCgBDAlDg9EBFEgpFIYAH3GHVGnNHHZHnHIIs9ZG7pK5JO/JTF&#10;gHLAbLhHMCBMhhNItNpvOJzN37PHRPos66C8KHFpO5HFSJK7qG8HzTpxPH7HnY6aqAavFgNWocEg&#10;rXpxCAYFrHZBXZg1aAVag5bJ1brfcLjcrndLrdrveLzer3fL7fr/gMDgsHhMLhsPen/isRjLk0lo&#10;mRsTTQ+ZyAg+JBKQSOTipnh6NBcDgYCL69G2vgoKyK+X2/gAAwMqmS4SqMwxjdzut3vN7vt/g01w&#10;jPxIsd+OiOTwOXzObzuf0Oj0r6n+q8evFgF2gR3LdKX49PDRnt5MU/5wBfSF/WJvaIPf6QLdIgHo&#10;06mV+Gp+vtUez2loBoRYCD2BEEAt019P6CnXPFVTpUE6zhhJTmtRg5YXNaGXkPaFAHh4G4gAmIkG&#10;BBXIeAcBIpThCgRid9HcAhLgNOCNHaAI3Y4go/j4jxdIpASMokV4FXrBeJIiAlUYMN+TDYk5Iz1W&#10;6NoyTQMIgBtYYIc+UEcOY0Zfgx/VwA6ZIyQI70Ymk+1xmeG48PhWgGkVVwBfFFokCGeUSCKJIUlC&#10;TDfT46IMPehU4eE9EgONSo/nFFAUBOkQppMNaVA+l0sANbobhRFoOPKoFRjg3UWeahT3Rap5QhCD&#10;JpTh36noiDqZgamaPCeuI/o9bAcnsJa/kimZaW+oDyUg4oOEOyrDsyzbOs+0LRtJuXmtNeGPZFk2&#10;VQwCATFkVROFgZhxEAMAjaMCmDadqWra1r2xbNtW3ta9L1va91zcImnEGdxnIcq+MBwLA8EwVfCC&#10;wg28KStLJIjqp5phuOpkA5Fp0gaQwYxqcV0eY88fVOgIOm9OKZiQLcoCzKoGXeLKPXelwPWReonV&#10;GaTcziEFKfZ5lTd+EFMjQ4J0WoCpXC7SNFpmP6ZgCBgd1CdFMhSx5vx88100uKZDiSvMxzFfYUg4&#10;3tk2V31unFZAv2uRY/wZb3fVM0NzfbJEMeZUVMieMl6ml5pvjaBp0f4AoGnue8UUpU84NyiKnW6O&#10;lKUyb9FWSJ4wB/mdIC7MY6qNFjt6FSkW46hlzeY+upVN9pQtXd3mYrrWKj+iNFnZDIGyoLH0nkIe&#10;ZB/MY/q5fJdlBfbHp1N3fgyilKd+vHHHfbtv9T1fW9f2GI6717YZJlFwAsFQdEIRBGF8WxYEoRhC&#10;AkBQCXq62qaxrmwbJtG2bj2f6/v/Fwvpfi/g7nJEQ/2AsBoDwILoH+BaxXSHhKmhtMRFyMIUVoQR&#10;FikQJu3AAkhijhCuJdKml0pTdibFhRYr8EqV4NrWVUSNGCDEIIUTemlYqaSwonPMUxGzRWYqTBS7&#10;137GgMIGWKogc8SCmIML1ENop7wQFcK4c1q6x1AJdLigYswK4nokYIl1QCx2rkWTSgxM6SEkIsRs&#10;XFJCJ0dQNLmiR38T03uhHahBY72y6HfTOplFip0NpxYoxRFiEhwmMKYVNKCxWYoMRsnEqamUhoyi&#10;PEhHSiEfkwBHD9F53SdJvQcs5RBRkztnJ0BmU4g5UongTKyVsrpXm/jy9Udw4RnhjC4GkXIyhlj3&#10;H0a8uIAQBAPAkBsKAWwwBoDGFgGwLQVACACXJ+K7X6LwfuvOWE2Jspaf+cUhj0YBzanDOKcaCBWz&#10;mYUNsqaZ3Uj6ZKS0l0GU5lYLgqdq6xUINXQY1eNRDColklOBk+jiEyE4Psjo5pUUoJnWKfZCip03&#10;zsVKYshiJ3LncLCjpCCOkDJFSqqdCiG1iqngkThJDfCGFhUyWRR6LFMwpcGXYsk/DDnmQg2VRSZ0&#10;pHaK42sF9AGirDKYsdsqEEoKnckUNGBXEhscJ0iRmLRTvn2avQcnTRUkRPUQl1U8pS5InUyzFNIz&#10;axrFR0VNhgA0hpXRshuMRfGIEYTexJBRUUkI2hmjyS6KWitFRs1d0ZDE4oyd672oBfzvobL0lBRE&#10;eiUoMKMoiWQAEbIwLCDmy4eLMzks3ZyzsrrJPWH+P0fY3htjRFQJkTQmBUiwHKOcdZ5y5AEAOAoF&#10;oNQfBeDAF8K4TgkAZAqBBQ5qH5LufqvF/Fnrk3KL7Nxfs3l/wEuXdK6d1C3ipuvEshiaUdIyPpRY&#10;BCxVBE4rcABCjiiPFKiMeFU6mUYMuIofQrllDuVNABD1S93CXUAJxScACZ6zlwrkeRuY0Fjn2Vie&#10;E81XSLHfR+0VE5YaroiYoj9ss7EKI2LImmiJdkYKZgyzFGCJ6YGHLDTMul7wKMwUuVyobZEu1VJy&#10;iSIaVSuPTMam+JA58CY6KUlAqaaT4wZUfB4hidEYIygzQAoyx6yoKJwUqdiUyXJvwUSom6aSp1cJ&#10;SfFphLEfoMPtOykhDEkImQ8sIuB8c0gARInHKYDUGQkR4d/Kw/JFKhJ4pnCJas2IUKYqdOKSCwlk&#10;gyVAnmAC3yOK0RZHWHC5Zu0YXAqKEFipvw8SxixV0YJDLJfVqAHQo6iurqTUupjo2ggKPYeA6heC&#10;2FhaoTQuhjjQH2PwfpdAIAWA+EUJgTgzhkDMD4GwKR8jeGDcSaj9l5P51Ps65VzYAzg2ftTasrRZ&#10;7Yx0pkEm3IUoALuVEZ24myoXHKfaQqxUNnmLDIJMmoEhmMTokUnCV0YNXauqPcsdYIk8p0AIsKBi&#10;uJIkynSl5V2iyjIEKbhZSk0pxT3fUiyG9AlaRZjZFORQAHmxjOFKBSo63k4yRZmKQ1eQbT3mwixU&#10;Y60StiAAow2eY1FJG1dWChUDIsRkjbeR60DFhTi4wqdjCbvbaufGDamUKPJABZExSdD4uBIInFTK&#10;b1ELFgk9upRDkskMw+pGdiiIpEMdsek80NVQJd5Y68f87DvoUO+nHNemcjFXZixRM5UcbqZoAVxW&#10;xFS+QWQOYWHRQypuTR6TpH6RSyNgLggAJPkNreS8n5QuuqZXjfGsMsUInRPCjFQKgbw5h4F3BKDI&#10;HYVQgguEWJETGtjzzV2Z5X2crdo3PgEwD2nuvdr0G175HQKPgl6TehkaygI6nfx1uVNOnSxlcgye&#10;0EzLCGKnUUTgo3HC8ppQc0AoagnHk6h4WoiyMiyIAoAgQHtWD3kWS7OxxkdUGIUS+NHpacXN6DIQ&#10;VyTKcXfl3LFaJF3OMfZFyblZkFyYCD2F9NXWJE6FMbpHkPDAAJvVdf5AMMxYkE4JQFMR1ZbD8FuU&#10;VghNFMUIyNFIGdgHhfyFOJIcqE8PLHXI6HxHmJxJpJQQSNaAEQ4ghQOD0I6HfgMHkE4I2HxIyJXf&#10;TQcIicpVWFqIyR1FTdKFPEMKcFOJvFRFhg6AHgsE3Fcc+EIJpKjWSKPQpY3G6JIbwF2FKKIdVHhF&#10;xJXJ7AzhwWGe8hzh0h1drXKD2DzDtC4CvCuCcCcCSC/DGDWD4D9S/F5ACAFClDDDdBaA6Adh2iRM&#10;Ge2AATfe5iSiYiZLONxEef0JdJqEYIOKKJIFkFkIwO9JVMUhKFyTsPbKfKgKnDSiyNCR1boKggSF&#10;xXzAINcEGeMKXNKEsJQI2FKIMInUzJxIkTscxDZdwFaQZGeBUFcagg4F0QuJRF8NmZXF7ToitUTF&#10;1KIXZF1JvRvF4b3MfOlD3gEOEJIIwKIZiOpWSFRKZInIGIwgmEEKZRuKgIUKIIUN4guEpHmOyD/J&#10;0YnE3I2InI/ZdIpJ0YkYjFXXtHckDaaABFcNFFcXeZodzE2I/IwE4JvKnFTM+HfEpUPI8NXJ0jsU&#10;XEIY3IwIkFhSZcIEnNCfgE2MxAqk4ObhkFzKZJ7F6hDHpFuJQY6U3EggHEWIsO/U9JxgZFwHfFME&#10;WHxeNialUlVP9eXWeD+D6DWDODKClCkCbCiClCyDkDsekF1ABAYAdAhBIBRBbbABeAwAoAhAIAFK&#10;alWl4HQiUiWXRl5l+l/GBHmIbOMjLlQEMSiEnIbIGK8dkAFO/hwAzRdF8FRdvEpjLY6jLJdd4b9T&#10;9FRmccadOabHcAymkNXFcZvHaNXZ/FDR1UJEjFuFRgNWTHaHmIMJ0IyJIObQpY6lIEKdIKZkbEWU&#10;ghBTamemfF3FMFMWSH2FKcTKFJdIUFRI2I/IGlAdHIyIwX1jyEsTsUhKgdND/JpFRVdkKHpKZlNm&#10;zACJxKNFaI/Y3J0dcAAIwO0gpgwZPE6HxkWFqI/dPlBE6nnFXJQNXTsI/V4JvD4HxkpIiFhZEJkI&#10;/InKVA1fBAonrIqXaEYH6DULHEWnsAGA0ofK4AnQsHSJpR1KAToQlE4IwJXU9UtEsmyFRNlRjEYK&#10;AgtD9jkJXBLo6mAo8o9LWlYXVD5DxDnCvTmCfCcCYazDVF4ACAEAvA0A4BYBdBnBgBeBVAYAOAHo&#10;+pbHBHDTdiVXQpcpipjEWOMTofWE3IbKKJvKPRDZsQpAxpxmSF4OMTsRgFIJODYJnjhF0InKPIkI&#10;sSZSrfUKFNXH2FMgDIKQ0EYYMEpmyYOFqJxVfEsY6gSI/JXcRFzIwkeUoEIhHHxIsG9VmEeF6mrD&#10;whdAMF0kgOmAAglfjF2FRkjD8JpKCFTFKKnWSdeQZATO/IAJvjhIUblVGKnrED3HfYxYikaADOoO&#10;pI2FhHxVPKXEWQwHXHmUAqZE2IOJngSFhJ0InagRpHaE4J0lTKIFTT5HXFRKIoDOpHfHxhXEIqcA&#10;AHxKPKPIGojE2HfFGKCgSInfRRPhHFuIyX7F5O9k7E5JQNlfFp8E6FkagghAHKjQSblGDInBYsXq&#10;DpksasbGNpAbVDfDSDICaCcCZCpCrCwKBlnF2AEAJBJBQBTBhBfBoBMBKA6AJTPscs5E3l7phs6s&#10;+hzKAp5NlPGE3IUYwIKKPQlInQoK/pzKHHhfFaWI8PFEjYIg9n3FykqAIJFRDFknxrFD3IQJpU5F&#10;5InQdJkdaASHxH2ctDPtumGAAHfIAr4ozJqF3I/kkEpnoKPUzIwQbJxsBFzMzLTgJT4MfUfFOKIJ&#10;ncbIKHfVsHkaYnAFuR9EKJxIbeHD4nimflSKXhYIsSDEKA3uiIwbcAkH0GALFDVuqDTusOgOhQSH&#10;0SZhnE2ZhEaq0E+FTIMIbIMgPKgaPNFFhrJIoIpFhFcKPsZF0H2FGtEE2IsH0ciHPgvDxFTY6IUQ&#10;ZI6JvHxJxqSIerTHcvQFyHxuBE5KPFTHmBgvovIs/vrvsOnjeh2DzDvDsC7CylgCcCmDCS7D2TtF&#10;2ADAWAiAmCLCSCiBeBLA0vtpjs8e4l9wIwNbOBvwQWAE2TsOAHaLBkbJxK8NtIpb8D9R1IUJnNWM&#10;fnDD2FRWSoJFXm4IiKPFcJFHxFRJvJnKndXnGE4N+jeI/I2UAInJDI2twFurQEGKjKKIbInJ7QbJ&#10;pHfJIVSEakfI8gEI2kGF+nToWhIAJcZI2MvE3IwxSGDIwhaAAFMWLHhIOmuD1JIFMY6dtt6FXvcA&#10;HtMAlwbAEkhkiDsLFNXaAKFIbaLAGquAKFkRDJIO/K8KPO6dHn+mBGKFMusDTKji4EMI2K8JVTyT&#10;QE3RlECKASFFMX/EeVwD7dxHpJDQZgWO/J7IGKKYLFzf0ToIQFgEIRPJFndnEU0GKk1u3DoNXJdt&#10;wj/D9KZIyhYxdF2oVAEEWhcEEm9ARI6FMczD1QpB2zPzBwOzSs/seh0D/D+DZDQDDCfCaCfCjCsC&#10;tDnDsD0cuFwBlB/ClCaCABazTo9wKbTztzxXLPRblk1yHHyE3I/IAIwFRcNEYNXrqHhIbTsTskN0&#10;GJxj2FqdRALJIK8IsIUXqD0ceElopdjn7xVoAABMUI2JDdyADwXl3F4HmKjm8d0ABfRuDF+VziHF&#10;TQSNXk1y8FusHF0xZd/E2jA0hIG06EEJVpzxUzEEMI6JpY6pqEghgGKwhV5xkFVq4GKhYJIckFeK&#10;PnxctJpLHblKAI60rIwreIeKPH0A81hohIAKPnoGDI6KCtuDPsUeJIpQpulsEmgD/JvKjToH2x1D&#10;sIbIbJ0d+r1IkIwRPK7FslTF9HfyMbiDOQSSYEwWXA5X1wiNYFwaPNXDD2VOwGKyt1BILHXH21Ey&#10;zhCHaJxmnFairoc0YEsaGEMx+veAIsHrMD6FGH2ypZtEGB722RDzy25s6zViaD6D0DsCvClCgCWC&#10;dCgDCDLpLE6znzpzr26l5zviX3O3STZB63VOMsZ1aHlGKj0EER1MUJQoGTsgSI6qTADd92oKRMYF&#10;eIGmxHkIMq/rpnHFzJ0QZn5EOIyt0GIToXiE3SZbfF2IsqhF5NOzHZYz/MfE4e+DarhACKCmyHAj&#10;hIyFGY+EjjknzwcHkKIKIJIIG0IHcKZFcFkIsYkZLEnb6OhIOvaaSE2PbviEEJFqoEWFhH0MoAt2&#10;EGCY6H4DKSg1tAE41RahyY6i0OhfFKIR1jkEWIGwsdbEIO/QZO/uzGGDX5TVjDN4PEMJDA/5adiE&#10;5gAqkEMycDsFFEnlHE6R1135fFvHxIAQZIGRPw0D9fRkU4Cu02cxNF2LH2IsME5MxmQBe5/2l3T6&#10;Cl428l5D+D9D8DbDQDFCYCaCbCuCxC0LIDx3Lzqzs6DiZ3QwM6Y6cP8IbBb6gM8GKLFoPIeIyI6m&#10;Va3E8HmI2kRAIJx04JIJFMxIyR7ECJpUaIK6FrOEIInIkQZKZzREWJD6BFvk9ESE4I6DJ7LFGE4B&#10;C7PA47Rk/xRPvHSI6YxFGk15hnCFOSFt1wSKIzMJQw3zlE6HfxJZcHpaRAGNEFqIAJXoTQ/FMKPN&#10;luqDVFGR1jqE3H0ulmkAyWFFqTsf0KKw/kHHaQZO9ohxgFxIU4Kf01N7l20AQO6J7I6Y6Jd72R1I&#10;QJnYxKZMUKPMxH0r1EUhjxVGMIODH8pIQy8JppxAxIARXEMNX38AA7XtYPwQPEeblYxNFnuIpA29&#10;AO9MxxHyI0zGFTsToYEJQgEr+HtO9Fk18nB6d9Tia6FpcDvDrDnC3CxCnD0AJAvBmBbBD9Uh26a9&#10;k9nPZ1hA8Jd6uEWZjE80GABjG2hFan9PuHaUpMNIiZBHp7jEY5lAAxuInVQFqFhyUIn4EALHxO9F&#10;0YmriLcHc35FvI6DG+VfFOEuiA341P83tgKEMY6XkblIbHfwfFOLFLHJhE8LFPbFRgEFR92m3EuJ&#10;0NpFjKP7EEsgQD2JQR1JnI2YxrdmiAISZmQofA0Is+Sw2EYSFNlKC0VE2JIUARBOZn0D0SF1q5XE&#10;2FcY1EOFK5TDXVEIQFB8QEW3cALKPUA8iEUulIy1mGCXkJvC3/xKAJvSQEsrgEK9GGBIn+kOhEAe&#10;MCAMEf8GB8IBEKggBEEOEkQD0SBcUAEWi8YjMajccjsXfsgeUiaMkckme0ojoQlcQlokhjamLrmc&#10;CeJXm8enM6nc8ns+n9AoNCodEotGo9IpNKpdMptOp8agz/qFUqtWq9YrNardcrteqqasJnscXO9m&#10;RFor9qtdsttut9wuM9KV0bF2Al4A16vd7AV+AuAhgOwcIB4Kw4RxM1kD9d+OfOQhl7nUMwWDigLC&#10;mavAEw4Kt2DB2entSbemcOoCuqi4r1oq189EWyzlDhl+AVAf26qUXkzklD2fXC1Dhi/CfTu5MdqV&#10;SdXOenQ6Lz6c628Mz2tFbn7dShk1A/ghkzdfgA4S8+JCL49fR6MieXTefRe/03T+i8Mi+FzQUDf+&#10;BmAAYgJo0WZgGoHRoJoKRp1kERdwDZhE3oTY4732R15WQPlwIERhDAdiBqgVQw14lN2J3OOp8YXR&#10;ZDADi9/IABlsgiiII43aGHVAVKLAAN+Pz7kFF4nN2PXbkc5zlkp6z4Rp/AflCOk8i8A34QQJZYRe&#10;VEOCCR5EPWYJBPtHWhjSXAWmhbmMkczJtilHUMjIF5zPydWmNs4p5kd0X2lwf5/bRcqCoOhKFoah&#10;6IW1vKJoyjaOo+kKRWpYSaWMZ1lWdaaSpunKdp6n1LIuonReVHUSB5hXHnU/J3O2ro9T1NWeZh6U&#10;KAgDK4qBOUxNo6a+RpLYyV6uAMmgFmMTVF3vkxF6+Ol0QTtGgU+mJDIVmC2D1RphZURd/GFecEg2&#10;uNx3vNS506ZxhQcuxwHjNy8JihVxHvReYn2eUDb6saBwatEE6lVSAgYh2IAdAnCEXfaeTiOPDnjb&#10;6zkaSsEL/lytnANPGnAcCZGDv+MpYCWNIivoDU9fQ93jspIjoy5F01q47VAfGPzfslGWYwaIkajJ&#10;gAFReNLTCHRH5RmFcaNNxMphh4LsByNNECFcYaNbVtJsxHJvRaq7Yy46FAsRaCIYWutm2faNp2pW&#10;6L2vbtv3DcdrpSlqYHfY9y3net73xPTH3+8Dcz+xkMVLDjjVJx1Aem4ZzBfJb6g0AVAtg5uWUOYs&#10;2UZ0dZR6FbnNSVgBjS/VMhqYswQKGmMOzrUXVJjFMcdx8pvdumch1e62RfJmYYXA9P607JEkzbXG&#10;cJe7GXt9qrfY8PP8Ji0g75hUIiKxoKCZ/gb19DHAb5Gsy8ZV23TXNnJO6TJMmJnn2e/P+4YdmEXz&#10;9oX8Cj+An/q/cmZz6CLoaOIRdJjh2FG6dQUtDTlhzJKHKeUzjCAEg1gma8FSVGnwRIuXtoxOzgJH&#10;GhCB548HYkZSofxG4I2RMBLezIZsLoGrYOOs4mr6D7K2g4TpcL22DAph6v1EUOG+xCiHESIpWXxx&#10;GiTEqJcTCMt0LIRYszd1NRNirFaK5XhjRaTuZxbBQDPH8PSv1YhhTbt6OAhojrhxgRsR6DSN7PyO&#10;qqTqYxCY3iLtfZWRaOY/CdPMTqUBySq40x7eQXqMxFmfwcIYz89KtDEq2VWil4S2D7OwJAx0iyVC&#10;9xxIsfZDR0TgH2M8eUzyxFwn8X+2UnjQi8EXQq21PZ0CeuKI4VI98DT4yXH6fF4TKX1pCk0i82xf&#10;j0qnBZMgG8ymfrEKlAKTxumcFWIZBkiy/zQp3RSZMi0EUoAfmUDc9JSVVsyJINFZzTCMzUYQyJkS&#10;4S4qrcDC4Zqdz4uHlCSiZiuDMRBABBE8oOqArhmQCwwqxIsUIoTQqJUSKF0OofRAuMT1LxRUyIii&#10;NGKM0ZFJRyTJHkZLEm8eV7dGiLOHF5SiBAAC9wTBqXuGZAiLvonSVA49HmDK2giZ54Q4KepUgWqs&#10;nrP2pSiN0yYjTwjxvCgMP4+Z9DGGcWIlIABwHOHrPLBF3RCiLv2M0uGaqhCpTSOO0lbCYkNHxOih&#10;oqR5ZEAAOOmI25nDMM/ksQYzzJoImhlWACExmiNLhWmR2FFbnskXNusIiyzhg2MhERo0K4wbI0KS&#10;cCczh7HE5hQS2bxcUjoVGLaBmw1bRnRTEcdKixGKTbAAZ5fr2YKtPX+UOBtJKS22tvbgrFDbc28t&#10;7b6JxYooAAik3i39xrjtoGVcqBpeyWl7albmES2CpXKGUMi66YnhMUOzW4p5e2eIFIo6UizTzPJH&#10;fQu9eCsCeMDL2jRx1fCNQLQiNlO7KWUnjPiylKi/aprXTAqtcJx4SEYYosZp9qzozSUMmJI7h0Ko&#10;VJqTU28EVVqrO6QSf55TwFSQ0ymWpHiGK2PLas8q3bwgLSoyZ7KxiLmcneRlcB52KXXGQwwjSVAY&#10;Y6fwCgi7A8Tk7TFfSOzXydOOak1Ko5WkxIpPi19mV9L6SyHpesACtjMLhS2Q5EUFUuIppoR1mTMl&#10;sPoeEdE7IeM03IzXmy49u825wzjEqibdri5yzvngt6YkqXdiWVKzAAFVuaIs8J/8hR9KrQq1YayP&#10;btmtz6R6fQDCLvbQ6qdWxt3dkWTEdE4jwmvspze/QwFIUoH8YHBGfrznnuBaTk06azjGH2YoiJcL&#10;P9ZG6l+etiiVMgH6IQqdGi/7BEZVXiAocdqglCPiiUa58U7pEQrTM+kxDbgCM4bczD1AH68mGQUg&#10;2BCLwiVWkwmuvUXmMNuvlfR6ZOlNZ/hAx1YCL7BNlA8vJetUoOIyVLMrrX0JMPTatWx6WDMDrceV&#10;U5RnVkgOIcdXh9mvrOQrT0cDKTGFSTEZxky/1+r/WJu0wO+yfIaSY8J4TzTdEaX+Iflu8888w5jE&#10;PUXMua82U3nSisU6L8357z6jBjNlAAZloYADgTmEGqWUVCuzcCMUBf1Bn5e7OTcYQ0+DRer4k5TE&#10;cBw7hyar1J4z8zzBmDV7IQT1Jl9Bk9sSIe+6ZBp1gJP4fxkxDDMHvVWlSfuIiFWaIgv/XxanbH3I&#10;txWlSRDjoVF94y+iK+VItIIeVYhe9ToCpwQvkdqyGLGSYZig5FpOGAWwcRmxvuhIaVWrYzyVDOcM&#10;H7zQAGZDkudIvBGRxFSMmc00AA25oT3oVn7W6roFERVuMYzInp41Vpiw+cLDx9OUj+dOkE450VVm&#10;MSpiZF8EWTMGX+rP3IAIgcjOX0g8eY8AJ12sX515BvbdWXYHn+ekOf/2/uo72P+P9/8K3zlcNRZ/&#10;2AKAMp8zZ0gP84EywPIhUV4dFAsYwYUjQDyBMv17wUl+gq4cRl8fQUAiIv9N4sZy8TseMnddVfQd&#10;ER1i8ec9siIjIlQTVVVLMTksQlwlxeMVwcBkURZk4y8RYkdscRYkweNs0cR8kRxuoeAv0v01IuFc&#10;4Xo0EbJkAqdP0UYqsb4NKFiDoR4yYqd7sQoj0eNxUkQikTUccVIsYYVBwqtoAYw+gfEcB7V7oXha&#10;qE8RZhseAlp9wwkRw7McIyl9APcRphYnV6lHQYyIcP0fZ3sQQZxxsvpGEYlu4TofxmEq4hofZgR1&#10;IXohpBAwgVJvoAElQ/oCcGqKWASKeKgWt/qKmKyK0Tx/9cRFSK6LOLQUAcB2EAAhV0oAA8KAw1xI&#10;AVcxR7xpUYd1MlA8ILOMk209sEeM1sQT4VIs5Uo60zZxh+8TkQw44iIfw1KIs5MTmNEr418zZdUk&#10;duERkbciJZslAqcXtA1w4cJm8xQwY1IsZ/UT8fY1tW8cMagRcyk+BNAfZ4UR4cctgwws4cQTV0KH&#10;kAMyYC2Q8EWRE1IxRN57yN4XEVJZUSR18QJLqNcAAQwiIjQYxxVosj0QwsQrZiAc0c4Ywe8zJCJl&#10;Vi4XgZ5YEXg94SiQsRk8UQaCgRZh0ZAVIrYmJrgP4ccQxCsmKTplYQoZ4eksYjJDeIwXhjATs7Qf&#10;Q8IilJ8ZAfZMAPuUcQRM0QYeUylsYcIkw9sKKWpVOLWW2W4TqKuW+XKASLCAGXOXdzccdIQABsmM&#10;B0YvA4mWcesVWSgrmHYeB1QACGh2h1UAmJIRwkwLeZJHoAAv2M0EeY8RuXoZA4GBgO0fET0XseUS&#10;2B4tFkqVZ8+ZwvAilAskQs6HERgZwjJBU9lCh10w5xWT6Fsvpkg0RrYYAR0dE204FXaAgvBUyboU&#10;aUAPlA0zI19hIQJul+1IkYAekjQE6dgDidpeAVCaATwe+FoR0mJxWeIkETU4Ee9SqRkSgeMrYsR7&#10;cYkwaVV+4P+EITOa8etheR8fYZw44YxTSV0esQwhqQUmAfZXEX4ZhLtaUkF6oQosQ/UYMmI50VIa&#10;EqcYUaFQQC6hsz8+iEYR4qubd144GTFrl9GIQZEQQXsYxBFF6L8PwVJu4ZgbdD0Cly0IdauXijqW&#10;+XGjuj5zaXVzuj+kNQqOcAAndWIQKPotid4VBtURdfCYwABSArgbdi0VSZGZMTMRcZgFWl5auS4y&#10;0y4zYe+LgTolQaEwM1IaEaET2mEPKOMj+dAPFA1maDIRhhQwgv1ZGjUqcthZYw6mZOoQQrYjQyQa&#10;oQw4dTSPAPoReVp5AVYbcYwiklQwwkdrcSESIkydIAIsQjRjoDCZdwoRlCKPoR0hpjcTws6j0Vcc&#10;dCIzYzZR5YcX5a4gpNcYMs0r6GRTERaCoBKYUAxjwxRBElwYwzYtiRwPEi4i88KNYP+Lo60kwhoX&#10;0X4sRJsXoVIykfGnkAkXwXp3IwYjKdwRclxu4v8+gXYNgww4EYwtgqucIQYmJiMeEQQ5JrMSuhEA&#10;4zJ7wZUQQZgHawCWykSwN/yqywSwdcikFnawiwxENRwKSrIVch8iCTMARZN6EXp1coIkwLax2Lse&#10;UEmyFv0clA0b6EATs45Dof5giHUT4s4+iyUSZXAkGtAOyh9VwZcRQsZQEDoS0sZCIcRxUxIRyWYP&#10;owOf4SARcti0MV8sZ7wqcfFxUhp2wMktiLgmIzEq4ZwaEek9s9sYVCtFY9sQw6BAtKAdAtg0+Pad&#10;OLkY4sQZiHcAcRoXtl0Q4lSQYnkkyAaR8TpPgPau4nVKUYcYV86o2EGfknVCJn88+M8z+yoBs/MT&#10;ltMPckcfEcR9QPussAOtkfQz99oeAem3EbcquCJ/BBEAkeUxQbe48Eu62w269/iwZEsP4NYMoMAK&#10;UKwK8L4LULcNkOcO4V4F4HcJoJAHcFS7BzCwqLK8i8w24HW8+LsT0QyywAZtp+KYsA8ZIXosYxQU&#10;Oe6YYVYhoLS+MeODEPQ9m5iTJCUi9GIgcfwwYz+PcRgYwhVAs8I4d4QfYdFp8y4VIZ4xQsQ9s09C&#10;g9t6Qag0k+hdk64Rau0mAuEv9BG/KLYSgj2t4AYTqlRpMRYhVfRCIb4fGQqIYP08cPohoQwxQYUy&#10;YrY440+2EXAv+FQRmmkgIukXhdATxxUM/DqoIABN4DHD8ccM7ELDoM81+ckRalYmgjSE4Aa/s619&#10;i0kTyvAP9TQlRGV+wRoQwv8sYVIqtHZ1yTmX4Z4aEv1HYilwA+oPic0q5fofUbqUWAcbcXsZxiQX&#10;oZy/HFgRYeliovoZjC0eAraBYRw9u60Eu83IdzG7JEMPgPMOYHgGYGMJ0K4LsPQPrCMW0GUH8KUJ&#10;oIAFrIhnG8pzzJ/KMqCjeAkRYaGVIAGleSBhmHsWy4IZ8UJBEwaIInUkxSgLwkQcAQzD8DGm0Ry5&#10;8Ac1I9swPMCagPq3oj818hXDyYEPob53knUt8QhhoAcmUbMXiPkc5jU+gYwcCs7FYQgv8fwfGXsR&#10;0cAfFatXqrh5EAG5EAAz+ZkvYkFyY60eM+gTWpvFEh4QQqvHQeAYUZ7HcYC+8iDC4AB9slUTlrQa&#10;sTkraqMTsxTDEVCOEOmoAOMj0YUDPRwwMs5HYwwtg8IcRoA/HLLQkeAwMfxpi2wRokxaci8mKKDC&#10;RCJXIXiNsZoYUry/wOhgS5wPceUYVBEhpCK/QY4fHPYOwcecUqs5IlRlcRSv0AEbeN6aIeDSYRcr&#10;aM8RorZYkACr6zgA4FPWPPPKTWZbfIo3sP4PsPUHIFkEYJEK0MYoPJnJvJ3WewlcFRSACkLXjX4o&#10;+w+xFEotgdEikdEzY50bc9t7x58riCEwhCseWJQRzYQdAeNCIynZMRsmIe8fEcceme8wgiktgsZI&#10;oQQe8eNAsT1agrhBF4IRt4Ei8t4ZpkCGl+UUIhpoU+gcldImCbB1gAZ7wrZBjK/WE9mdoDijkRxV&#10;/cU3whrEIM40ljgi91AC8v8s6unCAQLZUPQcAuEyYkw4HOeOgX4aEeUrZEjGkk0RwrZ8QZ5BEmIb&#10;4+hR4cfepBEsSk1WYkEe87UkFEgeVIwYAYWMIQoeUaGhsC4hoekbcyne8wgTWqaxgAawIURCIGzh&#10;fhTX/hpQnWk3oMQKgIkEIFkHgmMR4BwCQCsCgCABkVsEoF0HkHEF4ELhtb3KHjTjc28b7YJ8oTNo&#10;A5QmDj4RwTWkwdMeM20YxA2XslSjUv8yZ+SN8T7kMmAikilm9WqUEQYfYykcC3cmDdMAO3EQzfW4&#10;hH0RmtQAK9oAbZLbTbIRZa0ggRab80ATwyba8R0454oY5UkTM8J4TeOUwAihYqcRLn8R0YXdVjxR&#10;kaUaa+MLSUtakSvESOYSCzeQEZjMcRoZ4uUSIhUbdUWQMRdGQQgh228RQxSTYAQRoe8cS5UdNLcS&#10;KGYQZpIkyWQfQkyIMPxKQeAsRpkQqfABHL49sv8uEZhbUU3F4hMRo4ckxCIkchpLkdNAsthS0JPt&#10;XjjtdQvh03EP8PkGMEYDMJ4LwNURoDEEAFIJEIwIQC4CcB8A8AzSftiLTjbvHvRcY10mBp0ajTyy&#10;cmIzIyk4fd4ecyYEPwQhVWmncRrPndvb4evOnq4QZIPlgVMRYhrVTTEkGkYgwX8YBvcATmMPis5+&#10;wbiYcAfqUAveaHhMIAMZ7RRr8A/QgtsQjpii8cceO34lQcczJiB60XgyYuGQ8C008fEs6UsQwwNG&#10;8DRN7Vsogquk0R3hAc4ToceeQRkthfTlIPUqsTUQyV5Egz9QYrh2OMV1kQgQwYxuUQImJpwdDUiY&#10;PO72IAoZgyKEwee4p0k60zJA18AY6ct74YMxQeWf8fR696wi8h0eUekyZZEsZCqHfnYVT3YP+DwO&#10;gceulfgTM4fUsbqgQcIRcZ4J36CafvX6NzO3xFUPkOkNQCoC0DYN4OuIERYBoC0EAMML0LQjUAv6&#10;SW/vP7r7033rHxMRsfY4dxWsmLj2gPHl8XsYWy8ck/AXgdnzNoHLceshVA1U4PctiUVTQQzSYrZV&#10;YPjxEPnFkQQz8xQz9rr+GX7e3O3SgAdKoQhKced7FPzbcUpJIc57M+kevwcQB6PiBv6CgCDgOEg2&#10;FgmGgyHhWIhOJv+KvGLuuMv2NweOgCEgMHyIOyQHSYDSiRA+PSyWx1+TAJTKJhOXQd3zh9zqWgee&#10;yp20B3UKbR59UZ5UiQUSl0yCv6YPxqVJz1R51Z81h4VoC1yegcA2CWgKxhCyyYHBi016aWMBQN8R&#10;d4va53SOwsGw0Ey0CXyUAYR4C/ObB0Z9R11YiO1Z5zIJPfH4tyZK6Tp92KyWUI5q2xt+49716O3m&#10;O2UIAjT6UUaoS6wQ67R0zY7GnZWO4NzPXc0B20J3R12cDK1p4PTizh33SnUSnW+6Vh83dTdIF9TZ&#10;dbr9js9rt9zu97v+Dw+Lx+Ty+bz+j0+qDxV/+v3/BytFbi8bkp2vmPIJRL4+l0QXwgGAoDgSBYGg&#10;eCHXJqCxng1HR3hAiISgmFIVhaF4YhmGobeldDoh9s0FN2I3XbdlWLbk9W7YttXZXd1ALTRd1cAU&#10;4Y2OKOEdU5NFpBhSDyOmQYpRk62fdppwIX5dwUkxi3FPRdUsQ8DGaBFZ2sCUHpacduwKl5bWxCKY&#10;pjByZV+S2Hzoc93Tcm17XXN6cZPZI5JEc+T4pmtB1gAGMF5V5jU0TRZ3DOChmLURIAZotXpnUxu1&#10;QbFx5vhdIEqdp7YplVx3AOw5afVBb2FnyVVnmBBwxqmZQcDurVnXRvZtNxdFeUp1pVY0JK6jCP2L&#10;jg4pBOk1bDnE3pPZ9b3PW9okNV6U1nquMIpe1lamWNEQVaRZUkB1NAgt+PXpe037kR2NjhYVb7BU&#10;RnXHXGKVxdqfF+l4ClvkZB00Ie+2why/r/wDAcCwPBIWpTBYGNwxSqDMPBXPJHgTMc4zfDgHANwj&#10;GcaxvHIbgsmoNGeD4RhPHcmyfKMpyp6yny2+FLU5ynir1VpPp17cHbFZ13lOTAUYufFOkSRG3VBn&#10;71jCT3tlOfFEnwFtQlWU7YZ1z2LbuU79SrPqrBrXp8NPYW7zJLlej2Y2uCFfAEhhwzj2+nbkN9b4&#10;/p1w7LQeNNIdTPlnBff3DYVULBp1i1QXRhVOrhMkg2RLeHXPKNrvVLaiUZlY0k9Tntk+P1OillUg&#10;aWMJITS3LhQddGLYg6ubRW2GxjONFcB/tVOk82+5W+TnFe3ZNrcORFvVCNEgSDPZMlWpUmjCMEdW&#10;2MF3liY1+012WfXFhbnYdiFxe1nWxc9n5EYtn9kkijgA38F2FV6NFeW2wZ0we9b1HT9wb/nK/7/z&#10;/f+f+htnMADvjmGkLcFx9h2j4I6B8aY7hrAsAiAqAcFIKwWQux9kLIw7oSERBeD8IIQwiPCKSEqU&#10;TyGdMq6xFKT28AAK89YjxnSQAshqZUvySEiHtfQSgl5MFDDgGxEIwpnS7k0NiSBeqWgPJTfyBuJc&#10;MyEqfHKbcpzayeE9WwosDKSIplUHOy8lqSGzpia8Bpyh6y6PgJYYWL42Y3qyM+Z855cYvopbWjQu&#10;69S8lnSmTQ0JB3BpBToYUoiU1uEqRodop0hUXELRSikokTo0EeSfF95p1SWOcOKVBJ5w0WE6jWS4&#10;wqnU0lQKcvVbBNC8kqSme17JRjnwCJcU4tpfjOmdRSZ03sPh+SzJajQwp7SoEgdmVwqCfC6F+Lav&#10;V+BY0YI9a2kxVb61sOoKKUaXZQjdkdV+nwysYTsnNLmk9YJIDOleJUSBnxHW1trLekiKIAzCtvHG&#10;6w9qNFsLYV0CRVIMYnQxhHQKgdBKCoYl/QYlg+R0DUBOC0Gw4R2D3IOA4YQ3hxg9BCA6hNHKOwig&#10;yg4g6EIOMlo9Sak9KF/stFPCcoiMInGdR+mlTpzy7s4IqR0uJbyzmFLyz4zsijrHMIGj9IkUzbkt&#10;JpOwg62DGo9BtVBKZpTSkdN6sVc83CbJ8JVDUFhhUiRfhcZcAUS3agfjNJQjpb1fnXVlQgjyKyrK&#10;dN2XQqBnUnmLhcjRKa9UkEgagBZvpJlbEeLpKVD6eiPJ8Xqtx9dASWEgMACM69Zn0lEscWE8Trh/&#10;z1M+sWFRiSDu3OK04sBnW5NyJAZ9GjPo/k9r8QkwplTeqRtEQZ1LkSDlvmSXOYZMEWmyT4nwu5HU&#10;YFvM6e1PheSQSyIrDwAxHS6JPhPM0nqMCzrQTKR1FJhTj3RLnbUl1zzrntOSQUvJny8pTLsQtU4A&#10;C/RLI6j82Ji1OqdMajBKqMAV38slYClOAMA4CwDW+kw+gyBFBiJ0Xg1iOiHFMMUPAWQdYDwrhZf9&#10;IGRUiZJB7C+HsP4gPKsE3Zt1fusl7VkABUDhlnRgaVKthDro/RScM45nUpqdN6vVtaqwgY+sBE5V&#10;dliWF0nq3KthTCaXrIOXFuTBznnDI6WcmkZk+YpQFbM3pQi43AM+k98Rj21leRedQtqU1AkTyWR7&#10;M5MjjrFxOQdKbziDgmzqCfO6MF6zXY6W91hx0iKdvmdwtqqy8lOjeNkZmirEy9W+CCI9FCTFEOOY&#10;VYJbTbzxI3FcliTyiNrLOnx2BByvFnM6XR1mmwAN3IGbstqVchkeK9dck2WstkXkaADTpBy/OjOp&#10;qk8Bd1ESBt+TpfpsW9JeJAZUytYibO7KsZ0s98SWF5SwV6XhB1VhQ23iHbu3tvr+wLSYZgsxKg8C&#10;iGwfI/QAAkYcMkXQpAJAJbZuDeu9juYZg3B3e+/N+0GU6k8241uBq/0qkFx5MHnljXqaVKeMCE2P&#10;loQWcBj0nmFSQe2PSXpuo4i/wwsoPuQgw5GSC9xLajmDRGN2U3CSDm9MqV5epfinG90YTZqZEWfQ&#10;wsyfBUJA77HAiJLgfpUE7nFlsSgs9lSUFesBEtKujlLk2M6cNYY1VfyiI6SBtPIwYGNY7lwnXKjC&#10;rFNoTs7KU0kKrXq2lH7curdWSIicqxbYzVmMaZ8wrrC4m7cwVwvzxSEmxmYl6dJIkaZ1BMnxLDa4&#10;zK8KRPUaPksvlYU7OYhMW31ltKcXTNSVYckZc6Ui8pczjnD5sAAypz0kOLAlw8AbPkfmVR+cPoe6&#10;zrJIT+T0pxUC49ZJs2s56KU+FQvCc8vKVeTE28SHv5vyt/fQ+j9Im24qPD9H0PMOwXwniOFQL8AA&#10;AgChsEKJkRwdQwAFAGAH6f7Nwb5w3STDv7f5/0Y2HX+6aTrzFK4z4lReWxhBxeSfCMDPl9RwBHRw&#10;xUErxFyiTxgAxiy5xXheSq3iTnltwAICw8SnRx2zRHhICzhD2YA92uFY1PjPiTFaRTDa2sEWAB0U&#10;BGxzzcjrBb3UnqROhcSnRdDayPSUxKi9CXhNDaSq2ahsRnU9QzoSCnRRBXgMoTVZhZy/zVRWRWiR&#10;CwRcThnLVwRYH/xDSqxKj611QBxz0Qg2CxSaSxTuQ24CRMB7UZlgCfBt13BRh7V6hD07hfFYza1f&#10;CXhKhjTPkTlLz+RbYNUvUQHKg2oiCRIVxVlPRDT61QBXCTySEmAC4KR3nvRFxwxw3X1TBESfCSE1&#10;REUX10knIWRRC9VgBKhnYaRvVdXxQ/BHRnxixIC9xjxhUahHBLCgBMod29B2BdwjIwYln9YxIxWA&#10;31VJw+g8Q6AYwWQTQpAtwzAAgBABgTQWgbAfwegcwMQJwGoxo31Hn7wAFI2+44I5o5yBwbo6j24u&#10;lrxpyUz7xPWO4eBB2wRVhHSVRUDrBu0XxsY8wBCMCU1gBeRlTYQ014SqzaRLRn1cxQGwhSxpRToU&#10;g+V4RRGjiWF+EmRHogQGxsWLhZRsXKhuy513lCnlXQBiy2BdyVS/RfiY1kmVXPB13ZCcRUg1G2DZ&#10;RPQL5OwKZPUgCGSRBwydCnIBx30kyXj1BKEW5ISI3byw5IyNixRvR7XFxpy9V7oYVfRp3zyVUeRd&#10;xCxqgKC9SYzaxNCSB2hdDcgw5aydBt2KRixKiSIKxKFrREyMFQR3hpS2BeS3BHRjReSwUQJaww3A&#10;BxS8RLBdxjS3EMSWDPiVRnysnKmURByREjBRnnRDzPhdyKRt4HRHSSC3IbxYJhxHmhRDXKiMBixp&#10;QY5rGMY6Jr5sEF4yFCQ9QjAdAeQ0w6w8WKg9AsAqwsg8g+4sG1BaATQTQRgCAAx8AQAUAaAYQUQO&#10;ZsZ0h744o5FJZ052J2R2gTp3CxTaxpT6WcpGpCxjxzxz2gh23uhXgB4UGzhA0Uz5xp0TnpA9jlhh&#10;hTBZxXplp9wAEfhE5eGUxEy3GoJMh6Bw3ARgxz5P13w9inSKRUGLTfCTBLRd0SyY57R21gBlQ16H&#10;Hkg0ZFRLFgAKqI1kprh8BTkXxnydBcS6x3Bfi2BKlgFgFVB2UX6HgxaOCv0UxcRvYsxCRfmnxJpL&#10;CzV1pGnMhKBjT61gCq5GQC0Th5kXynZNgtaVDhW0IuQACNBKkRhEzPiz2kh1i2KLxEaNAAHiR12N&#10;BWnKnQA7Bv3QBw1wBfh7RpSWCVZ5xSAz6eVwIDRIRIi2FgBnT8hknqBHRKk/iPS9aTxB2YhPUQCR&#10;GcBLi9QVqk4LJ2qlqlzAZs1Bg7wSAIwKguQ3g6DAgZQfwpQmggAWqmKqm+CDFIY42HKq6saqgTKt&#10;ISh2Vsmyw+0oqCxLCfDaz6xeZco9EL0WREWqRiyxTSxDy9T6xwyP08nEZnxpziYFxLViyXk+hEXO&#10;36x6IpCTw9CRIJGww/BzhWBb566RQC2qSNDOxCy2K2x4IshVht6hBBxKi3BbBYx6auQ+xw1ZjcnF&#10;FEx2YHxPTPiNCYxIJZx1hnRcVgAwLD3Aw1oSAziT1dhG6/HgBXJZRE5KhCyNCPRXj63jBfE/KjAB&#10;xNK0RNhUJD4cRuRhZBk9YZCwXv5Gx1KSqMgFhZ0yxY4NbCBChC5SxBySHzxRBzzrEXzcneRRhHR7&#10;TLzkA9jmRxRuxnxdGMxuU8q7QDbOwAnrBmjPheSNEdBFzrBlVS17xKE/pOwL6TSTxcUUyvyeRWB1&#10;4PRIgRrdpeKsrebeiBamlBanKnqoKojAapKpqqLe7hxLZ1asLiLjI4AXrjxvRnRUIcg+j1aBRLrJ&#10;hXiVS9SNJc10BTJpCNBn3BRRl4SPaexLBbTPpnhLDaxIIBCTHGkEx6BnRi4Bg7GuhHlNw/10xcyf&#10;CNJdxXBbSfDohZX/RIqlR20mw9CdBu0sxbS2EZoRB3xUBlRxxnyPxz7qBsnJS1xESNBjTa7ChS3t&#10;hcXexF5bhQDrFzR7hNlm0xgBSSJjhmmjrmhmhdxIIABsiVbTBFakK3hhRcXnBcxbynbZHZxLhbRd&#10;7OAFiU0ZhNEWyUxbWkB4Rnb2BSHKiP1eI9x7L/hiBdxbVexD6QwCSfDrDdhWqVg8zjiexYBXi2Gd&#10;wJwLsM1/xByMC5xt7+hbUTk/iVUXxuyv6cMCFpQARfkWxNESxpbeLjcTMTR4rfVBLf6n6oao6pap&#10;6qcTrerin8cWcXX0goMYCdBi64gABhZ6F7ADSMCMrHhXB6Ri6eQzxcRw8Oz+aJmwBC0/EW4nAAEU&#10;xUMERD0SBCVZmORQjcnFrSxNiKVdBc1+RmheULRA8aEThNKZR6TcmIxQBLWNhG0ZkZr+h13YQ+yn&#10;RUJJR3ifhDRpRXhpbRBLL1hOCTz5BVoVhF4IhlUp61RNlz3yBmiiii0SzacrBsjVsHAAHLxOrcR+&#10;RTBlSKRdBcUchj2nhfD6y3FkiMGsp4x65DQ7RwzrEJ6uBlrqXCyXp6i/RbyeLLsiLmBfFsAA3MxB&#10;Rfs8EPRB2ZhDxIBwyfMlRByVcqRPRi0Ux2sExE5XxC6ihSxNANNCMXtCtCxRMUFAw/w+g+G6lODA&#10;QBABQBgBQBJytDKmMW45dHNIGIEJQpFLavRYFgIJyTMwK+ltg/nKh1y58ZFahAw0tNQyNNy0xFRX&#10;kTk5xGxTsSxSyS9Ka8B4hUCP6PRVhb8LAABTiMBlSoxYJXRXH/hDWUhJlkiY2Lxmh6RUCsqHppKF&#10;JYBqjab0xHmWQ7qLCQZQRWtSxsSfD6xXkS49g81wrlyT5RA7C56bGqw+Mhw+hlRnRhTgoWcIRXCP&#10;SPUS0nRxb4xflZtKwAsmhOBzxnWKZlRBbuxRMZxB2XhxRzziNgg+kxBCbnRfCVSY0Sy2LKR2EuRu&#10;RHRhXNRWBx0KxuVm9bhYHuRDhD7lgAc30oA+0MSMF7l2BJhKi2CMCfMBZKDNRxtkhWB7YeiUxDxe&#10;RpYFg/h10OBpz64lMwRsUTgS939Id4cXdDt4t5YxNHp195t6lHqOAxYaRXk/EqtAhCyBRUE9SxSs&#10;t7WuC9U/Bfszw99qi/bxxKxNjStFDMBBRhRuynZ9hRIr65BcxbRebrnghLGvBZbsAFL4xHSNMnxL&#10;CNGjhRBhRwyaZD4LQOuKMMRfouA/SxRhXKtrA9R2ijRKL0hD2jiSt9MHbvBxRnWiBi2iBxyaRdDw&#10;xMMzBc8tobBFRUNgw/KQQDi2D65YU/AOeVU9ZNk4QACMGPgQBUIORc8/1uA9qIB3nehiLVg9UlHf&#10;ROhTuNABjPkS5PQKU/L/J7g+FwBt7FRMLE9TxRrt59r2xRCNBfjPiSCSBpXfgBSPxdBIBvUVhfNw&#10;B1BjWbAEqvOCA/iRKHA1yaVOhbxBBBb8IdQDL+OFaxABy9Rd6YhKGvx5d3t4N6+sKsd5OsetG996&#10;H8uteuUIRix7aGCBXNBQixSv+jhBXVmlBRheV/AK6R7n1ihYCNFkk/FgMdhNjrFmxTkQCxSdJOBL&#10;TvhBTcuHLGhfJeBTtdQAdKQFBKurB8E9DbzrOZCfBZ0TugxKBlRdBx1ieqOOsCRYza0/jPoPN0QD&#10;O5RYOCxwBtzcqyCceMb/Q/+nhA7lBne5rnh7UqREVThaSMCq7algCRAzfH7EdRhSBUCWNQB47wxY&#10;BTkZi5xnxIPFSXhdCdCRM+BZS2BpUW1XUZhn9lRGZkwAMzs0BLDnxuST4MxA9MhNrwB1Bd+KAOiS&#10;JYyYhnWSAAE9fPsRBpSPTaT6/JhTRBUXwy/YPCRVjrN/xbVyRYELhbSVxrHIQPkS+1Bsu3t1hB1n&#10;fQQANMRRurgS+uvfJses/ffgGFet/gfhH0iTyv5BtYBBxnfHwzatgACVdCANNQCMC3CZF2h4kUyn&#10;UQKLRsuvBFXx9uQDBsTyxaBaVxBNss5uxTMismR1hzxt0U0sxdNuH//Vh3DsgBTPk66E9LfPpnRA&#10;yaTjRBUkRNtu55hWLuaiT+ZKxmsyxuZAfAsFCMBjVZiwSKWiA0P2hLRfsnTXvcI/iXrZi3F6Bj5U&#10;A4eWRHagg5DayMClhIhHdbzf0ZkQB4KBxxTVxQFb06upRABhAgrBIKNYOAoSAIXDHfDnDEHZEm9F&#10;IZFovDADGg7HBHHgnIAlIoxJJLDH1KGPKmRLHRLndMH9MoYC5rHA7BYY/J2/569p++6DIglCQFGA&#10;jSBBShXTAVTnPUKC+5+9nJVoY9ay6a3JpNIAmULCA7HXbLZrPaLTarXbLbbrfcLjcrndLrdrveLz&#10;er3DJ6/75gMDeHc53E33M666BASLRYKQMAwDgsnlMrlsvmMzdU1nDPnoYd9CiNHmtLptPqNTqtXr&#10;NbJnzsG5sm/tHVtp2/L7Pay9Zg7m1wKKBOHxBRxqGDeTNxDzAvzuJb3b0t9FG9LnRKH1fpNuH73u&#10;/sHyDvHYwHJgL6Ap6uYIQz7gh8PLe+/uJNVnIzfy2P28f7uG+X54wOeEBoFWY+IITI/lOAoCIOgI&#10;DIRTUC3ZgpvEOO+CD4OOHF+PKH3fgp20lgqCoabh6AFRoAYCg4CIRAwCYyitRT0jZRUMdBC4MgUB&#10;oKhOE4KjBVDikV2UZRpBQlkuMgJRhyQNAeUnECKVUMexxFFeE5ZcdVtjqeFDD3mN4Gwlw5XXk1DH&#10;lit5QYm96gUgxbG4hp0jtjY9G8j1fpSAcD6AQyTZxgJHgjnGbwYj2K0MVJEjsbQ31QOc8KVd9ZoC&#10;ctzFfn5b1Sf08XVNao0sMhVIjRaEwfqsFqtUgEU3nEGqzj2CofPIv65pOt6gmKY6/oAD4CnF8l6F&#10;yx5za6yrLsyzbOs+0Gpqi0bLP8/j8OI1jJJ0oinLMuDAOw6TmOQ6jvV0AwHCYJgjTUGBQFQVBfGQ&#10;WQeBMEGStS+r7vy/VdZwmmeGdoGiaS/sHwjCcKwu+nZdd1ZnbxDIWVmlTwUWTUQOGeUMUUM8fDLI&#10;ZVCKcY9WxVJ3o9sjcxa04kTJRYacSOldk2qwfnFN5Qaqv1bOkwdAN3QqPd9VJum8G9Jp1F5+eVSg&#10;gn6swazJw3Vdk29YODWqPy1PW4gpWFZ2BF6XQt33ZfAEEMUOK4ujhF3EPPcm8X5VEMiFMoTlCLs0&#10;r4953r+T3JV97gZV+KavTRNZQzdOk7eF19CN2Pc+Qx4agX5vH0TvfHDkiLHjnFBYpWlUq3zGCHfU&#10;PHUJi5DJ+jAHOyTeEIRSav8apHFtyPNZp+lDI83jDpFrmU+ZFOKj+S5KZ5HRdReFTfIQy4WTZQqC&#10;X0M1o4POACoHZl+j552VJIuq9X9piuyQAsGrQW2tIpxQywdvwz9v3/j+f6avLv7XweQ6RvB8DoG0&#10;ToqBbD2NyXgBQEAMBmDgHsQgeg2ALAK/6C8GIMkMYAwJggdzRiIg1CKEcJISmoN8pEa8Km7EXVun&#10;cvyDFXopGrDRixxH3BXhyDGHajC1qPeU0Ic0Qn+kmQErcvyKD0FmOIexdYJlErFNKeF5CtxmRWP2&#10;NhR5JlBnqcK0sACSwSpxKGeE76d07vIOub4hjFi6ouQmitV6fk/PdIY7wqhxFbp5Vu4EhaCmOELR&#10;cjBCbJiSnfN8dk4ifkXOyA4CmR5aS/DrkmQxW721boaQ0WZJqGjvo9kKSRKCrwSSkIYjB9cXAKIc&#10;HGXI5wF04tPK+64sqGDqnXOu+Qsyhj2NJA3F8tkU0in3Qwo8qh90vv9RgB6ZYLpmyNOubhX8ay9I&#10;aiEOZR54UGIwIYnFtJNweTgbTCacc5JyzmfxESc5aBujMFuEwKQWBsDjHkZcFwRgvC1FSJgDgEEn&#10;Tqn/QAycHDPkLNDB9g1AaE0KoWwk3kKhrnVjaRdDRvkMOxdlFE77kkVuiIIEWj5NyzKgYspE66ty&#10;0ouRWd9F1Jy0EFZuyOcRmU7oae2eFlZ32fSrjqRdBgKqfykBIq88MjT7m4GnUhW7vCpIYLkimXqQ&#10;CanffdIAizmCesWTCQs7KwUYHETufcsz5ikTdPiWNRJDEBF+GpWxABPUVqgfc1JiRC08oYKo7xDB&#10;4U8wsLOeWOaUjcO8IwcRHqLibqJRShNBioHeJ5i0WtFcywPKEPGexz7aScx+JkqBrA22NPrLM1JO&#10;J7JXFvYsxZ7ak7BkXKoNm172SFzZKcUWRsjbQmAQEzshdQUaEJqCl8aNwprVaK609QyhqGXKuXcy&#10;5pJJ03LHUNkZAPQghCG0Oce5JgNAfBIBYD4JQsBKB+SYd45BtC2F8Mgco4xujuHmPkkoAQbhSDWL&#10;0VAkYKlGudfy/lA2B0FYLCG/uBMC4GLcnlM51WfPdTsdJ3iMFXpNfqlBRLKzcHlOIETDdk3HD8N9&#10;aoqCdz6llR6gw8qLjroiJ6SZPz7nCnsSg/UvB36lNyOuo830ZTvN+eQhgqRDEGG4KYCtYLT2LJ3N&#10;8rc3ieS/ZALWk1YJX7JtpsmrtD8xSfyTMSQvJiNiMI9sqA5Bh30MH3PDMlCL7k4kHBqi5wqUEVpN&#10;NwqMawz87nXV6QsvzUlXm4e6VJX6k8tm4VQxQeuQSnJxTiVQ6rfSFowPKV9CacS/PgNtl4elPDFH&#10;DR6+5CaMJQEmRMghi2WR7ZPAAit4gALAAHo6BWZoLsZkll6QyH5EnJPjO8cTLaCmLPIOyUVHre0H&#10;WjPUhMt76UVkaqCQxV9mgAIp1YWyasQrhDRN9LmnpTlDVB2jgfcO4txrNuhQofo+B4hkCeD4UAuh&#10;pEXACBkEwMBDiDEMEsJIQAKANAQWwcY2xoitE+JgPYjhOj2HyPtuAfROCzECGMJC+dycUhHf+D0I&#10;OK8a43QCax1WVnZiQTvLZvkXFDQEzRFMTj2EFGNy6142XWACo+EUobGprWoUqWYop5SbnlTuVSTV&#10;8iNI9lcyNqU2y7lSQU9s7OFyd1NLKX5DR98topQ02lDEjU/IrqybA7OmyTFFKKgJYKhnCuFWCX5S&#10;cVhmG8TOVI78fSLHEm0hGV0n0CnfVAfdX6CjiOrIWCfwbIwW+GQE2MAHfUxkMY0hhlZ1VUWHI4QU&#10;8uTigqPVArd7qbSyELK+zcr4L/Rtpix5k/pJjiRhZuUWzykVf3FO/ZAiyPVgyud5IpKRJulky7km&#10;NR/QCflmRWn4oar+UOeLKgo3HJCYPiRseG4p4UVo9Kk18mXuQDpQOInGV2rFOJTOHZchesDypxh6&#10;atizGtsZoxY88hJX4wxhl/xz+v9v7ln3NQkZYsBKA9BRBtXxEWAxBNBkC2CiCSAYT9F4DYDHCyBO&#10;BTBYDbXZNrAjA7DRDOC9AcAOAHf4geMHcXYBUHYDgfglgmMHCkgpFUHhG+ezOEHufoEMM3HsE3Jq&#10;ELZ1DEg5EMKgdIIROVFrNPKvR6I2g/FnIMgzHMSNF4J5PhESIYJfdzFsKgHfMrXFK/NFE/IMOdAE&#10;FvOHHoejAvIpAshjICIpFUJfVsDUK3cwV9FpFDITICKvgxEXG+FUPrfIAEHhITHsUsIfEMhQeMEl&#10;G4JnKTapIrS9NSJ+MWG8J3O8eBAAHEFfSmIReGAtNPEFIMMWVIDTUPFmKvI9KJMWTWapFpNSFfNS&#10;NSbUFoK3RYibbaY8WtE/WsAAO0HjFfI9JnEYG8dzTWKgPYG2FsHESzAAVVEmHlS9OFFFJQPriPFm&#10;JQjNElJ+YdFoHshzFzMaHADaKRFmBRjdbggnjgjhYFf6UAD8BrBMA1CWC1DQEMAbAtBDDEDACzAg&#10;AST+F8DRC8CgBCBMBkDuD5D9ELABCKCpDGB1BWA4jikJGtghAAUGcZkKkQkRGmCekUDOkWG4OFJx&#10;asIpPuMjRhaPEWEqDHC0kkJ5MWM3hKFlSuNpIwK3UVEOeJEmSuHsMjJNRRFsKPFShVGwPIIlEzFl&#10;fRGwHlG8NpdeD5SrJfHfO8F+HlhxFIa0atWALBM3IuMfAzJ5E3IYIYK/cwJfK3MWkxFld1FOFDIw&#10;PtKtHEOFIwlBD5bYK3IKZbG6D/HZZrHqlQFsZbH3jFELROPuHZI9G+G4jfAAP1EFiXEEOFeWE9HV&#10;bYG+lhAANGFjdqE9chfuacAEKyKzJxSNJsEaFpIKJfMra4DsmPOCANS9EFPuFSF+MraWEocwK/Zb&#10;O8O8RHmWEmedADIMIpK/SdHeJ5JNHENpMjSuFFjWLRmdcTEmS9W4EkFfFDHfZ1DSnSFUNpBtnWkS&#10;nYnZTnjkTnD7DvDcAyAqAyDUDoO9mECMCpDFBzkHGULWD3BuBRBBCUCyDJEMBMBpCJCzCWB2nan9&#10;UCGdUEkNYCn+oEoFFyCUoIh6E1FFJ+EFMjE3bJEXJ5QoG0dtibPkKJW9EaJQfdHOlsPIl7PlIOkZ&#10;HqKGZxmeFoO8Y5EwTWaZmPF+XFJ3m7JjdcdEIFMWFSPbWNNyEmIuJQeVFjE3J+OFEFITIpPkH3SS&#10;STWOI2k5FBbbFdIpIME3NpayYmFOICEMZbHZKPDJpeG+SZIIOfYuKtiYFOFvHEJNK3PIEYIMagIR&#10;S9ZbdCFdIukzHMKJoncTIaZ1cwO8IKHZIYl/IFLBnMEYIuJNnDHOKvoRFtFUJnKPPbizEYmrE9Sg&#10;nEEJV0AAIadgEoK/KgJ3HhikYlIFNSNpPuHGAoHhjZInE7IpJaGwKJECAwSufoKRYkFdWro8FlFS&#10;pzLOHfFSG8G8KgIaG8HhRhCHrInGoGrLrMLQncTmDoDUC6AtA2BHDsXaAAAMAlDaDiDRAlARj2GU&#10;DFCmCEA8BbB9EMAgBABfDcC/CgHmrNrxFukMkOUIryr3rxCMr6MaNpawdJAAIKFUVVJfIKoUDfKo&#10;FfayiVeDAnK3KRM+qiEWc8FjUwJVPVIyajEydrFQO8MaMOEuEYF+OZrBD1HZKgKvG8hCIfFFO8Hf&#10;G8IKIYK3G4foIuFfE3Q7AxIwFSPuHhHZqeeoZ7siD/JfaZUtFdbMEaITVBNpqyJ+IYFfO8HXEMFU&#10;i+H9J3lbiBEkFFawjQmEEJNtIOjTAAIMa2ELI9hpWeKfH9G8HlEFkgcyI9MjVBICnMF+G+DQt4Jn&#10;O8J3KgV9KIJviqteACtxJVtzHjqFFoF+O8HVPIKPHZH/EwR2NyIaqLE1Ipr/EYa/KVG8G+OaiwEW&#10;tIABQ3KtNSOFayITSyIOHZt4DQmwtZOfEFqyNPGnFUtGGvk8JFFpMrmltBD/d7H9TSEwhnG2eXD7&#10;pzIaF+S9CjvLuIr4vOvPGVrPTlDcDFCqAzA8BXT0AAALAnA+DmDQC+AOAIrwGVDiDGCnAfA7BaEM&#10;AYAiBHDWDdC4ARvQv0Ekr0oDv1v5kSCZv8HfM0K/vDDqQvm2EXi/DqJ+I9KGRORnHSqZSbIyFDWT&#10;ROEmu/DxOXtVk3u9V9NEHeFUIwYTEJJ+K/K/wOElHhMWPkJQNNFjVBITNPFShtlAGwG8KPaZEmah&#10;IFPqFOIwROMWNPbWDmMnE/G+J3u2ElLBJxiVqMg9AMEMNSjDFmRYcuDGJnG+KgICHsg2EkKJNPNP&#10;pZFoRYQ0DVcwZbJ5IaRxFIOFtdNpKvKGZiF1mMXCJ3OSIasFuREXcmEiPoHwsZD+MWKgIXEOI5HD&#10;xfPsKAIuHlU/AqKxHqkpFdqQNahpabFFSPApHsNSTnG4TWHXPbG+DKyfFSqhFBEYlsIpJQWGIOSN&#10;B6yrf0v6yuyvFwvSTkDeDICtAyA7BUDxD+atAhA5DmDVDCj1hcGWDfDDCjAiA+BeEMbzBKDXDZC1&#10;APywv0v3gjzSzWgfCVzZMWZbZbN4y7liHDi7JjIuF+HEJQftF/dDABoNEEPuHlFFe8D+YjE7TIE9&#10;HfzeHZHhG4FUFFHfRfozD3IrF+u8AAzvwhJSuhq3HlG4I9ITPuIMLEeeEkG4wnKVJ3z+WBE7bEHJ&#10;K3ITZzE7IMNsEaHlRwooFqHZK3fAHSF+qMITS9WTA20xEFIrHEwZFwjZC405OShTHeqIJVhyEaJN&#10;OFMjS9KL0mEmTWH5DNDL1MSrk+zflRAHTeEcJNnOEiJKJL010SEmebEoEMTDEOM+1KO8m9kAEld5&#10;AGPutuHDP1sBE/J5G8FUJQIpiREgOfJQITRhEFifIGFoJf1KJnmPIpKGqyyFP70VDwK/emESH3KR&#10;HZHfjkIppkAWfmHqm4JNqMBK2axQzX2d2eEXyyTjDrDYC/AsA0BDDqD1F/ADAZDMDjDZAzAZANGX&#10;C2CXB3BLBqCKJXrrDaruzD2frNzUkP3A3EbhBO3HWxtHEaWKuWHoFUpgIIFSI9IwjWG4hwuHW0EJ&#10;TRJjlsfWE8mU1eELpz2QVvuhtIYrsiEY3m3LRKELIpIKI9FUq/FBjWFFqHIy02MTEyFSFSPdsz0j&#10;FjHfJN3kD/bTHoI9IpfoIwP1JNjWnIarHoKgFSW7aqEalmKAE31r2/F1G4K3HXMaPbq3IrFfFfJN&#10;1qEEJNxauZEyG4mjc3RCab00HD4kEgKJ3XAObLABfX1QmBE7FSTTAAR31vI2O8uPE7m34AADJNSD&#10;E1IMxoARlFKVIaI9K/YoIOHnHoIMJQVBIM4quJE9O8Wek9k/sSEJJxqy4ULRvFNhD1p+EyusHZTW&#10;K3XFFp0GACw4AGKvI8IFpGHoIrVBJ5IKSpA46E3F6G2e2hQmD+FVA5AnAvDKDkDuEMByCQCvCNBv&#10;BQGUD+D5DwBWBBA2CtDHDbEMBUBwCRCrCPBu6HrL3Cr26r6vUMjdBRKTJrFjWLFOI9HEJ5KgSrqG&#10;IPHjEYO1AM3o5uD+IadxHeG4HdHeHZW+ACIKl3u94iEaWFIFz9HemKD/7XD9YUHJHZG8q3EYFF5d&#10;Iz0mzo39EoHfFF0EpjJS10HDuBFpIMM0IT7bz7FUfCFlfFEik2Fjdk7AFxITFSJ3G8c5DwsRJQyV&#10;S9Kv2cEkHZMWh1E/JnJ5hRElZTTLW364IFdRAA2IEMJ57hElJ5V8E/pQRbIyIuM3ITJ+NpqZ3QSZ&#10;FsaTE1LBIC7RFtKPZbezEYJ+SNYSsYLKuQ6SELrDIIF+SrhYQJE7dhFo0k5NIMaKHqIYNp5UJjUZ&#10;HeqSFlZEB49b6w9dv16JTkCBBiBCCACfC/E0AVAlC0NABAApAZGBCtCTBzBbBuCOgCtmCfC+DRBg&#10;BBAo9en96tgk9/+DTmBu+GIYJ+pqIfJ5O8G48DHSeJIwJxFFas1wFZowGwOWGwKociD8pHHe7rEy&#10;35ELYZHDHZR0EoJ+IpF+4JEaytYeJ55GQKAA47wgACquEJxnEa+dqTyjElIp4pIyMzHDZ/Eo325X&#10;+kFjFDnAHD5eEWiLFZR7h+FlIpVdIR7xFxK/8jI2q3OmIgufljAKokAUFmyiD71xE/G4ScII7g5H&#10;fvACHlLBE3LBEMG+sR7iOt/IEWewGwEAekCe8EAEGg4DhIHhcHBcOCcQCkSD8UhYHg7yjL1jcZeT&#10;sj7+kMHkckkoOk8OBcnB0SCgCl8lmMymchfzqm7jnL4nczBE+DVADdCmdEotGg7xpL/pc7fFJeMH&#10;d9SfdUmtNqj7psCek1o8kftgANiBlkBVmfloCtqg8+BFNr1wuIQuaJutmBVxvN6vd8vt+v+AwOCw&#10;eEwuGw+IxOKxczpb/xmQyLdZKvGo+KjvfT+g4VFI6VamUY/GAiwj+fKqSyEM53Q7wez9g4fGRKZb&#10;CWIVBYEyO83u+3/A4O9TXEM/Gg535KI5fC5vO5/Q6PS6fUwDu67n7M3dTc7r67+Og728bQ8tYjoF&#10;9Ii9dNgj3fPw+OOmtgfvu776tD8A38/EWY5LwCQcBIEfFFnjPZFk1gFd0JAN6QFW1YgBg5Rn4TU8&#10;IZR87HhTJcwQSmDlYPOJE1V1XoQRZbUQBN/AGg5agVQhCQSjVNYThVJIOjlI4bVs6ZAdc7lYWxPo&#10;QgQBITjUEkpgFPU+A+UVWTxBn4Rs9YbR19WOi59Trl9TYOWQDARmVQAaRQH4BY57kdVs7ZwltS0H&#10;VuG34fGAZIY5KZLXeE2DnI/3ugh9YQW1DUOg4GaLmmLAWo+AVNkJUjvOiln1ixRoBVtQgblED5pi&#10;6f2IVg36mN2qIITOYwuq2jwWjxfYIfJS3dNx4njVtB34Y58X1nA7X1R1B36kRJH4fqDFmi6r5jAm&#10;z4DgRwqfk5BltB62EHRYQLchB1bfuC4biuO5LluOHbmc4/z9PkhBpFIfibLZJQLBAFxaF4ZReGIX&#10;wsCIGQQA0C2NP0+zxPM9DPMUuCcJYlyqLYwz8SSFAFJMrTIGsTwyunHcex/IEkcQmnGGdyHKczIc&#10;qyvLMty5viszGQmOfVW4kPOXzrqg3a+WBd0tnpjlLfGxkjg6SJIgGo1Eg6EEpQdK1t016UHiZIkG&#10;ObWbAkhHUpTWQDpQdjo8zd9bPAmAa0Y9MrVACAavizZ5LmO2kLt5i36znOVPTOE1tBzgJlBFFl9T&#10;V8Ti4h23xUZjn4e5NUWi7gqLBmENgVhNc5QfalYhk8HxU2AUpkiLltkvZ1GhOE4BmtSwN6/nnuki&#10;C0v3fRkJp9KUtSmv5wht7nuXDUwFkvgtn6hJEt0teofjGu3fztOTjsPFFiCv1wx9mr4uSXNFgQel&#10;jofd3zh+VB83W9Mn1TX4X1hvOX6QdWH4Qdd36W2MUpjHZ1321gEJvcJIqE/iMwBuAA4SUp59CwHb&#10;HLA4rYHYIhPgmy+CsFoLwYgyuldEGjDj5HeOQJgQgai8GgOgowBQIAZCQD0GhMx8jyHSL4YYyh+G&#10;bKIhQLgexKChEEGgAQAYOxCiHEQADI2SsnDucsRERYmxOifFAw0SxtxUKeR1URYlKPxIMfUC8Xj6&#10;tBH+hBZQCimkWKwnlAh+kkErRcS1MRZIAgAPizdXA9o6kGbOgYhaH0JuCZu4gcSQiDn1UGeNs5bX&#10;bIQU+kUBEXgLuUBJJIizrwGmAHJJh4JfxsScHBJ5sBRkHKdRY3Qv7nkNpCcWV6SqwiMpIJKhNTqw&#10;ErlPk0AB+Z31iFoPiTVFzR1pEGQmSlMb/iSIsaWRZJBTT6lNb4SQmqCC7yUdekuSqDkEKUQQzdFJ&#10;DCipjd0RJMccjhHxgcOU7I50TkxU+CCdpKz3JXIOhs+qI0SNQJPK8kh+imn6laPJxxBD4nxSQjyS&#10;qE0kQHJSixJCSzAIOTSSVbAHnCFfe+SR8o4X6EGUoU9YE8iPs1IFRokZ6wRB+pOrGKNKqV0spat+&#10;DlLi9DwHKNkMYWgoiuGENc3gBADgKC8HURglhAhoAPECmNSKkm/iOccgxyYlMpqVVKqdVFyhequk&#10;JMZ+j9UYaKhBTsZD8IBRce5MZjiVowLWQYlrjyQn6kGlU77NyUmOkq8dZ8lSDzFAAl5vTekrEbP0&#10;RYlII7Cl3IOktJCn3BJpTOmOlJ0FgUYGjZRXicySIBsKCOksB2lnbmcTFDalJAueSmU4pJJSLIxS&#10;Wg4adrlKEdi1Ls+DtqYExRchckLqixSwLEW1NJKS715IMSlp5BkAn4c8U9DcWyjyVRYSlFxTVgFP&#10;bUQc9xWGlu5IcmOgxYiaobIOhChpXiOroIsh8mZWGwNZHNOo+qLkXF3JWR0prQillYuafqWydCBH&#10;xtyP5MJCSDouaUWKigAEJuRP42cixFsDRBuIonAdxyXvOwkAukpJSaqUJK55nKr5CH1LBgC8JBkN&#10;o4woXtCYkcWuCqrjDGOMqp22xmTEfI9R3ikEyIwRgjRNjYHMOswgBQEg0BsD8PAghBBPCADUAiAs&#10;bZSymTOpjJqnMoiZlTLeXMuleqeM3MNzaPTBLEnxGpKzHJIeQADF9ayJWgQmpQ/Ds2rYhIMktCGC&#10;pulxrGfyjEgT3M3l8QktoIdDqvoK69V5LdDghbO7Y6qCJzHlGglqixMQMaapLO0EEpSjugJ2rZnZ&#10;HZ1YiYKVQtpK0JpnkDRga2sGcoIP0Xe1mKq9EvckmVFyCJMDkaXMMsjZwTbEkkCSRBPhvbKua2Ip&#10;bN6/DrWQWgrB9SSltnABRFxWE6kf2ppgoxbZKpjJaoc3z6SiH6Uo9JsE8CN2WH+XdT5+qRk1Zuuh&#10;9ZIZ8gAMdVstGzR/kWt2AFs/As/AG3C69I6BHBIhIShNFjRUXYmJG56VVfCwNFJmfpNhBD9UCPhv&#10;zfxMoAH8R4i4iyDuEANJaS0NfLpx5e5jzLmZ0Ma80H0PMdQwxhDBFgLUXg5BuDSFwMMaBRADAQCm&#10;FMJYFAOAkCoE8JgPAZgs5p1bGWVokxL6v1zrtSmSzoa+kDNSBEIadq0Wid5BGlz85EAAiyn0HEtb&#10;rg54WtyDbEBMQdCejhqd+tcNNYGvregBItAfTQGEkbG5YRKR66exDpsoNF8NIySpj0dSXxxRTHFY&#10;Z2dvX0eAAM5XQzmcR/JKyVMckKQOyhvPUJG6ZGpKUJoQVep+iRbYqDbLbdksV3vCkLBh8LvO5SYn&#10;zJDe31qQnNFFTwS/TujjtrAWB68qJUqRusJfZrcRZCVkHSFxMwG1SZTqI6e4xx20EUYrgADfo/G/&#10;JGPTZAox9URFUaWY523Gyl8C1YUBN8Q42dJV+wgE54SUVhHIR19UUVmstAQY94P1u8roQZgIg81Q&#10;SQXdvpydnxGQh8i5sEAwkgW0ggVs4IG2Cd16CmCqCsXxzaCyC+DBl51llhVBlqDGDeDgyBU8qYN8&#10;kIU8g4XdI9voQd6YAZcI68Qc4J/MUVJVm4ABo47Zp0gElcsB61e0NKFhe2C44ICqF1p1SUiwpkyE&#10;U9IGFgNJPETIhBAdZpo48sTIdt7qDxIF8wAAggqoQYkg80WpJUkgU854ldtCGgSMkhpxO0S0DeIh&#10;JU5Qh9JwNh61OYUYjEDWJNAcUYlc9J614MV4i54hZ0WIzl9MnAXpQoRCGCGEBMb8e5r4rZ7orMfA&#10;rYSUfgU9rIeMTM6UT4/0TAQYRZf8d8hCHc0xoUT4SVJUgE8Ys9I8fFp9PNpgldfwYsfgVhrMWhIY&#10;PZcYSMg1ipnsAeAsSM4IhOBkgRvElGIIe5qEPgsBOqF0CoI+O2EuDmPCPFjKC6PKPWPZE6DMABU9&#10;1uPeP2P4b4ICQEMOQMldMkgQDOQhpAeleQ259kSVIslEogAsp0QdJV4hAWEMQaH4hlOZRge4ds+8&#10;l9qYQY4Jo6IgDcCySmOEbsyEe4+F5IsB+MSMgEkt3lZoW1mQAAsA2AR17ozs+MPpxYSUi43MmMWR&#10;eAR9+YQQoUelRwUmNc4Iq0C6JMDU9cCtL+SwAAU17p61aBtYT54gC+WKMWLpLcVQfEzt60e5swTI&#10;XcmMmcfER0huUIUU2cSsmdp1ImBcYFu0PUQdOh60QeDw4ofA5g1Zf0VwSEY5M0UmWwSOXYSciyLw&#10;fAksfUfEU8gFmwZwWp5wVQg4i4+FWkBVh0SSBASUVuSMXt+6TJc0ghhB2QARYdZiWUTNQQQkhA2c&#10;g6GIAAkg0sTUfgzcVtAo1cUcp0Jecd8WP+cqctESPScyc+dAuOPmPtVGdGdadcTMfUGKdsNmd13R&#10;I84I0l9lhcACboRAtEARcMXGZ0PuH8RskIzea0eNbARlikAM2dYRYUCWfueoypNAeNr4kKMBqeZl&#10;Xg68iwU9fYUt9QRkfEld5U+oWARYmMhCBAzebYAMQc2ckge6aQACLcAg5QC2iObISMY5csR8/B25&#10;3tgcQtAcjFvofgR0sA56hATFykT4kggceMfijZ4QhAh8mM4IW1XsTWY4kIU2UgOxfUTsncfCM8YQ&#10;40d8ggY5yibcekXdp0SkzdNEWZ+cUttoVRuc5sfAfVWYUsn4WJpEYt7QekfoTUW120PxGgS+TIg6&#10;G4TEVge6m0AWZsBWgUAk0ggUfB6ESUsUVSM4QSNEVSTITNGkARcEWZ8IDAH2pWdipephBtZepmpy&#10;p0cMcVU2Pplmp6qScsMmqcI2qmAYQaiMC15oAASmmsaYSEhsU8giN0SWAoRkU1JUW0RY2dBEB05R&#10;zAyAfo9IkIkJSN6GSuNmhkSQU0zcfGlA317468p1tIPxcgd8hOZoTIfolcfUW2s2fsCWeQSUds2C&#10;qsUQp8mlIwQYm4QKrVagV6o9hAfio0V6kEWQiwSuZevMSOgkTslcU0R2MAz0bEb4mMkg5SfAiSHx&#10;MCHUeMh9YIQt6GoUQawcSYSc6IQ6las4YpYmxCnElQAApQSkVuY4YNQwjUW0tQS994X+cGvER8ld&#10;xlM8SFud9wAwS0i6RkAAmkFe0GqW0O0Qbyc4y4PQOwOUMoNANdDeIMAoDoDsDcAoAWx8QYPswoMg&#10;O0e8uQBsCICwCkCIBi0W2WdOqO2W2mDcggH+202B3lncYce0QQdsVugMUWf8PYldsgAhHIXdRKuY&#10;uazUVQfqV0Uk2Cj4tYT6CBHJIUQQleNMxMSSx4gF4g1F/EAUVsR0p+niV8Agiwi6gwPITMCi6WsE&#10;jwU9RgnZLkTIRYmmsE719O6sPoUY1YP6z4XC5G5cAgfWQyRsPBudvZfimKyQYwi4p2LkAJhqLsQs&#10;p8Ss+GI0+F6EggVgnsQ67gTK3wp+hMWRwIXB/4BoSVAdmys2sk+Q+YQYdsYwS1aoWoh9qoScYZOa&#10;KEO2HQXpKOKe4EXEXeJW2q/6/+C2ptB0NILQJkDYE0GgPkSUA8CYNgNwM4CcBQwMSMO8EgCMCoLk&#10;N5CcuMGUH8KUJoIAFrACp62eDXCPCd14gght3NKYhkpQdsrZP1t8UWy4AIpRfcP9XsksDLDwp2O8&#10;YlP4QcU1IEQeTwRkY4zkdskKvh7AT44KvwSchPCoR8foVuTQjVgQfwh9JW+0jIQY+GWuisSRnoWN&#10;90SdAesERZe0MzGyBMSNRLDwDIq8TVIGDyDyykQYh+QgDMSlOghte2XQSOYZgETtwUS8hMzdLYfg&#10;VvF1gghBdWmUWBxNiPDMXuiWRU68mcQdRJRJegXM/UWYTVRgSV60sCd0Nk9KOlW4WhMIQ6kOMO5M&#10;QueYBMg5I8jsQmB8Q6iwAFsaxoA6ReBgWY54Y5r6R8Tc56ZYfAYPLkAsi5RAQZsYgGkSbQX8fEgg&#10;zssCLQPYXARYXdZoiwjEXecO09AkUm+q1gVgVQQctwEDCjO7O9v9ETATAbAjAoSTAzA7BDBISTBX&#10;BfBnBsuLB3B/CHPCdjCWPzQXQmCwTUVi6oR82DKrOQ2w7Uekmm+wQs9JJ4OCY4g6sGWIC9G93cXu&#10;lK7QQZpNA4Qde2uAWB+wTPFMhsOyIISUg4p85Q/ss8i5r5/YPuhos8jwgETUStJW5Cjy6xDgWIi5&#10;I8S2u0lEi7Egl8MvVGJASQ4LR9SUY4NrVkrZKCGkekjE5QzcpSMwP1OrU8OteYUtQAPdgggiamSu&#10;r4QsVtt4fYQUV6fYSW3EhNJUp8ksp8XdSWcIUkSsVjRoSXEvJR6odcVi/MnA2CakgHUI697MWKeA&#10;mUSlsNsQjxI+zB28QvZyoYWgfUzd5S+cOFR8hzAIX+hi+Ms8jG+8T6f0qQVQR1OjRoU+V4TJihb4&#10;lAlFp0Y63cTHRFhsSFX03px8PkCnckHncu53Qrc6pm0cy3PPAfAnAvA3A/BHBMVHBbBjBouTQLCD&#10;CLc+czQedXePedjMU1e1r7Nkl8XoW0mdAcksq9r6DwNffcUZSXHGQwXA+GMDMWood9OgYNW8dczn&#10;S28wAeE0mU9kDG6UCgi4fGDwhvTITLSRYMQ7hUUd3xocjEiy/0UQU1pWGbTMQmSkCySckLRoNXiy&#10;tMSRnUP4lclckI0W7+AgfxGQ90UuIJvqckXmRAA8SUjE20kgS1Ac+EmOu4ACjY2CmMXksAVsVsle&#10;g6e8dfk4SMi6pNSWFyF0iwg4RbMAYElkRkU/EodexcYe8sADJ0QtKQWQYmXIR/OXbdpXIDMoSTlS&#10;X7PclESk4ISu9jSOgsnAzcsDi4SMh8XUInJfejoydDdEywO4OENcK4LkMPRKh8A8FYFgFMBAAiVm&#10;xgLYKcKoOQPMPcuQCgDMEID4DMCTo2P7eWDbq7rJFDfUqZe0VvEwTMp+uwRRY4WQg4Y562TAnBbY&#10;Xfg/R8hC+bSUABRgfjScOVqfo8Xu7YkIdsh+Z8fw4IXcp2pMfV6xso2XJU88PogEze3wY7c2NgWY&#10;St4sRLl7SITQSF60MLvSY6sED3vgdtmEM09IzZPaxgfAdsgGhVffEKk0d84YfA6MgR8fjERtdcQR&#10;HAAwi63zI4emE6n420U3NNlETEp1OafYoEYAfiwQRmh0VMVUSGiApMVKeIAI2cmPfrDzOxg/NQXs&#10;ViTl7oQdIGwftIUYSuOMA8q8RZRKegznrmRrOYTcUZ63EwTVbEVIVszPwUUUgHkklEmMku94X8Y4&#10;zcR3NYeOamAJwkenh84Amfg3rP2qcvz72v25lzrD2/3JBoKT3XcCMRoso8ixSWQqn2s8TvVkNp63&#10;OdHNyBfdJUCf4kfrgMQbSuwgYok2WVSWhgU8ztWLzZeMjVsYi5e1OiaicSmQPnWpPcA5gXzYvQQ4&#10;h94j3ws/j4XH14RkMH7IrZvQSEizcUdukZbMPma4S9JV/oWitFx9rQWYpHIVbxmUAEsz3oRAW02e&#10;btqcjwU1SMh8572MA0Vib38gYp+4R0fgpQTVekSRnkemnoQQpQU0h+EcA0md3l8TLAUcld5Dbf0o&#10;OofXhoXBPQVRwYQcQASwJvwQNQYDwgEwoCwx4w51RAARKJxSJPOLv+MxWNxyOgB+SB9SJ2SR5SZ7&#10;Sh8yqPRsCS4DTAKTIHTQFTYGTgETqWRIRT6XASNv6hgOi0N/SR2OGlyp8xOEAcA1KNzgGB6rzIKB&#10;2twwC02igObAqeWSy2az2i02q12y22633C43K53S63a73i82iMv+9X6/4DA4LB4TC4bD4i/prFmf&#10;GxM75BEZLE5TK5bL5jM5rN2dg55taABaISaSs1kL6iyP3VyB+MnX7B77J3bR97apAGJwYNA/e127&#10;WCJg3hhnixPeg8LcqJ1mgUdu9CCN9z9SmxvcToECrt7Z9xDvuqj0Khu/yyh7b+JciFAmPbjRAKth&#10;2s7vmy6j3yNtz9+KJdQ5z0gFE3nMuBTrgd+USbgEoMTABlJSI+lHgE9EXPN3XIWJrYUeeFHwWByF&#10;ARODnsV0E4nagF3sWKHYCRJRztjEEIzVB54MBJE3Zg5f3wbhE3sBGQTjkNsj3fBfIRV17HuVJ8AL&#10;k+BzrPWU1dcMDUTguDAwltPgij5EmrP0+JjOKZUTNuaIwjF3UbkWFlkUlR24V2N3dlZ8FVZxFVHi&#10;09Dpn93XWR17JWWCN1ZcoFnbCpYkeWJNAOWRfFHOalVJOCmJRWdYHyjeMwQmM+Hwfs3ETlM9YWBu&#10;qhLqyequq+sKxrKs60YmCa1riua6ruvK9YJiyaY0Z2PZFk6+seyLJsqy1vbQ7l8icE0bhSzkTpg4&#10;IRqczrbmU4mtR5VQfuKN1tVW5ESodMkTuIH3BWl/3SUs4ZvTxyHZqFDjxRuYb5PC/kThFprqTxXX&#10;FBlu3wpBG3QN2YUTlG9Foa06MUOTFpsRJfFdUCRXnqe/jwhFQJPAtuL5bhQFQcin0bqFQHZexuIO&#10;Uep8kRO0VAV1yGCVCKUbCPQFgqd8FNpemFwqoG4O0AI24yA09QqFHrRimianqGQzjec0dcWSzn9W&#10;hyFgpB7HZnmetJu5FKVOa30SjE7a3RON3wRtu9UagIN63VeHfs43uAxY5Fna2EQY4dE5BBGFNwW1&#10;7BW5BULM5PlOV5bl2F3LmK5OM3jYOo7z1RMGwgCgGATAvm+q6vrLAsKxB3ZIiOs7Tte27dbDM7qE&#10;YUf9E5h24AIUvJ5Tv5oAFgVl8nZbh7M2T1P0uRNpAkbhYIiXK+bd4A3nf8eRXwg6X0UhOAVJhRQM&#10;rjN7JFreEVHadqLO3xH0gw5ftw1nEVNbip3dKOs5MKDoBkwQid0sBVSumtfGhE7J2QKwQNwlZRpE&#10;lEm4esUUuBYoKAAOyVcDxGwQwiewAA+CFDWpoG2U1brwCQOEJAykhEH1IOHAw4JxiMRqQ6QikVKM&#10;FypJWK6hRMLYC4FdKgV1xRuFEkTLA+Ms7ZicFkS7CQjZyImE8Qo8V7h/0IvHI2zo3sHyssGfEVMu&#10;q/V/DljWvJU7YDzlHQsa1yREiskTfoXA+C5wABKj6dl3EgJAyCkGZaL8hC2EZHcjEBwEwKAENyTw&#10;f45BqjGDqHYPouxiDIHaPIe5EwLgbBCEEKAWhBB5DkCUDaOJDyslaYF1xjiJGQdisaV0tpby4M0K&#10;SXZ5yPM0Sm4Jr5Q4mlFKgokIUyCxHIZ8RJmBCjClNP+9xa7wUwphZAWBkh2TWlNSivlCKoTsuKNa&#10;qdEZMEnJPUSV09JeiwR0AAU1aJ8BhT0ZAfBfJSX+FSfeUNUJ3YfgBKOg4rqHywTFIQjeGpUIIAVe&#10;YVJJZaTsv0KBCIEJG4Px/maTqiBLE+ryQsf9fKp2IkeKSWBT5UFol8iqRUkw8lusUHQec1p5z4J0&#10;QaTAuBQD4LRRAb1xRXUdkViucsnkVHpEdKhBwuaYSmryKTTFfMRakkILFB8DlWFIJWLya1uFMTpJ&#10;/HSd1DhKF8EOLAV0sSiaBkMLU82Z5Em9AgYKcVO5omdy5rzXqvcrpDV8ImL8V4mxKCdFUMAYQyRc&#10;jbHkDQC5LBujNFmEcIgWRujwdEWYCgHgUifFULEJgNwS1/tHaSWCw5ZLFdnaS1drLWksGBbA0A2i&#10;NnfcE88ADJCqnsBxbwgQJWWJ6KSdIa9xGpMZIyxAi5uDuuKVDTFZ1MyQFQmcAmJ8dSZFVSsci6xb&#10;j2VYA4RuhlLimlHuMABuDDIdDUQ2gE76FkHJhVC/cABUEHHZpuBKmxDIPlVKy4otSkJmPIKK0y8M&#10;EKhEse5fMja+WssgbgmFwVLqpllp6UVFLCSaFkXyU14rWW2PBI2pBxWCCPFZK7gUiS0Ub0VxKRWG&#10;ralcpFcE1l4rjS0qJKzRVG9HC80urCNLILbF8veIzCeFxEj4PxAvA4nZaV2IOLFd8+DBrXZWyvlh&#10;ylfpcj6HkOgNQXQpifFkMYfxFRTDIHKFkG4GiNj7HoOcJYOwai7GkOUtoDQLgmGAMoZIMgPAQyzo&#10;J2tpnYOy0HojRMgyktZcEqely4CcAr0mC/SqrkKXEGuM3TeEyhxrHKU1Cx3yqlAQiU2lx8D2FVR1&#10;TmoZvWSUMYUTyrRwynwyKuRutgBSJqkL44JtiAyUMRwi4JiyFlQ0upXUgACYSgHsqIBatJNoJk2o&#10;YVUqriqlkSeobg852atkdwUasjy+awlnQsmE76YSklwU/bknByJ3kTvYPQo6mm3oxLAn2cpFdVk6&#10;YMci+xOq5JASCVnKVWJAPFZAvJtiFC1OKU+uw3bZy7phpCQ4ZHGkowpQiWQ+G0Cq7aIoVU9ZCspm&#10;jNJorlfLOWq1y3X0fw+hFhvCuHcSgsCPCBE4MAPwYwfkbGEKcRQRAth3H2X0iYBQDgMCcFsMQNQT&#10;AaGGLYU4uRiDSH4P7pIAAihcD0LMUIhQDgC5d2ZXmhbUS0tV2ftvblamtQKMsbPdOPEdu+l1LuLi&#10;6PFI22zfgADujP8G1mlyFmOkoVOmEsRuKmkqNaV1khUGSUGoOAdRJu1IX4jsRJB1ciNnnLAlHYBE&#10;r1MgQj4Yi+bjbPHfKPRtjcFQlNTCdkoEEjho3rWTBKx7IapbBgkVuDTH6FQW7iEirhSRF5SLuski&#10;+Z/esI0WadZDIaOHWjUEmC+UrJhrIPZChR1Pv0TCs7T6giOMkBR+o3YJv2kTrkg4qGMXVl8ZAlEp&#10;L3EI/HJY4qhhWXehMFLBaBRy+REz3BrTDB0iFiUXdhLB8B2Sn3BxNxOBYhUEHxE37QJhExQHe3b4&#10;HoH4IBenMErQ4gzgtAMgOgUA7Q+Q/SWAAgBAHAJwLwkAlAmwUgQgMRFQ/wcgUwNgjwrgzBFQAQaA&#10;hgnwkweAX0jwAHMg9QkQfwawdAiQoXWwAABQDgHQwgzw0AOAIkq4IYXxlXaQAEs2h4YIZoZxgR3Q&#10;p4a15h8CKXvx8hHhrWCxEmvX0gAB/3DxFW9xFBfCoTgjxSbhFxTSpxTSPRUhYCYR2BOiGRNiDiiS&#10;NzSSXVGBOihiDBR15EwxEgxYnBEzxTgi+UARq4ehcTYHhxsjxSUXim4xEiShChUCkC0UNSNxVWtA&#10;DUeCehRxR1LioTICYSpzxxWVExLhYFviKTTBUG3RKD7RGT3BE4ooLRaUABtC8ioR8BUDijJAQ421&#10;vnnEhELQ/CpBSTcG7BZj1xLj1BWS0Y3hZ35y1x3SpzbG6R4A6iFCFHgCTAARYIsjhzigKY/xEyiX&#10;JgCXFYaJBpB5CBboI0rAlAdQVgbQjAq4GwCgDwdwhQmwfgcAVQBhHQ/A7w2QJQHwLQ4CFyIwFAKw&#10;2A2wzQIQEABxGw/A9g7QUQPgMAtAzTgxEgdAkwsgiwbATZCZQBeIYoZEtZQZRpRxZAv5SjDALJTX&#10;IhNjCx0DYBSY+BciYTcGnzcCFBTTIDwRUBVR8B8F3xuyDiViXSN0HyKR2S8iYVLkwRtBSSRS115h&#10;aigRKxPG3mTgABuCETIB3VLpXWSBFEUQDCVjBkH1DDJFeBmSkI7B/h1CRREyoUvRFXkyTxHh7DBi&#10;n1DC0R3TxY8SlWxJOBdx3SRTIERxCR7BCiKQNJrTSUrCFB3z3DxXfRaRVSiSXSn0exZDIF0BKGnx&#10;RzWRHlLjcCp5tRaI/wKRWX6gKC7DJJjpSJ0Z0p04Ood1eQ+Q6wQQLwLQwA2Q6REwWAdglQpAiAag&#10;A0kBHQzArQkAOAVQcQ/XXAAAP3XwvAoghYShHgqwiwbQVgdglBEwOQWQdQxgpgip1KBxZpQ1qaCK&#10;DJQAoqDyFB2SYZCxdRfCFlYVMXqQ803BKhfDiikJlgCyN0e20CFCiWphKg0KKnyQ+mnykxQytx3Z&#10;dBHX4ImhFBQGzhCkSkQBwykB5x/yRSoZWxKjxZlGAwAyDjih8lcjBk8hohZ1DH8xFG0EUxPjah3S&#10;zlLhSSUYvhq6FAAGzxvWsRNCDjJC8hrXfyU4uqNhcG1xODJBuxTRTaKg0F3BEzBgM6eTBqdjmCzj&#10;xTbI1SY2FBHiNzihuy7FEqTxEh54vCYzWRfCpBE6a2ZhHR5yzipxSRfCtxYhQBVR8jBgMaoV3xXa&#10;fKDapqp5B6X0gA9Q4gzQJwMAOQ5Q7w+0JQEQwQ2w3QPgIgERPA/giQawTAeAlgtxFQAgggnwuwfQ&#10;YAQhZA2QvAmwKARQZhEwHQNgVw2gyQqACKqKqKCna63K4IHwqa44BRb6OR7RFSKRyKLw/lYRsC3T&#10;ICp6KA+RYpYBohuDZBCioTBjxR3R2SURfIgg8xZBraX38RCEnxqCVhuJtxynlVBiER3y15cRshrY&#10;mBKjIBTX1ABTJF3wLbHwPLITBouAAKVBPLC0Zxa6MiYxSSzjbFLpVRZRUJmRxW0gCm6BqzbHrhdh&#10;YhYFRwBBu3khUBCCRTXA0XdA2X505gBhWWlQLzSbJCykvw9TbCUWjiU4dBHE6ACxu1DKoxDBrSoS&#10;3RE1YVLk4CYxarZw+I4yMRGzJFt1DCViiT1DSXlEGVq681MVvq4bfLfRbaqjuA6A1AugLQNgRw7E&#10;ngBwIAOQ5g1QwgEgChQRHQ/Q+Q8gSAMwHwvA1Q8ETQBQEAwQ3A5QOwHhYxPA4gxgpwHwOwWhEwGA&#10;IgRw1g3QuKvLfp1K3oZbtbuWgwyrvKdCPxCkHz9FDFwAACDpixfCYXgwzwvbzLvAyjbC2aaqMBGT&#10;ah7IDxOh3SDoiYrBcV3B7LQ1CCDDJFQBDG7wDBG6UhrR3zcB36XY0QABfB7C+ajQ+F2XuCDB8gSb&#10;+gNr/Jixhak0KUKyZSRa5RaFaBDB8lLikBTSETxbShbx7xohXVFREyXYlgEoHVxw/yUbRh/6M0JR&#10;opybHwLWsiyxRx3T3FYSzo5RZV+gBVcokCDB5yoR3y+ajBJhcySBIxJDICGhIBWRYKnIxBRUyxqC&#10;XSKYAley/BDlYT3KGhuwTMUbusU8VBE7gDtw3AxQqgMwPAVw8hEgEQKwQg4QzQuwDXZBHg7w3gwT&#10;QAQA7xFQDgJgRQ6Q2Quq2xZbp7qbq7rbr7sbs8VZR7t5RcgMhFewtchzUA0xGzih2cDhKq9ROFLg&#10;2Mky+Tgh0hTStyckP32UA8nEZp6BZ71qil9L4EexWZi8I07EVhvWAhHhXVMRsGQQ0pkRPCoSRR2S&#10;p5hDoyqyrAO8vrUReB3R/1IB1JtB5RczSTbFFS16gxciiR2RWSNzJMrRbyUXcjghHhYMIrH24CyC&#10;+TxSpDcMBRZxyBTR8q7JsRERfkeiDB/x8CFr37CLJxwzij1C7Mqlq1MTcB/zWTGBZQXNAHI8hdA5&#10;1MVztg3gyArQMgOwVA8WZgDgKQQA4wzgvADgCAAxHguAmAeQSQaXbBEwSAZgiAtwmQdxZwygqwiQ&#10;NwVgeBEwHqAQ2qBJLtBJB8gtH9NNOEh9AAXMLH0KtMGiYb0SqBF0cKa8Vod45wBIsKZEBFbwCTap&#10;ihvSWBUjSSDhuz1BEykIECMxuxZMnxZyUS8skw2GmwzS+c/hHntRLqYQDxSS+WyrQBBrIQPARNdc&#10;+BcXqBJi8hTUKcOg+hZyp78hDlzSY1GRdxUEQRDMFD0AIsBwBcwBcVMS2wzrOqbBEiVl33v83SuS&#10;zizh3ypB3bWRE3zKXod83RYK7BcxuC0S6y4ryBqyER0iYdaCgxCjJIGS0VDMSUuBrTIDghSWn0Xp&#10;1hHRQCn132OkIqpdOdy4aNBjtQ6w2AvwLANAQw6g9RfQCwJg2w5A0QJAEMd4Og/AdwWwQQigpwxB&#10;FAAQBQiQpwvQdgVwPRZQ/w/ghwagTQegmAthEwPAXAeAwwowh9zIZ9NuAuBTuAT+CDcBR44H3sM6&#10;gr058SChUrB3TBOC0YyYiBRSDmpBLrPRReFxCFFdiwANmFWWGhFSDtuxaHjg+Vslsj3D3MtBLBXS&#10;kJzCoRUB8DbH5hKh7CicvgOwOuQb/haSoRRypNsRBFYyLhHBfM/jIMqwD3tBOtkBZ+KRLmARqBUG&#10;UBMFtxhR3R0rRlUtluJBw6oQMYAJHCsOLFTxJFURDhR7FhQ5VyMTTi/jiqnRODMbKRbUHJm0EB7B&#10;8hrTJDDD3I9yUxZMnD1CiUNWPVekPBsi1x/zIGkBZiJBCqTBxSn8JeBunJR9zjtA/g8w4AMQKAMQ&#10;0g5rnIVQnQuQ0QYgRgKSbQ7A2wOAMAMmdg9BEwCgFAJAxw0g0QLgGbpRLA7A3AyANgOAQQ3w7Q+B&#10;EwawiQqwlAdgVOnYIOBO1O1zliwlsizi+aNalAABzuEESxypzxMin4ApT+wmArM1cBd27plxFSib&#10;xEBhtjgkKcThJszRFCDgMu/aeQMxuB/x3xEy+S8i+efgFSi+/+I7BBIB0h5zgoDHykWSAeDuzIrR&#10;DDORDF2+exb23BUh8tbJBSeg1vJcic42/ROHv4GeKhmC15sx5eChQ8LBSYv+h8YDiiQckL5xb20E&#10;HmuBEprxHY4hJK8C/45hRcRxqF3+m1fxSRSTDK8fNxaDAgFDTO7zqRHS8iERYvQu2PX3bunztgdw&#10;WQOQigqAyBEwJQNgTgvQuAqAHQEa6A+wmQeAZgaAiQoBGwNASwawxQtAlOaRHg7g5w2AZATwUgrw&#10;yw1++wEAswxw0QTGf/YHbe1vlPlyvQOfmi3T/xQ13F9RMC0SXUWAAFKBCFBQA8/nzQ7BGxfPKBa4&#10;wso0vhQzHiUx31Lu3hG74AB65zSeZl3zcCpB+BGdvS/h3x7FDCNzBsUQTE7x5yETWSRW4r76kk/b&#10;aBEvA6ixKCYW1qbhcM8QB+WAFy7CXSxyYbSLRlJGLzhzTGkwKxmzRRJC8jDB//NdsBIuTxFUGxNi&#10;0RAAfAgPBABBoPCISCoWEYaBoeH4jBwvFIED4TGIQ5Y27I63o+65DGZGA5KGJPFAuFZXEQ/I5fMJ&#10;jMpnNJrNow55y7Z3HXY2p/N4QGaGE6KFKOJqS6KW/aa86fS3RB3jVHTVpeG6yS63Qa7Xq/YLDYrH&#10;ZLLZrPaLTarXbLbbpe/7jb7nbmit00NycZ3y/IOAQ0JRkWikRHM2GWrFowH0/X9CQIiVSwDsVh3C&#10;X+5G41lUqk+lEWmm+8HnGBcRzAxFkngaBgDdNfsNjstntLWmtuZ9zBzvvERvtrwODwuHxOLxuPNR&#10;5ymzzADzoeBoWCotWQ2HOuIezBAPzgCBe/bn14oxcX+6vPL/O6ow+fa9Pe9fi8vm9/q9vu/Py/v3&#10;LwJ/gIgACYCUUE0WAKBz7gk7oLfU91NP2BwCd0+IUe0+QLhgEIaSUAwMh5SQmA6Ik9fk/Dvid+4p&#10;P6CT7eWFD4eI+osi93wFhyAI4AiNYcd1NY4hGIgOjgEpEjuHElRiAgJj1yEwhY45QT2DUYd1DQRB&#10;2WAzlqNWxeVTzzhZUTdmOCzuVF5YxS90I5gBRwUf4BEphGHHbQeWAdjgFp6hoEJwdBQX3PZITrT1&#10;HzeoGPoAdWbktkpB4GgeTWyjF8T1OCl09VY6YNeVMnQd1QwZgR8zydI8KnoNB6cXJYYcFqr6OpKs&#10;qzrSta2reuFsp2uW0P4+j0GsVBBJgszMV8JA3FAxi9KsFQLARlxyFUNiPKyxkjAUEwfLwwTHD4Kw&#10;Zry4rjuStG3JpuRnbtvW/uW7rvvC8byWcWb1VGSkpndKYeAy5JoeKpKnPCg5fVGlYPQeL3dd1FoP&#10;kEDcQrEAIppXAovrtCIshafkPg95XbdCLMIQbG3+g+D4snB25wdK/L8kwAMLc6EYRnCRASRNFEHd&#10;KEbzTST5QoOJZUc5Fge0dFlrx5caBVQ8ZfTk53vPSJzvilNYRmwCL8yt/kHnx0L8hiz3/gBZYlqS&#10;lU91NNYclbY83kqHEygTPc+S+D4WlY5t806X0Yil5XlpWNYpdvL3Oi9aOBXGHOKQaQ5EGjk5/3fl&#10;uX5jmeaW3GObWU9TrN4WRQEYszGN1NQQBgKi1MAvw6CcFkvJ0fBgGQhShRgDQZCQmijKwWBDC/nv&#10;E8W8rnum6x3b4iPG87z/Q9FNTK9ROztCr2NHB7MK3eU3/foP1pjN2Xzb+aX9XQl3YExADQr++oZ3&#10;+1GIvMT9t8OaFkHmXQ0GepqaL0SolOkjhB6lSDoWQseVJSNTts1a8TRKycEgnScOy4Bh0iMM3T4W&#10;UcMHmRnFQsOSEZUX0kIQ4zc6r8ywovamixMpByoqkUofEr6/EcHQVCdBsa/CDpWe4WpL7aiOtVKC&#10;dtAiVkgpwekTVtJ8UypfRYQdQKKUSqIIMd1DjY0cNzLC4OGpBmQoJYciJFiMWxkvfeCsPEbImRuj&#10;fHCOKXVWRyJsP0fA7xMCKEOJsU4qxojYHAQcCYGQQBHCYFUPofg8goA4BEmQyRViIBwFYPICQGgV&#10;CaFULggA/h6BSB4CkdZRykNsbg3RBjePLXbKWVsrpXq9P2zI1ys1AqkG5Lgnr1mqpfJ6l9jCa0AJ&#10;6AsSkE8xiTgYBHMpGsQAAKDGXNBqMIFAoNQs9Y9SKX0H7RwdJVY/0OHSQs1pGrbCEzBR0d9KzOQL&#10;kHbsWNmikSEs3QIRglrlQAIPQJEs2aUBxjPn+oNzrkEAIgBfQZOpI0XtOUM98b6L1SIvQsoFQaFm&#10;Lx0U8Q+ZCd2xgpo6hFNyEZZlfUNCAl7AmpplarAqi5IzpJuT5Po/07i0TYP4rZLxT1SPWJ6jGK4A&#10;EWJTIS1qCwDJmkHRY/0ACJULT3RKnBCMaH1HOLElZ5kGZYVYqzVpzdAqtkZHyPUeA5R0juZ2A4CQ&#10;GAKAQKCPIcg1RTi+G2EoIYOgOAaAtVOr1eq9vIlQACVTzK92CsHYRWiMVBlRUMg1gKp4hjsceAA7&#10;aSkgkpQICiy8w5h0IIyixS44J/jPUGoFqqpFAtTQ4T1F8UiDHSJWBVIMPEPTDO7ZtHCNU+JBRwnd&#10;CMHhwkvJ+Nol7U6unBbHF0hB1wOMSIPcmq5CElJwRS/gaF1Go1dO3MYE9BgX1Jn6g1QbAqgH1IOj&#10;FBrTqeHitWRlCLYUPAkveqEGl8mxpBS4cBEqZZ+wjHImW9SaiHpuVCCDAcW2zGzanCY2lEj8H5fs&#10;MQnpGxyqpIMiWrqcE4TDRieWfYAHrIPQiilGKVrj1RAAnNJBZ0Iw9IMdt7RB0cBFxjfawuNMa42L&#10;pcTG+Osd48JfX1dUqV2PNx7kTIuRUHtOU0oZUipELMCTK05EqEUrL8twiIlp2QQs3TcTKL49Ri5g&#10;GvmIaWZEXplQtewh6OGpzlIRa65OAwQQ7QxSE5wJc7kHnsQ8i1yy2qaq6+PBJBlDVJIPSU4xFkLW&#10;9KiRazaJU73JTS/49BMUU0nPe1Vg5TZ2oHO7a7TxLCIzIRAgTGZwTytTv3P1gTAiZHdQiiDLKQUg&#10;vFcYP9B74yDk9v2l98aZbIHkjpM21x0Ev4gP2g+FYAE3IcZYQssudZaAAubs8gyfLXEHQ5tjI23N&#10;u7eJvjnb+4txx1x+8qwO5N07qecVF6zUZ+3qaqT1SqX0OEWT42NPi/E7nVuTPcl6hnrDW4HdQaA1&#10;eD4Iptc9AS/H2pfQsd1lqHgNcUu2zdK1rkccUA1G/eCCWEoUHFyIjCLGollQe1F8aDUU5tRYlbZR&#10;L2uEEmpeMg0ByDb5Q1w1iCcE3cbVCm46qkrvkhs8mU9RNTup3mUCNAjN3NqaoryHkZBmCFPacpVp&#10;zVZpn3Ywi9GKSkUnQQJiW107suFnTynojF7wSTuJTiXdfcu590INuHGw/B8DTGqNcdQ4hrCzF6Ms&#10;x4VwzhyByCnjhBjDDRHAPoA4NwXAoAH3XyqktzZBlXkPy3nPOm1RKwK/eECN4aLjk5U7Uz1QLQEl&#10;ZN10D/IE7aCL2aOMOKVUHyL3I4hse8PVeBU9Fh/kYQ5tclfG7GDw9eAQi3swRBD+fclOFx8er/H1&#10;yRBNnkYtORZmAYrArgIv+CQfsZRWxzNgEflL6JUUo3QBVBDG2SSwEQBa59r2AVdxINnHf+1kNYcF&#10;oPWKGE9FRX+EjPrFFEpZZIEWbK8dbFNKBX7EHP4c3U/IJIqH7JfKDUoILNOHlIPU+F+NFECHSTDM&#10;3IcTDacM0FBJ8YcIET0YsEEYuEGIRamHAPWJlgaHvBGg7eeg9g+Lyd3V6DzDuDnCsCfCTCNCcCrD&#10;ZDbDeD8GNEjAICbC2DJBkBJAuEHCvCLBvBSB6CbA3A8BDB7CDCFBJA6AtAEISg/hrSmLoV+WASsh&#10;shyhzEvXlH1WeNRMCKkEHIlIxE9KDIpgHIFgjELJKL4EUfNM3HbHlPmDbKae5UNKVQwEGQvILKBV&#10;JI8HOM3XJAsidUvIaWgWbJKHSAxilRqVGZHFNIWIPKGEHUNIsIse+EhdRHtEYIletFHEWE9IpQBH&#10;5eqFxMSIpUzRhEPcSAMEpI1g1FjJBfTEGJ3Z9AAHVJwgCREInKkbhHdiHAXfNIEQcJNTeEHS4DcH&#10;lZJFXEGKkIPaSEIMCINIPT9ZNHtaaD9RZYoAAJKI4HbEtEWNjcwEkElWbHddtEYbUAKEHPtf/K2K&#10;BU7EdjiMCMYJBBTkRjKh0kUkVRzfCY0DLC4ClBjBqBxDTDfDrE3hShUhWhYEGCKBtBPB3CUCybZH&#10;RBlB9CTCTB8BiLQkWk4E1eYV/ZCk5k+d0CxlBPWKDaZRgEIPtIpUpInIRHbWuTINJc4IYfNEWI1K&#10;BcFIsDRlZIPN/ExWjInINI1NaTIcbBAlldtPtEWDDlqXAaHAAJaAzAtlxf8Y2HljiEHNVUUHtE9E&#10;yINX7Z/UsEIIERqdtWeJKQzHilzUmKnZxJuTDPWQmKBYRHENTg5D0atEJL8kIAAPadtIEKhEpa0G&#10;zl1S4l3InYTAAFRQgIsRFMkHtmXjrKnQJHtJfIxIlI1MSNjYnADIEL8WuJKgMEGWujeAAHSXJEHJ&#10;KdPPEE9E9PjP4hBEIHSBWnSmJk/nVnWFenPSlFxC3CgCFBQBnCAIyD9FekkhVhXYUBlBHAsCcC6D&#10;ZXrAEBYB2CRCkCGBpADV5nXk+k7hwebn5n+ZEBtoBmvcgD4IWXDFxHbHbmhAAfVWbJWPWNOU9H3M&#10;7bVEzbRINL8JKJ3IccbAuoeAwoggvEIe8DYDMomggEGEtA4orlQVeNVKBMCKDINT9FlKBT9dIEGE&#10;WJVENdMWXAoIpE9cmE3HbJuPaYBFDFoozJQHsHte5i2H5KaRTH3NVepaUE2NjUuJuFHFiEpotEHf&#10;NIcNTIlI4o0EGKaNOpiH5EHPWVJKVgUEHHlVBgVD7foD8KkL8QPAEjQnHICPtHVgoEGPaWbZZYza&#10;BcKK0IlitFhINpUHvpRE3W3IaQbIaHVBRqWn/qYqZZdmAVYDQC4CeBBBPBmDwGMEIAGALA/BFBLB&#10;NBIBBBOBIBFBrBWBAC7DPDkOQhTnmknD/DSDBCzCACBCECyC/DLnjEJADAGCaCyDLBlBKknbcD/d&#10;5DXDTDPDNDODSDITQD1D4F9EHAEAHA0A1A2AsAuAyA0AxAtAMAIk3LiDiDXDMC/DKDVF0AJASAZB&#10;QBKBGAGeUGxn7k9qasAY0B2sDWeKVINj4EET3csHvIcYbH+frH7KVRVpqE3NjI1NjgXD+JKm6p8A&#10;JJuXJoLEHJfdGILIpEpJKXZobj1EHKhYrEzL8kTJNKBIWNOHqIvpOEGm1sUFmL8HqIlNTI4L8Mlp&#10;6ICHSi8IUE1j8MQPaXJIlnAHIIxNTYOHMDZh9HiPWbBD/IsHQJBM3IsjDFdIsIpMGlGKVP6mtQJT&#10;3WQHbYVR0HbMwlMEEsOAEdSD4IciBMyVPTxAAI4UwFFJWTDiZABnUSlfaFUpVDqMnabExIcL8RJI&#10;iHdIpWeP4idAsCEuXsBuZsAnZRxR4DiBFA6A0DEDYkiEGANARAjCQCkCjBiBKA5MZD2BOA9AqCzD&#10;JW+t8q5kmEZR3CiCNB7BsB/CQDzD4GOEGAiA2BODKC/CuATAKr8Y7DsDkDXCdCYCcDFDSDbFfAbA&#10;lAuBiBkBnA0ApAdbSK1D/C0CeCICaCwDHF0ARAhAvCWCLCDALAGGyr+eauav5VeCKv8NTcrsRpuD&#10;1a2b1ElHlIlQgdfHjgzIHMcAGWuL8JuHSIsU6E7aCYmIHHSJ3IETNIxo3HnVJHdEtEplzNLkYFdJ&#10;BtPFYFZXOEyMNFOFPIuIUNOEHX7oGHvbAFkuCaNEENVJ8S8FPJlwGH5KVIvHQPtsxMxHOIcJBL8I&#10;EwoEFEJmnHBMoIJKDWpIUaFj+ADI4EWPsMQXHZeh8H5HliyDrjpHiHqmyD5fVVJgeuLFdMwHQbRH&#10;buKIQIHIpIsoJEEYqIefvALxdFFM3oZICVbHdRiD7KkmUEhIWgFEIt4ABtsH5J8HdIWIpbyEdKVM&#10;YXJCfycf5v6yfkUucRwC3CYB5BKBpebAEAKATCgCxDABbBEAsWcuxuzu1u3nlu6ExCoCOBtBgBzC&#10;UD5EIAHChDBDRBeA+AnY6DkDYDKCECGCLDmDwzBFkAEAGAMBgBwB6BOA8yyK0a3CSB9BsC8DSDlv&#10;tvvvxvzv1r9SnZAk8v4ygzwSlLpHqx1HdxIEye1H+WuTDPaEtKhsiFPDG0CNRP4tnEIIlm9ErwsE&#10;jPjYRlt0JLOfwExMCwWmTHvEHjyIxyNEHI1uEEYx8AMIcJKagAVSDFGpbEJPWe5XoK/w3tIf9AQE&#10;WjNEIJuQXAMTqK5iVDuNrHvjqEyHbPtJuQSQQEZl7EGXnEdP7ILh7EJv/vFEwelwmYhwKAAI1JwI&#10;NtvMzIHjJHfHlMiFNHljC1bHgEJIRHSJBJKYFAI0zPtlzw7AHEYfNFfdMtgHHoQFUh+yYlGEHQAI&#10;UHlMCEWQVEEjKIWP4PWINIlQtHvIpPtCW2Ocbzx2RhyyiRMD+D3BdBCAwCkDBXBEGBPBtCKCtCRB&#10;1n3EjD7y0u0u2q4klnnExR3DtBTA+A2CxDLDeEHBaB2CXClCJBoY1D3DsDgBwByBzDnDwD7cxARA&#10;WAdAYATprDoDjDqDvD0EvADAFAPB5CKCMA2AjTsJND9yIByBgBcDfGkzmvwvyv0v2zsbnhx2S3uP&#10;RBP3xUNJwTMn4YvIAjZICqTAQJut9IaUiEJKkKaU11PEYHbKhHV11EJJftUooj2ICPabbAAqPE2N&#10;O0GEyiXs7P01+Fx2IH5xqpwqcFhtx1wumMQEHp4t7ioEIHlE9aXD0filRALQUELMwI4PtPaJ84KE&#10;I4pACEyTIFoIWNVJlE9yVqHEjJKEWJuo+ao09HiWe1IDsKBIspvd24iFdTn1BFHJ0EEIgSzIg1hH&#10;7JwE9ZkDStYiUIKILOAwAD1PtPt0Q4AFvmaEH10t750TKtgTD47FlZMHzUNjUDsIPmnwBD1lhIAI&#10;EJuI1tgNoHzX7Hq5TIJKBMqEEXJKhNjBu6Y0L3v6bdz2UPRD7DqDXAoAtA1DeDqD1WsCzDQDcBMA&#10;vLhEv2nuy2py3u52tEzCskpBVksEHAuBPBrDQCwCUvkVea3D6CdCMB8CyDFDY4GAKAUBYBkBjBCA&#10;2AwARAOAL0YDyDvDRDLDBycClDpDyzTEIAWAmA6CQCGB1AMr7HHD5DrDWBcBjB47jEGA2BKBdBkB&#10;QA9FoACzVAVATAS32F0v3bo6c8GPEBg8JPjJwNyElgLEEJuWxrqYGEzIPnLjVDvVduNIePyc81E6&#10;wIJPjmPcKJwPaTI0zE1OI7DEwoHHmHnjtFN5npzpSD2xZEwIsW0EEYlqAXrIH8oE0xUD7FRHqJlj&#10;q1ZABJKZUIeI1TD8Sz3E09HEyJB1CENEyIpEWNOUNWloT1lTwIxIREpX7KhULEflbFPw4FmYX1Eu&#10;OENHbTDJuWum3ICnGEJPtMaHtXAE9RQFPE1HQHbIgyCIeWbWdKXpPD8qKEZlcHI49EYZxjKEtJwI&#10;vINDT+UT9NR4U1frGAAIcI1paFHMgEPEyNTFRWe0GIsRKH+PtZZL82CAHTIHKA89P8H+zZE6ePQD&#10;oDUC6AtA2BHDsD3MxAYAyDnDbDHAX7r832oy22rq6E1DWC5CXArBIBqEHAbAvBRDYDQCuL9WCDoD&#10;XDEBt3YD54FADAJATB5CDCGA2Am6vEzDqDeDRB8B/CBDoDxrdTtBgB2CHBSA8ApEAAECgcEgsGg8&#10;IhMJbjFWByRKegoCL50QpTHwrhUajccjsegyakJnkcDO8mREoj8qlcslsul8wmMymc0ms2m84nM6&#10;mKinr0n4IoIWoYCooNo8xn70cFMc9Oe9QhIEqYlqocq4jrILrcbf9eatgsL7scDANmENoGdqA9sm&#10;gSt4DuL1ublur9u7evMDdV8f1+mlmANFAUDC+GB+IxNDCwFxoTx8Je2SeWUjz6y7QzLozbsztzet&#10;5bzx0djfdKstmBWqDWsDeuCmwxoFoIInc2r24f7t3dK3btyT23HAy/EfWl4AG5O0fPMqYEhNxAeq&#10;BUro4NwcDCHa2nOHHe6NsA4k8YJ8sDrYL60eu790bxdPw0OUeTz+se6OJwwXEX8B3+eptkDX4/l8&#10;OpBm4NyCUGfNmzogdXoDTFuVeQNvnsPiGDuhp9TzO+Hnuex4XYQV03OdZsAUBmKmJQNg2DbR+mhg&#10;M1o0Z07HOQl5QJBWPGuBti36fwIn+A6AIBkeSJJkqS5Mk2TpPlCUU1biUpVRpDCqDMPBXPJAgRCs&#10;QjhM0uwNAdhEJPs9hOD0KizMk4UCAgmy2MkZBJC5HjiMYpwfDsWkDBgIhHNY3S4BGVqIR0/SjI0f&#10;SrME1EFAERxdHAaxVEFLjYMYsh8IsnD6P1BAdCwPyMIMcwJAOiS6KUjyUKkv1lAYDCBI0lwwB8D6&#10;JTZISaSMZ0lSdKa8sWxrHsiybKsuUoNUw4DTtGVEIkQLLWtdLlOOcxbcho7kGdoEA/uN+krhg+IF&#10;ew3brQM47uaWAQRvJ1pEBi9nJAZVwckx8Dpt5dTlOTAnEUo5sGb4/MJQZiQ0w0NcPVUJb4QbAHMP&#10;lHjhxnFkewY5sJPxG2lv1n2+aFA3sfPH3Ebh4XOc54U3bSRHhdN02PBN00DihCVoCFgUeCbQUDe4&#10;8NFto4tIx8DNLxNGr2BjN4qBkHdUbKzEzZ+/UGZ81NdhxA8AfO51KexwFKufH0rejSwMeHbJGvIE&#10;b4hx1nR0U8NIOK3o6Ql6NSC/gAt4KKGsBrV+H4jieK4vjONSy0+OgE3jIK0Mg7FQ8T+AADgpEA4z&#10;OLwDgIquaJqmybpwACcp0naeEdNcuiYCoRxpQMGwuFA2DRK8DORkw+jxOUchvG/ej6QMBgOBgjCS&#10;JMIASAdLj/Pw9CCHMbTNN87azBIhiRJEKwbruVT9J0hx3LExzaQMCgSCEkyZJEFfR75Ca+sCwh3S&#10;giP1/3/n/wAgCRtbyESWmlN8N+BKDXIGoACB6B4MIIs3RwSpDw7xmQYbyewgZsgbweaCCY5xpT3G&#10;4G3CYgcFkbIDXgTY9COjrNSIGvpHRzjopJPZBZjqNl3DjNLAUABSmMjhgsYE6a4VwsNBoDKJbcUp&#10;N3bSQJbSNilHzRoNZZ7d4LHAQEX8gpsobJxKCz8hBuDSnoZgQKB4Hl8HOMWdMwZ0URpHQGcCCxn4&#10;LHsgYQU6JzkdNxPQ3FfCPj0EeXqvYjxtG2JMQ4xZdS7CBLeN8QNj8GyBMfbub49xnzTkFPYZ82S+&#10;jaEDR4BUwaKDosWOJBYqA92xIYlZBZlaFCCnhbi1JwQLTZNNAAeMEkYyCFZBHGAghbwJRygFMiZM&#10;yplzMJpHqZpKx3DbGICsGYPh0DzH+AABYJBtDjGkCUCICSFJpTWm1N6cU5p1TuR4Uwhg0BbD2Jkg&#10;YLAmhqGkLISoAZoE0HMNUYIbg9CNH1NogYIwbhMEaHsMyZyYi7VcJNWKkgrhtECFsIoMEpD+HwPA&#10;PQcQ1jWHKPNQALghiZEIG+fcyn7kkIESZ/SxJ+UypnTSmpKxSU4i2R04A66er9mGQY5zUjFxNIEc&#10;5IRG2PsAMyNBj56DaRqaoB03EFqejrY+1+oxU5jkqNk1YgUwTBr6OmjqUSUTiLngSN9BsFj5kbQ4&#10;g0+cxTEx+XkvotQM0WEwPYxsgSCEFEFWeUpj6z4cIebuudfppZnkGOijptzTF8HJNkvQ/yQjZSkm&#10;Cew6cuyDHAYEOQlZoZKkcQ4cSTJozgLnI8c42TNzEnTrMolmhqj7lxjU5BbxpWLWgRQZ84hCTAmy&#10;QGudb0Flz2rIFLs9BiV8HeBxKRp7Tz2G+NKgkbkrIMDMYsx9AcQoqGUtIc46ZiUUNSZvVwnAXL1s&#10;5pte6998L4pSsZfIgg/h7DkByCcF4yhyLfIEIwVYyg5hUBrOR0053UurnW64hQ/h8jwCmD0GAsBl&#10;upAAFgOYlRTiMDVfUj4xRXiZESJ8WpBgmhjDyGUJ4OSaDkGkL0NofBIqiIIDMJAXg/hqColIeo7B&#10;uhuDSHEdbFyBg9CkGgOoYAlTMpYsGlyw3+YfynlTKrV6cCkp0QeFJnV+30AAjqqUgTkkxbuNLM6H&#10;DSrnXwdOQhLT0VfIPKcuJiTwpEBVnhvhLUdL6Jub430Jhtnuk4R8z5n18WPLaQI6bgAXgn0fZ0hF&#10;Vm7kDs+wIgcrF+wWIGxbShArBsJYsxZDmWpEFBX0dY8OjwTtPMCCnV7bG2V6cWjZGy6xu3Xr6Rxf&#10;qKGbyks5mSKJTtCOHQsXeVSHiBmfhYTVC6GDnSslZm7MB5bXGPRRKRFGYl5EDA/t6qxwDQtEaKRt&#10;bVVj3GLbYdNAbUkhLhkkQWuBmybooCfvaoGVt87633fLL+VRAhiCEIAT6so0g0CcMsYArALALAKQ&#10;ecrp50OqnU60jYthOh+CkGQQeRblCfF8NEMAQQUb8IOKUSIfBUi9GkRIN4hRLBDBa4YmY9B1jaDa&#10;GgOg7R9kEAsCsIAmhDhyoak4cuMA2YzxqQMLwdBEhUB8CkfA9B3DZGwNoZQyxlD1Hy5pOIEQMg5B&#10;iCkEoKQXAK4csjJz+X98l7b27t5NBedyYtpk+FoNiEIXwvraZG5WMWXOe40o2fBnuqCVNm6RCXJE&#10;MGYk2kpjYONPnoQz6E6CkcMS4U8JSqskHXxKSCIMEiWg11WrZkJCveANGQNb0UCFHENKUqVhpTnS&#10;7MGehm9UqpAu92uE8O3gPzJW0b5Gw2vikuvPtc2EIEksd7wQreSDR0WkQKQNu7WkomfOicQwciiN&#10;LhbYihI1yEMaDJ+t4lZ0V8N7PKzeYZiQUfwSFDEhBsjF1vPqtprZc2OkGRRB4Dd3CAGAKAM4xv5l&#10;QNUL4KEDgEcGAPQyAAAAEAMFoHQIgJwIUHIAkAV0RxBglOk6xOwQgMoLUJ0EsFsGwOwPEPgQMBYC&#10;wEQNEMYLUBgA0AaAIJMH4GcLsNAOcQQAEA8IcJkJQCsBg+MTIPoPMOo9cGgOEO6A8AAAwBMCkJcJ&#10;4IkA9Sok4MMKwJcIsKILcQQAUBAH0IQH8OwNIL4KYLIL4fQPV5YQoAEA4BcB8FMFMFQEcEEDoAoA&#10;cc8lZ2plBTBlKASICIF3Ae4aFmcNJroQYdNngCp/ByQQJKxckABdcgNaBKwx8x8g1FIZ05AYNdEv&#10;YYMUpDUXEvguGJ0jxBwY0YFb8ZcstXwcwb5eAPJYtLMQoeAWwzdGcWwe5aAe5KwQND4X4YkkQgMc&#10;QbJbscxpxqJx1cAQUkYQYbIcRI0Xcx8c4Yl90AAigdMih7sC5VIuEzdGg/8cQZ8s8jYv1KyAYAAv&#10;gegCCO0igfojpL8k8cAxZX8NxCgh5VZpgVBl8gN60RsgMe5tMYlMUUoe54MNmMwQobhKwdMicbA2&#10;xKgcw2YT8gVJQXcR4bJHKNIP0YNL8YFnwVdMVnERsi8UER5mE1QRsuceF/+IKS+TCTEkqOlh8P4P&#10;wPUHUFoEkI4KsMMWUAMAQEoFoHAJcJAIABwBIAsAGBw6iB5gxX4PIO0OkKMJQIMp4JoPAPWE2BAA&#10;MIQKILwHsFwECAQPoIQG4GMMoOAPEQQAsBkJQJYJAB5OJM5RwHgHIGwNcOQl0nEA4BkJEJoJkBkd&#10;Qk8KQJAHoKoL4pEQIAMAcAqEMAkOUOo9sTIAECMDED0HYHAGoBkBGYMlCHwABS92yTKaSaVTMcAK&#10;qamQowsYho0cgcmJUVAZ9qURobge5oGJEYMuF6BqsYFL0QNMVvgR8fOIgS2bEPcSsaU3ctENMt4u&#10;eL5GQV4ewYEc4gMkQjoUoaUt4t5lo5AvgbIegueQqcUQcYFL8dFtMbgbSc8VAYMvhHI2wYMy8Wwi&#10;gihWWScQg2xnoS80+M5V0Y2O0CAQlJ4XQXU3kfMhycKM8Y02wj5GokR4kkiRd0owAcMZdEIQMhyJ&#10;ETqOE3EzsQIkIdEbIjos8fIZR4UR0eEYugEbQvhVZBYwAhxKxboWQQgYNnFGwVMgWPSMgQIgMgMd&#10;EYtKRrMogbgxZDxVZCAHmkuPKaak6k+lAQWTRlQPQOoNgEcDoD0MYN0OwQYAsBEBsEUEYEEE8EsE&#10;iVUHEM0NsOsQIAUGgHoIcDoCAAMK8LULkMcL4MFNicgQgDoFMHAL0KoI4AgAKFaAEPEHgGAGkNYO&#10;4PQ8gBQCEJcJIIwBUAx2gTOTcIQHUG8MoN0gZcoAwBII4JcKAB6EQksP4PcIQHIGoMoN6ZMkoBQC&#10;QDIIwIQH0BIAo6QS8toWER53ILwr43cHasOaOlGsasc44Jmsob43dMVMUgEfMwAQYfobIEStZo1P&#10;xVYb5EIgWdAAA2MT9soXMUodYdwVMviasQIcRDw3kbgx8cB61nAY0RsYkbIt4c5bJLpsEAAeExYc&#10;AeEuevqDQRozeNkaqNdMkfMZ8t5mmjUQcc6hE5sf4ehMUfpbIQM2x/MTVKxaAQNuAZIkxMUuGCsU&#10;MYkYFGoRtEJWpVVT0SskJr0Y9MUv1n8bs3kS6zABOgEjoYlEI10NQjYRsbRL1KRpEQQjZpsR0xat&#10;IS03cs95wdkdoHy1IuWsi1W1aASlNlYOoN4MsFMEgFEMQNsOUksAIDwE8F8K0KQJsBYAyrqAMPwO&#10;0HEGIGsN0PAPYQMAgBYCMJcJEIsBMAuHoTMP0PYIeZkMcNsg6YsAkA8IgJMJwCcBY/QkoPsO4OAG&#10;gG0HMOsPNzwpKUACoDMD0EMD4d4DUDIAYAOFYe8OEMgM0M0L8LcLoNwOel0QgCsDwFEIEHMGC6eo&#10;YSoLW78H+8ES5UwHS8WsW1e8i8kogJO8wgWfYeYS0c6h8AAYsdEwBl4V5HJo16COE/43daBrcaEg&#10;1D8e6eQ28Ud+AbAYEUqkYcxE8wks8gUgOd4ckzc3Ejp/YQIYG/mDwWZ70WwYNMF9U0UYEjYto5B9&#10;cQcfoigj54sUVly7QS8fObQkcbghywoXMjZ5URsYFZUA4egiieYWYS4UpD9VZcQhhW4TkihHIc6Q&#10;MYgy0VNo00+R7CMR0hwtohwv2P8QgYEfpKQ3Eda0qgY0hKxD8RuzsYgz0eGiEXEYEb5FZddsyIka&#10;saxo03FekTcbhaQRsNjF4LvGAhxM8jpLitYESSS8rGnGpfC1lvoPEOcNwH8HYHEJ0KwLkPQPi5wT&#10;UAkA4BIF0GgH0IcIAGsBKBmTAPkOoGwGQG0OIPGnw6q3q3y364ATYPkI+XYL8NYOMQMAO4u424+5&#10;EvwNoMgHAHcIYPV0oAAAUA0BQGQGkG8EUDoC8AR0QRsPkPUPIKgJsIwK4L8NCLQQIAIAgHAIIIwE&#10;IC4B4S678LW8EH+8MZm8WBRTHGvNTNUToLfNhDwQkdOkEUMuEdY0+egVtYQUwMrOZoQdEvrDNIcs&#10;eNGj0AAjac4hggUNfPUb5Ky+zMBHsXEbIkQegdFsxJuuEQIxYbIcAt4bhBQ6oUEdNKR79e0ABH29&#10;AABVJokAeygQIjoxZELAZsMT/EcQiQ8BQkJKQdak0TueKKwTAtoUpWghhoEUoZ+JFdQbsQYvgeEf&#10;o2yLkAc2WyAQWJcwoQJ9QQIcB5yPXPoTWe6vszIf6cAW+RoUW0US4ueLAT+cQcxHwVMQYYEeEdYv&#10;hMWt4bh85cEWYeFo0ihGqiPRMQMcQtqIZKzFwQUkEfwxGxcrwxYv0NHXpAvUgigkJqufvNbYLYNM&#10;zG1yUP8P0NkNMMsKEJwJsKwKwK4OMO4PYcxQSG0AcAgAcBIB0CcFTZ8GYGMGACwCMvuabIjIrIzI&#10;63jJG323+4ETKqkIsHcHEMMNkObJzJ6465C5Ikl1IO8N8OIOcOENsNMN0OQOwC0DwEgD4C8CMTEP&#10;6EYIgHoHMMgNq4kQQCi7cIgHYGHLUR6cwLLeIR7F4NgMPedDwHXeq8fYTe3e4R1WpaCxkirU4BLV&#10;KlIV4t4Mjfu0sQQkQw8DXAIbZaRI4N0QaccQOLEgUUp5sfadF5YbgcQbQbQgMjp5wYFKQi0UVKTB&#10;YfUt6ii/2BEXE4UDriWxEz2vgUGyMQhYYO++IZu/JF2LUXFKSy8bA09AEewe4v2iYfTg4RwfgYjX&#10;MkMf8Ue/OdIXdrcyIfBWoQPSk8cRp6mWsSrQpKyft+0XFeNbXiyRgTB5VFMT/BcZUR0YMdYejDUA&#10;F+UPTSAQoYNC8Ue9UXGwjg8hyOYfAx99w0vhoAKJ5dIjkeVn0TA4XnNg4X7XoNHPUNet4QZMV6Ak&#10;LFne/pHpKAXUilAPwPYO0LQLUL7HoQcAoEYE8EgA+6e8ioioqoyo4nHa3JPbATGpmpup2p/Kql8I&#10;wJYJ8CEBHd9MkOMNML8HMH4I8PjKnZsB0JAJEJA+KpcgGaCaLNPpPs/tATMudUyIZ4YASItc8S4t&#10;55OgW2MQUya0kcwZ9VZoYXNFyqkVEQLk9cMX54gf5nYf6fsvixEQkgO98wIaVbIYsuFCDiUDp3wS&#10;oe43kv0s/mwQlMU3EkIz1Mkg0b4tpDzFMR0081EipVIt538hizYQJVa08kgYlrPvsdoQNUgTlELX&#10;EQpDwb5rex0Soighx5rmEfWeQRuxAf5mMAZMXpDoUP4g0jbiAQkkQzcj7ScsWJgZtaBswuHC4Vt7&#10;/wsRpMVEsDLtH1P1RfPpX1WlAPaDcGaDqXuBAA8B2EAI6EPb0TGEYH0HQG0NEOBf86qX2X+YGZ5M&#10;0P8PkO0HYG0G8NkOj14AAAMAwH0IwJHgEBUknsxlH1j4j4nucs8MH43xEAAvoDz5KukABEJrob5+&#10;dJYwnycR4cBKwe4x0cUZccAYEezngUUzfEkA+gHVAi7zoQY2wbQYF79ddWokb64AIkRXjE224RoZ&#10;8togXFIWP5yM0dYUckJMGKL704tJc0VaAjYwBLKGwQgc4bg0/RAvj78U6L8WPwYTMc7isAA0/A4A&#10;LgLREVOgolZ8MZ0aEgXzMRqPEWY2xBaMCj8RuwUbBMU1KuDqkQAAQKBwSCwR/QhkQpzwx2Q5+RCD&#10;QMDxQNxYIxh+xoAxyJR6PyCQyKBvuSuqTuOUyV9wYBS4KTCYxgIy4BSOBRYNkudzeez6f0Cg0Kh0&#10;Si0aj0ik0ql0ym06n1CgP+p1Gq1ar1is1qmP9GHcxMJru2CAgLJFLpEQhMF0l+PV2nY3mluOp8QM&#10;FhISpVOI0JASt4CCvxInw2r1pOWCgM1n9HkcZiCsJrJmfKwM75hEZrA5zO57P6DQ6LR6J86Zxahn&#10;6rUOJ5a6BgTYzML7Spv947iqvrdxB+Ovfu7g7h4w52AXj7ECSvjgUEc6OAHmBbpgzqzPnAiax8B9&#10;yKAeBhzwgnx94P+aBgr0zVu+xne56fCPg/5jH6iH78yP7t9Pj+t9/zagE94Df1dkhd56QKB6C3hB&#10;wFYPAaEWkUF+4DPc4IYQw5zwhxrjyQZGohP1A3BO5zIJTWCUDiFT3cAN3kDBqMgLjRAwdjd4wJi4&#10;Do8hNPT2kBxTekNvzrhw8G2R+IXQdpSHeA2UE5TODwVBCVnQUmQD2hg4HsN2GnbdyUANDCZU5jQC&#10;0IP5w1GhZKTjUY5pynM5J1kd+0GclMYLB6LpqUNOU7EuPqEoWhqHoiiaKhOSaLo5VjzOg1xoGYbj&#10;qPdBBKF0eRxF4QqPaAoyOHgqzANZBQHHojyXDgIwUlk7jhHAahtOg9kEBAIg4J4kB6X+oFHJkhBs&#10;LUyjiQYZR6I4TQ4CRkmUZZAmYHdmiIsC17Ytm2rbZ8v7ekd0wWhZpj5gU0bnlyjUECC7IyBqLlJb&#10;aRXMi44b2haFoFQOEQGcmYQDBPAXzA+aJjR+fHejmNwdQN2MBBNPXwPSQzeNbFoeR9OZlDAGMdvB&#10;BUrf83zbyRw8ST2OYNwtOY5txAnFcWXpHPXNLyb9A5qkVA4ucyVIJvxT8DuFA3mB93neTHLkgkXI&#10;pFOXT09hZNZajlyb+Td0Ak1qVEzTGMFRazIoBNq6p5bF9whC3atJo+R7nNHY9lQUI90DLdkzQNJz&#10;qStQ9ITDSuA4HguD4Shdy4XgzuN8yAwC4OTjPRBBlH8pSaIAWuIU4uikI4lCqMBBhbHIhxXEAK1J&#10;O03zLGkbyDgZAwoD4UiKHQYOZR8/yWIEbC4M2cEEAXrSPEMLwes8mmVGdl2ZZvt/O8/0PRVAdfUO&#10;j1s4QiHsScxNXVAxtAXCf4nYR+apqck8/pdD3oe+k845kX7oWUB2IJlSY7hjwDkD3QI01f0x0DBT&#10;0PDTgKNWA5Il2AgbsDJtgACVt6TmxRNhN2/AUT42h7zSkNDtg6lxiw1jewdLGQJ+SAyDMDYKlBoZ&#10;RXvMDIGCKGLHwANaBIk16RAkjmsOKNyHpIkQvuJWuomZ+SbpUAlEgDMSmHsPK2lobEUGKIlJFEgC&#10;QLIrwxBE0BR474unuGcl4j6aGNJlSsBCHEaI0xqjXGx3BVI2rXcU4xxzkHJOUcs5iOBPhujKFoHI&#10;Qgmh/kFB6FENAdQwhKKSM0W4oRAiXFaQYJQYA7hoCkDswI/R0DkHMPgfI9xmDKGOPUfwDgpBVCaA&#10;1fq8R9jwD6G4N5iB3kDACAQB4gRICRBgB4CTx3kvLWo82PUwphzEUeIWY7Y33IlX0QImsZkEpoSo&#10;+5h53oXkCRydBCzNB6sSHTN5ERGiesPiq94Hk5kXMPhYAA5kRSssSGZPBkTfCCk1T4C+e7D33NPH&#10;LBM3D8yQnMe80UmK7nyKPfcuRI40KFolTeho2xvU/mKO6RRh73n9RbIkjtHpAlwsDOgCWkJsDY0Z&#10;jbF0d7MCHJeP2b1FZGlyJaJWh6Mz3kcw3IMglBMWUEoNOxTcq5K4RtvesOhchH0EviBPFmM0M1EI&#10;hXsOGhY0Ej0tIKgmK4LAVVapKUglbJyC0BOrMWsdZKy1mIE4es5o45ONce5Egbk3KuXrUQYeg6Rt&#10;hwDgHYdQ9URkCAmCEGgkxGh+AYr8og/BLiCDmLcZg3yCABAMHMQwkQfgrA2YEeQcQtBgG6PQfiqA&#10;/CUE2DQD0ZykOpGfXoQA8R8yCIEA4DAKBIiTESBMA4AZerRAAtNatdLf3AuCUUaVxBYXGocQxBKJ&#10;YAMdm3RIiRtjbTbOTREhBA2DECozFVND/QUXeXC+BFShE1JzZFD0bk83gHHbUC0nKWjimspOT1fj&#10;aCYoNmsaNENVQAMURDSe+MXWKPumYSNFx3ozRVRygmdsSgMwaIEg1qpsiMXAXIkU4rTWbmCIgSuk&#10;5wzbHeYemOpszSXHMgUvyGtNTxmiS0l6EEFCJHJYfPcF8AaDKORCm8ZuPIRkfOwxsE2QjmX7pcP1&#10;ihH05zbIMfvGJA1Ak8uFlLKeVFF1pyqVqtkdK3kCrjHjKY/R7iJDyHAYo2BzyzAIAkNofREhEBiZ&#10;EoQ8ByDTDgHMP47h72gIEA0DIKBJCQEOBNHRnBLu7FuM1Y5BQdhQDKHUMQTSbFHFcJgQQoBbDMIM&#10;DQJAXg+BqCppK3TylpPMWtljU+qKyMiEPqyf5BEqQ1OTNtclJ5tt6TubvAiOUXIuTQw0513gULhg&#10;YTFhc7VET7GXspvRH1+GzNo3qohQGisPSonxLBnskQ5Q4zrbY8Dhoem2iWIJJSgP6TRFXBpOSBsI&#10;aOAeAOqSCnFhGyI1hHzisSYklpMZMiMNXIk/dKCfEpoPURUS4g0k6jkyKQV70CqsP6W2xSL6JYRr&#10;qTGd6ALXwAJHycVrKCg948i5HyReMb+SlWy1W6O1co85TGkL0U4fBIinhQBgFQihGB/AyA4BJPR/&#10;D6HqJAQYdhgDRd+QQH4VQ1hzC6Ecz40RfCoD+JAUw/iCgGLwHQP4hwcAoAyUIf42Bii0D6I0To+R&#10;+dXNgAsPQiRIA4BKBcrZk3kW7t7MHlHeu9tKNsHzv5rKkPiweABLU2maIWP3FU6ByzjzbS0QM5hM&#10;yZr8p+QRFxNYatEPMvzeBWkuVSSKupiRK0XPeRdlcgiY0GkxpCCXf5T0joFN6yIgaRUjkDv2bZ92&#10;4WaHFujyfH5zk+Jjqxg1rLWia/KJd3s4Zw2KX9I1dJmiWjhwjOgmPBESF+bYAAjlgcWTvNoRd91Q&#10;pw+FVSS16lhcNX++WKwiHbpEp9+QIEfu84yv8ohXUmp/TRVHxHRIR+2BG9xDlzxBiFiWl4hBFSQb&#10;IDnfIEIEXe3qYEhRXKkdVcEd1c2VA+w9g6geQbgcQ2g6g8xBgGwJALwbwcQcAJwHQE1uREg8g7g5&#10;woQlAjAvAzA21rxsADQGgjwkwjwHwEnPhng+g8w5gegcgdg2g6SHxBQDQEgHgZwcAbQOgLwJwBIM&#10;BHg/A+Q9gyQwAswlwnAqQ8naRBgNQRwXQeGnwBYARWXdUvmpEwGpoFYdYdihgyYeRCgyGByVmtTN&#10;B2D5zVlh0sxHD3j4BMUChBlJxxSWnChK4BBP3ERAjCx2D4DAyCWJBEi5F5zFFRCBSWkJg9xMT+mx&#10;xBR2EARMUNR2FXBPiWiISBW9hAiWk+xAyWnDBEhvRvTejEk22BB0HGz3hMx3k5gPE6R00VYdxBCF&#10;jEjIjFC+CAx+xxSHiFiISCTA01BFD3BLiaC7nDi7CaGOCiyIXCjIk8m5RHlAh5l7CY35RIT7hH2t&#10;yHGTBu1UBBialXxIBK1UCGl6RJI6AAC4RM0NyRYBxAhyXjJABNUDhBkZnGxAxNYrXIIypFJFVZYF&#10;JFhN4F2XAAGXoG2WA1gwgrgfAjgoXaoOxEwCwEALQMgNQNwLgJhAw5g3Q1gxAyAyiRg9REgAQAgS&#10;wXwcgZgUgPoWhPQ+w8QkwjAkQ5Q8StxBQPwUgYgSQNpMRNw1QxgsAgAiQn1rpKHlwIwJwLQOgPgN&#10;wDkqhAg7ZMwygzA0A3g4w6B8gGAKQjAkAhAFwCgBRnIcHd2pZGZfZfhVYe1RGzDWBHBNWQgJjDxM&#10;U6hRiWo1CA3Chw03g6WRhQ0VS/CVEZi7jJA2w15nRxT7jej7jKR4SVH3RNSVBMT/T+oCxBhtlzzF&#10;BvTEiYBAiJSeBRSaiFj7iRYAx/T+lPhLiVFIwBCDT4EWT+l2JFCaiWo5h/1JyFkI02xwy5B+x2DA&#10;xMR2Gux3HBAFT4EVZDC2hvVUlUGPhHhthOUWT/SGmrhAz7m0hHpknwF0RIhxZBoyyAzGBAiaiJVJ&#10;z7i6hNSYz3j3ppYbhAz3mviqG7hTCTHzBHi7gSaD5f6EaEjt5GKExBpG3LGX28QswnwiQngrwxVf&#10;hSwAQMDsgfAdAXwBhQw+g7AcgaAbw3A7IJRBQUwawgAXwRwMhPg/w/AvwrwnwkgoAs6IhTgDwFwH&#10;wegfwgwKQHFpxnZemo1vJfKFqVKVRNwpKWH9REj3kVT/U40SChS5E+yHlRBK5sxIxvTYR/55BBE0&#10;CND/SfC+yESDUWXAQDRBibxtpkU3hAyR0UxVxwxK5+hwVGCERyUZhH0ATD2DWxhx5fkIyJVUFRCR&#10;V7xDlCBphExFCaBMSaD3h3olx8z4ECn7zLkUA2EBQ00YRAhK6f06xx2DRyZDxAi5GSxIRxSLBHiB&#10;Y+RQ0ziVjEiRU2yCW/x0CDYqxzhT6XKYBIUWXsBBT+p36Vq0a0i3KFa0aGIGXLXIg/g/Q+gugqgn&#10;QoQrguw9YZhQgAgBABwPwSQVgZQXwUwDABmoSFKLaL6MaMxBKNaN6ORQQ/w/Q0wxQuAkwmwpQ6A7&#10;5HBRABAKgNwQAbAaAYQHAE6dxoaUEv1vq07F60QtbGk8AzC4WwT/S7qza1BU5tgAF5yR2ygyzY15&#10;5/XJz6x1hGH3x8y4UVW1DASHiLiWqrVRhUR2D3hvTA3tyHByS6ompwkZnrBMBOX3KBIdz7hwxrFU&#10;JkovB8D7j5hCBzB3iVD3iYz4C/ECi7iY4phoHh5OhBRtpmxH5mxwzeiRRwyapvA+B0B2BMTA1J59&#10;RAxtquBQXhBBiYzLRBWMzARBj7ic1JzhyLlSTRY4hAjAz4BIjaLIjOx3LkrGLlrlz0q1aVq12XYG&#10;nLnIw/w/g6Q3w1gqwrwsgzQ0Q1w8Brg/Q/pXQAgDQDwDgIwKQLwSwTgUQNAKgIQAwApRBQw+w7gg&#10;AdwfQ3w7bBwAASwYQdAVgQALRRg8w7w6AwAuguwuwwAwA7Q8A9A8w9SmBBgAQAx8wDgHQJAKwRwR&#10;wSgOgNQKwBbvyE7FIcrFrmL9ZGQs7+E+0NxNV+D/SLhOWC07JeChyak230CQ7HHCrcBuyaj7hMyL&#10;hySY0QnJy5Le7kyLxFCCbYhx5AxLqwxHLgAAG/QEW7CCy5CcyHiR5+BIy/COUCmDUZok5GS5DEib&#10;zFCXiJSJSIbPAAGvB3C4SaIiBMC7p3hMDeBS1LBERBSFnCk4KIiXLJYjSQJ6xAiFsKxtmtEXSJYu&#10;MFz+qhaKhHhzI7gAERKjopxzl+FOB6ZworRBkWSLjeg2cclJx3sMj3l3V3j4KpL9sfMfWqbmqVbn&#10;JHbnodq3A2Mcg+A+qRAAgBQJGQgDACMAzzg8w7g6A3Q4pbyeQCAKgKAJi/a8ih78qUoc8fspYFaW&#10;ApKWhRpxyYyUGDWJy7BWHtB/1RCJSXCb5oT6SahvSFjRTRT+j3qehuTLxDiIZ0qmBP7fx5BFECn4&#10;h92DXrlKQ7DMiHKtRPhMZqTdEZqB5f4tDT8cg2aphrCIcKxHy4RMT3lWDCiNyVMbRHiIW2p9g90y&#10;T6Yi0Xc404RHh+8qhSJsR8CR4/hHi4WDSKGJhx4yRHmIx3EKLMx0xIqzBsUYiNKiBIappm6ZxBia&#10;GNVSbY8ptHtH2VcgKVMgpHrn9IK0coneIdNJ9LGp5sBEGSjNHvBrxUb/h3MAB6crLEhEiRVUCXlU&#10;CBXCiHib7ex2EVTaHrsexPTDjAUI0ASHorxGtAREhw025oBJxydCJAR01Gz+xAmDZiRMJh6VCBTe&#10;g1NZ2PAzSRV8hIR0DAyVEWRMyfFMyVhBiXCHsK4jBDnthv7eChDCR4xvT2h8RIT+jC0ASDXGzQtD&#10;qy0MblRgCITYzb85aziPAK9l17NLdmtm2UtIqFtJMhNnKVNKaU9otpmqBK1Xh8Cc88CQxA7b11hR&#10;R+x0BtkIz3qpiFh0CISFiJS5LWRFELh8yfKsNEXWCEc3G7QB86zDBAmBhFBIiBSBTFDb540HU29U&#10;xBtzgB8Iz+lWB3kWRAzA9Sm8R+yRdZw1DbzYyBRK1+zEprhCCOcrSUF+1NhLkQD6dnhWS/LInkhG&#10;CCMa1fzAW/zaCFiXpkh+yOcMh0DC0WZh87i2TIR/1UnuBBR0EZl7D/dHdp+G+HEad+aEtoK2eHZf&#10;tpMpOI+J3fEIyahrCHiRTYyajJh8BKxxRwx+zhxth+9s4hh1T+iORMzRTCz4ETRAn7hLh2JyBRtq&#10;g9E++LNeITomxpt7BECamON+9xRQTDxNS7iaECsAr76DC3ONnwRBbbBJ1+yaiBQvuajYyHicxvS5&#10;NUyaiCUZi/EVRybRhUXy2oXlZwHBRBTA3rrjAAB2Jh+eH3h47faqxJSGlUhxcXBAh3lWgKkWeQzg&#10;yWhqgz5kMwxBBNUAR9QMW6+KOouo7meYzgw4AywuAcwgwlhLC3IHQ7wwQwQxGeqGZH+pIduJb9Ou&#10;OvFZ3Cs+yQItRAjemriBVRCb028K023/BCB+yatXU7ROTCzDyaG1xHGER4zD8aRQpkiJRrJkokRI&#10;53USCfD4OgiWiRXFUHSWp7hRzPh6TRZlyD+SBSFUMFuZBuJgxBKgRJcTRGiBXHgACHuTQ8jEsPBP&#10;UZh2FNB1ashRxzALvEImqXwErjxAj9eAAACDehhWEIyXEBw1e4cbkMZh6cTmU26qEIOjwAGDQNvL&#10;fFevfMPMTgOHyjw0gtAmQNgTQaA+Tz9JfMoEuunefP/Qy2SRSIZshDBAyb2BH++pmTXzhxBDxEHq&#10;RySVCfhCMEw/8PD7n/h5oALwBI+eiY0AS/CfGAx/RxSXPTZXREhNS4c5xMECn5LTRRLehGteg7M3&#10;g5Sau+hA7cRHxNUI9iRFOPR44oT6SBfB39hu6bGRhxUbp8qsxpquh8HvQ9eYvbN2R3KnaAQDNBPG&#10;PbtjMIhMOWiMnhB2GDS7r4RHOGiwCIV5zIsCtsREjDzRWNZCPdDSj7vH9559XGTHWNT4MY/RPxPx&#10;ThupjgvNvOPOvPDzvPvxnJfQdK/0P1ChsqM/KaIug/LbRv6grWMZsZBGFYQDKdEMT3j7jFO4RzDD&#10;2wT4Cc6lQ7MWxEMVIuf2rVA9Ivh/WOHlCERAAZAgdBATBhdCApCglDAbDgBEIjEonFIi9Iu/4zFY&#10;g8Y66Y/G4k3pG/JK85O+5S75W9Za5JfGX/JX5KX2+JvIXlOoiA56BZ/PaCA5+BQRRqCAqTIYo/ab&#10;TpO85a9XtVJu+H1WH9Wp5Pp+Bq/RgQEbGF7KM7OKLSB7XEYYEgtcKJEaSAoEDKXeLzer3fL7e5jF&#10;3o08G4MLgZDRBBihFjA5jqDfsjksnFZi5su0cy6s3WH1FLWBxJohjpAVpspqNTqtXrNbrtfsNjst&#10;ntNrttvuNzut3fJjvN40lomRsTTQ+d/vzKf1KmkAWuR0Oj0un1OmmuuZ+zETv3ER3ur4PD4vH5PL&#10;5tus/S5/XFJjMXZ8HX8roBPrEYUFKD9QJdq+BghgAGYCgM94FNCB0jN5IV0CaDQwg9BAOZFVjwhV&#10;VoHNBmzqNaHIFh492+XhdFhXYFYmWFYwRA+K06PIHYvRFcAWRFUIaXmGlaP5EXuRpE0zO6QEhkA7&#10;k1RRUlOjk+ZKjRJ45YdEIhRIAZTXmKVEftBgJTV/kxhU8GBlOYQBfuYX7AuZ37jJaQoDSbQem+Mn&#10;nnJfI5N2dp3OKeUhmFpgKC+f4vB2KwPnNqkxR86TOopLzkgtSUIC4KqSXahaVpal6YpmmqbpynV+&#10;lGnlLPE5zdLwxDOjqoV6CEKg3DQKweqqsqzrRr3XJp2Rndt3XfrWvq/sCwacNqxDcsajIROiyo5p&#10;ReFEgMGrRYoIIRRF8DsMy2Z5OKjgCCm3wtuG1WTso6Dtud6znOO62BVJFEdPFnTlvN/l0U5bmdk9&#10;q6DZ1DgNn1+5eSFgVWbNoJnAteX4ZBEFQRZF10Z1/kRVKSnHRBM7nO1NY5U5YV0XZYYmBWfWMCJZ&#10;wzfib6xsJ5ItNTMDhzLDkbftjgcpAGM6y1FblMrP7lSEENDB/RbhC2fc8eOHnyOtFFhnHStS1PVN&#10;V1KoNW1nWtb1x0a3rmux3d4iNd2XZtnr8uNquVnV5fvQwQzd+M3xNEE1teGLzOWOUUv5ZQXtO40S&#10;vCiI5VQ9pel6GMW3xE0xU5dJ9inCIpwwAL5Re10R03BE343l1YxZ7UZ59EZhiNRrNADglu3BecjX&#10;RIYpaBFIRzoGEhaIJJhVZgTb79MzN8K17rOOLVQkVE2gUHCAT87f9wjIJ/TwigX3QraGtVaiIYxp&#10;M0hhGkgqCP5MI1PFrGNw3/ruXpUQoMNfx0UH+W9lE7w8lEqM4dFGBukiiOX8kRA3AQJcBn7QIgTA&#10;qBZlUewMgfBCCKvmvnaIgdxsSvYJQag3BwvwqIPotIollaIGl/MrcERFBJnWNGZGii1D0ISIGgZW&#10;gRArnyZk1Y0vBw7BS8EzP0fV5wEy5lJSyRFeEPSJI5KsfQ+xEyakxX8TMqy8CYphLCXkoiYSIn7d&#10;QAguiKWboRb+gxBsWCJr+P2XmJZNzLjmKk+sb5gUvOcMCRd/hECiFOiETNfxYSiL+Lo/UvaKSwsr&#10;IiCWRJEWPlKbOkNBI2JIx4Iqf526fwXn4Lk1ImrvxtjPk+u4jaKUHgwWnJpVUbB8EUYstuVaSmZD&#10;hJCVB75u4CAbgMEuDsupdy8Tm1iXswJgzCNbBRXUFleNkmHMqZbXRLzOXKXZQbt0KIVLyuVRiHiQ&#10;mgZu39y0diLtNcOkN9zoB9OihkaAtZQT/JYIMv5hRCpBkSP80k1KOSoO6aajlvU7yNp9bqX0ojUQ&#10;AN/UGoOgZKx3rXWINomaiCIoaKlHOapE24F2RSv5QJ+FAsjoAVBFq5UWx0Pka1GRRHdF0ZvEZYBh&#10;RwDVpfG6X5EUUsmW+CmerWYWocGszQiqg5LoNBM7E8q6V9ERpCTsiZnWmqcYRCQpyCU+hcqnMyqt&#10;Vqrl9plVirdXIOTFbC2OrtYqxqZFJWaSZfGLUJeLElixTkSomUGulizFqYkZi2RsohYVBl2Lsv52&#10;EjTaH+ZGSF+dAKZljsIala6Q3/HrKc0E1JMzA0JJrQlFMUSHGBYyueRZRksoyLsn0/CKZbMrjObF&#10;RC8F4IaXhUY1L5ARlBlsn1288jprXW2hiWhFUwyJBKyaQ7Wl4UvGqgmtBE7YykiEa2yCyiKEzjiU&#10;wpqd1Q0dK+RSlRBm+kOQGxQlrekEytIgfgJ95rb1kvTeqBVWr13uve0qr8x4MTJvhfa+5txN36lC&#10;RJiqSj3nwXKvAiJdi6MIUGVJz5TpfxqIgUE0EQi7IRsORtMLriNoDdURF28KCIReUsTGbJEE7lOb&#10;03qhK8EvFWfyZ0qzFl9F0QiWFv7CD8S2t+CzHLyyenjM6TOkCyjOywM7fwyKWUwwkLsW6ITCMKGo&#10;JrHGOKjCnNCaHUGoNOGrIteEM2ONvCuADZXJeU5FGmsCInYxILjiM4iPIfufpEoZpvIof5aZIZGA&#10;CMiYG8JI1ENtZqfULWgrUX40LoZYN7dD6K0Wea+QAIL1h0ZpLSZeBM6WyKRBi1SB5W8Y6U0mM6S1&#10;xJLyUFLLIy3FhSzKYn5FEUn4IoXS5kCialQjdQla7TTO1uuonYwK10PH+kAQ4/ZQielhPwW5LMQA&#10;CIpkRIoiDKzQbEx4eViyLbovrKlXYf+fzJIRNBq4hTf0I7LRyohBKjMBkbKCgAELJn514aUU6yZF&#10;0MXFSGRQoLFn56vIgtfRJ0naYYQFhoiG4yCEUKJhcyW8ySmURyukX3EkNbdIijlMJMy3MjC9xzSn&#10;HuPy+gdyDkfJDbaO0hBnkvKr71mFI4dFq110ypYs4fVJBrUYTuwRNQNsWVr+b8WWrqOaWoeUYuWc&#10;5FSoFSWu4dfx+E+sIh4TfN5DmEItwabEty/qDlwNBLZSxTn9lUb0U6WBrS7IeoSZ1EhAiKF2aO/P&#10;DqmniwCIhrc+BFJYXFoTgw+sJISZkN2fu4REigsm1gUlQK14YmoscOc1SLaEl87uOyhPSIpk3YsX&#10;QohoJTsmD96C9HK/R+kNXwD0vqPUkS5PMj1XrqtiU9jJEbCiM2k1Lo/N27tyKJhdu38/C0yg7xqw&#10;tehK5c0juyoRtDyQ+pD4X8815yYkqEQhH38DT888OPKaRF9JMa2E3Rbcg1CYXLW/IjtEtaEcsnit&#10;5S0zr6VrHwx+Tpcs+itkTTCUSIT8Qa2xQkH7b9GxTUDwJGEtRuEhIJfKESZfF4LXKMU9cJE/J9KB&#10;eiO1cId2ErE1WiGnETWkFjd5MyTkGRYLciJyT3EnNNNNYrEpYuJKFSGgL+F2gWEQM3B/g3aEevg6&#10;g7ZrD/g8g/eoesX0hAhEQcOHVTBcNNP5F0L+FuF2H7H7Y0JnV+EOO6fDF4VBGRZwM8FWOHRxbaGX&#10;GBgjEQGdJeEzc1FGFuYPFsETH+H4IDLTMIg5GuFWGdFQNsFYUtMPD0enF8FhH+dcAWSGZzEQhbHV&#10;IXIHPpDXiLERJDEzFOH+M3NwZOREACFEMIIDJXH1IeFhEzfGXPRPEpZtXQElb4GpVqErOHUJYwFJ&#10;FBFhL+QkfsESN/Z3FGVVMWKMNNPeElIeaeD9FhNwPzcCAAMgECVOLRJ9hNEMU2hFjNevh9jOjRXv&#10;hCaRjSjWQIBSjZRuH+OTJnIRV/InFhi2HVJhi0F7eGGMF8H7eHF+eiExI5QqFYJ3fiFUF5ExFQRJ&#10;FEFBYFWBZgO2M6btIRdyJzKIffLrFWIaJejvf4Gue7bQJvGgUFIrOnj9EbgLOjD/JeQtN6STRIE3&#10;F0MjQkFSTYIFGBLlFSW8JHfcF4RSEldYj8AChXGSVDEVRCJhRuFSaghsAAJhKDbtWKKXg0F9kSKE&#10;GpF2XeF7E1LbKKDON6UfVJJSJTFEH4MjKDF0WnFGO6H7lAkLD+PHEneEjXlicejQljlmVWjUcpln&#10;lrNUCQluKIM3KDFuk0KMhjQReDJvGBQrLnJeIaH7ayFLFWH+FhFOKDF8ZKEMWxWGc6NcGBcUFYbo&#10;EvimGSWcDtPgEEMjH7FuFtEMSwFOJeJDdiD2Ied1AAH7GgkwGRIeFOh1FYFWkXGTk9IrmoECFBO3&#10;cLEUlzWBEzLpN6mlYEECMrmAe8JTPWGsKBUrGoKBeBHnKIMWLZDMRulMm/ETJZFuH4PiH+MmJZlI&#10;ESMWOFFaPpMWN6QDQFQHlsnoX4llnpnsQdlpX1ntnxK1Q/E9kySuMXF9fegmFLUMGROaHSE1bWE6&#10;dLHwglg+GsI5bFADGIE/deQEAyoQFhdYEUJ9M3EhGdGdalXbF+WqEdGqeOKGEZY+cOgZDvOYD0OH&#10;eYD4iPkrRKFaWvAAGAEXH7GdSpI5jDhQH1OSFjRafUGxiyMWJ9JdUUAAFEnJeIZ5ETH7UnGihRFl&#10;YyFGIJIJW8GgH4H4SXS2n2EbjDQQJDE1J3m9LzRuKIgNEVMIW/PiQkPzJZjDP4EpjxD6J3QBEpF8&#10;F0Bbp3pHnyp6VVnrp7p+P2nvp/qCaLpDgFF7FOXVF4I5FSZcE1a5oYGeJQEZP5FOJhExNwoBJKnU&#10;AAU9kUACIRH4GgZOpep0GpE1E1hrAHF8NwpcF4iTmMRZE/paTlE5E6ajMNEnOHFOMWGdeMU9oGcW&#10;FaGdOHl2JhH+MIJZIRF0IDJWFEE/JZnGESmaEMM3U4Z4GUOHKMUjDrSpF8a+HwGBMWL+J9RCMmA4&#10;rnlAS8EzVLHyJemiYqE3PFUJq3AAbLQkArr4f9NwL4FYEzfgD4YkFNGBqbTaTqE9mLAGVBlWkVqD&#10;sNQcp9sOsRNUqBsSsVaFeUF8FSFSLpKIezGRoJFdAFlPDyi+JOEXJ7JTIyFhGBnMNoYtE4RoEOfj&#10;ERZnAATRIrF8RCOWl/POEhFWUJKMLXMWFWo9ABrQIvR+FGKDhzH7V9ECKDtHAdJhO6Y9FYNNOEEf&#10;MWezPFI2F4IyKBJ9NwMIrVGmRCmbNnRuPELrFSs1ERFWLXMaeMFEIpncICPiJrIDKIItLbgEaYGS&#10;QkMILTH+bJobsWuGTAsQuHuKKzsUuLuOG8LlmwGSLlgRGTZADoGwb0ooFUFQNNsQFhJ9YIEtERWV&#10;qlF6myAPWhjGJnGqWWErF8GdeSEbjfEOFWMaq1skkMIRFOt+svSqV5rPuFHgpsk7qVo+eMF0gCWx&#10;IpO3WtEdrDFUKDqzGUjCFrcHAOs3lFG6JDZcXSEQIaieErfBbGjjGoL+IDZLPOFhnDJyE1IaItKI&#10;fIF5FSJDLXGdJ9F2YHIrPQNDH4F2Ruv1d4GpV8EDEEe/ELEMuPwKVWuJwLwOKVuNwPwSGvctszKe&#10;opilJAeWqaumakE9YQvqFGF0FQLwMWplERJZwpEGuqAMZNqwEQtTGiGtnIvChkFYt+FQLpbBE/FO&#10;U7uSbdJedIF5JecVF4FWl2iyERpQAIXcL/gdlRABi4EvJeqbUCFwH4L+qzI5EzJhuyAAUPEQxHFa&#10;IyvTETUDH7H+tRJhKQxKEElCEzUtRxLbuSMIKQWxJ9OHZQPrERJ3EzbqGSqpnXEKJ9S2GgxJGpZE&#10;EtfvFYSdrdF7OHv0JAgzE9FuI5I5F0E1L+JcqTwdF7yGGmJZlxv7FlTsROwTynTMwNyoyrHUwRys&#10;yvF9wVj1Hiebasw2D6ExUREtTfD0ERv4dtf5JTH+IyFuIpsaEtExfOweADH7W/LTS2PmGsGdS/r/&#10;LvEdtdESFWuVHhbLEUNwrpxhE3btEhOqzVF7SwFSLlKIowvGtGEGyiAPqtG0rEFaQvIFFWItfbD9&#10;GqOqIpH7xLMIPzQtx/QiEGBE0HW/zyRcH1TyI5u3EQZeElk4EtzTn7F5JZMhFGKBwxAkF0I8D/Sd&#10;ZCMyoCDyGRFERQEZItqpObHyE1IthUANc5AGF8ylAEMmyEQE0YzAyw08Vcyq091AcmHYQVaPet1B&#10;1HEVDC1KxFGSvXGUFOMaJZN6Lp1MF5F2IyMmFEFuKIUtJDmTF5F0LTIyPzmGF4IeP/ETdFEvEhRu&#10;sEJyMroTEQtmwJETIRbNHlMaDS16zmEVV7IrW/zRFLgKotF5Utl2GRf00lEQxgAAhmokGoFQJDoZ&#10;vkAIYWNDMjr4AriUEbKDm4F4gfAREU1tEpLpGgFQ1VkWFNYoEdOfGdTdE913FLhSALVyHrExiLDX&#10;EzVMEQkKEZRCMjOVbUFLLTGgZ2EQKBk01I3KVi0/3L3OGpyu3P3SG2LXE1PpNNUJuSEhFBMjYZEC&#10;Pzj3EnRxLXngKpFLRNbMFjMm1bEft+VFsng93aHVJZ1lESlHICEhWx3JEQ1xKdZ7LzQtItl2MjJr&#10;W/39GzrAF7n6oHF6SdrBD+3hDzIfIFSdFOLwlfDz2oAAJZRCFhqextAOwqAJL+PMusG40eI8KIFQ&#10;PFMWFSF02HEQh/FfZHJT2ZIDU2IaMwDUMa2SFZkMFEqgpWAUk0H4zNbPAAfpAH4H3T5MVd3N5N5Q&#10;FL3R5R5UfLIFEzLbcxHrhikM1WECcaImIyOzaiE3ezSdFSIeI/ZqouD+FQKDH4MIFBwnHVMI375I&#10;JvhziBgSAFp5NmGdLXQtIaxCET04AbSkbk3CQLPcIHU7bmEgolF0KDstEQI5n/3nF0FJFOUDFuRd&#10;FJ2bESGdIeLwUSEXE1uSJIrCFYMc4/y2r1E9SpUiIVdIUA01KDL+O6tiMIJn3eV9MryHEVJ9lC5V&#10;7DQM5P7E5V5T7HwKC67Mr04gMjGBItRxJempYVo+iDAeM3ItZ4I546J3GBkeFXFYLdNw5whT07Gw&#10;F0kyoVGONP0aIwEb5FymVYFQIJ24eMnEABN/MmVB6fQIiIDQUMr0kgImGkAxMrj0D2WsGbFWXjAA&#10;3yneV0n43bE9FOJDFhItMIxiD+GBwWk8JTYGJnbgFjyYEpFSUJl9Gbwl8SS/JhgxEOIRJZH+qsFr&#10;MLE9KDGg52F8Fu7+ET5JF8uCwvFL7C7K9FG37G9G5M7J9JuHyyD2onLX6ky9N2Ep1M4RMIGgbfFr&#10;ZOX8O93wrSH1jDF0NwIRUXggGTsqvlERZJ7ocGFl2BejPFDZ9zIJF5KDMrbtkOQbNNGDDTSwmlFB&#10;U2NHiGGo91EQt8E3WN9fukErFOhKEp0EF40yF2KBFuNHgwFr99LlSTvhUKHx0tydmmH1IRgVE9GB&#10;MBpEGq3BADtLjiAI6/JznL6tEhFuoQAy9M+4GU9I+53L9L+8sRBv/BJ3z6q87jETI5xoFfT/FfY7&#10;oLETMWFQ8SD58QOmJTMHjeEENwdYO3zgpFE/SXjmESFEF0m6pJg8LwLbQtIe8tJTLTbtLT5LQMLl&#10;lMRuTkH+XKIP+EGzExMaEAecCcEEdMGbkIe8Kd0MAEOfEQfkSh0UAADi4JjIIjYCjoRj7wkIEkbr&#10;ksjAkSfgVlcUB8uhT3eMymb+moLm4GnIQncXAYon4loImoc3Bb7o81f0UlL2prkp9JZtSetUkLwi&#10;tYilWfVcikdr4CBtiBVkf9mooHtIFtdZttut9wuNyrIbupLu9zvN6vd8vt+v+AwOCweEwuGw+IxO&#10;KxeMxtYsz/x2SyeUyuWy+YzOazecwaaz5n0MUO+kRGmzuo1Oq1es1uu19ZNWydu0rM9pIO3Nfotr&#10;AoB37s4NJrj6gTzfPImEpt8bBE5A29nYQCnUC/W58U3u9ysuB9ft/d6wXuQh8snt8n7Gw9cUfvuc&#10;fwb3ygjg5dusgKn4oEn86XsbBkEGOk0YEfA41JVlGQJB+DAyg4DIQYlxEpU85EwfI3lHPtVl9WkB&#10;0pSsFUQPg5ole4/YGieHF5idTT2TBxHNSd3YQAwGI3BOOQzjt5QhBmP2MSlxmQNuRXIPk4pJRSLl&#10;6iNSXaWtuQOeJ1AUPSV0pepcDhlxxF6TBkFyXUG13Et/5nmiaZqmubJtYGYZunGcpznSdZ2X5nya&#10;aEZ2jaVp53oCgaCoOhFYISh0lOtJwWoyCnNVlHwRlWRTblc9IulpS0SedWJjlVKX4W9MzqqShVzU&#10;V/lxCKq6cW13aMBag3EgQ0ZcOFDDuXKDAfqsIlBCWpmVN2w0INytlvjUMLKUMJqtYN9HEpRM6WYB&#10;vwBfwJFZkeJzot2J1vZBM0UbQ7UpqQ6qWta1qhW6NYhBK8LsABX4/BlFI9b29Y1ZU5b9RSSTiiOx&#10;ZwYGCrwBJvY9UUGsMYC3Tot9cYelWwcVxbF8YxlesExrHcex/IHrnme59HdpiIyHKcqyvGYYfZFY&#10;5BPB4lOaiYYcE7F9iGka9B7PmVy5E1uqOpVxw/Ecfr2zlYq+jFyjcGE9X23LdrSFVyUUKdar2qcs&#10;1N7jZ2GtHGW+Ugt2cK9pX2Ljv23ONtO/NLUX+UrWUVVD1pGAkwYNYgNlKkTy4KJ79OVWYupZxHPi&#10;FxIeYykYhgoHOTvSQGUgaF3yifOJHYNJ695LlEdvXXul6bp+oanHOp6zreuxrI2iQ5pMmn/r+37j&#10;uWLZBVrnhi5JMXnfnSr0HfGc136CmBZqiTKAlyhjSLacjwaBgq1ngS50sPhi4kOlVX09dIL/kz4H&#10;td7pFHEN/7DP+7gjysiEA0/S+FsViI0wOf+6WraLnOl8OetZvyXiHEwWtAUvZzyipVUiwwDRzTjD&#10;WgmzSABbXxE7BHBpbBRVrPVWgVxAT8EjvVMGtZBS9zyr5R+jU5sKDEJOJq0EfjNG8EwRGX2E6CiM&#10;vGA6tZbBFEpNSfTESIsRk7OriPEqJcTDHOxT47NPzKImxUiq6cYkWEBLkL0c9yYHEqpjUi0uKxcE&#10;RtkLi+wb7LystEHUXI4kSTElJOMgY40aysIeRCvVR5Djmt+PIeYkb2QHqwLlAI36Z1LLDG6NeRr8&#10;Cslfge+QF6sDhlcVspZ/Y528QlMElJ+CHoLF6K+b1poFkPPmj8WIlK5I0sARXBci7PFVq7UiYkmC&#10;lkRoGMgsV9RXI4l/QUjV0IHCeq9IpIcAJhkXN4k0pZuDOENIIL/GIkavz9RjjJNqbc3C4zAm7OCc&#10;MRonslZPOKc86E5CknXJ0isD2YwPgedudKbUKvSKxG0uUmErrkgqcguR3YvHSeSeyL0Q1XEukKXF&#10;XdBy+qWGnRCCY1p7kVTG2kFZSZoHBWOX8lKRyimMQUvUr8GgRoeagXKTR9FbSPLieIEFMHzS2P+z&#10;RDUInBEzi2Y5MZJ19IQJ6rsxi5FLFWUSzilpc0FBWqW46elTqnu5m/VCqdVGLTkii7WKdVat1cMm&#10;Mmr6FVIr1pgCA5r2KusqQwsWNMSSYFfh7SU3q1nonuLei6pCgCe1noRIRRkuj4DasCUlKs0iaojf&#10;MhpBVFK7FNPw3A6RMzpGQr2Xpg5z1eoeR6tahpbkAkGQwhh5ZkS3JSi8r1etlE7lJKTX8ccvCEEU&#10;ZxHcwirUekngeUVGq+zBWrJrG1I7ACYI1TLWi4txmLVSuPcq5ZrargAdpOa5l0rpluSOSezl1GLK&#10;WWKNi7teCsE9h6r1Xc8zAnEhwXGug/XmjxeeXFS1yTDu8JCziTSGlLEwKSfhKV5Sem9ROZA4iUAC&#10;sHMhXI35zUpFvlKS5XZzVsN2JvdguRKVcIYjTGcuCNVdq9Zipl1ilik03Hk71UiLSmmJQ8h5hbDH&#10;PqrIojW1Je0NIaXldnG+ODV3xxzjzHpgLnXQdtj7IeRMimvROga0B8ppkVWsb2Sau2DsWXPkyNhM&#10;lzvQPkhpE6ApFs0JSiOyZv1IndoOiNDRWTmlJj4XNdRvzuoeZiSdBSY6CFZlMuAszfmAIGlhm5dV&#10;l1Vq/VhnacRxFcWvG4RRXDODIZVMLoQjtuCbsxZitbQuRtM6aMVjvTense5Ailp/UepNSl7USfQa&#10;mqs0FxfMfqskTVzq4QqrYZ2tqkIaSOT1SJRSvkzzEAFDxvUjt4Lkfg5pzTun4xsY4mbOFySiLcd1&#10;8x4kxlZaVIJdqEMpVUf0/tE8iyKZfaEYo/DUMXAiIomPCept25E07u7eNXNQ1Z3lvbe+N0NSLQwz&#10;TR5FSin6V7TN1yGiZkzQEokqyLkBVHcGe6wo/jIKwb8jVKSHt2EVOefiVDPkpNQPpN/g5Bi5K438&#10;RQmGjDgpDeYW5BR0kqt+4wX0ns2SsK94weE6xcmD6YdLHAs0zkr8pHZwUmRiQudI2ZvjpdzN4dM6&#10;fN3el0eodU6rGQpKlmrFPwyVk3qvUeniqaywlJxGcM4kWkIgRWXCL9QqziD1jdlgKBP3RKubC3oK&#10;3QgqHqHulGVKsUkmCxUMLnlgVleTB0a0H7IV1QR3eekO5yeMuNttsltPSTlQF90r7gWGRQ+muTkU&#10;UVgE70vkOreonT071PrIidSyF632PsmVaJu6NiTRclkrKi9gr2hZliojYA2xtpclyEpbCNkqyGiT&#10;wuIyfiHqsMZUl0DukhzUOZGdRdGmNLNC9UlP1tYvLePDFuhnezLDIFUE7LltgAkg6FJoVxyghjOF&#10;IrKBh7P/M4vV/6/61569Vp/6AKAMnIVYNWAdaEQoW8h5A9/ciEx4houdDUVRGlqwW0pYSkzgicSk&#10;pYV8rh34Q4rBF5WQc9hAb9D1C8msTNkkfIw8XIT0vUthSV9gmh+Y0Nlc0UXA0dXUyB+1+804XF9c&#10;ReASERcZ/yEWEgxWACEmEyE0ZgTAw8rQrhbMRQwctgfp3coI3gcQrYcRYENoZA3wQ4hMRITAcZys&#10;P8iclVnMRkzQ3Bkwh4c8CqHN/ctglI8gR0nITMwA78bSFQQ4h4rAz0z6Ck7paJexe4XBeoW9CRig&#10;oI9dIhtIS4eI2UbkfqE6Jg6mEeJmJwnGEuJ2KCKFN4WYuQhiF9O0dkWsmNJMlWDQmcho/BJouQrh&#10;CMchb0P4cRwoU03ghpAsTcd0c0fgV8i4zQuRgwA8UUlIr8DiMwzEnUZAiNIssUuRYsQ5CsBkr1A9&#10;btp5GZ2pGg+yH8ABPkXFz9aMa8mNcSKKOoxqJuOuO5c0aA7Jc9qKO+PWE58hIs1cXElVWRRd2Im0&#10;VYrhiNJpAkic3AkcVYiMi434h4wdbkhEW4h4ZA/Ai5DsRkRQc0CyRpWRtwnMpYfQfR90XlhwqtD2&#10;FmPYRVPaDwW2OMlslyNUXuOgXiSiTQneO2TWTgZSJ+TmTx1AzhGlRANOOESctgj1F5jIa4/A/BGk&#10;3hv1b0/BhUQ0Q4ucusWQh4d2Q8Axn8V8rAc1D0RQT0rQVZEkfgfp/dzUmgkc9wfJItyYQ4c+IIqs&#10;tiWiT0Y5gByySyDhG4W4UU+aXWX8miTeYCYMYKTuYSYdj4+s+whg4Vv4tZ7oDBD2NsagZApYi4hV&#10;UUSWN0PMUkokuOH4RI4oTkfgjVpEAJ2IjV15i8Q5+035kgfANCbF+gW0c02cC01oCmScmciOWsN4&#10;zSKiIAWkeKUY5NSCYicechN2YKcmcwW6Yac2dBU+ZUld1oORd8RUV8tgthF4Zto4TU5gQohhTYQa&#10;dMpcU0VYkdfAWYtYiET2e0RcUVQceJQE5MgqaYW8hosVI0NczgVktYzF/cvWIUf8ieHwfJJqcAAA&#10;tY+M+QmOcadEamTAXppeHmhChY7uXihehoXmc+huh5EccQhUNKiObNIORoCxWSg8vwv0cRIsiNP4&#10;Pk3gcYi4TOBYtYpEb0wcd1eUlIdI1AlImOP8XwiNRKUFtERUlU/QDSX4ml2wOWF8rahI98dRWSRw&#10;vCdEkeIkYA3IlcYM4WkcXqTImah+mQX+cumWYSh2mimsysicrgpR8ARB3gRk1BJMweXQX8iMpYok&#10;3A4UcYTM3gpY/BaIidsIWujgWsiEbsTc35pUjlT4AxzR5YYMTB8g+4M+BYVkrAjsDNnWhUa8iMgI&#10;hiF140XAzEj0r0lJ6ddNDaAqmYWYpQYMSlGkYMUmpkoKmKmyrqKOOaruh+mqr6sEoQkd8gsWf2Ps&#10;dQr0syCBjNjQPuBMPVGkrg3ATM5scJYanIQ4ScV8zFxUbkh434lJ2EWkruL4AsZUi5RKfuGIRUSd&#10;WRJMpGqsZokdJpvwiWgkT034r1SUdKUg8oQqO0/CloX90MYM/9P9VSHgAIYA1AESw6sKxAACmexG&#10;SisCxSxcmkzgrQ4VegXB98T9+EX5cAkk/Aw8rhRwAAuciedeRgRslIjUUWMkbmUcb8r8b1/AaguS&#10;bENBuEXEfoC60A+ga1hc+yxytkXBLMCIrsxQY5Jk/sYMwCx0w4t6StkZMQYONqRAYEiFh+xi14XO&#10;xO1+Oqxa2K2UZgpYgYrSywVgrCHMCqDOEMXF/MO4uSxogQhp8YRKiUW580AkrAScwclUh4r0c9SU&#10;mouQMu4kwAW8T0sxJN70Zx/IQo/AwBGm2sAAickczFQITuv4RUTAgZqMjS1pDkb9EAYIwkeW2a6s&#10;162G6yJm2S6+7Im8WY4VkoN5AkVkjWKs+Sqqp8/AicpRdsQguQcaBoe4Slv4fi4AvAc0vUfgrsgq&#10;3AANxe3EmguQ/ArQim1WcEAcswpGOEXqnx8QXyGEQogYw8kdElDq34ox3YRu546h4+p8X035SgYI&#10;5ASwYIc+ni7O/56qhm/+T27HALAUViF6F9YGscW0V81Ar26cABvosMcZ8g4UzgcTBiqURRZsRdnA&#10;WkrAh6HYbk+Yb1sgRsYCZkOsYOIsXwUkuQMzDCuwVkc99Aoy/0Yx4EQps8bRsUXESc1AiGZMYhKQ&#10;/cYEjU6QYI+akIX4zGvLAbE+Jm67FCALATFO6w4VGmftN8T2icUUfiF8uRIsuQVa5d4cWQV8dISk&#10;mMc8dI4AR9YwPaZ4ncgIhWgkh4mNSO/QZccaLMQzD0W0lI35D0lWM4XEb1rAYJScjfFbIzI0X3FL&#10;I57LFXJGPUUm3sX5wkSGeMOkhXHIW1sQVQTAh4okcQ3MABv4wQc0h4jUwcc2+8Agd1n8yGQgSGeA&#10;PcVklIvUeKorHoW0pG0y7QP8VYhg3hN8jVA9SVQa9bJTMzM0a7JDM51bJPNFjmiMNKrcX6rFbwTX&#10;KYX0Uki4gYTOGQPwiMiM/AtYicSe+EQ4+ERcc1bohCgIRkzFf7EUZKGwAkYO/kBUYNzcRcTCpeDZ&#10;k0b9A8DfQYmO/EYUicTNWoQiGgW8UVaYqvCAWnNTRbRdjrAHRiE3NPRtdJOsKSgkmohozghUrgca&#10;RQU2OUgoc9QRn8T1fwWvEoWlA9jAhC9GRcX+V48YYMc20IakTCzuF+kctYeIg4DKdwY4ZBhYfIrY&#10;riC8Rcsx2AdZeXR7VbVcZjNDVhvHR3VtcXSDSIZcT2yERQUmzvQ0NxLglcV8ScSdfsbkq0SclJWR&#10;D3UfEcj+gNFQucfSUFRQSebgj2/cY03iCwN6PoXB3s8Yj1UHV7Y3Y4ZfVrY9qPV3ZJVR7bOsXMr8&#10;YA/ArggYgZV8MkfQ/CW4AAgo34rAwcp4dS241Awcb3E5E0zSpdJpv7CEfx/eioYgcYhUhggKOG7s&#10;XUr01DVXZXcXcYYjZHcdkbZTcpp8UyLsVSzsuRqoNS04OcpYcbaQ34wcDHd0r/Mk5MlK11PQZCFE&#10;gUfBEkb0r/d0DHbkYQi4fQzccG7kVgb0iFJPRQAfc3fvfwYbcnf1jzczgBdKrM+wfR7Yuc4XNgrg&#10;3i1IQ4UUvW24DXhOkpwNdMucVIM26EW435/dF5H8YUcQhhl4iVfEmMr3h8WLgPiviwYDf/i1dPgL&#10;jBOIzQ/CfsTNRIonZgcYpYpYiHTsB0gosxwEquA9dkhqF8rTN00wS5JOJcYW2gfBGnYcW8tbMhBq&#10;4R5njPlvlwXni/l1cbjLmBEcMLmXaCLE/sSmlKdgR0icb0UUeI34c0b1/YspA+bpcriIfJrYM7ks&#10;RUlKpx5V+4X9HTlI+zKTBoVgc8lUj0j2szmPpDpHl/pFVvmLpQ7oG7pk3C4wT1LIR81Ac8SkV90o&#10;tbbYCR3QCfIVjii0sOzt1zOwR3icr0qvcQXPkhYFGkonNgRQosozijeEbnpfsLsMVnpPsRU7pbsc&#10;60J7swMjs4UW0AC4d1JMT0gIrZ+QW1WQszIhj0/CUGfvaRD2krkYX6gYN7LYXJF4j0+be7sru7sL&#10;sbu9OLsnvI6YgIfggpiIQYrQw/aQjWbgr0d1kO9kgR8jaQj1/clXQnBEUc74fIpSOET0rCDJBpgd&#10;MrvXxjsfvHxlNvvTxw14caF98jn5MgTnfc+QiHEtdMUnwQNFGnfQAAc0r/YHIsXEkczYfIgbH+f4&#10;b8jWbZWTELx/0LxrRr0Njfx70Yxki4MD0wgLrsQ4lIr2bjiBj0ZAzThmC4W4Sd/cfqswiczSYwv3&#10;yQQ6Y8hB18eWzj0n2ru7xv2tEr0j24xfWCI4RUrvVK6ppogbhnJcRQh626bbngADuYramAVgpErt&#10;WT2n3H4v2z0X4zmGPFFCPNvX486+pcpQ+Z/ch7wtcuqEQazsudEkzHqgr92IcQudGkhj4URUpFWQ&#10;1wTzMv5X7Lsr237M7f3D7YoGXcP/DddIcSfuUGgklVlAgwSdHMQKdX2MvMR0UXA8fyvHL37n9L0S&#10;r39PpX5FOV7D9axQicrSfvzv4YR9/fZoQ7MPU0lzJ4W+voqtWSJT9v+/x/7X/A6X7j/OT0kd7YrT&#10;g6gqzUQASiURQQPQZ2QhxQpvQx3Q4ARCIxKIBKKwYPQQRBSNxOOx6PyCQyKRySSyaTyiUyqVyyWy&#10;6XzCYzKZzSazabziczqdzyez6f0Cg0Kh0Siyl/0ijUql0ym06n1Co01NVQz1aInesoit1Ku16v2C&#10;w2Kx2SyyeHO5nWpzWx8W6OgS4h+5jC6gK7t28t+9vK+v2/yAFYIM4SMxcB4izYrF4zG47H5DI5LJ&#10;5TK5bL0h/5fN5zO57PyaqJqrGesVquaDU6rV6zW520NHYwxvX9+x3EAMN7oT7x4b69t+EOyRgbix&#10;eMhjkgjl67m87n9Do9Lp9Tq9aeZnr9rt9zXaLSaY71tEd3y+bz+iyO/1tL2tn3yAE/IG/T6315Ov&#10;8yPcXMPwIJQcgFuHpgSBYGgeCIJgqC2MdmDIPhCEUqd9V0QVl4mohKGobhxrj+h9s2xNF6zvh8/k&#10;dPuKQFisD4tPOL4mfF8gajQIY2f2A4djqO48j2Po/kBYYOkGRJFc6FGlhZp3kkaTZOk9Mj8lI45U&#10;NCVn5OtHT6ls9JdRGLQPjlHnyAlugbjYIWEBlywIlCbpvj+Uj8PedEdOmdzxnlHV5N2MUQBegBBo&#10;KcKEoVlZDoaiaKVCSHheOi6QpGGm1OSlTLpdaERiaWFuPhxQGRsFIrAVt2IRmaJqAeqqSqyrWSia&#10;iEQNys5+AA9a3Ww5palumUxBCvxSsFcQEq6xbGT6sbHsqy0no2SoYkyzLStNnJ0Pc1bYNS2pbPqK&#10;T7iRwrcCC46/BBHafgEHEZRm1Ltu5NZUOOQ63PU5b2R2WIvPNYxcv1ggKu/AcCRGycDwakbOACF6&#10;PwfDcOUM9sRNjE4il09J5PGWMYAzHAdx65QByFuEVBJ/wkyebMPyqiTty2863vY5Z2nd90dPnN1Q&#10;yRdwCRGZMeB1HQV0K5bncXIQByvSaSwXStNkDCcLhnTtT1RIM3PmVjQto1K5cJ92ZBPYdCBUEdlq&#10;PJEZf2YNV2x3G11dHTn3LFkdNrdkgb48NMT9uKqAdHQW4Ha0TCPhZil+Lc723i7v3vjOPgfUJL5D&#10;lMGcLWdZQo4sYrWapmmSgAXRnP9E5XpmU3I590RPdjaR21q9WHgQW4NEuFCOYt+qHp+84vju98B0&#10;+StDwfFouuS68nWctO1Hc76HP7jCCaEZv/xvXT1aLWR02/dR2+upWO5QL+RHe34pEL/un2Ps+3v/&#10;t/BnPDwz8f1hq3nALT+jW/zcETb82MF0AgVQEP+mRo79nrmZby99F46IHkdVy6siTVzalNZAyEiL&#10;5AFo0A0R05IGAHQiaKAZYcCYTwoffCiFZin5tShZDA6qck7jpGVDYZMOFcrJg2XUGAN4fpodLDFh&#10;z/iJL6geOiCJbF6MEKQcIqCn4EEQg3B0jroYRAOI6qGKUQ4uxeJDCqL8YimQuWjGOM5l2YnAhsMp&#10;iY2HtkfTMoIIMPwbxCjQpBiw6o9xKHNEwiBmXNFjX/CCKygIsEdIvFyPEjJGlHKTI6SJRYyySkqV&#10;FE0ex1PdG2rMbilRyLxjgRJMgKJSg4lPHVw8lkEokiKiZPhHWMSZI6iZWpSlyspImf8jrHAGJqI6&#10;0eVUq5hzEJPGGYsyCUSUmTMwmi3jhHAHBNItDmi0RFTY2MF82gdTcXTIuZpnWIj2gsRA2ssCJyyj&#10;4ROcScimpkhMRME08peMcl+RNMio5wT6n2TWY8/J/zLn/QIiaJokHAXifdbi8ZMpyU+qF2c8gTAz&#10;onFWgZUZyESnMXmWKeZZkTLQtwpswiI0RnpL4whHZcHMotSylpQJ/UumRQGmMyI1F7mkOCcREWrq&#10;5Zi35kioVQrpgEC50NNCbr6RIR2UKdZyl/HDVAscG2wgTI7B2XpEWjpoqPVyrpYKYVeklTOsMYkS&#10;VQHCiJbiQ0SSfTkmBUMvUyH/h69ary1o/kSqYPciJtTZkdNrO0pjfj61WRpVgiDR2TgkVKAOeFZL&#10;H2QLJWCyMaKx2UewZmcUnU+IkowZk+8NFRqhg2ztT5vAT1Eg3JVTstiILxU6RFOVfiJtXp1YJVUw&#10;oO2qsQyGXZE1P27svcK4ZnLJ3Ei7Za47kGLGzpxEgkanV6LDdq4gB6aICAqsPCdb1OCOokSwvg/N&#10;ISvm4XYRNMFRiJqhb9cq9t7jrXGvfCi5N8mktbk3eAktsCIS5I8uWHtJXFm1ueRNcBCCOuav2V5n&#10;c9iJJgdmR1dNdb64Uwqgm+OFn4X0wywcUmHrbESTY2UCKJjhUYpSr+iYMz+2OVcp2UREcDHDIngk&#10;t8gCkYwKM37Cd1cIETwkYIjuPMOZEyKhLDGRni4bySu4YWTk+LpZ+feTsEyIs7ixD0jOLUd2ASkR&#10;2s94wALcrOR1emIClG4y2ABdKZCIrDq3Pc+V2smZ0zqlDJGdnTZLzystvK3j3jZc1lUib0gZaGd2&#10;g+T+Ycx1RIm3ljBY4O39vKQQjp9WSZ80zppZmeNNuLz3p5SK3Bjakk7a0ADRyMzaBfVSb5n1vPMV&#10;2PrMhE3mOxr4X/TpLjcNjsZeYiS5dekTNxq7UOxtj6ckhsh9uoNlqFTkKfaMok2Qgh7j4shtczkQ&#10;OFrciFOFva4H7XgpTO7gkRqARwibP7+s7zns7d+8Gq663iw/Zu9E35OGEnyHtp8hk5MzqfbhDyJ7&#10;fRSRHWDLSoTCxHsIiW66VgA140Le/FOKvx3nxZgW9uMpGrUUi9hLmY4nIgcDcBEGrsxLGmqfJEyL&#10;39WGRfjnMuZx44xzRafG+bo+LQrVay8bwjrgYRPjxmimYjTEp96RHWSVUhJsXnXUOoxo5t1JY3Oe&#10;qocw8KTbRRU2PoAAp8/pHaqdNInFikfWO09qn11TtbCCqoVYU5PtyRBZd2wITBUOI+x9kqqRN2fL&#10;O6eC8HcLtvhFC9X8OgiN05yJPS8CmzmPivJ+Uzt4byqT/E+Y835zzvnjI+X8+0/uCSe5PE9F6j1P&#10;qvVpC2V6xYvmvX+y9n7T2pJPQ+2Qh7H3PvPe++897j36CPd/C+L8ZCDV8w0cHjDQkEWLffHVb8H6&#10;J6PifU+v9gsXIyPY1HwSB1Og4jIv3GStMwS/z/ZUj9P9J2/rfs/f/Aki3O8V/L/40kFONTlj/N+j&#10;+KhX63/jwnpCjkL4AYBnrDFmCl3h61+RHjFj4RHxmXyhi0G2bRH16CgBIEG2cIB2d3roHSHX7oII&#10;I1yicoExEi1knxIFshDBI04kRRjEB0GRHxF3IBHialhBHyZF/YJC7YAIPRrIIoQIQ0kkNDNRHzzG&#10;sRH04lShoDfnkhHhuDtxIyanX4RHF4H4VyC4QoWoXTBxmSuRIxs32xEVehqT4z5RH2I2iBHh9WDY&#10;XlLoP4cBm4XIc4diDy+lgRHi9IYRHy3F3RInXBZlwIaSYx8j6xHyw2vxICn2aod19Ycojxk4dYko&#10;lRZYEiWxIEr1GxIifH+hECJIehjCo4VhE0V0IxH1VGmBHybIOYlna4kYrxjolIsotRMTeW3REoDz&#10;chIC3IEBn1WiNhIxGXaAAEIINotn14sYyRZotIzIBhwoohEzMYghEEmWkBH0tSHxj1VHgRHUVCNI&#10;jBxXYhIojoz4doy45xYozo6naSnXJhHoSXCRIkmxIzFonxYRuG/hEYUjhRIz5xd4Gj5IxY7ZBRL4&#10;6ZBhXY7JCV7YZBExs40hEkn2OREjGJFBZjO3TwAHDHExH0vYbxEyo3ZZDJJBjpCJJRTpC5KEli1o&#10;DTNjN2tBHhmRwBrEHY5mayAY+xECoUiJK5Ph5pJ5PxRpKpQjTlCYmRHyWITRHjeZLlBCH48BjB9Y&#10;yBE3fXfhIX0I4gBpGpRZXSEJQZXhQZRJYSPC3pURE4uw5xICnUghIjFpZxipOhEoxBiRHzP4FhHk&#10;Gyn5ZJfDAZYJfRPJY5gB0Y1DERIENI2IDiXZiRno4EHhH3SS4xIyZpg5lT9pf5lhN5gpmRQ0Mydx&#10;I49RInJXBhoFVIPBEzY0dxE5HAFZnJrlApmJrxMpm5lTnI2xH06Q6hIE4oKoEWOFTRjSbJeFJpIG&#10;IRy4UBIDfpBJspzFj5sZzRLptJg3Wo1RZEUYMxHiZpcjs11BEy/25p0J4XGZz54iE4Ayzz9J5RLp&#10;1JhhPXMBBhI5WUcRupN56p9nqJ5J9xJZ0pgAuZ/oMF5yLW12QhgplBH0wZdZ+qCoHZ+aCxIZ/KDq&#10;EaEotqDaExE6EKFqGaGoXaFaG6GKG6IKIaDIWaIhSqH6JaKKKX1KHaGqJ6KqL6MHuaLKGaLqMaNq&#10;N3qaM6FqNaOKPaPnlKOqE6PKP6RKRXaqQaEqQ6RqS6THM6SKEaSqTaUqU28KT6DqUaVKWaWmmqVq&#10;C6WKW6YKYWRaXaCqX6YqZ6aF7qZJ+qZqaabqb1kKa596bacKdadocaJKd6D553pp6aeqf6gGmacp&#10;9qdKgahqh0kag56qhaiKjajkXqip5ajKj6lKlZl6eajqk6lqm6nDwakZ4qmqnaoqozjKn54aoapK&#10;qaqjSapp0KqKq6sKsZfqmKjar6sqt6uCx6rZzatquavqvyiqu5zKvawKxaxiTqwpsqxKx6zKzSPK&#10;yZr6y6zq061CD60Jrq0q1a2q2x6a15nK2a3K4a4l8KtKiK4K466K6Rrq3pma566q768Fxa5ah67q&#10;8a9q9xj67Jlq9a+K/a/hYq+pla/K/7BLBRTrAZg7A7BrC7DBQbCJgLCrDbErExN7D5fbEbFLGbGh&#10;LbFpfLGLG7ILIRI7HZZLH7IrJ7KGN3RXMg+g9w9A6Q6A5gyQygzA9Q+A+xEgBQCANQNANiNAGAEA&#10;DACRmw+Q9Q8g6rMQxQyQzA+Q+xthEQBgCwOQNgNAGBhADgCjfxX7JrKbXbG7JEQw/g/Q+AywvAtQ&#10;ogrgtg5A5w67KxIgEQFQGQQASgUgVQSwQwDACCxBiw/Q/A9gwwtArwqgtQvA5A6TzRJQEwGAHQRA&#10;TQVQUgRwPQCQBgAyjKfDUUZrXrmrm7AK82mrRQ7wngkQhgtwyA2RMgHAJgNAdweQcwHwEwCxYw+B&#10;+AlQjAggwQ0A4RMgIgLQPQdwdgbQGQDybUZLl3c7nLyLyRUbYEJycwkghgeAvAzA3xOAFAHgLwig&#10;iwfwFACbe0lw+Q8wiwgAdQxQ1SuhNwHAKAOghQgwdQEQB7lZQ7xnp7yr9b9hRbzIWAxQsQnAiwnw&#10;sw/rbhEAAgJQLwNgRwRAQwLgJwHxEQ4Q2Q0gvQvQugzA0Q2g/MAmqANgSQXgeQaAUgA52BSw/w/g&#10;uwpgkwkwqQvRHwAwKgNQOgRgQwQwKgIpjwAA3Q1QzQvAuwuQ0A1w4A/cAgAQAgPgUwZwdAXgSaJr&#10;86fr98TsT2/7nmTA+A7g4AbQbAcw6Q9LOFWQAwRAVAZgZgWgRwCAAzPIEQ/g+wvQqwnAlQpwuA/c&#10;AREgBADAgAjglAMgIAEhTQ8Q5Q1QbwcwfQ7g9g/BEgAwBgTQWQaQYAVgQypBIbfQ+AtwpQlgmwrg&#10;wIHwBgDwjAlwmgJgFbQxQ7XMUMpK2r+T7QvQpwkQkQp8K0ugOQTgigeQZL8RKb/AhgngsgyMAgMQ&#10;QwWQfgbwWctRRgsQmwhQnQswyRHQMQRQWgfwbQWMZxJhSA/gpwkwfgqQvA0sAgOwTwZQdQYwTc0h&#10;QMo8pc5qzcpzxg/g+Q8AfQcgbg0w4w8GVgBgDAeghwkANgJQFhLA+Q8Q4wdAbwdA4Q7lexEABgEA&#10;HQkAkgjgHAELWhQg/Q9g6gcwbAbw3g7A9Y/ACgEwgwjAjwLNDhLA9w7A3AbAbAdg68hDPQFgJglg&#10;kgiAEwCr3hPs5c59N6wM6TxcVQzwbgcwfw8sXBEAFQJAOAlAjAegCc4xKw/wpgkAfQqAvg0pIQag&#10;gAjASAMgIRRA5g1gxAcQewig97TxEL1wQwjQgQbwB9SxKg/wmghAcQtAyg3lvwdgjAlgPAJs/M5M&#10;TIBdONftfxHdOjwQ0wvgqAewkAphHQPwVAagcwXgSBMg2QwwrQdQiwoRHcRQaQdAX8ShQwyAsgnA&#10;hgnAshHQSwYAdgZwUgPBMgzQtwoQgQlwrRHQSgXwdQaAUwPZYtfLmdgNvdgNgjwArgmAgwoAtgyx&#10;HQZAegjwTgOAIxMg8Q5g0wawagew8iJxEQHwNQSgkwfQaBRAogjAdwrAwg1xHQcAhgmwQgLAFxMg&#10;6A2gxwcAdghw9t1xEAKwQQVghwcQXNuho3cbmNvuAdvdwDvQmghgcAtAyNcxEgCwgAlAlgMgHgER&#10;Mg+A8A5AcQawaw5Q87KwDgGQMAmQmQgrsRQgjgegZAwA1JuhEgDgjAoAmwJgEsoRMA8w5w2Qbt8Q&#10;7Q97KwFwJQOwkwjQd7xNNdu+AuRtOOBDpw/QiAcwYgxg2w7xEgBwFQjwlwkQIwFADBMg/g9w7wdg&#10;cAag2g59GhEACQDwIAlAnQkgFQBhQQ/AfAZwWA0g5w+kowGwmwnwkQFwCubRMQ/Q8g5gbOOA5Q7n&#10;3hEAEAGgKwkglAhwENNBO9NuR+kqjeSTpg8wewZAaA0w6i+xEAAwEQHwmeQAFgDufRMQ+w9AgAdA&#10;bgzhwbUADAEgjglwoAHgDxQQ8QbwWAYQ39K+ngFgKApAlQhwC78BMw+Q7QdAbQbw2g6A8kGr1gkA&#10;kwlAF+JBPekek+2KgOlTlA/g7wdQYQag2Q7+ZAAACAFgI+Vgi7sOjxLg/A9QhAdQbwyg3eKwAABA&#10;CgEAiwlQngIwE+7BOQ/g7AaQVgZg5Q+shT6QHALQngkAg+fNaxLS3weNFg1g588xEABwEgGwkAkQ&#10;lAGyYRKQuPIgg/JBJhtS3B7Q0gdPK8Te2fLrXu2zkA+Q6gbAZAbTm9Bu5e5+6e6xMw/w+AjgeAcg&#10;wA1w5I/OZgiAkwnAJwFtEBPA9w5AYAXAbQ7rThEQCvCvDPDgBvEBLA/w9AguggzA42MwAABQEAGf&#10;HAlAHQEcjxJwtfcAf/chLDWfKwdPLfL/ebIvMTj/M/NfNw8fOe5u6Ake6gC+/xLQ+Qj/Qgvw1g4/&#10;RwD/SfS/TRP/UPUvVPVvCfC/DfDxNO7+ggyg4iWREPZ/afHfbPbhJgt/q/JAg/Jhfy3vKfdvePev&#10;tbGffDjO3QdO4A2u4xEfg/PPhxM+7u8O8u9Gbu+AiuaQJCohPw/Q6waAVwZw5vB/V/WfnPXBM/Ev&#10;FPFhEQBwEQGtC/HgD/iBNu1/tv6KWfuDjA8wegYgaA1A7OnXEQEgIOogjAFgDephMOqBAEEdTezG&#10;86wBCAODQoj0wng4DYREonFIrFovFngbisYnA+H5EgIFxQo0ohwWBwHGJXGH07jsbDe2HQ8YkDAq&#10;IEgk0kFgVLJ/QImmqGZ6LEjvSERSqDTKbTqfUKjUqnVKrVqvWKzWq3XK7Xq/YLDYrHZLLZrPaLTa&#10;rXbLbbrfcLjcrndLrdrveLzaH/fL1fr/gLW/EOcjEx248ImDA0lUqjw6EQTWH893edzia2y5npEg&#10;SDw+lE6kwqBrO+z2Ziw03Q+4mDxCoU0jMiBcm8nNMTi5Ha94kEAyK0lJghtbJQ01RTPR6TS8Dzuf&#10;0Oj0un1Or1uv2Oz2u33O73u/4PD4vHXr4//J6PTW0wgzatmW4YmAgchUslRaGgfWHw8XMchrGo5D&#10;yP5EgOBsMSbJcgWSWgjB3GEwjXO1EwDBIkSgJgIQPAhWD0Og2xuHEdTsPWBEIBgJw9JMix1AdZnH&#10;clyx3UoiHqjaN44jmOo7jyPY+j+QJBkKQ5EkWPXmkaSXcLAmiFJ4tDJRUZh8JETA2CFWDxOc1RtG&#10;oeTwP1EwdDMSCVH8alqKQjh5KowDVRUciIJ0QAqBVWDqNwyRwHQhT0iZCAoD8VCKHMXlnjBRkIUi&#10;M3NkqjqPpCkaSpOlKVpal6YpmmqbVaSKcp9ajTL4px7JAp0VEkXh1GkVA9Vg3DILIcyGJx50TDwU&#10;RoHYYRKWoxyyJshycLNFRVGogRdEgMVYNAvCmH8kiorZEhIF0dBqFUPqHUSiQAouNKguG4rjuS5b&#10;mue6Lpuq67sXKnrtvBQTsN4yxtHQgz1SBEghDQSSOH4aUqVYrSXIIoS3MxFABGMeSME8OQlWo5DT&#10;MAch9I4+J/AALBAFUgxyF3AlUP8oSLHcrTDNjChvIUmBDC0Gbbci3bfo28c3zjOc6zvPM9z7P9A0&#10;FGLv0K7T+Pg7x6HEbjWOVNUIAUCgVIYkSSCcFwLVI/D1OkdhuHA3DrPVIQNBkjiSJAIATgxaD+PU&#10;6BvGscDhO49kSAgEAeIwkSMB4EYcVE+zyOMbBoHA5z0a1CAGBEISWJYiwWAtpYvtxyqKcyNdF5vn&#10;Od57n+g6Houj6RUtE6W4y2KAiyYK4w0VCquCErsBFRLspySJUpy8xoAAnDkTyHHkY+1W4q5mKMuT&#10;PRUNbVHq2MiUw/z+LEniJJ4sTHtNCAxEQWh+G4WPRWWiOXt7meo+n6vr+z7fu+/8Pxc/p/ypU8zn&#10;NQaRsH08j7mEhAAQAgFCMFYMYYwrhIAQAQATQx/j9GaLwVjrBTD3H29sAQCQ7CIEgDwFDMS3p4GS&#10;G8Owh18p/AEAIBATQvBnC6E8IYBnxkUemPwYotBSCQE+K4fT/yJADAUIISQmQYAdP0Wl8qMlwP1i&#10;XEyJsTonxQijFJm79IppGgcLAToixPiyGM9siYKAaBBCYEoIoOAXAmIkOYbw1hcC3FoL0YIyh8u9&#10;IQCUHITREB2DIAUAYASmtHGQMMYw8R8OKImCEFYMwTAcApIAfYpBJiDFUL0aBGAXg7CQEsJAQgZA&#10;pBERIcQ2RpC2FsLEYIxxoj7jqxsIYWBDBvC0W2JDmFGOaitLiXMupdy8l7L6X5cYqzAR6P0e48BC&#10;h8DmMwbZByugNAqCUQ4jRCAeAg2wpo+h2ByDQG8bg7B5kVCmGsQAXwjgyKePoeQ6g/h5DmNUcbTy&#10;uAUA6C8QoiA+AZAai4tktHzy2mHQCgNAqB0EoLQZ9cwqDo2HiOob4kClDNG4OcrAFANgnDmHoPAK&#10;wOgTKnNmbc3ZvzhnHOWc5UR3DlGyIoQwiBrDjQmVcDIIQXh1DyHQEgGIjFun6zWW9Cqf1AqDUKod&#10;RKio5oTUY8I+R6DtFyLAVQqhbDBHkPRuxQQEAKAYDQH4SgvBYCiBgCLWSq0fm5N6cBFJxTknMVUe&#10;48R0iyFWKgWQvRjDzHqb0oICQGAPBwEMJwXwrBNAkA1wBcaePoqTYqxdjLG2OsfZBTpfbInpHuPI&#10;dg2htJ5GWMsepHz5AGBgDQGoJwTgoA0BQBxXB/D7G0NcbI9h9r6ImBYDoIwNATIiVoeo7x0jbG4N&#10;wYoyBmD6H4xoAYCAag3BqCYEwKQLViLzYif9lLq3Wuvdi7N2oo1Iu3d4sF04lXfvHeS8t5rz3oUx&#10;d29N7Cm3hZte2+N8r530vrfYut67731vfT6/V/r/4AwDgLAd+cB3ov5gbBOCsF4MwbYzAuDrt4Iw&#10;jhTCuFsL4YfjhDDNkcJ4cw/iDEOIsRrmw3iSpOHsT4qxXizFuLj04mxfT/FOMsa42xvjjHJbMY46&#10;oDjTHuQMg5CyHkQiePMiy7x/kjJeTMm5OwpkfJ8UclZSyrlbK+WLx5Ryy/XKmXMv5gzDmKguW8xv&#10;sy9mbNOas15sfdmXNro80ZwznnTOudl45vzu5zOWes+5+z/oBR2edAs+z5oTQ+iNE6KO5oPRbN9D&#10;aO0jpLSelC3aN0qumfoSNNhS07pjT+oNQ5/CvqQB2pi1aX1EuOfuqtW6u1fmm4A3AR601RZPWDPx&#10;866HrrzWgIx4bA1wkICWxAO7GIkOzZI5dl7C2aXcEW0AG7SIlZkbQ99r7OSFrLX2tov7ZZ6IDcO1&#10;687fR2Ojc41d0kS2MB25sady7wLYM/eY7t6kSBtvjaVut4o7Dtv4CfANu784HfYWvBg/8IIkFjhY&#10;dOG8E4eWMNfEhk8UIkKPi4KeM8QZzqnjfHqg8GFrwgP/CuGcO4/ygrHEg18USiQji4o+Mgp5Su3j&#10;vNOb0A5DyPkoWOGh05x0Ap/K+W8W4xxroK5+bdI6XFbnXCSEcL57yfpnVCK9D4ry/o3M+qri6V1z&#10;r78unck6hybn/YOudX5cADmHMuzqf6927uL6exc8593Lpnaei8x6P3dS/cO++Ac9tUX/hCJAt8OD&#10;rxPgegchHJ44iWnQpAV8n4tSvf/K+Y8z5rzeFfL+c8/6D0Por0+e9H6b0/qPU1G9L6r1vrvX+wlx&#10;6z2PtPa+29u6L2fuPd+89775dXuvf93HqPHeo8mxkUAIAcBQGALATj+Vx6Y/R0joHM/4jAAgLgaA&#10;1DH6BWx/jvHYOoeg9x9EVAYBACYEQGk+IRawe45R0DsIqAYBQDQLgTAgT8d46x0D0SGETABADAXA&#10;ZAYQxQMFvF8D+DqDnDlQ8IUf1Aaf4YvD9D6D4DoDpDrSsFcAPASAWAOEoduD+D8bnDpP+QnAEAGA&#10;YAYAXR+ZEf9DkSGLTABfKAafNACfeYla3fCg8DVDACrB7COCjO9AQAiAzCZCLB+AJAFg5FXD0DqD&#10;YBqBnB2JgfYB1CLCcA9AnSOFbD9D2CHB3BwDHDaDofJBlB5CIBNA5bvAAD0DgDLBaBuCDEVAoA9B&#10;TCKB1BfE/MFBsMIDiETAIAWCQCXCRAiATVjFuD8VLB3BpBaDbfzESASh1Cgh4YvDtDeDNBuB0CBD&#10;zWzFfASAXAbWEAJAhAoAwA6A7A6AuAnAiAFQLatD8D6DzDiDlDzAiAhAaFND1DqBsBuBvDiNiESA&#10;PAZApHCCJARHFNFD9D7D3DgDiDsa0AdLlCBBsBUDNDifmEIAKAcAtCeCQCDAKAGgIg6beg8e9D7D&#10;rDXBcBnB5D3XGIUAPCOCdCaAkASTXFXDOC5CjCACVCrE/A/BVBrBzBdBHFbD2DuDgBwBqBwDoD2J&#10;/AFALAUCMCWCZAhjIEShuhwhyh0h2h4h6Esh8h+iAiCiEiGiIFtiKD0iMiOiQEIiSA9iUB1iWiYi&#10;aicieFqAdAoAyBcBdBfA5AtJYaUD+DdDODDCTCbChAeA6BXMgkFFMi7i9i/jBEIjDjFCUjHjJM/D&#10;jDVDJCZCeChAAAeA9CEBvBZjTjVjXjZAAjbjdjfjhjjLlfBjmdxD8CEBwBhDKDeTxESJTCSJWAgF&#10;aD9CdhgPZDaE/AYAoA6CQCGB3AKAEhNFTDiDQC6BvB+CUQ9EIAaAtBCCVCFBwPjkZhxhzEUh1h3h&#10;5h7CCh9DMh/N3kkiFiHFwkpkriPETkvkxkziZibidFxACAFAHBIBWBnBkBWBDmPmQZ6D5DyDpCbC&#10;WCSC9DIDUD9D+D/MdBrlNi6i8i+jAfIAAlVjGkXM7D9H8ClCbCTCvC9DMnSD+AuBDBZlklmLkjUj&#10;WjYESlsjejgjiLolylzduOqCKOtDEEVA7BQBmB3BiBMFYD8IeB0IhDeIkn1ALAKD2D1VWAAABAGA&#10;SCJCVCTAoAXb7FVj6CNj9DBEVBIBeBzBqBUA/EVD6DwDlCtC3DCEVAUAeApBFA7AwmomqmsEIiBi&#10;DmvknFsmyiNm0iRiTiVYuiXm5k2ETGeAXBJBHBCEpFTDzDsDlDNDSDZD1D0DxfHD4Erg0BGBYFFB&#10;XBGAFg4Z/DjKiBxKllqEInVnXFMD6D1C2C3C3DxWxESAHAMAUBJRlAJQyLxDyDlDQBlBpB+bkEIn&#10;snulllnnzlqn2lun5dJg7n8e/DeDMC3B1CCCXSHEIAbArA/CPCFBzAIlwFSDjDSC+BxB9CQD6LTA&#10;EBSWCCxCqCvmYAABaBwCGBYBCAsFXD7CNB3BrDBDXhlQ+AKB4CJCQA6AmAYFhkhmrkjo/kmmxiLp&#10;EktAAm2pIYtpKk1m7ESATAeAvCRCPCDAOlZFVDvDqDkDEC9C0CiCpC4R0SsfKBfBuB9BTBAAuppp&#10;rptEUpwkERPqDqFqHqJAAqLnvqOlpn1jcn3lvn6qVqWe9D8DxDjBrBsByDnDxD5EhAPAaNVCRGQT&#10;7FTn+oAESAFATAiCSCCBtCDB6B1DmDxWzAnoDCJoGqnToDvDhBsBtBzDoDylqAMAYAmNoCJAUAKq&#10;BFarQo8AAo+klmwFvpDksm1pHkypJk0m6ierhrjrlrnFfDgDTDGCFCKCNDpDxqeo9AQAdCJCOCLA&#10;htHZ6pqqrr+ETsAlORNsDqGqIEUsIqNnxlon0jasNqSs4ddsRsSsTCRB8BtC9DSDlEUAGByCHCRB&#10;AArAbFTNHCCBwBnDMDgDvESAiA1BJCLB7BjCXB+BzC8DSHxEIALATAhCQCVCOAXtIFSDfj5B1CBC&#10;VqvETMcBVCEMguFFctLrStPpBGCrWtTpGkwrbYsrdtZETtbrkrmroFdDhDTDBB9CDCRDwWfgBA9B&#10;SBnB1BgK9Z3typsqur/kBpxt4qEt6sGt9nwLjnysLuCltn4vCKgn7uIdgDCCrCWCMCjC4EVBHBcB&#10;zBrBWorFRD3JbBjBtB7D0D6J/BOMMBkMPDDCsCXCLCiC3IUAJB0CECOA+uWFSohojEVBbBwCHBXB&#10;CArFkvEmtrTtQFXPTDyDyDxnSETAGVYALAJsjEStSpFkutVm4retarivTteFiPTC6ClHCCqC+EVk&#10;QAYCTCdCYAaAKv5uYD9pdIDjlf2AOAHAEtJFuD3D1DzD4XFHyADAPampoNagWV3sGlrAMxhR9Fqg&#10;Wa8flEVm9AHAPAMftGCxxV4EYx1HEguFavnt0ESt2HOixD4xyEVgCAFxtAMnHFjF8w2JggbutANA&#10;PAGivFat5sFt8ntsJxLD0w2gnEVVYAMw+vVFqypDwP+qww7ANw9EYv0uBlruDv4sQjlv8e7DpDZD&#10;DBqhXtoAgA2BLCSB8PmFPLNCnCACSCnMaAEB/CVCiAzAdAMDvDeDIBjq6k3kAkCsBFRCNB4BiDBD&#10;WrYAEAOCMCaCbAmAUj3ETD3zDCHCVClEVAdAsA9BlBWBFo6kiwxvGFSheDvC4C4C2DJDNDUDZDZD&#10;XflJ/ARW1AvAyA0BTadAfU5xBrYratWrctYpMrgxItdywFeD7P3Bxi9DiDvscESABACBgB0CHBSA&#10;9dbFTDrDiDbC9C+C9DVDZDeDYDZDaD5jvgBAeAkAnAdAeAiBCBCBDA0AuAlyXFNDzDlCCCOCaD8D&#10;9K2ABnABlA6AsAcESDlDdDVCtCuCtDSDUDXDqDvncACAGAJApAqAsA5BCBKBOBAAzE/D1DuDmCyC&#10;xCyDNDPDRDbDgDlPbABW2An11AtBS0ZAaASvHLMDFC3C5C+DLDjDjDfDiDoUwiAAOATAoi3AxA+B&#10;CBGA9A5EoxkFVDUDMDBC9C9DCDi2cDb2fEWQBAjAnAsAYAZAdA7A/A+A8AyAqFMD4DyDonNCWDwf&#10;mD4D0DuWaDiO9ARAXAdAfAZUdEUBKBaBpA4QeETD4DwCUCVCWDqSFESALASAesXBkAMPFFUDWDND&#10;BC6C8DEDkDlDk2I2KEUNRAOApAlAkAuA3A8BIBEBBAOAI2uFRDc2wDADBDBDhDnDuDbDXDTp5EY1&#10;JAqAXgEA+BDBCA/A0AtFMgjD1CXCKCJDppfiKDzDWDXDdO9AMASAYAkAerOEUA9BNBcBFXMFPD5D&#10;zDrC7C6C6DLDQDWDeDbDZp4puInAeAjAhAhAjA/BEBGA6AvhsFeD+VLDBC/C5DCDFDQDbDaDUDyD&#10;3Q9AMARAYAwAwAyBO0ZAoAeAWESy6qQy9sPqUzAzBe3NbDtB4kKDaDpbkGeAeCRCbCSAYqmFNPTC&#10;fCKB3CvDFDZESAGAVAqClCdCIT7D9nJB6BtBlrFbkAPAjA4ChCPB6xaEWNuDiBjBeBvDtfXEIARA&#10;jA1hIB8QK1Vmhkbmkkdmnkgmp0Do9murUSADRDBC36GChDsDypfFOAEGeBeBoByBLA6AlB4rXtUv&#10;M0gvO0irfEIvS0mFnD/CuCYCFCgC2DKEVApA8BSCGvjyIFBD1DwDoCpChCbCzC9DLq3FSAkinBlB&#10;kBlApAe3bFO4VBUBkB1XFImACBiB2CKBNA2AdCyCmCXCjCuDAk3FMAoA2BDB5ByBsARu1EIDUDIC&#10;4CPCRCcNi5NFAAGALAWBtB4B5A/AvAjFVDeDRlGCYCdDdDlDuFVuuAcBeBkBnBJA7AvFVDtDlDbC&#10;UCPCODNDauPFXAYAhApBoBtByAyAkAXEYD1DtDfBvBpBvDq7MFUBlKlBNA3SgESlQnalTndjEnf0&#10;nErD/lbDJCUCaCfDXDfUTFUAJ5qqGBvBCA3ArxvFODiDYDKH2CaDWDhDqFbAaAiAwBsGYAsAf9aE&#10;XjLDxBxBeBdDgncFTBTqHBfBJA0E/WsD4C8CzCpCiCoCt7LFWAjAtA6BqBsBnAlAZARw0DbDODCC&#10;PCTCYG7+eFB1yAJBQBcBsBeBQA9CDuA52v354jk57jmD8mDB5PZ6SEhAKB6CJCTA4AlJ2FB6bDul&#10;3BiDhJ+ESL9BgMABSEUD+CmCQB+CoC+DSESm9ANCI85AoAVWGE/DjEAZy6NyBSj9f4AhIAHZPMp2&#10;MZNAMKicTejgZZaNyDigAFA9KaKOpfjkcS6CNi3ZjiiYICyQS6REQTBckkj+YSxUSVUKxe78fs1o&#10;MkAYGBhcNBtYymQ7bdkTCUeUEhoVUqtWq9YrNardcrter9gsNiijtbzNNx0QLzfkTCYeF6RR6DBw&#10;Fsdab7KWxxQqYf0IhQKDYsTiRQgMAwCqrscLWRCJRDacjwu0cBALCxqO53H4wEsSq7ubZUMh1fT8&#10;f0JARiOaEe7VVypXLMv1iG5JLx2M5TbTFWSASCffL71FgAuXRCRSIlC00rL9Yy1VSWUKqeT4oGUA&#10;ABohJLRqMhTIIEAWfqzvc7XQZ8Qzcdbx7MTAoOCx6PyEGYmDEcertb5vGkbzqPhYhlHskBNDcIkT&#10;PU6hsG4bziOs9UKA8GQpJIlCJBFdVXP4zi/LAjyVKQ8WmfAAwEAkWBpHUVRFDRiVWNIwivIslSjP&#10;FPnwRwDgVCQgiJIIIgUAxHD9Ps8RxF4XTghNYRTGkfhfEkNFBPs+DvKAkCOLYxzRQeOwHBIGx1HY&#10;eg2CoHVdP80TBLAiSTKM9ImWB2wHFIZByN8tyNM44j6YAHAtJ4kCDApiI7omiqLRQ/6OoykKRpKk&#10;6UpWlqXpimaapunKdp6n6gqGkTNLgoiBJYrEUAEUBmHoYhMDdWDpNUvxnHkj3EQkBBlHkiBNDkJk&#10;cNUwCrHsjijrl2kZIIWBEC9WC6KUjyUKkv0Tdsah+JESAzB5VUWRhGkcR5IEiVVJkoSpLEuTBMnN&#10;UI3TNLofSGJY9HDRwAQCAQDAUBoQA3s9CT5PI6jEMo0D2Pc+UKAUCQQAY/zwPWA0KVAPVSHWosbx&#10;zHceWRZloWpbEKW5cFyXSlz5Oc0xbGofD6mBCgCBQkykJYHwMAhQT3O04x8HsejbOZ701AYBwJCA&#10;JwtCcHwXQp/DmMkzzVPU98VSQBgJBQdyFIYNQkfpVWhaNpWnakNA1DQ0DNMtpz/voBAUBgHQ0DIL&#10;AERI9TuOYxzLNI9z6PtHADAcDhrGwYynJklDrvcAb6Ax8w5D4NQHwM9DsMYxzNPQ+KATUNRIF4eh&#10;qFQA1XNQxSwIMjCgPc/bJakAwFA0EQXDsOQx6hEzeNczjcOI6j54JQwHFgZx1FkSA2eVQT/PslSC&#10;HQuTNN/hAFAbtwe7oKUcP4+jyMQxDLPPCl+X9EwdC8QSMIAcAJAN5T2O44R4HMeDrgM/z+PzCmGE&#10;UAIAUA4BwDAEI4F8Ogh1uAgQWg1B6EUnAAQqhdDKGyrDfGiL8QAhRJjvHwyRVQAQEgJAUDIHIPwJ&#10;AKd4P8bo1BnDbHGOgfbZ4AgKAkHsQoigZgjAsUEd44RpBwDuIAd49oQkKRQAUBgEHcO6d4QpRw/h&#10;pDLGIOgdw9XBRIIoDcJgYg9hmCgkYfY8g9BpDOOJJw/x+j2HsPh9JCUUAGAQAdDhEwnBjDsFkIgM&#10;SSRrFCI8PgrhgDVjgRNo4CQOAjBSCsEYGyFP9HyM0ZIxR2DwiObQigCAJgcEEIQQwKANgQKwOcbY&#10;yg9B9ESO0ezg18gDAWBECwPQcAyAKAMxI+B4i9YOPdq5fwBAGAcAwAg8x5D2fSApQShFDKIY/M4r&#10;CjpDTPmnNSas1przYmzNqbc3JuzbHwOkagXQyh6gAQoFIPgqCJDoF5aApBHCUFUMBhoCwKCMEsJk&#10;EMFyKD7HcNoMAZA7FrVyCoHwUxChzC+/Iqg/h9iTECHEXYzyVxxASBYSwoBOAZASVZcBGSNkUXIS&#10;EkZVF0EpooQklpLyYkzKFGwPQawxjUHNBIhQDAJAcDCGkNQQwbgsRiRwfTmRYiqFKKgWYvh9syJI&#10;xdjM3qn1QmoWUs5aS1ltLeXEucdlKj9HWGgK4ZxzJ0iSHwSIoAbAhAfH4fYoRGh/FaMIahJF9A4C&#10;IFILwWQogcAoA0oL/h4C1FmKsU4pxaD2kyRMCoIgZiLEMHqFVWyONkNIaZ2REwHAXBBQAM4RAbgr&#10;KCO4cQ1hBiFEON0c7RSJgEtWPy1oCAGgUC0GIM4SWAAHiggsdo5hMCTEYMF4BlQLAlEwJIRMKoDk&#10;1HyPEcR/w5jmHpOYhQGwUA1DGGALYNAVIKKoO0c44BXCoE+LcX4z4tgGAaBcQQihFgqlFD8boynk&#10;iFhA+kCF0w5ByDcZ0DhVx9jIFwLASgnhUHWlbHEBSvRIA5BO2IoQ4xpi+DigZ0BCggBVDWHILoRy&#10;soMQchBCSFELIYQ1ZEig/UsB9vyNQclqSFAHhuFILgXQnhHCGArEpExujTGQJjHo2RxjuI4B0FgQ&#10;xHiGDeAYjj/BRyBFWMCuRFAKAhBcG4NQZgYAnW8VcdI4BqifE2JsYw0xvGVAkCITImhIARySVUeQ&#10;5RoBlSiPcigLghhZEIG8LJWxsDCFaHYRgoSagEB8E0KteQmAbr4VUbIzRgCeFAKQa44R1EcBADEI&#10;QiQ+vwuQUEfw+RGB7DeMIao5iOAHAYBULQYwzhOCGDa3BEx9j3HkLwWYqjqWGH1ZZQKg1CqHqBVF&#10;jk0dg7E2LsbY+yNk7K2Xsxjw/h+j3D+GwMQ0RywSAKVAUpUmdlCH+Pweohg7BvGSNzShCQNAtCEJ&#10;UQocNYEUH4IgOQZBjDcyCQkAoEAQiaEyIwCYCccEJH0PUdIcAyhmHIPR9IHgZBIEoIANRWKPLipC&#10;R+ka5yT0nXXStdxQRqC/FSHoR4pdTAQk6IYQgKQOASKyo4ZguxUiJEwKgfMNSnlRKns3nPOiu1TZ&#10;FVZktWGUcAUiPcO4YAuDXHdgYhQbhCCaCIC7BpCh0DaGSHMPQhh5j6fSdsAoTgvhvDCE8Hx5Ctj/&#10;GyMsXcOhMDw5oqoKYaA+BfCUDUoVk2zWWASmMQAhBD8plGVe+AtQ6CEEydhrICg9CEEgDgFHUiqD&#10;4HcOAN4bQ5jnHn0sAADRDCaEwCwDFfSbCyE4IsTgshiqqBODQJIgIwALlv2bbwuBSCVEyKsXrsgY&#10;BGC4ScKxQRmi5FGIISoq5DBxEMJwIILIfFcH+McWQnhDicFiRwJQXw6hoCmD0quD8I4TIphbDGGs&#10;OQPw/BKCmI59k1Glx8P4kBS1LAAAgBwGg7h/D8DMEoGitj2HWOAHgHcHkOAOxBIAIAUAoH4I4JoD&#10;IB8A4QoPwPMOIGQGEG0O51tEkAgBUIsJcJMCQBMAoV4PkPQOgHsG4HENqAQQoAEw4H8I8JwDIB56&#10;EUJm5nBnJnRnZnhnoVcPwlgH8HEG4NMOVakvoAcFcGgHYFgEcDV2UVsPgPQOpW4H0MkNsOcRMAIA&#10;cGpKktxdsSQN8QIHYIMJQPl4cAAcYBQHQH0IEDkmlywP8NoMsLoH8IoJdFlZZMlr1MxsBzspVsOH&#10;uH6H+ICIGIKIOISIV80KwJUIEKILkM5JoIgJ0KQCoBVmwSQPMOkNkG0GsHaBY+kEl9cGl9oVULkK&#10;II0JUKwMERQAMHNzED8Ck08TUrML8GYrdHAAEE0GMHcGUE8DpxERdR8uNxUuZSVxguoQpSou1S09&#10;8PoJUIMHU9U9eCoAMFYGoHsFwEclUmtp4KAIwIEK8MRlBzYxhziIaORshz1VVEgyZVkykpgP9w8F&#10;UM4ORhQQoGUHwJIE0DZA0RQK0JgIIKELYMwRwCkQw9MGJbc84VwP4LsKcJUJQKcLtIYBMCIDcJYI&#10;8HsAmQgQp3dZV9VAkboD6RkVQ+EOkHMG0GoOEO95kAB7p7wGx74V1SaMWCpn8J4DwCYBMRwPsPUO&#10;sHgG8GwNsOpnMQkw8B4IoJIIwB8BBtwV9icPEIMHgHAM4N4O0QpecBoJIJoJYBoAuHoAAMEKwJYI&#10;0KILgRx00Jl1ABkV5wIOoLMLIL09oBoDNlgAoAoA4BAA6CAVR91hIJCPMAB+FhlhsVhh1BBiAQl+&#10;hBZwBGsJYIIHALgM0OERwFEGYHwGAEw80V8P8MkLMKAIUJsK8qoE0GIHYGUFADt1MNYMIH0I8KMP&#10;YPMPA+YPkDsqwHcq8WMP4KUJAH0KkL4NOFYAYHMIUJQD8Ct48SSDRnEH6UIQpnVndnkVgOMM8LkG&#10;0H8JU7ICoD0FIIUHQGBQsWEOwNwMkGsHUIU7ARNSKMISQKcJEHwKcL0NIRwEYFoHAGoFcEKEx2YP&#10;0LB6QJ4LMMYRyHdMtr+OUoqH2gSgegigmgqgugyg0V8NgMQK8HkIsJ9/EF0HIIgFUEACoUENALoK&#10;QH5PERMAMAoHsIsJMDcCQBUVUOUNUMIHIHsIwPcskEIFcG0HAFsEUUEL8KoJQI8KQLofEAwH6UYD&#10;QCMBSL0uFSCeeMFSQUKTFSh/IuxSwu8QoPkPMOcHEGcGlwgrkAcA8B4JUJoJIBYAmV0VsOoNkMQi&#10;wIp5lU2OOg6nEx+OcyNVcydVopoIEGwFQM0n8RyPWPePkRMP0PQHwGwGgNIOUPJaoAwHwIsJADZD&#10;0XYPkPAOUHMG8hAO9hQAMAgBB4sJYCsBokVZIaJZRzUQkAsIZmACwBeqMVoPsPQIEHUG4M0N4U6C&#10;oAYG0IAI0EUDEB8V4LAJkIUJ4LUMkRwGsqcEcDFfwRQOKh4HCiFFsDeLcHuLofCjwJWj8LktcAQG&#10;ijEEoDaFwQp8B8J8RIYBEB0CcGwGoGoDECgB4AQANu4pOXt98ROYB+OYN+VBFiFBViQSQ/4OYGgF&#10;0GgOp0sAEYEJ8KMJcBJ0MVkP4PEOQJcKQLEAkA8BcDYDICoA5LEB4BmkgTUO4OhDIO4PQBcBwCAB&#10;MA5RwWMLUVIJkK4MSb8HIIQJMEACyWkVSciDYROc2DkVgKoJUH8KQLkM+FYAizQI6zeswWJt4PkI&#10;YHcGiFOVQroAsB0JwKMJUBJpwQoPgSIFkNkO+GQAUBEJAJwJoCIBE5cWAPYOcNQGIGsHxJhrygJM&#10;2nImso+3e3q3u3y323638xwPsOwNpToHcPKGMQoDUEoGAHwGgFKSEP4J4IkHcLAMUNkQp/QCgJIJ&#10;AIgBIAimcRQP4PcOkHIGoHCVNBIBcCQDgJAIsHp68o0PoJEH4HEL0NEONiECsJQJUIcA+1wt+L5x&#10;OkwuWk4UGlBxqMilUQm4MMUGUHQImGQAACMDgE0I8HoGUXYP2leCUGUNYOcPYxZzcxq4C+QpWnRz&#10;8QmOp0Ipl0V0d0mSoG0IMJkEUC+zkAAPkOoNoGQG4HcPEPZ4cBEB4C4JMI4XMAaSEV8P4KEIsHkK&#10;0MMNeKkGQHgIgE4DoCcSSRtzUAMBMCQKAJcIoA8Ai7+DsPUIQHUG8MoN1uYAAAOxYIgJIJsCcBeU&#10;sVsLMJsIcJsLMMesesmssRwL8KgJMI8KYLsRwD8E8F4D4C6r8dkegMgJwKzEURQEcF4HIGsFQEAf&#10;sOgNYGkGwHsPAzEUEA8BYB4C0CZYsDsDsBwBuukCB/soyvWX1+BheYF+Rh6vyYdiKYkSQPANwMXF&#10;UIkRwCUDoFAI0HgGJs0OkOINwN0N8N0bAKkZGrcakAazSzazhm1m+cmcsQmz6c8VUP/CUHAG4MoN&#10;8OszMw8GQGYGgBeOwXYP4L0K0KIMYNa7gQl10IAzasuywAAP0OwNcFUGIHdFsBUCgDwJkIgHYeO9&#10;lvEGJvQO+3Rr63a+U8+3nNTNfNjNnNrNu3s9AIgHUGcMaCgxZYsJUIsH4AsAUeVGySQGu6cO1BIC&#10;4EQFkIMG4FnAgTUP8J8IoHaN65fLc1sIoclgyDIPoPEOWD8G8OOpoQoDF7unqS8VlxKksQqei8UT&#10;W8eMalNxwRQrQKgrcKYRxhYGxhkEYZQ9AJiM2QBmQQmm++PNzTAV++eOl0GngpcP4O2fUGUOR26F&#10;YrcKADkCN4AACJcMYG/BO/8RMCYDsFEIoHcGG6AWGV8JeWILcRwEvMIGeabBiqV3gQoBQCaRQIgH&#10;vCIV1t/CbCjCqVVTcI4JcKAB5WoV7DbDjDrDwJasq0wQqKQHiKcNYqIC4EEFgIIHEFqmcP8KuIkK&#10;OIwVs7QAYAsAoBFCgDc2kDwCQCEB6yqXkV/HGX6viYIVeYR+av1+ljgNajwHij8RwEMFqpgFgENN&#10;cO0OkOUPA55GwO4MMMoNEo8OY74NgOAOcPsPkPgcJFsRRMDJaze/YUGzucqDec6DpS4PIOYG2CYO&#10;QO7JwpwdsGcsYEtWgQoOYNELoGgH0JQRwC8EQFoIIG4FjPgV0KoJMH4KQLsNDNGHnTFFHNbfffrf&#10;vfzf3f5NSh9PBPJIcBUJEJoJMCFCoQqi0MMHKo6eYQoF4HUIoFQD0CgVsNELsKUH0JMKkqoGEHcI&#10;oFEDvBcQkOUNQMAG8saBfLcGIHgIsFADosEVrROMC8RxcumlGMelQRwMcK/DcJ8LMRwE4GYHsGQr&#10;AdnYcJUIDYq0bS2+Lf/lERzTOnaOuw4ooPsOoNYFoGhOWqcAEA8I0KAJoCUBHLwN4MwLgHUIIJZ5&#10;kDN9YH99koraYKragKQRwEEFmCZHvVw2WRwQkoIEEoUHHNMVnWfCfCnCsUUBLW3W/XEV3XPDnDsR&#10;SsjXfD4RTksGiIxqUqECStNqAGW6APoPMOsJII4IgMQM0NtrsVwA4BIBYCwDADQEsE0E4CsCIBke&#10;Te0RTZzHN+LZ8VbaHHhBPHqv/j0LEJwIcJ0LIRwFcGwIAFsEYDIx0PIO4OcMULsLcLUMMM4PDbEP&#10;IPVdEXbcezXcnJmDXc2z2DjJ8UJ/0N4g8HEOpwkqEAIF0XsFUEFZ8QkNkMEK0HUI1oERQDwFQGkH&#10;YF4EkfAL2esJGe7fWgPfqgblLxLxPxTxXxYVgOHhkHPhyX6ZQJGZcCEQoLoKMI0JQKuKgQoAS2UJ&#10;0Jm2nDQVcPEOYNYG0G0HgPB0sDYEsGEHwGcFEQoL4Ki5sKYLxEkAsBcI0JMJAkO8pR28HRQQnRbj&#10;hxnRpxuMkRMMUK0JkIkKELURwFkG8IQFkEMC4fALEJsIQJ0LMMq+GOLS/xffvlR0CnfK4pSdEQMI&#10;AQZHA3ICUKAJYIkA7WUQkNp88Hd9K9EDUEwGEH0Gbz4onH4K8HIIkJ/njnoHHnyqTn5zXoHoPoUV&#10;jofWnorWzW7XAV/pHXXpTD3XkQnfAGbfMOgqIB8DIEcJAH8Gud4TUkcPYMALYLMK0LELIOQOwPMZ&#10;Qw4EwFQF8GAFcEr50STr2vfHSvnaCvuYbsSv5+r1cK8Jr5ILT14G4IJHsDAqEP0MALAKQJ8KkLQO&#10;/uEpTuTJfcoTXczdjJ7dAUEgwN3vD9Qp8AHs7tAQAjDEAQRrr9VndHqOCQwAEcunI1lUgQ2KxaLx&#10;hhq1LItQriGAoOC1PJBBgoDAKMSqVyyWy6XzCYzKVv+azObziczqdzyez6f0Cg0Kh0Si0aj0ik0q&#10;l0ym06n1CnPx5OY4G44OJ3PiGD4pmo6F8kQR/IY4l9kN14wwNCwgJJBnEDAMAzN/vp6IQ7m5lt12&#10;QwHh8apxJn0DgB/JI+mpeNFzQwNisfI9CHQEAObvRwMstG5BxYUD0poo6l+WpdBGxbsxxQ0EBZIJ&#10;dIiIJguLMhYJxDJ5ZRYmmU9GUmjigv9XJhBqBbMyGBLQKDR1Ho9Lp9Tqu1vM03HRAvN+Q0Jh4XpF&#10;HoMHAWnP9bKBFphXMSLCYcE5EHkyAS6Qxvs1cnVApU+kVDISReIAaRUUU0S5KUfSVKlFhEFwcRuF&#10;YQUXO42xUGQdT6Pw/kMSIQUlXFKU3Pw9SEHUbzKN06kMAYDASI4lygB4D06LMmyHJsszHRYayBJY&#10;RwxBxFiTH4Zi7NA6EVAgURdFwHwTAxTgMBMGg1C8KH4TM2TSMkxTFMY0jUNY3jjOlOwCEgXhvGoV&#10;IVSw4zTL4cR7JCAENEAVRrHIXRHTE9TqGwbhvOI6z1X8GQpJIlCJBF50WMUryaIkny0RYVhrH8XB&#10;HDN1D/P4tikJAmisMA/j/ToGQfCQFgQAsIQpDIJgjCI7jXLknHuQ0AgGHIhCTEALAZS08jlNAZRp&#10;H490VC4QxZIQbxZS2gTdoQcaHQ0DQSCEXBeE9hlOAEIAoC8IgaBJDDaMIrh0IwoEWDsUxoHcXxKU&#10;IwCqJMjikLtIEiSRJkodXBFGTWqcFwnCsLwzDcOw/EMRxLE8UxXED/PwlSBHEuTOOFDKKD8kiIHM&#10;BDxN0XxjHM8j7h5BBEFobxuFgQ08LInSHJwsY9QQBQLBIiiVJsIgGOsaBoHA5zyVtBBDzEb80Tlm&#10;WbZ1n2haNpUsadqWra1r2xbNtUVNcwSqHcjSkRYPRSGkdRgElQT9J4iB4LAxjZcxznQxbfN935L3&#10;Xdl23dd94XjeWkFKP1dx/HAZjSOQ9EVAETxlHkY3CRY5zXMQcB5Io98uQQJQ5E8iuXZdQy+KklCQ&#10;KUukWFUah/F0SKeRaF4ZhuHYfC2IVwwOJYnimK4tQSL4xjONY3jmO88Q2P5BkNFieIkcywMU20VA&#10;QbyEJIQwukTf0NPs+T3PM8DtMcymrNw1zUNs4DnOY6IdwhF4vBgiyWJMIQQXCRdOSdE7J4IYnpPi&#10;flAKCUIoZRBBAHqKUYo5xJDRpC6FMHwSgqCLBBCwG0OIWginTHKNYYQcg9iNHuP1+5IAGgRBOCsF&#10;4LQTAeAmBsEYLgTgfPwAkBgDgEgGAIRYWbcxNt2V4r5YCwliEsWMshZSzCGrOWgtIlo+x3jkDYG9&#10;pI8ICgMAsCMSK+wKgJS2dMdA0xeBmD2JIiwLQgBXEGHILaJCfiwE0IUTwtBkr/JGSUk8dXxsRYPI&#10;KQshpDyIkTIqRcjJGyOKOMaO4iI9EMASeASAkhIj2GqLYOaOlUAAACAIAgdBDiZB6CkCpPBxjNFw&#10;GxID9wBAHDiIIR4KQDDhDe5+FTCAAh0EWJ4HwJwJtSM0ZwzxFTQGiNIaY1BqjWEMNcbA2RtHcDdG&#10;SGUOQhR9wsA2DAIolhBBtjMTofw+x7CBDkGUZ44R5t5B6c8Osj55z0KK4E7R3DvEMPAeI8h5imDd&#10;GWLYOogxMT6IYAIAoEBEiZEyCcCgCSLD6HYNwMgbA7DwHtQcBwHAVCUEcIYCACJAk9H2JgQQdjlD&#10;dIqAUNIfRFhJBqCJCyGENIcdEiBETwSZomRQipFiLkYIyRojYnKOEdI8R8kBIT4iGnqPYK4YZFgk&#10;BdDmGoKoP56ljH2OEbw3Bhi6FmK4XYxh+D9dEQQAblhFBNByCUlUAk6p3IrAdPqfyYKBUGoVbMD4&#10;IqNUeRcdI1Bem/EiRYEjpRHOXKEM8YwvRyDvH4DEGoNQIgLASAqy5dB+PVD09gbBFgLggBkHsP4c&#10;QQATqKTkf4phIB7FQL4akSA4iDEkEEFoGlirHWSstZqz1orTJaPweIew2huGmOUd5DAAgFAeIERw&#10;kQYAfXSdUfw7xtBXDAHQfMLAHAhBoJ4RwfS5TktWI8PIZRfjVeMAAkMfmBUkq0U+Ql8r632vvfi/&#10;N+r938YSdcZAZw4CGgKAIBYeRFiPHYMMUERhjEMAJd4T4oRIgPdSTsfg+B0hrC6GUc4+SGhNDGHg&#10;FgARqs5Fng8BwIxPifEYA8AuFiZtTmO1aZbWSVtbme16abYSLD8HsO0OwbAzjcHZAUAgCAJCLEyJ&#10;oEYEQDE8HgOMaAag3B+HoP0hpzZ4N7v7l6+U93B0HABPxw8/ykD7HuO4QweQ6jNG8OsiwJQdhREa&#10;HcMJKx/D3D+G2dY4x5K8AOr8SCwgNk/HuO0cIcQ3hyHMywhgAwEgPEQJMTgJwLQAIa7mmzvCCU5e&#10;BfEl9PXiVAePUJ5Vqib1HedUp6VTSGDckiHKSZFgKgjBsJMRofAFahJyPIdQ5BpjbHCA4CpIgTAf&#10;JVOYegyxlDRHiPAdAzBnjXA0CoHQYApBCJ6qAVDGhTC6GeRYJ4ZHLhOBzXBOdcoCkErrAmvEC69w&#10;OABBBRdf4KEMH4PQcYZQvBrHbmMAABwLCcFIJzTBPh+jyDgGAMA3h40HAOBkFgoxKiEAIPkd6KQ0&#10;Isw+QRXoCw+iKEsDMEQESeTmHqIIOYaRnDgHg9sNAfBGBKBtTOJtu4oW+ipcElo/j1h5qiNciwRk&#10;IhsQocQb41xpDmHcPQEQKQYAZAk2IlQ/Q/hpCyM8crTCGAHECJcT4MQNpTJ2PoeA3w0BmDkOwfGW&#10;SCXuYDIDL5SL6d07v3jvPeu99876wUfo+B4h6DeGYa454ogACoGcPI5BfCaGQNsdpDJlNYKAP8fo&#10;lRBBwFyM1j5BAXhEC2CEewym7PaIICgHgUhEB2DBr0mGM2qzJavMxrUzmuzRa/NTqpFR/WtD/bAa&#10;LkweBQDIHQMITQBXlJeP4fgp+LCnF2M4i2W549++u33MM+XCz9cQUacw9+KiGFcL4aMLAAADAMA0&#10;OohBGA6BREwlcRBEYNIsCEGIRBDh8DaAoAvyxMQ/QsQmwjAnQswxWtQJQOglgjAeAB3/2mzu1ODv&#10;lOnrxLGo1P17DyFQzy1RjzVSRFT0VTBFg92UgdAbAcGfw+yvABAWgbAfQWARBAxO3zQ9wlghQegu&#10;gzQ3UogAwBQBABATAYgdAYASgNxDA/Q+w7gcQXgYw4A9XbwAABgE2KwmgjwDW+BOAxQsAmwiQnmK&#10;BFTsgfjtQNG6UA1cyeSe1dkClekDSiW9kExGHzQkgfwbhjA5BFgTAYAdgZQUgPH/xMGsQsWswnRF&#10;gLyzwgS0nZw5QcAagaQ5jknXgDRrwmQnHZBPQ0QvwqggQkApA/H5wAABHMnNHNlukT1vUUlv0VRL&#10;0JQrAegjAolaHAgDgGQiAjwjwIwFQChPA8g5w2Qcwcweg6Q9A+4P4PiLwggkwmgKAFWmRBAuAogj&#10;AlgrAwhFgLgQQVQfgbgXF5BNyoAuApQkQlwqgv353cUf1O32BOndo6Y7I7Y7o748I8Ujw/QoQiwe&#10;wrQww1hDALANwPw5wzwwQ7UBQAQWQbggQWQRAMBQgyQtQnwhgmQrzCBzQNgFw6wzQ1w7XbwAkHgf&#10;0IYMhOnsUyBDXlHtWOHt00BBE0jYE1RGA7A2gxgZwdgiDLRDQAQBABwYAbwfQTwPgLnyhMA/gzQv&#10;ArQiwlQpQ9lZ31Dek8o8pTR0n2jhE+zhk/oWBPA/w8Q6g4goQmgmAvgyw1UoHwwUDKgYQThcxLmi&#10;Q0Qcwdgfw7joVywAgAwQAUQYQawWwTUQYf4cQywuwrAjgmApg9ZNJcAVQaQfIYxK4EFNzvTvyIxO&#10;IFzxVQTyVRDzFSDzxDIIT0xFnlwqwlwhgowuAyxFgBQBwEwcggQgAOgKkOxMioA/AwAsAngkgoQt&#10;EKxDQBACgFAh0YgJwF3vCoAoQjQeQrQwnQxFQQyewagWwRgBZPxMngA8gjAgAdgxQ1hjhBAAX6Sv&#10;wkwPwK38RFlcUBBFQNQSgXwfQaAU4a0DFfG9FfocBKg0AvApwgQkwp5tmD4kgdAeQfQOQLJrBMQ9&#10;A7g4ghAegfZ1lyp2IPQawfQjgRgMgHw+w9A7AdAbQZw3w7YKp2JNwaQeQiASANQI43Q/Q0Awwtxs&#10;Ang7g9XAWkAYwdwiATwOwJ4pVvHiBBAIwOQTV5wZRMA+w9Q6wegcAbw2YwhFgHDpAfggAcAGADVE&#10;RMg+Q8w7AlAiwgwwQ0A3xFgGwLgRHFgbmvQ8icgbQdQgA7w9qGUoYPQUJOQXQTQPgBIFRFQ/w2wz&#10;QvQgghglQ8Q+4UEfXco6JThLI66fqgagqg6hKhahhLg0gvEGAkkGzxwBgBg+qkWDwCgEghgkAlQK&#10;AGHvBPg8g4Qzk2Qgg95NKj6kKkgAHID3gngLAGqTZIExnspI3tGNxKmOXuJKXumPWeQmwhgdAswy&#10;A3BFpNwCgRQTwWAVwTwSQEQDYDhDQ/2aQ8AsQqgpgrAsQvFGqehFX1WXah63BPZUGYwEgHQLgjQi&#10;wf2ZxOA7A5Q3Q0g2Q3w1gzgyAzQ0A1Q8g927BFQHQKwOQgwfAdHVJVRKnlwqglghApHnBFwAQAQL&#10;ANgQwXwXgWQJAGgEwAwA0dSoGeg8Q6QqgqQpQtQtww13InwFAIwMlIAfQEACWMTuFNYEZjIFJjzw&#10;4GJkoG2qRM2q4Hz0FS5mhFw9YvQawcQdg7g9onwBgCQDgRwUQWAVQTARQDgCxKLCRDCoHCg7Q5gr&#10;QpgowtgwQySHInx8gYwegZATxKg4p8Zpwkw+p93HwBgOwRASwWQVgUQGwFADrFV8Q/g/Q/Q8A6Q4&#10;QoQnQlwvwyzeBFQDgGgKwlglAhwDkQhKg6A2wxwcEng9hFQFQJANQjQhQebKLjBLFeZ62829UElg&#10;GynZwgAcgcQ0A4nkhFQBgCgEQTgVQXAUgTgQACwBX/hFQ/Q/A+66wxwmwngog2Q4l7BDAGAJwOAj&#10;whwegC7jA/Q949gcY+Z1xDQC0EAZgcwdAPQLAIoP7KgALug/A7A5A3QsQsArAugwAyg+pYRKpBJB&#10;pCJChLA9A7Q2AaQYQdhahDQCgFgJB4wiAFwDWUBLg/wygtgoQhR7YnxBAEgHAJgXQXwYAPgMgKLt&#10;7nIRw/A/A4Q2gzAoAmgoQ0A3g5RFlCQCwbwfwigQQLgHRLA/grQmAhQoQtpohFUowBQPLSAXQVwV&#10;AFgDwCLUW+Q+A8gvgtQrwogqQszS697+jAI56b6g6gK3cUcUsU8VMVU9A/Q7g2QWAYAdXHhKgFjp&#10;AkwiweQCcThOA/Q9QewawZg0w5k7hGADhgQnhhMAhPJIWNXlXtjXJKAAJKnuxLQ9g6w3gdwdwew4&#10;Q7G8xFkogBgMQNwNgChl4SA9gzwzAznbhDQBQDgEwJgEwCQ1Q34d8C5S8VspBLa3zCwGQJwNAgwf&#10;QeAFgDsdRMw+w8w6wgQfAdw0g3xfhLAGQIAJwIwHEqhBA9g7w6Azg1awBLACADQFweAgghQMgIwF&#10;hLpimnQAGn5jjwlPpkWppk4HBOLN5lxBJmWrxFw/58QqggglApj9hK52QKgLwMwEgDMdW0Q4Q1A3&#10;A4xLQFQIQMAhwhQfAFs9BLA+wm4NwswybgxKwHAIwKgIHUxFg6w5A3A2Q4CSxKn6QYgcgggUAPQK&#10;i1A6Q2xVwdSh4sWZAGnUC5xDAPwTgXANwKFuRDLnm8obrorABFQ5w2wygfQfgig6g9cSptwCgNgN&#10;gMbUAABNQ3A1iSg78ibrACgFQeghwhwMgIc0xFaiQpwfAkgpxLWxa4kOhFg3w2A0A5Q7IkBFwDQD&#10;gDQ8w8sbxDTTgbzUDNdBA9Q7QdAagZA3w762AAADgFBIgKAIB+AMwQwUAQwMwJhGA+QmghAfAtAy&#10;tChKgArrgOgMgK3vQ3A1A0Q6A8NThFwPQUb1wYQTMZgAA+g8w6QgQeQeA07qhLAAwLQNANcPbjA/&#10;A0AyAyA9HAQBwDAMAIgFw0A11K3cMTF8MVcUMpdyty9zNzdzhSg+wgAagXgzg5Nn9KwVAagcwXhY&#10;hRwrAlggQoguAzRKgOgUAZgeAYgTBP8d3s2Nkzce2O5K6mxKw6Q3AzwhAiQjQ4Q6WgCaWSAWwbAd&#10;w8AxgpgswynpwAK2pTNz9yspx04PQCAOAQQTQZgYwWQEQCcFhOw9A6w4gjQighQzQ2Q5xRS2wHAb&#10;wegfANgJtMRL81YEpjafRMJkGpYUWp5lIHZlmrYIhLSoAxQuAqAlgnQrA8yHBRQFgIAKgeQewfAI&#10;wF3ZRLg9g8A5AiwgAgmb9FxRAAwBwSAVQYwZgWAR6bpehDA+w8gfwcwcAzw4MuxLlVFVlWBDdM4b&#10;VfYb7o8Aw3g0QwghgiQlQ6g9HXRPwBwCQEQYwcgeQR9L3/3lw+gmTdAtwyQ3MChO5NgLwOwRQaAU&#10;ANQawdAgosQJgOjpgdwY5zmyg+QkQgAdAvQ0HnhLgNgSwYgfAZwUHVsxAmglQjgugww0dfRQAAgO&#10;QSgVgbwYgWHcxMovA3AhAhQhQ2Nr+lZcQTQXwcwEA5wvd4t5NxV7+x8U9yeDe3+4O4e4u30dwhEe&#10;gyrCABT3QkQQwLc5RQw2gxwsgeAiAnInhFgBgbAgAi6DgId7Kr5Ink6st8GOnuWPJLBMQ8A6w4An&#10;wlQmAxA0Q16eelBF5pADAUQYAaQWASQOZDgd+B+CeC+48VeDxSrCQAgDQDwDwLAMwPgSwSwRgKgI&#10;wHZZxRQ+WQAsQowogrgvQxQ9g+NQRL5pACQMAOgQgXwXAWwHgFeURMeMLLmoLMM2+NoGmqJlWrII&#10;LOu78LA4Q1QzAnAoAow1A2g4bahN5pACgMQOwRwaAYwWAFKTBOeUw6gqAnwlwuAxA0A+KeROrCYk&#10;gH3DQYQQgOQMLFeZRFw2wzAuQgQiAmQ8uRxLAKiegiCfec28edZ7ed9N7AQ7A4Q1gmLvwz8yPExM&#10;/JwGgIwLAZgaAagMOLfhxBA+magoAkgjwuQyA06edJhMAEAGQIQVQVgWQRgPwNgBwAg9QcAXQXQ3&#10;g8zogBADwIQnQnAjgEQB73hFg6A3AyQeQegig7fexLQGYhgmQgwbxLYSA+AxQvAswpQpwrg59nhP&#10;ELgFwTwWQYATwRQOv1frxLA9hAHm6FGlUwvGW0Hy+38AIbDofEAGBQSRSmXTIVyYs0ygVCuGbDgU&#10;HBankggwUBgFEJXLJbLpfMJjMpnNJrLn/OJtOp3PJ7Pp/QKDQqHRKLRqPSKTSqXTKbTqfUKjUqnV&#10;KU4msyFcuWO/5WBwgXy+WwkCwNTHu8HOpFIqHo+4eAgODSwXC8FwdZqE+HY3kuo1jKwyJxqWCUPJ&#10;ivVgomk33bDwKDi2YC4FgYB6A3GixV0w2S0GSy3Q8XrDgODwuOh2OicSyUIw6F4a/WAsVSz286Yc&#10;C8EZsLVd/wODwuG9HU4FGp1e+IZSgGChyOhqCgOBxMKRWCAJwna53EyGMw2o12yy2Y0H1zIeBBYN&#10;BoJBEJyAQR6Ig2FqC9XQk04qH4/ldQ0EgcCkWxUEgBABTw/T5LEqCkN46jyQ4BAHAsWhgGYEwKT4&#10;zzALMwDPNxKxEFIXwtB8Ek/P02TRMswTDMo3TbNU1zfOdLABAILw2DwHwfCAQhAD4IgcfdSDlN82&#10;TFMMwTiOU5jGMczj8S0DQTBwMguCoMQ4DgNQxDADXZUI/zmN00StK8t5RMs9T7lRDQDAgDREE4Wh&#10;pFwS0qQ0+TyKIoykO08z5Q4CQQBoXReFcCwDUA/jeNUzy+MMxzaNY0jYOA6ErAoEAYDUMwwDZ0A1&#10;DIMJjio3TUNIvjBMA0zRM+mjwSuVpYC8KQwDQNw2e2Yp7Q8wSzKYzjcblEBGFQYgrB0D00Os4jXK&#10;8sS2MUxjIO89aEQ0AYUDcRBUHcahXo1NT4PM7TMMsyTMM81TSM4yzsPM+ErAQDAUD0NQtCMKw0Dx&#10;0QSAwCFMOE2TQLurTRM0zDhOo8UPoYQQ+D0QhFEcLwmB5DjLL0rzENI4EOAaAhlgUBoIcPKlKTiA&#10;Mry/MMxzLM80zXNs3zjOc6zvPM9z7P9A0HQtD0TRdG0fSNJ0rS9M03Ts3y3T9S1PVNV1bV9Y1nWt&#10;b1zXde1/YNh2LY9k2XZtn1/Udo2vbNt27b9w3Hctz3Tdd23feN53re9803at94DgeC4PhOF4bh+I&#10;4niuL4zjeO49L9/5Dk+U5XluX5jmea5vnOd57n+gU/kuh6Tpem6fqOp6rq+s63ruv6Do+w7PtO17&#10;bt+47nuu77zvew7LvvB8Lw/E8XxvH8jyfK8tQ/A8zz/Q9H0vT9T1fW9f2NV872fc933vf+D4fi+P&#10;5O+9v5fo+n6vr+z7fu+/8N+Tn8f0/X9v3/j+f6/v8fn/x/8AIAwCgHASAsBnEv+gPAqBcDIGwOgf&#10;BCCLMYEwSgrBaC8GIMwag2/uCkHIPwghDCKEcJISuug9CaFMKoVwshbC6F7ZYUQwhnDSGsNobw4h&#10;yVCGUOoew+h/ECIMQoSQ8iHEaI8SIkxKiW+iIsTInxQijFKKcVHWROirFiLMWotxci63SK8Xowxi&#10;jHGSMsZmfRgjPGqNcbI2xujeTqNMcI5x0jrHaO8UI5R4j3HyPsfo/whj1ICQchJCyGkO/SQUiJFy&#10;MkbI6R7x5FSQknJSSslpLucklJiTcnJOyek+3OTUoJRyklLKaU7SpRSolXKyVsrpXlTlVLCWctJa&#10;y2luSsgIAA8A/gAEAAEAAAAAAAAAAAEEAAEAAAACAwAAAQEEAAEAAABwAwAAAgEDAAMAAACu8AEA&#10;AwEDAAEAAAAFAAAABgEDAAEAAAACAAAAEQEEAAEAAAAIAAAAFQEDAAEAAAADAAAAFgEEAAEAAABw&#10;AwAAFwEEAAEAAADr7wEAGgEFAAEAAAC08AEAGwEFAAEAAAC88AEAHAEDAAEAAAABAAAAKAEDAAEA&#10;AAACAAAAPQEDAAEAAAACAAAAAAAAAAgACAAIAGBbAwDoAwAAYFsDAOgDAABQSwMECgAAAAAAAAAh&#10;AOMy2CFwPAEAcDwBABUAAABkcnMvbWVkaWEvaW1hZ2UyLnRpZmZJSSoAoDsBAIA/4EAIJBYNB4RC&#10;YVC4ZDYdD4hEYlE4pFYtF4xGY1G45HY9H5BIZFI5JJZNJ5RKZVK5ZLZdL5hMZlM5pNZtN5xOZ1O5&#10;5PZ9P6BQaFQ6JRY/An/RqVS6ZTadT6hUalU6pVatV6xWa1W65Xa9X7BYbFY7JG6RZbRabVa7Zbbd&#10;b7hcblc7pdbtd7xeb1e6tZ75f8BgcFg8JhcNh8RicVi8Zjcdj5jfshk8plctl8xmc1m85nc9n9Bo&#10;bNA9FpdNp9RqdVq9Zrddr9hsbZktltdtt9xud1u95vd9v+BfdJweJxeNx+RyeVy+Zzedbtpz+l0+&#10;p1et1+x2e129X0e53/B4fF4/J5fN5/RJu96fZ7fd7/h8fl8/pk/X9fx+f1+/5/f8/8AJK+8AwJAs&#10;DQPBEEwVBbfQHBkHwhCMJQnCkKwssUHQvDUNw5DsPQ/EEQobDMRRLE0TxRFMVRW68SRZF6aGTGRc&#10;RogofxuIEcxhHceR7H0fqJF0gSGkZJSMN8kIKP8lkBJsiSfKEoylKaKSFKkrolIxJSQN8lSZJ0sT&#10;DMUxzJEUrTLNAAS1LkvD/JpATTOM5TnOj9TPOsrzXJKCSXN0wTxQFA0FQbqTvQkiT1Ls+S/OFD0d&#10;R9IUi2NDUlHdEzbN9K01TdOU6yFKU9FFL0XP1G1DU9UVTVToOHVcfVGAE+0zV1aVrW1bqfUFcQvW&#10;FZT/XdgWDYVhpZXViQhXtGWPZdmWbZyI2NZ8D2TUtpWta9sWBaNsv/alZ25cFw3FSFt3G/NvV/c1&#10;1XXdksXLdr43RU14Xpet7RXd97vTeV9X7f1/wtfOAPHfmB4Ng+EP7gWEu3guGYfiGIvJheJOrh2K&#10;4xjONOXimNubi+PZDkWRtljuSOPkGT5VleWM3k2Wt/lOYZnmmasJl+bNzmWc55nufLbnGftjneha&#10;Lo2juEpOkOnoml6dp+oJ9oOotNpuqavrGspTqetM9q2u7BsOxSrVuxt7r+zbTtWza5tbKbRt247l&#10;p+27mxu4btvO9Ztuu9sRvG/cDwWQ77wbB8Bw3E8VhHC8WvnEcdyPJXhxvJrvyHLcy9KkFpzpsc+Y&#10;nQg30YYdKBnTir1IC9XzVWaV1rP8x2HZu2eHbEJ3Bgd0iIV96Qffg94PaLLyvhrd2XjeS5p5eYK3&#10;nHZ6CNFf6YO+r5SveL660+R7XuuIPnwRoXCO96FZN/OA30+8gAAgUDgkFg0HhEJhULhkEf8PhsRi&#10;UTikVi0XjEZjUbjkdj0fkEhkUjkklk0nhKSlRvlkDP8vQExlEzmk1m03nE5nU7nk9n0/oFBoVDol&#10;Fo1HpEGY9LN1Nh7/kJyqRaqlJq1XrFZrVbrkjp9dsFhsVjslls0clSSlhvl0wmVnuFxuVzul1u13&#10;vF5vV7nC8vx4wEkM2Dwl8w2HxGJvFfxWNx2PyGRilptdtP8xQGSzWbzmdz2f0Gh0VaqRyYWnkgb1&#10;Sx1mj12v2GKxmx2m1223iWUlsCl+Xt+44HB4XD4nF43HACZ5Sb5kkIfPRPR5HT6nVjOz63Z7XbpO&#10;6tm8t2Z7nj8nl83n9Hcvy8wB4wWEwfp+Xz0PY+n3/H5gfey2Y/T/wBAMBQHAiaGnA4xwSf0FpC3o&#10;mwfAsIwkrb7QnC0LtE/jwN88UMQ9D8QRDETbkrEpPxOjwfxURkWADF0RxhGKQwrGUaxsscNAA3r/&#10;RvHsfR/IEgp4aMiQSMaNgTJJZyWCEmyFJ8gxpKEpyomccx238qy0kZ0S6Y0vmLMJ4zGJEygFM4eT&#10;SC01y3Ns3NjIhoyMjYUzqUE7gHPM3z3CcpT5P9AIPK7w0DQqGFxRESkqc9GIY1QNjbSIiUnQ1K0s&#10;uk4zmgQF04CdPHFUAHVEC9SG/Ux+VQgcwmKA9W0vV7zT9WFZyFQcOVpQpMV1O5QVQfiKgJYLCDFY&#10;lcWNY6htOYTSo9VdWgPZFouJWVpWrD1bR5a0pmtbgyW8fVwI3Z5Q3IElzW1dF0o8Q12FddyPF9eN&#10;RAddV6vqiF7XzAtsSzfUbCtgBvYEkIUYKUmD39hOFIHdhDXcVyPOeIbokTheLMRamL406t+Q7jcQ&#10;iFkJ5ZGkIKZNRBcY/lVjmrltiDEfuYpCQOaCXm2V5ws2M5znja47nsJmToQ2aJnaKTOATlEyGOma&#10;Bp03vW9r3vhp+qqto2rayyWf61ABu6+Luw3AfSQySBODlID+1a7tkfZoQMllmkgVboUW7bbvCeax&#10;vO+Lxrm+vvkIhZGeWS5PRHAcTEBF8YVPHJIGnI10THFcqkm98tzKw7/zTyinz5w9CkIS9IU/Tc71&#10;EAaiwKRvg+PU9givMdj2iic52rqwOabCH33qNgL4FeBP4fceK8nVvckY4eWLnm+N56C9n6Hppr2/&#10;qOMSfslH7cFn8iukSMM/xev8jj+QkNzBJchQ2f8vi+l934o9635OFuJL/wdX9IYDH+jW/8JMAX6w&#10;DNu+ckAL4ECdgVAR2j8IGQPIi/SCBt1VmVIQA+DD2xRgag5BODxooDAAWePmEhGATQnV4AaFUH3K&#10;wOhZC8AEEoYGuGVDUNUNyEqPNYLGGcPTJC1iAb0gYLIiJNAg/odQ2olARiY2oD8KgDDbikO+KhAx&#10;YRXA5FmHzeYXRbgfDKLxnoajKhuGqHJqzWxhjUXw0qyiBoPCbFIbY7o6RIAVHeJgEYoDsj4POP0V&#10;osRajW1mLsg34xgkMZGMcZYzgbh3ImSBc42moJHFcWEWQOSRadIWTT05ESdMTIuHBCIdRplBKcrs&#10;kxhEkbQwUFEqGcSclg7WT8sy9SijNKSNEPJbS9KKU8taXxjNTMLL5i8spjOdlrMkukuJGyPmZNEn&#10;cfh5hBmsSd1wZppMJmRNtxMy5vFmmdLqR0ppwznJLNSawQSThVncHeeE6F6zdnk22cE9SwTjIPKW&#10;Xk+J/EcnVNck0/J/rWnpQVqs96EFYn0QaglC6IETTGPFiRJ6H0RVxQejDOaFUbKNQ0gtF6PUjIIK&#10;ikyLBGUWl3SRWFGqWMao7S8oFICCUiplRukwqKUUqnLP2m6gaXU/YTTGoRO6aEDptUWhFOadkmf6&#10;BgV9UXgAFqUnuoNVV61EqwTao5Aqk1bnrUxFhNBOVlBhWesCW6r1pWtVqthJ6ugAq/W+bzYQujXr&#10;xWSs1aK6JQrXX1Y9brAEirjXOwcya7V4GvXoTlZwYWHSiviyDQLBWTI7YWldlppWJryQJwQzbQUT&#10;IkAi0lpR4WnIG/gS4NbWWaR7X+1ylbK2xIxZinttLENhsUQMLFvQG2/aEMkdtwxy3FAZcdNYFooA&#10;4uYOS5x6yBhRukHu6luEZWwusn+2d2SJ22mhdyUCphvsACsU9UgFwn3pIMU97qLgAtIIMwIb10CB&#10;XSCjdQPd4ERXYv0m27d/SF3enNgCQ18ryEDqeE7BRGxx4NZQU8I+ERC4TwIh6/mFUp3/wwQbAVPs&#10;NxhwMwDBD/cFBOI8J7FCvooTCw+n2yWLV04axgADDuM8QMCwOQLBOCyO4oE9iqFWLMbIDwvkNG+M&#10;sYY1yND1pRzBNkDB3lEFeU8T4pVRitL+S0A5Fy0jHJGLclZdhYJTMivCBg9zQnUFJHm7CiHxm+qY&#10;wM5PtzEfTLmdUQ5fw/mHPEEMyCUzMQLNAPc1EeGHoe3ZAhEaLUmETPp8s76PQxnrDefNJQDz/oEA&#10;Gg9CkFjlc4chA81VPINocYeiQAaLERo3S559I6tQlpTDGltYPuvtg0cZAwva7tKQaYQ1NgEDCBsO&#10;E4JtS6Is7qnRilNanj1fs1AessK602g9SAISR17ZIGy9YIBNfJf2ANTYWxITkGVWy0apAxB7r2vt&#10;U7ez93H/2lgSuIEt7Cq3xEbeO1oA7ZHXttYm3dvjG3DuMIGxSDJdHQLLhmZ80CP4hvs628OJH33n&#10;gCuJA6y2Nr5xV4u19/cADFwIguv9gkC2HwfcpBeFcMFlw4HvEBH8eOnxTmh6eL394yQLjdjubuxT&#10;iYRmI/QO9FTKEi93A+C8o3JsbliXeXcw5lz843NuqHl5zfoZHW2iBsIZz3jvV3Mz6BF2XVhCOTbi&#10;6ZyrpxBB09vu/lEHYke6diOH1bux2+s3gN7EAWvX692P7y5YWnhVsgt8QDnxRCe08G4QQinLhCBr&#10;xF8vPwZtu8eXY4Ss3aOlCc377EDwHHPBeacB6Hv5AsIhHid4zcHJwAcp8eQfyLJCBeU8t6Y2Hmfd&#10;HH73dz1Ho+fe9b58H1WEfW9o9f2r2PTSEi5+g6EcJA8nNMBj8Q13vPsHD9/dn4xCuwel+2137/q/&#10;kkH8b2v2ZBrQftGaQMOf8Qs/z/GvcqH9UZfdut98hP4f8Gun/g1rgmkI4LzvXOCPYPZOViDv3LQP&#10;4P5P6P/jOvtQJGfPODvvPFbvQCXu/PhOwwKmgHIgaCBlngvwTCGP0vmu2CEwGv3iBP4g5v5gswQD&#10;NwKQaDXv9LXI5BCQeN0CGNBlIg2uygRQbmeQRQSFWwTAvwUPlvHQFiDGvhuhewpiBnPgpg8wsQij&#10;IwbQtDQwcrIPKBDwxIqB3iKt7AJA+Q0gfQ1wumLFGBzo4CBlPAJwrQmQEPmQFO2iDJqHTBTiBpXG&#10;0Q2jHQuRBDOwvq+w3q7LTh4CNw5hSxHmTAKRCiAACBQOCQWDQeEQmFQuGQ2HQ+IRGJROKQpbRc/R&#10;mBiyODqPQxjSFqSOBkCTCaUQl5ytTy2BiiYKSZRWaTWbTecTmdTueT2fT+gUGhUOiP+jUSkUmlUu&#10;mU2nU+oVGpVObpKrG+sQM/1tAV2qV+wWGxWOyRU42dh2meES2Ii3WW4XG5XO6XW7Xe8T6LraMn6N&#10;x2PwuQsaRtSSyeUwh/YtY41148C5FVZMO5W85fMZnNZvOT2jP/O6HRaPSaXTVSrJKsG+tVyvafYb&#10;HZXUhbV5beeBTdLjebPfb/gcHhcOgXu+38WR4dSCRSSBSYgSgTQxZdV0deB5NVCLucTvd/weGwZ/&#10;xeXzef0eHU6vWn+uoD0/H5bFr/Uxfd9/meAf+KD/BLAD5wFAcCQLAyBv8UBKQWgYbwcF8IOYwjnA&#10;A6DpOo6zsIE7TuBFA8PxBELOPJEUSxNE8UIM9asoErb3NfFMYxknRnxqNEbn7HKeAJHhOR8jgWRn&#10;IUhyJIqbDXJBkyUgYoyaCsnwkwrDuixKFOqWTrnQ7LJw7I0vS/MCDRJMMyTLMyyRW1kWtc+EzzdG&#10;TaiE255Ny3bezfPE8z070kDXJRkyZJ0oME5rDOexDpoWaNFz+gY2UeMFIz3SdKPBMdK0xTNNIJNL&#10;2vfTdQPFOM5zqCjeFxUNU1VVaknjVwpVhVx4gZWgqVsA1cSjCkLSqhL6mutJhoGL9iDbY1WWRZKy&#10;UvZVmuEfx8nePg4DgahyneBgRBuUxID2y5/n6fZYFOTxwHWeykBiHwmCAGYSqdTs1xfNtnXqzheX&#10;wPF9J4R1+h9f97YDgV6nZgokYOgYI4UKuGIewcpUPKlEoVX9g2HYtj4HjWNpxZmOY+vCjH6WpQEg&#10;ThYGCfzQWzbdusufZ7naOYyjEcB5NAogmjEO4yigHd4KvFgARdT+QaMsR+aTFxc6YmwmaePuogHq&#10;ej6rq0wYKdmDiRhOF4ah2H13RCGHzspQ7OgYObUWG2avt2rY9t+5Keoxnl+VZCkkUh9H8gmWW5by&#10;8nicRmjKNhAnwpWdZ5n2gNVoWiRhufJqIdvLExzBX80h7IgLJoojJ0IJdHynS9NAes63roI4YKuH&#10;ULKcLoXHJ+k72yBt1U079P3lV7j3vgJwaJgleRBKFCep876gu/5cvJql+VI8keUql8XnufqbeOhz&#10;Z4PvJ2Gnwofz49/L7/z/Q31Tj59iBhX94d/j18J0NCux9nHPbE73E7VR9L/03O/gBAMgY/BfCsFE&#10;JkU4sR7j7ZwQd5rgS8C2FCIwTArRhEDACAgB4gREiPBUBsBxPGpgEamAJxx7F5NFgJC0hL4QaPjS&#10;a+WCULobQ3LI2cUIk4eEDBtD8GEQX5sQfsxIhjtH9P8d0/6HETUTwCic6cew8h2ipE+JMWYvhnj8&#10;KOQuCLIR8rdDkL4ag4yBgMAqCQSQlhGgUAOAE0z23Ir0ijC2GBD2FARF3HuOsfY/FIh1DwScPogR&#10;CbA7BiLsiGi3kYOORzUwBiZklEEGEf5LHxihJdkBix+jSGOLwUQoxSjcHMPAgwAQBQoMXA8gUXy7&#10;D+HsOwOgcA3DcHQPRtIMQjiVECGuOBp45Pdk098Y8xVjBtIefwA4xZmTDmdM8iUgYekCh+DaSkQ2&#10;xRGIcvgXg3pvEDErOFBwN5oTlODJmcyzR2jjGqJESAlxoDbHEQkA4DgMBkDSGEWglBDjhHq35bTg&#10;C7jyHQNkN4bQ6jtHyQQIIVg2BxC4EY2MwV5zpdOLWjCLpkn8mYMWi1H50mro6QMJ9JQL0nmw/VXj&#10;EyGTcm8N6cE4kHUgpoaOdFNVUt3EqI8UYuSEgnBkD4M4ZwyAhAoAAOAXgvT+oAy2GpcxtjHFiHQQ&#10;4nZWAADEHgRoUAdLvNhRSFlOGr0YFrRoh0yqR1irVHUK1baXkDC5XEBVc6UuxV6Qul03yBThErOO&#10;tdfy703sApWnVPKfECAcBIDgVAvhdCQD0HACACABXCPCpNS5/xnoC84uovxUCTEeKYXZBACAQEQJ&#10;USgKgMwjq+0FNT3KK2DaNWSsxDa0TNtlbl87SR+BXt8OG4EkAtXDATcWusia7kKG5csX1zSB2+Cu&#10;HW6VurqFhsFdVN9OhMCyGeEkJoTwnBKCKBIBgCCDWVsvUyzVTi7idEQHIWIxhuEDAQBcEglxICLA&#10;mAsAQ3RqDPGiNMaA0BrjgIMCIFYMwWArBUDQFlXiy1gcldhe1tCt0bmXbjCmG25DYw9XELhAwN4j&#10;CXiUiTYaVP3IaOLFipyBhKxgILGWHMaFLuvjVMA6ByjmAoBsDQBCHXoqVeqVtm6nlwH8PIPAZg0D&#10;WHVLggQIgaBJDKEwFYoxQCkGsOBLREQLAfBMF0L4ZQeAzBOAOX5U8JR0xwsjCwf3OGRrI6MCWbc7&#10;MDw8NjEGIsSYmIjiiu1LCFjq0IlcxY/pqiW0VnfRhPMb6NUrkKzFTaBFzH2O0boZA1h2HePYfZAw&#10;FgPAiPweo8R8j8eWTQAQBACg9CaF4NgXQmgHAJCgqGa9IKrzeRItwiC2BE1zsFVWec9kCxGBvEoS&#10;8TyIiLIoh8Omy0LIEMzamwtrES0ftdN+ksiAAlcXIcg0hfhxD8I95RDQCAGAOAgAwBSDD4HuPYfg&#10;/dUkHAEAMHgTgvhzDCFDNBNxu8BGXwMh4weDCu4QY8dZfaw7aUprsiOvdf8O4onoafFww8ZIGZUD&#10;oSePbLfpoGaLZ9okD2oMzivKUxRd5Upnblmci3sLmMYWImxECdFmQkCAFwPBOpKDIGIMARAbAqQY&#10;bw2BpDSGgMs6ouR2D0cSQUAIAQBhfDoIYKQPQUk2c0K8QvXyKo1Ge1EPvDeWpuED2kWfa9eFu4n2&#10;fuCRhG9zJaKfkWf9mUr5GKHku09q9x4rtnwCROX6Us4XEVIkg+ilF4NEgwKAchLDyG4MAEQFgHIk&#10;PMdI3xCiEEENYcI7SDAMA0CunYgwIgJyARTrvXxC9hRr2Ts3g0wJ9UbxHtxbPae7RR3MRvde7kQ0&#10;BcjQRDTtDw+QQOPYu48+82D4L5yKfC3r0qXIeQ8B2j1HmPLgYyh6gBAaE0JIRry+rJoOwb4zQ5B3&#10;EIPAfA/epBmD4I8JgNkPEUYqWohyf1Tjn/84Ywm+iSK9sSW9w1891AFASQI98+A+I5AiI707w5CI&#10;E7SEC2TAUzu+hAwRC+m5i+qPkFUEoD8FIF0GgIMBgCMC4EEDYCsKW1xA2SJAIUBAM7fBhBsPEEXB&#10;yFTB2IGCDB8QAwguO2auSV0frArAvBuw5A1CSQJA628yMQGG8GYFuDoEEEuH4IKAyBMB2EgEUDuA&#10;S1sKJBfCYRTBkIkraCsDtDVDJDYOCVGNwIEDNDkIq+HCG+LCKIHCOz9Dat1CXD4PTCc2+PkHgHEG&#10;kDYDmD4Hk2kIEAgA2BSncESAi8wKRDHD+QOHrEwugSyIkB7E6EfE/EtFCNLDeTpDjDmIpDrAiIgG&#10;dFY5OIGDlFguGC1FEsHD9FoPDEDCgQEHmHMGuDWDiDuHgHuIIAaAyBGEkEgEeAmASKTErFuPmdSY&#10;QIpE6B7E+EfGfGwLwH1G2CPG6JWHmR4AIPuDFDo7yxUIeay4QFckIBs0UEtGyrFFtHgOFFy5kPmH&#10;gHGGmDaDkD21MIIAoA8BiEgEgECAc/MKHGdHmPNGia5GnE9FBIVIiLGWCLODiIHCBB8CDHLAnDsI&#10;lHS4RHZHdIko/HlJGNlHrA+LGHqHeHSG4HEHQHaHMG6GiGwHCA8BUByCkCOBwzSJwG4GWFsDuEGE&#10;w0+IIBCBiCQEYECDU3dGatcU9ADJMO9IYIrGpGtKlKwKhIoLPIuQBIzI3AhHOIdI/HWmoh/JFKym&#10;fJLLSNJJQ8OLGG8GOFkDgEOE4IMAoBKB0EwEWDuAMAFJ6JqFcEwEEFAFs5QIKCOC6DkDWCqCBBdK&#10;ehXKjLYN/KoIoBnMuEvMylTDDMnM6J7K3IsIFIxB9LAmy2cIcHfNTHUdoBbNaE3NfHDM8j9LXNkM&#10;3LcyOLCH4HgG6C8DADiHo3qAAAEAMDwEUEuB0BM6KJqHq0wDkDYDsHOHrKKIEACASECEmEyBiA8A&#10;hMecetejnNqODMqJouaF8AdPPPDPSJtNBK6BLK/FRHMm0ImFXPpNSHeIGkYFuSfOVPUhvNpP6LxN&#10;uLoEiD2DMF6Gmy6IIA4BOByEGEEDpGXKaIgH6HwHeEgEIEAGCGkG+IMA4BgCIEgD+DaAM3+KVITQ&#10;ANJPGIrPLPOtZRRReIZPZNFK9NJPhI5FUIlPoFXPtPwkZP3RghbP/SALlQELmG6GWFuDwEMEyHy3&#10;o6kBCBYBuDODMDIBUBAAsIYHIG4GmFEE6EyGQGqnmIKAEg4ECEUEkBeBAAihScgmFSGNGJkFJIGE&#10;gJtRZPRTfTwIGhoaYsOAAxgCUbUA5NKxTPlRzPrNTR7P0UHTyfPSFUYLFSKJ0G8GeF5OMFVOCABG&#10;KEKEAD2AqAaAMIaH8H4FGEkEAFYF8GkquIGAKAQAWBABGBSBmBcBLMAGmGYGGG9JeHs1OlOAEAKC&#10;dN8DGCgB4KjRPUeLymkkGJrTtRdWPRgX0Dwm4IG2S2PUG+CIkbYFg0IHUIGFbW8A/XBWce9UdXEK&#10;nUiJyGzLkDxLq/gIKAeA6E0EoEcAwAfEmIaH1OYEsEWEOF+GcG1VUJw6mAECCCmDGDUC2CbRIKlW&#10;NXKLpWTTqubRbYbRfWhWkIFWoxHWtAcIoUWGi9uAAUeDYUiDBYmd5XJZKKdXOJxXSFlXWE5XaIJX&#10;fXjXnXqIkH8H6HyFuFUE6FEFSFyHuZUJsAYAkAyC0DCDUCUB+BfM5YXMgtg9nZQLjYfWXYjTvajP&#10;DYqXxWmxLWrRtLDUKIjY7Y/ZDZHaucpZPbMKTVEHmEYD8D+HQ6iIEASA2BYEKDnHIJ2HCGkGEEmF&#10;AFhUwAYAuD2DsDiAmAZVAJoH+HaHKG+F6F0FyGQGkG0x0HC6hCwIKASsSx8AyBsBwB+CMCOCEAkA&#10;XcQLFYZbSLDamJoQWEoBxdddRMnG2H0B/doPyH2uKASC3d1M3Y1I7Y4UZALZAUgUldgbdbReKTMH&#10;+HYHSHPV3cuIIAQAYAgAsAlWaLndPeQKkDHe3Y6JsDne+CzfDezKxdkOUIGrmAU2KJpFTLEIhbFe&#10;DbJeJfGaNePfmmfexfsKbDQreJre+DnfCCzfzIlfKMCABfRfVd7RxbDeBBneFZFflgEY1frgiktf&#10;xgoKRf2r0Jpf9gBgvHhgIOWIFgOriJtfZbAIgSySuIHKtIhg8YDgnhcijgthiJ7W3Fk+QlMJq2OE&#10;/h4zphpFDhBfOrngRa9NNCIIcHtiTTiIGQ6O1h+XrhhiehthnikJxT2aaJ2Cdi0OPirDYG1i/FkI&#10;GA1jGaeCZhLPjNOIhiSHtiWyiO5idi6WRijjigBipjoIrFIVKxdjvBu9a7AIEQgBer8JrhNjSIfj&#10;XjaABiaMnj4VVjnkae/jtkgIaG3kqWIC/dkJ4ARk2FHk6BDk/knATj89fkAQhkHfXjRiOIbkQJnj&#10;cBFjhlCUzkflid5klloIQ4GGWT60OhIamkkEymvlu93lGIHkDlPgTfbkPiVlbkVjfkZmEUplnmgc&#10;nltmmINjyJ2dzj3ms8HmJlLkEpnkJlTDviRiSFLnOM/k+BCO06nMBm4TJmlneavmrnkABmwJ1m0d&#10;3nq5bm8ABmNnDlRRvmSIirIHLoMIHk6FGBToXn2TLnjoaZBnpmsmKGODdotSFnacwExMuBnog4rn&#10;7n+nJnFoFhOIloLoOIFoToW63o8S/ofpaY1olmmG/poxA76J1dwFNp045pg21IqYsIEpKCepOAvj&#10;PpJkNoIoxoMHLoRk7pXp6SNpfqgXtplm5nuJznyiZqm2EdCDIwHBMIEda+bpHa/qQIhpPqZpTqdo&#10;Zq2SFqlraWVqrmtquJxqzrhq4dDq+IHrEYVqNrLlUIfrRqboVrZruRTrfsMVXrllvjXT+HpseJ4j&#10;ySvdxsSzvq7r1rCYZrHoDr/nJrPqVpQABpVsLsqRLsRtKVBsXlpRkKAr5mPtQw3suwHr3s1r7rJi&#10;Ns9sDtBrTtFrXpZtgRDtPuAUxtVliHduOChuTjWJ5RbW8Fbs3uGuxtlrAABr5TXtvUJrNt0FrqXs&#10;HqfuiQ/uFvAT3uLlvroJvrtvHtjrztnsyCruhiLuzsAIdi+G0GBvuIHd0C3IrvUQNvFv6TfvLloq&#10;GDOGbwMJ4BzwSkFwBulvZuputr9twJtkqG2F/wsIGCxwyDpw3wYQHv/w6TLwFliVsCoHBxMJ4Olp&#10;0FNxAt1untpvftts5wkJrwpwsF/wxw1w5xYkw5Zx2cpxFlDvOJtvTx8rEHxyOqUC8peVwANxIVoA&#10;ZwjvltyIdxrwuIFwyCxw2DpyKPRw/y4SLyBj5oposDdow6no1o5y+pBqXqEiUVgCkJzkLvnkpkrx&#10;txxyzx1zUPDy9z0RnzDjvpoG/psbKJ5pzp2Mtz6nNzYpLzcVhzjnHwnzrysAByxy10SUtx70uaNz&#10;/kbyEJryJ00mh0WCf0bzgJxzlynzpwr0n0rzz1CnP0z1eY305j508JoJgBRkT1kmH1H1L0fqPzmI&#10;Zyrxvyvxzy312OBz4VCH+H4G+G2G6HuaSGqGSF8GaGzt4ISAMAcA0CoCgCIyAAEA8BEBI/Lfz1pj&#10;v1sIrkumP2Qmd16IEdzzf1/s70j1X2J0p2N3aN/2UTy+0HeGGFyFmFsFuFsGMwIGwGoGsHqH1eeJ&#10;qAGBIBUBWA0BABMCmCaCYCl4sAwAmAi1rndXF3Pjp3SIp3WYz30kt3eAB3j0d1P0hxp0l3v1b2P5&#10;ONj34TJS2GSE4cwFKFSFQHIHbbiKeAIASB+CKCOC4DMDgDICgB/Yn5Djj5GIn5KmR5oj/5T5X1MJ&#10;v1QJs/8HO7W5yIFdoB+996r5r1ibmG4GgGGEMEED4FIFmGKH23mLklQBEBcBwDwD4D+C4CeCIASA&#10;LaZRf6fi76iIkBl8OE18T7Kj96uN13l5b2B1SIf8SE0IGAb8vzt8WNN5sRSioHQEeD+DcEgFAFkH&#10;geSM06oAKBsCCCgEUEYEOB6BeBH4/PD8Hh+xYHFgBpvqwf780jr8aAp8f615cJv8p8t8x0n98NF8&#10;5uCH+GoGIFoDADIDKGaG0HSNiAQAcAoDkEAEiD4DaCw9V8DM79thptZj1n1+Uht+B+FyjWuJr+MI&#10;F8uAb8z/UND+YQOH4FMEYDsIAZj6lHq+H2AIRCYVC4SAQGBB0PyKEQUA4SLRyQxiJQ3DI9H3A1WQ&#10;wma2oS6nE2WU0m3H5dCh4UDUpk6ig6EgXL51O55PZ9P6BQaFQ6JRaNR6RSYYkqYb6dCT/UUBU6VV&#10;atV6xWa1W65Xa9X4Yw7EcbJWgpZ1xabBa7Zbbdb7hcblc7pdbtd4Ws70gb5FxbGByOaUxsI1MNCS&#10;BiRNi6UmsdCQbkV/k7xlctl8xmc1m85CX/n87obc/n69UecDKeUsp32/o+BAOKhULB8RSULhWKSi&#10;TCMBwKAwaDgeBAEAbA+3y93o9nw7XE1FqwGcxV2sGa0Wq3nI64+ARGMB8rVgrxeHwjovR6fVcqYk&#10;qcb6hUqp6/p9ft97hYmHZDjZrQtT8QDAUBwJAsDQOqzHQUTSEh1BwWQgwbCsOhDEiAxYTMax6EMi&#10;BrJl/BEQxFEcSRKnzPn/E0Cn8fh6kiOo0DuSBSIOhAAgECwMBOLw3DMLgnCWFATBGA7iPoeR2nOZ&#10;xkGCUBPlEWBbl8eJ7HyhIPBYHBaFqXAWg8B8VTDMSwPa974j+qZATHNc2TapL9P4/wKLSXE3TtO8&#10;8TzPTMQXDYAQcHUIBZCRjMMajEMUxikwUyDJMpPdIUjSVJxRSbNk+QgxjOPpPRqCYPBSO5AEEMor&#10;ieCAFALExwmuZRHEGQRLlOWsahMGYnFyXRThACQFUtX8xTKp6EKjND52BZFkvVOCyqys85wBZVpW&#10;nalqwFPsGIRQFBUJQ1EQvRSkUZDlHRBa1z3RdK4UrdS2GEU5GiOL47H0fwBiqNA/EsRg8gkBCLTw&#10;ahklwNYyDKYRqHIGYnjQYJVkuBdVXbibMWE+FiPlNWKY3jijWY/tnP/OuO5JkuTZOAFsQbB8IqSw&#10;lCwoAELQxDVsgBDsP5RnWd3VdmeKMd5vmWGYZh6cp+gkRJKk+NYtCOAoBUse52HAMwvi2VBcGYNp&#10;GlKRw4Cpn+xKti0zzTse0Xbj6tATtpTbeDu47Tue6brAmVW1llB5dCdDwrRMM0XP2cUfu3DcPEOf&#10;cQjx/H0eg1imIBOGIc5NFKV4wCUGzjWkfR7HWO4tiqSpdmyX5pmuHYQghxfWoRsuMWNjXXdpNxD9&#10;uVvcq6SveBv33a+B4PhQTPuV0DlqkZfb2/3BwKkTocXogH6ZL+qGXr+H7PtXW0HhmQVxHiCKY/EY&#10;WZeDUJgb85c59Hkc4rCSIR3g+JZdlIRgDaj7exdgAFitnf3AFAYeICC8gM7t3rv4BQLgY8BvCf29&#10;LdZizNcJRxgQXG1BkhIjoOA+g9A2EEISguKdcPseI4wiA7ByCsLQhxKh6C6+tiY7RuDEBercRwuB&#10;lhWByCOETJH+v/WPD+Ihl4CB4gMLyBAlXfA3iLE+KDHQ3RTZeQkKEVwLRZgk35mTgClQXGBBkkxC&#10;IOCOg8D6KMaYQwkdaMkWIlg9ifGkKwVQlQIAGYAyQVAjw5i2HQB4T4iQ3x5jUtWILGZCyJLdEeJM&#10;S4myKkhJFSEVwoDkksQkL8mQDybi2t9mhSYwRig3B2D8kpTOujZKeVUq0yFNWG/6RErJZFFkZAcr&#10;jvImQKlnLuXh9ZKSWHJJiTUnG+Mwi5BR50FoMQajJKSNEvZoMmlTNGak1SPyHdlNabRCZaxKlvAm&#10;J025xTjLZL+S5CJMhfk2AeTrzJPlIGzPEYM8yEhdnsmack+VkTTbEPQdw5xjjBF4LUYIzSEgJAuC&#10;EKgTglAzBWCUpI+Q6BSCOJ4YA0gOAnCWMQY4owHT6l3NiAFIJZIoDXScZVKSuyUD5S2klL6YFEnN&#10;MGdEw52TFeXF15pShy09FrT8hIRKhCIqJTGoydp+MoH8MQVwnA0B2D+NUbo6CXgGAWEAIoTBBiHE&#10;QDoFoIH9FAHyGoIoORLi8GeB4FQUBpDVFemCo8kqRRDrjIofNdwd15LAEuvhfBA11sBXEfdgwpWF&#10;HPYd6YA57BdANY2dtOp3lHp6OWn4tag1DqLYGzSIqkslGSLQSgRgoBvHkP01xQAEALAyIITIng6h&#10;bCRWKslZq0VqrZW6uFm401zdnbqKNdx815B3XuvpfbfXHm2NG5QY7mJXA8B4JF0SrvKgnF4pNk7K&#10;2XCJUQRFyLvH3s6xsfI7hvA0BaC4ag5h6gPA0CUPQeRCBtDYFYBJCBqDKGAKIUImhMicFOPIfQAA&#10;AgEAMHMRopBEhtCqcUndY6y1nrTWuttb7vxFt5hWItwLhXECXX7DGH5ZXKGjcwMdzroXSKtdSY91&#10;ikXYqAQioV27M4gxoZm8LFBbCXDwEsNQiQCAMAsKMWwvwsA9BUTof40xhCvCyFsM41RyDsAEAUA4&#10;eBIClEEGgKYA6wkMwdbTCNt8KY1gZhfMkDMNV6K/XzDtxsz5vijiLEmJro2xxS32T0FSjDpz4XoW&#10;Y/tAGBBye0AOhc4aHe4ilnY/Q7BYB2IsVIyQeBYDkL0UojX8k/HMNkZIWQpBRGENYc4BQEAMEQJw&#10;WQcAtBBwYQvL+ELbYTtzoh4eZtaPZzTcMr4D9eC919rfYEDBmbDDRsUhIIdkBF2VdPPE7s9FIFJt&#10;Ee20yEjF2tOvYO2StY3XaPYLwOgYijGONoOAjBWx8CkURqgzglhBCKMocA7gDAJAsJoWQuwvhEBd&#10;q62esMJW4208DW3AXXbWGLPgtewxmcE4Y7UQ3DxXcRu0CLimzJjZ5mSUnaIpNpj22rteYnDeRFC2&#10;4uoeoXQcgyFIMgbQexLC6EIGkIpRx0jWGGDwH4SxuDsHmAcC4IxfjAGIDkFAGCEavtrv/MfI3DcD&#10;6Y3UV/URC9TLbwrp/V208PENxEV3E+K534vs7jJSBd9lG/2chImO1A07Z1jtxLuSrpH6HIKYNhHi&#10;uGcE4NgihYCTDrDIoo0xfioCIFAMA6h5D5A+CsIwvRgiuBGBMAm/ek5i1n29/krmLywmz5htPURX&#10;9TEL1XYfnvTMk611zrwIuLU5mQVelIyhoezISHr21hd0+n8x3FdIpxChpC0HwTF7AZDJGgMEE4FQ&#10;GFJH8K4SIeQtBxEWPkz4LwkhhF0KkSAgApBA395b3TP+nfhZP6D0XpOF/k/UtYQn7RYfvITsoIuy&#10;AQ+turTsq3sfZjQ9r7ewr9bq73hdAeAb4ZAFAFYHIdIe4AAF4HwKwU4U4S4FIDQCQpAfofIRwPIM&#10;QOYRYUwhIGAIoKoCwdYZoXQaAbzWLgEABkz8cFZjb8zqgtgW0GaLIC0F0G5SS4S4CxLOYrLFTjD2&#10;ClL/b/oPT3EHDhsARdAf4foToQANAMoQYTg0ABIBgB4IQJQKQIIJQKAOYL4JwogfwfYfAQANIJgQ&#10;oTwXofzRQhcFLpcI5icFsN5dD0T0AtqvzNkOUPJNsHSu8Hi5sHzZqyDZ4o7s4b7soXaKyK6loPkP&#10;TbMJJdJxoeoQwOwMgQ4TAVZKofohIJgNgQ4WYSYPAo4fgfAeYR4PwNQPwR4U4fAfkTQhENry8RqQ&#10;zzRsyukWRaoMkXMIYtkO6vkW8X5BAcEYQLEYgfkYwCsZAKMZQrUH7sQq4eMaAVcaTQAfw2QFQT8b&#10;CxMYDN8R5jYaYY4XATYT4UoWQWIWAJQNwTSOALIqwfgZAWgVQN4PIPgZQagb8WEbcWY9yV6IS3sf&#10;JZUXIMkXYtcXoJcf8g4+yJKI4hIFMhoHsh8ZkQL14rL0AdciwhL94WADkjchDEEbqNIaQ6gbYdoA&#10;oJoJwIAA0jpZMOMlRSEgMgYsD3D2wPUlsmozkhSAkhkh0iEQDsMQTsYpUisi4hEjMjYDkmy70j8p&#10;EpclkpZNgeUqEYgLAdUqgtoG0q4S0rMp0rYuwPMr0Q4hIJUsUo0iMn0iYrA/Qa8tQhIRMtoIct8r&#10;izcpUuMjspsuhEyyYJ8vQuEq4G0rIS0u8wItgOUwgYUwwhIJ0xIDExcsr1zFgq5QyKohAM0ykysw&#10;SuMuaXYegdQbwW6gouAEgFrcAFAjsy5skWh2Kkc0xMMvMvYt8vsv81c2QrEwgOUwwYUxExUxknsx&#10;z/ArEyIwghMysy02akkzKRQf4b8kIRoRYR4UwWQW45gfgfIfRGotwNoRAVoSQO73M4oo0u07xAc1&#10;oJ4uEGoVM85Ds8M9Qnwec9st4IcahDsqTQrwAqsZsn4rUqgdUjIhLQQSc/89ack46KI0gWwUYRYL&#10;QNQQBKhKwvE7E7U7lAIoc8FCQ+qMAOlDAuYW9DcZACtCtD4hYWVEQQVEghIF1E4HFFIrs+8s4q8Y&#10;wfh3IVsaAeIB1Gpt4U0xbo1ECaFAaJ4bQYoVIHQIgLodogwzFB87c7tHYndClJY0SB4uCyoC9KdJ&#10;1D4VFK4RlLIhJolLgGdFciUx4rIXNMYcNMohITlNAGFNVKqXdHqIgfoNwJ4GwSYWQZwhgATeYHoH&#10;4IIEIEYFgJAIQGjLor00M0c0tNgl1JtRAzVKAt4NtR6dNRc9dK4VFLIRlLdLtLwrlFlMIrFMYXNM&#10;ocNM9NNNdSSVVNyEIfIdIaY2QG4bwd0BYhABQDIEwUYVAVYJ4HgFrLk+tUwu9RVXwyoKlYcYQcAu&#10;dR4NtSNYM2YMVZoaVZ4hIK1aQCFalL8s1Toq4Z1bTqwhE2oLVb9ZaSVVCEAcYZgWAFgHYKLAAhQO&#10;ISAVwRoN4KNXtcNX81Dzk1VegzkvQJ6ydY9SCTNfMwKYAK9gi4BZ6SgAVhNa03qyIrId1h7rkalE&#10;4FwT1itgKRNcaBoa4XgUIGgIoMDjwhICYZYc4cQGgDBX1i4y1YFlQuFfdfouVZFZVlspxtYhBDBC&#10;wsFTk3wrtioT1F6xoA0yVmiJ9jKBgbwYoVQGAIAK4eYfghIEQbgewbAEYBJiVogutllrAtdl6nou&#10;bigEQVVsVrcpASlswUFtAhMh4HshoFNnVMFngrktMtYhC7jGNsiNZ7qaNVQaQEoFIHAcYd9WIC4Z&#10;4dYb4GACi+tvA9le0ftxYuoa1yIMNyYftytr7ilsQVVx8lUZQKIcdz4hIL10QBF0lt9a9uIrctQa&#10;4/QhIMF1wNl2FzaBdoyBofgMwJAGATYXIaohIQYUYYQPgLgHt2Qt9rV4gqrOUP4ugCd5kCAU4CV6&#10;F48WQat6jElF4Dd7EsQJU+l01hkQYrMqAeTrgfV8gEd8wUd9FoN6R4d2iBoaQXITgHIJgMoe1p4D&#10;wGoJ4ZgYAVYCpVN9Yr141/4oxOkRYyt9AUdtuAUOT2INWBtqDilu4tlndhor1Sl8IhIX2DNGqj+B&#10;R2l9qBgz4fQRoNwLYOoSgVhGwIQLwO4VISYP4CgBwBGDoq+AOGYoL1LiQvGA+BOG0F2BmBwhFsGC&#10;IteCd74rbhVbVOwhAO2JlaQK2HpxeD6EAfYewd4PwN4L4RgToWgfgf4AIDIEoGQMQMwMALgJ4I6P&#10;FQYrYB4CQC4CYCAnNfOGuKAnuHDrovAP2PMxML+Oj9ctoRMaQVYhIIWQgEmQwtuIsoArlYoXWRs3&#10;IJ2PIP2Ppw2KSEUUYdAKwHYHoV4Zwbgu1JFCOOVxqWOSYq4JuU6w4c4ysqVDAOmUr8gI2WNh4dwA&#10;uWtb4LTbGCVuGCgrofGXwVmYDjtHNG+DeV5tGSqBgbQZgXALAKwL4Z4b4dQyuUFJVZeOeYwj0PlB&#10;ou+VlDObDt8/V7QhN6ACVYZsIt+RIuFEQWQdGdohNzNsGb5n+ZB/YdIbAYQHgHwJgbgdYedI87NJ&#10;NgOa+eQhObQyucmRoXWgjrEGYW2SIhJQRQAuGdIt96gargwhMgLYoNGhZnWeh7QfwPYLgH4QwUoY&#10;gjxG4CQCgCoDYEFP9QONQrgHQJBH4IBvdemgehegwvBwhc2jrhkamVs24hLNl7FQ+RGXeIwrrPgd&#10;IWOpwhIHmqISGqen5k+j54QfgdwbAE4EwGgbwdoeohIAoBgCYPIQoSANoMQKoCgBim+qol+nObGJ&#10;Ojcagyunut7gl5LEohABmvuc19WdGpORQr0alSgemw5DuQJZ+vBjeq54IcYZdc4HldTAIhIM4RIV&#10;ITAO2J+xgnuuOY0nEUIy+u+zrYIRu095whIFG1aM4ueiguKJIb22QhKXCR+0pntvSaFjdjtj9kJD&#10;gYocQdAHQDtlO2+uGUbzu4wl0jL9oQgzE+lswSm225TM+J22QbwhMqWYouW14uG66RohEmT226hc&#10;+xx4AcIZIVoFoHoKgec61qNqdqtq+8ghez+V4/l1gzQR+/dte+jEFYoLfAK4EGuPdhOmOXV0+Xgt&#10;gd/BjrlyofsawUXCW/xam8x2oe4coZwE4FYHQcYeNBoCIZodIc4GQC2t3Ch1+5FfHCm/AsQzeJmz&#10;daXFDCrjeqYSAhIGvHIGPHYu27ouVGIdvIIhLPwDPIvGZYHCx4AfYNQJYGoS4WwaIhISA6wN4J4G&#10;XI/FMfbzdx3FGXwfGc2dqqgzTGK7nLC5ERZOghIJPNZuIDvHuwXN8n0gvMxSm3KagaoX4UgHoJAM&#10;Id4fQfgFIHwKoYYW4U4CYivGe+2Ok9oeYIPRw0PMjGfOizWQgIWC8ycygyvHwuOVLP0/owPG0bXS&#10;ZPPJJ4If4fgS4PoMYNgQwUUNQAYKwNQQYTYR4O4BzTO+nRWKHRnRwII0NagCFDYW+Wu+fUal4Z/Z&#10;GjfB8o2cQvHTYuGw4elGK4AhITPa1LnYxPHUp4Q0gfQTYQYNANYQYUC0wf4FQGwH4OApwHgHIHYF&#10;IEMG20vXWHqeYYIOfe49Lg2XPbKfUakysgaM+1YFHTXOAvGhqYFaNaXGHfipHOyaAdwJoFQGoYod&#10;Ad4AEJYeAeAeUNYhYBABQBgBI3wsAMwP4UQRAN4JmgXFUW26lSlSw9OhsGvhifUiwdfNYJIhNoOc&#10;2vr5fZ3gou/aNG+B9sNsfmZNnbZ1wdoIADYEwYIcwdwzeanlXLUWsf28gUPrE/4SY9MmcI3oyccG&#10;D0YhFtu/oy/Z4uUamdc/VoLjeePr5FXpB1vpXpnp3qAzXqWUXqk1Plm5Sxd1Xrj/2avt6aibuoiv&#10;mowzHs4uluYa4hNuyoXwZE3uJxYeQOYLAMAaQdufwzQKAMgP4NYK4HnqbhHLnCnv1ug0TNjD3yKa&#10;OvRRoBoKf2OwAy3xQubFyy3schuA/1hEnyf3hxfeeBWWYLP4nIIdo9IF/5ITv5f36XqMvoQhHgW1&#10;ozX2outtAUF8gfU+nrVFIHH5pA33375u34OAW6+Jw+n5IF/5YTv8SWame7MYm7YzP6ouj/b2IhP2&#10;IKcrwPP9ogAAgUDgkFg0HhEJhULhT/h0MiERiUTikVi0XjEZjUbjkdj0fkEhkUjkklk0kSUpN8rg&#10;Z/lyAmEnmUzmk1m03nE5irenhWn06jYOoSrogTo1ApFJpVLplNp1PqFRjbfqhdqz4rAVrRPrgCr1&#10;SgbGsTUskDIFnE1psECd1tV9vftxFtzTt1rwCtd5vV7vl9v04hz/v+DwkJfb4eTNZTGYbKcpwORj&#10;At4iTMWSWKp4TpJJBLLpfLA3FwqAQBwun1GpsEpSUrN8tl8x1Wz2m120CS25T271Kx3wb4G34XD4&#10;nF43Hip35S95kDGvPGPRvliY1kalmtFqvat7jt70DTHhGnj5Hl83n9E3wPp9kbfr5WqnTSAQqPZ7&#10;Yb4HEo8crRX4IASAiJFiSg5CgNpHoGAgDgUIYpDESZFECEoOAk9sLwwqTWNc2A/pgQEMxDET0knE&#10;pQxO1JTxUEsWRHF0XxhGLinvGghxsfUcADHQqR4CMfOmsayoEs4gLSEy+GfJJlyWgYcydEpJxlKU&#10;pyotb1yrC5+n0e5EDkKw/EsWp/IfBQQmsdZqhTACJESM4lDwTRboSDYSBwVRaFeHQTgxLE+z8g0N&#10;pYgSXQ82U/0PRCajrRZf0a1IyUgNFJUTSlK0tS6BF5TQ8U4gYQU+I1Qr+6jrOxIrtL0e1VFZVisH&#10;wBdYVYVitArTFbVvRMr1w2p+E4PozjKQhPIWAxbGmcokhYCiJE4Q44D+RRNHMeB7oSCQNhoY5pmG&#10;EwIgRXdwONQLX0G2MQXDdF0CTdZ13a1LgA23xY3Tel63swhF3yVN9oGIV/BJgFRyC68huzI6/F1h&#10;JwYWgZNYcGWIXviWJtvXWKL0cRnlsG4eiadB6n8gYBAIAwciKKI2jWNIoCOHoDgIyiJH+ep5nkZR&#10;gFoQxBkCXplm2wSCCUM5BFgSw+Mm02L6UqFxw7D+l6hGV1iTdp13e4F5ajrWt64ihy6+Kewn5sYD&#10;7KKuzgVtOBOrIQASJIy/m3uVGl+gYebuSG867ve+PVMm+qUf5BDGIw/k8XiBgGAoGjwRpOD4NIqg&#10;QAmko+fB5nWOovieSpXmPoABgYDBgGeageBICfAdUkem3LQtz9X2LZnP2gsdsevcNSDHdreV4C9/&#10;2Xg+FW0TlDKCBg/5Ij+WwtSbbt9UL5HB9FH6q4n734Ck/7YUe74fv/Ag2LfCkx6nGGIThaaBynig&#10;YqjeR5TEeOHKJkeZz9MGYeGkc/2oEG8RorxIIGfJAUhTrQAKEafAaBhTneiFggbcTkEwYQVgbBeD&#10;B5irBdGvB0gYToQO7T4YR5zBG3MGMKMeFQ04WEDDLC8M8MYMwza0+OGhGh2jYF8CYGYRR3D2ZCAU&#10;CgyRvDfBsBwBhNxNB7C4GcQwpSBgxCiG4ZgrhIsxhu9+BEClDRZi8SRQgtYxQSgpBaL8Z40FRHVG&#10;sLMbR4xvAfHEKUc3svNYGqZuBhHaDnFpH0wIBJAC2kEBKQkaZDKYhtIciA3BhioBiEELI9B+gAAU&#10;CgIQ7BpC7ASZMm40haiTBeEwNxAwQg0CuNMZYqAFyKdXFtc0rJYEVjDGM2wdJbO2CxLGXUuyQiPl&#10;8KWYBAwWTDB1MU1MJY8PRMIKSZiqh7EDD5NEKE05eTVRhImaxAxri8FCDQIoYJngAAmDAJI5Rli1&#10;Ze5Umg2RfCeBQEMMZAwPAqCgNIaorwHzZa1K518+p/I2CHG9/xtQo0FD3Qef1CaFEDbGPwJlDx2U&#10;RIGE2igGaLTHjuwVU7BzTjho8LmkBAwe0jl8gmhdJzjzYn0OIZQrwWg9CkPIfQAADAhB4OwbIwQG&#10;ycJsMsVoiwbBUDsQMEQOQtDUGMKUBNKGJz8gXUyWB4waHEoKFGg4e6oVZlgMqrgaqvEDhFRQJqOp&#10;1QkozCejZqR81rKIKuZ0hAJCwrk2kBVWq7GnpVNkfg6hqAiBQDYcY71qgBASLQaI4AlgtAsTYfwj&#10;w3hVDkJIVxAwfBfD6MEUAgq7r0qdF2zcX6pHEroMK0ln7TQ0LqJ0S9qyBg4tcC62BtJkUajyapeQ&#10;6bcEDUgGRSQaLT2/LBXmbI/x8BVByCUVgyRyEDCMF4PosRPCBAQAOspIh3jjGeD8HAQBpjmHkQMP&#10;wnReiBDEEK4CuLOuwvPBduiiw6nEkAAQU18wRX1vXfd1czgkX7mcAO/zYQpgQwFbKs70KOGpGlgk&#10;ZGCyBgjwdMwUkdb8YTb80CrIrBIBwCsHESOFgDAKEKJkVYeAvhKNKSIfw+R4BmCkEcTothlEDACA&#10;wDwzhsDTBgBsB2FFK3px5AaMQtVCHHERkUImR8f5JaXH0WlTwLZPmmFA29s60W1NS9d3pbR3EDFV&#10;l2+oIslZhJFcKfQ9R1jZB6DAG4zxzUDAHh8MYdRBiADqGsDIDwDkbG6NMZIdg2hhFcMEa5BgrBwE&#10;gKURwb365iT9j7RjwntifErpPImRskaP0wuANemxk6dIGEXUAIdRZTwLCg2ySxlpJGeQNTgeEeBU&#10;0zrEi2ZJ/D/F2KMQ4Twwh7HvJMgwCwHAWCcFYKgJwTgsCYEEGxCh7jtFMK4W43BnjGF2MgZ49x8D&#10;7IMBoFwPRkDBF8B0CCAtZJU0duVrtDbdqlOMv4IQit4bo3kn53A9Qr73HRvmumAAE791I2yE2Bjb&#10;lUG+LvgxA1aKyVhKvefDSB601qP4fQokuhpEAJYe4+8LE0AoCMGgrhaCwB6CgDfDkpbn5M0qiI7L&#10;9hIPNSMHtJeU8zRHfMUwjucVEvrkcIhxMqcCNs9cUHQ3rkD5wI4H3Seaby4hSgXQqRIhnDYHscA7&#10;B6knBuEoLYmhLCSBcB9C3S0Yco7EvblfLTzbGBP0MUGEuy9vOMT4KxPBvED55l/n2pa0nDGx320g&#10;wiBhK8EILwncNM9NqgPoew7xWifEsJ5O4wRijKH2P1kJFAEAPAuDwIAQw2huDiEwIQNIseGRH2T0&#10;y4O+jYC5609IvvYFCx36n2hqPV+tC4QNHwEaq3x7zwCZOBzbb1X2Kmhq8Gs+1yV4iz4/h9joHSOw&#10;eA5xtixF2MchYDAoBaCegABYFgKARur8pEXqPyKX0mJXSJ6ar1V/P+8vdchYCE/oQMF/9wb/5OPz&#10;/UxxUVBTh5wApoJpJqP4L1vmQDQEjiPzQFE/u5O6D0g5wJI2gswGwLCkKGtXhyQNiBsosnrFjjP+&#10;O9jisFhkMEhpCBmIAZBMwWKyQLq7wEGLhwhrhlhyB7gHgdgZPhF0h0hwBrhnBwB6AjggAavSwXiU&#10;CVFBIEpXwjlDwHieD0gtQpA5QqQmwrCZBhwsg4wtiBgGQvQpAtDzQRMrDhnplZB6Q0CBhbw1laQr&#10;qmQYmKBwBmBZgfgsA+BaBghiAWgNgGl0B+h7B1AnAdgaAVAxhJhFg2Anw3CSwGRFkRI9gtxIh5RJ&#10;j0nkgPpgBSgERNRHROCNqrqQBcm7G7gVRSQxO9QyDiu/vViBt4BFN3ROqEw4GJh/h+h6g3gqAjhm&#10;gDgahfBSBHmXlbvnB6hBg0gshLhlB7hnhiBagMgHADRYCQRGxoD2BmxqoYgzkQsuhVO8RpxuiFHr&#10;wKO6HssAPZRTPgLaJlDihrR1hiR2iBgxR4KvA1RvJqxZGLhyhoBcgYgegkgsA8tEA8gstFlECHB9&#10;hRhEg4Ayg9BMBDBUhkA5gqgax6CPRpSJjkBGyMP/xssvL7SLSPBuSQJcCBqLAMqxD0wxx0jiJnRM&#10;DAgKSXBUSYMBAISPJFR7GLh/h+BKsSA2BFBXg5hEhNBCg6AuADwjEph8hNg/g3g3MQgXAmg4BihX&#10;hHtySaCNSKyqjhyMBGyNEMhKSvLXAcSsR6QWBMhNyzP7P8P9D0SUQdjjsgmvhyiBwtg4xIgtyxI0&#10;SbGlQ/xAgfAbhcBnhyApA0g+hLBCg6gKgHqlkYPFhzhBg7A0hGhOhZAIgQgchgBjhcgUgLIky7iM&#10;SrzOjaAxzRBozSEQsopog+TQROKBJcGqiBo5gpSXFly1xTyUjjGFhwGEhdCBrYAXDdlhzVIby8mo&#10;ByhsBgAjAfgnhrB1B5gQAXuYhFhGAlAhAZgDAByjDjB+h9h8hlhdBXA5A8g9FtBwACAHAMBRhYBd&#10;gsAggWTgzPQklyQlp+z3DhHpnlgjwAh5kQzZBcT+z6Qru/wqA5CBzZCuAnr/AByTzay2jyzfqGwv&#10;AGTdADUJz/oGzhmtBpBdBRghAqAyh2h5h8iBADAegkApg3g6g3ApghSwjiRaBjheBYhHBEhDBYhf&#10;hmh9vLgAAFhEhThZg6T1zsUKiFzP0hC+Qshhy5kXHstInugUUiwGpZhaiBuWgPUqkLy2ELhgUtBt&#10;UuOjOcOkgfUnnyULmuBoheBSgiAqAyB2B4h8CDAMASAYAqkeAnGWgbAcAdgHLpi9B8h4heBhhlhi&#10;BdFWBVhWBqhwB2iDCvAGhCBOBVg7gwgj0g0xCE0iVKCwNWlNHEEYP0v8gb1Lv4MowNrliBAv1TGy&#10;s8j20sD2y4Mgu7MjsihEVQHh0yGuCHBrBkhZgrAogwBqh0B3iEkdABAJgLALgNgRgWmWgYgKgPgU&#10;glAfyJCBAEgHAJgQgOALiMOJB6hshuhwiHh/h/B+hfBbBWByh3B7hjBdBZBuhzB2hzPoiGAEgIgN&#10;BChKBRA3gtAh1J1ZiD1LV+CnVMlNEYhE2CKAV/vUx1hrAw2Fnrl4PBAlQXVVUFkLz8lZB92LlPgQ&#10;SYBUPfWDm+1am+hzBsBkgxgxAwBdBkBsExiOAFgIgLgUARAOVsh8h5hoBqhtG/iOAMgRQVhShSAm&#10;gcAU2PCKV/WhikpbA6UtBgEYgl2mhA2n2jO3l5BB2qTeLYSwEQ1VkMObQ0B6CB2lUIWomu2QHVDD&#10;h5BLhEg9A/hDBKh4KZjhGRgmgvA4BJBFhAAQAKOGWxCI2i29iaq1h8gd3BEpgL3C1XW/OZg23FIV&#10;BjqyIQAnXC1sEM2tELquBlBoXMCB2FgwtNg13EGo2yHgh/huhpBkA8g6g2hYheBmh9UcjBgVgbgh&#10;BAhChGgoAggXzrvx3PiEW+3diTBZXgPCLNEqtIi5gW3fN5XBAd3AUETRJ4kR3KD2stFZCBijAJ2N&#10;vd3kGJXQnvztB7hmBgBahDBEBGBehihmB6h8tfCmgBM3gSAYgc0BAtAoAkgGpN3tWiT4GnLPX8Cc&#10;xWxtEsDlA7mzgq3+tHhi4EA4YFDAmAASRX3oWJkMh/YJhZ4KrcB0iBl8hFgg4OYDF6XuILhrhohh&#10;BThPhTlWBWhuB0h3B9h+X1iSAA32gDgGgKgpgsgsAuArgtAggfAayi4PCL3e4gCNN6vcBx4jksAb&#10;YlDchLYhslTf4mLWrXrY4IRzsqzbD2Bq4tYEBirdFIlJ4nFd4QIvhthohihoBqBshXhYhaB5uMhs&#10;BmhjBuBzstiFgCAFgKgigggb0EgCghAmgngVgVAWAjAeAZ4wyKX9HXKn5ECTS4UDE/4lAbYo5Gr1&#10;qG3nYtBqr4qq3s4qt2Yr0GD2XAHiiBvkDfZKlbYxpdh7maB8B9B+CGYYgCI4gG3dZUCO4hZbiI5H&#10;iuE/3Ivi2w5dLNz84OAgiBgG5kQKEY3okRQ1hb4jhxi7rU3jZhSCWc5qxp5c5sCE0AwqlEP5AOZw&#10;5tqtMgshiBXjEnAc5l4IkX3LXMBoCBg855MAZxk+5VZ6uZ5tZ8CCUolE3FA21TAv59qUStSuAAZi&#10;kWAS514rOgEXu6VNCBqqqr6Bkp576KN559aKUDS4FEsv4AaLpskaB7y6hxaS0JgDO5K6aF5P6GkY&#10;0HGx6TjqaQEY6LaZtZaM562E3NuilESZObQP6bJdO6O5KwHd3Hkp5mEXG6G5BtqyOjuYagkQ6a6o&#10;tH6cZxv0v1lMWqBBmp6qJWHqhRhI6xCB5JIKgYakZ2EY0joOtBiBVYueavEL6p64slarZt5/3GFb&#10;JcWka6JDRPqQiBGpgO7B60aGP+61Qs62CB63tL6+jz657HMKa7ZsXlXAFbSZaIbIobz8qqh4bPRN&#10;AES60EbC6WbDkYI94KhZlTBGbWbNDzbIbXL17J5b4uYFA4bYDb1UP/0qgPbYoL3LR5OdARa4Eq6k&#10;kRnrvi2u7QT+hcZg7fDhbcbnrTbZ5UatvklwS5y67pIDaxBI6wLKOk0mksbjEX5nZoCBu2Jhz27t&#10;jbbo72K7bqYw5LzRZMl0OeVY73nwg079tUC73H6gbi60kpRq8CBmiBwJA55lb8jZ73cFqmb44nVR&#10;sol6ns2lVUcHHVKBWDCBPZSRE/byEXbPB4aPgAXjas8MK8Zr8UOU8IYh2N7WBGGJBD8ZtQAi8Vm+&#10;JBBbA/cdphJiJjcP8BEZYJh/P5OV1UPi5w2Zcbi/cG8lp9cW4gS50jmJaA5/8nGucc8dg/cegWJi&#10;gdE/8QEYXgBZN8h0MuSOMwcri98mswh9h1Bzh6ALAMgI5scoYPIN7FF7v7gXrU81GtBRdADWayYl&#10;azcwcgkp8x8y8zxtyO8/ErcVLfh8B6B3BvBxczCZhqGbsbBxBdhYBQgggyBLhGA6MpZq87XtHpvc&#10;QIF7nsneoRdHGJHroXgywT0EKqq4dDbDQRksIWBp68iBRr9Z9YdHuNwYPqBnBEBDhEU/hlBrBuBx&#10;Ckg2hEBWhJA7gpc65FT5ZGaqBs9u7tGlr3N7gr9huzKIu0CBPd4CFE8wkXt6xMMGsHPi9yCpc2Hh&#10;BqhghVghgogvh0rBCn9pdqdrdsDWwlIuL1aqaA76mlqxZzd5l0bmTUCBgV+J3ld19Dkpchv/t65k&#10;AGjuBW9ceHCmd6nVh6B1BsghAagcBlhxB4CngKgOARBIhQBZgsghgVeBkOZF3+aQTcPcFXGoOElW&#10;OF+Qldm8hIMICBgf+lO1eLddRUEsVNdVgAVOy1eiCk+RnVBWBGg3Arg6BJ3XCCAEAGAIANALOwgA&#10;B3B1lph503CBAJVjAIAF1UgAB+PFGvh0B+9i1pAJgQBHBMBMgpUV+zPZ5t9T3P2la+GuoJhOdC+r&#10;FbQnu6iBPcaVFEd2EY+owoCBeqVP/HCkesG+h8ArgcAUBVBkhwiCYYgoA0A+BBA3gxAWgTgPiBhR&#10;hCAyLnBOiBgzhChSBMA9S7CBB9B6h3kkx8hWhRBFBJhRB6vLAAnFA7hIBVhDxE6B/DXEZ+mu3nb9&#10;g0/OlMfICB/Jm1fK+Lkqduqchghg/vvW7bfuCgfPmuh+h2hrgSATAaBwIfkmgpg3BdhThHiAAsCg&#10;IAQWDN9jKYTDstvyCiAalVpshVAyCQaMQVor1Tk4rl9xO19gAGBZlNRujUPgyMy2XS+YTGZTOaTW&#10;bTecTmdTueT2fT+gTZJUM30WDH+kIClUGmU2nU+oVGpVOqVUAE2sOetVauV2njuwJGxV6yWWzWe0&#10;Wm1Wu2W1y28tXF63MJXUo3cB3m23uaMa/NTAQYgYMTYW+YeYOvFLHGP7HDTIJjJYjKZXLZfMZmmP&#10;/OZrPZ+YOdorYVDglvB8QYCKRhtotjwQzB7u5wDYVCRqOl+gUJiFltBpC8OSyZMFUIolFw7vZ+gA&#10;flk7rlSIcDgIA6DsdntdihpKim+j0ml9vyeXzZlrekvevz+2Cgb4Lj5A76e77ff8fn9VJk/01v+g&#10;wRQEIkCP2qy/GMwBqMEwjDQMqhQwifMJoMZkLQfDEMw1DaWs4f8ORAnZsl+UYZiGLx6w+AAFBOcJ&#10;1mmDwFAKmB/n0eQoB2FxZGYcIAAEBRSF8Zoth+FCZn6fZ5C4IIZFQYpugGBgOmMaZohsEAIxDLUt&#10;ss7rvvCP6lEBLkyTKzJXTQQ01TMyhETdAgiTZOU5zpOqCkbPBTz1BggMKE07JvBEFT5P1AJsYFEG&#10;1RSDEdRofUfQ1I0lSaMw9SkQGuXhQhoIowHsgoHBYIx0meXAEAI66Yn6PYtB+QxTmKgw3kkWBIDa&#10;J6bFeR44CkORIoMOhKlqRY1CVS9j2RLyjIKpEwvHZFoWijD/jW/pk2kqy7iiPduWxb1v3Ap88EbP&#10;RT0JB1vUEwKCsHPt0WxdUFoKQN6CXe1w3xfLs0tfT2m0YBShkIYuHqfwAAmGAknKZZagPVCZk8QY&#10;yDGPxOoMI4xEIXBOj2mxxmUVgRBuKqHAAIAwD4X5PkHfuWwfZTwWY8Ux5dmsNnZnAkZ1mymAtnxW&#10;6ABOhZ5omi0k9YvPSayDCxpr6AdcF43PP9vmhqxlawgw262L+u6Nr+wKffmwsydJplwFIbiUd57n&#10;+AQQh4eRsmCgSLpiYJPkEIAxD+gwVCUMpqlqTSbHecBihPuB1oKEgfC8aZglCBGycpLqiWWAFmzF&#10;yvOM+YnPjh0POpyWXSg10/R9T1Tsnt1oldeenYvgAwwdrfOpXZBuqW9nB2TQVyDBt4RLeJ1fjc7s&#10;fjrWfx3m0EwShkbp2nqAACAiZRwHKGoNgSmZvGATgRiCMqDAYC4aG4cZlgvGaZnabZgBIEwgnggo&#10;PBUKBpGqV4H+V/xVGYJgc2/+AhXhOQHMkJiApLg5wNCzA+BcEYJFSGHBUOMFyDAlg0EGDjty/rrZ&#10;M7pcA/ISCshMPKFAC4VCwhYBGF0E4YLSeTDErg+gsg6BMKgY6PSChrEaKwSgcgpkzH4OUZADAOA5&#10;HyQUAQCAGi1GYN8JAKwJkzGoLgTALQkhpQCDkLQ1BjCle7DSMhM4AsyWczSMsaycBWjcN6OENAfx&#10;zXHGyO0dyDQVGHBcOMGYNwdXw7iEK7ndrgFXIcd8iSDC3kYBWR0eJIJkhnJEpopRDBnC4HtwhBQD&#10;gQAuJMUArgxhPB03Ylw+giAmAgL0bY9yDBVDmI8VAjA4SmIwP4fY9AzhQB8JwWwzyDA7C4HgYgox&#10;DyUjtGdzLM5kSUGxM8Ls0ZJwLAhNUVE1wKTZmbNt/zxBLCenAQYHk4wVTlg8gmEC7VCr4FpO0c07&#10;yDCmnlOubk9T8TTnsTodo3xlA3BmEAbrbDVAHAYEMJwVAxhfDEE8JIPADHWIMJMOgVA3iNFaioAo&#10;CAFiAEoKUNgWQkgOAUAYeg8R2CdEUHYOoiRQD7H6ioAAbxHCuEgHEKM+YYTKc0s+nENHSiyEFUGO&#10;4oKiAsqNT2pDRUPOhDgMWpwAaoBOqkBeqk51Bu5kIvkaNW1rEGDZV92oYKk1jOxPishNB+igEGGl&#10;vgmzOktACBMFo4hvjLA4A0A5Bh2jaGGDEGoRRxjyiWRkEYKgYgZAkAsdY5BujZHAOclsnQRjGGkM&#10;wGQHQIVnf/TqZlmoInfqcrGO00Qupfs9adbA+LVTjB4QaFQCwt2xZbIKdS71vjttw0AVpBgZ29Ez&#10;b+1FwS91muES0fw/B6iGDYFcP4mhaj+pgAACoLwijeGULkBgBlUkYFQI4N4Xw5iSH0T4OYjRXiKD&#10;kFCW1xXOWcjTex5QQr5QoHlHebIFD5C4vhftOwr7/CFwAQYF+Awb4FtnB9eUg56LgdaPYUmD0AoC&#10;FVhO/mFSrXEwsAAfw/R9CzFGJIQojRLDLGoN8GYSw2jHFmJIAt25bj9HuKURYfQ2iEEmPEet4yZA&#10;EASBAMgeBCiSD2GkAoA8XYZbBe6AeSGwjHycG7KGGIItCATg8UgH8sZMy0hm/wr8ACFwFgTAy/ba&#10;QiXxaofC5R95rA3m0VObwEZxy3nMneUstj6HsPEbFlRkjkAAGQKgQ8jkuH+P4cQ1xlCWE0KAVosR&#10;aj1Hyc0AABgkBTC0F4MAXwfAzBPevOjRclU80+zWogoBKanmao0Ryjwfaj1ceea8sxGCMt5b3W2B&#10;50YJtrIVfAtdfFvHKQYUewwU7F1fscl+dtkbLnrqGNWzFvj92kGLag1drTNBhtmA4nNobdMuGTcD&#10;VhoSvCqFWFyWcyYIamy2rY0aukFq+GysO3tkbK3pveMuzt8LS2AE/f1OBO8BwGC/ffBSvb93+QW+&#10;4UuGM2zLVlft9NYkG2KCnYYo+DZ03txnjjyt9cdUnvEZHI6cQPCzA0OfIOVFN4QrjhU2eGBS4duq&#10;rGC1+ia5wQYBvOxf895XhnjeWtCj8HgOkcQqRXi2HON4aQtRgDOIyAgQQmRShKBmB8gw0ReCuF6O&#10;EfQYArhOAkAwBXP1w8f7MnIdXawqdtwbTjLAH8rZU7T3Umw4O8dtCoQZnwFgod/5nrndbNecSbAB&#10;zsBvPRf92vh0HCw1Bji5EUIkQwoxYjCJqAoUYvxnBcCACcgwoQ+BhDAIUUADQKAdDkH8Q4dQzBZA&#10;XQ/xilO0ezS2hYZgaPdVnkYLeRwFfbfBIz4XwpBgdfHqMCzwNV8FW2X1r4WuwACfT4CJ0Ff1/hWa&#10;8dcUfQ9BGh+DgH8R4n8csGJv5rznnvQEFDsFoHQixTjHIwAEAQOwphrFcJ8RYFgGV5+yTm9q/+Q0&#10;+I5yrIqYC5ARAE+CCnAYHDAcIMaQzicmZq4e5sX0aUc+GIIM2oDEDVA9AUqS+2s8H8H0HqEEDeC6&#10;6mFereIyAGAKAOA2A0AyHWHOHIHuH0ZK/Q868+IKH0DICIBcE6F6GyJc/oBqCkDUGGFQEmYdBATJ&#10;ADCcP25MG3CorOZ0CQEJCzCi7MHTC65MvoAfDDAYCm+mAI+WnSzMZdC6HSp+Q8LAB2EhDiqg0HC2&#10;khBErOH+FSEYDeC4DqEmZKIMAQAuBEDsgaCSCEB0BkBSBCCWB4BWF4Ge2CRW83B2/WAAHWHEGwE6&#10;EmEaEIEeE8HqH6/MIwEEE+F8D6DACDDqRBChFWPOG5FgaQH1FmrOvu1imqszFc4M3aDHF6IMA9GB&#10;CuaLAq+cZays7eIKtCAPGXF0kpDuqSfeGKBgBsCGHIHgsGAABOBkCcFgFqFEBQAwf6IMHyHiCKBz&#10;EfEiILB0/UJgI2I6I+JCJGIKAkBCB2GkGiF8A2AaANGaQNFbH6O0F3IEDzIIuE4u4rIA3xF5F8ft&#10;GCZ2aJGI14ZdGOdaINGVGZISjtGeqQEuDuCwDUEUFSIMAeA6BcGAGGGABgA+3QIzHJHNHRElHXB4&#10;JkGMFcEkCSCwDiHkH2/MAEEqFoGeDUCWBdIyPxH/KKM8DvKUF7KYuEtItNKQ2YEXKmzfJEIKg4CC&#10;g0BLGG5o+bIkZaFzLDAch4AAE3LMBjLRKijLI2nyH0HaCGBeBUF8GwHUIMDiEgFaEaDeClDoILJd&#10;HPEhJjEpHYJkH+H4HoDECQB2FAF6GkIMCyDqEqFMEUDVLUPbKPMsMtDeQnGwtOdOA0p/My2RF6DG&#10;3bDnDGLqAlK48E5rGKX6GdNg9wIM5Q5NNEhhLYnqHqHCGSBEBcB6HVJ2IKAmGWHOHEBoAw7KJhL/&#10;JhHVMHJmJoFhL0CiDoEkIMBcCcDYGcFiEmAHNsO3MxO8LZNgGc90DQMdFGtPAkd+77PCznM2QmLy&#10;AHNIbBIiaKkSHekOFWzCBe+rPagXNwm4G+GOFWBeB8CsHmIcAKBMCAHiGoF6ASIGJjOXMDOa/TOe&#10;isFwEsi0DWIMBABkCsGmGaFSOIeOHKHAG0HYHiHuAGASVCBMNiQwHkHaHOG+HJLqIyAYAmAwBGA4&#10;AuOzPBP8LQ1i1m1ov4EfSOB7STSCwsF5SaDxSe4o2LSSB7PpK612aLFmH0t0HnS43PKrNTSWePQA&#10;m2UyU2U6U+YOYSYWYaYfOVHLMBHTEnQtEsJmGyF8E8BQCGDHF+fwf0f4eMHsHYG4DiDcDyHOHoHy&#10;AYZEFMEgY6PcH4HyHsGOGEF0FqFoF2HGHUHWHmHqNSIzBeASAiAkAoByCGCWCmCUCCAgAYjGMpSB&#10;TCK5M4aaCwHHVqwqXbKmEXDnVguLIIDzIEF2IMdeCUA5WLSrNZK8bAj0GvWYIMETWeCHWjV4dVTG&#10;maG5CUBiCCCyHoOaAWBSCGHWGiF1Qg09HHTfOZTlEqJsGQFSEOByCwD0IMBGB6C6GoGEFFAmc6SQ&#10;HqEsEID2F2GeG8fLUXUaPOHnEwEiEcEUGYGqHFPQJ0AiAyBIDWDgDeBqBSA/L6LRVfWmKm96D7ZA&#10;y2FLZGBPZLY6s1SytIG7ZWdm5iafWO+ZSua/Awc+IMDDZuWpZOeRBYwqHgG2GCBIBiCEemYMAMA2&#10;GsHQG8BSAjH5TdJfQpXTMIJoEWDYCaDtJ+IMB+C+D2GAFAEIeQH4H0FYE6EWFGFqWvRxYJUcO0Ho&#10;HYHCEED6D2GwHKvqKcAOAWAmDeD4EFEcA6L3Y5Z0KeDpcGUQGAy3ZuDDZzcCqTS4HnKw5053NqbJ&#10;Pqa/M4QiFCIMzaA2MYFjcWcpWqmaH2HYB/ZKGEG+HcIMDqEuFsEUDQCTQlXPahJlToJfUCG0B8Bg&#10;BuGaHKfqIKDaEWFaEkDo5kbIw4HsFYE+EgFMFsGRZ5YGBvUZbWM+uOHtX6D2F0GcG7CKACA8BEBU&#10;B6CAB4AgVOABMOGCF6GCGuG8HDFEuiIKAaAyBOEUEQEGA2AjXzY2cuZimWvfc8Ksd7VmHhgEy2BJ&#10;gKFFgOdnf8ntcbcfffcighcnStDSaK2kH6hYFgtwHateysA7g7gUqVecwsEWDXasEsFoIMAoBKB2&#10;GMGKFwBKArRIIxQnTjdmVUH0EMDiCsD6EmFjFGAIAgF0GiGwCKBVR8a+HxUCE8EaEYF0GYGsugJj&#10;UVehYKOwI2FSEAEmFLFEIwAGAUAeCyDADSCgCIByANTaIwH+SQGkGOF4EkEwE6HWHkx0IMACByCe&#10;DGDyDGCcLXcBg+J2QU3m1dc5c1j8m2p+qCEFOsBcBcBxkacpcobDLCFzLGIM222yBhkKZtdAm2rq&#10;FkBsB+CgHYba+MCiDKFeFCEoAtH3hldjhpOddow1bCE2EKq+EGE6H5i2IKBWCODGGUFmE0RlXKXw&#10;M4HEGyGeEqEqEkGuHDdQJrileiNBMOEADiDaGcHCHaIyAICqDUDyC6CQBqJyG8GgF6D4EGEkHoH2&#10;phi6AoEit+A8AefaLNj7kyJuEnntcu1fSeDw71nokoEVn+wmFUIMvkCFgKBJkfgk4gbCF1oY7wHA&#10;IM8KBloln6Zbk2m4H4okC6DcEaFQJbaCCIEcEiEZEaBeAEH1lbMFTmIKH2GKFuFmEiEaEEFWF6Gi&#10;JcAMAgFosoCWBnb8ZqHkHYHKFeFUFKFqF4GIHxEAIwAWAiAoH9p+Hu0kILmfioM0HFnGDmEAEiHz&#10;PRhSBwEkEODwuzmEJi0KFeE2EOE+FpbRjoCaDGDuDKlJfyO8cwp22fooKBA4Glr01e7+CgD5r/ru&#10;jYwatiC3VqHHGWAO3KCqAVsZoRWRZkbCjgG9SaF4IMW0W5elsCW/osm4zwHYDSCeCME/EhfcAGAI&#10;AOAqA0A6CaCSCIFyFcFIHEHWHoIKAICO0sA+ASHkFaFsGAHkHhJ2McJaAEAIAKDYEIFAEgDuC1Y0&#10;W+G2GYFwEAESE4HmHzjmJaA+BYB2DgDUCuEgDqDcHCepefmgM8FmE6EOE2Fi/kIyCgDMD2DECYBu&#10;J+HeG8GSDMDkENq2pgA6BeCIEeECDc9kLLnns0JbLHAQC4HvwW1e76hMFZsZOTwMglskjcCsIMAx&#10;wyqlj2c5kgbBPO1KhIH4teGDxLwmXBs4nsHuHkHIDaCsCqFAF2GTfaKruKAaDYEEEaEQDqDKAPO6&#10;ZsF+FWEqEeFGFyJaAMAQAUCQCqDGCwCcCCASAEHoDgPXvEIxqnsyMsH+pSDEGIGxmxjoAOEMEyFE&#10;BYAxVaJ6H8HwDyDOC8GqHTU8R8AQA0EsE+EkA09jwJf0gE1FxOJsj0j427ks2zz8gi1K1OEoIMwK&#10;Bu4Gc7w8bIy6MUHXPjKqBB0t0KWhxSpwH8HyHoFIEuEYD6EIEaJDtoKcA4BUBoEQESEmCwCYBxx+&#10;aLyDyHyKiYBYBqCEDADIC0BMAyAoIMSQHhyoC9ytvJqoMuH4HWDLyYN0IwAIAsBUFMEwEMVPrGJw&#10;FEEYDuFYGEGvBaD2EiFABuBDHEK9wL0KWa+g26DL3WDP3b0wgLV9WAIMXsCXkJw7oTAtWUgrWZ26&#10;IKTcEQTh3eWP00rIw2HwFsFYFMwmFYHCHOHSGMGOGdqSJaASB0CCByA8BGBY70CmCPSoc4F+FcE8&#10;GKG8HqCWCaCcBiBO6wJf2D2H2LqlbUMyH6HSGplLXiIyA8BiCMEiEADYyMKaF2FIEcEmFVcMIyC4&#10;DkEQCsCABVz1rnf3rr4EJsMgBo3uQEBFoD6meMvoW0Hj6+yoLiC1Pj0d3xNcaMHR7TNCILSnSOEf&#10;62Un4IuKuOHy7WHbYfmyAsAyAqVRuabJM4ANGX792AH32FyrvH5jinyyMQHWGsF+DGDx7eIyBdW0&#10;EGDiCz8GJwGcFyFEEAEqFYJaCWDADuDOCkB36fKh6l7gJemeGxwS3vPjZGFLoN9Wc4awGVA9MqIL&#10;6x4CdT0ebDPPKrcadnkk8R9qTr7kjuGSFkEwFEGGHS5MBoBaBGAQyKy35d8Pyv5kMwG6GMFiDiEQ&#10;YsIyB0CiDODwDCCWKeG0GOFkDsEOE5YeB6CmDODqC//SJ2zWH2zQJst+IAmTxA37BT/B0BCQBC4Z&#10;DYdD4hEYlE4pFYtF4xGY1G45HY9H5BIYY/5IkpMo5RIpVK5ZLZdL46TJlCUBMJtN5xOZ1O55PZ9P&#10;5YjqEpqJDCBRxNSaBS6ZEmNT2pUaNSKVTatVlxWXFW4Ynq8LrBV7FY7JZbNZ5/JH/aLZbZa+i2PB&#10;SpmK3oYKhySVIp1KMQ+EbdgcFG36+3gcC8XnC9YaDBEN1MkD3gmuv1Wd0eo4eRy8czWVB/Lm8zVw&#10;dECln5DhuTTEezKUI8r9khdpHmftz7uZpg95vd9ZnZwSRw9/xeNHglyVhywVzePz+h0el04kZusz&#10;uwAu0T+4Fe91ONT2NUWpUyBSRN4OKzfZ7YYc/gWfl6vp9ft94lavx+5g8m8YoShgIB1Hm1KFg2Fo&#10;kGiZRagmBABP5CKWMKw7EsWxrHsiybAmWWpQEGTJXM2zrPtClpxmmXw5D2SB8ocGAjC2QQ2Cu2LZ&#10;tqjrbme3I+t3CUfyApZSSGSEiyDI6mEjJQdyZJEnSfKDenfKYiyqhgISwK0tSisbxPI8z0S4pp5T&#10;IVEzIYFc0lDNcxTbN03vykk4S4bpiFRAQsnofqGhsKw6mMVJFAHOcxQoxDFMYhjHMgyTBQ7D8QxG&#10;zzQJccxrmEOI7kYe8XxjGcao6XVRErUiMHjU521Sa1Vx5H1CVfMQ+VkrJcVhWyLDTXIx13W9e19X&#10;xbWCP1hoYFljB1ZFfpxLypIWo7zqrZSWn9ahY2sddsALbRVW4DtvWlcFwsE/VxPubhhlOGIgi1PS&#10;GhwLQ8GKUpDwhcr8UNC1EoXRcNMEaBclIPxKlVSUSpccBnl0OY/kofdOxlGifpMSQ34qhiDj/V17&#10;Y23x4Y8LGQOCdmOVgFGTJQUYA5VkmWZa4seFvmKGOGJAPZtlyP2Y8tnKo9OcI6YOgmzoaGEZo1n5&#10;/pOlI9cmluKfp5HGHAXhaZhwHihgLhGHplmcXgOgcA2nONfFEQxRkNrcyrLsyh4hi2OA3iuITRNI&#10;0zUIcHYojKO4wibiSTYqN+LoQhWx8Onpr8ULvGcRNtuFUEXJcdynKpCfXMDDzWhmzbQCil0AH9Fy&#10;ynKhZoAWfMPSIhxRrmH16GC/2Q29p1fbZbpvbrYYJSkWJQxj0ex8wMAQoDcQhRkUOwGAPQfdLJss&#10;L0VDNGsCcZmlsNZAkwh4ciiMw8jCJiXGqYJVjyRrNIcIotDgNosbon2J8FwmM8N5/8IxiZRf5/MJ&#10;E0Jk+N/0A3KDdgMFeBBDAMQLCdA2AgAGdJgWi89zA+hQQXIYBmDQs4OQPg8nN3MHymj+H4MEWIpA&#10;zhtDcNkco8wAACAIDIHwSQ1BkDKEgIQNAIARAmAsBDYoREweivoAC/HqluHkN0YwXA4iIIeC0IIW&#10;BBhxC0vUlYxxZCaEOJwWhDwqBpEAF4JIMnAMUYsQtjDGogwDDVG0ZUb41nqA/HNMwqHPRxjwuFNY&#10;oRJx9IYDaQAMJBQPgizxaDPn8FqZiLcckjQByPE3JEsALo8yVP3CGSxOB8i6FYLAdI9x9DuHMN4S&#10;wkxIjaHKO8iQJQXA1A+BYB5OQoBkD+GsK4PHnxDbOv0wQ8xvBXbgpwhoFAUA7E0IgO4BIrEiFoJ0&#10;Q4mhYjHIeGcPokwlyujK/SNDhSayZdsNOcAZZxD8nJN46SpBKg3nVOadib42hqjeMohjoApAUntI&#10;R0zO3UM9gfPEaE/yGGJC8G6gk7aDHHkxQclY7QgAbBMMEcw7jBBtEQK0SQdwpS5MMod6S+3qNpMC&#10;PkOwYAsDYHcntRQIBRihEeA8ArziRCUD+GkXQzxykOASIYTYnwWAXAVNmM4AI0v3oU2MgYeBeVJq&#10;KccJdTRA1PqXVE/Y9aqMgCwOerAB6tVWq0AefB43Tupgm/kdVZRZVnWoP4hgzK2VSrcWehNbyOUM&#10;odRCiRgaKUWoxRpCrZnptoN6JgQYbhbDLHAQ4AzDBPAzA8A4kI/h8DqDWGINA5R6IGAAAcC4KRPC&#10;UEMA15tQHBzbftN2uTLIKhBtUPm1lpzBgjtgKm2VrraHHrYMwNFuSGAht4lUIsIpCz7kPCIWtxRy&#10;3HIYIm5QQ7mW1ucTquNzyKDuCaCoGoxR0SqMCGYP4oREBvb+7qXVf5eGDGQLMTtOhYkPfY+5+BIR&#10;ujJFoHMQwmh/FrLuD4KYhQ5hfAGAEoD86g1DtNdJcAvsEB2wVgYwQrMHAgwhgzCRZBEYVwcKyCUi&#10;KvpfkM6qD0jRyLBFsQy3wh8TYTxQSC6OKcWEvvHR6wBvB4jlGmG0OIfh4D4pQAABIEgPCIEYIkEI&#10;FAFkbhIPYR4fQ5DBGqOYhoAQBBjDuIoJ4OsNPycDgObmLVeiWy8V4T2XCy1PEDU0JeYs0EwZEFHN&#10;g983EMC3nEBec7gT5wzCIeeeRW57gqCTP0e6u5p0EQ3Feg9DEXxfEWj5vx+iZEIHUWoyhuEPBGC4&#10;IQfA9BqAmAqIBE4SD5FmKISInhYDEvwQwBqCBMiSEIAwAuACl4CtHULLeh0uQVdkF8beu9bFLWMC&#10;ySIm47692IRWs4shBbJIYBbZgUNnRxuDWLK8HhV7VSndoAEizvAV2LlzQu3SxjzHgOseo+wCgYAq&#10;BCvlHIiRGpASofY+B7DuHgPLU5DIYAVAoBMAYAtYEWHMNgYwdQ+iLHmPnHZCwAgbBKC8MwZAwAoB&#10;GB8BIBnnD9HSOAborBVCkF4MYaA/a1EMygAQLAbA+hZCIDEq+sn6xq3AhJIYpEiiQ5jrEkyyAdc3&#10;5iWoOHPxi9BZUAFmi3gO7Qzth2scHrbnYGcQzBQdktBW55hPb/VScD/H8P0cw3BnibEyJ0U4rRXB&#10;HDSJei9GbxUbXzLuI5KxsxYDxFvhJCwHgdE0JQRwGAH1eIwP8fothRiREyKwYG9yIAaBACUCACgC&#10;kLH2Nwaw2x9EUBMDUJIgg8Bo8dv8pnLrScw6wfZzQYZwDT9GTw7gT0eep17BXnRDDmgKC57WSu0Z&#10;+RrVSO3PYrSGAz+AJn4Xrrn9X+ISAfw+R4izFUKcTsFxbC+GT3WvPad19tvJ28lXcRZdzE53UAHd&#10;+89777kYfo9xRCPEKK8YQ0vEEhA+CoHQfQ9hyAsA3TvLcs6zwJ8c+hMgeQKsAT3b/wm5yQERyEAr&#10;QQZEBgNkBwhi2AEa5gIb27pK4TDyES1gfK2QVIfEDyBYDCOoBkEcBStz40EoigbgaYYwUgUAUgUQ&#10;vgcAc7ewij6qvbtavqjrRTGIlj7j7z8D8TvTvjvwjjrYfYXYVwT4VAWIXwdoeQewjYAQA4BYHYIY&#10;JwNAMIKi0Dx4sz0DWi0sFA6QYUMYOUMsMImA7QATmcDEM7AyC4UASkOIhidQG4F8O0CqsCfTaSSq&#10;4oWq46m4hZlAFMQcNqhUE8FAezcQYYXgWIS4SoTYXwYoY4eYfDkYjMGztR27rYe75gVQeDyohgAw&#10;CQDoLIJp+IlgdYcQawW4X4Zb94BAB4KQJ4JgBoBAAglYeIdwdAZAYQYYagaycAbQcQh4BwCoDwGw&#10;GYFwHAHgIAEgDgCgwULz/sQo4xjEPsagl6cQMoM8bkbC5wgofoMUcQasckNMAQKp0SWKPL3C4aPM&#10;cgaroIYohkbUbgM8bydkQ71wdgbwajsITYogVYa0GQkABwKYM4MIPYOYO4GIEoDMe5V8aTWsh4ty&#10;rAc7NgKKcizEiYkC3gELaoVcjauUP71YhiewCieib0dkNiIIe0lrma3a3kj8kKSsfLYr84eAXAWo&#10;WIUQTYTQVQXQYwkABAHAI4IwLoK4LALYLQLL8smZWEiMMEpws6OpowRkqQlYR8rIHsrcq6g7ERYY&#10;PxYpY5ZKTMlTpaOLmcloez2bY5LDdUrqB8mrNIfocEYAVIVgUIToSoUgbodYdi+8KIDwEoFYKAKg&#10;KgMoMYM4FAEICyZTz0uBOcqD0UyAnqtJXINI90ygjyAMyczSIIoQRwogUzO8ssC0PaTIYE1IbU1Y&#10;hk0AH018zx/MuTCQfIe4egZAX4WwSgSoSQXQXoZQeQfJh0KIAgJAKgLrh4MoIQHgGgB4BMLk2JXs&#10;ySok6InbPIea1QIM6ojoB07qDgWbObIs7aB8cEi4c088NJxgLrQM0sPM0iSwb0+KpIXghgKc+wPM&#10;/E8Z202a2jjIa4UgUIT0FwUwagbjJwlYA4BgWQZQboJoFwC0/RZU6bAtCImwX9C4OtDNCojb0oNd&#10;D1DZ/IaNERXYMYhhmwDxmidsszaaOMDwfEDkDUk077YdEBp0/ihQfYe4eIYwXoWwS74QV8oBzE4Y&#10;jIDwE4FwKIKYLAKYG4C4HwJ9EohlBNBdBtB9GpW1CdK4ltFygU+Iu1LQirPwEh/gUQA1M1MByzmb&#10;mohgGtNoGNN9FU0z3Kcz3sAghYWlPEEFNBpNG8mgfococQbgVoT8RwUQVobocAcgfr94iYCICwDQ&#10;HwIoJYMALwMAH4HQGQCIBgBAeYa4XABwFQJIhtKdBlB1CFPZN9LNVAkA8gMFV1VYi5awWIDdWlWB&#10;w5WQPhWhmY4dE5MU643o9s1YbQhgHFYsjowQBFZNGhKCfygAhYPVaElFWxklPqDzrYfgYQXIVgTo&#10;TITYWQXgYkJ8UAiwAgAoAwGMKoL4LwMQJoJgIwDwCqxwiNTtT9UNUdBVUtK1aZKNVVfYjSPoSaPd&#10;fwiVDIOqBBUFgZlitMrYHsDQAlh8cQMRKAtVC4X9LytJy0dMCIGljhKE84c1PCLohc7IRdkthJct&#10;aqB4ZoVYSAG4KwOL8AigEgFgG4KAKQKoLQLoLIGIEgDQjdelUFUVKVfFKtU9k5INfto4iliIaVpt&#10;pQhoCdqMj87teVp5cE+ao4hkQYFNhhKDEDER/wCNsUc5KCCoV1s8AEt0DlqICdqxXtlKAlldltl9&#10;mIAYE4FoFoIoJUwoKgKoGwFoEoBIA86Aj1oFe1odKlU1txCVpNxYhdirqNuFDYRtygH9y1x1CQk1&#10;Mghk14HxkwFBKB1p14YYhltjZloxnEjLXYbYhlsQCNshLjETEAhiPZNIFdzBV9yR/1uVl1mAhYAY&#10;BYCwKwKQJQKwMYNwHYFoEQCoCUdQllw1oQhdUlot3A/Fxtxyo8+d6ohci4Pd717d3Ikh2gNsBgZD&#10;ob1d090JxV0Z2J2Z2ppJkVFIhd112BKI8g8Qhg61/QM18BN93R/N3lugigBoCoDgG4HoIIMYLwLQ&#10;KIJYI4A4Akx4jN6Fe9xNfV/o8F69p8kY7mDAAFWgDdWWDxN8687LVABoBo+QLJMV0R2AhbXN8ZpV&#10;+I4l+dscARMTa8mQhcOwF4TuH2EZLl/5/AdocIZwNAMANoWgYoZAfAfcSwioBIBoDAKQLgL4MoMQ&#10;LYHwGYFplYiuClxFfN1GIA5+DVpQQ2M9s5EWIAOmNiq2MZKEqhoz374GOmFl9eFwAGGF95n+GYJF&#10;1uGwKpQogtWRkT2bmdXuN5IOIR/zwAfYcYb4awU8noTYVAV4bwcQc9RgiAAYAwBIFIGIHVSoLwK4&#10;J4JYDwDNtoh2L96VolxWROMj/bl86lo6qgeuFVj+MeOgS+XcNOV5IAmlkIhgI+YaOYD+Ox12PGPQ&#10;NuGQ4WGgAF+mG5N1it1YhjmoHma+XxH+RaNdHQdYYAXQWoTQTITQXQYoZoewfFcYioB+AoIAJAJg&#10;NAMgMwH4HAFgfgboXtoOCuMObI42MtgcioJugWfrBAX1qmfpCM9R1ohiq2g5LmFt0mF992Zd+GZu&#10;P2Gt1+aJNtL17V7jNl7zd+hA+ubacwcAbAZwUyC4TwlAbocweAjYEgF4HAKAHoFIRgSgT+fd6mkQ&#10;3uf9fzCoRDC+foRWogIWo2ng/GhRxWhhkGhxKOiF9oL+GOiodl+WZ+QBN8tQU+rccDow2QV+pA++&#10;klHAfAeQW4VwVgTwT4SwXAXwZwfMwAjwAoBYVgYobAKYGoDmsIwen1WEirOILcAGfsA9MlZIBGvY&#10;6Qb+xTqYtQC+x0khN2qGiWqWPZnGPuP+jOQJObMEjNMwA1/GxA9Wsat4fwfYbYaYZwUgUYTgUgUw&#10;WAbwc5kYjIAICgDADYIwKALgNAMoLwGYFgEzTimG0IpuvtVbY7ZIQWvcN7X+4Y54XO5+kAu4FQFW&#10;a6XGyOO+iOPOieZmquZ2aGzROBlDNwe5z2goBO8+5o6O0a54fAeIdAW4WQWIToTgTMoAaQfYflmI&#10;iSGAFYGIGgKwLIMYMKkgDYCQBbf2CW9Il+4tMCtMc4cPCGvdklk3BQ35/Z/ohdztz5N+yW7Wymim&#10;Pmi2zF+pN90ehYheoAInFXCqhBOUagb4agZSC+1gUoVYbwdGl4jYAgBQIwJoJwLwLYM0+wIOw/Fg&#10;lvBlLV0YOPJe4arsN4EvKHIwwQJPKhbAdYhliNh8W+6+ZG7OZW7mq275QgbnMmgohjqbqPKQ3+9b&#10;QQewegeQXoWQUQTQTgU4X4YoYweudQi4AYB4DYEASgTYVYLgJLlnNQj3JFK5mBmW9NDwNb0vQ4s7&#10;p0eotTCAEAI3TBQnDvL+qnMOrBOctTC9F2EEDmw3SIwPNjXrrQfob4bAZYTwS+1gVwV4cSiOTQh8&#10;THU4jnRNCscGwHMjSe9PFQImoHXQsmrYU9ygRuOeOgGfTW7GqOqfEO7ui+q+zJWzC4d3bQhjbQ7/&#10;YwtHVLqofIeYdgWgVYU0R4TgX4ZD1AiPXPb5/WWL0OWdVHJXJnNVWWEHeApkay4uYWYiOfZ/LvaO&#10;ypl2y+jHEhOY9szIAA+AOeFXfYs3cMAob0FecYTYVQVgV4cAdAePd/iIinXlCIMnkif4aHQ6elaA&#10;PXkAn9jgGlKSrTXJW3Te7fTu73T5V8P8a4hfYfYvlgsXicM4eQd4dgXIWQU4fABoGILoKW63n4iP&#10;kU6t1agQffqvQ6DQDKOs8Pp4nPl3mAA/mRWHmnD/MHm/a5WE6/ZAhlz8l/rgpvoPt0ynqM6PlRUQ&#10;XXeAO/vPhPuIkQcHv0wwKhrOx+DvsXaGyfaWy3EXhGjRQgenxyOqtPKAEoUvymXvvgnvuHy8q/uc&#10;yhjweDqfbSu/Y0A8BPzQlUr5YghbX72Pwvgfw/gplvg/a3vZQjY4dH24hhyEA/0wnfzP3kkPzkyE&#10;1IYGNgOnkDoZiYHP5X34jyggN20AADZwKF9P1t9n1/EHxPanEfxhWF8tpoaQhhHmyH5gm3338ke/&#10;4MuC3za/p+Oj4QTP84jDa6AMDUdPwCR+4ROfsfxHgwgDsdhIggAgwRhBVhUGhkNh0PiERiUTikVi&#10;0XhrXjTDjkML8fNshjEjkklk0nlEplUrlktl0vmExhj/mkym03nE5nU7nk9n0/oFBoVDlySoxvpE&#10;MP9LQFNolPqFRqUVZlVNVXf1Zqdbrldr1cBFhVljDFlr9ntFptVbgUDgsHhMLtdEjTXjjDj0gkVz&#10;vltghIhkICMKKt8obYxDCxUMLuNpBvw2RyWTyk3mj/yuZzWbzmdz2fklGSWPpVMp2g1Gpi781h81&#10;y82Gq2Wz2WNLuk2m53W7hl+t4AwWE3kout3vJfkJt4c832AuGDuXLkj96id60MCnZXHb6Xd73Sy/&#10;f8Xj8nl80r0W4AFLP9NQHn+FScnzKH1+P3/EoAv7YH9A7/vzAMBJWU0CkdA6GBnBUFwGADio6gyP&#10;uQvcGpG5rAriwsBsuV0OnbD4ExCUkRg/EsKxPFCYvDFMWRbF0Xpa9KkoM9j3RhG6LlDHRJx5HEfO&#10;6Q8giLIcfyK8gxyQaMlIYK0mghJ8GwevEIr05UjINC7nuFE7YF4b0voYSsxBvMkrzNFEVzPNU1zY&#10;3UZMhGjTPfNsXHpOwtTwc09TpPjJiHP5E0DPtBs3JorS+byGC5RYFUbKKNwgAEJOTM8suBDMUS7R&#10;EwzHMtCU+4c01BUdSVKn03tK9rT1M/BlVcq41VZWSpljWoN1vWdcqfQ1NoNRYuUaBVHrtSNJwpI1&#10;LOC6MGnFZrtlwhglWkQVqV1azJ1Fa9tW3XVUTjVU524742XIZFzXFdCZDDdY13bdN3pWbl5C3ejq&#10;H6soMCbfQA35YbjSpCcrSvZNMROeWDrGVjWH4EeGlTh94Yip9s4liuLRdbz1zli7Zmrj0kDHheOZ&#10;GigH5MVGUArlWSZYABOZeTGYoYHOaBbm0USk49KTNgjoQ1FMdFCfOhoYqpmZbpCXYppOmaa3OMxr&#10;VenMqS2qk9q+p6aQetiTrus4iRuwlPsaGCBswTbRnFISnSUq0qgS/wxn0W6DoZ86Kquv70iml72l&#10;R+maX5aFGVpZl6WhbG6dR4KGNJBlORo5ifv1t6hjfKLWd/NL/e3MZGEvQbGU/PW3sJG9Fsuz7TE+&#10;c4BneB7g39lZ/FBi9tjxqoYQnd7j0m9b73yKHmdZvDgMQwFMXBiHwfjMKkNpEFaSQ7il4NZ8tcHr&#10;K+VfuUCRPtYtfgAkh8gd/N8FTCZ9R0fYhl1jC/YC7VYm2WNgVkdi51L7nFhs/8MGACilFhwgI+hp&#10;rwIDAAH6Pgd4ZQoBCE+LkaBZ3oPSepAlUb2EbQYKIZdWAy4QQcYivoJp7IRKECFClg48iGBmhci1&#10;1rbWAtvLc/p2aLS2odFcQwG0PWqiWhOySBEBhcicD6EwMohB+EUBECsGYKgQgZKAE0MAeQzBTB1E&#10;FPsGmpRaJ4LqMAeoxReYkygVAJI0RkSuO6Nh9QoD2jgAuOS9AtwwbWzpY6RWepbRTDlDsPIfNVjU&#10;xWIb2h/D2CuDwFgqhjjfIeDsJgYBJiMEACcD4GQFAIANINvcXFwycJwHeUQvZSSgXQGSVAaJVSmR&#10;wXcOMryGOgBKEGWkdn6R4fvHp/Lco+JoJo9wVY8JhAEmILSYx2QKSsW5IV4I9xyDMBICwHY5h4j6&#10;IYCEG4SxiC4FYBoCACJlN+k9OEmCehzBgnRGwd05FrgWncgUUyTwITsRQIWewr58EMSGEUEM/ZbL&#10;/hk69/ENZeLLRZMBzQ7yGC3oYyoCs9FdTMd8OEZIrQXA9CoPIfZDRGitGUHIKQNaIN6nHSMlTpnU&#10;UmWuHOlgWaXUqQEHimSXSGBLpsrcDc/1ituZ5LtLVBkUi5qEOGohDGXicBhUmmCpqJOkGuLwUINA&#10;ihgHsQ0Co0R2DkBcBOTdS2mUlq8SSFIQoV1hVmyYB8Oq0VmPGVkf0qg0DOrkAOugT67TIp0/Wnjs&#10;KCU/doixJQ0Rk2DIYuQNk6AwVsU/U1zw4xliwBYDwKI8prEGBENwew2ARgJflYpklYLPERlIL2mQ&#10;eLGWhTO95P4Q7UHSH1a8HVsSGLBV+jCGL9oaO9f3L1FkK4zEMBTcEUdw7Wp0tO5QfA5hngiBUDkc&#10;48W7gAAcMkco6QbAanBcVitoLij4u8yB/w2btKmBXeVoN4zd2vH1bGLJBraKLttHd10eUfx7qAii&#10;OA9kRikIYCK/wqsAXoTVcdzA+gug+BWKQYY3CGCNFYMsOQUwaYCXhdy1s+BXz2ELhRWTMRMA0xBh&#10;w1IxsSBuxMQyNAJKx3xlvfOXN9afW7vuidu2ABVD3xwBfHTogHY9xEj7AjmBkivEiD8KocB8j9AA&#10;CYHwWhki5FFN8AeP1tYWtQGfLAzctZUVIFTL1pcuGeauJ6H5DAcZnBdmnFlALcU9r7jKv6Lha5zH&#10;LnUhlwxR3BBTmFF+QXKD+HyPIOgXwoCPFSL8AAAgChuEMJoRegwDADADnxVmVq2F3lEHe9WlFCH/&#10;AOw8VIHNRacMpKgMg0NUEMMIYLNdO4Z5ut1DdHGcxa51HLne4eetSIpz854fA8BzBoC6FIUQtBkg&#10;BAIAcJYVwzh8DwHEF4JQNAGAOAbSeu026WqXW4MW3Rqbf2wqCuwTw+7l3CYbU2qIJkG1WQjVtetX&#10;181iwVG4xN7DW3wQzDQR9+bnQbr1vQ8xABoDeNYdw9AAD8HoLUWIuR7FaIcAoB4GAihEB6AYAROw&#10;khbDmGEJ4N9/G021TCwLIOQqfjkAueFOOTldnUoaYQ8AG8zCnzUA3N93y4ty7LeiMJzTGFoQysYi&#10;uictPzwBr47QgAbBMMEc06y0wVem9XoxqOR0qEX1nUHVVCB569zUKfXCpa23Gdg7IUu0I+tvXuge&#10;83+I/E13EhnMwGi/7t2I+HSGs9K6Z07qBaOpQX7wZ3q89BweH1NzHwadF8Q65vV3xZP+yV27MBTt&#10;HVEb9r3j23nnb0fdxE13PmfdtEeRPH3pqffOm9PLV4HzHpjKeFnZhrDHsE+h09wFj3Xtiew6EN78&#10;hlSQYQ9Bt2q+VAb6I+vtnFGEZoVlhAQK36WOgL+8OX6j632SpeylYPP70tAg/aToBn8gm/zL4/ET&#10;Jdoa7BjJIYFH+FDvjYt+Ri/5WMdZI/P6MAbX/SGEDhHAfQBP0jcvsQCQDievuJTM8BIwGwEE2PLo&#10;xA9QHiWo3D5hyDjtPP5s2O2JdM3v8kfP9v+htP/kDwBAfQKDUwDQUwWCXwFI1B4wYk8AtB0wawWk&#10;rqcBSwdAGQeQbiSwLD5wMkAEcPNKBQPO3LeEblEKaCDOwOvA8wfDOwVwowqDQijkZmNHsqVMbOiB&#10;FQqkzMPMQMJwviJBvwzDbLvB8KHNxgBQ2wNtXQjMYQPuekcJ1MMF7GbAWjrBOw2uMwyDIwpoRB0h&#10;whthuByB1CJgCAFgbAagXgCgBNrw/jKwXogvvB5svAqEPh2xJEfkFwAOUxOCGOSkkCGAPRTLdQ3t&#10;4Q4v7w5vPEir9r8iGHbBiwNRQi1xAnMB/B+h9BsBlhfhPhRhThZBdBhh3h2h1h1h3h5iJgBgDAPg&#10;PAOAGAHANAogqAqgvAxgsgSAMgKxIxbCuxKITj2NaRvkjNMwkwyBjx1HXmGgRrVkjQivkkcPlkzx&#10;YI4RZHbRaxyizxcG9B1BvhqA7g5A1BUBZhhh8MlCYuJALgxg3A9BCA9A2AHAEQ/R9inxwoElmhxP&#10;LyLEjF8BZSQQ+xOPfhDIdCGAiSUL/ARR4Pjs2t5POx0EcIABgrwiGBGSbmzAgSOivx+mnBrBhhWA&#10;lgqAvhwB1KqifgYAjgvhZhUBLgOAIAEydigyMIDBPyrExBKypEjBESuSUAiRORMPDhwQ+qXAsxQE&#10;ix4v7R5v8Q6EfncRZiGNTK4StCuSemkBwhnBdgfAjAlhxB2qNiIgQgTgWgNgRgTgqAjAeCJB2hwh&#10;rhbhhBmBwBthqB2B5LoiHgAgbAog1BghVhKAEMpy6CdyqHrB6zTArzUH2B0TREfPiEeBJq6TQwfQ&#10;RjbF7F8AnTcEzy0udobS2kfKEpgCGAXzhw9zWCpS7GRh9h6h1gtAjgeBWBiwSCGAAgBARgXgdhEB&#10;ChCAiggAcgHgFLOiRhzBvhqhWBPhLg+hGhOB5B7TLiDACBABPhbA/AwAixvTjCYTSHgp4QAT8EjP&#10;zBNgY0BQqEuswCDM9Ae0EzdSWwOw5QkMZkbzgHuThTiDrz/IOiaoyBghShEAiguA8zACGAdgsA4h&#10;YBNhDgKAGADiYhshjhZglgoAqHFLKgAAJATAfhrS8gLgFzw0LiWT9HMQYh4yyh1Ui0fEfUEgehH0&#10;l0CDYUDAAUEUFEzTdtYSYUIEYB90sodUhO6MbP5UjifTkGLh9gvgggWBRP+L+gbAnhjBfBVUdvIC&#10;bhohdBPggAmgyh4B9SEgABHhXBmg4AogZUwUfwrk4QsoNpBhKVFBQVGVBkjA91IP4AowbqUGyCDS&#10;cm0ATUFv6SXPOTexXErqhBcqiBwqjGXvhVHCeUxGJB8h1hqAVgTgbBuh3h7iDABhMBbBngzgkgWi&#10;eh/h/B7g1AmAehMBbhmiGApA4BHhWhHg4VUiU0gG9SxI6G7VnkfF8JgEQyowDm7PdAsBx1wNPRMS&#10;zkr0qSX1PyYkfwRv9iGQZg5V31rCc1VmIhxhmBYgWgdgoJqiDAHgVhyBzBoANgFACCgBfBPg+ghg&#10;xBCCGATgkAzBqBbhM2CV4wrDRwsGopPogmthBlahY2KEjICA4LawDxLPwPRAGyyk2VzVPKCvmEim&#10;7LziDKcWO2PibV5l4KnqoqpyjgGgWAih1BnhcgEACT7idhshfBPAUAhgxxSgVAoBpBqhXgH2aiMV&#10;omnRZj1WqEjBZ2uPyIpPxWSpaiDO6WUk12Vwj0rWXEf2YEdCGWZla2tCYWbl3htBfhSAZAhguh6j&#10;MAEASAfh2BrBfUeSKiehrBdBMgVgjg0CGAPgXgphphoBWAG24iK2rGmlqBBSQBZXKEjRMUnvssSB&#10;jMTA3MUI0MV2zUGPN20V0UrkcUsh9p4G7KHGE1yXOCT25l0h0hpBbgUgcAl1aDMABgNBph0hugWA&#10;JrsifBVhFg2ArA7SsiDAVAlA0BohahL2J3bCIXLGWxLSyzVXskfNPWuBZgJXyvs2N2aCDJ9p+gQ2&#10;VXUxVy1xW10kjBfX6l5MGCDDRL2XwXb0MoTh/B6hxAZgRgWhoB0oWCDA7BJhZBEg2Amieh+B7B1A&#10;mgdAahcBohxCGAvA9hOBQhCWmX+CH3tmWNQOshF4QkjDXA+I3PbDLjbDEBsHxTUArsegHX3VOUGx&#10;WUH21EjQljYiDVJVIA94UCSXcF4A9AtgeBDhTBiiGAFgLAUBcBhhfgeATAMCdBQhDAygzYOUaAAA&#10;EBVBkhsAqgbAP4iCG4RmL1SFfscVa4zkcF8IzQeAGPIlEFDCGTbzck6Wz0HW0k+TTB6ozF7ESgPv&#10;pBW43iL4jW6BihVgbghAsU8h/CGAKgUAchUhShRAggZASGlYIhPhFA8g2hAhJh7B9HnAAASgdgqh&#10;lhehUAHgD3CYiY0mLYVFn5EErwnuwPIugVEQ8maAck+Y+YdY/FBwdBS5AH41RYa5biJZFF0h/oFh&#10;BgzgpA/hOhbiHuJALAqgtAwAvHjgVoogLgJp5iIh/B9h8B0h2B3hmBhBZhNhKhMhbBhhnU9iDNFA&#10;EBQhbhoAuAhgT5mX81ClU1EHgrwkJGRZ/kfJkKjtRAOO8JXg4qATcAnP0Y933x5Ebx6FBx1Bjhp6&#10;OiGBA6QKbAl6ECH5nF4B7TGAnAhgcBehozViKADgIgMgegZgViJB9B5h1BiBlBpB/ZTiItFAzhDB&#10;OhMA7gu6SaAWLVDWMHg3XrESa6kEjVvPcA6O8GugkxkB1iGNugxJiXsYbwOXVY+3WYeEzTVXNCGU&#10;k0lhH6oiZ3/JQB5B0BuAwArgmhXhhBsCegCgFAHA1hAhLNHgt6v6SZZl0N7BiWQmKzYkGE1p1X7m&#10;OWOuWOjar6s6ttu6vZg6LS1aMS2VQE2Y2mE42p3ALZDVtao6TGLh9B7h4hThMhGBGhIBOhphwhzi&#10;XAAgEAGAegfAkA9BBBAgiAbAVNJa2iGbCltL1NTN8BrGKu6PSE2UCqZGOQIoxuQ1wBxo6L83ygJP&#10;LyRaK4caxZh6yFRvnGDiGX6hfZl6kbUGWh8nhhmBkhjBXhbBfBxhshoBd6OCJ6YgqgqAlgKgOATA&#10;pAmgkAZAVZObiCJbjFr1RYhGObmu7k17oA8GOVtHTPiNzwuOiiDAZcOQxFCZhX44dlRsbPFCDVRA&#10;J8UbT638EPYcFFZp1RMKymL8HvSk1cJGWcOAZPQNzxxs5iGN+Aj5CcP7NTeWWlRstckVjiDKWA52&#10;y6Sb18WKVcXFZQ9hL8rGWcabn0nbomSHxYTSctdkyAbl7NPAvczHxch7v34bOX5XWk1QLhbc4iGA&#10;jc6SScVaf8ovI8plSBt8+mQRYmScs8I8t8JmkJ5Xx7TMqc+ht8nWvISFR8Qc2cRFQZAZBDqR25jb&#10;MZ/8oc8qIc9lCDL4VVRGk9BcbdCGnFYauMuMPKj0RHzLy6bFQdIkYaMlSXxhz9cCGIzMU6EdOEfh&#10;4hzhvhiBmhq88AAACgGk/gegEgCZYh9BjheBfh2h8UQizgQAUAaAWASYr5EdPlB7lczAvGndSkz8&#10;bmmpkMMdEsKP1v2v3v4mV9ZciUq7xFS9Z3+dfEfBmhVhIAbgrA456iDgVqiBmgPAG0ViGvVO/PWn&#10;oup5b9vE+tMrR9xvR8IdTBeXPmmg0+NOTL0RNaRGFp5DCc0d481aL9abO35k6I/IdiDAa+XcrBL9&#10;e8VmW99d+d/eADgeBBw+CeDCHeEvWOo+GPBY3+Hk2Bd+jj2NNmm9yEzdzGptPGg9eLiv2v1r+r/S&#10;vFTd7EXdalRl7VGBQF7btNaH45b98Ecea9+9/iHgI+deeeDiGefu/oKehPX5ZaAlv6BmSFeEwGs+&#10;mEr+nGvyvSuBELtSSSTCDSvSVes95Vz8jFZFNe+AASscxey+ZmWTGBrhbBghl9jADAIOagl0eTZC&#10;DB8hchWBYB0z2i1AUAZAgAbAWAPeHe71DoumLMMMNG/e/EjfAGstPa18LrQ+9lElfFGFHd6/GWWK&#10;/FZyNZbCDFpAlXMfK9jdOuxeikir1PwVqm9/dEi/eG9R2utq2X7o6TbCyoSeRlSetIceUc3E+IVm&#10;EmFtPVRY54z+zfqJWfrEf7zg7f+CAACBQOCQWDQeEQmFQuGQ2HQ+IRGJQkGxVfxeJxmNRuOR1eR8&#10;8SGOyOSSWTSeOouVEGWSiXS+YTGZRpcTU+TeBiudDueTOfT+YNehMOiQMv0c20mgUumQZ2U8kVGB&#10;hGqFWrU2sVmJLGuOmvQObnwoWOtWWzWe0WmgP+2Wq3W+4XG5XO6XW7U1JXk33uBn+/IDAXfBUA94&#10;Vc4fB4m3xUGxdf4rEx9eSE8ZDLWkSZlQ5sD53L5/QQYs6Nt6WBk3UBnVaHWAChNeiMOjUila23U9&#10;2VEkVOq1fbaxw8HDrmBjbjJbkb/lcvmRK2P/m9HpN1rNB0O96wIAiETi4NBQGdLxePyQy8pK9m++&#10;3/A+XWtX4GH5P76e77QfGY770zJZT9v+g48wEKcCQBAySmLBL0oGBMGi7B8Drg17YtmL6kjbCKXt&#10;w3TeAiqwqwytznlXEh4RMAUUFtFQKRZEMXRelDnxhGaGH+fpznMdAKAyDYCgEhh/G0ZRdjmOw/mE&#10;ZZnnkex9IGCYLg2H4oC6Qw9jmE4OgpGkty4lDzwWgS/D+wBAS6tx9TQLk1G9NkzOY/KMTcjb+pFO&#10;TmKoCJTz1FktTtF5BUAWVBIGHFChdQ8/J/CaioEo8LNrRKHQ2qSBTxD9IqAX1NG5TiBvOHVQUxUU&#10;QxlUb9n8fp+FqUpIkoT5XGWaBsl8bJ2BgCyFGoYJTiSJgxHIeh8IeCoPBSThUFeJwchPU1my3L6+&#10;TC9ky2cn5Z2uQNs2qy84MfbaEzoytvsuM9yjLc9xvG+h/Uc14CXeKV4ghed0pHRbZUa2kMXqgVJt&#10;3SrexBfiRmlgpkYOgY1YUMWGYHhzQVLh7WHsdhwjELIolUXhnugAAAgGAxVmScIphmDCDH0eBwiC&#10;GwamMbZ1o0BgLBOYhnmYF4NPDiWeNZaD1WlMb256jTcDNo5xaToi427nlw6Wuem6g0ByaqsYoIGC&#10;utCjrmpohe8Kwvh1/Q7S+vIce20lJtaBhFtxVbhs+5LPiO5rmf5+HuPoxicQpRF4hABkQUhgjuLY&#10;doMXBOD6JgzEIfuOoEA4FAgK4yDUGQQgoYBZlKWZgGcfp/ciJAwD8WJPECAwA7t1q0Z+9ehWp1yF&#10;POUXb9os2pYfp/cq0APgEH4UOd8uRX+OQvkoGF/mBv53ioLsF80ffd+bJgEPN96CBOeWnvHP8EUA&#10;FtZSBN83t/Qjm6/SrRsmIVAbiELZ4n2fyBgEAYDhMGQcEcSAlgkg6BUQUf4ZgjgrE2Loa5BQBB2E&#10;mK0QwawoADdYP4fQ9hIh+DUHURYoXRAAAKA4D4xxqDRBmB0B77IVEkdg0FMj7B3Qxau2ke0KyfO7&#10;Yc72GxPjMgkFLD8AcQYdlZDjEVChAgnxJAvEt9j0gAKObEwN64AFLPafYMeLA04tEDTIEyL0Q4wE&#10;HfXGEmYiQ1BLDwJcWxAwCgMAmIQSIog4hiCUAUhA+x2DTA4BsFw6kmkDAOBgGI4BujKAwAoAhBh+&#10;D1HUEwHYMBcjRHOQMPQmRciFDMEaMkm3al6WiABMUL30iNlInoU8nCXw4YHDqVBLhHSvB9LGVpMI&#10;aJqC40kcRnQDhUl4AuX0TShqMievpsZUFKRUYDDY0o2z9ECBDM9Egq5ZxDjHNMkg9xzA2BQCsZY4&#10;h4EDDIIMUYmQ+BcR+QoYgpBCg9C6HwgwSQzCFFoJkPU5yEilEKGcLgfBNEDCAGAPgvxPiDmtK2Fs&#10;oFpvbNeGyhg8aHUFJJKpfkrKIEdTw3AVSeKKkdRULYP1HyBgepE8SFUTooKQXrFOKrAodiapcQaV&#10;4jpYg+o29CatNSJDyG6MQEYMAgDsHoP0AAAwKDMHIOJkwCSFI2D8GAIYgxRDBIIAEAojRUjADkFU&#10;HRDBoi1EmDAJgbiBgkB8F4aYwRQgIpxEOg8oWhu+oYGxg4yK1kcokvWildSMnyDCGuv1eiJBYsEp&#10;wbk/ggBAfMCaG1JpiRSmMv+ZD2aWQ2GhZUZVlyBhLs0tkQNgHW03s8QscYzBYgtB2FAeKTQEAlp+&#10;NUXoC0fEJH2PQdQQQYgkGKNweZAwDAMAyMYbQ3gZgZrUQtWYngUBDDHSEFQUBpDVFfCm0L6K20Jd&#10;zZUaAaLtD8u5dMiNd1015u8Q0B95RR3nA1em8ZBhtXtDBe9NA+jGIfXfImFdjHqTFNzMelcYKHDx&#10;FbgG7g/AT4FduKKIIA71tEtBgsgg1xeChBoEUMENQAATBgEkcoyxagHAI6whA5xqC4BQC0JI8iCg&#10;WBgE8cQzxYAHIdce5NyyBAeubc+6ODnc3Vdk76zQSyvDpx0Q68C47xZDISoUHAlMmZIJqLgsJOSd&#10;k9iHfiKL1rHtlitEN8kNCBoJGLLrJDDsG5DG0L8UgMghhdHqdAB4LQjDpGcLjD2ICDitEYG4KgdR&#10;JkGCmHESYrBHBsIeMAUAfwghhEEQMEoQwxDUF4J0A2Y27Y8lE3YU2maY6UIbkVb+R9OEEwSKDUgK&#10;dTYODrqkxzwAA4/vSBqMGVqULppVMmMgydcDR10QMPuvYkhP1CunMuOh0jSFuCkHASx3j3OgAwFI&#10;4h1DRA6AmOxBh/j7DYFAHIlRZDNqmAcSgsRihrCaDMhqNg9hfCGIYUdUiBBHDMIIXAmQ+7BbPpat&#10;7U4aBa341Ucm9iKEWTi7wkCdeAEJB/wklQi3xXjJ4DsfPEcEhj4pJvWT1aU5Zew2aMI6uPCw5AQM&#10;HPIxJ8l4OtXYeDh/DyG8CwEgMBrjrt2AAAgoRfDWC8EEEpBh6DlGkDIGIOGYD3IGA0DQLRmDRGUC&#10;YClxSFDkGkLsG4PgmDmtSQMOolBbCKDWEnk7S98Oza9yAWAhOzdfIRp5beoO0AAE929Q4LrQjM7o&#10;woNS6wQd5CN3vi0wV8TDvzY6/dkL+xkhoKzxA+PFS+AWKnxwGPIdtUjynIYcApAyEiK8Z5AwUA4C&#10;iLsW4pgOAQuKPkRgaguB1EuKwgwPgrB3F4KkRG1SEjpHCNALoSwpC7GqN8ggCAKC+GcNUIIKVceS&#10;Yf2Frw5fmb8C0PX6HyCCdqWr2ztAHfsQ/FKAr7lOMBlhMkQMGn4wZfl76bCYVJ+Ma041ZHjkmxdf&#10;xHB/MgbR/7Bm+knbymOhmizEqB2CkDYHyH4IGACAuBEBcCqCaCAHEGqGQFsF6GUH4LaIIAKEqFqG&#10;UDUCUBgIKH8G6GmGYFIFME8EyEkFCHOHsWEIKBuCiDaF+FUEkASvs/yX4+UameEEGK4FjBo+m4EW&#10;84IMm4NB4i4MAi8CYpw38auIGwSauAnCc/OiO8Ayu4y8Gy0smjIyDB0IG7yBA8Q9ZCGS4/25UH0H&#10;kDQCmCEE2Fo28IyBYCEC6GGFsE+AgAOwUIIH+DWCcBeEsFmGmISAQAyBOGMGKGOBiBCAjDBBqk8a&#10;AoQx6aIsIUc4iHzEQ+oWc+s8kiWAuE3E01eoqFRE8EZFAIGA/FGCPFKla4uv0pI8Kk4OeFrFcHNF&#10;gALFkE/FoBRFtEQRhDEyGHkHSG4C6CkCSFkGMsKIcAmA6BkF6GIF8BeA8ukIOEsDqCyDWEYFQIMA&#10;iA+BYFCFOFWCaByBRFwYHBsYeH7HIYYDEPgGrHAABEoWbEs+k/UoqiKDjCiCdHq8gZOlRFQ8FFU1&#10;slmiwGOi1D6IEs4x/HUVJApBoH2HkEuEUEOE6FQFUGaGoG8IGAuA+BMCcCkn2D0DkA8AoAWIYGEF&#10;IECB+C6EAAWAkA0CuC4DGD8D4DsA+AqZ3IMXrHEYcsvAyYVJpHXB8ac4KXFJ2AAyeT4laHvKMC3K&#10;QlwANKWCtKa+4AVFO78bC1mXG1qskmsTYG8/CIEbcBEoxKCQNF04AH0HuHmHYHe5mAAASAYAeAiA&#10;dJAIiHeHEGoFqGYHQCMB+BoAqAmAgztLBJrEUdi0uXqwGu0DQuxJ3HYVNHdBoNGCyDnMglaFvMm1&#10;63qxqpGmPKi/Q7/HhH2v5H6lbHIH6M2FCwG1YpiB7NTL+PtLFNXNcd9JsXS/mHAl4CpL/MUVHMY/&#10;y8Y7Io0jIsECwsIIG4SB+wKWYmnH0yxCq42y2lm7oGYGdOiIHCNMHNeOjNbOtOyblNiXGs4WuFnN&#10;vJ6YlN1B5BwCTPOjAvaG0veDAvi8ZOAwSmtOTCpH5KuogRMHgeOFeH3P41MBS7eE9Fk9pO0N/Ow7&#10;QH2HqGSGaGiHSG+GmFqdAIKAMDEDmD4BuBMAuIGHCGmGWG+HyAQB6BoBbDrQIW3O4Wc39KQC2+gO&#10;zLBNwVFPJBo+wA6+1KehsOGMKD2ykBW4eoqicsSBZSCYc8UHwo7CspxE8FQHlSWIGU0F8AdShRKO&#10;VQM04HaHMG8FIE2EgEkE+FeHAHGHKPociIKAUFGF+GcC4CBOOAAFMEEDMC4nEBg6mD8EKEQCYB4B&#10;gAIgpSkUjROWar8DW1wGTNfReUxRjCHOADpUUhs1SDq1WeACVUiA3UnR9KkdzFWoqrmYKGk1418i&#10;TT4NtSowcH+H8F8FWEwDQDkD4G2HKHeIjTLTPTTTWEADGCKECE8cAIEfyAUDKD2EkEiD2DEAMAFL&#10;9VAWfMChc3yVNJwriXXUJPFCAP9OyARWpC9HufY/GBokAM6UcpwicddUwog48HU7IIGVAB0PPWMN&#10;ZVEu8VQFYEqD2CwDgEUdFTGIhVhTRTUIEH2C6B6BKFIGIHCIOAEAKCwDuEgFOEMDVXUS7T8UxHlC&#10;jWeMa4GhzJ/SkQeC6TAeKGfY4XODLC27074prW+dbXCoLKMHuoxEiMZSTExYYMtXYtCGKFWEeCOC&#10;0DoHqH4fsIEAEASAeCSCcCmCYCMCCCaCMB6C2CWByGCGkkmABXxVke4GoGIFqEEECEMFeF4GPAII&#10;KAGAKE8FqGgDCCOgHZeRfYcTsHpbUCJbYwHO1UKUjUPEQpEA8owvqdcwGeSELO+IGBnb9b/W9Usd&#10;pZMoqOGODYEIEDJcVMNbMMVZirqHqHSGyB6UKGeHAm+IEAmAyBaEwFQFGCoB8BeIIHyHiCKByBWY&#10;2HKIFahX0gIbyFMEkEADSD2EYHmHxZ2AABE88GaF+FW9JRJcaQBbQTkdsdxRLbgUTblHATENQCad&#10;c+YHK1+fuRQa4CjCcAncDM2d9cIohCyK4IGmeBCmjeCMHcerWFYEaDcCqDoz6IEjaAwFYF0GGWUB&#10;IIPdJdNdQGfdVafTNXzTWnuEUDUDEDuEuj+ckFQGOGuCuBwBDfIQNeGS4fAHPOBRZSleQT9eVFxb&#10;ofJRsblNI5LfaABFGA/FKCOr0icBHhTOMYdEiF7hdSOrqe6e+fBQFFoE/FtG/gcbvIQ4AH6HoCiB&#10;wBUFgGYHGIGC2D0EwFEnynsINfvdPdTdXf7aiIWH6HwHYCgB2BqFoGcHAIGoAE6oGDFh0P/ggS3h&#10;BNJWNguTtgzHUUAEFUiCUbmDljmGFjqIHHqCdWurrPm/ZOW/dOapwGNkEGpkIIHIIs1jGLlfMoqH&#10;yHMGeBCBWByHOHhElHWF8G2HECCBIAgIVidfzf3dZf+IWFMEIDOC2D6n6IEBqCsDmGSFSEZWLkSP&#10;FjKRfZRKaCtgljTWhYrCDKBWMpm02anEiCvmI38vq+dWo6dezCjM7OVPq/erqlwyeIHjhjdlkLhk&#10;WogtGtKtO6uACA4BwHgp2AcANeBibdLiff1ijVjdaIaGeFkEeBkCeDlfABsCyGoGSFNKhmuPJloR&#10;cowEVoDZfjUTljZHBQEE5oSJ0BWaXU3HMIHRnPO68s9j5Kq/be4o2vi0yFMvivKAfhcF7n4RFh42&#10;Cwgwkwowswww0w4zrk7nRk/nXf8IexkuUuYucuhGdpEOjn8RC/tOiGdoHl2lXYtcberRyaWlIEal&#10;MsMsQfPopcFmbPpM/PsumF3qsG/qwIGExq3Wzp0LNmyoKzOzSzWzaAAzeziznpaITk9ihf5nZlEI&#10;UGcFiEcBmCgDmbaBuCyGmGRn1q8Olp4Qzq7cboITdoNINKfjqGEaXPZkIGoIHmICvo8tDoqW/Ktm&#10;gsBY4GeGXs2IGDhs8ltr8K1rAmsHawgBMBoCMHcHs2aBMHAHQGoA+thpdfxrblCIeE0D2C6DOEMF&#10;IOKCuDoGQFQEXljtCNbsAQBFcFqTFeDsITNsNHUvro3K7SG8UN1bUHpQEr4vHsoW3stkArqNwFdv&#10;EOKOOOTuKKbtGmmH8HqqQBGBaGgHSxQIEEgFgGcDeCeBjtnnTlBilnaISH4HsHUCUBsBg95acAAD&#10;ED8E+E6ECDBvOOZuOPtSJYxqw99sHqEonqJfJebuWYGGDw/MhruIEsSsOCBu3qgsbmdqnsur1P4H&#10;3C8HnxiMZP0Xnk5weJ9vSoKD0C2B4EOFMGLC2BuCkGWF8FSAokRftpftrv7rgIMFUEgDgC6DiEjg&#10;MAAAQFUGSGwCqBsA/xuOVwiPcGtzEC9zJh1uaS7ufLBSdSgAcXqMpK2AAx/UmA3xPe0enCnj7mfu&#10;+sAGJz7zEGsIHb1hLy8JnxymsGiFyE4B4CYDKHpa4ACAEC2DoEUE2EKDi2piZrZnVrdpk2sH+GAF&#10;UEiCcDCDsHmHuH2IGA2BoCeGmGEFYAjBl0INtzAPLeKFFzNwwrxw1h0MpNqW+wHlvKVKXNqAZ2Lz&#10;rmZxTqk8JNAu8Gx2dsSIHYxY11kJd0NvUkWDmCwCQEgFaGJALa8CSCyDcEmEYD6BCAuAeAD01v5r&#10;eIEH8HUHGG+E6EjauEqFMWCqEfuAKEmFcGODYCe3N2p1nWREZOqRnlvKz1xYnB/l5WljGBr4gEv4&#10;kW/SWHkCF4uIHzZOAwdu4Wru9CuumhofIbabebj4F2rpI6+HkHQGsCQB2B+GOG8HYIMAZJSB8B+B&#10;6CcCQCCEmEMDyGqHDVcAAAMDODyEGBkAsH0FdAgGYGIGMHaHvyqIKzWD6FyFEEFnN5ONB1oOklxR&#10;VZR4UmbWjCFgc1fo32LJmVHP1b0eWeaeewX46Wd4+wdNFB0NwQaAS+1bp60JL2so2HaHCGcCeCIC&#10;atyHMKYAGCQC6DaFQE2EeAexh754GPQk+rc7EReNjHlllzOS5zTNWoxumWbcUDJMQIEQ/N8vX7iW&#10;b7myGGb9d9eIHUUDp438kI778pwHmHSG8D+DuDmE4FSFtdt6kJGAaAmAwDODkEMD8DoC8AbnL9qN&#10;/64OjO8Wv831yvD13kSXKDPY8VH4rOBXG8YQICnmT45xQ8DxV2XqowdcOOHOmi94N+gIj9ur0RsG&#10;2GqGcFMFEFAbgIArHK73s8nk9H+AIVC4YAgcEAcFxCKioUyqYi+WRIHAvDI9H5BIZFI5JJZNJ5RK&#10;ZVK5ZLZdL5hMZlMElNTfN4Wf50gJ5M59P5cQqFBnlQKNR6RSaVS5SDacv6hTKlU5WvKseKxVK1W6&#10;5XamI7AqbFXrJMmLZ5ub4WJLZQiFZbhcbI17ow7tCy/eTbe7lfZ87MASMFCwjhSrh79icVSU5jX9&#10;jwZkasvAJlcXl8xmc1Cn/nc3n9BXH09HYvl+x33IwUQiUQQWAwFodls9ptaPNUlaZzO57tqO1eAY&#10;+E/OJvuNx6TTgbUF/yM1k6weOd0+pMeUrewEu11aYmu934WOvELPJ3PNSbo17sw7xer557hgHZgi&#10;RhMNiPh+aAwP42v8hZHQCH0Bv1AsDKYzqEwPBcGQbB0HvM3DdIUnQ/p4QEIJES0Nk9DsMw+z7lOZ&#10;ECmOgrMSRQzBCRW+kUpQKcYHDGSFi9GoERvF0HvS9b2i+vY2xyn75RahTCgiw4qyDCBrSYYknIWM&#10;UojVKclSq/UEytLMtS3LkIpsnEKN5DEUQSOEzLOYsuzUn8RKjNaWRM6U3zmmIlzsQM8TmKE9nJPs&#10;egPQE6OpHa7oUvMfPfQSSSGwcivvJNFOoctJlrSqFiJTBEU1SNOL9LFO1AlJ3nEZ4wDGNx3Hwhgp&#10;jQQg4C2H9Q1lB0JTAAEKwvFJ812Hde1nX6Fza5tgI9ONiV+7QJF1Zc1HbZwsWgd9pMiBgrWsyoCW&#10;O0FCPZQz3SBY9GPrR0jvxbTQHNdJaXWha3EVd9z3in1P3lWZ1GyYAXhkIJ0Hshg2kQVpJDuKV64M&#10;2tarVMMLN7EhkYeNmI4PRVhXlY2J0iW2NAtjktmjj7hDGhYPZJImMMVbkex/bVxPtctIZOy5SZme&#10;2aoXNFAAPmOdo/emeTne9833ft/4DgeC5/pK4YS3eGTHEhX6iQup6VLeK3ji+qy3PBAzsJctkXsK&#10;xFShYg7MEu0a0suU29RFwWJltySRtS4lzu0ZHChZN72GO+7pjGfb/K2g31fl/IXgGBYJwXGKRpmF&#10;1zFBUcmRnK8bF2r3PrPLxTrmvS3kOPmiAPSRgKdk84qe2ABQ+V3CwNGgBI259SqhlduaHcoWPXeC&#10;l33a21wPgRBwmh8OhXE6P4flpTx9bzFFIyel3JoeZB/M21zfrQaJXukF78t16HddnyAfzZD7b0Lr&#10;QvWW/lnYXH2VH/SpHbmV6nd973/6U74X+IHeK4ZorimkP/f485XDDUIKTHKE+B0BkFvYWO9qCB8A&#10;bQXQ2JZ8KvXyPmAG+iCpMnVutUSsBuL8mXwhJktId4q4XELBfDETsM4VJzf9DU7kAWiOIaM4uHDy&#10;4EPQQ/AyBwT4fnngksSCkRzkAticY0TkHkgnrDlFVBLaAStmCDEwlkI33OvPm7F2a5ouEoHxGc7A&#10;rR6xrY4BYU8bwHxxjKlWG8czfQ6eOAB5MPo7OMiC05EA4JBBUkJH05ESVgRLkMbUW8jQKyPSC1kF&#10;MkweyVkWSWLzbn3xhfjGNmElySNRFeOuUhCxYSnA5KmUCJI6yrM/HiAbypXNVj+5FDJ3zwSzNlIh&#10;X8ipdGakaLeR4FUgijmMJGZBCwazLb6DGX5HpMuubg/BlztJnkelFKQdcppUSqmugyVs3zEywh5A&#10;ScTMZawKQfLg705zMy8VnL6dxfWwiLi0kEOM+UeEKCdP0DE/5zzRhKr+E8np5gAmzKUhUpxYSpA5&#10;QdK5nqIGXnI8iHsBaJrnnS09CE7BNUZL9PBWU8qQFdR+oefE+n2T9CdP8DFAX1rdfbJqMDJqDTzG&#10;DTkbNOyFz1nvSU6s4agFaorHqi9Q1j0bRAHypguKnVILLSJUNJKoFSpOXlFI+6tI1C8NurwBawOm&#10;AdWOmB6n2QkbfCaajcoyTiGpW8Y1cSFhmrpXWqpyKhV3KVUWPdGK9KcqUh+IsDK/lbqkqCqlhSj1&#10;XC+ikedj6fgAOUFmylB6BVpoJWuFE1pz1vGpXEY1c6610sUbWvNpSf18qPahRVgUM2DUnawpgBra&#10;OmXkOK3CaLZFTsZY6yDZlglOsoFmy1MWVUDVnQV+c87PWgtFaO3ZoLT3RJfaqc11E12uQhbAct2L&#10;vVVt6iix487I2TsrPOy8m6bXLndAxSotSFhDvkIm+l3zMXTeWNsYQrg2iDEuP06g+h7DvGQMkZo+&#10;sATlllfZLV2kH3cwZhGid4USXjvLcK887r001jFeyc75BQ4hIWBvEgscTYSMTfh4YzRViQBuFYOO&#10;CUD19xQlbByDsIY1x1M/CiIBv4/msBfIURbi1mplWi9WHYUzzxBiIhWJAN4mFjjsuOKngYsxdjDG&#10;SBsaZURdjdBuOcvZjkNj1D7kxUOVEYQsGebc3ZFn3TOaVapOTVrbN/JoocR4lxPmQruVna5YxfjF&#10;BmXc/IfzAgzMWh9GQ4zMhnNGas2ZuzbnCs8X5p51rZJ+cWec95Rz7o0qegHUjxHMN4YYzRqoKQOC&#10;EFINAWAkAzqJCGiUF6L1oSBbAQNeLyHTr8aewdckm0ehDSLliFaU0rei4zbc52Z01ZvO819PZPz5&#10;lPYZS9SbZ24iTWyB9cbdskU9Nzmiron3ER/YqD9j5r2TsrS2R9MZ0vXkud21QAZQyluko+29+b/Q&#10;Nt9A24du2HU7YnXO60Hbt0npTeNx7MXJs1Tfe6u8Q562tqDbHACZ7+45x87nAkC8E25wZTnCNacK&#10;QbaAN3LS1ltKFw/Z1yFZXK3th/i2Tt87X5ATLj3PegHG5Efrkm2eTKR5RqLlSDMLXAIVea4mzMjc&#10;QyTJ3D2nec8Y53xroJL+f9d7AaHoZ+ei7D6OorpOjeloL6bFvp+GOo4a2bnLmioebWcnEUTNBCwV&#10;d9FF3/sJLOv+B8IZfsZ8Oy657OoLtOjO1oH7bcEBtw+Zd04jzXifV5v3NrkQq0dpPCko8H6H0hcf&#10;DnnSmGp+3HPFp08bofx6Bozj4d8FIdXt0bgISQAn3lZc45Iw51bm9bq4edAB58M3pSTej+V80rfp&#10;zzUe9ZuRYe5heHR577FBc+Q45xpZS732l6aaZ3r3jzfxbQ+e8/84kfzP2fvKV9A7n0uAetTn6/Pw&#10;ef9W2Rz9z7yfygCcTDb8jJT8ya4Z0BAZkBQhaKoOQLUB7+AkD90CMCgnz+Q6r+jf7+xN7/DMiYKY&#10;alL7qlcACl8ATub4EAj4UAyZ6hKbahabqh8CohcCcGUGolsC46kDLfkDZNcDrMcD6SBHJd4RQVUI&#10;pdooQtgEj8LeT8bekAracFhqKbSbihqb0GsGkG0LIlEHA6aFwVa+gRL6Y5bcp7Lc5OTj8ICYhHKS&#10;SSiS0Ezqbmby7uzzL4aX44gfgV0PIeEPYBcPsLyNsLMLELUQYkcLg5yIiB7+r6hi0MzjhnIWcSB1&#10;BHIe8Si+QIYfUTD3KrkJbqj4LOzTiX6FkLyGCGSGkQcQUQkVIj0Qw5ERCI0RUMb6sMr67dDfiC4G&#10;yDKDZ8ZXaDyECb8AcJ0FUKCV0USF4hSGIF6GYTsQkVEVUZ0Vg48V0MREZrERrgEW8XJLQKMbYccb&#10;oAUb8B4LQBUcaa8YDaD8sYaVZJgaxJwYghYMMeANceUZiiUZ0ewo0aA4z24dSQgKhmqPLksRcasW&#10;kM8WyDBDZLYQ0hUPIVxS5TAEUiEcsE7ecc8J8UCXQYUjIbEjYhcMES0ejVipAf4c4boaYVYWQWgX&#10;oWYWwbodQeAsgLYOISAPIMYIke4rsfI5B6QMh/DdMHhNUHzHSSoHoR8opLcdpMwODl4Egt0iUODy&#10;zqsT6a4fsqgU0q0Sge5nI5i2gA0kCoAfgfQeARIOoNwRgTQUoeAfAfwvzQ0m4qknI48ncnrcUn5L&#10;soLGpzxOxLa8ZJA+T3K4asAAqXUcziTaLiiXS9xSwhRTAIhTQREZ0Zp/4fwfYeoPALwJYRYVAYIz&#10;MtstwqUuA4wSc0Ti8HcgT6z7DgEvJr5LsuR3QhRJBI0wcicJsisYUi6UEBAZ0BQZghYOc3zykVUy&#10;J/gY4VoR4IYK4OYe4fskIjwCYDAjgCQBwrgLYOQSIPUmpeQeYeAdYZYYoYgagawagZwaoboj4BoC&#10;wDwG4GAFQGgHYIQFAD4Cw44fwfgXgWwVwcodoe4qjV4IAGwFYD4sk0A3yURqYQs0sWMRkgjjk1RN&#10;UDI8QHQ8gFk2Up8FEYMqSZ5ZYXSQQcBABARAk4Meqdwf4fQMgI4GIToXYawj4EoGQIQQ4QgPgG4G&#10;QGAjgCKH4f4fwfoZIXwV4T4UQVwc4eAeglgAoBIHwIgJoMQLoKgCQBgBA2QfYfAd4OoM4MIbwd8t&#10;YqdJQO4MoKAHdARL5hR56QBFFApqkn000Wc1Df8hQQwI1OBNUdcTYhShx7oJVCj38ikwsdE26Pox&#10;4fyKAhZ0gAKZASNCEyFEScQfQdAaIEoFQHAcQd5VQhQCwE4HAYYYAXYEwDABiOwWYT4RQT4WIYgf&#10;lLQmYDIEYGIPoPwO4DgCIBQz4eYcwaIMoNAPsgAplLlL1MAr1AY21M9A9NNBMgdNjfk3ZOb2argb&#10;1ZkrkfpaiVcwjzEwzzSRarwbcagAAE1bcqwU0m84R6wcgZgWIFgHYKAeIfQhgQIUIXwPwLztyLgf&#10;4ZAWgUARATYV4f05ghoDgEIEYBoBBbIfwfQbobYbwfVfIkQDwF4IIRQPoN4BQAw2IzAa4YIVYO4R&#10;oUYrlXdL9MI3JWyBKjhD9a84EulNSCcazf9ZBQQOtllbIJll4DVmNaM2bZ9PkiyXUdsdYhdAwI9n&#10;tb9RUX4XgUIGgIoMCPICIZYc4coGgDABKLgeIcoa4OYOwPYdQeYfghh0gD4FAGYMoMYMIE4EIDQA&#10;4AoAYAAf4fodIcgcIWgVwUwWoX4ZVUwjwAIAYKQMwPAMAJYG4zIXIUgR4SoVT6oAIAwBoOQPYQAE&#10;4DIBoowBQBoiABdKFX1MRpqWxEB8h8VBFbNNcWrbiLCN4U5RVYMUgF4G901mdCtPdadPqVZBIWV1&#10;7X4dJbBmYUkJNn9fSa4cAZAVgFwHwKoeY1IhQEQbgewbAEYBMwSI4fwVASYQIUwXYZ4j4EIGYIoQ&#10;oO4NNJ5bIkltE+oVYS4Sl585gA4CgEgTISoRYCQBNswxIfYSoPwOYXIaFDohQBYCYEISISwSACwB&#10;IAI/VX42p8kodQDgtkyJVlDbprxrhRQdGBll4JghYCeCL/iS9aUOdakOqOyNYeoUuDkpbvcz1cB5&#10;gewcQZQEIFoHgdQeV4ICQZwdIcwGICxnSHAeodYbgOQN4O4c4el4IAAAoBYCwQpAIFADM6QlgfoS&#10;4QIOIW4Zt+YhgLYOAQwK4IVCYvof4e4doOoOANwbQc4eYhYDQF4IgSwQYN1iV/1yhyCdREg6IyeA&#10;lYk09zrbOBJPJQVQBkLYIaaD0bYKMSSPuCpUDu8dKJh0QZOQohZiINgMGRUz1s9oCb4f4ewKYGwF&#10;AVwZgcYhYSwWwagNIJIFaH4aAXYUoP4SYVM5gFwIYLIQYN4LN/ol4cgaQX4OIP4SAfM5YhYEQGgJ&#10;QRYPoNAAuVouAegdIbYN4NwOYdc/YhYHoKQNAOoMFPDgONFMlyxFGNgq2N1zdk9BbdISGbgHmbxT&#10;oQ+cKNIhcW4GGcyReP5TuQNPyH8O8hkPcl4hSDMW+RmEJ7YXITwP4JYMgQWWwGoJ4NoYAVgSIBQA&#10;mX6CFv4PVwQalugNAPwSIJQGgEAmNEgd4OxKYbIdQeohYA4CID4SISYRgDQB2GQsob4ZgWwOIQQT&#10;FU4hQLwOoRQKgHoFBA9/43xCq9+a8MmbNYzbgSun901vhTmQoZORBBMrmRQMGdFmjuuQEOkFaI+B&#10;gdF14WQhYDOq7NEPoBeeuRycUygdQLoJQIQVIYQaoAAAgBIRAUAWQO4LcmyCoe4PwNEngc2LwhYB&#10;QDASgS4SIDwCNpwmYUARYOoVwYYbIjwA4PQR4S4HAEYCguIYYVgSwRYUQXAhgAYBwQgSYSgFwDgC&#10;GmuaNkCKYuz7mnUWWnmOLURnLv4UQsAEZWQLu2A9IhdO6hyO2dJTmdaRa0CzxxAvalGRgzmrqdwe&#10;gdAbQKQJ4JYXYZQbgAYA4BYMwOYQYOoNYMFsVG57YeYcILwMgOQeAe+HgCAEAGASwRgQIBgA2g4m&#10;AYAVISYRwUoXYj86gQ4K4IGTwuGwOwewujgCoEQS4SQRgCg14c4cAbqnYagaAa+JuW4FYGYFAEoE&#10;QEwEADYz+mw2w9e0kgON9zkgrXICnDyp2yqXtlHDwCiIqKSJm25SO3KQzi58ghdlW4EGe4SZ4ewT&#10;QQwRgbweQewfFqATgTYUweoftU9x85wDQEJOwIYA+MwpQHQJILgJwH+KhNYeocYaIMQOAP277VgE&#10;IGAJARYQQNUron4aYXwUwPYSAVAj4IgLOLQLIt4sgf4egPgM4M4aQdGuwAAEAGIIoOQLgH4VQUoU&#10;wZgagbQfAfVrAkgAgAwBAEgFYGALYLgMAFoEgDQAW9Jpe0CIRF0bocZaALHFzxWAqROA/DvD6p5X&#10;5Zwdq4Yd3VghZawKwCHWKLnFJRXFaMrH4b4yZBIE/XmDgUvGIhmex5gdoIADYEwYIcwdwz8zpLgd&#10;AawYQNgPQRlg4hgFYIAKwQvPvJYmQcIZoW4NoQIS4j4GoJYMAPoM6vwrQfgd4b4MoNQOgdoeu8AC&#10;wDIfoeIdYeYfPRAl4Am5wJgLYNAL4JwHw2HS4rnCo4wtwojs3UXEWbTbJPYKCpgPhbQ3G1YhdbYE&#10;zXgIHWepkOWp2C+qCFVDVDghb1JKIMXYHGV3Cb/YnY3ZHZQzfZhLYbwZYWwOgQYTHfYhQG4J4MgP&#10;YMYJwowdAbIYgNumAfIjwF4IuVINruIrgcwawYYOAPYRYfDLYqQAYAoJILYNgNIKleAmKBm2Qk6Y&#10;IT/s+eAP3tWaZF3hQg3hnDW0/DjWlCxX44Aau3+HqsD2qOIB6H/WhQXWyH+eEIoVQhasYByNM2Pl&#10;WRvlia/l3Y/ZPZa1ZNYbIYoWAPARIT3rAHYKQM4O9vQo2YQYwNoOYRFSgtYHQJ4RwPBkQrwZIWgT&#10;oQoTTjYj4BYCACoIIIgIwG10wFVsQj4awZ4Y4ZwZoZYXwYAZAeXQwj9uoAoNIPYRoJGiQmN0YloZ&#10;/7APv7XthFMIfwvuGbGA3h7YfupWb2bloN03IhZ8QFf9vv/j0qLTaLinIYKnewwhQLn/MpPxnYIg&#10;D/f4AgkFg0HhEJhULhkNh0PiERiUTikVhL9czhcb4fr+i0fioOCQXCgQBcglEplUTarBVh7Rqij0&#10;GHZSM53MBLlcGdriZxuNiAecHEg6J6OPBjncUViVQCiXLOhAdFg8O5wMweCwQib/c7baKGRKKcLq&#10;ekICIiGiVRJ7BgHAcfV9zQt1j7PvB9vSAvlLv1/iKywSCwmAw2HxGJxWLggNxy/yGMyWThy8yx4z&#10;GUzWbzmdpag0As0We0mKYGnOmpgoa1hM12l2GxlLX2jD20FxwNB+72W9lD94Dn4UFCPFKvH33J5U&#10;LeHNVvP4D9AvTT/VFHX5fZ7Xb7kJgUD7vh8Xj8nklsvmMzgs1m85v7rbzKNxwQj1olGpFKzjocbe&#10;dp3HeZZlmUeoAgaLArCqCYGgOlJzGsYQ5D2Rx7I6g4BDaQRKCKGAOLuvBbRCiJqRIY8THFFA/RUv&#10;hAPKxTaGuLsZRdGkasU3LIF/GztssXjMDxHcgyEnZVSKEUjyG7QbSWf0mgFJ7XCYDEpyTKqJmxLB&#10;hS1K0XOKCLjirLkxIgZkymdM6CiNNRDTZMc3Te7LvzhOc6TqzZvGWWw6EGTB+IO9icJ0vx0GyYg2&#10;jqRR8oOFYgisQ44i5OyClGpBVmAayEBmJQvj+NAps0SVQjfUaCj/U0WUkiEYRkLtU1c7scMjV7Fx&#10;7H9Z1u5QGV0VFeSmDFcMYSthOqT6ChdY4cWTYEhSafxTWee1o2WzoOWqJVr2nHZ822Vdu2ieyClL&#10;cQT3JbNzXOgs5XRdd2SGcZol4OA/EkfbwIIGAkC6QQ1TCvxymmXw2D2SB+oOGoljAPozilVxtmSW&#10;g7EKTWCoMDQUB8SBEjoBAAsnUJJVGN9S1Ovt0OiK+UHBlV25YpdYx1lqQVqzOY5qlNkhwSmdZslZ&#10;0Z8LGgHpoUngELOjAXpGeO0femWa8RlahGCCh5qgR6s8QCayAet6U7Jp6/ExjoKHOyY+AOz67tMk&#10;3VtW2sMfx8HufgEASA2lHebplDOOpCHxPyChQHgpkOOwvripZsmKVw6kSUCECAKo2DkLojVcdxwm&#10;gNw5j8eR9IMCAOBUSRHkQCEGslj+Q5GP9UXbnRKNBx23dm3DH1l2iF5nIHcd4OffaMLPeIoNniGR&#10;4yCtEFgdeX4W3GN58SGogogeoE3rebrrolP7dv7OAJA/Ba4lex8jl7Z8v0AAaplmAZxsHGXZYE6E&#10;IejmQI4CbpR/Hgb4wDMHMeDfiCgYBODoSIiA8AJcOSsY4sBNCHE8LQhAUw0h/C+EkGarh5jmGuGs&#10;OIdx4D3IMA0DIIxJCQEeBMBLHlRKkIIqZ1jJV2ChhoJOGz6WeMvhwAB3UO2lO+Dm8CHxCmoDKDVE&#10;cgoBolBIiYr6Ia7HnjGei9N6r14nroGhFmIpBQQxdW6KuK8YTJPnjEeQew7xzCjE8JoWothcCzF8&#10;Mk0obRECtEkHdhjSh+jxDmGMMo2x3D4IKAMCQIRNiVEYBQBYBSdiuEwIMUAthloXDeIUSwQwWgaV&#10;cPEcg1HJB6HjIIgoEgOguEiJAQgD5GOohayKF7JEWrthoKGGwk4yroh1DiHst11iHl8EWYEvCChx&#10;mIbYYZBQNzJCXMuYSwIoxTII9QID1gTTNVetsfMsyEIsSjNabxKIyTfN8Oga4xglhRCsM8bI5V7G&#10;xjpHaPDahLiCDaLcZg4SDABAYIQS4lwXAaAeSof4+hDByDMMgbo7iCgBASBcR4lRIAikUZofI9R5&#10;DqHcPEdo5hujRGwOEDIJAYhFB2C5jpSxwDPF0HQP4lHPEGA+C4IgjRCBubtCxkELgAQwdauwclPw&#10;oVBnEreXL6Zd1DVcAqpSIRbK6AZNYaVUXiBse62cJNV1qoeqQnOZ6JIqTTitVtN6WBsJaGEQUEta&#10;RRVrOnKusVbzvECrgaUfI8xzhTCADkWozp8G+AMAgBQiBQC9DiFcHDahhitEuIsUItyEBPDKHoMY&#10;TbDkoHmv8NS8h4j5YoAAChahJCLD6AwAtJzJjcGKLAOQiRPEIAwCoH4lqCgEAFaYlItRPiJEyK8Y&#10;pCAhhYDcG8LQRFQStdXT1dY/LlBkuZNCuabqivoqPc9N4PbrCPuxVtj9axREFXICcH94bqJcq69K&#10;aMVZq3jSEd+pg5b3EFTYIZNTlb1XUnDfUxQvBPB/CSGMQTfzSgHAgBoNgdQ6haCkFAGQKAQOzHSN&#10;oZAcA8CGHrgCzxahHCID0BABABCPi6FKJASoqRfTtAAEEK4bQ4hbCKZ0fQ7BrhcDEHeURBgBgJEC&#10;JATQMQP0BJQPqDYcw1BvHDZsg4Bg9CPEwDgEYFLi05ldTuWDNQ15VGTle/CVrovlunllJMxMVhbC&#10;3VsdeZQnZnaYPtojwGkEny8jS8tX5qZvRoOPOwt88EFAhnsVOfQJ5/zpWK++gSlj8DEEQFonxejY&#10;UyEcLAfA5BuCOD0GBBROB+DCG4RgqSChsEWKkRQa38kEHuO8cosxai4FuK8VIrRbjEb+AMA4CxHi&#10;lF2G0KYOXhD9HuIwPYcxhDWHIQcAIQQohmDaGEJeHiJFfGSHcPIhh4D6naAUBwhhJCXBYBsBppB/&#10;iMDsGIYQ2B2kIBGDEIYgQ9BsAcXAig/h9D0E4I4QotBjDVIQBcFIPRJiFDnh0AWT3VSvhjLFlofO&#10;EC44VoRHeW3yZd4YjQRHEwicVrgGjjCZRmEFBbx1smuuInhzjeesF6eQnZH1ynPoqR78tIKFzmAc&#10;OZcnqHoPmhFR/jxG4CikQ2h2FnIICcHoUxgC0FMBgB1NyDDYF4JwFYRQykzBQEAMAzxfCfY4d4fo&#10;+RXCZEMGNvg8R7D+ASBoFQ0xpDQBGBOtzsxrjEFgHoRYnh+ztACAIAwQwp4yCoEsBgCe2kEH+P4f&#10;g2RnjFEgJISo5h34144EMK4gw3BbtqbAahLg/iPFGPsf2JgBAvB2EYM4YwugcApt0ho7x0DiFQKE&#10;TAuBijU88AUBSexHg8BUBkzrqadU8hkywWvwYYc3PJw57HEPiHae8JD5gO/nVwMELK+Nyh+NZAIy&#10;gK+bfknJ5GACaWc/tm9a+NNsJBQE/nFn+nPZXPwy85t+0hw6xqi6BODUJA7x7ngACJQWg0Q1glgW&#10;iFh6h1BsAYgUAUhth3gAAEgMAUBnBohnAUALIViGhThFg1gvg7hLF6gAAqg5BIhThGg3IFm3PCB7&#10;BLhCg9hchmhuiFgLgOAQgcAdgfPTKngAB9BlhfhghoBtBth9B+MTAAADAGgMBChGhGgTgMPUCJBx&#10;BqBiBMBSBaD1CCgFgLA7A5A2gJJFiHh+B8hKhDg8BchlwWiFAEgHAKAXAXgZAZgXASrbAABphmBh&#10;hphqhsh3h6FFCEO7ggApgzg5AvAkjSveMovfODGWB3REL5v4DtvjHmvkRFjZADxJBixKL6g2xLvy&#10;iCAVxNvnAdxIDSvuvvqwxPjKDvhSRTuWoROCAmxWRSIyv3xXCDhthghTAYghAth6iZgDAQhth2Bs&#10;gSAGvAiDB/h8h4gkgcAVBchoBzAAABgHBWhihngpAbgRCHB9h7B0gnAcAYBcBph0ACgJATBohrBn&#10;AUgLs3HaB8h5Bzg+DUhsh0Chi/ACgDgHCbhAAjAaASCPhshjhZA8BDhOLOiCgHgOhNBKBHAMAHnT&#10;iHh8B4hzhGBBhBhlBtNhjEgbAjgrg5gzgtgEtmDSRBrjvfmYnxB1SSxYjYxGnhRHyTjOGcHXr6uN&#10;OMA0CCxJADomAkALycyWDJRQr0SdjGIshoItiCGrARuVyforxYSdhrheBQgaAigwFwAAAFgUghh1&#10;hohdPAOAiGB9g6gpgehGBXI5CCA7BMBahEgznxiIBRBBgyAvg/BOiCAAg/hQBfBAAvggHsKLhxKI&#10;BFBkBqBxQgiJgGAKAPAzg2A3AfAZATQ3iKR+R/SASBCCSCSDSESFCKB8h7B4hVhPhKhYBdBktqTB&#10;CJgEAGAIAmgrAxgrAmgei4StjYSQOCLkGYhHTalnhTSkDOyUneSVzcjGA9zgAozhL6lmg5TjBiTk&#10;DVjWjXzfDDyeuSzmi/h3zpjnhWmnCCDCBBHxToocSlSWBsBehRAZgigvh7CBgJgYAkhyhlhagDgC&#10;TGiEBMg/AvA0BBhRiCgnA1BGhYhKg5CIhvBhhRgSAfAvDwAkgzhCBbBMA9n0Quh7BlhihfvghcBv&#10;hzB1B5h6xVMbR5gIDigaggAlgrAmAhCSwliUhuhmhdBChJBSzJAAAHANhFhChAALOkjfhvBqKVBc&#10;hchjhpBtB6h5h4wfwpiCR5gEgGAHgIAbgcAfglAmglAQALv2DlTYspOCmlIiojg1TuDJzdncTe0u&#10;C/GtgBhPUyxNgVsvKohpA002JsGiHxDWJNUwiVTnvwU5iUEcht09CCgSU+pZya07nsTvSThzBnha&#10;AVAcgmsjACgTAgB5BqBegEACzXiFhcBLg9gkg1BDCCgYAng0hnhYBLCIh3UAATARgfNygAATAiAx&#10;hqBdhORhIcB6h3h1BthwxmCDgEAGgJgTgRgOz4ExiBBwBuBrh4B6qXoRgJoSgOgLjy0qxCmlB41p&#10;ApVqVpB41AjDUvHaUwVsCUJkgNhY1wuIpaptCCScgLgn101uiP06xR11iH1rBXV5M0lJhRhRgU18&#10;V3nhVBxYh+P5ARgUAbBxB3FwADgMhqByBwAVgKOlCFhtheBMgTAiyZjGgPAehwhvBhAIwSCF1SBh&#10;1TVUCCAPAVAoBpBqhXsfV9HsVnspm0kfke2VCV1tHZ1uWYiJAzWcWcuIySh1Ap2fRUiCuKgiEjxq&#10;2bCG12uTWjCFEehvWmiCnxTs2lHaV+RYh/h7MFASBYhoBziCg/BPhfBAgwAgiHB8BvhggGARAgGK&#10;ACAEgIBeBpBwgfgSAHCHBuBghRATggAviZgQgbAsBphkhTx0WpG3WWUrm0liFhBK3CCLWZm3Wa3G&#10;CFzahHAfXKuaLtq1nagGgqXOK23IiC2kXPiCBv3SEem2OVyi3RGu2qSThLA7Arg1hFhVDiAQAWBX&#10;hYhagfAXAPVgAAB+h5gbgPAIBlBzCPO7g1hEhSBJg6gs3eh/h9g/AxglBBhPheCCgZgqA4hlhVhH&#10;Xe3VF23DTZmbWmhvArXzXviIXHG23IXv0xhYX3gM34uaB036Av37B2X8D1vnUz3VXQ3GDv15BXB2&#10;4BqvhGYDX0XVq5VsByBpBcgZgcgmB1B7MAAEgIgNAzg3g4gwAtAsAXgSqtCDBBAxgiA/hPBeiCgF&#10;AJANBRBYBeSvgUiEBbhPhCgqoKh6rOCCgyBBBQhNg+gvYEGlXwyRGbFvsxAts7Bx4gCFX1G1X2XV&#10;AX4oBO4pP2hdYqg9YrwqGkXOAqVAXGX/XCEUBxOFBcCCgHYzTqkvYlGbXWSTqBhEg1grA8BLhYiF&#10;gCAJAXBuBwBlAPkGCChxhmhZAZAegpB2B7rOgBgCACgegjgoATANgIhvhrBlBfBjBoiOl7MbgLhe&#10;QHggAUVm41GY4hRDG0hFZSki3Z5QIRnbGYKjDLmaZUiDg75ZEwP2h8ZbFWXSBviCgZZeAaZfXI4v&#10;2bDo1whY38B2CCg3ZkgvZl5YGa42SWB7h4hygzgqglhSBdhosTAIgVghBwhmhdkGVKB/h+BGLCg8&#10;BIhXUXCJgsA4BIhRBHA2rS3vZmlcZRHZvo2o56YmG04nXRFiOOwAxFqmEVA/CCvrWfApjd2U2bZg&#10;2Yhm6H6ICCgKaJnthT4056GWZnyft4h2BGhBA7BFBLBSVjB9gWgiAyBlhchNgD1KCCh9B7B1hAg0&#10;AwBEBShbkmzRp8u7gfAqg0BXhPhJAIgFWOaMFz57G3B56kgh6lzr5QZ9mu5+3CVvzqvrRXYtmVBw&#10;CCgVatmqAeWpaG11lvhWax5bMarmAySZaimY6NToh6h2BxBZhZBYhph6AKqagsZ5gAB/B+hiBbBS&#10;hFBJhPBeBgBhh7h9CZgCgdghglgugzg1AyAqgi6ia1F16jnaMwJjZYanmlao2pWhOJhESWBtbRgw&#10;bSuU1kPsaFaGHoKvOSU7V9C8BnkBJJiCV8AU0yhPXPbKF262Y1PBh+h5bgvOqFjdAHraa87dls7L&#10;HZhN7mhM7n7NZVod7O2lZShFAhbsSkIgBg7uCCyippUx19awU7psaK7TnvLsPbmqbkmW7e72b3mu&#10;7lm3Bub6YjDo41bNmebqWVIlADFxBSougQykBq8CAx8DPqCCgj8FAP8GbxbWLzPvSfVsDvhe8K3y&#10;CC7bV7T774aM4FcOcPn0b5HaTjA5Kzb8bpJdZXHd5QDrgURThSUuWXjLCC1z10gn8HIpbW8IzoVs&#10;Myh1i5hXiEbQWhcQF2b3U5t4hghjBlB0BvBphbBgipCDADAzg8hBAdAUPdXRhnhjBsh6gDgigeAZ&#10;7J8i6jLjTZYhnZho818DD9Ygb8mbb919JfBDpgMWzuFvszgnDmh4WguK2iVu7xzuIiyg2nlr588y&#10;l18jykB0hwhsBPhLhHBJhQhYB0B0h2POzRgFBRhfhnAuAgATlwhAgyguhB28AXgcA/ixApgiAbgC&#10;gB7kdEk58RHZ2eGgAsbgh5YEc4Ga85VscGAPuV6q057nhM7mhN6JaJko7+079BTcjo8gREKFCCFe&#10;BUU+x9dZF0dFxXa9hbBSBIg2A7BAhvh09dCJdN9O9P9QiCA/AxAh3qBfCCu8AEgvA6BFhLBBA0oF&#10;aW9sk7daHcDUg6DThgYESaxLg2odhs+FP0hZ41ZlgvZkg3Vu9ckolviC5fAaZeAZdm8Hs5V3To7Y&#10;7ZiCpqHY9md+lzdtxF69hTBHg7AvA7BH5LiLd0dPdQCCB9AuAegTBShiK+kLgCApA4hGBWhGMo+T&#10;9/cz0rXxHeL3By8bej+oE7JZ3+V33ElhdkgKKggoGiUudnZoOW5TpsCC8202A0+o+UcPVuxaBEgk&#10;gug8h77hiCABAFgIgogqAsgmAjgggnAigegqgiAZBfBo1cead1CChshlBeBChBhCBThaBgsLS5AB&#10;BMBZhoAzwAezk4d/2piBc201fM/QEheMJ+hLnvV9FmzhAo+miC3zArP1+u+O7XePykeQkBcMV8bc&#10;bdfQlb+Uvkh6BzBqgdAcAdBphx9zAAALAOgZhOhVhRgmAb4YCCxigigcgVheBnhyiCfC+bCDh/ut&#10;uuuvuwuxiCgPgaAmhnBhBXgJIFfdkq/NneBE/4ov/2/6DyZZA75aWlPmBIcXiAACBCSCECDAKEQK&#10;FQuGQ2HQ+IRGJROKRWLReMRmNMaONSPQqDEATSONSWTSeUSmVSuIPuXKSYS59wgBIqbSGWTmdTue&#10;T2fT+gUGfP+iUKjUekUmFKlEmssHhLQoDg8Nq9dsMkjUQw58vEijkVrxnuWBApRr9nFwgCeJqpIH&#10;AvHJIvl/woDKRiNYtjsR0q/X/AYHBYOJpLDG/EQo/4tAY3CY+ds3JGnKP7LZDMZnNZvOZ3PZ/QRC&#10;aLjSBLTaHUamTR5qGLXZZ/QojbMQbXVbfQRxjayQQaRibccHOL3iN3jQoV8lQ8vhc3nc/oACiXXo&#10;9XBv15k8bCpZM5yQovH1Np9BGQBRCu1+w2Oy2e02uJv58u0ojwarJmN+FF89pxQEIMbrQFAcCJMw&#10;xJMQN7FMYx0CswR0IFNCUHQpCsLQvDDmjDDY1w7DMPqQPURF1EiFAtE4oRTEEVom3TeIEkLfxZGa&#10;GHXGxXxwhqbEUIUexpH8gOg6cgyIhZ8nKZwQBWHR0HifKBAcYJvHEHwQgeiL0rAsSyAAsy0LUtiK&#10;lQQw0iyPZMIUGYqDiZZVkcAMizjOSewPBMFj+xpATmnpyz6K8/nxQM90HQlC0MvwCUSTlFhZRtD0&#10;ee1IiXSZ50qANLiJTIQ03R8Cxcj8YN8klOwGXlTG9VCFCTVc8gHV1SVhWKTSHWUKnGZhYBYHYonk&#10;fQAAEDwdHgbZhgaAzzvQr0tPZLr3TAixoFmSIYicOCFBCGwsGmZJTgXWtvzlOrEoExc8QbcCMzyW&#10;l13Rdt3XfEAfXlCBHXhORN3wTN9IUCl+idf9EgJezUU+ajepFUeBs+d+GFdhx+4gAuJFPijahBhW&#10;MUfWmMuEa5eFCGgijAeyBAmGAknKZZagOAk4WS9UtvbL74IqbJfE8FAhwCgQPBUKBpGqV8r45ojo&#10;XFBVyQZPWioaYenDjqGmalqeqJ8B+r4oU8TgtqsMnhr9/idSOSIEGWzBptGusJguDxltTBGhuJlb&#10;mhQo7sPe8bfvUL43vbNG0YBShkIYuHq2IHBYIx0meXAEZbLFlPXLkvPfMKKGaWBGhoKI6IUEQcCy&#10;aZjlMBW/dMwWjzvPO9jV1u5mV0/Y9ljge9qR/b9nCjllCSfe35fon+DVwB9yoG2VDhDgeKn1Anxr&#10;KZIUWHpA56nl+s1G++upR2mwXoTBmIp3HsuoFBIbx0msEIGALyGYWZylnoqTA8C0NJElOhXQDqYx&#10;TEVlz2oAEodS0lczS23jJgQh0NcAYGQNR+uUJsEYHHOH5BVP4VxwwZIUFaDgEIPQTJS8cACMWEwg&#10;JKM6FAzIVEKBPC0UsL4TQxL89mGROx/D2HGDYEgLRmjnHiQoRYrBlB0CmDV9qy3JrOZoREfY9Rzh&#10;IBqDEXw1x0kKDIIAUQmw/hdhrF0hcAwALldW3qCo/AyRnRfF6NUazMAfjdC8UoCI5RsNQgcUUdyF&#10;Alj0SFS7/46EOhFCR5UfyHEyQkKYfMiY+iIkYEOR0hJIKzKLJElYfAug+EKKQYZCgPA1CeMwYAqw&#10;KgKfYQ1LLkmZOVImKYRgbAwB1EqPshYCRWDLGwFMGgHpKQOjBGJc7exPzBErMOXcxZjEmJoJ2ZQL&#10;ZmTHM2NWaAX5pENCLNVTZW5jyBVFIOYpxBenGG6QqZgLZgifmdOch8NJ0EUGoL0UAOgkhhHnLIgQ&#10;AQqBuEIKARYeAFrHSM5FmKzWZuWIWP8fwuhRiKCiGYPo9h8j8k4DcKQ0hgCqAeAh4k63iy9aU6di&#10;A/QkUhYYO+jVJZnAzpQvoTNJjIHTbwHtEgukTIoRVNkjqoIRzbmK80VlPWxkKEZUEnFLJzzqqIQ0&#10;fw/R7B5C6EwRQpxfkKACAMAgQqFiTEcIAFAHQKgBlPQF+DNB/DkG4NcTYkBAiME2K4ew+h+kLAGA&#10;cTAsRkhnCWC+o7s6OQFdmMevwcLAUfrzYOGIDbDTKE6CKxVhDBtjpCEhscfQlWTA3ZWYs2nkzFHB&#10;ZumJClGgsXwJtiUpbGSRqNaUgQ8x1DZCcD8IIwBsDnIaAoCAFwcA5BwE4JAQRMiMEANccY8CBAGD&#10;EHMPgLwKD4FaLYXw0xljOHePhXxDVLhKDGIIWQmw+UZtQ3uvcY3chmvFCgZ13bzPLguHW9V5zB2I&#10;Eve8hQKr5A8vpZem7BnkNukIdMWN/R1X/IVeoOsF72SQtPecd45BpBSCKEy2A4ykgECcGMOQoxLC&#10;JAcAbArervy/dkMXECdsN4jaqA7Ewq8UATxViQvw2sXBgxgPrGRCoLtXaHISzF+o/jPx4MvHxCjT&#10;ASekLABWRcWRrwPgUew7RyCFD2HUSwoxXjwocTsB4FwOBuDsIoPAbgrgKAIsjI7VMOwGdmbCBWPh&#10;l5jzYvYLObw55xzaX8LGdRuZ3IUCjPS8gfSRxzCWOjDhXDs0IQoM+hwy6JznF7JOJB/j9HCNwawq&#10;BRigFWKoVo5B3D0HUOsdp1CHgDAsBgCwFwQgqCqFQKgXwtBVA8BgCei21Zle0OjWwUtcYyunrLXi&#10;hGLKLE5B4CGvSjzQGqGPZEZWAwcCsAzZ0f8/zcjU18eFPRWGw2cAwWu2wF7d2JCbRuvR9j2HcMUY&#10;wzqIEQASDsIQOgEgCj9t/WZh1xxho7AGoIjBUb73lv1INL27BR38UgPHBVTC8IU7UHoKeGbQvu23&#10;QEXmnDDGvxVurd288DgduHjXHXr60gCOfkWiQy62HRx7lCA5r4oFXykoXB+Ch4IVkUBWzADc3jXt&#10;GNY4ueGkFwVIA4B47iiBH0Xlz2uOdH6U2/kEDdBCG6h0vqRqObgG2BfIFXUyeD164qsJNPyBWPA9&#10;2PnPD788RhiMDtWLhtEKkcEMRPcetPL6T3PuzCumwMHv3uC45u/d38AYJHoQkd+BJ4K3xAh/FQsh&#10;aD/x3ZTd04kFF2RI+fECtHp5l4YoPOcMBT4Z0/dfQejVh3mB3FRrht9VtT0nrSeu7OSCv1xKkbDr&#10;bCTImmbws7dW9DXnUNdjYgGKQoF/xbEezb36KBozxXCUB8FwO1b0MBpEGKcRocwn/IQz6aEHQ0D/&#10;a/ARoOX4/dR9/CSgNH6YVDMIUDv93sYu+/hkLP+nIrZEC7iInt/52q/KgYGaFWEgBuCsDi+kQuDa&#10;EQFaEkDuCk/4Qo+4gmjKC1AmVQG9AdAuIUUmCWEDA5AwJSMkGagUjKxs1UCoeGhi/kgmHJBWFvBa&#10;OmsUBEkOYDA8aK/8gDABAFAJAMQtARAVAZBoQFAghM/oFnA4EDCA/AjkAQFHCYmvCQJQ1wCk54HE&#10;7ckc6KL6hNBSgcF/C4G3C8IUQ2DCgVCeaJBsgBBxAHAKQzB7AXAbDIOfCEhkDpDm7UGBDe9GC5Dy&#10;sAWtDuJMyGEJEAWuU2mqCLBQ7MpysyhME1EWIUATEc0EArEjD6YVDMe1DRB0IiAIB+CSChBKCGB8&#10;B01gAYNSAOASAWAUAQw1EmODDihiHTFe9UDbArFW6kN+veEuxtFoIyv+HVBKsiUubCAvGEgnC0gA&#10;9qRwFeIUBvGWmGErF0YHEqeuHAGKFYB6CoDUHOHUHYH6H81AIgAuA2BEB4CECQCyC4C0CCBuBgAk&#10;Ae97GeYHFahqGJHnD3He486q8uAzH1HsJKgUgQGSOQOS/cB3GJEO8mgCOmpigyHCIU4AbtH4XdGi&#10;gAPkHoGEGAF6FaFYFUFUFQFMHUHoIuAoA4BKCGCMCSCsC0CyCkCGBxIgW/HihkJlDCGxJpJc2+zq&#10;CxDmc7JsIy78HMbC5myLDyC5IK8ivxEQx0eubGJgFIIU2ykOA1KjJ4W/Iki6GCFskOFWF0F6F+HA&#10;SaIsAGAiA4DCC6C0CsCmCgB4ByBuASAKzFKmSDJgi7BWHIjODI0IHZLgyOsmCUEFL9L0IyNhDC2M&#10;YC4CAjMOgZGKeWGjMZH+4uCipfMAVrKqjoHkHeHYGYGIF0FMFIFOF2GEGOHEHQHaImqmAIAwA0A6&#10;CWCeCmC4C+DCBiBWBMAcASYFMkQvLkjUzUDZN4sFNutKxMAc32FQa3N+IxEAEIyGIVCu/2gDMUdk&#10;64Hqv6Fi8zJAIEEpOwBxO1OMVJMomMHiHUHIGSGGF+FKYoFoF0GGHeHmHpG8IiBGBSBcCOCWClJS&#10;CyBkBWBCASAOtJO4ObNyjYDdQEN1P8qIeGDtQQCnQVQKIur8GPQEDcY3LsJoe1OedizuG4F9Q0IV&#10;GEAuFTQ+2zQYUNO8pMHwHkHSF6FyFwFOFGFKFWFuF6H0H4NiIqBEBUBqCgCkCoCiRSB4Bm2lREM7&#10;QAjWbGziDmzVSCnO2QDGMoDTSSIzQQDtQ0F84hSAdnQsdOhEdaDUNcDFSeULRIsIoMHwHmHcFiFg&#10;Fc2tC4GAHaHonoIiqoAKA0BCBcCxHOCkCcCSBsBgBTLfS+L/SGjo2MmkC/T+ki2EXWFpCVUMIqpi&#10;RED0pmAsbDQoeLSwdM6GeaIVH/BPUYTlTCxGHQHKHAF+FwFi2sGGGSGiHXPWImAGAMAWZ6Bg1YCu&#10;DExgq4AbU6KDUCjYNgpUE9V/U/VyaKJoQSC3WNWEIpLw90pGxoT/FzUrIMp0eKGnWoGRWsOmj0BK&#10;azWRU8km9AHSHEG2F2Fuv6FkFoFmF4GMHyH1TeIhDZB/W4J5V2kjWMC2GzXvXiga68EHX5XyIsjs&#10;jwIEBrYGBjYKeXUs/6KJGRLwIU/SDRLtX8SDWC38HcG4GMDgD0EQFSFeFtRlB2IFXfDdYiJXXmkg&#10;G/ZOC7ZTUzZGdlQ6azODZYIlLwseIVMOAiCrZxYPWjESdio++OIEsMAa8uyDZiRnYmzG0eG2GuGo&#10;GEF2FqFkFgFkGCGaGmHiHmbIIjZDaKJTZKkpC4F+wFa2b094EXbKBtbPbEIi72HvKHIWsksossdl&#10;YQao7ZDqIVAmC0/GDlbSRZaOtQH0HuHoHEG6GqFcFeFiRwFgGmGsG0HqHzY+IkAIAOAyA2BAEUEy&#10;FQC4COBhb4JLa6kiJlbKEW0Fc6aI6CAOEhdTYGiNdKIkXokOzyz2XlSvZ3KSbe11CIHbd0IVL8EF&#10;L5daQzb8qIGWGEFuFov6FvK2GWGoG4JMA0BMBgCYCcCeCqCgCaCIB2BneAJPc+l2NhYcvJe2XgvF&#10;fIDNfFZk0JZoIFdPUJdpKNSqdOT6HK22FqIUxsazOLfOQpeEkoHyHoHaGKacFgFeFYFdIyHKHcSe&#10;I0AIBgBuB4CYCeCgeCCeBoBUYvf1ZI3oaQ3sr4wLWoGm5IjLgwVhaC5YX6AphGIiXLfoIUCPhcjc&#10;A/Szdq7Qa7BBBBWaCvbDhSQdf4i6HVVEGWGIF/TOFgFmF6GLG0HbG6IuAOAaAkBSBWBlLQCgCqC0&#10;CiA+AwAuAQAKu5h3gyQQ3ql8zMwK8u8UEPi8UJdOD9jXhcCPjQIgayEbjkIUYtEI/Mb1bmaK2sHd&#10;j4IUFtj/fzjeOth6eu0eH4HeHcHUFtVNTSFUGOGYGlNGHmIyAUAYAcBiB0CFBKCKCEB8BWBGA7kE&#10;KFe6nOeaD5lPbtlESCbDjWD9lUIfIXKHbWIUxgDA6qb3jyYwnBDqo/KiA1I2FVUXleSFW8mcHKG0&#10;Gjj+FqFeFkFqF8GFXVcgIoAEAGAfPoCZRyCkCICGCKA8ArVxmGKTlInW11lq7ZnCQzhPGREcATnQ&#10;IcD7nhBaFu4Sdq89lxhnSsannkHHn4g2g5SjndmJPcjYHoHYHMEqEkEYFgFiO6GuHDXY3TJCA4BG&#10;B0B6CCCm1UCkCSCAAXP23joDnFg0dUw8yPHmGJHrpAQJEiAqpU7Gl1pSIZC8G290IVH0AygiCbnv&#10;fe7PnyalV+E82UUS8usqA3pgOFkIarEvDUIuA0A8BECOCcCnemCgByBkBYAuAkAdqMMxnGqId2Et&#10;rBN9q2NVaCsRBhrGIYpG91LweHCjZsbVlyXhn4HG58OnjaELrxrQODqQapqVmkAAAaAmBACiCmCe&#10;CkCiCYB0B0B4WMNVTiAKAJi7kFq6rzfJfDr0NQvSvXswIcpeFzs+IUbMBkbQBprhnwaoo+59fkIU&#10;QTZSi5s4NTr4anr9DXATDbmHsoqOx4GeagDjOrtgM1OC5YxU1juAIW7ZbwIVaDpoa7riXRj4Hc2s&#10;IVCU6HrPuMNBtkaltoQxa1lftysGFlvDd7uuMgnKnHvIIYOmQSN0j7gnkCaZucXANZQIIFEJjNvQ&#10;NDuyaZu3APttXhlVu+ryNgQOjhv1uNXrD3jvvwIXOwEo84FAs8UbsUB0apviW/fptWIFKYz0BRwW&#10;M/wMaJv5B5v9ZFlFwCtQ2ZFnw8J9WzFu2FxWIa2NS6o+eHSXwrtOaLJ8pi11ZtQ+FTaJxgM3xAaZ&#10;yGKTwVtxpEgIvA48GFyaDzye8ryCJVnYjhpdykIhS2deIUUyCJusaJwsVhDrnOIE7e/zyuM5yLzO&#10;vNxOvNUcRFzUJNb1uTzgIdH/DGIFBhy5vhxwaJKY7AAA6G6xzoMxzT0GsJzYu6JlLs2N0MIlA1ng&#10;D7Bn0aIVflXrOq6rJxmEYxzAUPF5vCFkNhbOBtGbyP0mL/0L1MpZ0QvPflfJFeir1SIVfpQ71iIb&#10;SbSQIFwms+Y504UNa/pkIVtcxF1qMB1R2InR1WwLCJORrFzUtHlOD5A12OIbQdFiIVpW4D15z4Xh&#10;bXCYFGIUeGpUBh3H2n1PmL3K5d2SxG0ODPhvzpUJ2t3QIYjLS6Gt3seHBLWeXt16T33sGtpNtCbN&#10;EWE13l3NoH4K413Uw3QdQh2NaLuIjhhP4QIbd70/GVGW+KrwYH34SKjK0E9YIEEj5FIH4mKT4d5K&#10;j/4UxJp/rAKjw8yDFvCv5QIa+F2G5pKGYV44SJGORyIFZcYpZh5mKF5P6EjV5UxGOmDv6VSnvx3Y&#10;5J6KIao/tc7Yj7y5CcXf50SDH/MYGiIVSi2Z6gKN6J7Chl6OxZJoGx5xuNaDUS957IIbj+Ftlad+&#10;ApCiXh6yRmNg5YHj74IVnlpX7eKB7H8Cgn7MzHH8gRthN4lcxh8IIa2obDz/Jx6CXB7wRZAq4O8Y&#10;BOnLlv8cJ58H88gD8MyPLxSbZOP1qMC99VQh9CIhjkEbW3p4Xb8sRW4PxUAA5J3Z9aJ79B92et9G&#10;zZQxUJyjnRpskPaD98IabiGhYgIFl9L5UoVl9oQw2o8uo+2y5901+SJX97+2r1yTg5yW/P4rvDnd&#10;D37V+8IWeagvwyAACZ/fl8W/+mQvpN38IVgn0h/SJ1+7/0IAAIFA4JBYNB4RCYVC4ZDYdD4hBElE&#10;zfFYGf4wgI1EY5HY9H5BIZFI5JJYO95QUZU7JZJpdL5hMZlM5pNZqL5wm50Ap5Np9P6BQaFQ6JRZ&#10;qiqQqqVAxVTR5T6NUY+xqo1KtAyBWRNW6lXYc/rAprE9rIB7MoLQJbVXrZbbdb7hcbg/7pcrtd7x&#10;eb1e75falE0lFTfF4zG79h8RXk9i0tjcTj8hkZ+A8ol8sMsxks1m85nZk6dAS9FA7MBylpwbqc9M&#10;qoxqs1KxWq5q5g3tsvNxA7UJVPvdpv+BweFHbo/+Hx+RyeVy8jgMFhD/GkBzOpiZQ9yb2Xh2+r3e&#10;9NcwMk14+/5fN54+/fUZ/Y0PdAxj8Rr8/RC9br9iQK2JvrB7AfxYwCdcBoGNMDDHBD+wVBcGIe4s&#10;GwhCMJQmuTnIsgSMOiw0KQ4l5Sw+SEQwfDsSOEAMTsAHMVRLFkWr8YUYDlGSBgfGorRvE4Awi+6r&#10;oErL9NnBp5SGVEioGCEkSKVAKSZF0nSeyMRyhKcqSrBkLMHDDCunK0uoMMswGfMUvTIuQqTOPE0z&#10;LNc2JeJU3nVOKBqeHimhVHaqx6AEfv3CJaT+c1AoGLVCRkOU20RRKZSlRVG0dR6/opC4AQy6VISc&#10;YlMjhTdL06kwF1AVdRAtUlPVNRRHVSsRTIGDdXTeJUcwZHjYR82T+QXIZ5FdXh9V8gZO2CnAX1PY&#10;tTUZY1k2VZaByw6FLWZCB92mQlqlra9o2ygYwW4NlvW1cEWOuJ1yHfcyBi9dIEXXWc81rPdbwYa9&#10;5mHeqBh1fEQkgngBXDf0oWRf+BYHF1nS1DUuYI85y4YJ+HYVT1XA3AJY4hi0FulP5aIGGGOhtj92&#10;tdPU+SC/slV0gZEZUImWYvl0G4Dl+ZZm5eDUpLeaO8RmdyVnM1j1oDTiln2iOPephjjpKDXIJwMa&#10;c/taPzPr6wGdZYau4oNa0WWuaLrzmZjr+xbGvWbUrDeyOCce1ixtp87ftMSg9uclANu247wxD1H6&#10;NG+zEZ6BhbwUVBzqF3alkrvOKXPGHFxyBjzyIp8nvPKslsPLczzSZ7NnHNtWxZPMaS3PwUygBwzW&#10;HS9WuJydcKHYIGBnZ7aLF+PPqNbSBXDyuuUff9l2cPlLiXWeMua6+P5XlodzuEeYyB6el2p0er6D&#10;mCF7KkEV6/uqCfnwQQMZq/IgfsiEEn09xw/dam8rXtageHCePv6+9+6gcx/H98r51oP8L41cWC1R&#10;CQAOCWgUALIFQGgYSZ0LoyBgggkEaCj62RLvZI7w6pZB7K8FdBxZpE18A6gbCUkT+oTQpZe/5tEK&#10;i3t7PYGc9w0IXGJbmB43opzSw1h4Qw652QmnbHgvxyYUwIxHO+7leDuzvjKidDMgYF4pQ5AdFWHs&#10;VyEQoixFtZcLGExcK8KSMS+owF5TSHhM4VIyxrIEyoRArI4EDP2j+JL7IlvuOWcV4cICBCGj9BQI&#10;0bIuRakFIVRMXpDFGHPIuIEiS2AdkgK+SUjowDfksF2TA+JNEDjSBKTx1YlQZOqwwcq1xauBcEsE&#10;Trt5KQukJK2WCUJESxKEImWyohVy0KEHuXhKgoy6iw0APQupiEDPCDSZEoI7SiOoK2Zw7ZoEDDdN&#10;NdIXpgQplfNebSEZZzbJouNcq55vEuhuqtdYCJxwqG3Ouaq0x9qgAXEWc5y5QrxOUbYbxuBeEDbs&#10;AZ4YIaATpgBNmgVBTvTdoMTBDMpqEkiDNQ+iFDYVBkopFAgThHBAtnpMuexyZTSkIGF+kQbaSUSf&#10;xQSk1KTgUIpUSIZdLw6UxHrTOlpDHZgMjgKxJgFKawGaO0kOJpCzO1h2ceesTDjwcjEKQgYFanJK&#10;RqA+nrzKUVTqsYmllVyPCFq5JIV9WiDIZkbWB/Dewt1nG5WkgYRa2UABCcio8eDgjBroNmuxAwk1&#10;5EHXusjx6q19sAXGrNgSGuuHI7AKFfQCWLroMGothHui4sk/UPpxanAVl9XCjlSDgDus9V5vZA2d&#10;iMjpZBzdf7TWpKLYO1RB3wD8fE+QatWmWBEjda1/D52UECNEEt4pwa4uJNXEoH9xRD3Hn7bhytqL&#10;lXNc4pJLLN3n3OIXB6Nx/6WunMsJc8N1HoCcvAJi8RA1SAWaZKy4dm65GrFFe2TQ+CBwehvd5vFz&#10;L6X3JDay/BAq2BFXMO+lp4Txiav28slg7As4Jv+QMK+Daom/uDBozo08KDIwscU3cOcCtpvthvDx&#10;DL9X7jdTmlodsTI3Cth95RgL2iiIGCfGFxQf4QvVcIyLe3h3vIG30NFFAyYqa/h3IGQ4QmBUm2eL&#10;+KohYos8O6hNGRI5RiqA7Ijq8DhIyxPxuzQspmewiZ4ZmYRnZjIG+kEjo5PASyqz7IWa8VYhw3Uu&#10;MlBrtnzBrm51ZxQ757F9n3F+Mbi5exrhIx7bx8y4j4ACWwiQh6Nzxmx5Oj9JEKzhgV6o6JfTum8B&#10;nTiSp4aTdKNjUQXNSEDRzlgJEkAOmby+ZocOr3GC5IGCnWkqrk6gZfm3XF9NK4ex9RabUvpeB712&#10;8YNexxk7JIGCLZltdWaDM21wWWlyBqpEcD7bGxWZa621c3XuG58Yom9AIDm5duulwOFXdQ892EDD&#10;Fu+xYBDI6tMfPifSR0kbSAVvvc7F9ub9tVt/AtZq0Vqljo0Iei+APGqA0cgYO+IAr4lvPaBkKvNV&#10;IGmAMsMeF7+0jx3NfAsPXgE4Jnk2/3vI50W+fkDpWNP/ALzGIuXTEb0L9bI1pxd9gKY1zTlrA+Uc&#10;/rJyLFVukhyJoyJ/pXQnSwcrOFttY445FbtKYfmxej/sU4wQINXXd3hi6YwroPYardEw+9spQqpE&#10;qbDhqQLnZHSjS7l18gfMQC8zisX3q5eYhdp3wBAVPgQJ+D7gwLsfhaW9mw93IaVELXxlp3DmI4Ef&#10;EOaP+HXzFjU5lPTsX7vZeEYDC1ENggfbu2eV8Nx/1GvLoLPhbsXEwds+i+jL1/roavVul9n7F4ID&#10;MEhZVkXrz7rXXC7+NO5HLoaM+5XD4f5lBvFYqyvlmMDw8YAn+e6XiAO9DEDow4Ivfwy4MUNAOmtd&#10;bLjiH+z831X67W/Rw+cXHgzf6Q91RXsQfwf3OWlxwogQ1IBrdQKreIvD8QtiRYc5jQ4sADkwTK9b&#10;/ZYz50CCbT+DICl4ZZAwNKFx054bM0CZzS97p7V4cIgZphpwDEAriouyJSiCiMD5aMCUF6WkCrIh&#10;+akCEoHsHIR8HcGR0rAbAYgaG7VEFKC5xDQgtjdgeZiiDjuyBD68HpZcGMKCSkGjIYScK4UMLKEw&#10;6QJkLsKZzSUh+Ygy3q34uEAwqJo5eYa4gatyXEL8KL9sN7sr1pg5/7kEBB2qmYep/g3bFru0ORyp&#10;vZ7aZwVpVpVy3ouUM4oY65VZvafoQMSC/sQECMOMSbxMOi6UOzn7OREJ/jY4NYMMUMSxzRqqIC15&#10;fkLoJkE4t8RQoT0b0J8x7QpEUcSg40WiqcKrKr8r363Z5hJACDtLNMW5zTKISJ34UY3QtQIMZcVk&#10;FQqTQyyQXD8ogargQoI8a8YZY8SsbL6ETDJDxCaYNx+J6D0xTkbhzMBEAS95HLtwBMdwtkVony2Q&#10;Ysej3qAUX8c5S8KUfKGsXLNz8sRB5UdwBIWcgsfEfhzL/BiggYF0hoHEh8eEZwoi17wIVMPTjJMD&#10;jkhBSEfcjaE0fzNZvaiAaMkh4yQCPwQ0jxzTCwZCkgNo4qfrBoK8gYqUeImbCgaYY8nQgbVSr0lU&#10;fUbcn6XUkDPEY8Yp0reKVTiQFcoRzRbwNklggZj4GxjoGEmsiR/IukgoWbaggQPkr6xEppR0jssR&#10;/cojNydxpjrZywG8toSst8spzUC8DLv5oUAgokmwl7S7aUNigCHMu8uJNsskwJ7ss7R7ZIZMcK0J&#10;tK7Qy4zMwhvJvbjTxkIwosvIkg4oW8zSwwgcFqh8yBRMwc0B5cwzSb26JwZRuLZgETv00ZzLFowA&#10;gbycAUy0rAmqUihggSqKHK8s1xNk0U3x1k0rSUxET5uMLkL04JzLVDA4gca4I4D86IoUy4kcNJeb&#10;BjBrzAOs5U38oM7iLc4bR8JJQgLUBBr0HIHoRs9S9E75uKHM9QRqCKCS/r/Qms6gj8JKDzQznarz&#10;wYCc9pMk4FABy08LSZ4cHYR5r0LIUMpdAZysPSxDBYgRoSnYn8+4j01DYB857dB1AM71DqFVArSS&#10;dyxEaZmSZAGi8QTFEBzSykzQW4gYEdGThFC02wmMioeNHJfiVT5dFhKtAVHxsdETUFA8HhmQwCEd&#10;IJyrqM8g65HMmTnw1lGwkzqLWI/6KQC83NJRKlIFLZotIbScEc8j7phRiTtKx9LxuIQVNcvggQGd&#10;N9OE+1KaE4ugW1O0G4ADp6oFNJKdLtPhmlMDXAP1QdOwWxiCykMVP5vMEaIogac6NLndKUIp9rGw&#10;ki97FogaeCpbVVRRJ1P1Tpl1QLUBXT39ExcA+IGJfTT9UBtK18UIMMNQgbhFGQEdSQ/FSkI4kkxE&#10;kgaIgaIBDNVlT1D9YJ5lUTXb/qWxfyVRYdYhytF6ygganZoVWxkajokpvaD1CQABfROlZpFlT9bx&#10;gVYzXDJq3rTRZbcoDhJSedcJtMPS/pXwfRHKvIJNdIl9C4hTew3IgUhoF0BsP9dpDlcFgJcFcbYs&#10;T8xBZh2qmIOlghys+DDQgQFFibbAH1e9OYjyD05ogSYVadh1gVYdj5zVgzXaw0sJY0E4nQTbTgDN&#10;kRuIbtmCarQyeEmUwAkVfAgy/6ry17NKU1gFlxCNgdoBZNkjbSAiARU5yIPNRtoZvLtz0YgditiY&#10;FAktnAgsC5v4gaxEr4PlppCdoVrxU1orYsEdV8XpRRrQDRJVSNsJtKYgXSYQgddJ1QklqwAA/7kj&#10;UxE8YtJNtpmFkNvxsVsbbsK4SdBZR6sQ7NwJuK96TALqSwb6fqNKm9m9jAhqdYbYX9zTqYExVdxZ&#10;CFsFz5RtwbbVzD35RSeCnKy90RuM7VzQX9qLbFqdytSaO9Soho/7aROIdUairk591hBd0N4BNt0j&#10;YqdyiEnBNqNKM94ZuLWLYZGhGsmV2lW921XIhtHIeMis2SI5Vd1d5o9F4V8BMl4rbo1rti7BKxfj&#10;aUVd8ZsS16IqUhfh+d74jtfCGc1Agdxw59918NwF/pi18rfr9MQhLr2LcWABtLtNDggSY6ZIj1fC&#10;XFbVF9+uBJxV/+CxgeATc5xwcTFDx5Jym6fVm2DJopv7HhvcX+BF+1ywg0PSnLQyG54cmmEo7t8W&#10;Gpgsbxz0lSaoa2HxJ63sSAQOHBuNektaQCCQEAjk6kNThwgU9FBGImC8W2KVI+HS6clVBdwpJ9BE&#10;9GKpsZJS0cZIEsZYIOJeFogtBdMgAGIUgOL6PODGN6LuK8TUlR8VXhEjYSXmORsd7J2pqrnbFDW4&#10;hsm2DsaNaJJmQ+PhsGOORZYuDbkD0JQxCkgbtNlmRxsbr8yggTFEg+QmNAADMYZzMIZggZQ08mTA&#10;5WG+VJK+Oj18jydw6TWJCLFD3mVhsWLUK8qRj8qoh8m1t4cGYJHNFVOOW44eVeYw+uSDn8nQY8lx&#10;CKU1LGZJry2SkQL9uTctumT92qZghRvaVWRACmRWaY4WZGcg8uZblqd1eiIQ/rpLpec5otxqTFyD&#10;U7LFTg+1y0V5GD0rUj0+eI4Gc2gA6udLoSVS7Y8509BFvugZohfSpbP4E7GQhkRUegYq2QgaAkIe&#10;ho1egWjg5Wgrn5XUT9WI7zAQ8mj5oq/8SQgQ0ua2ilKdeKDxXRHLtKt2lIzuj2nA4ekLpkozKI78&#10;Yr7enZryiGUV+Zh2Cogr8T+mpoZogdqeiGogzmnWqY3+nroVyDt2NY5FLBVbB+qxnMioResiYwzF&#10;FAhL8WCScQAFRBh+sJy+RuuBJ+rDsLklFQ5bRdGmuZnJv6GI/86ID934hDveF6ODQ1dNdZdmvgx+&#10;quxgzWurpkJMAVjY4CjNlWEmx5l+IxAggTr+zLvcvZruJ8HVI2zQxOx204x+yLsihZbA4Mp5bgMG&#10;1RnyM7e63g0UMogbvc60NaNplZlu2gw+1O4Qv21jsKxoOe5Q37eJJWJO4pmb4wXdpTWbWmL2pcrD&#10;Fq97uwYG7tNG6AvO4m8BsuVzJM9rthTIYgz058au8ZmeYIcEmRva8p+b/TvZ0K16fsce9wve8W/g&#10;u247uEreIQzzkmXu/5mVx2koAD7eGgACuwbLqIgcpeS4gt18Rxu2/fBAu+/3DYt/ALsl3bHmDoyM&#10;pbpQT89nDxhXBU64nxplQYP3FXDmuXGQ83EDwug4ywyOsgReMvGpl1NYQVNom1JBfHH4uPDvI4qP&#10;G7uDA9x17IvzNKpeT3JRgZQIc3E4mrnaiFVfKotnJPLwofJnMPMnMpmfMHMwn3MfNPNnNr9mKnN2&#10;ZW8vOPOnOqE3NHOwl3NfPPPnPpNfPHPwkXPfQPQnQpFvQED4f4d4dYdQcocIbYZoaobogwBwCwDw&#10;GoFwE4C4DIDQApfo2gf4dodQdAcQbwbIaQbMEggoCQDQEQGQFYEoC5pwAnT4u/QfQ3XHXN0HGlEA&#10;eQdocgVR34YQZIZweAeofIhgAIAQAgDoFAGIMILwLYGIFIEIARE4xId4dAb4U534YoZYaQeYfAfQ&#10;hnZYAwEQFYGYMALoLgFoEwDpHQuHW/XXefeg8vRD3IcIagYwQ4RgSIcwdwe4kYAYBAJQKwMIMQK4&#10;JIA3WovAf4bgZoX4QwRwSodgeYffgQBIKgMANILQJwIAAneAr3eXevknko5He7xAdQboZ4PAPoQI&#10;dgegfwl5E4AYIoLRbwK4IYvHfIYgPwQgRgd4e3mQlxE4AoKIMoOoMAJgHAtnkfk3p/qGnPXk3wfg&#10;e4eAQ4PYOgZYbl3ggoAoBABYHwIYJYIYIQHoCgBoA4AAfoe4Y1zQXQXwXoc3iogwAQA4BoOoQQRg&#10;HYFNlotwfIeQdAQQPIO4aYcbAAgoA4BQBwIAInsgIgHoCABDeQfgegYAXYXgXYX4YIdfYwgwAoBY&#10;CgPgQoRQGIESnnJfOfqP1YgAAgUDgkFg0HhEJhULhkNh0PiERiUTikVi0XjEZjUbjkdj0fkEhkUj&#10;jr/k0klEplUrlktl0vjbIWaeQybWEGAwRDZ4PB6GgpDsMebrcaSRiFZLXc0GDIuISVQRvAgCAMwg&#10;y8U6SSSnXkGBYYEZ6O53FojDEMd7lbiORaHaLedcGEQ4JqPPRlqtWrSSN99gZ/wCAwVWwmFw2HxG&#10;JxWLxmNx2PyGRyWTymVy2XzGZzWbzmdz0lk+f0Wj0mlgb9e7tPhyN7VcryggDBBqPKGJA2EkSfLy&#10;c55OJxbjre0FAh1RSYHooC2Ffj0dByNhucDufEEAgMOqDRQ9FYciTzdTcPJ1PTid/VgQB2R+SCbG&#10;YfB8wvd9N9/wOD035/X7/n9/z/wBAMBQHAkCwNA8EQTBSLJMf8FwfCEAG+ZpcjoQRKn3ByBg2Fgf&#10;kcQY5ASAa8omZpdFKQhKlSfsNIEGYji6Pw1irEiXmqYRWj4RhQn6goSBuJZEDwM4DAGixiFeTJFk&#10;+WsWoEHwpjQOYviVGqVvmvyBMAP7BEBCMvzBMMxTHMkyzNM80TTNU1zY0UGzbOE4pCWhPEQTRYGM&#10;gwpjSP4viSGaMH0d5vjWNY6nSeh9IGCAOhcSRHECCADyMl5UEkPhTF4aSDC+OpFimHoTowfB1GwM&#10;Y0jweZ9n8gYKBKHBKkSPIEgJKyUSw+stPvL05V7X1f2BYNhWHYli2NY9kM1N9k2ZOB+kYO4zmEa5&#10;1NiBhDEqTIWA0BqNH8SI+DUXppKWgYBAcQpLEqFoNPilx+EANYumccZ6usB5JE+TwQAeAtvEKOAv&#10;GSbzYIGAYJEiUBMBCB4EJbXD7S4/Fm4piuLYvjGM41jeOY7jyJ2Xj+RQAfJ0DOL42HOe1FIEBAMB&#10;OTZIkQB8RI2W5QEYS5XGEgwzD4SImBsEKXHucQtiuNh5oKBQPBiUZIkAAsRo2VZKEAUZdGcgw5EQ&#10;TogBUCuHq0+mIy7kez7RtO1bXtm27dt+4IZkO47oyB9VKL41jyep8x6gQOBWIBHkKOQDgEjhllqT&#10;xBkym6CiWMFoikHaWnycpnirPiDBGGwmEYPYzamjZflSSRHlKrqC6QQYtiMF+xL5LIAS3s269t2/&#10;cdz3Xd953vfJVuff+EkR2G0Y40juQ++oIE4cigRA8jFSiNm6ZBZDiQxOIMHgoDOOwxCWlpzmkXYz&#10;j4SaDBiIouEANorVsi5ol4Uw+kkVCDCQLg5jUKwf9g2RXTElePDgJAWA0B4EQJgVAtCDwYGQPIWO&#10;EZwuQ5CBQwk4GbkA/hnCkR4cw1hghtDwI0fZBQXhFCyIMNoWSWjaGGK4OgixQEGB+0gObrSPDcGU&#10;LUOohBMt+IGDsKIZQ7hhCa/92TtGJwQiZE2J0T4oRRilFOB0U4HjcGSLQOwhRND8IKDsKQZw7hgf&#10;CR0dA2RiBtOMPkgoKEoCKDoF8lo1BeioD0JEUxBgjheDmGsKj/iOjeGaLgOggRLReIIDQJQXw/Bo&#10;CmRUWUkREyTIePySw+5MDRk0H2TjtYrSflBKGUUo5SSlV9FWUzwxqjBFYHsRoolWEEjBGKMhHh2D&#10;hGaG4NogR6I+B0E8RweAxktcSKBxgro9R8j9IAjg5YQBxhGeggYMAjBbEEGwK5FRXzbELN0ioz5w&#10;ScD7J6VM5ZzTnnROmdU6zCyonY7eVcrZXyxiDGGMcZSODtHEM4NwbBANKIICSX8wZhksmLMeZMfY&#10;/weGuMIOIdxGD3ILNSa02JISRERRkh4/aOSYH3JoaM4pyTvpJSWk1J6UUpitO6lTbBtkyDsTWIBA&#10;pZz3I9GeNMayCgnB6FIRYdQwEtGmVgPZW6EzLI9IKQkhpEEDBmEkLwfw0hUiQrl2au6W1Zq1Vurl&#10;XavMapZV9jw4JBwVkOQUGgTAwh+DMFEjw56GhtogywgYMQjhbECGubJLBsjBFaHURooSDBACwG0O&#10;QWgikeG6MsWwdBBiYpmAAHoUwzh1C/PglTEIA0jrFZ2z1n7QWhtEfmsNo2KjrGyMYNQeBEPLIGCw&#10;IIVxChxC2/Aiw3hkizDgIUTZBgdhQDMHcMQTCWjmGiLoNAfRKEGBuE0MYewyhPI8NIXop2finj0F&#10;wOQawrBAqq2WJdprxXjvJeW815yM2lvQsRko1mUB6ZXPQEE1BGCBDYAa2xFJBihkMK0gwTAxB4DM&#10;FAHRLWijMaQIIgwKIwCIjG4cjkrBKyvFyQYLAbhCBaCIC679m7w3rxBiHEWI8SUpvViVXo+h0hpZ&#10;QOVvhAwFAaBSJoSAhgHAIemRgXQoxHCUFWMAgwZA9CPCcDgEZLh8jkC6FUNQ8SCgMBADMUIjw/NS&#10;vyRIVwlxBCgFuMwgwcCahCBYBfDtV4BYozRmnNWa82QKxPm1NQ/loBkWmOwggBQKHtEoCICQCiND&#10;/EsIENouBmjiIIAIBogxKCVBeBwCBLx/LxCwvSaQAADAZE4KUSoFgDgEz+IoOoYRiDZHcbECIjxP&#10;CZBGBFhxLLNZms5nDWWs9aa11ssnN+t0xiwE0IQTwtBlEFAEGUPQjAmg4NyRcfg8xyhuDUHAcg8Y&#10;2ECAUBgEwlhICJz7jklgpBHB5FUMAauwnsCYCCCws5Fx9jvG8GQMwch3j5noA0D4MBOCOEAAkAuE&#10;ErtjiTVjXXAeBcD4JwVBGueDILG8MyxoghMVNIECmIQhYi6eIsjcVofbAj8ScC22Ig7ab8JeNQYA&#10;qg+COFJPQgQNEYB8RnyIiYzBbihEGJcVqTgAF0DGHm6OVyRaviVAPhPQ+idF6N0cxHCOkIDH2PQd&#10;Jvg4jaUQQMAIBQEt6EMEYGmRyIj7NSIAOYcBp7RIKAMNQgBIhIBkB4wo+R4jjDiGwOW0dpgAACAc&#10;BodxAiLB0CoDREh7DvHIH4OwdupS9PSAIAwdBDiVB6CnMhL+gcA6X5Xy3l/MeZIV0rzR/R/i6FIJ&#10;ESgqhfFeAeBwOIfg9A1BKBznw+B5jtE6JIQwuRkjbIMBNV4l1ZAIVqYcf4rhMCGFALYZJBgHgVBI&#10;HQPodgXgg3SQoeo7hziXEeIYYQ0RwkGA2C4IYkxBlS58SPyeZ/O/n/R+n9Ws/OfrNL24codw5B0L&#10;gvYgoBQFAOCQEsKAQwhghAOAKAGCBB9hlhehehYhbBZBsBwlqiCj1ADAzA8BDglgbgSiJB4B0hwh&#10;lBoBsOcNLAGAegdgcAFEiiHh6Dwg6g6A9Byh4NKiBADgGAJAlgnAnv/AhgLmGiBB8hihbhcBYBbh&#10;ahvhzNSthADAFg4A/BFAgAXCgjCPytYv3QpQpwqQqquP2wrDPhvhohfA8hAhIB7OICOgAgdAmAwA&#10;6q2tuCHhshjhZQJhOLIgAAHgOhNBKBHAMAHgDiJBqhihZBAhGBOB8Q4iNgBAigsA1A1gtAjOYD5N&#10;/KrOgwsxIxJRJxKJSwsRKllBmhehXhIhNBSB4B7wxCKABACgdgjgqA2AyArgFt9iKw2Q3BDw4PkQ&#10;6Q7Q8Q9CJB/h+hjBbBVBJhPhUB6h9QPiJvFAiAogugzAtgnPfPxrMxHLwOhRMRpRpxqRqndRLxrD&#10;LhyBtBnhRhRhTBnhrBuh8B9xRCDAAgAtEAMAQAtAsgtgigegaMrCMRXw3w4w5w6w7w8iMBvBqBkh&#10;RhShThphshwh9B+RBwHgBABgJgNgRgsgtAuAhAdAXkRxmtXRnsPRoxsyNyOSOyPGKRsSPjKh/hyh&#10;vBthuBthsBnRxCvAIgNAbAZgWAUAUgVvfCPh6h4h1huBvhywPgCAEAVAUATADCpiOh/BxBthtSkh&#10;qhpBtNDCCvkgPAaAYgVgUSrQTDIwoMPyRSuSuyvSvkwyQywM1StSNSxyzy0S0y1DPyxS1sRSyy3S&#10;4y5S5y6PgDQy6tby4S8S9y+S+y/GQS7y/s2y9TBTCzDTDy6S2zELOzCTFzHTHzISNzFTIqtzGzKT&#10;LzMTMv1TJzNKUTLTOzQTQzROCTOTRp2TPzTTUzVTVsRzSzWJzTUTXzZTZzaKvzXTapRzYzcTdzeT&#10;epzzbzfIpzdTgziTizjIITgTjomzhzlTmznTnnbzkzoIFTmTpzrTrzsGNzpTsoCTqzuTvzwTwpTz&#10;AzxJSzvTyz0T0z1IGzyT1pPzzz3T4z5T5jTTtz6G4T4T7z9T9z+DHz7T+m1NXgm0B0CUAUDUDy3A&#10;qUFAI0GNcT20EIEtX0IUJ0KSxhqULgV0M0HRh0KoCB8UPh7UQgN0R0PwX0AAD0USrAUCBh60WhuU&#10;X0OvMURgNgKUaiBhx0cB3UdUO0LhqUMgV0N0YomA+UiKPUJ0Wh6hkUlCBgH0mgaUn0hPLBt0phxU&#10;qiB0fgMUs0Og5UuAL0vUg0o0woFhvUyArUzCBgX00hO010xOkBG03hT04iBhA06Al07U20wU8U9H&#10;hUyBvUzArU0U1U2U9uh03hG04rsCBU6BA07LMVCFgz/1H1JFi0+0/1AgX01hO1JuC1DVEU506071&#10;NlgVI1RVSk5VK0ziBU01MVB1TNb1O05VFVQVHVXE2VSVa1cEz1UVAVVVBVNVctaVYVEgAVF1G1gE&#10;21b1j1lEI1d1L1M1ls4VhVP1GVQ1oEz1k1rVskCh31uBVVvCB0sgMAn1x1tM1BjVzhp10iBgg12A&#10;TV3Vyky1sV4V516V617CHV5V719V91+Vs181+2AWA2BVH1/2B2DWD2EUD2C2E2GWG2HTy2F2H2JW&#10;J2KTjWI2Ks2B/h+HLB0B1T2gAgKgMANAERWiQB5h3h2B4B6KJCEAFgHgJAJAHAFiQuvDnB2B3iDR&#10;SAEANALgKx0CBh/h2B0hzh7h9LIgBAMUR2SiEOvB5h0WUiDAGAHgJgIgHM/WmB8B6h0B1wiiUADA&#10;DACh9B9ISiCgKWkt9RGTfB+h9Byhzh0h/EnACADAEgMALAKWfwqCTB/B1Bzhy2jDYgDMYgLgJ2ME&#10;E2L3Cs0h/B8B1g3gzA1Bwh4O6iBABGuBMmvvIiSh+BMhCg6hahlBuiEgXAiAtBBg3AsSLCJBnBcB&#10;RhABLBViDAQAaAkhHg+g0nRB/B+FZA0BilqMnhJhUBTAP2riEBvhlBZg3hCLeiCgklOg0lQCEhyB&#10;oBdg2g/hJkWCSAAgEADgCh8B8q6CBg+CtgbAQWZzNB9h8h4ByBzh8gQgQXMCGh4BvAtAzA6B6B8K&#10;mgMsGBIBDg7mam3B+B9B5hxByh5gRAQu/li2Nh6A7g0gtBts7CBgJAUAehQNQXEED3D4Ls0hMhCA&#10;3XPBwLsrtruiPYAhzg3gzg1Byh6SEAAAGGXhJBIBEAKAFQ1CLh+hRhGg+hVhghqQHgngyphAmgci&#10;CXcXdXeQHCBgGXf3g3hiD3i3j3kiDXmA63nAe3oXpXqXrUOCWARAWAdAyAxgvAWAR4ETHB+BoBgh&#10;dBNBRhTgbAog3IyAaiIX4353637iB38gd393+4amPh/BuhnBhhJhNhQgPAdArg5AugjljYFYGYHY&#10;ICBYJYKYLYNECYM5KsSuGBQOHJkCCgQgaglBHA+g0Y+iKhx3VA13WiGgBgFA8hEhIgcgTX3iLh/B&#10;8h6A/g5A0BohxmCgARSAEg/BHBNgZAPgHYiXcg83d3eiCYlXgXhCFYn3kXlCCYp4q4r3p3q3rjEA&#10;CAEgGgqGUAsAlAc20y6B7B2BwBIBIBJBlBphu24B/owg+444535X6X7X8X9X+X/GPjdh0hNhLBJB&#10;ehkBqB+24AgAqg15E5F4E5bZHYHiCZJYKg65MEB5L6KMRB3BwhoA3g5g/h4xhMYAKgRBIhJBGgLg&#10;F5SiIh/hZhOhEhNhYk8iBZuYaB8h7N5CCAiAsg4A3AsghCNjeBqg1A0g8h5OVAFgMgWBOBLhDAFu&#10;YB/h/BiBeBaBxh2P7CBgDAkgqApgIF/CE5o4o3l3m3niEXo5sYtCCAHALAQAkAhAcnRCKB3BzBvB&#10;jhmBoh5B60TRzyfgpgxA4AuglgdW8S6p4pXJYCC5455iHh8B3hWhZhdSDJ6AGAKAOgkAhgeWlmPB&#10;xhphfA4g9hIXvgAaD6E5FZGaG4G6H4I4J6JaLkA6LbWL1h/lBA9A3DWhzB4DrAGA/BFhIutmwiMB&#10;9h5A/A5g3hoBwB2rXgdgkh/BvhhhrBzPEAAALAUgfhMhEg56UiIBqBfI7BII8iCq7Auq8gqiSav5&#10;piB5q6xiD6y4s5tG/uPBIOQADZyCIuZhFObBiCIP8A4g+hEgggYAPy8bCJ57Dgz55Al45IGbNbOb&#10;PbQbRaFbS4F7T5IAAaI5KbXvPUH8Lv3BVBKg/hSBchniDApLkgwAlcECLB3hxhpbaA+B4uIAug5h&#10;Dh+BohUCuBoiB5uAJBDhJhLgTgLAEiMCsg+CuFNjYudhEAngclRCR7y4paxYrayYsZsknAOb3747&#10;5iIb6772ctPXcCDgHgNAVhHBGhAgKgFgDS58BbDCCbEcDoH8FbO7PiC8HbSaGcI5H6IbVcLcND9b&#10;Xc+LzhsBhBWA7BGBRCDHAgrBDg5AuCMBlE6BCE7iCCchEBJhJgBhuBeFPIZjYo+BBo/gWCKh/h9h&#10;4A+baBphy2cCBACgGgMBFBIhIAR4Z7yXjZpcnYqb0iDb18piCcqgg74A475CM8tBW78CCgqSHhah&#10;VhURQuVO7AngyJhAnYhy5c1dm828ToFc4cGc56EcH87aHcJ8K6J8/8+8M9yPzh7B2huA1gzg5h26&#10;QCBAFgLAWBNhNhDAGXUCDB/hMPwhbBl4QCBAKAQgZhIhGA/ADh7BvgyAvg4B4OVAWghgshCg3oWC&#10;KB4bNA3g5A+N4kWgNAVAfhIhDg5gD98iK8m6w9b8ob1cpaziB9e9f9gh8h7h6B7RyCCD1AHgIAHZ&#10;ydh9iiCH6hSBuhZhHBTBdmtSoAMgU6SBEAJeSCPanh+B4h4h5xhgAgGAHF+63jFh6h56Ph+J6D1A&#10;C+dQBt1B8eZh7wX+rAHAHGpcsCRh8B7WVh82yDrADAEAGgF8gDCB9e4B6h73JOqFz+1gBiqCPdq8&#10;CcDdsDJh9+zWV0TRSADgHgGYmiWanh+h5fMW4CFer6uetCNdtc5CCc6aFiR6n/MB5aCwPgFer3t7&#10;sCU/TB5B46C9JAEAFe8xbiCZG8Jc85J9x9zjS8/ffrxWNB7BCg7A2hlDglzADAGhChKBOAVgMe9C&#10;IB+h6hzA2gztoB5JpAcrnA8LogAXcBFA7gyhihs7jiBABgHASBSNvXyiJBphgBUg+hHBS9mgigtA&#10;4A2gsafCAACBQOBv9+qlOpFquJ4QQAAk1ns8hcDw6HN9lLM3oRNxYkl86mkpj2LQNyNBdm0/pN+v&#10;+CBwWkE0FEZrtdsJut1tOR1Q2BAIBgoUi0XEcnE8ejQVgOBLdQopLq1iRY+pNUCgCuI3nQ9ux6Pu&#10;CAIEHJBo4gC0OSW1WtyNxqL1fL5tt1wNVst1+v6XWERigVB4QCUhEMhC8Th+14mHPd0tlDpVSw4D&#10;FUxmgWh8KQNutRkrBZrhpNNpu96PqBgMEA0WC0WkIkE4gjUVYoAO90OBZLFYs9oNNvOV1QQAgMRC&#10;a/C0YFIpFMKAwCbToQ5/Px8s1jLtbrxlOZyN5zOx5RYGhMMCQPh8bEMkEcdDICAMA9H5ACDPtnst&#10;iL1dL9x9xwO+izhgK4wUgyDoRB6H4fBqFYSPkeRzm2SpNFGe5+gAeh3nSbpwnOvaBgsDgRA0CgHI&#10;sK4zjsFYNgYgh6HOQ5IE0e59QugQJA6FY0jGK4DgE+a1mgYpblyXxlnOcxxN+4KHAQBwJhQEQQho&#10;IAiCKHocASAsfyAxKDGq+5gmAX5ynWd5tGwbB8xtAIAhGE4WAxAwfsIHAXBM+R8HkdBLEkSx4NMf&#10;B6HcbRuHEfyHAiC4Og+DIJosJQtDSHAUAzLp6HachdFyXRoGsbZtGubB7H3NiBwOFAPhEEgjCOI4&#10;YMPLsun6ex3lwXBbGSZpqGybJrxpRCBAiCwOheGQaCm5QPgwB7qHoO40i0bZ2IICQUB6UBFDrWVu&#10;W7b1v3BcNxXHcly3Nc90XTdV13Zdt3H/eF3Xled6Xre173xfN9X3fl+39f+AYCginEWqJhocAQuD&#10;iQYrCCFsunAZ5djoQBJn1D4ADSP5KiSGYOoGXhTkiSRTl6iw7kaUQdhKCEulMR49FQX5qIcAg6ES&#10;SwfBSDDEumRI8jQYpryYgYGKsUwPgUxKMI0jiPJAkSSLUk6UpWlqLS5YNZBaHgnDqNovmOVRHqiq&#10;aHKqVAag+A5OEOO5ZGObSLBwJoyD0MonS6eB1nEURMkqXxlGvrVvhaHYjjKMAuBAC4H0ucBli0Nx&#10;BocBI6EQRwdBCBpSE0RxYF6Z3CPkAQZCEJ47DWMIFAKgSDGUX5ZEiSpPnmsEugWCQPjoPg8hmEgN&#10;XAaZjFwS5OFCch2HrcAJA0EjKjSHoYBLcBym2aBJZGa5xWpcQQhYGw0DSNQUg6CS1nabxmjcOhAn&#10;mflw5RlWWIIeBvC0Mw6HofH4IEDIKAdiQbcAkpiQB/jYdgJkT4ohujlHcuAB4GQRBoDUG0HYLwRr&#10;dGwM0X4mIFDeHQT5cgIQUg5DgHUNYIUSlrHqO0b4bw0hvHUPhcIZQ9iQCaDcERtB+KCFkKoUAqhY&#10;i6VIuEFwOQjBmcSB45q4h/DRGCLcSImxQnghokAAgCQHheDOHIJbKw8LRWmtVa62VtsCjRGmNUa4&#10;2RtjdG9d68Y4RzjpHWO0d48R5j1HuPi4hyDOFwGoQAliLA0CUGAPoaApHxPmLITYhROCzGSQMAQC&#10;QOCbFEJMCoB4CgAHONUYIbQ9iNH04QIoWg4BsCwEKRh0B/j2D2GcMY0x0PLIEAcCYIxLCUEUBUBb&#10;rS1s+aA0JohAmjCoaQ0otbTCNkdIcR8kJIy2EoJUSxjC5QAgmByEkHYFR4CfFkMYqhVm1AKGgLkU&#10;gfhKiqIsBIE4PBPiLDtK0xQ5BrjJEOIsSI4yvLpSeB8NweQ7g2BMWk6I9HIOScoQQBIcxBiFGuLY&#10;TItxjjZmutwAIRnJBqCuEAY4tBSCOE8K9Uro1ZANAuCURIixCgcAgAg+S8B9i7FSJ4TgqhbP8ouu&#10;A1ADAphhDcFwJIOEujoG6MwP4fRFjnHoPddIBwJAcEQIgRQIwMItIc+l9b7X3vxZSytlpA37P4f0&#10;/wgb/4AwDk6bQfowBXt+FGLIeo/FTLiAGAYBgaQ7iBCKDUEs9C1LwGMLUUIkRQCwWAuwCoHwYCHE&#10;OHwCwDADEWhbC+GMM4aw3hzDstQ+R6jrEmIUQowxqjejkuUBwGQSh5DyHgFYIAKrcH8MIWIohKih&#10;FiPeulPK8BcDQG0YwphDxjIGtZbC2o+3JuVcu5lzbnLgXhTu5907qXVutde7F2btEWHwOkMYXQzD&#10;rHyh8BwIgaifEaHwAp8Doj7ECGsLwzRxy2AACAGgSRHh9DTewgY/h8DrDeGYNQ4R4D5IGBoFQPhI&#10;CFDoAitZax7DmGoGQNwfDStaBODkJ4hw8BjAJYAi0wmgtDIdMeZLSyMzNafNFqRJWqTVauYoAICA&#10;EgJBaDQHYGKXgAH8P0aQzhkjkHSO0vJAgAgBAgA8Bo8B4HhbPORpI7BsjCDGHURk1wCAIA+J0VIk&#10;wI4gIIO8cQ1g9B/EEOUdo9i1gHAQAoEwLQZggx0QMdw5xvjPGoNsew+MDFqAUA8DogRFiGBOsw2l&#10;CHIuTSaDgG4KRkDJGfJQAYBViAjBqC16hAh4G3GSp4fSpSLAEAWBUN4aAribEoJceSawAlAAiBQD&#10;gNwbguOeAAeY7RyjJGYNNGjt0AynDcG0LAQzoj/GQLcURUBWv9ItpMAwEliA2BkCpLhAxsDQGOOE&#10;dA79P11IEAUBIaQ7CDCSDdPBih/j8HsIYOwbBkjce6QQAoBgDrEBJtOzhBB8j0HYMgZQ0R5j1Htd&#10;IFYPwpiDDiF8Am1QADuHANAPAfRE1dOmPse4+TTEOALmwAx7yLBwEIJgG4I3HVifu/l/ezK0QCDv&#10;AQ6A1BiiwEGIwUCFqTZHAEAoBoDgag4B6A0ipAh+jXGcMwcA6B110ouAcCAGp8iLBIBcBpa5PjED&#10;eH0RVZtQ8bAiBUDgNgZ7UOkdQZoyhkDtHiPUfduy1BIC8HMNQVAfkWHsO4cIeA5h4HXDQf50x7cX&#10;62AcA/HSLBfDoIcJGcSLD9H0PUS4hw9i6GaN7NebQQgoBeCUDpmSBQ9HmMoZQyx4DzHsXmi4DAMg&#10;kEYIkRAGgIWTOiN0Zwug+iFEuV/b2rQCAMAoBoIANwXkDHyPIdQxBlDQ7/n0AG4PXj/HgPWK6N4y&#10;3Iu39X631/sfZsDaf7X3fvff/B+H8V1hKB/DSLoZ45SCADAiJQUYnQPHONoPkdY1QuBjDz8oAAAQ&#10;nhlw6CaByLWE6EODkFiGOG4IIAQAsEkEwEkBAAkmUMSGuGIFeD0EWE+xiIECsDWECC4COBiOgxEm&#10;IxKaOaSxQaamcIImgaimmaqmsLUAEAMCCCaCsC+CuCeAkAY6CJKGkGOFyE2eOHCHWHoNobQnKHwH&#10;iG6DOC6DiHeYQiyEUE2FMBMAmweIEH8HyvyDkF+GmHGQCAIAOCCCWCsC2CoCaAqAepgLUHuHiHWF&#10;iFcFKFaFeF8/0IIA8BcCEEWEADcAS4WLW0QoUNoAoA+BUDMiUBwBagyLUHQG2GaD6EEEQHSHjDqA&#10;AAJEsH5EwdyAyDGDSDcNiKW4YrEHMG6EiEeEYGaGy/UxKA8BmFG/LCsIcHgHGGkDgfaHcHu18yMB&#10;CBgB6DSDEC0BQBAeCMUHOHAGyFSFGE4F+GWosIcAUAoBEEYEaEQA4AjDUJKHKGeF0Y0EoIsAqBEB&#10;iDyDsDaeA84S8v8F8FeFOEyFIFiHwyKIGAKAgEWEsEsBOAuqwMSlAFYlGFEdGCkDOD6DACWBqPmr&#10;G5Q60AA5WrUMSH0HkHKDkDYDgIZEoAWAgAuCwDADICQB+Buk4+2GsGWF8EoEwE6eTCIIcBYB8CoE&#10;EDoC81qIIv8EiEADsF6GgHAIsAyBUBwhQDGBIA6Au2KHGGyGcEyEsE0GkG+HOIsAoBCBmEkEaD+/&#10;kNoHGGmF8Dihu4yIGCACqDWDkC6COS6GMFgE2EQE8FmawNQCMCoCyCoCYCSAtDSLW76H4GoGQF6E&#10;wE8FIHGHUHiIsBcCCCoD+DeC8S2MUVoD0DWDGGoHMvoaKqiDCfGCGBuBZFCIGH034FiFUFKFQFmF&#10;8VKukAAuMjM/HNLNNNPNQXmujNTNZNbNdNfNhNiIcGEFcEwEaFAFsmuDQKqCUbUNoGWFqFAEGEyF&#10;cko3AD8EcE2BkA+RMLUGcFyFGECEqFWmuC4DkEQCsCANmS8FYEsECFEFwGcMkEQE6FOBUAqmAMVB&#10;ExIIIxNBMmWxSacmeagmkLUHGGcF2DcEDBeYQCYC+DiDGCkB8PgzALUHoHSG8EAECEEJ2geLVCMa&#10;SH0HsHUDgDEDIHIzUIGQED8EiFEBmA8AWIsG6GWFuDwEMEuTWLCAKAQC6DYD0CkCABgyOS6H8GeF&#10;+FaEOEiFIHwL0IcACDKD0EcCaBxEUJLEA0ULUtSBKqmpbGsPkGZOgEJOmpMIEAMAcAsD+EKEUMuf&#10;OOjIeGnE6D2dsIsAiEwFYFCA09gJKH6WyD2FcGIGsYQBsCKCwDoDWCuAQAFQLHOH0FQEoEMFQF4G&#10;cmuCECwDcDgC0CILWZCEkZIF4korwD9HoBkBCrCS6H/OCEZOIYOIcYUEOYaBWNpH3H7H/IDIHIKP&#10;lIOrK5UgA5Y5cLWGHNqEXNwIsAUAmBCEIEOEEBI0MSA7sGiDsD0EIHUHm+UAKAYAsEUEiEmBGAqA&#10;SrEHGGiDWDeD8feQ+1G9UEeEMA2AdGuUuHUG2DoDiD0HNWKkoAaAsEeEiEohVW9PtKtKwEhK0IFK&#10;5K9LAPkHyHgHEDmDeDsHEHfQzEqAMAaDGDmD2CUByBVT2MUHq7sEEDyD8GuHPCcyM92D2EWEgBsB&#10;GAsLWGoF+FSD0EeMiIc6YA4EEEMEIBSA5S62KH+GYpoESEwFQHyH4pNNG+pNlZzZ1Z2+7NXZ5Z/a&#10;BaDaFaGYAMaGMoCEQt0IICACsDYDkC4CMS8H4E0EMDuFoGSG2IGAaA0BcE0EsEIAXMsfrKqDcDkD&#10;4wKQ+BYCCCuEKDiC3QKIMH0ECDgDAGcHDJQIeA4BkFMEsEBFgLVPWmKABPdAiJKmZPlBVPoxaItR&#10;sFSEDZEdGAYA+BeEwEYECAcR8W6HC9mDiECEoH4p3QgAUOoHmDsDQC2G4HbCeDsEUE4B4BNZYIGE&#10;2EMDgFmGQ8oIcBwCWDADsDKCi4XYXBCFSEqEGFMFyGamuBEBmCQEWD8DUAKzBSOoXR8AEC2DeEEC&#10;uCEBcS6HqHQGyDWDgDwHc9KItULUPUTUuH6H2EODqDGGQG4hEJ/LMFeBUAoxAHwHYG8DbX6HSHnK&#10;0RwBaEYEUEAAol+XBIcHMDuDkDoG6HVbwAeA2BWEkEgEMAiAOxAFeE0EIE+FoGVUgAWD2ESEoBqB&#10;GUeW4HmHYHCFwF2GMAYAuBABiBUBC50AgAcAXXcJLVGZTVLIFIJIM5PVWrPVbIYIsH+H2HqEMDwD&#10;fawaIOGAMDCDkEECgB7O2W6H8FwFCEgEsFaGBR88MEOCmB9iqGyGMFkEYE+FmHoHiHc+gH4CaDED&#10;uDKCgB0XEH6EmD8DcF2GhC8IGAMAiEKEgEiLRUsLXKrKvKyIdXrK/LCOiGkF8FOD6EgFOmuB0CeD&#10;IDsDECdT0XCG5RIDw9slKIJkq/8DGCaJKH8H1eIDtePdwyMAGCsDSD2C4CQBoW676HyFBcsFeGIZ&#10;oIdZujPaJmDmFmGjVZ9mJmPmRmTmVmCv8HYDoDUDY3hYCA7bUEcEIDjcyIsH0HmHODkDSDWHEHk2&#10;YBqkOkSCkOgH6HqEGDkDcGWG+HWIGtSBQEiEgEQAmATMsH0HcG2C/YKHqVMBuCaDGD2DKCePncDB&#10;ImRPeLVcPBSIHBXPqxCFUEoECFI/QIsJgCCEg4QANbEpiH6HyEMDoDMGSG7YoIJdEWcWgWk3iJ+A&#10;JdZdddgIIH4HgDUC4C9Qw40AiEcE0EwBJnuXGHmHMGtacD5YA2YAOAiA7XUEapdhxek2aAKAoElG&#10;SA6AVo8MUv+hgDeG+HbbwAAAGAYD+EeEmzjhNRoE8EQDuFgGMGynGbToWIGGkF+FQD8EeFMdHohc&#10;WXEFaEwEGFCFsGW/WAWD0EUEgBwBLKCIdUZUcIsAuBIBgDkDaDSBKA8AuPfqwXZh1H8IdIBh7VQO&#10;jVU5TiErS5bFgHik+DYDWDyHi2YAAAcA0BaEuEoEKAbJgW9m4G0FEFcF2AcAqA8BkBYBG66A0A0A&#10;rkIIcHUHIHAisA4BCBEAcATTUXAFGEcDwFWGBTjHiAgEJkCBcA6AjKpXhkRaXK7kWPlr8DbsCHCI&#10;IAIAaEIEkEqBcpcXGH8HuHaDuDeDaGyHRbwAgA2BeEqEoEGAarWHzm4DiDODSHIHoa0AOAeA8QmE&#10;kAtnwXAHWGyGIDQDqEVFzNE+nmBmXxDxFxHls+5xJxPxRxTxUumE8ESDmFgGLay2+d0ErKgAwAdu&#10;mIEHGGgF0DcD8EoVMAGDOD4EWCWBsQcOiFqE+EUEzl2LCASDuEQEgB2UqIsGwGEFYDsEYFEOEAKD&#10;UqVlo3zBCH4Z+xHcFcJBOxVPmxZiKh7aqDVaxpaIFozo2Djo6XCF6FQeyFNUeyfrgAVQlQpQtpzQ&#10;00nkiFCBoA/HyHsHEGWCwDZemIGAw4KEsEKDnD8XKH4EeDyDWF+GrKWIIAPdYEmB4BQZ4IdqgcqA&#10;7b2Erb8W6H0HYDkDQDe3gHnj6RwEngmAyAdPSSAH8KeDyKkGvrenKIsFaEuEEFCFuGYIsCWC2DUB&#10;kBFrOXGG2GUF2FQFyGQIsCy5ACze0IsHaG6GODQDiEPEoIcAqA6BIBSSkBsB2BwA4A6BABEA2tiX&#10;Xs3h5VPh+rJtGf9iHtNcNPjocIEBuCYDED2DMCgusH+HIG6GwG4G8G4FaFQFTCEyc2/u5u9vBvFk&#10;PXlkTvNXuNoH8HgDkC+DMG4Hi+iAGAeA0DcDODBB1b+W6H4FiFDKQHFdUIE92AoEZAYBEApTUHaG&#10;2GKDIDmESrqBGboZgDLvrMwD0DaDIGsHPYDl/xX6t6vmXmN6x63656768Xvx4nSEonZQ0AIDkEME&#10;qCABWUsIcFpxaE1xhHj5YEcEiEiA+AlB2NoHKGiF2DWKqdGCKC2DiDaCuCCIcH+FYEuEGFF2WIGA&#10;OAaAyEcEwEqA7ttoPzImHPYaLBLcKItoaxXBYIc4sHcDmDMDCHAHiovzpo5syPkG2GQFmDsEME2r&#10;rdET0G+DSC6DeHaYwAEyyEQEyFMBQArJgHAGSFoDcEKE0IsBtoFoICfeCW7gyELg4kmIcC6ZuCqZ&#10;0It1SIIA+vvjuDSW91h1l1oHZ1sIEAaAwBGeyEfqAtl2B2F2JriIEEiD4DMF6GkHQYCB8IAUzUdC&#10;+SABB4Q/38/E0hjqtWU3YRE4pFQIBgODgeFxwOhkNxyPxEHw6DwWBorKZVCGqwVYe0aon9FCkZz6&#10;YCWNZXKXg3i0Zjo9Hw/IQGRQO0ghzuCQHKWIrUwilCtoqVTYgS6RhjO65Xa9X4q6nM4nm932+Hg6&#10;GOz2vCG+2Gg33M7n0+Hu+n4/Z2BQghEgkRcHQjXXG018cT2kH1FCAVTWci6R66+3W2i+aju9Hzer&#10;Bnc9CAECzyikgORMF5Yv1QeUeporjTZkCNn52/34mEGdFszG9CAkKB6oEUddpxeNx+RyeVy+Zzed&#10;z+h0el0+p1et13/2ev2+53e93/B4fF4/J5fN5/R6fVO3g5Gob8Q73y/4QSjAdjQUh5E369UIOg3I&#10;idaEA4FwhkiQY3gKALOn0eZzjkNY2HEeB9oQDQYCKS5BDbBgAH/BxBDsNxmm8dqEA6GAjEkQQ2Ka&#10;zyFkSPI0GKa51IoBhJlQUwPgUnZvmUWY3kITaKiSL46jSKYeoqfJ6HENQuDYdaZoqDgWiCSBBjiA&#10;wBOUdZsmMNQ8EQzaJj7HQax6d5uGMMI5ERKqEAIA4MkwUxMgsAqJmiXRTD6ShUIqIouDgNorCE6S&#10;nqiqaKimNZAC+I4ZIqehwGWLQ3EGirgCm4YvuOfR2DkNA3m4dh5oQBoMBGSRIkeCYEuMfxQkUPJW&#10;mItqKTQVE1R8ihBjcKxlnAfD1BoJAvj8NQppWe53HGQ5DEMaJtHK+jlAiCoMhgGodiUJYkhODoKs&#10;+lqXpjOSDpqm6cs6nqfqCoaiqOpKlxeihak+RRMleYiKjSPxJCSGgQPXD52nMcBgF4XJfmUah2rE&#10;et5uevi/MAwTCMMxDFMYxzIMkrh4nAZoyjkQOKvQA43kGRohheDyEGOV5NkOT5ZoqJwzD2MgmBu5&#10;x/lWSxAlGXBnN84DhOJg+m6dp+oajqWp6poLtarrGs61reua7r2v7BsLjH+fZ4j+OA3mgcZ3IQEI&#10;aiUR4+jRLwAPaab4D6+U5CSLw6DSKgfNpshLkGOpbt4hADAaDRKE4TAMVkeZ0m0Nw2Dodp8omJYw&#10;juM4oh22kYxnGsbonHMdx7H8gyHIqKSPJMlybSw00ydiVSvLMty65SemWoBB5UAFeV8apfNWSDXI&#10;oBQPBoUxKD9uiEGWWpQEGTJXIqI4vQiKggOlIJOyIWNHUhSVKIpS1MU1Tge08OtQONUVSVNVFVVZ&#10;V1YVk4taVtXFdJnTS6kiggQ2BUGaOIxZ6UDBZEIG8LJXR9D3HiLsWQrxXi0FuOoeI9zmgGAYFsMQ&#10;awqBJB2ANDxXFzkwJkTQmxOCdFgXgUAoRRCDlGKQUophKRZidEQJsWIxiKqQEopNmR5iFD6FoKYT&#10;gqBYC7HmPozh12Ll/MCYMrhhTDmJgSQgxpjzIldd6794J5gCMBEYwQERCBiitEyIkUItSKhZSGFk&#10;IYLjnixE4IQToshlNJOCcNsUgZBSDkJIWQxnjsrYkPIuRkjZHSPkhJGSROxXiaEIJ8WkfSDgLAmC&#10;QSQmBGAVAOAIZouBQiBEsK0iYAgFB+EgJZgoEjjDJh2IWH0qwDBzEKJQH4KwMDZKeHUqREwBgLD6&#10;IwSYNQRgUdCPxGSNEbI4R0jxX5KkgJCSIkZJCSkmEUHyPUcYawuBrHVFEibuEtJceiccdw3BkBnD&#10;qIZMxCHhgfASKQR4ehVC/GqRUGh9g/H5IqNMXYpw9iTFORUIgWw3huCuEM6QvxTiTEeKcXZFQrKa&#10;C4EQF6lVLqZU2RRTqn1QqjVKqdVJB1VqtVerFWatVbq5IrPWapCICQGgQjgLgaQvgUAOns7oEQMg&#10;hBiCkEJxhpjLGGMWpg1BrDYHEOhthxwBhaDgH8LAQgYFdhSumFi7YXlfhivKGgAIbL2hyRWHcPYf&#10;kVDQH0SISga1HPGP8fo+hUiXEOKYXQzTkgeBGCkCIDADgoBeDYEliRsC+FAK0YA1iJxTYzFYncWG&#10;OxbIPF1kMYBvO+Do8CsoAAKgeBaFcKQQwCHfAECcF4MwNgTAaQgZAsBOCGE8LIioTQyh6DKE0HDQ&#10;RXCZEGKAWozI/NLkncm5Vy7mXNIS1e510bpXTupdW60jRuDHFgHIQ4nrIgMD6IkSINQSAVaWK4Yg&#10;2SEAMA2CwTAjxBgOAQvgz49RyDOC6GoQFoQABNDGHcMoTwdlQEGVMZZCAHAbBWJIRwhAJVpRhM50&#10;c0XTTTgFNZ1c2XXTbdiRQs48A6hnDAN4d66iDzod1Os4w4RnC6ZQJQfcinhI6BeBAeAdA4BwHAO1&#10;YxCAAgDDDPEKIPAUkVG8McWQcBDicIqDVzYfHPQnOcKxDYonDkUACGcPgjwlg2jS+ij766RPtpI/&#10;Gkz9KUgApW/ilz+6YP+pnAGmpBxGB4DCMIayJyJgGEAJYT4MgOWxbAPke49R6jwHWMEY4zRwjaGm&#10;NocI5RzDlHTiYiqqwUCPEeIUCwC6gEpq7Csia7IXLvJ9DJlVZ4cX0IQMAVAlBHV8UcGoP5BQZnkG&#10;sMUWIfxFieHyP7GVKgIAUBUC8GQJwPgYqGCmowGSEALAaBCn+KgAChEYHYVowhsWRL7FRjUV2ORa&#10;Y/F5kROx8DoGqGANgex7D6TkBQEgNRKCJD4ApBZ5xrjBFUHcRopCKg9CkGkOoYAknOH6J8RAeRXj&#10;G22Qc38f2mXX4lxPinFTpSJ4txnjXG+Ocd48RMfI8RwhpDEG4dmMSDgBC2HAQYVwfAgDoGYMo2h2&#10;QcIODAIgWhABuCxtQ2g+A8hjC6NUdbmSDgrMaIUOIVBEByDYMgbqAyDguCIFlYIWcpYRme6SaTqM&#10;5kUmu6ybTsJukUH6PlGQbBijYHSlZLE6XdnJGIK8TIihPxwV2joAQ2BXCEEqKqcwAAEgRA+I0SYj&#10;QOAOJQRQfF9wr362CBQE4O42h2AKALrJyB/j3EN07qHUuUgKD2I4SYNwRrlzA+qkJE6RvvpK/OlD&#10;9qWP5pe/2mXeVe4XIQKURwehUjAGpHEN4hY6AtkdXYfI3xuDaFyLAVoui1j92ARMAICQ7iJEgDsF&#10;GziVahxNqRd0MNT1kXpDde5KRrjCFWHcRgoyKg2ye545o/h9jHGGL8dg9gBA3BwDUBYA4A4BQBQB&#10;AAJEDOoNoYQa4c4ioEYFwIAOrmIDQCABg5Afp54NoXQaAcjbgQYv4F7b6yrcJjwiazSL6CAdSngN&#10;YcoerowAAAQBAC4SITQSQD4CB/Q8odwbwZIMoOIQrlAhADZDISxDjzJ/YfYe4QIOQMgZ4cLNLh65&#10;Dj8KMKUKa5bjEKkK8LELMLULY9L5BWztTtghAGR7QOQJYEIMoOYQQsyRQ+4Rg/QEw5gVYSgP4UYX&#10;QZ7Z4D4GQTYPgLoNwOQOpVCspJARZJYE4450SaB0q9bCzr4ibsLDQiZ16bglQf4WgT4RITThbtwI&#10;BLQOTuI4ohQfoSYP4NYXgaIcwioOoQgRoV4SQP4bgdQegioG6/wPbAInYfoeYNoLoLYcMWSYgBIQ&#10;gSgToFwDcCg5YeAcQaINoOgQAeIfCKIA4CYDwSZV4DABzT4hB9KkB9h9x+A4p+Sk5+qlR+6lsG4z&#10;5/imJ/6ejOQioZRfQQhfsBgGYJARIPoNUT45QdgcobwbIcAc4CgDYEQE4ED7glIfQeodwZwaAa4d&#10;odIcIaAawbwE4GwI4KgIysMQ4fYSwQgOoXBxAigMIOwRbIcQz7olyFT76Fr8KsT8aGb8qtDVgg49&#10;oaINYNoPoeacwBgC4FAS4SwRQB8bI4wtAcQNwNIN4dAeqKICYE4HgToRYOwfYdgb0o4OkQJOYBoC&#10;wRQR4SIEjTo5IfgeodIOgNoN4bz/IigBYPQRwSAHAEg1DcCLMEaLhkEEwrofwR5GafgdAioLBTQL&#10;SjjgwbIaIaAdgoS1gGwCgBkoQiYfgewdwOwNgMxU6LYAgBACQRYTITQEYCLxY44eIcgaINMm4eic&#10;0J6QELk1M1U1Y9cK01k182E2M2U1gXYUwSBHQXwhACAEgHINYIoDQQwS4VqRQAZHIUQUoD4BsIo4&#10;pMIWQPARITgfpbAAoC4PQOgKQRYQ4S5Cwg4AgCYSITwS4EICABEQ7CURLrqah1SbB1sSLDjsoiob&#10;AY4WYPAQ4TbEwA4CQEIv4RQDYB4A44wcr9IOYPARgezYLE4EADgcgcEDYigAoBYCgQYRgR4FU/wr&#10;oUTa4VjbQioFwIIKoPwNwLgAyEw5AfkS4PgV4YqyAigEgGwJgRQPgMy1IlMbbMT1jMj1zMz2EcbN&#10;Ucr2jNz20dYg6mgipuwOAOQPwd0aDHwAgBINYPQQwIwGgEcsAe4d7egO4ZIbYdAAQAYAgAgAYAoL&#10;0NIJwHMkwAAeodoboN4NIOYdQfDd4EYGoSoRgPrCA44WYTwRITYWAYrLDLQRzLtKsk5dDUQhD8Ej&#10;KzheMl6GperVYlIfxBwQZEZErPQg4AQAgLgNwP5RCjo5Ed4T8eIV4ioH4xwOYyIeIwoNoOQPYeEF&#10;oAAB4DQE4SQSARYCM8o5IYIVwTASAUAWzwKTctctst5jcuSzAAEErcoroYoWATQRQTwWjYIB4DIE&#10;4RIRQQgDU/45IdAbIZIOwPoRAeEaAAgAoAwBICADQRIRzxEoIigfwUwSIP4VAXoaLLAHYKAMgOoM&#10;IJrzB/YfgU4SoQiixpAik07iM2dhNhVhaRC6Fhlh9iFiNiSRgcoaIXgNhgU6QAAi4CwHAGQCYYgZ&#10;B/8pgHgT0qE5Z+IeAcANYgYdIeiBIAIHYHYG6pgZAhAC4FIHgSghwA9EpWc87rjCrr09bsTDbsgl&#10;YcgZ4XYNoQASdjQioFQHII4PAN4M4CABVGgrweQdgb4RAPoQYagcp2w2gAIJgMIOgMgKAHtfxjYY&#10;EZoR8NbH1MQKAMANwLoJgH1MNlAiohQfYYIWAUISYUIWbGLGQAIAgM4PYRdQYldGz1YhD1sb42kc&#10;LND2TNkc5GDN726AD3MRpsgTIQoPAiAbYioBYCIDwOwP4PgGIEQDAz6uwfQWAUASAUIWQYj6YhAB&#10;QCgEQRoR4RM/1AAg6uwfASAP4OYX4aQcbHwAQAoKAMQOQMAJwHdvYnYfQeQdIQAPQOwagcQd7HwA&#10;4CAQYRwSQwICAlb7wigI4LgOINYKwILU1RjVNR788SgYIVYS4RpowioAwCQDoQQQIQIFQD6Zgzwd&#10;wcgat1QQocId0X4AAAIA4BoPgQ4SC8gCoe4dQbgNQOAOods0o0ABABwPNCYG4E91yRD+gYwW4VgS&#10;gT4VIerdwlQBAOr7AHoFIDVYyy4iht4L5uRZor4ewdYbwOQOQO4cweNWGBwE4GYIoPQO4M1XEzws&#10;Ex4coRAQgP4aEWAioFgIAKwQgOQLjnwAAdgbQYwM4OwRAfZdVw4A4MAN4PgJ4HwF9tgrwfwZoXgV&#10;oRYSoUoez6Qitg9ieQGQM1812QWQuQ2Q+RA8QfAdIM4MINIc4eqsoAuSYfeSohAI19YNl9w6IfgS&#10;APYNgXwacVAg4A2UofWU4hAIQK4NgOALY2Y5MRFoMRdoYlcR89ohESTDolIcgaFpYP9p1BAiYEAF&#10;oHQM7oQEwDoCwlYboaAYgTITwUYbtsQ4wEwGwJAQQO4NLe16ld4fYTAQoOwWwZYiTLFMQGgHoJAL&#10;wLYKoDgCoB4AeOcUIeIdQcYVAU4UQXYX4Zk7gipFIIQRoPwN4BAAllFx0brMscDM72Mcj2bNp0Nz&#10;VIbGdzolYdAbAZAOYPoQ4eY+YioBABoCQJwLAMIKIIoHIBQA4AwALKQfwfofod4dAb4VAUYUIXYY&#10;4aN3D6g+wOg/M+AigawYAVYPIRwUdBAAYBAIwJoKYKoKQJgCoBwBQAWOYhGlofmegbgTwTASQZIa&#10;1Byc4FQHoRoQoOtPAiobgZIWoOwQoTK/gEAGQIoRAPQNQBVEgrysdRqs1+esjDweoc4OgNYOIb4d&#10;wewioBIBwC4K4LwMQJIIIGoBIAtrIhAfgfYfQbAZYXwSwToUocgdYeIioE4G4JQQgPANFnog5soP&#10;INoNgauI2PwDIEgNLHIGYEwDlMLagfmyQc4bwawWAVwVYXwYwaVYIlIAZSAR5SZgwrgdAbYY4OAO&#10;YQ+wYiYCreOsIPMG2yA2oXAUgSAS6feYIAACwEYF4MwMYL4GIFAEOx8mWyQfQbYagY4TgS4T9Liq&#10;YiYAgBQCVcIRoGIEACYrgfy2oOgWQZAbgi0AIIoJ4LAK4J4JICIBoA7KRsge4eAWIVQUwVgWIXge&#10;wvIleP+RPD3D7ieQnEHEfEnEvEwlITIQgNwiAcAldw4BIOwQwST7UuA6AYYVgSwRYUQXAndTIOYQ&#10;wTAH4FWZWWFoDCmWc9WWrDOW4g+XOnoieXmX2YA9YEgGgIYP8yIB6+Y4weodQb4PgPoPgboc7NIl&#10;YD4EwFuZIB4hAeAdIcQagbYcQroBoCgEAQAQ4QoEoC7QQnegzMcbz18cTNLNccz2sdTOOiYnYfwY&#10;YVsp9wYrxOgGAGAGIBmgYhAdQcQbYbQcTtori0gH4Q5s4BuukSgfoewRgPIOQYYbGUYnYEQFIGAD&#10;QCcY4icfgawuW+glIAoBUZoRgHwFoDgrod6zoM4OgQgodBADIEAFAEYDmAgAAJYLQNAFbxIieu1+&#10;T82vQlIbwaAXgPoQQSgeYfjSwhGowB4GwGgFpfAhYawaQZ+BmJAiYBV04Qk7Mr3PjVoVQSoRwUgX&#10;IroCgDgEYFEgoiobIaQZQdYeVZAiYBoBwBoeYeXMog4qwrArQrssQbYN2DYdYerSwCYDXV4EWG4g&#10;4H4JwLgG4FHkcxofIeAR4QAPoYYaocIroBACAC4GgFgEoigfgawZ3d4e3eJnQMYPAMYJ4HWbgg+I&#10;AbwO4PAPYcPjnFwAQAwGIG4GwBQpofsI4Z4ZgZtJghAAoBwCYExWIaob+rvDvE/tPtSQ3EXtft3t&#10;/uE2IYwWITYRIToWe713QEYSoS5WF4I6IdQbYZAN3GOPglIAgB4EAToTwSICLe/IrrfI4g50/JLD&#10;E9jscSYlXKINuX9p48YAoBABgIQJYKwL4LIJoBnUg5QdocQa1a4RaqFS458gIE4OQPQPAFgDu/or&#10;/P1HHQFHfQVy3QtIPQ73BXwr3rIXIVoTwToUwW9OPcg5QAIDgFAGQP4PoPXPcxglYeXwIQQPYQYb&#10;QdIeA6YAoBILAMYOALAJIHOqQlYf4fAddqoNgcAd7mwrwLT4YLAIb4wgAAgTwbxaMx0ej4fkCAAZ&#10;FA7SCHO4JAcMi0Xhj/aTDWaNSahd74fcYkklkwJBoWOB9QI5FAbkz8e7wR6BPTDazkk07ngAAQGH&#10;ZHKBRGwYOyBST+i42JZhPhnKM9AD7eR/OZwZ7gdlSgRILp0NRVH0mfbzdSNRKHY7Sbr/rlvhgBAQ&#10;FIhVMJoLBMAsVuECdLcZ6ERKNcLpeV9kgCAgILZsO7xYymWTKbcMCQoHqgRR1xGdz2f0Gh0Wj0ml&#10;02n1Gp1Wr1mt12vzz/2Ww2m12233G53W73m932/4HB4XDzrrbrLN52Qb0kcYFA+KiKOhe1z9eztP&#10;JxNrYc70jAlHRQRp4MWmfz8RJ5NDFa7qi4MSaoUwfBU7b7KWZvQibjBJL46jSKYepMchoF2No/km&#10;fq3N6NQ/ksI4ZA4AIAtYex5nQU5Mk4XRkmee58uazoDgSBYbiGJovCsKILAgBLEHocBli0NxBucH&#10;ops2L7QH0dg5DQN5uHYeaGAaDARkkSJHgnF7PH8UJFDyVpiGujA+viGr6L6fprmYYhPlCUptHEdB&#10;/QYz0SAcHYjCeMAsicCAFAOz54nScBRE6TRgmYax9H4pTPrkCoPBMLwwDEH4ZhQz5ml4VBFksVB7&#10;T+noeCkM47DAJaLIIgyEIUhiHIgiSKMQf5xy6TRPFEahtHDBbOrkAYRBWGwzjOMgUA8Cq3nueRzk&#10;uRhGmIaJtn42bEUEDoSi0LQuB+HAXH4eRxjeM43HOe9AAABwOBgTRKEEBQBKkbZmFyQJEEyeU/J6&#10;FQgiqRA4i6np9nwepeFmVBVliXR2Hke7QgCCQMA8KgtjAJAfBmAkKtEeB1nAT5KkxYhrn3WCuAKA&#10;4GCiMA0iwJIclAQw7smyqBMuzLNuJluXZfmGY5lmeaNo2Uz5rnOdZ3nme59n+gaDoTaH8fB4FGUR&#10;Sncep9IwGQgicH4YBG2B/l+WRSmgbp1owF4eiWIQaBM0x/n6WhVFAbZzMOiwDi6NY1AoAydnWbxn&#10;lIWJgIwFweCUIYahOkx3HCahRlcXdtp4eJ0HCZxrm8iwAgGFoZhwCgG7mgSfgcF4UAwaBpG1nAAC&#10;ft4Rbk250HGbpjmIYJrmwbRlGga0zIwAwZh0G4RhGFIfh8HYOguCLRHwdhvEuUZYowDIThqLAlB4&#10;0B+HmUxQFIdJ5nwhgEAeCwui4LYGcyzp/mIWpVGWbRzIx0o19P8jEPOfJsmmZheGAZRvG0thynaR&#10;gAIBADgzBsDgEAIwTBBeA8ICRqR/j+HANwbIwxgi8HGOUcwyxmjVH6SUCYGgRguBOCUGoQAfA0BY&#10;CoBABVyGjH+NwaIxhbC6F+MAYYyiFkWAIAsCQUwtBhC0E0H7DgAD2HUJYTwp0QrbAgBkEoWwrBMA&#10;NC00A/RsjOGQLwYozBtDUGcN8c47yMPeA8DIFwLQeQKBgCsFMLDRD8GsMsZIwRkDIGiMwZo5h3ne&#10;IuBIDQIgXAqBODcHQOgZAvBaAmNxGR9i2FUKQbI5h4FxAGAUJ4WQxghAqk0no/xzDdGiK0V4txjD&#10;HGWPUfcOQAADAQA0IgTwtBpC2EuKhXB6juHSMkZIxhojWGyMwZAyx5ohIwAsCYGwbAuBMCkGQPAd&#10;g3BiA0BABDXQwGKLoYYyRoDJGWOgeI9SGAGAeBcHYOwdBOCWEoEbwiBD9GALEVIzxvDpIYAt5oZn&#10;oNDn1Pufk/Z/T/NEzegFA6CUFoNQehFCaFULoZQ2h1D6IURolROilFaLUXoxRlmlAqNUdo9R+kFI&#10;aRUjpJSWk1J6UUppVSullLaXUro5S+mVM6aU1ptTenFOadU7p5T2n1P6gVBNzTGoVRajVHqRUmpV&#10;S6mVNqdU+qFUapM9qJVOq1V6sVZq1VurlXavVfrBWGsRXKq1jrNWetFaa1VrrZW2t1b64VxABWWu&#10;Vda7V3rxXmvVe6+V9r9X80tdLAWDsJYWw1h7EWJsVYuxlCbBWNshZGyVk7KWVstZezFcrH2Zs5Z2&#10;z1n7QWhtFaO0lA7N2ltRam1Vq7WWttda+zlp7YWztpbW21t7cW5t1Ty2Vu7fW/uBcG4Vw7iXFOHb&#10;241yblXLuZc251z7XXIuhdO6l1brXXuxdmsN0rtXdu9d+8F4bxXjoxdy8l570XpvVeu9l7WbLIvd&#10;fG+V876X1vteq81979X7v5f2/1/7Y3wwBgPAmBcDYHwRXG/OCcGYNwdg/CGEaU4LwlhXC2F8MYZw&#10;1VTAWG8PYfxBiHEWIzW4UxJifFGKcVYrwNibFmL8YYxxljO6+LsaY3xxjnHWO7VY2x5j/IGQchZD&#10;r7j7ImR8kZJyVkuqWRsmZPyhlHKWU8J4dyplfLGWctZbovk7LmX8wZhzFmM3eXsyZnzRmnNWayTZ&#10;mzZm/OGcc5ZPICAADwD+AAQAAQAAAAAAAAAAAQQAAQAAAAIDAAABAQQAAQAAAHADAAACAQMAAwAA&#10;AFo8AQADAQMAAQAAAAUAAAAGAQMAAQAAAAIAAAARAQQAAQAAAAgAAAAVAQMAAQAAAAMAAAAWAQQA&#10;AQAAAHADAAAXAQQAAQAAAJc7AQAaAQUAAQAAAGA8AQAbAQUAAQAAAGg8AQAcAQMAAQAAAAEAAAAo&#10;AQMAAQAAAAIAAAA9AQMAAQAAAAIAAAAAAAAACAAIAAgAYFsDAOgDAABgWwMA6AMAAFBLAQItABQA&#10;BgAIAAAAIQAi7Q4cCQEAABUCAAATAAAAAAAAAAAAAAAAAAAAAABbQ29udGVudF9UeXBlc10ueG1s&#10;UEsBAi0AFAAGAAgAAAAhADj9If/WAAAAlAEAAAsAAAAAAAAAAAAAAAAAOgEAAF9yZWxzLy5yZWxz&#10;UEsBAi0AFAAGAAgAAAAhAKLNAo0CBAAA9A4AAA4AAAAAAAAAAAAAAAAAOQIAAGRycy9lMm9Eb2Mu&#10;eG1sUEsBAi0AFAAGAAgAAAAhAEtyDpHDAAAApwEAABkAAAAAAAAAAAAAAAAAZwYAAGRycy9fcmVs&#10;cy9lMm9Eb2MueG1sLnJlbHNQSwECLQAUAAYACAAAACEAaBmHtNwAAAAFAQAADwAAAAAAAAAAAAAA&#10;AABhBwAAZHJzL2Rvd25yZXYueG1sUEsBAi0ACgAAAAAAAAAhAPcYhFTE8AEAxPABABUAAAAAAAAA&#10;AAAAAAAAaggAAGRycy9tZWRpYS9pbWFnZTEudGlmZlBLAQItAAoAAAAAAAAAIQDjMtghcDwBAHA8&#10;AQAVAAAAAAAAAAAAAAAAAGH5AQBkcnMvbWVkaWEvaW1hZ2UyLnRpZmZQSwUGAAAAAAcABwDAAQAA&#10;BDYDAAAA&#10;">
                <v:shape id="Picture 2051" o:spid="_x0000_s1027" type="#_x0000_t75" style="position:absolute;width:32004;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XUxAAAAN0AAAAPAAAAZHJzL2Rvd25yZXYueG1sRI9Ba8JA&#10;FITvhf6H5Qm91d2kmGp0lVKoeKxaPD+yzySYfRt2t5r8+64g9DjMzDfMajPYTlzJh9axhmyqQBBX&#10;zrRca/g5fr3OQYSIbLBzTBpGCrBZPz+tsDTuxnu6HmItEoRDiRqaGPtSylA1ZDFMXU+cvLPzFmOS&#10;vpbG4y3BbSdzpQppseW00GBPnw1Vl8Ov1XA5bcfvcZu5xb7I3s65ei/Ghdf6ZTJ8LEFEGuJ/+NHe&#10;GQ25mmVwf5OegFz/AQAA//8DAFBLAQItABQABgAIAAAAIQDb4fbL7gAAAIUBAAATAAAAAAAAAAAA&#10;AAAAAAAAAABbQ29udGVudF9UeXBlc10ueG1sUEsBAi0AFAAGAAgAAAAhAFr0LFu/AAAAFQEAAAsA&#10;AAAAAAAAAAAAAAAAHwEAAF9yZWxzLy5yZWxzUEsBAi0AFAAGAAgAAAAhAE2YRdTEAAAA3QAAAA8A&#10;AAAAAAAAAAAAAAAABwIAAGRycy9kb3ducmV2LnhtbFBLBQYAAAAAAwADALcAAAD4AgAAAAA=&#10;">
                  <v:imagedata r:id="rId27" o:title="Sl_LesionSize_IntMean_DW"/>
                </v:shape>
                <v:shape id="Picture 2052" o:spid="_x0000_s1028" type="#_x0000_t75" style="position:absolute;left:8031;width:5258;height:29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45xgAAAN0AAAAPAAAAZHJzL2Rvd25yZXYueG1sRI/RasJA&#10;FETfC/7Dcgu+lGbTQEVT1yClBSmIMfYDLtlrEszeDdlNjH/fLQg+DjNzhllnk2nFSL1rLCt4i2IQ&#10;xKXVDVcKfk/fr0sQziNrbC2Tghs5yDazpzWm2l75SGPhKxEg7FJUUHvfpVK6siaDLrIdcfDOtjfo&#10;g+wrqXu8BrhpZRLHC2mw4bBQY0efNZWXYjAKvl5uzeFyLg/5MPxwtdrn++UiV2r+PG0/QHia/CN8&#10;b++0giR+T+D/TXgCcvMHAAD//wMAUEsBAi0AFAAGAAgAAAAhANvh9svuAAAAhQEAABMAAAAAAAAA&#10;AAAAAAAAAAAAAFtDb250ZW50X1R5cGVzXS54bWxQSwECLQAUAAYACAAAACEAWvQsW78AAAAVAQAA&#10;CwAAAAAAAAAAAAAAAAAfAQAAX3JlbHMvLnJlbHNQSwECLQAUAAYACAAAACEARS5uOcYAAADdAAAA&#10;DwAAAAAAAAAAAAAAAAAHAgAAZHJzL2Rvd25yZXYueG1sUEsFBgAAAAADAAMAtwAAAPoCAAAAAA==&#10;">
                  <v:imagedata r:id="rId28" o:title="Sl_LesionSize_vio_DW" cropbottom="8482f" cropleft="18752f" cropright="36017f"/>
                </v:shape>
                <v:shape id="Picture 2053" o:spid="_x0000_s1029" type="#_x0000_t75" style="position:absolute;left:25226;top:46;width:7838;height:2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q7xgAAAN0AAAAPAAAAZHJzL2Rvd25yZXYueG1sRI9La8Mw&#10;EITvhf4HsYXeGjlPghMlJIXQXh2XPG6LtbHdWitXUmPn31eFQI/DzHzDLNe9acSVnK8tKxgOEhDE&#10;hdU1lwo+8t3LHIQPyBoby6TgRh7Wq8eHJabadpzRdR9KESHsU1RQhdCmUvqiIoN+YFvi6F2sMxii&#10;dKXUDrsIN40cJclMGqw5LlTY0mtFxdf+xyiYZMftbPKWHbr6Ox9+5ofpyd3OSj0/9ZsFiEB9+A/f&#10;2+9awSiZjuHvTXwCcvULAAD//wMAUEsBAi0AFAAGAAgAAAAhANvh9svuAAAAhQEAABMAAAAAAAAA&#10;AAAAAAAAAAAAAFtDb250ZW50X1R5cGVzXS54bWxQSwECLQAUAAYACAAAACEAWvQsW78AAAAVAQAA&#10;CwAAAAAAAAAAAAAAAAAfAQAAX3JlbHMvLnJlbHNQSwECLQAUAAYACAAAACEA4nT6u8YAAADdAAAA&#10;DwAAAAAAAAAAAAAAAAAHAgAAZHJzL2Rvd25yZXYueG1sUEsFBgAAAAADAAMAtwAAAPoCAAAAAA==&#10;">
                  <v:imagedata r:id="rId28" o:title="Sl_LesionSize_vio_DW" cropbottom="8572f" cropleft="49484f"/>
                </v:shape>
                <w10:anchorlock/>
              </v:group>
            </w:pict>
          </mc:Fallback>
        </mc:AlternateContent>
      </w:r>
    </w:p>
    <w:p w14:paraId="5992F92A" w14:textId="77777777" w:rsidR="00082C15" w:rsidRDefault="00082C15">
      <w:pPr>
        <w:rPr>
          <w:b/>
          <w:sz w:val="24"/>
          <w:szCs w:val="24"/>
        </w:rPr>
      </w:pPr>
    </w:p>
    <w:p w14:paraId="5DE60336" w14:textId="77777777" w:rsidR="00082C15" w:rsidRDefault="00082C15" w:rsidP="00082C15">
      <w:pPr>
        <w:rPr>
          <w:sz w:val="24"/>
          <w:szCs w:val="24"/>
        </w:rPr>
      </w:pPr>
      <w:r>
        <w:rPr>
          <w:b/>
          <w:sz w:val="24"/>
          <w:szCs w:val="24"/>
        </w:rPr>
        <w:t>Figure 3</w:t>
      </w:r>
      <w:r w:rsidRPr="00591543">
        <w:rPr>
          <w:b/>
          <w:sz w:val="24"/>
          <w:szCs w:val="24"/>
        </w:rPr>
        <w:t xml:space="preserve">. </w:t>
      </w:r>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
    <w:p w14:paraId="5C161D96" w14:textId="77777777" w:rsidR="00082C15" w:rsidRDefault="00082C15" w:rsidP="00082C15">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123BA947" w14:textId="77777777" w:rsidR="005C4EA6" w:rsidRDefault="005C4EA6" w:rsidP="00082C15">
      <w:pPr>
        <w:rPr>
          <w:sz w:val="24"/>
          <w:szCs w:val="24"/>
        </w:rPr>
      </w:pP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EE70538"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r w:rsidR="001D275E">
        <w:rPr>
          <w:sz w:val="24"/>
          <w:szCs w:val="24"/>
        </w:rPr>
        <w:t>plant-</w:t>
      </w:r>
      <w:r>
        <w:rPr>
          <w:sz w:val="24"/>
          <w:szCs w:val="24"/>
        </w:rPr>
        <w:t>generalist pathogen</w:t>
      </w:r>
      <w:r w:rsidR="001D275E">
        <w:rPr>
          <w:sz w:val="24"/>
          <w:szCs w:val="24"/>
        </w:rPr>
        <w:t xml:space="preserve"> interaction</w:t>
      </w:r>
      <w:r w:rsidR="00435AF3">
        <w:rPr>
          <w:sz w:val="24"/>
          <w:szCs w:val="24"/>
        </w:rPr>
        <w:t>s</w:t>
      </w:r>
      <w:r w:rsidR="001D275E">
        <w:rPr>
          <w:sz w:val="24"/>
          <w:szCs w:val="24"/>
        </w:rPr>
        <w:t xml:space="preserve"> </w:t>
      </w:r>
      <w:r>
        <w:rPr>
          <w:sz w:val="24"/>
          <w:szCs w:val="24"/>
        </w:rPr>
        <w:t>suggests that</w:t>
      </w:r>
      <w:r w:rsidR="00970D99">
        <w:rPr>
          <w:sz w:val="24"/>
          <w:szCs w:val="24"/>
        </w:rPr>
        <w:t xml:space="preserve"> </w:t>
      </w:r>
      <w:r w:rsidR="00F60037">
        <w:rPr>
          <w:sz w:val="24"/>
          <w:szCs w:val="24"/>
        </w:rPr>
        <w:t>generalist</w:t>
      </w:r>
      <w:r w:rsidR="00016D5A">
        <w:rPr>
          <w:sz w:val="24"/>
          <w:szCs w:val="24"/>
        </w:rPr>
        <w:t xml:space="preserve"> </w:t>
      </w:r>
      <w:r w:rsidR="00E75C3D">
        <w:rPr>
          <w:sz w:val="24"/>
          <w:szCs w:val="24"/>
        </w:rPr>
        <w:t xml:space="preserve">pathogen </w:t>
      </w:r>
      <w:r w:rsidR="00970D99">
        <w:rPr>
          <w:sz w:val="24"/>
          <w:szCs w:val="24"/>
        </w:rPr>
        <w:t>isolates</w:t>
      </w:r>
      <w:r w:rsidR="00435AF3">
        <w:rPr>
          <w:sz w:val="24"/>
          <w:szCs w:val="24"/>
        </w:rPr>
        <w:t xml:space="preserve"> within a species</w:t>
      </w:r>
      <w:r>
        <w:rPr>
          <w:sz w:val="24"/>
          <w:szCs w:val="24"/>
        </w:rPr>
        <w:t xml:space="preserve"> may </w:t>
      </w:r>
      <w:r w:rsidR="006830A0">
        <w:rPr>
          <w:sz w:val="24"/>
          <w:szCs w:val="24"/>
        </w:rPr>
        <w:t xml:space="preserve">specialize </w:t>
      </w:r>
      <w:r w:rsidR="00435AF3">
        <w:rPr>
          <w:sz w:val="24"/>
          <w:szCs w:val="24"/>
        </w:rPr>
        <w:t xml:space="preserve">for </w:t>
      </w:r>
      <w:r w:rsidR="00970D99">
        <w:rPr>
          <w:sz w:val="24"/>
          <w:szCs w:val="24"/>
        </w:rPr>
        <w:t>interaction with</w:t>
      </w:r>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r w:rsidR="00970D99">
        <w:rPr>
          <w:sz w:val="24"/>
          <w:szCs w:val="24"/>
        </w:rPr>
        <w:t xml:space="preserve">generalist </w:t>
      </w:r>
      <w:r w:rsidR="00F60037">
        <w:rPr>
          <w:sz w:val="24"/>
          <w:szCs w:val="24"/>
        </w:rPr>
        <w:t>isolates may</w:t>
      </w:r>
      <w:r w:rsidR="00970D99">
        <w:rPr>
          <w:sz w:val="24"/>
          <w:szCs w:val="24"/>
        </w:rPr>
        <w:t xml:space="preserve"> show no host specialization or preference</w:t>
      </w:r>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r w:rsidR="00970D99">
        <w:rPr>
          <w:sz w:val="24"/>
          <w:szCs w:val="24"/>
        </w:rPr>
        <w:t>isolates that</w:t>
      </w:r>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w:t>
      </w:r>
      <w:r w:rsidR="002817BF">
        <w:rPr>
          <w:sz w:val="24"/>
          <w:szCs w:val="24"/>
        </w:rPr>
        <w:lastRenderedPageBreak/>
        <w:t xml:space="preserve">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1FBFF629"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34153E">
        <w:rPr>
          <w:b/>
          <w:sz w:val="24"/>
          <w:szCs w:val="24"/>
        </w:rPr>
        <w:t>Genotype</w:t>
      </w:r>
    </w:p>
    <w:p w14:paraId="660F9F13" w14:textId="11C39FFA"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915683">
        <w:rPr>
          <w:sz w:val="24"/>
          <w:szCs w:val="24"/>
        </w:rPr>
        <w:t xml:space="preserve">due to low power in </w:t>
      </w:r>
      <w:r w:rsidR="00E33AB3">
        <w:rPr>
          <w:sz w:val="24"/>
          <w:szCs w:val="24"/>
        </w:rPr>
        <w:t xml:space="preserve">F-tests </w:t>
      </w:r>
      <w:r w:rsidR="008478A5">
        <w:rPr>
          <w:sz w:val="24"/>
          <w:szCs w:val="24"/>
        </w:rPr>
        <w:t xml:space="preserve">in factors with </w:t>
      </w:r>
      <w:r w:rsidR="00E33AB3">
        <w:rPr>
          <w:sz w:val="24"/>
          <w:szCs w:val="24"/>
        </w:rPr>
        <w:t xml:space="preserve">high degrees of freedom,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w:t>
      </w:r>
      <w:r w:rsidR="00E33AB3">
        <w:rPr>
          <w:sz w:val="24"/>
          <w:szCs w:val="24"/>
        </w:rPr>
        <w:lastRenderedPageBreak/>
        <w:t xml:space="preserve">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r w:rsidR="009A731B">
        <w:rPr>
          <w:sz w:val="24"/>
          <w:szCs w:val="24"/>
        </w:rPr>
        <w:t>B</w:t>
      </w:r>
      <w:r w:rsidR="00567AFE">
        <w:rPr>
          <w:sz w:val="24"/>
          <w:szCs w:val="24"/>
        </w:rPr>
        <w:t>enjamini-</w:t>
      </w:r>
      <w:r w:rsidR="009A731B">
        <w:rPr>
          <w:sz w:val="24"/>
          <w:szCs w:val="24"/>
        </w:rPr>
        <w:t>H</w:t>
      </w:r>
      <w:r w:rsidR="00567AFE">
        <w:rPr>
          <w:sz w:val="24"/>
          <w:szCs w:val="24"/>
        </w:rPr>
        <w:t>ochberg</w:t>
      </w:r>
      <w:r w:rsidR="009A731B">
        <w:rPr>
          <w:sz w:val="24"/>
          <w:szCs w:val="24"/>
        </w:rPr>
        <w:t xml:space="preserve"> </w:t>
      </w:r>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7028AA">
        <w:rPr>
          <w:sz w:val="24"/>
          <w:szCs w:val="24"/>
        </w:rPr>
        <w:t>S2</w:t>
      </w:r>
      <w:r w:rsidR="00FF4C2B">
        <w:rPr>
          <w:sz w:val="24"/>
          <w:szCs w:val="24"/>
        </w:rPr>
        <w:t>,</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r w:rsidR="009A731B">
        <w:rPr>
          <w:sz w:val="24"/>
          <w:szCs w:val="24"/>
        </w:rPr>
        <w:t>B</w:t>
      </w:r>
      <w:r w:rsidR="00567AFE">
        <w:rPr>
          <w:sz w:val="24"/>
          <w:szCs w:val="24"/>
        </w:rPr>
        <w:t>-</w:t>
      </w:r>
      <w:r w:rsidR="009A731B">
        <w:rPr>
          <w:sz w:val="24"/>
          <w:szCs w:val="24"/>
        </w:rPr>
        <w:t xml:space="preserve">H </w:t>
      </w:r>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5E4C5B3D"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w:t>
      </w:r>
      <w:r w:rsidR="00CE722A">
        <w:rPr>
          <w:sz w:val="24"/>
          <w:szCs w:val="24"/>
        </w:rPr>
        <w:lastRenderedPageBreak/>
        <w:t xml:space="preserve">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A81BCD">
        <w:rPr>
          <w:sz w:val="24"/>
          <w:szCs w:val="24"/>
        </w:rPr>
        <w:t xml:space="preserve">sensitivity to </w:t>
      </w:r>
      <w:r w:rsidR="003225BE">
        <w:rPr>
          <w:sz w:val="24"/>
          <w:szCs w:val="24"/>
        </w:rPr>
        <w:t xml:space="preserve"> tomato </w:t>
      </w:r>
      <w:r w:rsidR="00A81BCD">
        <w:rPr>
          <w:sz w:val="24"/>
          <w:szCs w:val="24"/>
        </w:rPr>
        <w:t>genetic variation</w:t>
      </w:r>
      <w:r w:rsidR="003225BE">
        <w:rPr>
          <w:sz w:val="24"/>
          <w:szCs w:val="24"/>
        </w:rPr>
        <w:t>.</w:t>
      </w:r>
    </w:p>
    <w:p w14:paraId="71EBB3B4" w14:textId="77777777" w:rsidR="009A731B" w:rsidRDefault="009A731B">
      <w:pPr>
        <w:rPr>
          <w:b/>
          <w:sz w:val="24"/>
          <w:szCs w:val="24"/>
        </w:rPr>
      </w:pPr>
    </w:p>
    <w:p w14:paraId="10DDCABF" w14:textId="77777777" w:rsidR="009A731B" w:rsidRPr="009A731B" w:rsidRDefault="009A731B" w:rsidP="009A731B">
      <w:pPr>
        <w:rPr>
          <w:b/>
        </w:rPr>
      </w:pPr>
      <w:r>
        <w:rPr>
          <w:b/>
          <w:sz w:val="24"/>
          <w:szCs w:val="24"/>
        </w:rPr>
        <w:t xml:space="preserve">Table 2. </w:t>
      </w:r>
      <w:r w:rsidRPr="009A731B">
        <w:rPr>
          <w:b/>
          <w:bCs/>
        </w:rPr>
        <w:t xml:space="preserve">Rank order shifts of 97 </w:t>
      </w:r>
      <w:r w:rsidRPr="009A731B">
        <w:rPr>
          <w:b/>
          <w:bCs/>
          <w:i/>
          <w:iCs/>
        </w:rPr>
        <w:t xml:space="preserve">B. cinerea </w:t>
      </w:r>
      <w:r w:rsidRPr="009A731B">
        <w:rPr>
          <w:b/>
          <w:bCs/>
        </w:rPr>
        <w:t>isolates by lesion area across all of the tomato accessions.</w:t>
      </w:r>
    </w:p>
    <w:p w14:paraId="27B7B1CB" w14:textId="3501498D" w:rsidR="009A731B" w:rsidRDefault="009A731B" w:rsidP="009A731B">
      <w:pPr>
        <w:rPr>
          <w:sz w:val="24"/>
          <w:szCs w:val="24"/>
        </w:rPr>
      </w:pPr>
      <w:bookmarkStart w:id="2" w:name="_Hlk514246344"/>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2"/>
      <w:r w:rsidRPr="00567AFE">
        <w:rPr>
          <w:sz w:val="24"/>
          <w:szCs w:val="24"/>
        </w:rPr>
        <w:t xml:space="preserve">A significant p-value suggests that the relative performance of individual isolates is altered from one host to the other. </w:t>
      </w:r>
      <w:bookmarkStart w:id="3" w:name="_Hlk514243931"/>
      <w:r w:rsidRPr="00567AFE">
        <w:rPr>
          <w:sz w:val="24"/>
          <w:szCs w:val="24"/>
        </w:rPr>
        <w:t xml:space="preserve">The lower left corner of the chart includes </w:t>
      </w:r>
      <w:r>
        <w:rPr>
          <w:sz w:val="24"/>
          <w:szCs w:val="24"/>
        </w:rPr>
        <w:t>B</w:t>
      </w:r>
      <w:r w:rsidR="00567AFE">
        <w:rPr>
          <w:sz w:val="24"/>
          <w:szCs w:val="24"/>
        </w:rPr>
        <w:t>-</w:t>
      </w:r>
      <w:r>
        <w:rPr>
          <w:sz w:val="24"/>
          <w:szCs w:val="24"/>
        </w:rPr>
        <w:t xml:space="preserve">H </w:t>
      </w:r>
      <w:r w:rsidRPr="00567AFE">
        <w:rPr>
          <w:sz w:val="24"/>
          <w:szCs w:val="24"/>
        </w:rPr>
        <w:t xml:space="preserve">FDR-corrected p-values, the upper right corner includes the test statistic (W). </w:t>
      </w:r>
      <w:bookmarkEnd w:id="3"/>
      <w:r w:rsidRPr="00567AFE">
        <w:rPr>
          <w:sz w:val="24"/>
          <w:szCs w:val="24"/>
        </w:rPr>
        <w:t>Bold text indicates significance at p</w:t>
      </w:r>
      <w:r w:rsidR="003055C5">
        <w:rPr>
          <w:sz w:val="24"/>
          <w:szCs w:val="24"/>
        </w:rPr>
        <w:t xml:space="preserve"> </w:t>
      </w:r>
      <w:r w:rsidRPr="00567AFE">
        <w:rPr>
          <w:sz w:val="24"/>
          <w:szCs w:val="24"/>
        </w:rPr>
        <w:t>&lt;</w:t>
      </w:r>
      <w:r w:rsidR="003055C5">
        <w:rPr>
          <w:sz w:val="24"/>
          <w:szCs w:val="24"/>
        </w:rPr>
        <w:t xml:space="preserve"> </w:t>
      </w:r>
      <w:r w:rsidRPr="00567AFE">
        <w:rPr>
          <w:sz w:val="24"/>
          <w:szCs w:val="24"/>
        </w:rPr>
        <w:t>0.01 after correction, italicized text indicates suggestive p-values 0.01 &lt; p &lt; 0.1. NS shows non-significant interactions.</w:t>
      </w:r>
    </w:p>
    <w:p w14:paraId="01C3D14C" w14:textId="34896CEE" w:rsidR="00505EAB" w:rsidRDefault="00505EAB" w:rsidP="009A731B">
      <w:pPr>
        <w:rPr>
          <w:sz w:val="24"/>
          <w:szCs w:val="24"/>
        </w:rPr>
      </w:pPr>
    </w:p>
    <w:p w14:paraId="1724AE65" w14:textId="77777777" w:rsidR="00505EAB" w:rsidRPr="00567AFE" w:rsidRDefault="00505EAB" w:rsidP="009A731B">
      <w:pPr>
        <w:rPr>
          <w:sz w:val="24"/>
          <w:szCs w:val="24"/>
        </w:rPr>
      </w:pPr>
    </w:p>
    <w:p w14:paraId="2B127891" w14:textId="2E2D9644" w:rsidR="009A731B" w:rsidRDefault="00505EAB">
      <w:pPr>
        <w:rPr>
          <w:b/>
          <w:sz w:val="24"/>
          <w:szCs w:val="24"/>
        </w:rPr>
      </w:pPr>
      <w:r>
        <w:rPr>
          <w:noProof/>
        </w:rPr>
        <w:drawing>
          <wp:inline distT="0" distB="0" distL="0" distR="0" wp14:anchorId="3CC01F3D" wp14:editId="44487A88">
            <wp:extent cx="6163987" cy="25019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8028" cy="2503540"/>
                    </a:xfrm>
                    <a:prstGeom prst="rect">
                      <a:avLst/>
                    </a:prstGeom>
                    <a:noFill/>
                    <a:ln>
                      <a:noFill/>
                    </a:ln>
                  </pic:spPr>
                </pic:pic>
              </a:graphicData>
            </a:graphic>
          </wp:inline>
        </w:drawing>
      </w:r>
      <w:r w:rsidR="009A731B">
        <w:rPr>
          <w:b/>
          <w:sz w:val="24"/>
          <w:szCs w:val="24"/>
        </w:rPr>
        <w:br w:type="page"/>
      </w:r>
    </w:p>
    <w:p w14:paraId="73A8900E" w14:textId="44EDD8F2"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09FDC5B"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r w:rsidR="008664CC">
        <w:rPr>
          <w:sz w:val="24"/>
          <w:szCs w:val="24"/>
        </w:rPr>
        <w:t>GWA</w:t>
      </w:r>
      <w:r>
        <w:rPr>
          <w:sz w:val="24"/>
          <w:szCs w:val="24"/>
        </w:rPr>
        <w:t xml:space="preserve"> mapping analysis</w:t>
      </w:r>
      <w:r w:rsidR="00970D99">
        <w:rPr>
          <w:sz w:val="24"/>
          <w:szCs w:val="24"/>
        </w:rPr>
        <w:t xml:space="preserve"> within the pathogen</w:t>
      </w:r>
      <w:r>
        <w:rPr>
          <w:sz w:val="24"/>
          <w:szCs w:val="24"/>
        </w:rPr>
        <w:t xml:space="preserve"> </w:t>
      </w:r>
      <w:r w:rsidR="005B1302">
        <w:rPr>
          <w:sz w:val="24"/>
          <w:szCs w:val="24"/>
        </w:rPr>
        <w:t>by two approaches</w:t>
      </w:r>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r w:rsidR="00036746">
        <w:rPr>
          <w:sz w:val="24"/>
          <w:szCs w:val="24"/>
        </w:rPr>
        <w:t xml:space="preserve">first </w:t>
      </w:r>
      <w:r w:rsidR="005D0AE7">
        <w:rPr>
          <w:sz w:val="24"/>
          <w:szCs w:val="24"/>
        </w:rPr>
        <w:t>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sidR="00036746">
        <w:rPr>
          <w:sz w:val="24"/>
          <w:szCs w:val="24"/>
        </w:rPr>
        <w:t xml:space="preserve">compared to the T4 reference genome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r w:rsidR="005B1302">
        <w:rPr>
          <w:sz w:val="24"/>
          <w:szCs w:val="24"/>
        </w:rPr>
        <w:t xml:space="preserve">To verify these patterns, we also implemented a </w:t>
      </w:r>
      <w:r w:rsidR="003B63E6">
        <w:rPr>
          <w:sz w:val="24"/>
          <w:szCs w:val="24"/>
        </w:rPr>
        <w:t>Genome-wide Efficient M</w:t>
      </w:r>
      <w:r w:rsidR="005B1302">
        <w:rPr>
          <w:sz w:val="24"/>
          <w:szCs w:val="24"/>
        </w:rPr>
        <w:t>ixed-</w:t>
      </w:r>
      <w:r w:rsidR="003B63E6">
        <w:rPr>
          <w:sz w:val="24"/>
          <w:szCs w:val="24"/>
        </w:rPr>
        <w:t>M</w:t>
      </w:r>
      <w:r w:rsidR="005B1302">
        <w:rPr>
          <w:sz w:val="24"/>
          <w:szCs w:val="24"/>
        </w:rPr>
        <w:t xml:space="preserve">odel </w:t>
      </w:r>
      <w:r w:rsidR="003B63E6">
        <w:rPr>
          <w:sz w:val="24"/>
          <w:szCs w:val="24"/>
        </w:rPr>
        <w:t xml:space="preserve">Association (GEMMA) </w:t>
      </w:r>
      <w:r w:rsidR="005B1302">
        <w:rPr>
          <w:sz w:val="24"/>
          <w:szCs w:val="24"/>
        </w:rPr>
        <w:t xml:space="preserve">analysis with a </w:t>
      </w:r>
      <w:r w:rsidR="00182A6D">
        <w:rPr>
          <w:sz w:val="24"/>
          <w:szCs w:val="24"/>
        </w:rPr>
        <w:t>centered relatedness</w:t>
      </w:r>
      <w:r w:rsidR="005B1302">
        <w:rPr>
          <w:sz w:val="24"/>
          <w:szCs w:val="24"/>
        </w:rPr>
        <w:t xml:space="preserve"> matrix to control for the effects of population structure </w:t>
      </w:r>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r w:rsidR="005B1302">
        <w:rPr>
          <w:sz w:val="24"/>
          <w:szCs w:val="24"/>
        </w:rPr>
        <w:t>. In GEMMA, we included</w:t>
      </w:r>
      <w:r w:rsidR="000C4DD8">
        <w:rPr>
          <w:sz w:val="24"/>
          <w:szCs w:val="24"/>
        </w:rPr>
        <w:t xml:space="preserve"> 237,878</w:t>
      </w:r>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r w:rsidR="005D0AE7">
        <w:rPr>
          <w:sz w:val="24"/>
          <w:szCs w:val="24"/>
        </w:rPr>
        <w:t xml:space="preserve">To determine significance of SNP </w:t>
      </w:r>
      <w:r w:rsidR="004A0949">
        <w:rPr>
          <w:sz w:val="24"/>
          <w:szCs w:val="24"/>
        </w:rPr>
        <w:t>effects</w:t>
      </w:r>
      <w:r w:rsidR="00E5266A">
        <w:rPr>
          <w:sz w:val="24"/>
          <w:szCs w:val="24"/>
        </w:rPr>
        <w:t xml:space="preserve"> under both GWA methods</w:t>
      </w:r>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7A15C7">
        <w:rPr>
          <w:sz w:val="24"/>
          <w:szCs w:val="24"/>
        </w:rPr>
        <w:t>The ridge-regression approach (</w:t>
      </w:r>
      <w:r w:rsidR="00435AF3">
        <w:rPr>
          <w:sz w:val="24"/>
          <w:szCs w:val="24"/>
        </w:rPr>
        <w:t>b</w:t>
      </w:r>
      <w:r w:rsidR="007A15C7">
        <w:rPr>
          <w:sz w:val="24"/>
          <w:szCs w:val="24"/>
        </w:rPr>
        <w:t xml:space="preserve">igRR) </w:t>
      </w:r>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t>
      </w:r>
      <w:r w:rsidR="00A50C30">
        <w:rPr>
          <w:sz w:val="24"/>
          <w:szCs w:val="24"/>
        </w:rPr>
        <w:lastRenderedPageBreak/>
        <w:t xml:space="preserve">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B203C">
        <w:rPr>
          <w:sz w:val="24"/>
          <w:szCs w:val="24"/>
        </w:rPr>
        <w:t>1000-</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r w:rsidR="00036746">
        <w:rPr>
          <w:sz w:val="24"/>
          <w:szCs w:val="24"/>
        </w:rPr>
        <w:t xml:space="preserve"> </w:t>
      </w:r>
      <w:r w:rsidR="007A15C7">
        <w:rPr>
          <w:sz w:val="24"/>
          <w:szCs w:val="24"/>
        </w:rPr>
        <w:t>The model accounting for population structure (G</w:t>
      </w:r>
      <w:r w:rsidR="00435AF3">
        <w:rPr>
          <w:sz w:val="24"/>
          <w:szCs w:val="24"/>
        </w:rPr>
        <w:t>EMMA</w:t>
      </w:r>
      <w:r w:rsidR="007A15C7">
        <w:rPr>
          <w:sz w:val="24"/>
          <w:szCs w:val="24"/>
        </w:rPr>
        <w:t>)</w:t>
      </w:r>
      <w:r w:rsidR="00C623D9">
        <w:rPr>
          <w:sz w:val="24"/>
          <w:szCs w:val="24"/>
        </w:rPr>
        <w:t xml:space="preserve"> confirmed our finding of a highly polygenic nature of lesion size in the pathogen (Figure S</w:t>
      </w:r>
      <w:r w:rsidR="007028AA">
        <w:rPr>
          <w:sz w:val="24"/>
          <w:szCs w:val="24"/>
        </w:rPr>
        <w:t>3</w:t>
      </w:r>
      <w:r w:rsidR="00C623D9">
        <w:rPr>
          <w:sz w:val="24"/>
          <w:szCs w:val="24"/>
        </w:rPr>
        <w:t>)</w:t>
      </w:r>
      <w:r w:rsidR="007B203C">
        <w:rPr>
          <w:sz w:val="24"/>
          <w:szCs w:val="24"/>
        </w:rPr>
        <w:t xml:space="preserve">, with </w:t>
      </w:r>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r w:rsidR="007B203C">
        <w:rPr>
          <w:sz w:val="24"/>
          <w:szCs w:val="24"/>
        </w:rPr>
        <w:t xml:space="preserve">SNPs significantly associated with virulence </w:t>
      </w:r>
      <w:r w:rsidR="0065243C">
        <w:rPr>
          <w:sz w:val="24"/>
          <w:szCs w:val="24"/>
        </w:rPr>
        <w:t xml:space="preserve">at the 99% threshold, and 288 to 1,361 SNPs at the 99.9% threshold </w:t>
      </w:r>
      <w:r w:rsidR="007B203C">
        <w:rPr>
          <w:sz w:val="24"/>
          <w:szCs w:val="24"/>
        </w:rPr>
        <w:t xml:space="preserve">(significance was determined </w:t>
      </w:r>
      <w:r w:rsidR="00EC2B40">
        <w:rPr>
          <w:sz w:val="24"/>
          <w:szCs w:val="24"/>
        </w:rPr>
        <w:t>using an empirically determined</w:t>
      </w:r>
      <w:r w:rsidR="0065243C">
        <w:rPr>
          <w:sz w:val="24"/>
          <w:szCs w:val="24"/>
        </w:rPr>
        <w:t xml:space="preserve"> </w:t>
      </w:r>
      <w:r w:rsidR="007B203C">
        <w:rPr>
          <w:sz w:val="24"/>
          <w:szCs w:val="24"/>
        </w:rPr>
        <w:t>1000-permutation threshold).</w:t>
      </w:r>
    </w:p>
    <w:p w14:paraId="3CD1F0D8" w14:textId="67952366" w:rsidR="00082C15"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3B63E6">
        <w:rPr>
          <w:sz w:val="24"/>
          <w:szCs w:val="24"/>
        </w:rPr>
        <w:t>all</w:t>
      </w:r>
      <w:r w:rsidR="00493503">
        <w:rPr>
          <w:sz w:val="24"/>
          <w:szCs w:val="24"/>
        </w:rPr>
        <w:t xml:space="preserve"> </w:t>
      </w:r>
      <w:r w:rsidR="00847F0D">
        <w:rPr>
          <w:sz w:val="24"/>
          <w:szCs w:val="24"/>
        </w:rPr>
        <w:t>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EC2B40">
        <w:rPr>
          <w:sz w:val="24"/>
          <w:szCs w:val="24"/>
        </w:rPr>
        <w:t>using the</w:t>
      </w:r>
      <w:r w:rsidR="00493503">
        <w:rPr>
          <w:sz w:val="24"/>
          <w:szCs w:val="24"/>
        </w:rPr>
        <w:t xml:space="preserve"> bigRR analysi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C623D9">
        <w:rPr>
          <w:sz w:val="24"/>
          <w:szCs w:val="24"/>
        </w:rPr>
        <w:t xml:space="preserve">GEMMA analysis </w:t>
      </w:r>
      <w:r w:rsidR="00B34204">
        <w:rPr>
          <w:sz w:val="24"/>
          <w:szCs w:val="24"/>
        </w:rPr>
        <w:t>also found significant SNP overlap between hosts</w:t>
      </w:r>
      <w:r w:rsidR="00C623D9">
        <w:rPr>
          <w:sz w:val="24"/>
          <w:szCs w:val="24"/>
        </w:rPr>
        <w:t xml:space="preserve"> </w:t>
      </w:r>
      <w:r w:rsidR="00C409C8">
        <w:rPr>
          <w:sz w:val="24"/>
          <w:szCs w:val="24"/>
        </w:rPr>
        <w:t xml:space="preserve">at the 99% permutation threshold, </w:t>
      </w:r>
      <w:r w:rsidR="00493503">
        <w:rPr>
          <w:sz w:val="24"/>
          <w:szCs w:val="24"/>
        </w:rPr>
        <w:t xml:space="preserve">with </w:t>
      </w:r>
      <w:r w:rsidR="00B34204">
        <w:rPr>
          <w:sz w:val="24"/>
          <w:szCs w:val="24"/>
        </w:rPr>
        <w:t xml:space="preserve">89 SNPs in at least ten hosts, 859 SNPs in at least half of the hosts, and 63% (19,270) </w:t>
      </w:r>
      <w:r w:rsidR="00182A6D">
        <w:rPr>
          <w:sz w:val="24"/>
          <w:szCs w:val="24"/>
        </w:rPr>
        <w:t xml:space="preserve">of significant </w:t>
      </w:r>
      <w:r w:rsidR="00B34204">
        <w:rPr>
          <w:sz w:val="24"/>
          <w:szCs w:val="24"/>
        </w:rPr>
        <w:t xml:space="preserve">SNPs unique to a single host. </w:t>
      </w:r>
      <w:r w:rsidR="00493503">
        <w:rPr>
          <w:sz w:val="24"/>
          <w:szCs w:val="24"/>
        </w:rPr>
        <w:t xml:space="preserve">SNP calling between hosts was lower for GEMMA at the 99.9% permutation threshold, with 78% of significant SNPs (4269) in a single host, </w:t>
      </w:r>
      <w:r w:rsidR="00C409C8">
        <w:rPr>
          <w:sz w:val="24"/>
          <w:szCs w:val="24"/>
        </w:rPr>
        <w:t>and 38 SNPs significant across at least half of the hosts</w:t>
      </w:r>
      <w:r w:rsidR="00B34204">
        <w:rPr>
          <w:sz w:val="24"/>
          <w:szCs w:val="24"/>
        </w:rPr>
        <w:t xml:space="preserve"> (Figure S</w:t>
      </w:r>
      <w:r w:rsidR="007028AA">
        <w:rPr>
          <w:sz w:val="24"/>
          <w:szCs w:val="24"/>
        </w:rPr>
        <w:t>4</w:t>
      </w:r>
      <w:r w:rsidR="00567AFE">
        <w:rPr>
          <w:sz w:val="24"/>
          <w:szCs w:val="24"/>
        </w:rPr>
        <w:t>a</w:t>
      </w:r>
      <w:r w:rsidR="00B34204">
        <w:rPr>
          <w:sz w:val="24"/>
          <w:szCs w:val="24"/>
        </w:rPr>
        <w:t>)</w:t>
      </w:r>
      <w:r w:rsidR="00C409C8">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r w:rsidR="001D3CDA">
        <w:rPr>
          <w:sz w:val="24"/>
          <w:szCs w:val="24"/>
        </w:rPr>
        <w:t xml:space="preserve">14 </w:t>
      </w:r>
      <w:r w:rsidR="00277283">
        <w:rPr>
          <w:sz w:val="24"/>
          <w:szCs w:val="24"/>
        </w:rPr>
        <w:t>genes linked to differential virulence in all 12 tomato accessions</w:t>
      </w:r>
      <w:r w:rsidR="00C65355">
        <w:rPr>
          <w:sz w:val="24"/>
          <w:szCs w:val="24"/>
        </w:rPr>
        <w:t xml:space="preserve"> </w:t>
      </w:r>
      <w:r w:rsidR="00A676D8">
        <w:rPr>
          <w:sz w:val="24"/>
          <w:szCs w:val="24"/>
        </w:rPr>
        <w:t xml:space="preserve">by bigRR </w:t>
      </w:r>
      <w:r w:rsidR="00C65355">
        <w:rPr>
          <w:sz w:val="24"/>
          <w:szCs w:val="24"/>
        </w:rPr>
        <w:t>(Figure 5</w:t>
      </w:r>
      <w:r w:rsidR="00BD2830">
        <w:rPr>
          <w:sz w:val="24"/>
          <w:szCs w:val="24"/>
        </w:rPr>
        <w:t>b</w:t>
      </w:r>
      <w:r w:rsidR="00722316">
        <w:rPr>
          <w:sz w:val="24"/>
          <w:szCs w:val="24"/>
        </w:rPr>
        <w:t xml:space="preserve">, Table </w:t>
      </w:r>
      <w:r w:rsidR="00410703">
        <w:rPr>
          <w:sz w:val="24"/>
          <w:szCs w:val="24"/>
        </w:rPr>
        <w:t>S2e</w:t>
      </w:r>
      <w:r w:rsidR="00BD2830">
        <w:rPr>
          <w:sz w:val="24"/>
          <w:szCs w:val="24"/>
        </w:rPr>
        <w:t>)</w:t>
      </w:r>
      <w:r w:rsidR="00277283">
        <w:rPr>
          <w:sz w:val="24"/>
          <w:szCs w:val="24"/>
        </w:rPr>
        <w:t>, as</w:t>
      </w:r>
      <w:r w:rsidR="009B5088">
        <w:rPr>
          <w:sz w:val="24"/>
          <w:szCs w:val="24"/>
        </w:rPr>
        <w:t xml:space="preserve"> some </w:t>
      </w:r>
      <w:r w:rsidR="009B5088">
        <w:rPr>
          <w:sz w:val="24"/>
          <w:szCs w:val="24"/>
        </w:rPr>
        <w:lastRenderedPageBreak/>
        <w:t>SNPs within a gene had accession-specific phenotypes</w:t>
      </w:r>
      <w:r w:rsidR="00277283">
        <w:rPr>
          <w:sz w:val="24"/>
          <w:szCs w:val="24"/>
        </w:rPr>
        <w:t xml:space="preserve"> (significant in &lt;12 tomato accessions). A further </w:t>
      </w:r>
      <w:r w:rsidR="001D3CDA">
        <w:rPr>
          <w:sz w:val="24"/>
          <w:szCs w:val="24"/>
        </w:rPr>
        <w:t xml:space="preserve">1045 </w:t>
      </w:r>
      <w:r w:rsidR="00277283">
        <w:rPr>
          <w:sz w:val="24"/>
          <w:szCs w:val="24"/>
        </w:rPr>
        <w:t>genes were linked to differential virulence on</w:t>
      </w:r>
      <w:r w:rsidR="00A50C30">
        <w:rPr>
          <w:sz w:val="24"/>
          <w:szCs w:val="24"/>
        </w:rPr>
        <w:t xml:space="preserve"> </w:t>
      </w:r>
      <w:r w:rsidR="00277283">
        <w:rPr>
          <w:sz w:val="24"/>
          <w:szCs w:val="24"/>
        </w:rPr>
        <w:t xml:space="preserve">7 </w:t>
      </w:r>
      <w:r w:rsidR="0051168B">
        <w:rPr>
          <w:sz w:val="24"/>
          <w:szCs w:val="24"/>
        </w:rPr>
        <w:t xml:space="preserve">to </w:t>
      </w:r>
      <w:r w:rsidR="00277283">
        <w:rPr>
          <w:sz w:val="24"/>
          <w:szCs w:val="24"/>
        </w:rPr>
        <w:t xml:space="preserve">11 </w:t>
      </w:r>
      <w:r w:rsidR="0051168B">
        <w:rPr>
          <w:sz w:val="24"/>
          <w:szCs w:val="24"/>
        </w:rPr>
        <w:t xml:space="preserve">of the </w:t>
      </w:r>
      <w:r w:rsidR="00277283">
        <w:rPr>
          <w:sz w:val="24"/>
          <w:szCs w:val="24"/>
        </w:rPr>
        <w:t>tomato accessions</w:t>
      </w:r>
      <w:r w:rsidR="00C65355">
        <w:rPr>
          <w:sz w:val="24"/>
          <w:szCs w:val="24"/>
        </w:rPr>
        <w:t xml:space="preserve"> </w:t>
      </w:r>
      <w:r w:rsidR="00A676D8">
        <w:rPr>
          <w:sz w:val="24"/>
          <w:szCs w:val="24"/>
        </w:rPr>
        <w:t xml:space="preserve">by bigRR </w:t>
      </w:r>
      <w:r w:rsidR="00C65355">
        <w:rPr>
          <w:sz w:val="24"/>
          <w:szCs w:val="24"/>
        </w:rPr>
        <w:t>(Figure 5</w:t>
      </w:r>
      <w:r w:rsidR="00722316">
        <w:rPr>
          <w:sz w:val="24"/>
          <w:szCs w:val="24"/>
        </w:rPr>
        <w:t xml:space="preserve">b, Table </w:t>
      </w:r>
      <w:r w:rsidR="00410703">
        <w:rPr>
          <w:sz w:val="24"/>
          <w:szCs w:val="24"/>
        </w:rPr>
        <w:t>S2e</w:t>
      </w:r>
      <w:r w:rsidR="006F171A">
        <w:rPr>
          <w:sz w:val="24"/>
          <w:szCs w:val="24"/>
        </w:rPr>
        <w:t>)</w:t>
      </w:r>
      <w:r w:rsidR="00277283">
        <w:rPr>
          <w:sz w:val="24"/>
          <w:szCs w:val="24"/>
        </w:rPr>
        <w:t xml:space="preserve">. </w:t>
      </w:r>
      <w:r w:rsidR="0051168B">
        <w:rPr>
          <w:sz w:val="24"/>
          <w:szCs w:val="24"/>
        </w:rPr>
        <w:t xml:space="preserve">At the 99.9% SNP significance threshold, GEMMA identified </w:t>
      </w:r>
      <w:r w:rsidR="00ED17B2">
        <w:rPr>
          <w:sz w:val="24"/>
          <w:szCs w:val="24"/>
        </w:rPr>
        <w:t xml:space="preserve">23 </w:t>
      </w:r>
      <w:r w:rsidR="0051168B">
        <w:rPr>
          <w:sz w:val="24"/>
          <w:szCs w:val="24"/>
        </w:rPr>
        <w:t>genes across 7 to 9 of the tomato accessions (</w:t>
      </w:r>
      <w:r w:rsidR="00182A6D">
        <w:rPr>
          <w:sz w:val="24"/>
          <w:szCs w:val="24"/>
        </w:rPr>
        <w:t>Figure S</w:t>
      </w:r>
      <w:r w:rsidR="007028AA">
        <w:rPr>
          <w:sz w:val="24"/>
          <w:szCs w:val="24"/>
        </w:rPr>
        <w:t>4</w:t>
      </w:r>
      <w:r w:rsidR="0051168B">
        <w:rPr>
          <w:sz w:val="24"/>
          <w:szCs w:val="24"/>
        </w:rPr>
        <w:t xml:space="preserve">). </w:t>
      </w:r>
    </w:p>
    <w:p w14:paraId="3224E1DF" w14:textId="2E9B3A86" w:rsidR="00082C15" w:rsidRDefault="00082C15">
      <w:pPr>
        <w:rPr>
          <w:sz w:val="24"/>
          <w:szCs w:val="24"/>
        </w:rPr>
      </w:pPr>
      <w:r w:rsidRPr="00082C15">
        <w:rPr>
          <w:noProof/>
        </w:rPr>
        <w:lastRenderedPageBreak/>
        <mc:AlternateContent>
          <mc:Choice Requires="wpg">
            <w:drawing>
              <wp:inline distT="0" distB="0" distL="0" distR="0" wp14:anchorId="065BE008" wp14:editId="0DAE55D2">
                <wp:extent cx="6858000" cy="8927122"/>
                <wp:effectExtent l="0" t="0" r="0" b="7620"/>
                <wp:docPr id="2054" name="Group 1"/>
                <wp:cNvGraphicFramePr/>
                <a:graphic xmlns:a="http://schemas.openxmlformats.org/drawingml/2006/main">
                  <a:graphicData uri="http://schemas.microsoft.com/office/word/2010/wordprocessingGroup">
                    <wpg:wgp>
                      <wpg:cNvGrpSpPr/>
                      <wpg:grpSpPr>
                        <a:xfrm>
                          <a:off x="0" y="0"/>
                          <a:ext cx="6858000" cy="8927122"/>
                          <a:chOff x="0" y="0"/>
                          <a:chExt cx="6858000" cy="8927122"/>
                        </a:xfrm>
                      </wpg:grpSpPr>
                      <pic:pic xmlns:pic="http://schemas.openxmlformats.org/drawingml/2006/picture">
                        <pic:nvPicPr>
                          <pic:cNvPr id="2055" name="Picture 2055" descr="C:\Users\nesoltis\Documents\Projects\BcSolGWAS\paper\plots\FigR6\FigR6b_Summary_99Thresh_ManhattanPlot_NA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57201" y="4706814"/>
                            <a:ext cx="6341705"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56" name="Picture 2056" descr="C:\Users\nesoltis\Documents\Projects\BcSolGWAS\paper\plots\FigR6\bw_Sl_LesionSize_trueMAF20_NA10_lowTR_LA2093.ManhattanPlot.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045"/>
                          <a:stretch/>
                        </pic:blipFill>
                        <pic:spPr bwMode="auto">
                          <a:xfrm>
                            <a:off x="0" y="387738"/>
                            <a:ext cx="6858000" cy="3965187"/>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57" name="TextBox 6"/>
                        <wps:cNvSpPr txBox="1"/>
                        <wps:spPr>
                          <a:xfrm>
                            <a:off x="107613" y="0"/>
                            <a:ext cx="421578" cy="430881"/>
                          </a:xfrm>
                          <a:prstGeom prst="rect">
                            <a:avLst/>
                          </a:prstGeom>
                          <a:noFill/>
                        </wps:spPr>
                        <wps:txbx>
                          <w:txbxContent>
                            <w:p w14:paraId="7D5BE6F6"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2058" name="TextBox 18"/>
                        <wps:cNvSpPr txBox="1"/>
                        <wps:spPr>
                          <a:xfrm>
                            <a:off x="117231" y="4352783"/>
                            <a:ext cx="427978" cy="431159"/>
                          </a:xfrm>
                          <a:prstGeom prst="rect">
                            <a:avLst/>
                          </a:prstGeom>
                          <a:noFill/>
                        </wps:spPr>
                        <wps:txbx>
                          <w:txbxContent>
                            <w:p w14:paraId="434B6E7A"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065BE008" id="Group 1" o:spid="_x0000_s1043" style="width:540pt;height:702.9pt;mso-position-horizontal-relative:char;mso-position-vertical-relative:line" coordsize="68580,892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5kCxBAAAlA4AAA4AAABkcnMvZTJvRG9jLnhtbNxX227bOBB9X2D/&#10;QdC7Y+ouGXEKx5egQNI14hR9MWDQEm2xlUSCpCO7i/77DinJXidZtA26W3QfLJNDajhzZuZwdPlm&#10;XxbWIxGSsmpoOxfItkiVsoxW26H9/mHWi21LKlxluGAVGdoHIu03V7//dlnzAXFZzoqMCAuUVHJQ&#10;86GdK8UH/b5Mc1JiecE4qWBxw0SJFUzFtp8JXIP2sui7CIX9momMC5YSKUE6aRbtK6N/syGp+mOz&#10;kURZxdAG25R5CvNc62f/6hIPtgLznKatGfgVVpSYVnDoUdUEK2ztBH2mqqSpYJJt1EXKyj7bbGhK&#10;jA/gjYOeeHMj2I4bX7aDesuPMAG0T3B6tdr03eNcWDQb2i4KfNuqcAlRMgdbjkan5tsBbLoRfMHn&#10;ohVsm5l2eL8Rpf4HV6y9wfVwxJXslZWCMIyDGCGAP4W1OHEjx3Ub5NMcwvPsvTSffuXNfndwX9t3&#10;NIfTdAC/FigYPQPq6wkFb6mdIHarpPwmHSUWn3a8BzHlWNE1Lag6mPyE6Gmjqsc5TeeimZxhHnSY&#10;wwZ9rgVxAFlGZAppOh4s30uormVFJCsUlcsJS3clqZRczgX7CPktl9fpghU3H0aLJceciCUvGEhn&#10;dHsfNs/1arErwcTDKkkeckFkvrrDVY4VFOYcNq/ejRx08ZFvdVC0udrCxl6s8bxl6SdpVWyc42pL&#10;RpLDsVDsYHknEoLVOcGZ1GJQ0j/XYqZnGKwLyme0KHTq6HGLNrj8JLNfCFhTNR0QDQ0IUgDwrJI5&#10;5dK2xICUawJZLd5mYGcKFKQgr7mglTJ1Cql5K5U+XSepqdQ/3XiEUOJe98YBGvd8FE17o8SPehGa&#10;Rj7yY2fsjL/otx1/sJMEUMHFhNPWdJA+M/7FsmwJrCl4QxzWIzb0pIEzBnX/xkQQaYS0rVKk94A9&#10;7IOxEkSluR5uAMhWDpuPCwb1E9A6JBJq2FrXdywDNPBOMQPGkxr2gwjIyLagWP0IhbHjN8V6LGfP&#10;dyIESarL2Xdd5KHYBL0rSkgaIdUNYaWlBxAFMNqchB/BpcbNbot2oGI6F4xbLwUmQck0nsZ+z3fD&#10;KQQmy3qj2djvhTMnCibeZDyeOF9aC7r3jfPa3TYZwfsmt2HwK/FD+AI/gOxH8cO6Xi2K1S3R9/eC&#10;fiYrJXbkbjRzkSGFVcHqh/vV7chFiXdxRho/hy8swdQHqvJFDlSnyUanz79MIO7/jkB0HxQiP2jq&#10;uiUMXZaaI17BGHC1AxV4cRR5hgkaVn129XtJGDhx9GtwRc2hI5XdxQSzb2N33Y++1MuZhIVs1WrP&#10;GoCoK/AHoK5rtrdCjU+7TfdcltqDuL1YtbxhtRPZtq2Xg6LQ8Uwk2r62I2zfdYIIGnHD10DWcXNH&#10;nzR0XPy9dA3dV2eOHqn9em96SZMEWrJm2QE8qKHBHtoVfAHYVvG20l1C4HoJ9JvKzMDwBHAQZ0vr&#10;syVVjJm5JM3dx0dwd82ouUpO50AC6wlErQHwvwgfwNr0zF34nKPzEObvip8TuV577XqBG8VeU56n&#10;KEbJKYqOEyQ/qJD+KYpG/wndnxFF097Dp49piNrPNP1t9fe5ifrpY/LqL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CSze+q3QAAAAcBAAAPAAAAZHJzL2Rvd25yZXYu&#10;eG1sTI9BS8NAEIXvgv9hGcGb3Y1aCWk2pRT1VARbQXrbZqdJaHY2ZLdJ+u+detHLMI83vPlevpxc&#10;KwbsQ+NJQzJTIJBKbxuqNHzt3h5SECEasqb1hBouGGBZ3N7kJrN+pE8ctrESHEIhMxrqGLtMylDW&#10;6EyY+Q6JvaPvnYks+0ra3owc7lr5qNSLdKYh/lCbDtc1lqft2Wl4H824ekpeh83puL7sd/OP702C&#10;Wt/fTasFiIhT/DuGKz6jQ8FMB38mG0SrgYvE33n1VKpYH3h7VvMUZJHL//zFDwAAAP//AwBQSwME&#10;CgAAAAAAAAAhAH8tvrTNMwMAzTMDABUAAABkcnMvbWVkaWEvaW1hZ2UxLmpwZWf/2P/gABBKRklG&#10;AAEBAQDcANwAAP/bAEMAAgEBAgEBAgICAgICAgIDBQMDAwMDBgQEAwUHBgcHBwYHBwgJCwkICAoI&#10;BwcKDQoKCwwMDAwHCQ4PDQwOCwwMDP/bAEMBAgICAwMDBgMDBgwIBwgMDAwMDAwMDAwMDAwMDAwM&#10;DAwMDAwMDAwMDAwMDAwMDAwMDAwMDAwMDAwMDAwMDAwMDP/AABEIA/kF9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53WPi34Y8P8Aj/S/Ct9r+kWniXWo3msNLlukS7vUQMzNHGTuYAIx&#10;JA42n0oA6KiiigAooooAKKKKACiiigAooooAKKK5/X/iv4Z8K+NNJ8Oal4g0ew1/Xwx03Tp7pI7m&#10;/wBoJbyoydz4AOcA4oA6CiiigAorntK+LPhfXfiBqnhOy8QaPdeJtFiSe/0qK6RryzjcKVaSMHco&#10;IdCCRyGHrXQ0AFFFFABRRRQAUUUUAFFFFABRRRQAUUUUAFFFFABRRRQAUVztn8W/C+ofEe68Hwa/&#10;pM3iqxtRe3GkpdI15BASoErRZ3BMugyRj5h610VABRRRQAUUVzviL4teF/CPjDR/D2qeINH0/XfE&#10;BYaZp9xdJHc35X73lITufGecA0AdFRRRQAUUUUAFFFFABRRRQAUUUUAFFFY/j34haD8LPCl1rviX&#10;WNN0HRbHZ9ovr+4W3t4N7qi7nYgDLsqjPUsB3oA2KKr6Tq1rrul219ZXEN1Z3kSzwTROGjmjYAqy&#10;kcEEEEEdQasUAFFFFABRRRQAUUUUAFFFFABRRRQAUUUUAFFFFABRRRQAUUUUAFFFFABRRRQAUUUU&#10;AFFFFABRRRQAUUUUAFFFFABRRRQAUUUUAFFFFABRRQTgUAFFc98N/iz4Y+MOiTal4U8QaR4i0+3u&#10;GtJbnTrpLiKOZQpaMspIDAMpI6/MPWuhoAKKKKACiiigAooooAM0Vzl38XPC+n/Ee28Hza9pMXiq&#10;8tTewaQ10gvJoMsPNWLO4plH5Ax8p9K6OgAooooAKKKKACiiigAooooAKKKKACiiigAooooAKKKK&#10;ACiiigAooooAKKKKACiiud8afF3wv8OdY0XT9e1/SdHvvElyLPSre8ukhk1GclVEcSsQXbLqMLk5&#10;YetAHRUUUUAFFFFABRRRQAUUUUAFFFZPjnx7ovwz8L3et+IdUsdF0ewUPc3t7OsMEALBQWdiAMsw&#10;HPcigDWoqn4f8Q2PivQbHVNMvLe/03UreO6tbm3kEkVxFIoZJEYcMrKQQRwQauUAFFFFABRRRQAU&#10;UUUAFFFFABRXO/Df4ueF/jDpNxf+FfEGk+IrGzuWs559OukuI4Z1Cs0bMpIDAMpIPOGHrXRUAFFF&#10;FABRRRQAUUUUAFFFFABRRRQAUUUUAFFFFABRRRQAUVzvh34t+F/F3jLV/Dul+INH1DXvD+3+0tPt&#10;7tJLmw3cr5qA7kz2yBXRUAFFFFABRRRQAUUUUAFFFFABRRRQAUUUUAFFFFABRRRQAUUUUAFFFFAB&#10;RRRQAUUUUAFflL+3oMf8HUP7FY9fB+vf+kOr1+rVflL+3p/ytSfsUf8AYna//wCkOr0Afq1RRRQA&#10;UUUUAFFFFABRRRQAUUUUAFflJ/wVPH/HRb+wT/1w1z8f3T1+rdZWpeDNH1jXbPVLzS9NutT04H7J&#10;dzWyST2ueD5bkFlz3wRmgDVooooA/KT9hoY/4Or/ANs//sSdAGf+3DRhX6t1k2ng7SNP8S3etW+l&#10;6bb6vqCLHc30dqi3Nyq4Cq8gG5gAoABJxgegrWoAKKKKACiiigAooooAKKKKACiiigAooooAKKKK&#10;ACiiigD8o/gEM/8AB3x8bs9vgnbf+jtFr9XKyoPB+j2vieXW49K02PWriEW8t+tsi3UkY2kI0mNx&#10;X5V4JxwPStWgAooooAK/KX/grSMf8HBP/BP/AP67a2f/ABxK/VqsrU/Buj61rNlqV5pWm3epabn7&#10;Jdz2ySTWu7r5bsCy574IzQBq0UUUAFFFFABRRRQAUUUUAFFFFABX59f8HSBx/wAEMfjUf9vQf/T9&#10;p1foLWf4k8N6d4v0aXT9WsLHVLCfaZLa7gWeGTawZdyMCDggEZHBAPagDzf9hP8A5Mi+Df8A2I+i&#10;D/yQgr1iq9pZw6daxW9vHHBBCgjiijXaiKBgKAOAAAAAOBirFABRRRQAUUUUAFFFFABRRRQAUUUU&#10;AFFFFABRRRQAUUUUAFFFFABRRRQAUUUUAFFFFABRRRQAUUUUAFFFFABRRRQAUUUUAFFFFABRRRQA&#10;U2Qbkp1FAH5S/wDBoL/yjd+IX/ZWdZH/AJJ6dX6tVk+GPBuj+CLGS10XS9N0i1lkaZ4bK2S3jeQg&#10;AsVQAFiABk88D0rWoAKKKKACiiigAooooA/KX45jH/B3t8Gsf9ESuP8A0drFfq1WVN4O0e58Txa1&#10;JpemyaxDD9niv2tUa6SM5OwSY3BfmbgHHzH1NatABRRRQAUUUUAFFFFABRRRQAUUUUAFFFFABRRR&#10;QAUUUUAFFFFABRRRQAUUUUAFflJ/wcKgn/goL/wTjHJ/4vJD/wCl2kV+rdZeueDdH8T31jc6lpWm&#10;6hcaXKJ7OW5tUmezk4IeMsCUbKqcrg8D0FAGpRRRQAUUUUAFFFFABRRRQAV8Of8AByEM/wDBE349&#10;Y5/4ldl+H/EztK+46oa74fsPFGkTadqljZ6lYXQAltrqFZoZQCCAyMCDggHkdRmgDxH/AIJYjH/B&#10;MP8AZx9vhd4Z/wDTVbV77VXTdNt9G06C0s4IbW0tY1ihhhQJHCigBVVRwFAAAA4AGKtUAFFFFABR&#10;RRQAUUUUAFFFFAH5S/8ABoiP+MCPi+f+qza2P/JDS6/Vqsnwz4N0jwRaSW+jaXpukW80pnkisrZL&#10;dHkbALkIACxAAJPJwPQVrUAFFFFABRRRQAUUUUAFFFFABRRRQAUUUUAFFFFABRRRQB+Un/BJ5c/8&#10;HC37fn/cE/8ARdfq3WVpvgzR9F1u91Oz0vTbXUtSx9ru4bVI57rHTzHADNjtknFatABRRRQAUUUU&#10;AFFFFABRRRQAUUUUAFFFFABRRRQAUUUUAFFFFABTS4FDyhBXx/8A8FTf+Co2g/sP/De70jRLyz1L&#10;4mapDtsLAESf2cG6XM4H3VAOVU4Lcdsmi4H2AXxSlwK8c/YE+L+t/H39jzwB4x8RTQz634g0xbq8&#10;kijEaM5dhwo6cAcV5l/wU5/4KV2/7Cmg6Lo+i6P/AMJN8QPFzGPSdMBJVFyEErhfmbLEKqjljn0I&#10;oejsC1V0fWG6l3V+XN98e/8AgoRofho+MJ/BegyaXGhuZNIS1he6WIKcjy1fcTgZwMt7Z4r6m/4J&#10;j/8ABRvTP+CgPwy1GaXT10Pxf4beOHWdNDFlXfnZLGTzsYq4weQVIPajyA+oK/KX9vT/AJWpP2KP&#10;+xO1/wD9IdXr9Wq/KX9vT/lak/Yo/wCxO1//ANIdXoA/VqiiigAooooAKKKKACiiigAooooAK+Mf&#10;2xv+Cknir9m7/gqX+zZ8B9L0Pw/feHfjVFqL6pf3Sy/bbE26My+RtcJyV53q3tivs6vz3/4KAfsZ&#10;fEj4zf8ABav9kL4qeG/Dcuo+BfhrDqq+I9TFxFGunGaJxHlGYO24kfcU++KAP0IoopN/FAHxl+zx&#10;/wAFJfFXxj/4LNfHv9mu+0Hw/a+FfhL4f03V9O1OATf2heSXVtYTOspLmPaDduBtRThVyTyT9nV+&#10;e37J/wCxj8Sfh1/wcH/tP/GjWPDcln8N/H/hbR9P0LVzcxMt9PBZ6XHKgjDGRdrW8o+ZQPk4zkZ/&#10;QnNABRRRQAUU0PmjfxQA6iiigAooooAKKKKACiiigAooooAKKKKAPjH4a/8ABSXxV42/4LifEH9l&#10;y40Pw/D4R8I/D+LxfbarGJv7SnuGk09DE5L+X5eLtzwgPyrz1z9nV+evwf8A2MfiR4Z/4ORvip8c&#10;73w3JD8L/EPwsh8PWGtfaIis98sulsYfLDeYCBbzclQPk68jP6FUAFFFFABXxj+2t/wUl8Vfsyf8&#10;FNP2Z/gfpOh+H9Q0D43Sagmq392JvtlgLdVKeRtcJzk53q3tivs6vz3/AOCiv7GPxI+Nv/BY39jz&#10;4n+GfDcmpeCPhjLqreJNSFxFGumiZFEeUZg7biD9wH3xQB+hFFFFABRRRQAUUUUAFFFFABRRRQAV&#10;8x/8FiP23PEH/BOT/gnX4/8AjH4X0rR9c1zwi+mi2stUEhtJvtOpWto+/wAtlfhJ2Iww+YDORkH6&#10;cr43/wCC/H7Mvjb9sj/gk58Uvhz8OdFk8ReMfED6QbDT0mjhafyNXsriX55GVBtiikbkjO3jJwCA&#10;fSX7OfxGu/jL+z54D8YX8Nva33ivw9p+sXEMAPlRSXFtHMypuJO0M5AyScDkmu2rzz9krwdqXw4/&#10;ZV+GXh3WbVrPWNB8KaVp19blgxgnhs4o5EyCQcOpGQSOOM16HQAUUUUAFFFFABRRRQAUUUUAFFFF&#10;ABRRRQAUUUUAFFFFABRRRQAUUUUAFFFFABRRRQAUUUUAFFFFABRRRQAUUUUAFFFFABRRRQAUUUUA&#10;FBOBRQwyKAPjH/ghz/wUi8Vf8FSP2U/E/j7xdofh/wAP6jofjW/8MxW+kCUQvDbwWsiyN5rud5M7&#10;A4IGAMAc5+zq/Pf/AINtf2NPiR+wz+xD4y8J/FDw3L4Z17VPiJqetW1s9xFcGS0ltrJI5MxMwGWi&#10;kGCc/LyBxX6EUAFFFFABRRRQAUUUUAfGPxF/4KSeKvB3/BcPwH+y7BoXh+Xwj4q+H8vi+41WQTf2&#10;lFcK9+oiQhxH5eLVOqE/M3PTH2dX57/Fj9jH4keIv+DkT4ZfHKz8NyTfC/QfhZN4evta+0xBYL5p&#10;dTIh8st5hJE8XIUj5uvBx+hFABRRRQAUUUUAFFFFABRRRQAUUUUAFFFFABRRRQAUUUUAFFFFABRR&#10;RQAUUUUAFfGP/BT3/gpJ4q/Ya/ad/ZX8D+H9D8P6vp/x58dx+FdWn1ATedp8DXFlEZLfY6jzMXTn&#10;5wwyq8dc/Z1fnt/wWY/Yy+JH7UX7ZP7E/ifwP4bk1zQ/hT8TIte8UXK3MUQ0uyF3p0hlIdgX+WCU&#10;4QE/L05GQD9CaKKKACiiigAooooAKKKKACvnf/gqv+15rf7A/wDwT8+JHxe8O6bpWsa34Ls7e5tb&#10;PUhIbWdpLuCAh/LZXwFlJ4YcgduK+iK+Uv8Agt1+z14v/av/AOCWPxd+HvgLR317xd4ksLWHTrBZ&#10;o4WuHS+t5WG6RlUYRGPJHT1oA9j/AGOfjLqH7SH7Inwr+IeqWtnY6n488IaR4jvLa0DeRbzXdlDc&#10;Oke4ltitIQMknAGSTzXpVeQf8E//AIc618Gv2EPgn4P8SWLab4h8K+AtC0bVLQushtbq30+CGaMs&#10;pKnbIjDIJBxwSK9foAKKKKACiiigAooooAKKKKAPjH/giB/wUk8Vf8FQ/wBmzxx428XaH4f8P33h&#10;bx7qHhO3g0gTCGWC3trOVZG813PmE3DA4IGAMAc5+zq/Pb/g2/8A2MviR+w3+yF8SPDPxQ8Ny+Gd&#10;a1z4n6rr9lbPcRTmaymtLCOOXMbMAC0MgwSCNvIHFfoTQAUUUUAFFFFABRRRQAUUUUAFFFFABRRR&#10;QAUUUUAFFFFAHxj+xZ/wUm8VftMf8FPf2lfgbquh+H9P8P8AwT/s/wDsu/tBN9svvtC7m8/c5Tjt&#10;sVffNfZ1fnr/AME8P2MfiR8E/wDgsv8AtgfFHxN4ck03wN8TP7K/4RvUjcRSLqPkpiTCKxddp/vg&#10;e2a/QqgAooooAKKKKACiiigAooooAKKKKACiiigAooooAKKKKACiiigDmfjF4f1fxd8JvE2k+H9S&#10;Oj69qWlXVrp1+GK/Yrh4mWKbK8jY5Vsjnivy/wD2zf8Agk/4T/ZB/wCCdfxM8a61qV948+Jt0lj5&#10;uv6kxc25fULZX8lWJIZgSpkYl2BPQEg/rIEBFfJ3/BcAbf8AgmN8Svpp3/pxtaiWxUdzp/8Agk1x&#10;/wAE6fhL/wBgRP8A0Y9bnxS/YA8B/F/9qjwr8YNZ/tiXxX4PSNLCNblfsRVDIVDxMhzhpWbIIO4K&#10;e2Kw/wDgk3/yjp+Ev/YET/0Y9eyfFz4weHfgV8PtS8VeLNWtdF0PSYTNc3M7YCgdAB1ZicAKMkkg&#10;DJOKuW9/Mzh8NjQ8a+MdL+H/AIT1DWtZvbfTdJ0uFri6uZ32RwRqMkk/5zX5q/8ABDXQrj4p/ta/&#10;tAfF/SrCTTfBfiLU57fTIymyOVprt7jCjpmOPbkDoZMe1UdZ8T/E/wD4LrfEJtJ0GPUvh/8As56L&#10;dj7ZezDZda8UP3QOjueCEBKR9WLNgN+kXwR+B/hv9nf4X6T4Q8J6bDpeh6PCIYIYxy3q7nqzsclm&#10;PJJzRHq32sOX8ovxb+Ovg/4B+HbfVvGniLS/DOm3VwLSG5v5xDHJKVZwgJ/iKoxx6Ka/Kn9pT43e&#10;Ef2gP+DoD9jPWPBXiLSfE2l2PhfX7O4ubCcTRwzf2dqz+WxHRtpBxX6g/tGfsq+Af2tPB1n4f+IX&#10;h2x8TaPp94uoQW10CUjnVHjDjHcLI4/4Ea/Kj4y/su+A/wBkf/g5v/Y58O/Dvw5Y+F9G1bw5r2o3&#10;VraAhJrgadq0YkOT12qBQM/ZmiiigAooooAKKKKACiiigAooooAKb0H9BTq/M3/gpT8bPF3gr/gv&#10;b+xL4S0jxJrGm+GfFEOsHV9Mt7lo7XUSkTlPNQcPjAxnpQB+mVeM/t1/tY2n7HH7P994umtP7RvZ&#10;J47HTrQttW4uJAxUMcHCqqux/wB3HevZq+f/APgpD+yXe/tj/s13XhnSbi3tdcsLuPU9NM52xSTR&#10;h1MbtglQySMMjocdsigD84PD/wDwXB+Nmm+MDfXk/h/UNNaZXfTTYCKMIOqq6neM/wB4luefav1l&#10;/Zv+Oen/ALR/wQ8O+NtLjaG01+0E/kuctBIGKSRk99jqy574z3r+b39nr9jf4yfEv/grN8W/hFDp&#10;N8dY8L6XYTXOnXN2i22lJLDZsJmOSoUiUNlc5D9M8V/Rl+yN8A4/2Yv2cvCvgdbpb2TQrQpcThdq&#10;zTu7SSso/u73bGecYzk80AelUUUUAfnz/wAFR/8Agqx4i/Z0+J0nw9+H8VnDrFhBHNqep3MQm8h5&#10;UDrHGh+XIRkYscj5sY4NVf8AgmR/wVl8R/tB/GC3+H/xBhsZtS1eORtK1G0i8nc8aeY0UicrllR2&#10;DDHIAxyK5b/grn/wTU8dfEn433fxK8CaZJ4kttat4U1LT7cj7XbTRRLGHRMZdGRE4XLBs8YIxU/4&#10;JQf8EyfH3gD4+af8RvHmlP4bsfDqynT7G4ZWur2eWFow5QZ2xosjnJIYuFwCATQB+olFFFABRRRQ&#10;AUUUUAFFFFABRRRQAUUUUAMPzfjT6/M34H/G3xfqf/B1B8YPANx4k1ibwXp3wfg1K10V7ljZW9yZ&#10;tIBmWPO0PiR+QM/O3rX6ZUAFFFFABTc8U6vzO/4KgfGzxd4F/wCC5n7DvhXR/EmsaZ4b8VTawNX0&#10;23uWjttSCIhTzUHD47Z6UAfpjRRRQAUUUUAFFFFABRRRQAUUUUAFNY4H8qdXwz/wcj/FLxJ8Ff8A&#10;gjL8XvE3hHW9S8O+INOfRPsuoWE7Q3Fvv1uwjfa68jcjspx1DEUAfcR6/r9akrzH9i/WLvxN+x18&#10;J9S1C5mvNQ1Hwbo9zc3EzlpJ5XsoWd2J5JLEknvmvTqACiiigAooooAKKKKACiiigAooooAKKKKA&#10;CiiigAooooAKKKKACiiigAooooAKKKKACiiigAooooAKKKKACiiigAooooAKKKKACiiigAoopGOF&#10;oAYxz+vepK/M7/g1c+Nfi74+f8E/fHWseNPEmseKNUtfidq1jDdalctcSxQJaWBSIM2SFBdiB/tG&#10;v0xoAKKKKACiiigAooooAZjnv/jT6/M34zfGzxdpv/B098J/ANv4k1iHwXqHwfn1G50RLlhYz3Il&#10;1YCZos7S+I05xn5R6V+mVABRRRQAUUUUAFFFFABRRRQAUUUUAFFFFABRRRQAUUUUAFFFFABRRRQA&#10;UUUUAFNPX/PFOr8zv+C6/wAbfF/wp/bo/YF0rw34k1jQ9N8XfFiHT9atrO5aKLVLc3mlqYplHDpt&#10;kcYPHzH1oA/TGiiigAooooAKKKKACiiigAqMDcc/5NSV8b/8F/viNr3wh/4I/fGzxF4X1jUNB17T&#10;NOtHtL+ymMNxbs2o2qkq45GVYjjsaAPsQ81JXif/AATX8Sah42/4J0/APWNWvLjUdW1f4ceHr29u&#10;7hy811PJpls8kjseSzMxJJ5JNe2UAFFFFABRRRQAUUUUAFFFFAEfU4qSvzN/4NZvjb4u+PX7EnxU&#10;1Txp4k1jxPqWn/FvWNOtrnUblriSC3Sy05kiUsThAzuQOgLH1r9MqACiiigAooooAKKKKACiiigA&#10;ooooAKKKKACiiigAooooAbninV+Zv/BMX43eL/HP/Bdf9t7wprHiTWNS8N+F/wCx/wCyNMuLlpLX&#10;Tt6ZfykJwme+OtfplQAUUUUAFFFFABRRRQAUUUUAFFFFABRRRQAUUUUAFFFFABRRRQAV8y/8FgPh&#10;5rnxV/4J6fEDQfDmlX2ta1fCw+z2VnEZJptt/bO21R1wqsT7CvpqmmNT2pNXA8H/AOCZ3gvVvh1+&#10;wj8MtF1zT7rS9W03R1iurS5jMcsD73O1lPIOCK+Ef+C2+mfGj9oP9pbSvCuhfD3xb4i+G3g4W1y8&#10;Vnby/ZdZuHCySEuo/hU+WCPunfjrX6z7F9PekEajtT63COisj8ufAf8AwUW/aY+GPhDT9A0D9k9d&#10;J0fS4VgtbW2t7tI4UXoAAPzJ5JJPWvpD9gL9s340/tJfEjWNK+Jnwil+HelWOm/arW9ZJx9qm8xF&#10;8r94MfdZm45+WvrfaKNgz0oJ5dLC1+Uv7en/ACtSfsUf9idr/wD6Q6vX6tV+Uv7en/K1J+xR/wBi&#10;dr//AKQ6vQUfq1RRRQAUUUUAFFFFABRRRQAUUUUAFfLP7UH/AATUtf2k/wDgoV8Cfj1L4muNMufg&#10;ml6kOlJbh01P7SjKdzk5Xbuzx1r6mrgfHP7TPw/+Gvxe8K+AfEHi3RtK8ZeOBK2g6PcTbbrVRGMy&#10;eUv8W0daAO+pNlLRQB8s/BL/AIJpWfwc/wCCo/xi/aWj8TXF7dfFrRbHR5dFa2VY9PFtBZw71kzl&#10;i32MHB6bz6V9TYrgfDH7TPgHxn8dPEnwx0nxZot/4+8IW0V5rOhRTbrzTYZVjeN5E/hDLNEQfRx6&#10;131ABRRRQA3ylJoCACnUUAFFFFABRRRQAUUUUAFFFFABRRRQAUUUUAfLPgT/AIJp2ngf/grX40/a&#10;mXxNcT3njDwXH4PfQzbgRW6q9m/nCTOST9jAx/tn0r6mrgtL/ac8Aa3+0BqXwptPFmjXHxG0fTV1&#10;i98PpNm+trMmICdk7JmaIZ/2xXe0AFFFFABXyz+1X/wTUtf2n/2+PgN8cpvE1xpd18D3vXh0tLcO&#10;mp/aVUHc5OV247V9TVwXjz9pzwD8Lvix4T8C+IfFmjaR4w8c+aNA0i4n23OrGPmTyl/i29/SgDva&#10;KKKACiiigAooooAKKKKACiiigArwH/gpz+w9b/8ABSL9iPxp8GbvXpvDVv4uaxLajDCJnt/s19b3&#10;Ywp4O4wbfbdmvfq4/wCOHx08H/s2fDDU/GnjzxFpvhXwro5hF9qmoS+Xb2vmypDHubtukkRB7sKA&#10;Jvgd8Nl+DHwV8H+D47pr2Pwnolloy3DLtacW0CQhyOxbZnHbNdVWb4Y8T2HjTw5p+s6Tdw3+l6ta&#10;xXtncxHdHcQyKHSRT3DKQwPuK0qACiiigAooooAKKKKACiiigAooooAKKKKACiiigAooooAKKKKA&#10;CiiigAooooAKKKKACiiigAooooAKKKKACiiigAooooAKKKKACiiigAoIyKKKAPln/gkn/wAE1LX/&#10;AIJYfs6+IPh/Z+JrjxXFrniq88Tm7mtxA0TXEVvEYgATkL5Gc991fU1cD+z7+014B/ar8H3fiD4c&#10;eLNF8Y6Jp+oSaXcXmmTebFDdRqjPCT/eUSISP9oV31ABRRRQAUUUUAFFFFAHyz42/wCCalp4z/4K&#10;1+D/ANqZvE1xBeeE/BcnhBdDFuDFcKz3jecZM5BH2sjH+wPWvqauC1P9pv4f6L+0Bp/wruvFmi2/&#10;xF1bTTrFn4febF9cWYMgM6p3TMUvP+wfSu9oAKKKKACiiigAooooAKKKKACiiigAooooAKKKKACi&#10;iigAooooAKKKKACiiigAr5Z/b+/4Jp2n7dXx9/Z38dXHia40GT4B+L08Vw20VuJV1VlntJfJYk/I&#10;D9lAyP71fU1cD8Wv2m/APwF8WeD9B8Y+LNG8O6x8QNRGleHbS9m8uXWLotGghhH8T7pYxj1cUAd9&#10;RRRQAUUUUAFFFFABRRRQAV4l/wAFFP2PYf2/P2MfHXwfutZm8P2/ja2htm1CKISvbeXcxT5Cng58&#10;rb+Ne21yvxi+Mvhf9n74b6p4x8a67p3hnwvoaLLf6lfSeXb2is6xqWbtl3VR7sKAM39l/wCC0f7N&#10;v7NXw7+HUN6+pR+AfDOm+G0u3TY12LO0itxIR2LCPdjtmu8rH8DeN9J+JXgrR/Eeg39vqmheILKH&#10;UdNvbd90N7bTRiSKVD3VkZWB9CK2KACiiigAooooAKKKKACiiigD5Z/4JM/8E1LX/glr8CfF3gmz&#10;8TXHiqPxV4xvfFrXM9uIGga5gtoTCACchfswOe+6vqauB+AH7TXgH9qnwtqGufDvxZovjDSdJ1GX&#10;SLy702bzY7e7jVHkhY9nVZIyR2DCu+oAKKKKACiiigAooooAKKKKACiiigAooooAKKKKACiiigD5&#10;Z/ZX/wCCaVp+zH+3/wDHj46Q+JrjVLn43fYvO0t7cImmfZ12ja4OW3e9fU1cD4E/ab8AfE74ueKv&#10;Afh/xZo+reMPA3lf2/pFtNvutK80Zj81f4dw6etd9QAUUUUAFFFFABRRRQAUUUUAFFFFABRRRQAU&#10;UUUAFFFFABRRRQAUUUUAFFFFABRRRQAV+Uv7en/K1J+xR/2J2v8A/pDq9fq1X5S/t6f8rUn7FH/Y&#10;na//AOkOr0Afq1RRRQAUUUUAFFFFABRRRQAUUUUAFflL/wAFUB/x0YfsD/8AXDXP/RMlfq1Xnnj/&#10;APZW+HvxT+NHhD4ieIPC2nap428BCVfD+rS7/P0sSjEnl4YL8wPcGgD0OiiigD8pf2GR/wAdWf7a&#10;H/Yk6B/6QaLX6tV534V/ZY+Hvgf9oDxP8VNJ8K6dY/ELxpbQ2Wta5Hv+06jDEkSRo+W24VYIhwB9&#10;wV6JQAUUUUAFFFFABRRRQAUUUUAFFFFABRRRQAUUUUAFFFFAH5S/AH/lb7+Nv/ZErf8A9H6LX6tV&#10;53pP7K3w90H9o/VPi9Z+FtOt/iTrWlLot9r67/tVzZBomELc7doMEXQZ+Qc16JQAUUUUAFflL/wV&#10;rH/HQV/wT/8A+u+t/wDotK/VqvPPiH+yt8Pfiv8AGHwf8QPEXhbTtW8ZeADK3h/VZt/naWZeJPLw&#10;wHze4NAHodFFFABRRRQAUUUUAFFFFABRRRQAV+ff/B0qMf8ABC741/8AXTQf/T9p1foJXF/Hz4B+&#10;Df2ovhNqngf4geH7PxR4T1owm90y73eTc+VKk8e7aQflkjRhg9VFAHO/sJj/AIwf+Df/AGI2if8A&#10;pBBXq1ZfhLwtp/gTwrpmh6Tax2Ok6PaxWNlbR52W8EShI0GecKqgc+lalABRRRQAUUUUAFFFFABR&#10;RRQAUUUUAFFFFABRRRQAUUUUAFFFFABRRRQAUUUUAFFFFABRRRQAUUUUAFFFFABRRRQAUUUUAFFF&#10;FABRRRQAUj/dpaKAPyn/AODQD/lG38Qv+ys6z/6R6dX6sV53+zj+yz8Pf2RPBN54b+GvhbTvCOh6&#10;hqMmq3NpZb/LlupFRZJTuYncyxoOuPlFeiUAFFFFABRRRQAUUUUAflL8dP8Alb5+Df8A2RK4/wDR&#10;2s1+rVed6r+yt8Pdb/aP0z4u3nhbTrj4laPpTaLZa+2/7Vb2TGRjAPm27SZpeoz855r0SgAooooA&#10;KKKKACiiigAooooAKKKKACiiigAooooAKKKKACiiigAooooAKKKKACvyl/4OGP8AlIN/wTj/AOyy&#10;Qf8ApdpFfq1Xnfxj/ZX+Hv7QnjHwT4g8aeFdN8Qaz8OdTGseG7u53+ZpF2HjcTR7WA3boYz8wI+Q&#10;UAeiUUUUAFFFFABRRRQAUUUUAFfD3/ByJ/yhL+PX/YLsv/TnaV9w1yXxt+CnhX9o74Yat4J8b6HZ&#10;+I/CuvRrFqGm3W7ybpFdZFDbSDw6KeD1AoA8y/4JXj/jWL+zj/2S/wAM/wDppta96rF8AeBNJ+Fv&#10;gXRPDHh+xh0vQfDlhBpem2cOfLtLaCNYoolySdqoqqMknAraoAKKKKACiiigAooooAKKKKAPyl/4&#10;NDOf2BvjB/2WfW//AEg0uv1arzv9nP8AZY+Hv7I3hDUtB+G3hXTfCOj6xqkus3lrZb9lxeSpGkkx&#10;3MTuZYoxxx8or0SgAooooAKKKKACiiigAooooAKKKKACiiigAooooAKKKKAPyk/4JN8/8HC/7fn/&#10;AHBP/Rdfq3Xnnw9/ZV+Hvwp+Mfi/4heHfC2naT408feV/wAJBqsO/wA/VPKGI/MyxHy+wFeh0AFF&#10;FFABRRRQAUUUUAFFFFABRRRQAUUUUAFFFFABRRRQAUUUUAFFFFABRRRQAUUUUAFflL+3p/ytSfsU&#10;f9idr/8A6Q6vX6tV+Uv7en/K1J+xR/2J2v8A/pDq9AH6tUUUUAFFFFABRRRQAUUUUAFFFFABXy/+&#10;0z/wUt0z9m79v/4HfAW58M3+pX/xsS9e21WK4RIdM+zKzHehGW3beMV9QV+ZH/BS74QeLPF//Bff&#10;9iHxPpPhnX9S8N+HYdZGq6ra6fLNZaaXicJ50yqUj3EgDcRnNAH6b0UUUAfL/wAF/wDgpZpfxk/4&#10;KefF79mmHwzqFnqnwl0ax1i41p7hWgv1uobSYIsY+ZSouwCTxlD7V9QV+ZH7GHwf8WeH/wDg5t/a&#10;88YX3hnxBZeE9c8H6Hb6brU+nyx6ffyJY6QrpFOV8uRlMbghSSCjehr9N6ACiiigAooooAKKKKAC&#10;iiigAooooAKKKKACiiigAooooA+X/A3/AAUr0zxt/wAFW/GX7LMfhm/h1bwf4Oj8Xya41wht7iN3&#10;s18kR/eDD7WOTx8h9q+oK/Mf4H/CDxZpn/B1d8YvG1x4Z8QW/g7UPg7BYW2uSafKum3FwJtIJhS4&#10;K+W0gEbnaGz8jccGv04oAKKKKACvl/8Aam/4KW6Z+zD+3d8C/gbdeGb/AFS++OD3iWupxXCJDpn2&#10;cAnehGWznjFfUFfmT/wVG+EHizxn/wAF1v2GfEmj+Gdf1Tw94bm1g6tqdpp8s1npgdEC+fKqlI92&#10;DjcRmgD9NqKKKACiiigAooooAKKKKACiiigArwb/AIKW/txWP/BOD9irxh8ZtS0K88TWfhFrJZNO&#10;tplhluPtN7BaDDNwNpnDc9lPevea+Ff+DlP4b+Ivi7/wRd+MHh/wroWseJde1B9ENtp2l2cl5d3G&#10;zW7CR9kUYLNtRWY4HAUnoKAPsD4J/EuL4z/Bvwj4whtZLOHxZotnrMdu7bmt1uIEmCEjgkBwCR3F&#10;dVXmP7FekXfh79jf4S6ff21xZX1j4M0e3ubaeMxy28iWUKsjqeVZWBBB5BBFenUAFFFFABRRRQAU&#10;UUUAFFFFABRRRQAUUUUAFFFFABRRRQAUUUUAFFFFABRRRQAUUUUAFFFFABRRRQAUUUUAFFFFABRR&#10;RQAUUUUAFFFFABQTgUUjfdoA+YP+CUX/AAUs0v8A4Km/s9698QNJ8M6h4Vt9C8U3nhh7S7uEmeV7&#10;eK3lMoKgDBFwAAeflNfUFfmT/wAGpvwh8WfBT/gnx470vxj4Z1/wpqd18UNXvIbTV7CWynlga1sF&#10;WVUkVWKFlYBgMEqfQ1+m1ABRRRQAUUUUAFFFFAHy/wCNf+Clel+Df+CrfhH9lqTwzqE2reLPB0ni&#10;+PXFuFW3gjR7tTCY/vFv9EPI4+ce9fUFfmR8Z/hB4s1H/g6s+EvjW38M6/P4Osfg7PYXOuR6fK2n&#10;QXBl1YiF5wvlrIQ6HaWz868civ03oAKKKKACiiigAooooAKKKKACiiigAooooAKKKKACiiigAooo&#10;oAKKKKACiiigAr5f/bz/AOClml/sLfHn9n7wLf8AhnUNeuPj54tTwpa3VvcLEmlO01pF5rhhlxm6&#10;BwOcKfavqCvzH/4LxfCDxZ8S/wBu3/gn/qXh3wzr+vaf4X+LMN9rF1p+ny3MOlW4vdKYyzuikRJt&#10;RzucgYRjng0AfpxRRRQAUUUUAFFFFABRRRQAV4v/AMFCf2wrP9gL9jnxx8XtQ0W68QWfgm2huZdP&#10;t5VikuRJcRQABm4GDKDz2Br2ivjT/g4J8Ba58Uv+CO3xu0Hwzo+qeINc1HTbRLXT9NtXurq5ZdRt&#10;WISNAWYhVJOBwATQB9I/szfGqH9pL9nD4ffES2sZtMtvH3hvTvEcVnI4eS1S8to7gRsRwSokwSOM&#10;iu6rxH/gmj4fv/CH/BOT9n/SdWsrrTNU0v4b+HbS8s7qJoZ7SaPS7ZJI5EYBldWUqVIBBBB6V7dQ&#10;AUUUUAFFFFABRRRQAUUUZoA+X/8AglP/AMFLNL/4Kj/A7xZ420rwxf8AhWDwr4vvPCUltd3CTPO9&#10;vDbTGUFRgKRcgAHnKmvqCvzH/wCDVf4QeLPgt+xB8VtN8YeGdf8ACuoXvxd1i/t7XV9Plspp7d7L&#10;TVWZUkVS0bFGAYDBKnng1+nFABRRRQAUUUUAFFFFABRRRQAUUUUAFFFFABRRRQAUUUUAfL/7L3/B&#10;S3S/2m/28/jn8C7XwzfaXf8AwR+xfatUluFeHU/tC7hsQcrt75r6gr8x/wDgl98IPFng3/gvD+3F&#10;4m1fwzr+l+HfEf8AY/8AZOqXenyw2ep7Ew3kSsoSTb32k4r9OKACiiigAooooAKKKKACiiigAooo&#10;oAKKKKACiiigAooooAKKKKACiiigAooooAKKKKACvyl/b0/5WpP2KP8AsTtf/wDSHV6/Vqvyl/b0&#10;/wCVqT9ij/sTtf8A/SHV6AP1aooooAKKKKACiiigAooooAKKKKACmAf/AFqfX5+/t9ftv/E74J/8&#10;Fn/2R/hJ4Z8SDTfh/wDFCHVW8S6WdOtZjqJhjdo/30kTTRYIH+qdM45zQB+gVVNb12z8OaRcX99c&#10;w2dnaoZZppnEccSgZJLHgAVbr45/4Li3+vWX7Ekg0Zp0tZtZtY9WMOebTEhw2P4fOEOc8dB3wQD1&#10;LwT/AMFHfgv8QfHcfhzS/Heky6pNOLeFJN8aTuecI7KFPIx1GTgDPFe57ga/k4+G/wAXPEWtfto+&#10;OvCk+oF9D0OwtbiwtlhjUwSPHAxIcAOcl2OGJxnsK/qC/ZJu9c1D9l74eT+JDM2vTeHrJ74zZ80y&#10;mBCS+ed/97/azQB6NRRRQAUUUUAFFFFABRRRQAUUUUAFFFFABRRRQAUUUUAMAwafX5+fCL9t/wCJ&#10;3ir/AION/il8A77xIs3wp8N/C+HxHp2if2daqbe/aXS1ab7QIhcNkXMw2NIV+fpwMfoHQAUUUUAF&#10;NANOr8/f+Chv7b/xO+BP/BYX9kH4V+FfEq6X4D+KkuqL4n0w6daz/wBpCFFMf76SNpYsZ/5ZOme+&#10;aAP0CooooAKKKKACiiigAooooAKKKKACuJ+Kf7QXhH4NPBH4i1u1sZ7jBSE5aRhkDO0AkD3OOh9K&#10;7avw8/4LxfG/xv8AAnwF8YPFuj6lJpfifR9Tto9Punt45xDA9/BCoCSqyFTDJgZU/eyOcGgD9o/h&#10;98TdB+Kmh/2h4f1S11S0DbC8Tco3oQeQccjI6c10Ffm//wAER/Fev+K5dLv7i4knh1bwja3upvsC&#10;xy3DpCyttUBQxLSEAYGN2PSv0goAKKKKACiiigAooooAKKKKACiiigAooooAKKKKACiiigAooooA&#10;KKKKACiiigAooooAKKKKACiiigAooooAKKKKACiiigAooooAKKKKACiignAoAZjFPr8/f+DcT9t/&#10;4nft8fsTeMfF/wAV/Ei+KPEWk/ELUtDtboada2PlWcNtZPHFst440OGmkO4gsd2CSAAP0CoAKKKK&#10;ACiiigAooooAZj5v50+vz8+K37b/AMTvDH/Bxr8NPgHZeJFh+FPiD4XzeI9Q0X+zrVjcX6yakqzf&#10;aDGbhcC3iGxZAnydOTn9A6ACiiigAooooAKKKKACiiigAooooAKKKKACiiigAooooAKKKKACiiig&#10;AooooAKZjJp9fn5/wWN/bf8Aid+yj+2H+xZ4V8B+JF0PQfi58SovD/iy2OnWt1/ali13p0Zi3zRu&#10;8Xy3Eo3RFG+fOcgEAH6B0UUUAFFFFABRRRQAUUUUAFMK76fXyt/wWw/aQ8Z/sif8Euvi58Rvh7rA&#10;0Hxl4XsLWfTL82kF39nd762iY+VOjxtlJGGGU4zkYIBAB9SgVJXkf7AvxO1z42/sKfBXxp4mvv7S&#10;8SeLvAeh61qt35KQ/aru50+CaaTZGFRN0jsdqKFGcAAACvXKACiiigAooooAKKKKADdXnPjv9q3w&#10;D8NvEv8AZOseIrO1vlx5sYDSGD/eKg7enTrXc689wmiXbWe37UIHMO77u/adufbOK/H7XJ7y61m7&#10;k1Bpm1CSZ2uTNnzDJk7t3fJbOc0Afr54c8S6f4v0e31DTLy3vrK6XdFNC4ZXH1/Q1pV+Wf8Awaq/&#10;tJfEL9pv9k74pan461h9aj0Xx5PpWly/ZYoFhjS1t3aMCNFU4MinPJO7ngCv1MoAKKKKACiiigAo&#10;oooAKKKKACiiigAooooAKKKKACiiigBpBp1fn5/wT3/bf+J3xy/4LG/tefCnxR4kXU/AXwtOl/8A&#10;CM6Z/Z1rD/Z3nJmX99HGssuT/wA9XfHbFfoHQAUUUUAFFFFABRRRQAUUUUAFFFFABRRRQAbuKAci&#10;vB/2wP8Agpl8Df2D47dfip8Q9D8L3l4nmW9hJIZbydT0IiQFgDg4LAA4ODVH9kL/AIKrfAH9urVZ&#10;NN+GPxI0HxDrESNI+mbzb3oUZyRFIFLDAzlc4BycUID6GopC2KWgAooooAKKKKACiiigAooooAK/&#10;KX9vT/lak/Yo/wCxO1//ANIdXr9Wq/KX9vT/AJWpP2KP+xO1/wD9IdXoA/VqiiigAooooAKKKKAC&#10;iiigAooooAK+K/2zP+Cb/i/9oz/gqr+zR8dNJ1bQbXwz8GY9RTV7O6eQXl0biNlTyQqlTgkZ3MPx&#10;r7UrO1DxdpWla1aabdalp9tqGoZ+y2stwiTXOOuxCdzY74BxQBo1l+LfB2m+O/Dl5pGs2NtqWm38&#10;ZhuLadN0cyHqCK1KKAPzX/Zo/wCCBWi/Bf8A4KyfFP4zalZ+GdQ+GPiDTbKLwtoZmmlutPu4oLRJ&#10;HmVl2FTJFOyjc2NycccfpMkflIqqAAowB6Cs+18X6Xfa/daTBqVhNqlkoe4s0uEa4gUgEF4wdygh&#10;gQSBkEetaVABRRRQAUUUUAFFFFABRRRQAUUUUAFFFFABRRRQAUUUUAfFfw0/4JveL/Bn/BdD4h/t&#10;PXGraDJ4L8XfD2Lwla6fG8n9oRXKyaexd127PLxaSchifmXj0+1KzofF2lXHiSTR49S0+TV4YvPk&#10;sVuENzHHkDeY87gvzLyRjketaNABRRRQAV8V/tu/8E3vF/7S/wDwU+/Zj+Nmj6toNn4b+CsmoPq9&#10;pdPILu7FwqhPJCqVOMHO5h+NfalZ2oeL9K0jWLPT7vUtPtdQ1DP2W2muESa5x12ITlsd8A4oA0aK&#10;KKACiiigAooooAKKKKACiiigAr46/wCC0X/BMdv+Ckn7FXjHwX4X/sPSfH2tfYBp+q6i8kcEaw31&#10;tPIJDGrMcxRSKvynlh06j7Fqlr3iPT/CukSahql9Z6bYw48y4uplhijyQoyzEAZJAGTySBQB5t+x&#10;p+zHpv7Kf7Ovg/wja2tlHqWj6LZWWp3NvllvLmK3SOR9zAEruDbcgYBHAr1aobS+hv7WOeCSOaCZ&#10;Q8ckbBlkUgEEEcEEEEEVNQAUUUUAFFFFABRRRQAUUUUAFFFFABRRRQAUUUUAFFFFABRRRQAUUUUA&#10;FFFFABRRRQAUUUUAFFFFABRRRQAUUUUAFFFFABRRRQAUUUUAFDDIoooA+K/+CFn/AATf8Yf8Ewf2&#10;TvFHgPxpq2g6xqmueNr/AMSwzaS8jQpBPBaRqjGRVO8GBs8YwRzX2pWd4c8XaV4wspLnSNS0/Vbe&#10;OQxPLZ3CTxq4wSpZSQGGRkdeRWjQAUUUUAFFFFABRRRQB8V/Eb/gm/4v8X/8FzvAP7T1vq2gx+C/&#10;Cvw9l8JXOnu8n9oS3LSX7B1G3Z5eLqPksD8rcev2pWdL4v0qDxHFo8mpafHq88Xnx2LXCC5kj5y4&#10;jzuK8HkDHB9K0aACiiigAooooAKKKKACiiigAooooAKKKKACiiigAooooAKKKKACiiigAooooAK+&#10;K/8AgqN/wTe8YftvftQfsp+NvDeraDp2m/Anx7H4p1mHUHkWa8t1ubGUpBtVgX22z/eKjJXn0+1K&#10;ztZ8XaV4cvbK31DUtPsLjUpfItIri4SJ7qTIG2MMQWbLKMDJ5HrQBo0UUUAFFFFABRRRQAUUUUAF&#10;fOv/AAVh/ZE1/wDbw/4J7fEr4S+F77S9N13xnZ29va3Oos620Rju4JzvKKzY2xEcA84+tfRVU9b1&#10;+x8M6XNfaleWun2VuAZbi5lWKKME4G5mIA5IHPcigDz/APYx+DGo/s6fsffCj4e6xcWt3q3gTwdp&#10;Hh69ntSTBNNaWUNvIyFgCULRkjIBwRwK9MqCw1K31WwhurWaK5tbmNZYponDxyowyrKw4IIIII4I&#10;NT0AFFFFABRRRQAUUUUAJtyK8k+In7Enw9+JviltY1HRyt7MxadreZoVnJzywXjPPWvXKKAPif8A&#10;4IU/8E1vFn/BLr9l/wAbeBvGGraDrF94i8e3/ii0l0p5HiitZ7WzhRHMiqfMBtmJwCMEc19sVneH&#10;PF+k+MLSS40nUtP1S3hlMEktncJOiSDBKEqSAwBBIPIBFaNABRRRQAUUUUAFFFFABRRRQAUUUUAF&#10;FFFABRRRQAUUUUAfFf7E/wDwTe8X/s2f8FRv2mvjdrGraDeeG/jR/Z/9kWdq8hu7T7OmH84MoUZ7&#10;bWP4V9qVm6d4v0rV9ZvNOtNS0+61DT8farWK4R5rbPTegOVz2yBmtKgAooooAKKKKACiiigAoooo&#10;AKKKKACob27W0tZJW+7GpY/QVNVHxMP+Kevv+veT/wBBNTJ2Q1ufz4/8EU/+CfHg3/gu3+078dv2&#10;jv2gn1LxlZ2vik2Gk6F9ult7XLAyqJGjZX8qGEwRxxqwXG7duwBWp/wcD/8ABI7wJ/wSg8FeA/2m&#10;v2a49S+HGueFfEtpZ31jbX009tlw7w3MYkZmQh4xG6A7HWX7oOS3qX/Bmj8RvD3g39iP4r2+sa7o&#10;2lTS+O2dI7y9jgZ1+wWo3AMRkZBGRxXrX/B2T8UfDXiv/gkNrVppfiHQ9Su/+Em0lhDa38U0mBK2&#10;SFVicDPJqpacvL5fpcFq9fM/Sn9n34or8bvgT4L8ZRoIY/FuhWOsqi9EFzbpMAP++xXZFuK+a/8A&#10;gnN8aPB+m/sAfAyC48WeGYJrf4f6FHJHJqkCujrp0AZSN2QQRgjqMV7z4b+Img+MppIdH1rSdWlh&#10;XdItndxzmMZwCQpOAelOXxNIiLdlc3KKBwKKRQUUUUAFFFFABRRRQAV+Uv7en/K1J+xR/wBidr//&#10;AKQ6vX6tV+Uv7en/ACtSfsUf9idr/wD6Q6vQB+rVFFFABRRRQAUUUUAFFFFABRRRQAV+VP8AwVKv&#10;ZoP+Dib9guFJpFhlg1wuiudr/uZDyO9fqtXh/wAbP+Cffw/+Pv7Wfwv+NGvw6o/jP4RrcpoLw3bR&#10;26CdSsnmR9H4PGelAHuFFFFAH5UfsPX80n/B1P8AtmQNLKYY/BWgFYy5Krmw0bt07n9a/VevD/hr&#10;/wAE/Ph/8Kf23viJ+0BpMWqL8QPidptrpetSSXbPatDbxW8UeyLop220WSOvPrXuFABRRRQAUUUU&#10;AFFFFABRRRQAUUUUAFFFFABRRRQAUUUUAflT8Bb6Zv8Ag7t+NkBmlMK/BS2cR7jtB87ReQOnc1+q&#10;1eH+GP8Agn38P/CX7eviT9o60h1QfEbxV4cTwvfSNdsbQ2atbMAsXQNm1i+b6+te4UAFFFFABX5U&#10;/wDBWa+mh/4OAv2A40mkSOSfWt6KxCv8iYyO9fqtXh/x0/4J9/D/APaH/ao+Fvxh8RQ6pJ4w+D7X&#10;LaA8F20duhnAD+ZGOH6cZ6UAe4UUUUAFFFFABRRRQAUUUUAFFFFABX5+/wDB0PcSWv8AwQ2+NEkM&#10;kkMiyaFhlYqw/wCJ7p46iv0Cryv9tT9jvwf+3t+zT4j+FPj2O/m8KeKDam9WzuDbzn7PcxXMe1xy&#10;P3kKZ9Rkd6AI/wBheUyfsS/BtmYszeB9FJJ7k2EFesVg/DL4d6f8Jvhv4f8ACukrKuleGdNt9Lsl&#10;lfe4hgiWKPc3c7UGT3reoAKKKKACiiigAooooAKKKKACiiigAooooAKKKKACiiigAooooAKKKKAC&#10;iiigAooooAKKKKACiiigAooooAKKKKACiiigAooooAKKKKACkb7tLQRkUAflT/waG3s13/wTh+IL&#10;zTTTP/wtfWAGkYsR/oenYAz/AJzX6rV4f+wR/wAE+/h//wAE4vhDq3gn4cw6pDoms67ceIbgX121&#10;zJ9qnjhjchj0XbAmB259a9woAKKKKACiiigAooooA/Kn45Xky/8AB3X8G4RLKsLfBS4cx7jtJ87W&#10;OcdPT8hX6rV4f4k/4J+fD/xV+3p4f/aNuotUPxG8M+HX8L2Ui3bC0FmzXDENF0LZuZfm+npXuFAB&#10;RRRQAUUUUAFFFFABRRRQAUUUUAFFFFABRRRQAUUUUAFFFFABRRRQAUUUUAFflP8A8HBt/Nbf8FA/&#10;+Cc6xzSxrN8YoFdVbaHH27SBggdR16+tfqxXh/7Vn/BPv4f/ALY/xV+EfjHxlDqkmsfBXxAviXw4&#10;bW7aGNLtZbeUGVR/rF3W0fB7Z9aAPcKKKKACiiigAooooAKKKKACvh//AIOO7p7X/gip8eJIpGjk&#10;XS7IqyNtYf8AEztOhr7grzb9rv8AZW8K/tsfs5+KPhd42jvZPC/i6GOC/W0nMEzLHNHMu1xyvzxr&#10;+GaAOO/4JaztP/wTJ/ZzeRmeST4YeGmZm6sf7KtiST7mveq5f4KfCHSfgF8GvCPgXw+LiPQ/BWi2&#10;eg6cJpPMlFtawJBEGY/ebZGuT3PNdRQAUUUUAFFFFABRRRQAUUUUAflR/wAGjN9Ne/sF/F5pppZm&#10;X4y60qs7FsL9g0sgc/Wv1Xrw/wDYN/4J9/D/AP4J0fC7X/CPw5h1SHSPEniK58T3gvrtrmQ3c8UM&#10;UhVj0XbBHgdjn1r3CgAooooAKKKKACiiigAooooAKKKKACiiigAooooAKKKKAPyp/wCCUV7NP/wc&#10;Hft8xtNJJHH/AGHsRmO1P3fYdq/VavD/AIG/8E+/h/8As9/tV/FH4x+HodUTxj8Xvs39vvPdtJbv&#10;5AxH5cZ4T3x1r3CgAooooAKKKKACiiigAooooAKKKKACq2pW39oWM0GdomQoT6ZGKs1V1WGWfTp1&#10;hO2VkIQ+hxxSlsB+LUn/AAZQfCSWRm/4XB44yxJONOt+/wDwKm/8QTnwj/6LB44/8Ftv/wDFVy0v&#10;/BNj/grkZG2/tG6ftycf8VTJ0/78U3/h2x/wVy/6OO0//wAKmT/4xTA6w/8ABk78IyP+Sw+OP/Bd&#10;b/8AxVfX/wDwSF/4IReDv+CQnjrxlrnhfxtr/iqTxnY29hPHqFrHCtuIZGcMuwnJJbH4Cvxx/wCC&#10;hXxl/b6/4JnaXa/8LG/a2sW1y+YC20DSvEj3mqTKTjf5QhGxBz8zlQcYGTjP6B/8GvPxI/a0+PNp&#10;468dfH3XPGus+A9UsrWHwrNr8mPtE4kczSQxnDbNu0b8YJ4B4NVG71CW9mfr5RRRUgFFFFABRRRQ&#10;AUUUUAFflL+3p/ytSfsUf9idr/8A6Q6vX6tV+Uv7en/K1J+xR/2J2v8A/pDq9AH6tUUUUAFFFFAB&#10;RRRQAUUUUAFFFFABXh/xr/4KB/D/AOAX7WXww+C/iCbVk8bfFxbl9ASCzMls4gUtJ5smcJwpxkHN&#10;e4V+VP8AwVKsrib/AIOJv2DZY4pGhig1ze6qSqHyX6noM8UAfqtRRRQB4f8ADX/goH8P/it+258Q&#10;v2f9Jm1ZviD8MdOtdU1qOWzKWiw3EVvLH5cucOdtzFkY4OfSvcK/Kn9h2xmH/B1L+2ZM0Mqwv4J0&#10;AI7KQrYsdG6Hvgg/lX6rUAFFFFABRRRQAUUUUAFFFFABRRRQAUUUUAFFFFABRRRQB4d4Y/4KC/D7&#10;xb+3l4k/Zxs5tWb4keF/DieKL6NrMrZrZM1soKzZwzZuovlx6+le41+VPwFsJk/4O7vjZceTIIG+&#10;CluokKnaT52i8Z6Z4r9VqACiiigArw/46f8ABQT4ffs8ftTfC34PeIptVj8ZfGB7hPDyW9mZbdzA&#10;AZPNkzhOoxkHNe4V+VP/AAVlsppv+DgH9gKWOKWSOKfW97KpKp8idT2z/SgD9VqKKKACiiigAooo&#10;oAKKKKACiiigAryv9tL9sPwf+wV+zX4i+K3j6TUIfCfhc2wvXsbY3Nwv2i6htY9sYI3fvJ0z6DJ7&#10;V6pX5+/8HRFtJd/8EN/jXHDG80jPoW1EUsx/4n2nHoPxoA+5Php8Q9P+LHw58P8AinSGlbSfEum2&#10;2q2RlTY7QzxLLHuXsdrDI7VvV5R+wrF5X7EvwdVlKsvgfRAQR0P2CDrXq9ABRRRQAUUUUAFFFFAB&#10;RRRQAUUUUAFFFFABRRRQAUUUUAFFFFABRRRQAUUUUAFFFFABRRRQAUUUUAFFFFABRRRQAUUUUAFF&#10;FFABRRRQAUZxRSP92gDxD9gr/goJ8Pv+Cj3wi1Xxt8N5tWm0PR9cuPD1w2oWZtZBdQRwyOApJyu2&#10;dOe5z6V7hX5U/wDBodZTWX/BOH4grcQyQsfivrDBZFKnH2PTsdfxr9VqACiiigAooooAKKKKAPD/&#10;ABL/AMFBPh/4U/bz8P8A7ON3Nqw+JHibw4/imyjWzLWZsla4Ulps4DZtpflx6ete4V+VPxysZm/4&#10;O6/g3ceTIbdfgpcKZAp2qfO1jgnpn/Gv1WoAKKKKACiiigAooooAKKKKACiiigAooooAKKKKACii&#10;igAooooAKKKKACiiigArw/8Aas/4KB/D79jj4p/CTwd4ym1aPWfjV4gXw14bFpZmeN7tpYIgJWBH&#10;lruuI+Tnv6V7hX5U/wDBwbYzXP8AwUC/4J0NFFLIsPxjgaQopbYPt2k9fQUAfqtRRRQAUUUUAFFF&#10;FABRRRQAV5r+1z+1Z4U/Yn/Z08UfFHxxJfReFvCMEdxfvZwG4nCyTRwrtQEbvnkUV6VXw/8A8HHl&#10;tJdf8EU/jxHDG0kjaXZbVRdzE/2nZ9B+dAH1v8FPi5pPx9+DfhHx34fa4fQfGujWevac08flym2u&#10;oEniLr/C2yRcjsc11NeC/wDBLSJof+CZX7OayKyMnww8NKVYYZT/AGVbcH3r3qgAooooAKKKKACi&#10;iigAooooA8O/YO/4KC/D/wD4KM/DDXvF3w3m1abR/DfiC48M3h1CzNrILyCKGVwqknK7Z48N359K&#10;9xr8qf8Ag0bsZ7L9gv4urcRSwsfjNrTAOpUkfYNL5Ge1fqtQAUUUUAFFFFABRRRQAUUUUAFFFFAB&#10;RRRQAUUUUAFFFFAHh/wO/wCCgfw//aE/ar+KHwb8Ozas/jP4Q/Zv7fS4szFbr543R+VJnD8dcDiv&#10;cK/Kn/glHZTQf8HB37fEskMiRS/2JsdlO1/3XY98e1fqtQAUUUUAFFFFABRRRQAUUUUAFFFFAAel&#10;AHFAORVbVL7+zrGaYLu8lGfHrgZoYFTxb4x0rwF4Yvta1zUrDRtH0uFri8vb2dLe3tIlGWeSRyFV&#10;QOSSRX4z/t5/8HH/AIw/ab+KMvwL/Yf8M6l488X6mzW0viqG1LxQL0aS2RgAsa55uJtqDOR2Y/lP&#10;/wAFH/8Agtl8UP8AgqP8XrWz+Il14g8M/By1vhJ/wifhzj92rEh5C5UTzdMGTCrjKqDkn7W/YN/4&#10;OOP2X/8AgnF8Ko/Cvwv/AGaPHmkpKF/tDUpbq0l1HV5FH+snmJ3Mc5IUYRcnaoojZq7+4b00Pr7/&#10;AIJlf8Gz+l/D/wAcRfF79qDWj8XvixqEov3sruZrrTtOm6gyF+bhwc9QEGBhcCv1qstPg06zht7e&#10;GOG3t0EccaKFWNQMAADgADjFfib/AMRrfw4/6Ib8Rf8AwLtf/iq+xP8AgkH/AMF2fDP/AAV28eeM&#10;tD0DwD4m8GyeDbG3vpZdVmidbkSyOgVdhPI25OfWq1exJ96UUUVIwr5R/wCCnv8AwUz0H9hL4Y3F&#10;rY3VnqXxG1aBl0jSciRoM8faZlHKxLzjP32GBxuI+hvjFo2veIfhP4m0/wAMXy6X4jvtKurfS7tu&#10;lrdNEyxSHg/dcqenbvX5a/tnf8EntH/Zd/4J/wDxO+InjLXtQ+IHxUuxYtJrF7K7x2bSX9sjmMMS&#10;zMVLKXck4OAB3mQ0fon+wh8ata/aG/ZC8B+NfEBtzrPiLTFurswR+XHv3MPlX/gPQVzH/BRX/goF&#10;of7AHwdh12+tv7X17WJmtNF0pX2NeSqMszHqI0yNxHOWUdTxD/wSa5/4J1fCX/sBr/6MevkP9uyz&#10;j/aC/wCC7fwV8DakBcaJ4dsre9a2cZjd0+0Xj5HfcIYgfULVS1ly+ZMX7vN5FfU/+Cgf7b/hDwf/&#10;AMLH1T4Q6ePBKxi9ktDaKJobbG4syCT7QqheSzKNoOTgdPub9hH9tfw9+3Z8C7bxhoaNY3Ecps9T&#10;02Rw0unXKgEoT3UghlOBkHsQQPZXgSW2ZGVWVgQQRkEd6/MD/gjvGPgj/wAFMv2kPhfp37nQIri4&#10;vbS3B+WFbe92RYH/AFyuQD7KPSiMrvl8rhtG/n+Z+olflL+3p/ytSfsUf9idr/8A6Q6vX6U/GT48&#10;+D/2fPDdtq/jbxJpfhnTbu5Wzhub+YRRyTFWcICe5VGOPRTX5VftG/HTwf8AtD/8HPX7GuteCPEW&#10;l+J9LsPDGvWVxdWEwljhmOnas4QkfxbSDigZ+w1FFFABRRRQAUUUUAFFFFABRRRQAVm6h4P0nVtc&#10;s9TutL0661LT8i1u5bZHnts9djkblz3wRmq/j3xpZ/DvwTrGvalI0en6HZTX9ywGSsUSM7Y98Kce&#10;pr8Mf2n/APg40+N2lftkeC/D/hOPQdF8KeJWuiLSa0+0TKiA7dzk8txnjAye4oA/eiivnn/gnL+2&#10;z/w218EpNZurOPTvEGi3P2HVLeIkxF9u5ZUzztZex6EMOcZre/bu/azt/wBjT9n698XSWo1C+knS&#10;w061Ztqz3Mm4qGPZQqux9lx3oA9WtPCGk2HiK61i30vTodWvkWO5vY7ZFuLhVAAV5ANzABQACTjA&#10;9K0q/A34N/8ABxh8erz9t/xh4X1dPDOpeGfD9vbXi2QsvKZ1dIiyBwcj/Wnk5+6O3FfuJ8D/AIt6&#10;d8d/hJ4f8YaT5i6f4hso7yNH+9HuHzIfdWDKfcUAddRXwX/wVV/4Kh67+y74ztvAfgWO1XxA1sl5&#10;qGoXKeYtmj/cRE6FyASS3ABHBzkeb/8ABPP/AILE+MvH/wActF8E/Eb7DqVr4muI7Cz1GCEQy21w&#10;3Cb1HysrsQuQBgnNAH6eUUUUAFFFFABRRRQAUUUUAFFFfKf7b37b+r/B3xevhXwutvHqUMKzXt5K&#10;u/yd4yiIp4ztwxJ6bgMGgD6sor5B/Yz/AG9Nc+JPxEt/CvixLaeXUgws7yFPLPmKm7Y46YYAkEY5&#10;4xzX19QAUUUUAZsPg/SbbxLNrUel6fHrFxEIJb5bZBcyRjGEMmNxX5V4Jx8o9BWlXxX8Mv8Ago74&#10;s8af8FzviF+zDcaVo8fg/wAI/D2Lxbbaggf7dLcNJp6lG527MXb9Bn5Vr7UoAKKK+Tf+CpP/AAUI&#10;u/2KfBekaf4etbe88W+KBKbVrj5obKGPaGlZR95tzKFHAPzHtggH1lWbqXg7SdZ1qz1K80vTrrUd&#10;NybS6mtkkmtc9fLcjcufYivyn/ZM/wCC2fj63+Lmk6d8RpNP1jw3qlyltPcQ2wgnsd74Eg2nDKu4&#10;ZUgHA6+v0r+2z/wUg8Wfs1/8FOv2Y/gnpOk6Pd+H/jU+orq13chzc2n2dVKeVg7ec85BoA+1aKKK&#10;ACiivgn/AIKq/wDBUXXv2YfG9v4C8DQ2sevfZkvNQ1G4TzBZq/8Aq40ToWYfMS3ABXg5yAD72or8&#10;2P8Agmx/wV18WfF/42ad4B+Ii2N63iA+Tp2pW8Pkuk4TcEkUcEPtOCMYYgYweP0noAKKKKACiiig&#10;Aqj4g8Nad4t0ibT9V0+y1OwuMebbXcCzQyYIYbkYEHBAIyOCAavV8wf8FkP21/EP/BO//gnN8Qvj&#10;B4V0/TdV17wm2mi1tdQDG2l+06la2j79pB4SdiMHqBQB9N2lnDp9rFb28UcMEKCOOONQqRqBgKAO&#10;AAOMCpK4j9m/4kXnxi/Z48B+Lr6KGC+8VeHdP1e4ihz5cclxbRzOq552guQM129ABRRRQAE4or85&#10;f+Cn3/BWXxR8DvjFefD34eizs7zRVjOp6nPEJm810DiKNT8vyqykk55JGOM1rf8ABLn/AIKr+Iv2&#10;kPimfh/48ispNYvoJLjTL+1j8pZjGpd4nTOM7AzBh/dxigD9BKK81/az/aKsv2VvgJr3jjUIGu49&#10;JiAhtlbabmaRgkSZ7Auy5PZcntX5W2H/AAXD+M9r48/tKZ9BuNJaYMdLNntjWPcTtEgO/OMDJz0B&#10;x1FAH7OUVwn7OHxx0/8AaR+CXhvxtpkckNr4gtBN5LHLQSAlJIye+11Zc99ua7ugAooooAKKKKAC&#10;iiigAoryX9tL9qK0/ZC/Z/1fxpc2v264tyltY2hbaLm5kOEUnsowWJ67VNfl74a/4LifGXTPHa6l&#10;qDaFqWkvOJJNLFp5SCMZ+RJAd68EcndyPTIIB+zlFcn8Evixp/xz+E/h/wAX6T5g0/xBZpeQo/30&#10;DDlG/wBpSCD7iusoAKKKKACiis3xZ4lt/B/hjUtWvGK2ml20l3MwGSEjUs2PwFAGlRX54+Lv+Cl3&#10;j7VPFct1pJsNN01WPk2bw+b8vYu3Un6YFfYP7K37QEf7Rvwuj1zyRaXlvO1newKcqkyhWyv+yVdS&#10;PckdqAPTaKKKACiiigAooooAKKKKACiiqur6rBoWlXN7dSeVb2kTTSueiIoLMfwANAFonFFfjz8c&#10;f+C4/wATvEnxMvLnwW2m6F4Zt5WSztprUTyXEYJAeVjzuIIbC429Oep+9v8Agmx+3E37bfwdutQv&#10;rOPT/EmgXC2mpwwk+S5ZdySpnkB8N8p6FTyRQB9IUUUUAFBGaKCcCgDN8NeD9J8GWL2uj6Xp+k20&#10;khmeGztkgjZzgFiqgAscDnrwK0q+K/8Aghf/AMFHvFn/AAU9/ZO8UePPGOk6Po2paJ42v/DUMOmB&#10;xE8EFvaSq53EneTOwPbgV9qUAFFFFABRRRQAUUVj+O/Gll8O/Bera9qUjRafotlNf3LDkrFEhdyB&#10;67VOKAJpvCGkz+JYtak0vT31iCL7PHftbobmOPn5BJjcF+ZuAccn1rSr8GfjP/wcb/G29/b607wf&#10;4at/DuieD77SH1GK1ltPPm6yhd7k8nEYPy4xk9a/XD/gn3+2LD+2t8BovErWa6bqun3b6dqdsjFl&#10;SdFR9yHqUZHUjPQkjtQB7tRRRQAUUUUAFFFFABRRRQAUUUUAFFFFABRRRQAUUUUAFFFFABRRRQAU&#10;UUUAFZuteD9J8S3tjc6jpen6hcaZL59nLc2ySvaSZB3xlgSjZVTlcHgelaVfFf8AwVF/4KO+LP2I&#10;v2n/ANlPwT4d0rR9Q0346ePY/C2sy3ocy2du1zYxF4dpA34uXPOR8ooA+1KKKKACiiigAooooAKK&#10;KKACqeueH7DxPpM1hqVjaahY3AAltrqFZoZQDkBlYEHkA8jtVyvnX/gq9+1zr37CH/BPX4l/Frw3&#10;Y6fqeueC7O3uLW2vg32eYyXcEB37SDwspPHcUAfQmn6db6TYQWtrBDbWtrGsUMMSBI4kUAKqqOAA&#10;AAAOABU1eZ/safGXUP2i/wBkD4U/EHVbe3tdU8d+DtI8Q3kFtnyYZruyhuJETPO0NIQM84FemUAF&#10;FFFABRRRQAUUUUAFFFFAGb4a8H6T4MtJLfR9L0/SbeaUzyR2dskCSSEAFyFABYgAZPPA9K0q+K/+&#10;CG3/AAUe8Wf8FN/2afHHjLxhpOj6PqHhjx9qPhW3i00OI5Le3trOVHbcSd5Nw4OOOBX2pQAUUUUA&#10;FFFFABRRRQAUUVy3xl+J1r8HPhprHiS8VpYdKh8wRA4MrkhVXPuzKPbNAHU0V+dc3/BS74jSeKWv&#10;lfS47EuCLH7PlAgOSN2d2ccZz74r7j+BXxbt/jf8LNK8TWsbQJqEZMkLHJhkVirp74ZTg9xigDsa&#10;KKKACiivG/2yf2nW/Zs8BWtxZ28d3rOsStDZpJ/q4wqgtI3chcrx3LUAeyUV+fvwq/4KW+MtG8YW&#10;zeJmtNU0aWXFwkcIjkhViOUI67RnAOSemc819+Wl0t7axTIwaOVQ6kHhgRkH8qAKmneENJ0fWrzU&#10;rPS9PtdR1HH2u6htkSa6x03uBubHuTWjXxZ+xR/wUe8WftJf8FQ/2mPgjq2laPaeHfgv/Z39lXds&#10;H+1Xf2hMv5uTt4PTAFfadABRRRQAUUUUAFFFFABRRRQAUUUUAIq7aR0Ei4PTv706s/xFrcPhrQrz&#10;ULhtttYW73EreiIpZj+AFTKVlcLX0Pnf9r79sP8AZk/YO023uPitrXgDwnJeKXtrOawjmvbkDqY4&#10;I0aRx7ha9c1rwp8O/C/gy48Qalo/hGw0SztTfXF7c2MEcMEAXeZGZlACheST0r8Jf+CNn/BP3RP+&#10;C+/7Qnxi/ah/aBk1LxBoa+Jm0jRNCFy0cCsqLP5TEHPlQwTW6Ki4BLOTzX0h/wAHd/7T1/8ABD9h&#10;nwF8G/Cc1xa33xW1cWc0EDnzJtNslTdBxzh5pbYH1CkdzRqkl1dtPUFq3bZfodxrX/Byx+whofxX&#10;bwzu+1W6zmBtbt/CHmaapBIJ3bPMZcj7yxkHIIJGTX6JfAXxN4B+Jvw/0/xf8O5fDeoeH/EFus9r&#10;qWjxxeTdxnkfMg5we3Y18bfst/8ABvL+zt8O/wBiHQ/h34v+G+heIPEF3o8S69rc8ZOoT3rxgyyR&#10;yg5TbISEA4AUZzXy7/wbE+Jte/Zb/bH/AGpP2SdS1S41bQvhprM2p6C0rZ8pEu2tpWA/hEqm1fA4&#10;Dbj/ABGr0u49fz7k7rm6f5n7T0UUUihD94V8nf8ABcH/AJRjfEr6ad/6cbWvrE/eFfMH/BZLwZrH&#10;xD/4J0fEHR/D+k6nrmr3gsPIsdPtXurmfbqFszbY0BZsKrE4HABPQVMtio7mp/wSbP8Axrn+Ev8A&#10;2A1/9GPXyR+0YB4B/wCDi74X6lefu7bXtJhSBz0LPbXlqo/FwB+NfYv/AATA8Lal4K/YI+F+k6zp&#10;19pOqWOjJHc2d7A9vcW773O10cBlPPQivG/+CxH7CPiz9ofSfCPxH+GIb/hZHw1uPtFpFGwSW8hD&#10;rKFQnjzI5FDKCQDucdSKqWk7va5nFe5byPt88IfpX5gf8Exm/wCE0/4LSftJ+ILX95p9mL+zMqnK&#10;ljqESL+f2dyPpWbqP/BYf9ozxD4Bbwbp/wAA/Etr8SJovsTXw0y68qKQrgzCEpwRkN8zbR16V9If&#10;8Eev2DtZ/Y2+C+sap4y2yePvHl2uoauN4kNqi58uEuOGYF5GYjjc5GTjJIxtK/k/xsEtYpea/A+g&#10;v2h/2XfAX7WHg6z0H4h+GtP8U6Rp96uoW9reKWSK4VHjEg9wsjjPoxr8q/jT+zH4D/ZL/wCDm79j&#10;nw78O/DWn+FdH1Tw3r2oXVrZrtSacadq0YkPvtAH0r9lq/KX9vX/AJWpP2KP+xO1/wD9IdXoKP1a&#10;ooooAKKKKACiiigAooooAKKKKAOf+KHgK1+KPw38QeGr1pEtPEWnT6bO6AFkSWNo2IzxkBiRnjNf&#10;z0ftaf8ABEP9orSP25/h7daL4Fu/FHh3w+bpZtZ06WM2zIVOxjuYFSRj5SAc5HNf0b03Ck9BQB8x&#10;f8Esv2K9V/Yz+BV5a+IpoG8TeJrtb++ht2Dx2ahAscO/HzMoyWI+XcxAyBubov8Ago5+yZdftkfs&#10;13fhnTLmG11uxu49U01puInnjDL5bnBIDI7rkdGKk8Ag++0UAfzg/A//AIIl/tJXv/BQTx5qV58O&#10;7zSNC1m1tLO31e9njjsiwigDNuDE7V8t8lQx4AAJIB/oE/Zx+C9v+z18DPC/gu1uGuo/DthHam4K&#10;hfPccu+B03MWOPfqTzXc4ApaAPzj/wCCv/8AwTc8ZfG34lw/EjwLZtrk01nHZ6ppkZC3CmPIjmiH&#10;8YKkKw+8NqkAgnb5Z/wTf/4JV/EX/hoPw54x8b6NceFtB8K3keprFd4W6vpozvijWPBIUOFLFscA&#10;gcnI/W8jcOaKACiiigAooooAKKKKACiiigAr43/b4/Y58SeO/HzeMvC9q2rfbII4r6zjx56Og2q6&#10;D+JSoUYGSCO4PH2RRQB8RfsQfsUeKNA+KNn4r8UWb6PZ6PuktreXHnXMzIVHy/wqoYkk4OQAB1I+&#10;3QMCiigAooooA/Pv4R/sSfErwv8A8HG/xS+PF94f8j4W+I/hdD4csNY+2QsZ75ZdLYxeSHMowLaY&#10;7igX5evIz+glGcUUAFfFn/BX39gfxB+1p4W0HxF4PWO68ReFUmifT3cRm+tpNrHYx/5aIy5CkgEM&#10;2PmwG+06KAPxd/ZE/wCCRvxQ+I/xf0eTxd4evPCfhfT7uO51Ce+CpLNGj5McUfVmfbgE/KAd3IwD&#10;9Pf8FDf2I/iX8cf+Cwn7IHxS8MeHxqPgf4Wy6o3iXUftkMX9niZFEf7tnDvuIP3A2O+K/QQLijNA&#10;BRRRQAV+cH/BX3/gm740+NfxRj+JHgSybXJLizis9U0yJgLhWj4SWMY+dSuFIHzAqCAQTt/R+igD&#10;8qf+CXf/AAS5+IHh79oLSPHnjvS5PDOk+F3+12trc4+1X1yUxGAnOxE3bmZsHcoUDO4r+q1IF29K&#10;WgAooooAKKKKACvjv/gvZ+y144/bR/4JS/FD4a/DnRxr3jLxE+kmwsDcxW3n+Rq1lcS/PKyoNsUU&#10;jfMRnbgZJAP2JQTigDzv9k/wRqfw1/ZZ+GnhvWrc2eseH/Cul6bfwB1fybiG0ijkXcpKnDqRkEg4&#10;4JFeiUZooAKKKKAPy3/4Kvf8ExfHfjT49al8RvAulzeJbDxIInvrG1wbqzuI4xGWCY+eN1RTkZIY&#10;tkAYJ2v+CSn/AATM8b/CP41Q/Ejx5YnQV0eCaHTdOkZWuZppUMbSOBnYixs4GfmLEdADn9LqANo4&#10;oA8j/bb/AGbm/ax/Zq8SeCY7qOxvNSjSayuJBlI7iJ1kj3cEhSyBWIBIVjjPSvyE0/8A4JP/AB2v&#10;vHR0E+CbqFlnEJv5JUFioLEeZ5ucFeCeMnGOMkCv3XpNoHagDzj9k34CR/sx/s8+FfA8d19sbQbP&#10;y7i4C7VnndmklZRgfKZHbGecYzk816RRRQAUUUUAFFFFABRRRQB4j/wUA/ZYm/bB/Zn1fwjZ3UNl&#10;q3mR3+mzTD90LiI5VXOCVVgWUkcjdnnBB/Jfw1/wSf8Ajp4i8c/2G3gq607bMIZL+7lVLGPrmTzR&#10;kMgAJygJ6AAkgH91qMUAcP8As6/B23/Z++CHhjwXa3D3kPh2wjtPPZQhnZfvvgcDcxY49+p613FF&#10;FABRRRQAVj+O/CkPjrwXq2i3DMtvq1nLZyMoG5VkQoSM8ZGcjPcVsUUAfmX4u/YP+JXhnxXNplvo&#10;M2qwqx8q8tcGCVezZP3c+jYP5V9sfsa/s/3P7O3wi/svUZI5tV1C5a+u/LO5InZVURqe4VUXJ6bi&#10;2OMV62VB7UtABRRRQAUUUUAFFFFABRRRQAVn+IdEh8S6Be6ddKWt76CS3lA7o6lT1yOhPWtCigD8&#10;P/jj/wAEifjH8MPiZdaPovhq88V6RJK5sNTsQGjliyShlH/LOTaMMp43dCwIJ/Rb/glJ+xJq37Gn&#10;wY1JfE0kP/CT+KrpLu8toGDx2UcalYoiw+843OWIJUFsDoSfqkqGpaACiiigAoIyKKKAPz7/AODc&#10;X9iX4lfsF/sT+MPCPxS8P/8ACN6/q3xC1PXLW2F5DdeZZzW1kkcm6J3UEtFIMEhht5AyM/oJRmig&#10;AooooAKKKKACuf8Aif4Ctfin8Ote8NXzSR2fiDTp9OmdMblSaNo2IyCMgNkZHWugooA/nM+N3/BD&#10;79orwf8A8FI9I1TTvA114k8L2OhS2C65p80ZtZW3TlchmDISJE4YdSRzg1+03/BMj9jvUP2M/wBn&#10;b+xdauIbjxBrV6+qakITujt3ZEjWFWwN21I1yeRuZsEjBP0WQpPanUAFFFFABRRRQAUUUUAFFFFA&#10;BRRRQAUUUUAFFFFABRRRQAUUUUAFFFFABRRRQAV+ff8AwWO/Yl+Jf7VX7Yv7FfirwL4f/tnQ/hJ8&#10;Sotf8U3H2yGD+zrMXenSGXbI4aT5YJTtQFvl6cjP6CUA5oAKKKKACiiigAooooAKKKKACvlX/gtf&#10;+zj4x/a5/wCCXXxc+HfgHS/7a8XeJrC1h02xNxHb/aHS+tpWG+RlRcIjn5iOnrgV9VUZoA8h/YH+&#10;GetfBX9hP4K+DPEln/Z/iLwl4D0PRdUtRIsn2a6ttPghmj3KSrbZEYZUkHGQSOa9eozRQAUUUUAF&#10;FFFABRRRQAUUUUAfn3/wbn/sSfEr9hL9kb4jeF/ij4f/AOEb1rXfibqniGxtxeQ3Xm2U1pYRxy7o&#10;XZRuaGQbSQw28gAiv0EozRQAUUUUAFFFFABRRRQAVxvx9+Fa/Gv4Sa34aab7PJqUAWGUjIjlVg6E&#10;+25VzjnGa7KigD8xZv2FfifF4pbSx4bmkKuF+1K6/ZSC2Nwk6Y7+oHavv/8AZy+EH/Ci/g7o/htp&#10;1uriyRmuZlHyvK7F328AlQzEAnnAFd3tooAKKKKACvB/27P2Z9Q/aD8BWEmitG2taDK8sMMhCrcx&#10;uoDoGPRvlQjPHBB6gj3iigD81/hZ+wL4+8c+MbW01TR7nQdLWb/S7u5wuyNSN2wdWYj7uBgnvjJr&#10;9IbCyj06xht4htjgQRoMdABgVOF20UAfn3/wT3/Yl+JXwP8A+Cx37XnxU8TeH/7P8C/FD+y/+Eb1&#10;H7ZDKdQ8lMSfu1cum0/3wM9s1+glGaKACiiigAooooAKKKKACiiigAooooAKx/HfhVPG3gvVtGlZ&#10;lh1ayms3IPKrIhQ4/A1sUVMo3Vhp2Pwn/wCDXb9sbwd+wjpfxk/Zl+L2uaZ4D8aeG/Gt3qVudXnF&#10;rDdnyYbW4jWRsLlDaIwB+8soIziuR/av+Jml/wDBa7/g5Q+DXhHwLdx+KPhr8FxBd6jqFsTJZzfZ&#10;Zje3bhumx5Bb227oSvHFfpJ/wUV/4N+v2ff+ClnjkeLPGGk6x4d8YsqR3GueHbpLW6vUTAUTKyPH&#10;IQABuZNwAAzXof8AwTj/AOCRXwZ/4JceFr+y+GOi3Q1TWAq6nrepT/adRvwudqtJgBUGc7EVVzzj&#10;NVGWqlLdEy2aj1/pnrn7Q/7TXgX9lX4Zal4s8e+JtJ8NaLpdu9xLNeXCo0gUZxGud0jnoFUEkkV+&#10;RH/BsANU/a2/b2/az/aguNNuNP0Hxvq7adpQlXqJ7p7pogehaKJLQMR3cV9Tf8FSv+DfHw//AMFV&#10;v2t/DPxC8XfErxJ4f8M6HocOj3XhzSrVd1+0dxPN5wndykZZZthAhJ+UHd0x9nfst/sreB/2NPgn&#10;ovw9+HehW/h/wvocZS3toslnYnLySMcl5HblmYkknmiOjcn6Dltyryf3Ho1FFFABSEZH+NLRQAm3&#10;il60UUAR+Suc4qQDAoooAK/KX9vT/lak/Yo/7E7X/wD0h1ev1ar8pf29P+VqT9ij/sTtf/8ASHV6&#10;AP1aooooAKKKKACiiigAooooAKKKKACvzH/4KWfGDxf4N/4L5/sReF9J8VeI9L8M+JINYOraRZ6n&#10;NBY6oUicp58KsI5dpxjepx2xX6cV8v8A7TX/AATP039pP9v/AOB3x6uPFN9peofBNL1LbSYrRJId&#10;U+0oynfIWBTbu4wDmgD6gooooA/Mf9jP4w+LvEP/AAc0ftdeDdQ8VeI77wjoPg/Q7nTNDuNTml03&#10;TpZLLSGd4bdmMcbMZJCSqgku2epr9OK+X/gv/wAEz9N+DX/BTz4v/tLw+Kb6+1L4t6NY6PPoj2iJ&#10;Bp620NnCHWXduYsLQEggY3n0r6goAKKKKACiiigAooooAKKKKACiiigAooooAKKKKACiiigD8x/g&#10;h8Y/F2pf8HVPxi8E3HirxJceDNP+Dtvf2ugS6nM+l29yZtIBnS2LGJZP3knzqob5255Of04r5f8A&#10;Av8AwTQ03wR/wVc8ZftUJ4qvrjVfGHg2PwfJoDWiC3to0ezfzhNu3M3+iD5SoHznnivqCgAooooA&#10;K/Mf/gqL8YvF/gv/AILpfsNeGtH8VeI9J8OeJptY/tfSrPUpoLHVQiLt+0QqwSXac43g47V+nFfL&#10;/wC1P/wTP039qD9u74E/HK68U32k33wOe8e20qK0SSLVftAAO+QsCm3HGAc0AfUFFFFABRRRQAUU&#10;UUAFFFFABRRRQAV8Kf8AByd8SvEfwh/4Iv8Axg8Q+E9f1vwv4gsX0UWup6RfS2V5bb9bsI32Sxsr&#10;ruR2U7SMqzA5BIr7rrwf/gpd+w1Zf8FIf2K/GXwZ1LX7rwvZ+L2si+p21stxLbfZr63uxtRiA24w&#10;BTkjAYmgDqP2K9XvPEP7HHwl1DULq5vtQvvBuj3Fzc3ErSTXMr2MLPI7sSWZmJJJJJJJNeoVyvwT&#10;+GMfwX+DPhHwdDdPfQ+E9Fs9GjuXTY1wtvAkIcqMhSwTJAJxmuqoAKKKKACiiigAooooAKKKKACi&#10;iigAooooAKKKKACiiigAooooAKKKKACiiigAooooAKKKKACiiigAooooAKKKKACiiigAooooAKKK&#10;KACgnAoo60AfmR/waqfGLxd8b/8Agn5461bxp4p8R+LtUtfifq1lDea3qc1/PDbraWBWFXlZmEal&#10;2IUEAF2wBk5/Tevl/wD4JQ/8Ez9N/wCCV37PWvfD/SvFN94vt9c8UXfidry7tEtXie4ht4jEFUsC&#10;FFuDuzk7jxxX1BQAUUUUAFFFFABRRRQB+ZHxn+Mfi7Tv+Dqf4S+CbfxV4kt/Bl98Hp9QutAj1OZd&#10;LubkTasPPe2DeU0mET5ypb5F54GP03r5f8a/8Ez9N8Z/8FW/CP7U8niq+g1Xwn4Nk8Hx6Atoht7i&#10;Nnu284zbtyt/pZ+UKR8g55r6goAKKKKACiiigAooooAKKKKACiiigAooooAKKKKACiiigAooooAK&#10;KKKACiiigAr8x/8Agu/8YvF3wy/bs/YB03w34q8SeH9N8U/FmGw1q103U5rSDV7c3ulL5NykbBZo&#10;9ruNjgjDtxyc/pxXy/8At6/8Ez9N/br+PP7Pvjq+8VX3h+b4BeLk8WWtpBaJMurus9pL5LsWBjX/&#10;AEUDcMn5zxxQB9QUUUUAFFFFABRRRQAUUUUAFfGf/BwL4/1/4Vf8Eefjdr/hfW9W8Oa5p2m2b2mp&#10;aXeSWd3asdRtUJjljZXQlSy/KRwxHTNfZleLf8FCP2ObX9v79jbxx8H9Q1u58N2fja2ht5dStoFn&#10;ltRHcRT5VGIDZMQXkjg0AQf8E1PEOoeMv+Ccn7P+r6tfXmqatqnw38O3l5e3czT3F5PJpdu8kskj&#10;Es7sxLMzEkkkkk17hXC/szfBOH9mv9m/4ffDq2vpNVt/APhrTvDkV7LGI5LxLO1itxKyjIVnEe4q&#10;CQCcZruqACiiigAooooAKKKKACiiigD8x/8Ag1f+Mfi741/sQ/FTUvGXinxH4u1Kx+LmsWFvda1q&#10;U1/Pb2yWOmskKPKzMsas7kICFBZiBya/Tivl/wD4JT/8Ez9N/wCCWvwP8VeCdL8U3vi2HxV4vvPF&#10;sl1dWiWrQPcQW0JhCqzBlUWwIY4J3njivqCgAooooAKKKKACiiigAooooAKKKKACiiigAooooAKK&#10;KKAPzH/4Jg/GLxd4z/4LvftxeGdY8VeI9W8N+G/7H/sjSbzUpp7HS98fz/Z4WYpFuPXYBnvmv04r&#10;5g/Zd/4Jn6b+zJ+3n8c/jpa+Kb7Vb743fY/tOky2iRw6X9nXaNkgYl93fIGK+n6ACiiigAooooAK&#10;KKKACiiigAooooAKKKKADdTS3pX56/tWf8HJP7Nn7M3xB8afDvxFr3jLQfHnhd7iwltn8NXLCO4V&#10;TsdWKlWRiVZW5DKwI4NfJ/8AwSv/AODq34a+Gv2R7C1/ac+IviLWPisupXbXNzb+FxsNqZP9HH+i&#10;xJFkJ/s59SaI6q4PQ/bzNN8wGvzUb/g7R/Yx7eMPFn/hMXX/AMTXn3/BDf8A4Kh/Ez/gpb/wUx/a&#10;K1ZfEGvax8BdGs0XwnaXtjFbR6az3Q8lf3aKTI8QmY+YWcKFBPAoSbYS0R+t1FA6UUAFFFFABRRR&#10;QAUUUUAFflL+3p/ytSfsUf8AYna//wCkOr1+rVflL+3p/wArUn7FH/Yna/8A+kOr0Afq1RRRQAUU&#10;UUAFFFFABRRRQAUUUUAFef8Aj79qj4e/C74z+Efh34g8VabpfjXx4JW0DSJi32jVBECZPLwCPlAy&#10;ckV6BX5Sf8FTs/8AERd+wTj/AJ99c/8ARMlAH6t0UUUAef8AhX9qn4e+OPj/AOJvhZpPirTb74he&#10;DbWG+1rQ4y32nToJUieN3424ZZoiME8OK9Ar8pP2Gjj/AIOrv2z8Z58E6B0/68dG/wA/nX6t0AFF&#10;FFABRRRQAUUUUAFFFFABRRRQAUUUUAFFFFABRRRQB5/pH7VHw9179o3VPhHZ+KtNuPiTomlrrV9o&#10;ClvtVtZsYgJm427SZ4h1/wCWgr0Cvyk+AZ/46+fjd/2RO3/9HaJX6t0AFFFFABXn/wAQv2qfh78K&#10;PjD4Q+H/AIi8VabpPjLx8ZV8PaVMW8/VTEMyeXgEfL3yRXoFflJ/wVrOf+Dgn/gn/wD9d9b/AA+R&#10;KAP1booooAKKKKACiiigAooooAKKKKACuP8Aj18f/Bv7L/wq1Txx4/8AEFj4X8J6KYRfanebvJtv&#10;NlSGPdtBPzSSIo46sK7Cvz5/4Okfm/4IY/Gz/f0HH/g+06gD728J+K9P8deFtN1vSLqO/wBJ1i0i&#10;vrK5i+5cQSoHjdfZlYEexrQryf8AYTbP7EXwb/7EbROf+3CCvWKACiiigAooooAKKKKACiiigAoo&#10;ooAKKKKACiiigAooooAKKKKACiiigAooooAKKKKACiiigAooooAKKKKACiiigAooooAKKKKACiii&#10;gAoJwKKRvu0AcB+zl+1T8Pf2ufBV54j+G3irTfF+h6fqEulXN5YljHDdRqjvEdwB3KsiE/7wr0Cv&#10;yl/4NBDj/gm98Quv/JWdZx/4B6dX6tUAFFFFABRRRQAUUUUAef6r+1T8PdD/AGjNN+Ed34q02D4k&#10;axpba1ZaAxb7VcWamUGZeNu0GGUdf4DXoFflL8dCR/wd7fBr/siVxgen77WP8/lX6tUAFFFFABRR&#10;RQAUUUUAFFFFABRRRQAUUUUAFFFFABRRRQAUUUUAFFFFABRRRQAV5/8AGP8Aap+Hv7P3jHwX4f8A&#10;GfirTfD+tfETUxo/hu0ui3maveF40EMeARuLTRjnH3xXoFflJ/wcKEn/AIKCf8E5fT/hckH/AKXa&#10;TQB+rdFFFABRRRQAUUUUAFFFFABXK/Gv43+E/wBnL4X6t418ca5Z+G/CuhRrLf6ld58m1VnWNS20&#10;E8u6rwOrCuqr4c/4ORHz/wAETfj1/wBguyx/4M7OgD7M8A+PNH+KPgXRfE3h+/h1TQfEVhBqem3s&#10;OTHd208ayxSrnnayMrD2Na9eB/8ABK8/8axf2cf+yX+Gf/TTa175QAUUUUAFFFFABRRRQAUUUUAe&#10;f/s6ftU/D39rbwlqWvfDfxVpvi7R9H1OXRry6sSxjt7yJI3khbcB8yrLGT/vivQK/KP/AINESf8A&#10;hgf4vd/+Lz63/wCkGl1+rlABRRRQAUUUUAFFFFABRRRQAUUUUAFFFFABRRRQAUUUUAef/D39qn4e&#10;/Fb4xeLvh/4d8VaZq3jPwF5X/CQaTCW8/S/NGY/MyAPm7YJr0Cvyl/4JPHP/AAcLft+fXRP/AEVX&#10;6tUAFFFFABRRRQAUUUUAFFFFABRRRQAUUUUAeJ/Hf/gnh8GP2j9Y1TWPFnw18Ga14k1S1Ns+rXuk&#10;xT3S4Qxo25hk7BjGT2r4h/Z9/wCCfX7Df/BKL4KWHw3+NfjD4J+IvFEd5cXv9q+MhYWOozRyvuWM&#10;pI5banQHP5V+kHxs8YXXw8+DnizxBYwm5vdD0a71C3gAz50kUDyKuPcqB+Nfgz/wQb/4Im/Dv/gq&#10;z8CfE37RH7QWo+IPHHiTxj4lvoY4F1BoVTyyvmSysOWZnZsDgKqrjrUx3sge1z70/wCE9/4Jan/m&#10;Ofsm/wDgfpn/AMVX0x+w58bf2afG2m6l4Z/Z78TfCvVLbR0S6v8AT/B15ay/ZVb5EkkSEnAOCAT6&#10;V82f8Qrf7Gv/AEIer/8Ag5mr3v8AYN/4JFfBH/gmz4m8Qat8J/D97ot54mtorTUHnvnuPNjjYugA&#10;bpgsenWrQmfTlFFFIYUUUUAFFFFABRRRQAV+Uv7en/K1J+xR/wBidr//AKQ6vX6tV+Uv7en/ACtS&#10;fsUf9idr/wD6Q6vQB+rVFFFABRRRQAUUUUAFFFFABRRRQAVwfjn9mD4f/Ez4veFfH+v+E9E1bxp4&#10;HEq6BrNzbB7vSRKCJPJfqu4E5x1ruml2g+3Wvi79rT/gtZ4B/ZR/b2+FvwR1CKz1D/hPhc/2lrce&#10;oKsPhtolLKsyAElmxjGQRnmgD7ToqrpOsWuu6dDeWdxBd2lyglhmhkEkcqHkMrDggjnINSXV9HY2&#10;8k0zxwxRAs7u21VUckkngAe9AHE+F/2Yfh/4K+OviT4naT4S0TT/AIgeL7aKz1rXobYLe6lDEsaR&#10;pLJ1ZVWGIAHoEX0rvK+Gfh1/wXg+FvjP/goN8UvgjfTafpOl/DnTba+g8VPfiSz1p5IrZ3iiRVyC&#10;hnZc5IPlEjqK+pPgt+1T8P8A9okT/wDCF+KtJ16S2QSSxQSFZY1PQlGAbHbOMA0AehUVk+NPHWkf&#10;Drwxd61r2pWek6VYoZJ7q6lEccY9ye57DqT0zXD/AAf/AGy/hj8etbfTfCfjLR9Y1CMMTbRu0czB&#10;SQSquFLYx2zxz05oA9OorjfjH+0F4N/Z/wBAj1Pxj4i03QbOVikbXEnzSkDJCouWbA/ug034O/tD&#10;eDPj/pE994N8RaX4gt7VlSc2suWhJGRuQ4Zc9sgZwfQ4AO0oorifH37Rngr4X6vHp+veItP0+9kx&#10;iFmLuoPQsFB2j3bFAHbUVmeFfGGm+N9Dg1LSb611CxuRuimgcOrjp+GO4PI71p0AFFFFABRUV3dx&#10;2NtJNNJHFHGNzu7bVUdySen1rzG+/bT+GOnXE0Mvi7TvMt2CuESRxk56FVII4PIyOnqKAPU6K5r4&#10;d/F/w38WLKS48O6xZarHCQJBC/zx5GRuU4Iz7iuloAKKKKAOD0r9l/4f6J+0DqXxWtPCWiW/xH1j&#10;TV0e98RJbBb+5s1MREDydSmYYjjp8i+ld5Xy34F/4KYWfjb/AIKzeNP2WV8LXMF94P8ABkfjB9dN&#10;0piuUd7JPJEWMgj7YDuz/B719SUAFFFc38Tfi34b+DXheTWvFGs6foelwsEa4u5RGpY9FXuzewye&#10;vpQB0lcH49/Zf+H/AMUfiz4T8deIfCWi6x4w8CmVvD+r3VsHutIMn3/Jfqu7HOOtU/gr+118N/2i&#10;bqa38GeLtJ1y5gQSvBE7RzhMkbvLcK5AI6gcZHqM+R/tV/8ABTGz/Zg/b2+A3wNn8L3OqXXxwkvU&#10;h1RLpY00v7Oqk7kIy+7PYjFAH1JRRRQAUUUUAFFFFABRRRQAUUUUAFcj8cPgR4P/AGlPhhqXgvx7&#10;4d0vxZ4U1jyvtul6jCJra68qVJo96Hg7ZI0cehUHtXXV84/8FRP+Cimh/wDBM39kXxJ8UNT09PEV&#10;zob2iwaJFdrBcX/n3kFsxUkHAQTFycY+XHU0Ae/eF/Cun+CvDWn6PpNrDp+l6TaxWVnawrtjtoY0&#10;CRxqOyqoAA7AVoVwP7NH7Qmi/tN/BDwv400Wa3MPiHS7W/ktY5hI9k80KSGF/wDaXcR0GcZHFd9Q&#10;AUUUUAFFcF8bP2nfAf7Odhb3HjTxPpmgpdE+Sk7FpZcdSsaAuQO5AwPXpV/4SfHjwh8d9Dk1Lwh4&#10;g0vX7SF/Lka1l3NEcZwynDLkeooA66iiigAooooAKKKo6/4lsfCmi3GpapeWun6fZoZZ7i5lEUUK&#10;DqWZiAPxoAvUV4v4I/4KGfBn4jeK49D0f4gaDcanNKII4XZ4RK5zhVaRVVicEDBOTgdSK9lSXeq+&#10;9AD6KjkuFhUsxVVXqSeBXkNl+398HNQ8dN4bh+IXh2TWFmFv5XnkRlyxXaJceW3Ixwx7eooA9iop&#10;kcolUMrKytyCDmn0AFFFFABRRRQAUUUUAFFFZvijxbp3gvQ5tS1a9ttPsbcbpJp3CIv4+voBye2a&#10;ANKiuN+Hn7QXg34rXslt4f8AEGn6lcxrvaFGKybc4yFYAkZ7j+orsqACiiigAooooAKKKKACivL/&#10;AIuftnfDD4FeJYdH8V+M9G0fVJtu22kdnkQNyC4QHYCOctj+We68HeONJ+IXhqz1jQ9Qs9U0u+jE&#10;sF1bSiSKRT6EenQjqDwaANaivM/jB+2L8M/gHrttpfi7xho+i6jdY2W0rs8gz0LKgJQH1bArsvAv&#10;xB0X4m+GbTWvD+pWer6VfLvgurWUSRyDoeR3HQg8g8HBoA2qK8/+Nf7U3gD9nW3t5PGnijS9B+1H&#10;EMc7lppecZEagtjkc4wPWtr4XfGPwx8a/DK6x4U1vT9e01nMZntJQ4Vh1Vh1U9OCAeR2IoA6aiig&#10;nAoA4P8AZ9/Zh+H/AOyn4Ou/D/w58JaJ4N0W/v5NUuLLS7YQQzXUiojzFR1dljQE+ij0rvK+W/8A&#10;gkv/AMFMbP8A4Km/s7a/8QLLwtdeEotC8VXfhhrOe6W4aVreG2kMoYAYDfaAMf7NfUlABRRXB/Gv&#10;9prwJ+zpp1vdeNfE2l+H47okQrO5aWbHXbGoLkDuQMD8aAO8orlfhT8bPCvxx8PNqnhPXtN16xSQ&#10;xPLaTB/LcfwsOqn2IGRyOCDXVUAFFN315J44/bx+EXw38cyeG9a8eaDY61C22W3aRm8k8ZDsoKqR&#10;kcEg/kcAHQ6p+zB8P9a/aB074rXfhLRbj4jaTpraPZ+IXtwb+2s2MhMCydQmZpTjp859a7yvif4q&#10;f8Fufh18Jv8Agpf4d/Z9vzpzafrXhY+Ip/Fiamj2djJm522zKoOWKwKc5x+9Wvs3Sdbtdd023vLK&#10;4gvLS6QSQzQSCSOVDyGVlyCCO4oAt0UUUAFFFFABRRRQAUUUUAFFFFABRRRQAUUUUAFFFFABRRRQ&#10;AUUUUAFFFFABXB/Fz9mH4f8Ax68W+D9e8ZeEdE8R6z8P9RGreG7y+thLLo12GjcTQk/cfdFGcjug&#10;9K7yvlr9vz/gplZfsLfHz9nnwLdeF7nxBJ8fPFyeFILqK6WFdJZp7SLzmUg7x/pQOAR9w+tAH1LR&#10;RRQAUUUUAFFFFABRRRQAVy/xi+C/hX9oL4a6t4O8baDpvibwvrkaxX+mX8ImtrpVdXUOp4OGVT9V&#10;Fani3xppfgTRJtS1i+tdOsYRl5p5Aqj/ABPsOa+ev2y/+Cn3gj9l39jrx98WdHktvG3/AAgtnBeS&#10;6TbXP2e4uFluYoON65ABlyTjHHbIoA+g/A3gTSfhn4K0bw3oFhbaToPh6yg03TbG2TZDZ20MaxxR&#10;IvZURVUDsAK1q4T9mH42x/tJ/s1/Dz4iQ2L6XD4+8M6b4jSzeTzGtFvLWK4ERYY3FRJtzgZxmu7o&#10;AKKKKACiiigAooooAKKKKAOD/Z+/Zg+H/wCyp4V1DQ/hz4S0Twbo+rajJq95aaXbCCK4u5EjR5mA&#10;6uyxRgn0QV3lfLf/AASd/wCCmNn/AMFSPgT4u8bWPhe58Jx+FfGN54Sa1nuluGuGt4LWYzAgDAYX&#10;IGD/AHc96+pKACiiigAoorF8b/ELR/hxob6lrmoWumWUZCmWeQKCT2A6k+wyeKANqiuF8P8A7S/g&#10;TxRoN7qVl4o0mWz0+MSXDtN5ZiU9CVbDc9BxyTjrTvAX7SHgn4n6p9h0LxFpuoXmCfJVijsB1wGA&#10;J/DPrQB3FFGc01pdilmwAvUk9KAHUV59N+1R8P4PFLaM3izR11BXEZTzflDE7cb8bOvB54rv45hK&#10;qspVlbkEHORQA6iiigAooooAKKK4nx7+0X4L+GGsR6fr3iLT9PvJP+WLMWdQeQWCg7QRzlsUAQ+A&#10;/wBmH4f/AAv+Lfizx54e8JaJo/jLx15X9v6xbWwS71byxiPzn6ttHAz0rvK+T/2PP+Cp2jftg/ty&#10;fG34NaRoD28fwdSxk/txbxZoNYW5XcCiAZTb0OSeRX1hQAUUUUAFFFFABRRRQAUUUUAFFFFABRRR&#10;QBk+NtQ/srwjql19m+2fZ7SST7ORnz9qk7MYP3sY6d6/mj/YA/4K3fHL/gmt8R/HWm/D39mnx1df&#10;BnxjrT65a+D9QtrxpvDtxIFEotbpYOYmCgBHQ8KvOdxb+m2UKRhq/MD9rH/g7F/Zr/Zf+M2seCbH&#10;TfHnxAvvD1xJZ6jfeHrK3NhDPG2140kmmQybWBBZV2ZHDNUrSXyHureZ4iP+DrX4uD/my34hf+BF&#10;1/8AIlfYH/BIf/gr/wCNP+Clvj3xlpPij4G+JPhHD4Xsbe8gudTllZdRaSRlKKHhj5ULngnr0r5g&#10;P/B6d+z7t3f8Kx+MWzsfsun4P/k1X1D/AMEmP+C4Og/8FdPid420/wAI/DrxR4V8N+DbCC5XVtZm&#10;jLahLNKy+UEjBRNqoWP7xic9Bjm+Vi2PvCiiikAUUUUAFFFFABRRRQAV+Uv7en/K1J+xR/2J2v8A&#10;/pDq9fq1X5S/t6f8rUn7FH/Yna//AOkOr0Afq1RRRQAUUUUAFFFFABRRRQAUUUUAcX+0PqmsaH8A&#10;/G194f3/ANvWehXs2nlB84nWBzGVGDk7gCBg5OK/lb/aD0DWfEf7aXwu1j7LfXsFr9ra9vCpk8tm&#10;Dcu/qSe/ev61mjVxhuQe1fK/xK/4I8/Bb4m/ECbxBcaNeWE13I0txa2N21vbyuf4to+7yCcLjJNA&#10;HH/8EH/EWva1+x5qMOrSTzabpviCe20gy/wQeVC7InHKCR5CDk8lx2FdZ/wWX1/XvD37CviB9Bmu&#10;Iftd1bWuotCSrfZHfDj/AHWbYrdPlYg5BIP0l8Ovhvofwn8GWHh/w7pttpOkabGIre2gXakY/wAS&#10;cknqSateLPCWm+OPDl7pOrWdvqGm6jC1vc206B45o2GCpB7EUAfyafDDwpqVj+3n8SNWmsbqPTL7&#10;TLSOC6ZD5cxENsCA3fBVuPavuL/gnd4g17w9+2v8N5PDs1xHeXOt29tMIif3ttI+2dX4Py+VvySO&#10;BzxgV+nVx/wRF+B9zq95cnTtcVLptyW6alIsdtychOc456HOMD3r0f8AZd/4JyfDD9kvXpNY8N6T&#10;NNrTxmIX99MbiaJSMHZnhMjg4AyKAPk//g4Q8ReILbQvhvpsc1xH4avJb2e5RCRHLcxiER7+Oqo8&#10;m3J53P6Cvzp+D3iDXPCvxV8O6h4ZmuLfxBa6jA+nvb5EnnbxsAwOcngjByDjBHFf0GfHT4B+Fv2k&#10;Ph/ceGvF2kw6rpdwd6q/DwOMhZEYcqwycEc814/+z3/wSu+Ef7OPjmDxJo+kXV9rFmxe1n1C5Nx9&#10;lOchkU8Ar0DYzjNAH5w/8FpfEfiDVv25dYs9ZlnNjpun2SaVETmFIXgV3KDABzK0uTzyMZ4AFX/g&#10;jV4g17Sf28/Ctro80y2eqQXcOrRKT5UlsttJJ8/B6SJEQePmCjPNfqz+1P8AsOfD79sDT7VPF2ll&#10;r2xBW2v7Z/KuoVP8IcdVzztORmmfst/sKfDv9kMXkvhHSGi1C+UJPfXMhmuHXrsDn7q55wOM0Aey&#10;TMRE23G7HGa/H/x9q2p61421W61iSaTVJbuVrky/e8zcd30weg6DgcY4/YLFeOfFf9h3wF8XvFLa&#10;xqFjNa30zB7hrSUxC4PfcBwSfUc0AeGf8EntV1R9Y8WWO+ZtFSGGbaTmNJ8kAj3Kg5/3V69vtauX&#10;+FPwg0H4L+Fk0nw/YpZWobe5zueZsAbmY8scDHNdRQAUUUUAfPn/AAUo1fVNK/ZqmXT5JYoLrUII&#10;b5kPJgO84Jx0LiMe+fwP51f/AK8dhiv2K8SeGNP8X6Fc6ZqdrDe2F4hjmglXcki+4rwS9/4JofDi&#10;6uZ5I01aBZH3KiXRxFwcgZzweDz6UAfK37Aurappv7UXh6PTZJljuzLDeIp+WSDy2LBvYEK3+8B0&#10;61+mVec/BD9lvwf8Ammm0HTyL64XZJdTuZJivHygnoMjOBXo1ABRRRQB+ZnwS+CXi7TP+Dp/4w+O&#10;7jw5q0Pg3Uvg/b6da6y9swsri4E2kExLJ0LgRycdfkav0zo20UAFfkr/AMF//EGvP+0L4S0u4muF&#10;8OR6ELmziBPktcNPKszem/akQ6nChTxmv1qrzX9pP9lHwT+1d4Rj0fxlpKX8du/mW86MY7i2buY3&#10;HK5xg+tAH4W/seeINe8M/tR+AbrwzJPFrH9u2kUPk/xh5FR1bg5RkLK3B4Jr7o/4Ke/BPxf45/4L&#10;lfsO+KNI8Oaxqnh3wvLrB1fUre2Z7bTg6Jt81xwue2etfV37Mv8AwTK+Ff7K3ixde0HSbi81yJNk&#10;N9qE5nktuoJQH5VJU4yBnAr6G20AFFFFABRRRQAUUUUAFFFFABRRRQAV+HH/AAcgaF4o+KPwn+MW&#10;jwWWoatqf2rTYdPs4UaRzAl7auoRcdNgZzgY5av3HrzP45fsoeD/AI+zQ3OtWLrqEKbFu7d/LlKj&#10;OFY/xAZOM9M0AfCf/BEeTWvD954P0nbdQW3/AAiFtHqdu2QqNHbxBAw7MrnaOnVvof04rh/gx+z1&#10;4W+AmmTW/h7T1t2uTmad2MksvoCx5wOwruKACiiigD8I/wDgqt4i17Xv27fHya9LcMbG9FtYpISU&#10;itFRTCEGAACrbuB1ZuTkmu0/4Ik+INe039uTTLLTJrn+y9Q067TV4lY+W8KxF0ZhjGRMIsHggkjP&#10;zEH9Nv2qv+Ce/wAN/wBr69tb7xRpcsWrWqeWmo2UhhuDHzhGI4YDJwDnGa1P2Xv2Jfh7+yJZXieD&#10;dI+zXOocXN5PIZriVQchC5yQuecDigD16iiigAooooAK+A/+C/3iHX9N/Z/8I2NjNcR6DqWsONUE&#10;ZIWR0j3QI/H3c+Y2CcZVeCQCPvyub+K/wj8O/G/wLe+G/FGl2+raPfqBLbzDjI5DA9VYHkEcigD+&#10;cBJNjBlY7hyCDzmv6Bv2Ete1zxR+x/8ADrUPEkk8utXWiwNcSz/62XjCM/AJYxhCSeSTySea8k8D&#10;/wDBFj4I+DfFsOqtpeqar9nlEsVrfXrS26kZ4K8bx04bPSvrS1tI7K3jhhjWOOMBUVRhVA6ACgD5&#10;z/4Kx+INe8MfsF+PLnw7JcW900NvBcSwk+YlrJcRpPjg8GNmDHjCsxzxX4WE/P1II5/rX9K+u6BZ&#10;eJ9GutP1G1hvbG+iaG4gmQPHMjAhlYHqCCRivliz/wCCMHwPtPHLa1/Yl88fni4TT2vXNmhyTt2d&#10;1PHyk4wMd6AO5/4JleINe8TfsLfD288SSXE2pyWDIJZ2JlkgWWRICxIyf3Ijwe4wcnOa96qtpej2&#10;uiadb2dnBHbWtrGsUMUa7UjRRgKB2AAAA9qs0AFFFFABRRRQAUUUUAFfFf8AwVh1fVI9Q8I2PmSr&#10;oskc8+wfckuAVXJHqFbg9tzYxya+1K5j4qfCLQPjN4WfSPEFjHfWmdyZ4eFum5WHKnBIyOxoA/LL&#10;4Patqmh/FTw9c6M8iapFqEP2by+CzFgNvHZs4I7gkYNfrmhygryH4QfsT+Bfgv4ij1bTbCa41KIf&#10;up7uQymHryo6A4OMjnivXwMCgAooooAKKKKACorp5BbyGMK0m0lQeATjjJqWk28UAfzc/FHxBrXi&#10;r4ka7qPiOa6uNeur+d797j/WmYu2/PTbzxjAAxjAxX6Tf8G9niHXr7wp8SNNuJbiTw3Y3FjNZq5O&#10;yG4kE4mEfHdUi3YPG1P7xr6M+Pv/AASn+EX7Q/xCk8TavpF1Z6ndP5l22n3DW63p5yXA4LHjLDBO&#10;BXsfwN+Avhf9nP4f2vhrwlpcOl6ZbkuVj5aZz1d2PLMcDJPPFAH8/nx/8Qa74q+N3iu+8USTS6/N&#10;qtx9uM33lkEjApyBhVxgAAAAAAADFff/APwb2eIdemm+IultNO/hm3W0uI42P7qK6YyKxTjGWRRu&#10;wR9xcg9vqj9on/glx8Jf2lvHn/CS63pNzZ6vMwa7m0+c2/23HeQDgscD5vvcda9W+AX7O3hP9mjw&#10;FD4b8IaTDpenxuZXx80lxIQAXdjyzYA5PpQB+JP/AAUv8Q69r/7cnxG/t6a4ae01WS2s0kJ2xWac&#10;W4QYGFMWw8DksTkkkn3L/ggj4i162/ap1zTLOW4/sC70KWbUosnyg6SIIHPGN4LuB0+Vm+lfoJ+1&#10;L/wTq+Gf7XGsw6p4m0uaHWIUWMX9lKYJ3QdFcjhhjgZzjtXUfszfsi+Bf2S/DdxpvgvR0sftjh7m&#10;eRzLcXBGcBnbkgZOBnAzQB6hSNytLRQB+Zv/AAaufBTxb8CP+Cf3jrSfGnh3VvDGp3XxO1a+htdR&#10;t2gllga009VlCsM7SVcA99pr9MqTYCc/hS0AFfhL/wAFXPEOu67+3h48XXZLhv7PuUtdPjkJ2Q2g&#10;jUxBBgAKQ244HVm5OSa/dqvDf2q/+CfPw3/bAu7W98U6XLHq1mnlJqNlJ5FwY+SEZhwwGTgHOM0A&#10;fnD/AMEKvEOvWP7Y02n6dNcf2LqGj3DatECfKZUwYmIxjcJCADwcOwzg4P7IV5T+zD+xp4B/ZH0a&#10;7s/BmjrZvfsGubqWQzXE+M7VZ252jJwOlerUAcF+0/q+teHv2cvHl/4cMi67ZeH76ewaPmRJ1t3K&#10;MgwcsCAQMckCv53Lm4ku7iSWZ2lmkYu7P8zOx5ySep9a/peeJZEKsNysMEHvXyt8Qv8Agjr8E/iH&#10;8QbjxBNod5p7XbGWe0srx4LaRzjLbR93nJwpAJY0AfzneK/C+qXP/BQzw3rC2V1JpcHhh4ZLoIfK&#10;R91zhS3ryOPev6AP+CEGv69rX7IOow6tLcTabpuvz2+kmYk7IfLhd0XI+4JGkI5PzFxxgV1XjH/g&#10;jL8EPF/itNS/sO901dgV7SxvXht5CFCg7eoOBzjGSea+lfhz8NdE+E3g2x0Dw/ptrpek6bGIre2g&#10;TakY6/mTkknkk0AbtFFFABRRRQAUUUUAFFFFABRRRQAUUUUAFFFFABRRRQAUUUUAFFFFABRRRQAV&#10;+Zn/AAXY+CXi74p/t0fsC6p4b8N6trWm+E/ivDqGs3NnbtLHpluL3S2MspH3FxG5yeyn3r9M6TbQ&#10;AtFFFABRRRQAUUUUAFFFFAHw/wD8FXtV1T/hMvCti0kq6MLOSeJBxG8+8q5PGMhAmD1G44xk5/Nr&#10;/go14G174nfsU+PPD/hnTL/WNb1a1t4LWxso2knuT9qgJVUHLcAnHt7V+7Pxa+DHh743eGv7L8QW&#10;CXlupLRPkrJA3TcrDkHHHFcj8Gf2MPA/wQ11dV0uxln1JF2x3F1IZXi4IJUdFJB6igDL/wCCa/hj&#10;UPBf/BOj4A6Nq1ncadquk/Djw9ZXtrOhSW2mj0y3SSN1P3WVlII9Qa9upojAp1ABRRRQAUUUUAFF&#10;FFABRRRQB+Zn/BrR8EvF3wK/Yl+Kml+MvDmr+GNRv/i3rGo21vqFs1vJNbvZaaiyqrdVJRgCOu01&#10;+mdN2CnUAFFFFABXwT/wVR1bVJfjNotlPJKNJh0pZrWPJ8syNI4kbpjdhUGPQDpmvvauM+MnwI8N&#10;/HjQE0/xDYrcrCS0EqkpLAxxnaw55xyO9AH5Ngsq+g6cHHer/hPVNQ0XxRp93pMk8OqW9xG9q8P3&#10;xKGG3A+vbvX6MeHv+CfXw18P6Fe2LaTJfG+iEb3FxMzzR47of4Tn0q18Kf2F/APwl8TQ6vZ2M95f&#10;2zboJLuYyiFuxVTxkdj1oA9hs2kNrGZFVZNoLAHIB74NeYftoavqmifsy+LLjR5JY7tbQIXiJ3pE&#10;0iLIQev+rLc9uuRXqYTAxUV9p8GpWUtvcRRzW8yGOSNxlXUjBBHoQaAPxtJ3fX1r9OP2FdY1TWv2&#10;XfC82rSSyzrHLFE8pJdoUldYsk8n5AADzkAHNZFx/wAE6/hpceKX1L+zbpY2cSfYxcsLcHOSNv8A&#10;d/2ele36XpVvo2nw2trDHb29uixxRRrtWNQMAAegHFAFiiiigAooooAjnZhC23BbBIHrX4/+OdV1&#10;LWfGeqXWsSTS6pNdyNdNL9/zNx3Z9MHjHAHt0H7CEZFeOfFP9h7wD8XPFT6xfafPb30zb7hrWUxL&#10;cn1cDjPuMGgD80v+DeX4X+IvDv8AwU7/AGtvEV9oupWega1b6RFYahLAy292yb9yo54YgEZHvX7I&#10;Vzvwz+FuifCLwtDo+g2MdjZQ/NhfvSMerMepY4HJroqACiiigAooooAKKKKACiiigAooooAKKKKA&#10;OF/aW1rUPDX7Ovj7UdJ3f2tp/h3ULmy2/e89LaRo8e+4Cvyh/wCDXH/gn78I/ih/wSuuvGfibwf4&#10;a8VeKviBq2qWmo3+qWEV5cWsMbmBIYzICY+F8zK4JMgJPTH7I3trFqFnJbzRrJFMhSRWGVYEYII7&#10;g1+VH/BPP/gmN+0d/wAEs/8AgoxceG/APibT9Z/ZD8aarf6xd6dcGOS50ORraRoYwr/vEkEiwxGS&#10;MlHVVLDd92Yq7cfIJPRNdzzf/g2n/Zl+F/7Q/wCwx8WvhL8TPh54N8Vaj8NfH+p6BNPf6TBJeC2d&#10;VKjztvmgiQXG1gwI7YxXp/8AwQumm/Yx/b+/ag/Y5t7yW+8H/De+tvF3hAysGlsrK+jilkt2b+IL&#10;9pt+f73mHvXlH7QH7In7YP8AwSW/b4+K/wAUv2UvCWj/ABM+HvxxvTq+q+H7qA3DaffM8kjExrJG&#10;42yzTMjI20pJtYZANe8f8EIf+Cevxp+FPxk+L37SP7SE1rH8XPjM0UB0yErnTLONt21gvyrnbAiR&#10;gnYkCgkk8VC797y19RS7ed/lc/TaiiigYUUUUAFFFFABRRRQAV+Uv7en/K1J+xR/2J2v/wDpDq9f&#10;q1X5S/t6f8rUn7FH/Yna/wD+kOr0Afq1RRRQAUUUUAFFFFABRRRQAUUUUAFfnv8At/8A7Z3xG+DX&#10;/Baj9kP4V+HfEEmn+B/iVFqreIdNEKMuoGGJzHliNy4IH3SK/QivjD9sj/gm14r/AGjf+Cpn7Nnx&#10;30nXPD1j4c+CsWopqmn3bTC9vjcoyr5G1CnBYZ3svTvQB9n0UUUAfnv+yh+2f8R/iL/wcF/tPfBj&#10;V/EEl18Ofh/4W0jUNE0owIq2U01ppckrhwNxy1xKeSfv1+hGK+L/ANnj/gm14r+Dv/BZj4+ftJ32&#10;u+Hrrwr8WPD+m6Rp2mQGb+0LOS2trCFmm3II9pNo5G12OGXgc19oUAGKNtFFABjNGKKKACjGKKKA&#10;DFFFFABRRRQAUAYoooANtFFFABRRRQB+e/wg/bQ+I3ib/g5C+KnwNvPEEk3wy8PfC2DxBYaOYUCw&#10;XrS6WDLvxvJxcS8E4+ev0Ir4v+Gv/BNrxV4J/wCC4vxC/aiuNc8Py+EfF/w/i8I22lRmb+0obhJN&#10;PcyuCgi8si0ccOW+ZeOuPtCgAoxRRQAYr89/+Cif7aHxH+CX/BYz9j34Y+G/EEmneCviZLqi+I9P&#10;EKMuoCFVMeWYblxk/dIr9CK+MP21/wDgm14s/aa/4Kcfsz/G7Sdd8Paf4e+CMmoPqtheNMLy++0q&#10;AvkbUKcY53sv40AfZ9FFFABRRRQAUUUUAFFFFABRRRQAV8b/APBfT9pzxr+x3/wSf+KXxG+HusSa&#10;B4v8PvpIsL9IlkMHnavZW8nysCpzFK68jvX2RXzH/wAFif2I/EH/AAUZ/wCCdfxA+DfhfVtG0PXf&#10;Fzaa1te6qZBaQ/ZtStbt9/lqz8pAyjCnkjoOQAes/sl+M9S+I37K3wz8RaxcG81fXvCml6jfTlQp&#10;mnms4pJGwOBlmY4HrXodcX+zl8N7v4Nfs9+A/B99Pb3V94V8Pafo9zNBnypZLe2jhZk3AHaWQkZA&#10;OD0FdpQAUUUUAGKKKKACiiigAooooAKKKKADGaKKKACjbRRQAUUUUAFFFFABRRRQAUUUUAFGMUUU&#10;AG3NFFFABRRRQAUUUUAFFFFABijFFFABijFFFABijFFFABQxwKKCMigD89/+Dbn9s/4jftzfsR+M&#10;vFnxO8QyeJNe0v4h6nottcvCkRjtIrayeOPCADhpZDnrzX6EV8Y/8EN/+CbPir/glx+yl4o8A+MN&#10;c8P+INS1zxrf+JorjRzMYI4Li3tIljbzURt4NuxOARhhz1x9nUAFGKKKACiiigAo20UUAfnv8WP2&#10;zviN4d/4OQfhl8DbTxBJD8Mde+Fk3iG/0cQoVmvVl1NRLvxvBxBFxnHy1+hFfF/xE/4JteK/Gf8A&#10;wXD8B/tRW+ueH4vCPhP4fy+EbnSpDN/aU1w8l+wlQBPK8vF0g5cN8rcdK+0KACiiigAooooAKKKK&#10;ACiiigAooooAKKKKACiiigAooooAKKKKACiiigAooooAK/Pf/gst+2f8SP2X/wBsj9ifwv4J8QSa&#10;NovxW+JcWg+JrdYEk/tKzN3p0ZjJYEr8s8gyuD81foRXxf8A8FPf+CbPir9uP9pv9lbxx4e13w9p&#10;On/Afx5H4r1i31FphNqEC3NlMY7fYjL5mLZx85UZZeetAH2hRRRQAUUUUAFFFFABRRRQAYr5T/4L&#10;b/tDeLv2U/8Aglt8XPiF4E1ZtE8WeGrC1m0+9WNZDAz31tExCsCDlJGHI719WV87/wDBVr9kHXP2&#10;9/8Agn58SfhF4b1LSdH1vxpZ29ta3mpmQWsDR3cE5LmNWfBWIgYU8kfWgDqv+Cf/AMSta+M37B/w&#10;T8YeIrxtQ8QeK/Aehaxql0VCm4urjT4JpnwOBud2OBxzXr1ea/scfBnUP2cP2RPhX8O9UurO+1Tw&#10;H4P0jw5eXNoWNvcTWllFbu8e4BtjNGSNwBwRkA16VQAUUUUAFFFFABRRRQAUUUUAfnv/AMG4n7aH&#10;xI/bi/ZD+JHib4meIJPEes6H8TtU0CyuHgSIw2UNnYSRxYQAHDTSHJ5+av0Ir4w/4If/APBNnxV/&#10;wS+/Zr8ceCvF+ueHfEGoeKfH2oeLbefRzMYYbe5trOFY281EPmA2zE4BGGHJ5x9n0AFFFFABRiii&#10;gA2ik2ilooAKKKKADFFFFABRRRQAUUUUAFG3FFFAH57/APBPL9tD4j/Gv/gst+2B8L/EniCTUPBH&#10;w0/sr/hHdOMKKun+cmZMMBubJ/vE1+hFfF/7Fn/BNnxZ+zR/wU+/aW+OWra74dv/AA98bP7P/sqw&#10;tGmN7Y/Zk2t5+5AnPbYzfhX2hQAUUUUAFFFFABRRRQAUUUUAFFFFABRRRQBm+KfEVr4O8M6hq1/I&#10;IbHSraS7uZD0jjjUszH6KCa/H3/glD8d/wBqT/gr7+3TD+0dN4mHgn9mrwdrd/p+j+FiW/4naG2l&#10;hA2L99082N3mkO0SDagO0hf1w+LngWP4ofCrxL4ZmkaGLxFpV1pjyL1RZ4miLfgGzX4x/wDBAP8A&#10;4KceB/8Agm/8OvE37Jn7QmoQ/DLxp8N/El8LG71NGjs9QhmlMhHmY4O8sysfleN0INKPxNvsD+HQ&#10;/RT/AIK4/sSfET9un9mvTfDfwv8AibcfCvxZoWuQ67bapCkhFyYoJ4xbs0bqyIzTKxYBsbB8rdK8&#10;C/4IJ/8ABRH4ofG/xB8Uf2ev2gI1/wCF0/Au7S3vL8EH+2bNmZFlYjh2Vgn7wAB0nibGck/Q/wAW&#10;v+CzP7L/AMGfB11rmrfGzwFcW9vGzCHTdTjv7iUj+FY4SzFjwOw56gc18Q/8G/M2uftuf8FFf2oP&#10;2w5NCvvD/gr4hSW/hzwwlymxr6CDylaTHQlI7W3DEZG93AOVNON7+Vr/ADCWx+wAORRRRQAUUUUA&#10;FFFFABRRRQAV+Uv7en/K1J+xR/2J2v8A/pDq9fq1X5S/t6/8rUn7FH/Yna//AOkOr0Afq1RRRQAU&#10;UUUAFFFFABRRRQAUUUUAFZd/4u0vSNbs9NutS0+31HUc/ZbWW4VJrjHXYhOWx7VqV+Uv/BVD/lYw&#10;/YH/AOuGt/8AomSgD9WqKKKAMu08XaTqPiG60mDUrCbVbFBJc2cdwrXECnBBdM7lB3DqO4rUr8pf&#10;2Gf+VrP9tH/sSdA/9INFr9WqACiiigAooooAKKKKACiiigAooooAKKKKACiiigAooooAy4vF+lT+&#10;JptFTU9PfV4IvPksROhuI4+PnMedwX5l5xjkVqV+UvwB/wCVvv43f9kSt/8A0fotfq1QAUUUUAFZ&#10;epeLtK0fWbPTbvU9PtdR1LP2W1mnVJrnHXYpOWx7VqV+U3/BWo/8dBX/AAT/AP8Arvrf/otKAP1Z&#10;ooooAKKKKACiiigAooooAKKKKACs/wAQeJNP8I6RNqGqXtrptjAR5txdSrDFHkhRlmIAySB9TWhX&#10;59/8HSvP/BC741/9dNB/9P2nUAfflleQ6haRT28kc0MyCSORG3K6tyCD3BFWK8p/YTP/ABhB8Gv+&#10;xG0T/wBIIK9WoAKKKKACiiigAooooAKKKKACiiigAooooAKKKKACiiigAooooAKKKKACiiigAooo&#10;oAKKKKACiiigAooooAKKKKACiiigAooooAKKKKACiikf7tAGZ4a8X6V40snutI1Kx1S3jkMLy2k6&#10;zIjjBKllJG4ZHHvWpX5T/wDBn+f+NbXxC/7KzrP/AKR6dX6sUAFFFFABRRRQAUUUUAZcvi/SofE0&#10;Oivqenpq80Xnx2JuEFxJHz84jzuK/KecY4NalflL8c/+Vvn4N/8AZErj/wBHazX6tUAFFFFABRRR&#10;QAUUUUAFFFFABRRRQAUUUUAFFFFABRRRQAUUUUAFFFFABRRRQAVl614u0vw3fWNvqGpafY3Gpy+R&#10;aR3FwsT3UnA2RgnLNyOB6itSvyl/4OGOf+Cg/wDwTj/7LJB/6XaRQB+rVFFFABRRRQAUUUUAFFFF&#10;ABVHXdfsfC+lTX2oXlrp9lbjMtxcSiKKMZx8zHgcmr1fD3/ByJ/yhL+PX/YLsv8A05WlAH2xp2ow&#10;arYQ3VrNFcWtxGJYponDJKjDKspHBBHORVmvBf8Aglf/AMoxf2cf+yXeGf8A002te9UAFFFFABRR&#10;RQAUUUUAFFFFAGX4d8XaV4ys5bjSdSsNUt4ZTBJJaXCTKki4JQlScMMjjryK1K/KX/g0MOP2BvjB&#10;/wBlo1v/ANINLr9WqACiiigAooooAKKKKACiiigAooooAKKKKACiiigAooooAy9O8XaVrGs3mm2m&#10;p6fdajp2PtVrFcK81tnpvUHK5961K/KT/gk1/wArC/7fn/cE/wDRdfq3QAUUUUAFFFFABRRRQAUU&#10;UUAFFFFABUc9zHbRM8jBVUEk+gFSVh/ETXIPC3gPWtUulaS306xmupVBwWRI2Zh+IBFTKVlcFqzj&#10;fgh+2Z8Kv2l7HW7r4f8Aj7wz4wt/Dao2qSaXercLYBw5QyFfu5EUhGf7h9K+L/2z9e/4Ju/8FBJI&#10;Z/ix4u+DviLVLVPJg1WPXvsOpQoOQoubd0kKj+4xKj061w//AAbXaZ8B/GP7DXxQ+JXwx+GeqfDS&#10;w8RarJoniTTp/EUustdCxtfNWRGcKY8rfyjaOTgHPTHG/sFf8EPP+Ce//BR79nu1+J3w98AeO08N&#10;317c2KDVdaura48yF9rkosrgLnod1Ozv8gTOe+Gv/BNn/gkf8OfEkepyeNvB3iJoWDR22sePJprX&#10;I/vRo6K4P919y+1fp9+yR+0v8DPizo3/AAifwV8VeBNW03wpaxqdK8NTReTpdv8AdjAjjwEXjAAA&#10;HFfJf/EKR+xb/wBCDr//AIUt5/8AF177+wN/wR/+Bn/BNDxP4g1b4S+HdS0W+8T20VpqDXWqT3gk&#10;jjYsoAkJCkFjkjrmmGp9RUUUUAFFFFABmjNNBwor5p/4KXf8FFtJ/wCCfnwu0++bTxrnirxJK9to&#10;ul79omKAb5ZMc+Wm5AQOSWUDGSRLlYD6YzRuFflnd/tuft5eGfCJ+IOofCPS28IxR/bJbD7LF56Q&#10;YyWaFZTdKAASSVyBycCvs/8A4J6/t2aD+398Ev8AhJtLtX0vVdNm+w6xpkj72sp8BuG/ijYHKt9R&#10;1U1pyge+1+Uv7en/ACtSfsUf9idr/wD6Q6vX6tV+Uv7en/K1J+xR/wBidr//AKQ6vUgfq1RRRQAU&#10;UUUAFFFFABRRRQAUUUUAFeJ/Gb9gL4d/Hr9qv4Z/GbxDZ6pL43+Eq3K+Hpob1oreIXClZPMjHEmQ&#10;xxnpXtleE/HH/goX4B/Z9/a7+FfwT19Ncbxp8YFun0FrW0WSzAt1LSedIXBTgHGFbNAHu1FFAbIo&#10;A8T+HP7Afw7+Fn7anj/4/aTZ6onxE+Jmn2ul63PLetJayQ20dvFF5cP3UYJbRAkdcE9zXtleEfDL&#10;/goR4A+LP7c/xG/Z50lNeHj74W6ba6rrLT2ipYGG4itpY/Kl3lmbbdRZBQYO7rjn3cNmgAopN2KN&#10;4/LrQAtFFFABRRRQAUUUUAFFFFABRSFwBRuFAC0Um8Hv3xS7qACik3jNG4UAeJ+Gf2BPh34T/bq8&#10;RftF2dpqi/EzxR4eTwxf3D3zNaNZK1uwVYPuq3+jRfN14Pqa9trwfwt/wUM8AeMf2/8AxJ+zZZrr&#10;n/CxfCvhpPFV80loq6ebN3tlASXfuMmbqL5dgH3ueOfeM80AFFFN8xaAHV4n8b/2A/h1+0J+1B8M&#10;fjB4ktNUm8afCFrhvDs0F80NvCZwBJ5kY4kzjv0r2zdXhPx5/wCChXgH9nT9rD4UfBnxFHrx8YfG&#10;NrlNAa0tFkswYADJ50hcFOCMYVs0Ae7UUUm8UALRSbxmjdQAtFGcUUAFFFFABRRRQAV5Z+2V+yF4&#10;L/bw/Zv8Q/Cv4hW9/deEfE7WxvorK7a1nb7PcxXMe2ReVxJChOOoBHQ16nXkv7b/AO2N4P8A+Cf3&#10;7MPiT4s+PV1Z/CnhU2ovRplstxdf6RdQ2sexGZQf3kyZ+YYXJ5xggHefDbwBpvwo+Hnh/wALaRHJ&#10;HpPhvTrfS7JZJPMdYIIlijDN1ZgqLz361vVz/wAL/H9h8XPhp4d8WaSLhdL8T6ZbatZeeuyUQ3ES&#10;yx71BIDbXGRk855roKACiiigAoo3Um8CgBaKTcKXdQAUUm6loAKKTeKXNABRSbxS5oAKKQuAaCwF&#10;AC0UgbNLQAUUUUAFFFFABRSBgaNwoAWiiigAooooAKKKKACigtgUm8UALRSbhQXAoAWijdRQAUUb&#10;qTcKAFoo3UFsDNABR1ooJxQB4j+wn+wH8Ov+CdPwm1XwT8M7PVLPQ9Y1y48QXKX9815IbueOGOQh&#10;m5ClYY/lHAwfWvbq8J/4J/8A/BQjwD/wUq+D2reOfhwmux6JouvXHh24GrWi2sxuoI4ZJNqq7gpt&#10;mTBzyc8cV7tmgAoo3UUAFFG7FJuAoAWijdzSFwO9AHifiP8AYE+Hfir9uvw/+0VeWeqN8TPDXh5v&#10;DFjcLfMtotkzXDFWh+6zZuZfm68j0Fe214R4m/4KE+AfCX/BQDw7+zXdx66fiN4n8NP4qs2jtFbT&#10;xZq1wp3zb9wfNtL8uwj7vPNe7FwKAFooooAKKN1G4CgAopN4zS0AFFFFABRSBgaA2RQAtFFFABRR&#10;RQAUUUUAFFFFABRRRQAUUUUAFeJ/tSfsB/Dv9sP4o/Cjxh42s9Tuda+C+vr4k8NPa3zW8cN4skEo&#10;MqjiRd1vGdp44Pqa9srwj9rP/goT4B/Yw+LPwf8ABfjFddfWPjd4iXwx4c/s+0WaJbtpbeL9+xdS&#10;ke65i+YBjjdxxQB7vRSFwB1paACijOKM0AFFBbFIWAoAWigNmigArzj9rL9lzwl+2p+z34m+F/jq&#10;3vLrwp4sgjg1CK0uWt5mVJkmXbIvK/PGp49K9G3CvMv2w/2qvC/7EH7N3in4q+NBqjeF/B8Edzfr&#10;p1uLi6KvNHCNiMyhjukXPzDjJoA6b4MfCbR/gL8HvCfgfw9HNF4f8F6PaaFpiTSGWSO2tYUgiDOe&#10;WYIigsevWuork/gf8XNJ/aC+C3g/x9oC3Q0Pxvollr+nC5jEc4tru3SeLzFBIV9ki5AJwcjJ611l&#10;ABRRRQAUUbqTcBQAtFFFABRSbhmlzQB4j+wz+wH8Of8AgnZ8M9e8JfDS01Sy0fxH4guPEt4l9etd&#10;u15PHDFIVZuVUpbx/KOBg17dXg/7Af8AwUK+H/8AwUj+FniDxh8O116PSfDXiK58L3f9rWi20pu4&#10;IoJZNiq7gx7bhMNkc7uOOfdwwNAC0UUUAFFFJvHqKAFooLYFGaACiik3igBaKTcKXdQAUUFsCjdx&#10;QAUUUUAFFFIXA70AeKfBP9gT4d/s/wD7UnxO+MXhu01SHxr8XPs3/CRTTXzTW832cbY/LjPEeB1x&#10;1r2yvCfgT/wUM8A/tE/tZfFT4MeH49eXxh8Hvsv9vNd2ax2bfaBmPyZA5L++VWvdd4xQAtFFFABR&#10;RRQAUUUUAFFFFABRRRQAVV1XTIdZ0+e1uY1mt7qNoZUYZV1bgg+2CatVX1GWSGwmaFQ0yoxQHuam&#10;WwH4a+Mf+Dbv9o79jnVvHT/s3/tGTeEfhvrbXN++hzNMsgj28RuoDI77AE3gBiFGfSvn7/gj3/wT&#10;R/be+M/7FOm658Jfj3P8J/B8mq3sUXh+7SWGSGZZMSSbSnRzznvX61/8ErP2if2wfjR4V+KUv7S3&#10;wz8LeBdR0eC0PhCLS7GWBdTd1ujcCQPcy7trJbAY2f6xuuRj4xtv2+v+CuGnR+Xa/sz/AAthiyTt&#10;TQ7lVJ+g1CqWmnkg31Jv+HPH/BS7/o8iH/v5L/8AG6+vv+CRX7E/7Uv7K3jjxjeftBfG1PivperW&#10;MEOk26ux/s+ZZGaR+VH3lIH4V8g/8PB/+CvP/Rtvwx/8Et1/8sa+v/8AgkR+0l+2d8cvHPjK1/ak&#10;+F/hX4f6Pp9jbyaDNpNjNbtd3DSMJVffdTAgIFIAC8nrVRJkfeNFFFSUFFFFADT6e1fnZ/wXQ/Z/&#10;8UX+t/C/4y+HdNj16z+Ft6brVdOZgMxCaGZXweq5iZWxzhh1r9EwM4r8uv8Agpheax+2V/wVK+HP&#10;7Ol1rmoaL4E+zR3+pRW0nlteOY5p5CezN5MSxpkHazMcHJFR9pW7h0PTdY/4OEPgjB8JX1a0TxBd&#10;eIGtj5eivZ7WM2PuNJnaFzxu/Sov+CB37Lnij4KfCLxn4y8UWS6O/wASr2C+0/TlI/c20YlZXIHA&#10;3mY4HUBR617Xqn/BJH9nnVPhu3hs/DHw7b23kiFb2CLy9QTAID/af9aWGc5LHPfIr5d/4I8eN/EX&#10;7Pn7cHxe/ZvvtavNf8M+FhPf6LLcvva1EU0SYH93zI54yyjgOhIAyc3zLmfmLW3zP0S+Jnxg8K/B&#10;jRYdS8XeItG8Nafczi2iudSu0topJSrMEDOQCxVWOOuFNflT+1T8WfC/xn/4Oh/2MdU8I+IdG8Ta&#10;dZ+FtftZ7nTLxLqKKX+z9WbYzISA20g4Pav0u/af/ZA+Hf7Zfgex8N/Enw7D4m0XTr9dTt7aS4mg&#10;EdwqSRh90TKxwkrjBOPmzjIFflV8UP2Sfh7+xd/wcy/seeF/hp4dh8M6HrHh7XtUu7aO4lnE1yNN&#10;1aPfmVmI+QAYBxxnGaBn7Q0UUUAFFFFABRRRQAUUUUAFFFFABX5T/wDBU5Gf/g4s/YJdVYosGuZY&#10;DgfuXr9WKp3OkWt3fw3U1rbTXNtkRTNEGkiz12nqM+1AFyvhf/gqH/wVK1T9lHxjD4I8F2ljceJJ&#10;LZLu9u7tC8dkj52qqAjc5AzknAyOua+6K/M//gsX/wAE8vGnxQ+La/ErwXpk3iCO+s47fU7G2QG5&#10;heEBFkVRy6lNoJ5K7M9MYAPzD/Z3/wCClPxM8Ff8Flvjn8TrOTR/+Em8U6BpdnqLSWRa3mjhtbCN&#10;QE3cEiFM4PXPSv3K/wCCZn/BQA/tv+ANUTVrO303xV4aeKO/igz5NwkgbZKgPIyUYEc4I681+SkP&#10;7A3xfkuy0fwy8VedJ5al/wCzW3NuXcvOO4H4V+mv/BHP9hrxF+yz4I8Q+IvGEH2HXvFggjj087Wk&#10;sbePew3kdHdnyVzwEUcHgAEv/BUf/gprffsdalpvhPwnZWd54q1S1F9LNdqXhsYC7Ip2gjczFGGM&#10;jAGecivnL9lf/guL41T4n6XpvxGt9Iv/AA7qVwlvNeWtsYZ7PcwXzDgkMozkjAOBmvS/+Cy//BPv&#10;xh8cPHOm/EbwTp765cW+nJpupadAB9o2xyOyTIP48+YVYckBV4xnHyh+yz/wS0+KHxn+J2k2+t+G&#10;dU8M+HI7hJb++1CDyQIVYb1QN99yMgDBHOTxzQB+4SSLIgZTlT0NOqOCEQwqoCgKMYHSpKACiiig&#10;AooooAKKKKAPP/2kfjfbfs/fC678QTQ/apldbe1gzjzpWzgE9gAGJ9hXxXP/AMFL/iM91cun9irH&#10;cfcQ2hPkfQ7uvua+u/2xvgVdfH/4Lz6Pp7xpqVnOl9Zh8KskiBl2knplWbnjnHavgKb9lL4jQXN1&#10;EfB+uFrT/WFbckY9Qe4+lAH1F+x3+3tqfxV8fweF/FVvZrdagrfYru2Qx73VclHBJ5IBIPrx6VX/&#10;AGvv2/NW+G/j+78L+E4LRZ9LKpe3lwnmfOQCUUZ7ZGSfeuS/YZ/Y88U6b8WrHxV4i0240ax0XMkM&#10;dyu2W6lKFV+XqFAbdn1AHrVT9t39jzxS3xY1LxP4f0251jTdck8+VLZN8lpLgbwVHO0kbs9MsQee&#10;oBa0v/gqZ4gTwDeQ3uj6fN4hLgWs8YK2+w7slkznI+XAB5zWT4H/AOCn/jPR7yT+2tP0vVrVkbas&#10;aGB0b+HnJyAeMelcjpH7AXxG1TwFfa0dJa3mtXAj06Uhbq5Xncyr7cYBwTk4rL8EfsU/EjxxfSQx&#10;+HbrT1jRmMt8PIQkfwgnqScAD+nNAHyP8Av21PEGg/8AByZ8SviFfWNndTal8NItPuoEUxp5Al0w&#10;4U5+8PLXk+/rX7yeC/Flr468J6brFixks9Uto7qFiMZV1DD+dfmX4Z/Yh+IHiDxn9kXwldWdwziC&#10;a8uIhHHGvcmTHTAzxnOBiv0q+FvgSH4afDvRNAhkM0ekWUVp5hAUylFCluPUjP40AdBXxr/wVF/4&#10;KWXn7Gc+l+GfC9jaXni3WLb7c0t0paGyt97IrFQRuZmRwBkY2k+lfZVfnn/wWY/YC8W/H3xTo/xA&#10;8E2L61eafp66Vf6bCB57Isrukqd3bMrKR1AC4GMkAHC/sSf8FrfFnij4yaL4Z+JFrpN1pWvXSWMW&#10;oWcBhltJpGIQsMkMpZlB6EDnnms3/grMrT/8HAv7AEiqzIs+t5YDgfIleZ/sK/8ABLz4lfEL46+H&#10;dS8TeG9S8M+F9FvYNQu7jUYfLNwscm4RRo33izLtPGADk9q/ZibRLO6vILie1t5rq2z5UzxhpIs9&#10;drHkZ9qALjHatfmH+3N/wWl8VeBvjbq3hX4c2ulw6f4au3sru+vYDM95PE2JAq5AVVZWXPU9eK/T&#10;p13KR6ivxo/b+/4JgfEjwb+0J4g1jwr4d1DxN4b8TajNqVrLp0PmNatNJvMLov3NrOQpxggdc5oA&#10;+1/+CX3/AAUkuf207bWNB8SWNpp/i3QoFu2a1BWC9gZgpcKSdpVmQEZP3gfWuZ/4Ki/8FSdU/ZP8&#10;X2/gnwXZ2Vx4lktku7y7u0LxWSPnaoUEbnIyck4GV61j/wDBGn9gPxV+zvqmu+O/G1m+j6lq1iNM&#10;sNOlC+fFEZFkkeT+6SY0AXrjJPauR/4LG/8ABPHxp8UfiunxK8E6ZP4ghvbOG01SxtVBuYXiG1ZF&#10;UcupTaCeSu306AGx/wAE4/8Agr74g+OvxhsfAfxBs9N+1a1mPTNRsojCPOVCfLkQkj5tpwwxyQMV&#10;+i1fkv8A8Es/+CafxAtf2idD8deMtEvPDOi+FZPt0Ed9GFnvp9h8sKjchVZgxY/3cDnkfrRQAUUU&#10;UAFFFFABX59/8HSKNP8A8EMfjWqKzN5mg8AZ/wCY9p1foJVXUtMt9Ys5Le6t4bq3kxuilQSI2DkZ&#10;B4OCP5UAeZ/sKHH7EXwbU8MvgbRMj0/0CCvVqhigW3jWONUjjQBURVwqgcAAfp9KmoAKGbaM0UhG&#10;RQB+aX/BQf8A4LIeJvhh8adY8E/Dm302CPw5cGzvtRu4TM006EeYiLkAKrZXPOSD7VN+yt/wXMm1&#10;fwx4lj+Jmm2a6jpOnPfafPp0ZjXUHUhRblCTtZiww2cdc4ryH/gpT/wTN+IWg/tE+JPFfhPQb7xP&#10;4b8VX8upq1hD5ktlLMxeSN0XkDzGbBxgg+uar/sp/wDBGzx98V/C/ii+8XWc3g8/2bJDo8N4gE1x&#10;eZVkZ05KRYBBPBO/joaAKvij/guX8ZdX1u+m0+Pw1ptncHFvb/YjM1uobI+ct8xxwTjHtTdM/wCC&#10;5nxqtPEMd3cL4XubTKh7T7AyIygjOG35BIyM84zmvHfFH/BPH40eFNavrGf4d+JJ3sTh5ba1M0Lj&#10;dtDK65DKT0I603TP+Cevxq1XxCmmR/DfxRHdOV5ltDHGgYgbmY8ADIyT0HNAH7XfsiftK6b+1h8B&#10;dF8aabA1oL9WjurVjk21wh2yJnuM8g9wRXqFeG/8E9P2YLr9kf8AZk0bwnqE0NxqzSSX+oNFjYs8&#10;pBKAjG4IoVdx64r3KgDg/wBpX466b+zR8EPEHjfVlaWz0G383yk+9O7MEjjHpudlGe2c9q/KTxH/&#10;AMFzPjLqfiua9sY/Ddjp7MfKsWsjKqLzgFtwLEZ68ZxX6f8A7bH7PLftS/syeKvBMNxHa3mrQK9p&#10;PIu5Y54pEljz1wpZApI52s3evxb1/wD4J4/Gnw94rm0eT4d+JLi6icoHtrUzQyYzyrr8pBwcHPNA&#10;HtvgL/gup8XtB8VRXOtW3h3WtLaUNPaLaGB9nOVRwx29R1B+77mv1n+DvxQ0741/C7QfFmkFm03x&#10;BaR3sG8YZVYZ2keqnIP0r8M/Av8AwTg+NPj7xVDpNv4B16xd5hDJcX0Bt7e265Z3bgAYP48DJr9u&#10;v2avgxH+z38BvCvguK4W6Xw7YR2rzquwTyDl3A7bmLH15oAyf2vP2k9O/ZP+Aus+NdSt2vP7PCxW&#10;tqpwbq4c7Y0z2GeSewBr8yfDn/Bd74r2Hjz7dqOmeGr3Q5Jwz6clu0bJFk/Kku7O7BHJByV7V+i3&#10;/BQj9l+5/a6/Zg1rwnp9xDb6wskd/prS48s3ERJCMT90MpZd3bd6ZFfkH4e/4Jm/G7xD45/sFfAO&#10;tWsyzCGW6uI/LtIck/OZfu7MAnIJzxjORQB+4XwW+Kum/G/4VaD4t0lmOm69ZpdwhhhowwyVI7FT&#10;kH6V1VcB+zB8E4/2d/2f/Cvglbhbr/hHbFLZ5ggQTSctI4HbLsx9efWu/oAKKKKACqPiTX7fwv4e&#10;vtSun8u10+B7mZ8fdRFLMfwANXqx/HfhGHx14M1bRrhmjh1azls5GAyVWRCuefTOaAPhjxj/AMFP&#10;fGl74rkm0Wz0qx0mNisNvPCZHdegLNkc98D1r61/Ze+P1v8AtG/DNNcSEWl1BMbW8tw24RSgA8H0&#10;IYEfXHavgfxl+xf8RPCXiyXS4/Dt/qWGKx3NpH5kM6j+Ld27dcda+4P2JvgFe/s/fB/7BqjRnVtU&#10;umvrpEIYQEoqLGGHXCqDn1Y0AexUUUUAFFFFABRRRQBwP7TPx5039mb4H+IPHGqo01noUAk8lPvT&#10;yO6xxRj03SOgz2zntX5Ta/8A8FzfjNqHiya+sV8N2Ons58qxNkZVRecBm3AsRkc8ZxX6e/tvfs7t&#10;+1P+zF4q8EQXEdne6rCklnNIu5Y54pUmTPorFNpI52scc1+Luu/8E8fjToHiubR5Ph34kuLqJyga&#10;3tTNDJjPKuvykHBwc80Afrt/wTq/beh/be+ENzq09nHpuvaJOtpqdrGxaMOy7lkQn+FwG4PQg153&#10;/wAFSP8AgpfefsZXOk+F/C9lZ3vizWLX7e0t2paCxt97IrFQRuZijgDIwFz6Vqf8Ekf2L9a/ZD+D&#10;GrzeKBHB4i8WXMdxcWiEN9jiiUiONmHV/nckDgZx1zXlP/BZr/gn94t+PfivR/iH4J0+TWbyw05d&#10;L1HTYAPtDIkrvHNGOrn96ykdQFXA6kAHkv7M/wDwXQ8cWfxG0uz+I1to2oeG7yYQ3F1a2xguLMM2&#10;PN4JDBc9MDjvX6xG7jEPmbl8vGd2eMetfhz+zN/wSx+Knxq+Jel2eseF9W8L+H/OV7/UdQgMIihD&#10;DeEDfecjgAd+eBk1+4X9l2/9n/ZPKj+y7PL8rHy7cYxj0oA/J39pf/guX461H4lX9v8ADqHSdM8N&#10;2MzRW1xdWvn3F6ASPMOSAqtwQB6Cuf8ABX/Bdn4t6R4thutasfDeraSXX7RZx2jQMUAIOx9x2k5z&#10;yD0rzv8AaY/4JbfFP4H/ABL1DT9K8M6v4o0FpmOnajYQGYTQknZ5gX7km0cqenUZGDXO+DP+Ca3x&#10;s8aeLLfSI/h/runyTOqvcX0Bt7e3DAnc7twBgH3oA9W8S/8ABcr40aprF7Np/wDwjem2tw+YIBZG&#10;U26hiQNxb5jg4JI7dq+of+CZf/BWXWf2nfij/wAIH47stNg1q+hln0y9sozGlwY0LtEyEnDbFZgc&#10;84I9K/PnxH/wT3+NHhfVryzuPh34lkexfZJJBamaJvmKgq65DKSOCMg9a+uf+CRf/BODx14H+Pln&#10;8RvHGkXXhyx8PxTCws7tAtxeTyxtHuKHlUVZGbPBLYxkA0AfqNSN92looA/Kj/g0EjaD/gm78Qld&#10;WVv+Fs6ycEY/5c9Or7l/bP8A2sW/Zt8PWMGm20N3r2r+YYBLnyoETG6RscnkgY78+lezaZo1pokL&#10;Q2Vrb2cTMZGSGIRqzEcnC4GTgc+1fOX/AAUM/Zk1j4z6VpWueHYTealoyyQy2gID3ETENle5KnPy&#10;55zx7gHmvwF/4KUeILzx7Y6f4uh0+bTL+dYDcwRGN7ZmbAY8nK5OMdh619xK24D3r83P2f8A9iDx&#10;p45+IWm/2vo15o+i2s6TXU93Hs3op5VA33icY6Y5ya/SKMYRfpQBw/7R3xy0z9nD4KeIfGurK8ln&#10;oVsZvKT708hISOMH/akZVz2zX5Y/8P3viyPHragum+Gv7FMoI0w27ZEe7O3zd2dxHG7H4V+mX7af&#10;7PrftQ/s0eKvBEVxHa3WsW6tazSLuWOeKRJY8+ilkAJHIUnHNfjS3/BM/wCNw8dN4fHgDWmuFlEX&#10;2kR/6JgttD+b93Z33ZxigD9dE/bz8MN+xAPjb5U39kfYPtBtM/vPtHm/Z/I+vn/Jn8elfnJrH/Bd&#10;P4x3fjGa+s7fwza6azkxWDWbSBEzwC+4EsBxn9K+44/+CeU6/wDBMf8A4UmdQt/7aay+0Ne7B5f2&#10;77V9r9M7N+It2M7Pevy31f8A4Jz/ABs0fxdLorfDvxFNdRuVEkFv5kDgHG5ZB8pX3BoA8m+NX/BU&#10;Txt4r/4LyeB/i/ZaTomn6xpPw/fRbW1aJ5rdbcvfE7uQWYmZzkYxkDtz+8n7B37X9l+2l8CYfFUN&#10;n/ZuoWtw1hqdorblt7hVVztPdSrqwPo2Oor8ePFH/BM/40+GPGX9mzfDnWrq8C4Se0gFzEwwCcSr&#10;kcbueeCCOtfq7/wS2/ZA1T9j79nJtK8QNC3iDXr59Uvo4yGW1JSONIgw+9tWME9QGdsHGKAPpeii&#10;igD5J/bH/b11T4X+PJ/C/hSG0+1aeB9tu7hN4R2XdsQcdAVJPrxXH+F/+Cpet2fgnUItU0izudeX&#10;aLOWIFIWzwd65J4Hp19qh/bp/Y/8UXnxZ1DxV4d0241jTtaKSTR26hpbWUKFbKgZ2nG7PqSD2rgv&#10;C/8AwT++IXiPwRqGrPppsbi0x9nsLk7Li7/vbQfu47Z69qAO3+Fn/BTvxRaeLrZfFNvpt1o80u2d&#10;reExS26sR8w5IIX09O9fd1tdJdwJJGd0cg3KR0YetfmZ8Lf2IPHnj/xha2N5oeoaLYebtury6j8t&#10;YUBAfbn7zdgB/jX6X6fYLptjDbxDbHAgRAOwAxQBYooooA+Wf20v25dQ+C/i0+F/DNvavqkcKS3l&#10;zcKXWDeMqqr3O0hs9BkVW/Y5/b11P4u+PIvC/im3s1vL5WNldWyGMOyruMbKSeSATkVy37fn7I3i&#10;TxP8SpvGHh2wl1a31CJBeW8CgywSIuzcF6lWVRzyQc+1U/2E/wBj3xPovxasvFfiTT7jR7HRg7wQ&#10;3ChZbmV4yo+XqFCvnPqAB3oA+5KKKKACiiigAooooAKKKKACiiigAooooAhvb+LTrOW4mYRwwqXd&#10;j/CoGSfwr+dD/gth/wAFQtX/AGg/25P2Zdc8P6bY2ej/AA1+IEepaA00ZkkupFurJhJNyPlYxIdg&#10;xgZ5r+inWtGh1/SLqyuFV7e8haCRSMgqwIPB68HvX4a/H/8A4JT/ABW+FXxRudH0/wAI6l4q01Z2&#10;OmalY2/nJPHklScfcfC5KnGDg9MGgD9TP+Ccn7c0X7b/AMJ7zUbizj0zxFoM6WuqW0ZLR5ddySIT&#10;ztfDcdih9q9/1zW7bw5ot3qF5J5NnYwvcTyHoiIpZj+ABr5M/wCCRH7FOufskfCHW7zxUsdv4i8X&#10;3EM09ohDGyhhUiJGYdWJkkJAOBkd819U+NfCsPjbwfqmj3X/AB7ataS2U3APySIUbg8dCevFAH5P&#10;fGr/AILsfEbV/iVdTeC7LRdL8N20rJaw3lqZ5rlATtaQ7hgkYOB09a77xL/wXpupP2drGXS9Bs4/&#10;iNcTvb3UcuWsrZFCkTqM5bduICE8FWyemflv4zf8EvPjD8KPiPdaJa+EdX8RWfmsLPUNOgMsF3Hk&#10;7W4+62MEqeQa77xN/wAEXfihov7O1h4qt7U33ip55HvPD0LK00FsVXyyv96UHfuQdiuOQRQB6z+x&#10;R/wWs8W+KvjJo3hj4jWuk3Gl69dJYw39nAYJLSaRsKXGSGUsyg9CBzzXtP7Q3/BSDX9H+It7pfhG&#10;30+PT9Kna3ee4hMjXTocNgZAC5BHv7V8b/sK/wDBLv4lfEH47eHdR8TeG9Q8M+F9FvodQu7jUYPL&#10;a4EUm4RRo33izIFPGACT6V9DftH/ALE/jLwj8T9Sl0XR7vWtH1O7ee0mtI93lh23CN1H3SCcds4B&#10;oA+pv2LP2uJf2kNJv7LVLaG017SlV5RDkR3EbZG9QeRyOR24r3ivl/8A4J5/sv618GodU8ReIYGs&#10;tQ1aFbaC0bHmQxBtxL91Zjt4zn5efb6goA8D/bV/a7m/Zy0+w0/SrWG61zVEeVPOBMdtEOA5A6kt&#10;wB7V+av/AAWH/b08UfFD/glT8ZvCviK1sbqPVtLtY4Z7eMxyQuuoWz8jJDA4x7V+gP8AwUO/Zb1z&#10;4wyaX4k8O27X99plu1tcWiY8yWLcWVk7sQWbjPfjvXhP7Nv7Dfizxx8SdKm8RaHNpfh+xuI7m6a/&#10;hGLgI24RqjA7izLgnoAc+lAH1D/wSx+T/gmP+zirZVv+FX+GRg8f8wm1r3qoLa1js4I4Yo0iijUI&#10;iKoCqBwAAOgA4x6VPQAUUUUAfMf7bP7bd98C/EUXhvw7Bazaw0Kz3E867o7YNnaoXuxAz7cdawf2&#10;Q/2/tW+J3xAtvC/iyCzE+pErZXduhj/eBc7HXJ5IB59cDFZ//BQX9kvxF438dL4x8N2c2rJcQJBe&#10;20IzNEyDaHUdWBXaD1xtrmf2Iv2OPFVv8W9N8TeItNuNF03Q3+0Rpcrtku5cfKAvXAzuJPdcdegB&#10;94UUUUAfnX/wUo/4K7a/8Cvi7eeAfh7b6eLzRdg1PUr2IzYlZQ3lRrkDgMuWOecjFdV/wTE/4Ko6&#10;n+1h44uvBPjaxsbTxF9nkvLG7skMcV2iY3xlCTtZVOQQTkA9MV4F/wAFVf8Agm34+uv2hdZ8e+D9&#10;EvPEui+KJFubiKxjDz2E+wB1ZFGSrFQwcd2IPPJ7X/gkB/wTp8bfCv4yt8RvHGkzeH49LtZrbTbK&#10;5UC5mllGx5GU5KqqFgDwWLelAHzT/wAG8v7Vk37M3/BOn4n2tjaR3Ova18ZteNus4PlwIthpeZGH&#10;U8kADvzX3N8AP+CkviHUPHdhpfi6DT59N1CZYPtFvEY3tizYDEZO5RkA+g9a7/8Ab5/ZLvvido+m&#10;6z4R063a80kSJcWNvEsbXMbYO5QMbmUjGOpDcYxz4F+zv+xH408b/EbTW1jRr3RdFs51nup7uPYX&#10;RG5RA33mOMdO+aAP0gooooAK+f8A9tb9sCb9nO2sdN0m2hutd1SNp1acEx20QbAYgfeJIYAe1fQF&#10;fKv/AAUQ/Za1z4tXml+JvDdu2oXmn232O6tEx5kke8urJ3Ygu/Ge4x3oA8h8P/8ABTvx9ptjdR3l&#10;ro2oSSRkQyGFozE5PDHB+YD04rpPgN/wUq8QXHjuxsPGEOnz6XfTLA1xbxGOS1LNwxGSGUdMenNe&#10;L6B+x58SPEdpczQeFNSjjtYzIfOTyjJj+FA2Nzew5rpfgR+xB418efEDT01bRb7RdHt51ku7i7j8&#10;vMasNyqG+8x6YxjnmgD9J1ORXM/Fv4k2fwi+HOreI79Wa30uAylF6yMSFVB9WKj8a6ZRha4n9oX4&#10;Vf8AC6Pg9rnhtZlgm1GAeTIwyFlV1dM+25QD6DpQB8Xzf8FPvHjeJ2uo7PR101pAfsbRMcIGzjfn&#10;O4jjOMe1fZ3w7+Omk+P/AIJQ+OF3W+m/YpLu4DcmDytwlX32lG+vHrX53y/sZ/EqLxQ2k/8ACK6g&#10;0yyBPOC/6OQTjd5n3dvvnFfeXwj/AGeE8FfsvL4BvJ1kkvNPnt7ydFH+suN5Yj12b8AnsooA+VPG&#10;X/BTnxpfeKpbjRbXS7HS43IhgmhMrsvYu2Rz3wK+r/2Uf2jIf2kfhy2qfZ1s9Rs5fs19bq25UkwG&#10;BU9dpBzz718G+M/2MPiJ4Q8VTaWPDuoajtciG5tIvMhnUc5BHt2OCK+1P2Fv2d9Q+APwtuI9Y8td&#10;X1q4F1cQqQ32dQu1ELDqQMk+7H8QD3CiiigBHfYpJ4wMmvhX4yf8FNPEg8cXFv4Tt9Og0eynZEkn&#10;iMj3YUkbjyNqnsPpzX3TJEJUZWAIYYIPevzT+M/7D3jjwD49urPTdFvtc0yaZms7q1i8zchJ2hgP&#10;usB1B9KAPiX9gr9svxd4M/4LI/tbeLdPh06G98Sf2X9sjlgLxOUjwCvOR3PWv2+/Za/aBt/2jfhn&#10;HrKW/wBkvbeY2t7AG3LHKoDcHupUqR9SO1fnpcfsafELSNZ8v/hCtT+03SK7SQ24beCoPLL3APIJ&#10;4OQeRX3b+xD+z9e/s/8Awjaz1Yx/2xql017dIhDLb5VVWPcOuAufqxoA9oooooAKKKKACiiigAoo&#10;ooAKKKKACjGaKKAK91NHbW7SSMqRxqWZicBQO9fjd8aP+Dq7XvGnx317wf8As1fs++K/jXY+HbmS&#10;3m1Sxtrq8+3BWK+bFBbRu6xHaSrMfmXnA6V+tnxv8KXnj34L+LdB02f7LqGtaNeWFtNnHkyywOiN&#10;nthiK/Mj/g0nt/D/AMNP2KPHHw5urODQ/it4R8bX0Pi/TJ0EeoBtsawyOp+YxhVZFPQFWx15UdZP&#10;yQS0XzPM/wDiIw/bO/6MG+J3/hLa5/8AI9fX3/BIv/gpn8cv28vHPjLTfi1+zv4q+CVl4fsbe50+&#10;71fSb+xTU5JHZXjQ3UaBioUEhckZ5r7yzUYXge1MCSiiigAooooAMc1+f/8AwVn/AGD/AIgeMfi9&#10;4T+PHwZVrj4geC0jin0+Mjzb2KJmdHjB4dhvZWQ8uhwORg/oBnNNKZ/Cpa6oD8u3/wCCzn7QeoeH&#10;j4dtf2bfE0fjtlNv5n9mXxhjlwfm8gx7uOGwWxxk8V61/wAEg/2CPGnwO13xh8XPixIP+FkfEMlp&#10;LYyLJJYwvJ5snmFSV8yRwhKqSFEajOcgfdSxhV+lAjFV59Q8h1flL+3p/wArUn7FH/Yna/8A+kOr&#10;1+rVflL+3p/ytSfsUf8AYna//wCkOr0Afq1RRRQAUUUUAFFFFABRRRQAUUUUAFfE37aP/BRbxl+z&#10;t/wVe/Zk+Buj6fo1x4X+MkWovrFzcRs11bm3jZk8og4GSBnINfbNfAP7e/7EHxE+N3/BZr9kv4ue&#10;HdJhu/A/wui1RfEF41wqPameN1jwh5bJI6UAff1NMeadRQB8S/s3/wDBRbxh8XP+C137QX7Oeoaf&#10;osPg74VeHdL1bS7uKNhezS3Ntp8riRs4KhruTGAOgr7Y8vivgP8AZY/Yf+Inwz/4L8/tM/HHV9Jh&#10;t/h38RPDGkabol+LhWe5mgtNMjkUoOVw1vKMn+7719/UAN8vJo8sU6igAooooAKKKKACiiigAooo&#10;oAaUzR5WR1p1FADSmaPLp1FADQmP/wBVBj4p1FAHxL8MP+Ci/jLxn/wXc+In7Mtzp+ip4J8J/DuL&#10;xZa3iRt9ukuWk09CrNnbsxdycAdhX21XwD8I/wBh/wCInhb/AIOLvih8fLzSYY/hn4k+F8Phyw1A&#10;XCmSW9WXTGKGP7wGLeXk8fL719/UAFN8vinUUAN8uvij9uH/AIKK+MP2a/8AgqN+y/8ABXRdP0a4&#10;8NfGiTUU1i4uY2a6txbopTyiCAM5Ocg19s18A/8ABQn9iD4ifHf/AIK/fsh/FXw3pMN54L+FcuqN&#10;4iu2uFRrQTIojwh5bOD06UAff1NKc06igBojwPejys06igBvl4/z1p1FFABRRRQAUUUUAFfLf/BZ&#10;39tDxL/wTy/4Ju/EP4veELPTNQ8ReE20wWsGoIzW7/adTtLV9wUgnCTsRz1Ar6kr4/8A+C8n7K/j&#10;T9tn/glV8Tvhn8PdPi1Xxd4kfSTY2skwhWXyNWs7mTLHgYiic89cUAfRP7NfxDvPi/8As5+AfFuo&#10;Rww6h4o8Oadq9zHCMRpLcW0crhR/dDOQPau3rz79lPwVqPwx/Zc+G3hrWIVt9W8O+FdL0y9iDbhH&#10;PDaRRyKCODhlIzXoNABRRRQA3yh/kUCLFOooAb5YxR5eBTqKAG+XxTqKKAGhaPJGadRQA0pmnUUU&#10;AN8vj60eUM06igAxRRRQAUUUUAFFFFADfL/zigJgU6igAooooAKKKKACiiigBpTNIYcmn0UANEQW&#10;jy6dRQA3yqdRRQA0Jigx5P8A9anUUANKZ/GjywKdRQAUE4FFBGRQB8Tf8EIP+CinjH/gpx+yT4q8&#10;eeN7DRtN1TRfHGoeG4YtMjZIWt4ILSRGIYk7iZ2yemAK+1/L96+A/wDg3O/Yi+In7Av7FXjDwf8A&#10;EzSYdH13VviDqWu20Mdws4e0mtrNI33LwCWhkGO2K+/qAG+WMU6iigBpXIo2c06igBuyjy/8KdRQ&#10;B8S/Ef8A4KKeMPB//BdrwD+zLb6foreCfFPw7l8WXV48bfbkuVk1BQqtnbs/0WPjGeTX2wI8CvgP&#10;4q/sQfETxN/wcWfDb4+WekwyfDPw/wDC+bw5e6gbhRJHetLqTBBH94jFxFz0+avv6gAooooAb5Xr&#10;/Kl2UtFADfKp1FFABRRRQA3y6NnNOooAKKKKACiiigAooooAKKKKACiiigAooooAK+Jf+Cpv/BRT&#10;xh+xJ+1J+yb4K8M6fot5pvxz8fR+F9bkvY2aW2t2ubGItCQQA+25c5ORkCvtqvgH/gsP+w98RP2r&#10;/wBsH9i/xX4L0mHUNF+EXxJi8QeJpnuFiNnZi606QuoP3ztt5eBzxQB9+LHt/PNOoooAb5dHlinU&#10;UAN8ujy8D8c06igBoTAp1FFADdvFfOf/AAVq/az8QfsKf8E7/iZ8WPCtrp17r/g2yt7izgvkLW7t&#10;JdwQHcAQeFlJ69QK+jq+Wf8AgtP+zf4s/a//AOCX/wAWvhx4FsI9S8V+KLG2h0+1klESysl9bytl&#10;jwPkjY8+lAHrH7Fvxg1L9oj9jv4TfEDWIra31bx14N0jxDfRW6lYY57uxhuJFQHJChpCBk9AK9Or&#10;yT9gr4Z6x8Ef2GPgv4M8Q262viDwj4E0PRdSgVw6w3Vtp8EMyhhwcOjDI64r1ugAooooAbso8vin&#10;UUAFFFFADfL5zQIwBTqKAPiX/ghR/wAFFPGH/BTP9mTx54y8bafoum6l4Z+IOo+FraPTY2SJ7a3t&#10;rOVGYMSd5a4fJ6YAr7YMWT+Oa+A/+Ddf9iD4ifsEfslfEXwr8StJh0fWfEHxM1TxFZRRXCziSzmt&#10;LGONyV4BLQSDHXivv6gAooooAKbsp1FADQmBQItq4p1FABRjNFFADQlLtpaKAG+XzShcUtFABRRR&#10;QAU3yqdRQB8S/sQ/8FFvGH7SP/BU79pz4J61p+jW/hn4Mf2d/Y9xbRst1cfaFy/mknBx2wBX2yF2&#10;ivgL/gn1+w/8RPgX/wAFh/2uPix4j0mG08F/FL+y/wDhHrtbhXa78lMSZQcrg+tff1ABRRRQAUUU&#10;UAFFFFABRRRQAUUUUAFFFFAGX4t0ubXPC+o2dtcNaXF1bSQxTgnMLMpAcY54znj0r8MB/wAGlfx6&#10;/wCFqTeOF/a4nj8YXBUy6ymn3i30pUAKWlFxuOMDGTxiv3O8YQ3d14X1KOwkWG+ktZEt5GbCxyFT&#10;tYn2bBr+bb9n346f8FMv2vP2hfGXgL4U/GaXx1beA7w2GseKbG5ji8PRTjOY0uZYlMh3AgBEYkDc&#10;AUwxmPxW8iul2fV//ENx+1z/ANH3eLf/ACo//JVfX3/BIr/gl78Z/wBgLx14w1P4pftBaz8Z7LxB&#10;ZQW1ja3pudumyJIzPIPOlcfMGA4x0r4K+OP7Kv8AwV++Dfge51yz+L1h42+yQtPLYeH9TSS9KqAS&#10;ESaCISNjOFUljjABJAPnP/BPn9oL/gpd+178Fdd+Inwy+MXhbxldeFdRfTdY8Ja46xavp88QZhFJ&#10;DLAsa7x90+Zg8gkFWC0r7EuOlz+iztRXxH/wRI/4KsXX/BS/4K+JrTxdoP8AwiPxa+GOpDRPF+il&#10;Wj8qY7wkyo3zKGMcqsh5V4mHQivtygAooooAAu2iiigAooooAK/KX9vT/lak/Yo/7E7X/wD0h1ev&#10;1ar8pf29P+VqT9ij/sTtf/8ASHV6AP1aooooAKKKKACiiigAooooAKKKKACmcEU+vzD/AOCmXxS8&#10;SeFf+C/37Dvh3Tde1jT9B16DWTqWnW93JHa3+2Jyvmxg7Xx23A4oA/TyiiigCMjn61JX5h/sXfFL&#10;xLrv/Bzt+194VvNf1i68M6L4O0Kaw0qW8kezsnax0dmaOInahJdySAMlj6mv08oAKKKKACiiigAo&#10;oooAKKKKACiiigAooooAKKKKACiiigBmcdO1Pr8w/gb8UvEuof8AB1x8ZPCM+v6xN4Wsvg5Be2+k&#10;PdyNYwTmbRwZVizsD4dxuAz8x9TX6eUAFFFFABTcfKadX5h/8FS/ij4k8J/8F3P2FfD+l6/rGn6H&#10;r82sjU9PtruSO21DbGm3zYwdr47bgcUAfp5RRRQAUUUUAFFFFABRRRQAUUUUAFMPK0+vhH/g5c8e&#10;658L/wDgiv8AGHXPDer6loOs2MmifZ76wuXt7iDfrlgjbXQhhlWZTg8gkd6APuo9akry/wDYn1G4&#10;1v8AYz+Ed9eTzXV5eeC9GnnnmcvJNI1jCWZmPJYkkknkk16hQAUUUUAFFFFABRRRQAUUUUAFFFFA&#10;BRRRQAUUUUAFFFFABRRRQAUUUUAFFFFABRRRQAUUUUAFFFFABRRRQAUUUUAFFFFABRRRQAUUUUAF&#10;FFIx+WgBpINPr8w/+DUP4oeJPi7/AME9vHmp+Kte1jxFqFv8UdXtIrnUruS6ljhW008rGGckhQWY&#10;gDgFj61+nlABRRRQAUUUUAFFFFADM4PTrx9KfX5h/Gr4o+JLH/g62+EfhGHX9Yh8LXnwcnvZ9IS7&#10;kWymn87VwJWizsL/ACJ8xGflHoK/TygAooooAKKKKACiiigAooooAKKKKACiiigAooooAKKKKACi&#10;iigAooooAKKKKACmdTT6/MP/AIL0fFHxJ8Pv28P+Cfmn6Dr+saPY+Ivi3DZ6rb2d5JDHqMJvdKXy&#10;5lUgSJh2G1sj5j60Afp5RRRQAUUUUAFFFFABRRRQAVHnB4/H61JXxj/wcIeNNY+HH/BHD44a14f1&#10;TUNF1ix02za2vbG4aC4tydRtVJR1IK5UkcHoTQB9lEVJXh//AATN1q88U/8ABOD9n3UtSurjUNR1&#10;H4beHLq6ubiQyTXEr6XbM8jseWZmJJJ5JOa9woAKKKKACiiigAooooAKKKKAIzxUlfmH/wAGp3xS&#10;8S/Fv9h34rah4o1/WPEV9Z/F7WbKC41G7kuZIYFstNZYlZySEBZiFHA3H1r9PKACiiigAooooAKK&#10;KKACiiigAooooAKKKKACiiigAooooAb/AA06vzC/4JdfFLxL4r/4L0ftzeH9U1/WNQ0LQf7G/s3T&#10;7i7eS2sN0fzeVGTtTPfaBmv09oAKKKKACiiigAooooAKKKKACiiigAoopskgiUsxCqvXJ6UAcp8c&#10;9B1TxR8F/F2m6HO1rrWoaLeW2nzK21orh4HWJge2HIr8q/8Ag0z/AGoPh/4W/Yw1T4I6reaf4X+L&#10;Hg/xRqDazpGoOtteag0sgCyqGwXZNghZRkr5IyMYr9adD8c6L4njnbTdW0zUVtsecbW6SYQg5I3b&#10;ScZwTz6Gvzt/4KH/APBC/wDZb/b9+I1347Xxovwz+Il8d9xrvhjWbWEXz4A33ELEq7ccshRzxliB&#10;iktHfyDdWP0D+KPxZ8MfBnwjda94s17SfD2j2aNLNeahdJbxIq8nliM/QZNfkt/wbz+P9P8AjN/w&#10;UA/bi+Onh8ro/wAH/FniS2TTry4/0e1vZklupHuMtgKdkgkbPT7UAa5XwD/wapfBSPxHDJ4+/ao8&#10;XeONCjcSPpaX9rYLcY/heRppjtPfaFPowPNfoN49/wCCcfwd+L3/AAT61r9mn4daxa+A/BOo28EE&#10;r+FbiGW8tkS4imZyxLbnlMW1nfJbe3Oeadra9Q30Pi//AIIaeKtO+Nn/AAW8/bo8f+C5ku/AF9eW&#10;NnFeW/Nte3SySAyIRw24xXDgjqJAf4q/YLk14N/wT1/4J0/Db/gmb8B4/h/8NbC6h097g3t/fX0o&#10;mv8AVbhgAZp5AoBbCgABVUAYAFe9KaHaySDW92LRRRQAUUUUAFFFFABX5S/t6f8AK1J+xR/2J2v/&#10;APpDq9fq1X5S/t6f8rUn7FH/AGJ2v/8ApDq9AH6tUUUUAFFFFABRRRQAUUUUAFFFFABXzJ+0p/wT&#10;U0f9pP8Ab4+CPx6vPE2oabqnwTS8S00qG1WSDU/tCsp3uWBTbu7A5r6brzf4iftZ/Dz4UfHDwb8N&#10;/EHijTtL8bfEBZm8P6VMT52piIFpNgxj5QDnkdKAPSKKKKAPmT4Nf8E1NG+DX/BTL4uftLW/ifUb&#10;zWPi5o9jo91oslqq29gtrBaQh0kDbmLC0UkEDG8+lfTdeb+Ef2svh547/aK8VfCbSPFGnX3xD8E2&#10;kN9reixk/aNPhmWKSN3GMYZZ4iMH+MV6RQAUUUUAFFFFABRRRQAUUUUAFFFFABRRRQAUUUUAFFFF&#10;AHzH4J/4Jq6P4I/4KpeMv2po/E2oTa54v8Hx+D5dDa1Vba2iV7N/OEu7czH7IoxtA+c88V9OV5vo&#10;v7Wfw78RftNat8HbPxRp1x8StC0ldcv9BUn7VbWTGFRMwxjbmeIdf4xXpFABRRRQAV8y/tQ/8E1N&#10;H/ad/bm+B3xyvPE2oaXqXwPe8ez0yG1WSHU/tCqp8xywKbccYBzX01Xm/wASP2s/h58IvjR4M+Hf&#10;iPxRp2k+NPiEZR4e0uYnz9UMQBk8sAYO3IzyKAPSKKKKACiiigAooooAKKKKACiiigArwn/gpL+w&#10;/pv/AAUg/Yx8YfBrWNdvPDWn+LmsjLqNpAs81v8AZr63u12oxAO4wBTkjAYntXu1cR+0N+0N4N/Z&#10;V+EOrePPiBr1n4Z8JaGYRfandk+TbedNHBHuwD96SRFHHVhQBe+C3w3h+C/wd8JeDre6kvrfwpo1&#10;no0Vw6BHuFt4EhVyBkAsEyQM4rqayvCHi7TvHvhPS9d0i6jvtJ1q0ivrK5j+5cQSoHjdfZlYEfWt&#10;WgAooooAKKKKACiiigAooooAKKKKACiiigAooooAKKKKACiiigAooooAKKKKACiiigAooooAKKKK&#10;ACiiigAooooAKKKKACiiigAooooAKCMiiigD5j/4JV/8E1dI/wCCWP7P+u/D/RPE2oeKrTXPFF34&#10;ne6vLVbeSKS4it4zEFVmBVRACDnJ3HjivpyvN/2Z/wBrT4eftjeBb3xN8NfFGn+LND07UpdIubyz&#10;JaOK6jVHeI5AO5VkjJ/3hXpFABRRRQAUUUUAFFFFAHzJ40/4JraP4y/4Ko+Ef2ppPE2oQ634V8Hy&#10;eD4tDW1Vra4idrt/OMu7cGH2puAuPkHPNfTdeb6v+1l8PNC/aZ0v4O3fijTofiVrWknXLLQWJ+1X&#10;FkplBmAxjaDDKOv8Jr0igAooooAKKKKACiiigAooooAKKKKACiiigAooooAKKKKACiiigAooooAK&#10;KKKACvmP9u3/AIJqaP8At0/Hb4A+OdU8TahoNz8A/FieK7G1trVJk1WRZrWXypGZgUXNqoyAT854&#10;4r6crzf42ftZfDz9nXxt4G8O+NPFGn+H9a+JOqDRfDVrckh9WvC0SCGPAOW3TRjnH3xQB6RRRRQA&#10;UUUUAFFFFABRRRQAV4z/AMFAP2PrD9vz9j7xt8H9V1m68P2Hja2htpdQtoFmlthHcRTgqjEBsmID&#10;kjrXs1cf8cvjr4T/AGavhNrPjrxzrVp4d8K+H41l1DUbkkRWqNIsalsZPLuq/U0AVv2a/gvb/s2f&#10;s5+Afh3Z302p2fgHw3p3hyG8ljEcl3HZ2sdusrKCQpZYwxAJAJxXc1h/Dzx/o/xX+H+h+KvD99Dq&#10;mgeJNPg1XTbyI/u7u1njWWGVf9lkZWHsa3KACiiigAooooAKKKKACiiigD5j/wCCWH/BNXR/+CW3&#10;wR8VeCdF8Tah4qtfFXi288WyXN5arbvBJcQ20RhAVmBVRbAg9TuPHFfTleb/ALNP7WPw9/bD8H6l&#10;r/w38Uad4s0fR9Vl0W8urMkpBeRLHI8JyB8yrLGT/vCvSKACiiigAooooAKKKKACiiigAooooAKK&#10;KKACiiigAooooA+ZP2Yf+Caej/syft2fHD46WXibUNU1T43fY/tmlzWqxw6Z9nXaPLcMS+7vkDFf&#10;Tdeb/Dj9rP4e/Fz41+M/hz4d8UadqnjT4e+T/wAJBpUJPn6X5ozHvBGPmHTk16RQAUUUUAFFFFAB&#10;RRRQAUUUUAFFFFABVfUbQX9nJC2QJVKEjtnirFMlmWBGZjhVGST2pPbUD4u/4Jm/8EU/AP8AwS48&#10;NfErS/B/iXxRrUPxOitYr9tVeNmthAtyq+XtA6i6fOfRa+SX/wCDMv4CyHc3xI+Jvr/rYP8A4ivA&#10;viD8c/2qP+Di79sr4heE/gX8QNQ+FfwE+HV8dMbU7S+mso9QAZ1WSWSAiWd59juIgdipt3DJLH9B&#10;f+C/v/BRvXv+CX//AATeGpeHdQhX4j+Lp4PDWi3ZAY20xiLT3gVupRI225yA8keQRkUtbKT62SH1&#10;5V8z5vb/AIM3f2e1vFtz8T/iN57DIi+02+89+m3PrX1r/wAEpv8Aghz8Pf8Agkx418Xa54J8T+Kt&#10;em8YWcFlcpqzxssKxOzgptA5JY5zX5efs9/8GrnxU/aU/Zv0v42eKPjt4i0P44eKrKPxDYxXCzTS&#10;2zyjzYVnvDL5yykMCSoO1jjtX2//AMG2v/BSH4hftP8AgP4jfBf40XVzffFr4E6p/Zd9e3bZutQt&#10;vMkh/fH+OWGaGSNn6sDGSSxJOi6rr1I6X6H6g4oooqSgooooAKKKKACiiigAr8pf29P+VqT9ij/s&#10;Ttf/APSHV6/Vqvyl/b1/5WpP2KP+xO1//wBIdXoA/VqiiigAooooAKKKKACgnAorh/2ktf1bwn+z&#10;z451TQQ39t6doN7c2BUbmE6QOyEDnJ3AYHcjFAGf41/a7+GPw68ZN4f13x74Y0nWV4e0ub9I5Ijg&#10;HD84UkEYDYJ7V6FaXkd9bxzQyJNDIoZJEbcrgjIIPQgjnIr+afUdQuNXv5rq6mmurq5kaWaaVy7y&#10;uxyWYnkkkkkmv2L/AOCFXjHXvFX7Gd1b6xNcXFnouv3FjpUkpyVtxDBIUHqqySPg9slei4oA+ufG&#10;/j/Rfhp4euNX8Ratp+i6Xa4826vZ1hhTJwAWYgZJ4A6mvyD/AOCjv7T3w9+If/Bf39hfxDovjHw/&#10;qGi6XFrCXt6l2ohtC8bhBITjYSSMbsda7P8A4OAfGWvXHx08H+H5prhPDcGi/braIE+VJcvPKkjn&#10;sWCpGOc4B7bjX506r4F0fWvEVhrF3ptncappe4Wd1JHmS33cNtPbNAH9LfjL4k6B8OvC0mua7rWm&#10;6To8IUveXdwsUI3fd+YnBznjHXtXn9l+3n8G9R8PXGqQ/EzwibO1GZWa/VHXJIA2Nh8nacADJ7dR&#10;X4f/ABS+L/jbxl8GfAGga9fajP4Y0W3uf7FSUt5b5ndXIJ+9swEGSdqjAwDivOc0AfZX7Ff7VXw4&#10;0f8A4Odf2tvFF34y0G28O+IvB2iQadqUt0Ftbp0sNJ3qHPGQY3HOOVI68V+rXwt/ai+Hfxr1Wax8&#10;KeM/D+u38IZntrS8R5gqnBYJ94rn+IDHvX84tl4F0fTfFN7rlvptrDrGoRrHc3ix4mnVQoUM3fAV&#10;R+AruPhF4x1zwB8T9B1jw3cXNrrmn38Mlk8BO8yBgAMD7wOcFe4JByDQB/Ql8V/j14N+BWkw3vjD&#10;xLpHh63uGKRNeXCxtMR1CL95sd9oOKz/AIT/ALUnw7+Od+9r4R8ZaDr13Ghka2trpTOEBwWMZw2M&#10;98Yr8Yf+CqHjPxB4t/bh8bR+IJZ92k3K2VlAzEpb2yoGQJ/sndv9y5614/8ABrxhrngH4seHdY8N&#10;TXFvrljqMD2RgJ3NLuAC4H3gx+Ur3BIORQB/Rb4m8U6b4M8P3Wqaxf2ul6bZRmW4urqURQwIOrMz&#10;YAH1rkvhb+098PfjdqM1n4T8Y6Dr15ApaS3s7tXmVQcFtn3tuf4sY6c8ivg//g4G8Y+IrLRvhzoa&#10;zTw+H9QN3eXUaOfLnuo/JCB+x2K7lc9SxPUV+efwN8Y694B+MXhrWPDM1xDr1nqUDWRiJ3PIXACY&#10;7hvukHIIYg8UAf0I+NvjP4T+HN5Ba654h0vSri5/1cdxcBXI6biOoX/aOB71U1/9oHwT4YsrG4v/&#10;ABVolvDqSCS2c3asJkJxuGM/Lnjd096/Lv4r+IdU8U/EnXL7WpJX1Sa9l+0CQktGwYgoPQL90ewr&#10;n2bcOedvT2oA/VfUf2p/h1pUsaTeM9B3SR+YNl0JPlxnnbnBI6A8ntXT+DviBovxD05rzQ9VsdWt&#10;UbY0lrMJAjYzg46H2NfkDXpX7LvjzxL4H8X6xJ4bmuFmm0LUGmWMn/lnbPIr9/mV1UjuTx3oA/Rf&#10;xV+0Z4H8E6xNp+qeKtHs763GZYHnBePp1Azg8jg81Z/4Xv4N/wCEUfXP+Eo0X+yUfy2uhdoUV8Z2&#10;9fvf7OM+1fkvPO91NJLI7SSSMWZ2OWJPUk+tIZGWPbu+XOcdqAP1p8EfHTwf8SbprfQ/Eel6lcqp&#10;cwRTjzQo6nYfmx74p3jz44eEvhlcRwa/4h03S55l3pFNKPMZeedoyccHnGK/KTwhr+o+FvFGn6hp&#10;M00OpWs6vbPF98ODwB9ehHcEjpV34n+INU8U/EPWr7WpJJNUuLyU3HmHJVgxBXnoFxgDoABQB+q/&#10;gX4seG/ibFI/h/XNN1byQDIttOHaIHpuXqvTuKd46+KPh74aWUdzr+sWGkwysUQ3EoQyEdQo6tj2&#10;Br8zf2S/EWq+G/2jPCMmkySpcXGpw20qoeJYZGCyK3+ztJ69Dz1ArY/bo8Q6prn7TfiaPUnkZbCZ&#10;ba0Rj8sUAUFQvpnJb6saAP0L0b49eDfEGhXOpWfijRZrGyCtcTC6ULbg9N+SCuffvVGx/ag+Huo6&#10;fNdReMtAMNuN0hN2qlRkD7p5PJA4FflOHZQy7j83UetNxQB0n7MvxB0PxN/wdl/GzXbDVbG60Y/B&#10;GB/tiSjyVCzaLuy3bGDnOMY5r9R/B/xz8H+P9Vay0XxJpGpXi7j5ENwrSMF6kDqw9xkV+POmfDjQ&#10;dE+IWoeLLPSbO18TatZDTb3Uoo9txd2waNxC7D7yBoo22njMansK6fw9rN74d16zvtNmmt9Qs5lm&#10;t5Yvvo4OQRQB+xgORWL45+IOifDHw3NrHiLVtP0TS7bAlu72dYYUJOANzEDJPAHU1d0Cea80Kylu&#10;l23EkCPKvoxUEj86/Kb/AIL/APjLXp/j74T8PzTXC+G7fRBfWsIJ8mS5eeVJHPYsFSMewPbccgH6&#10;Y/Cb9ofwP8dYZpPB/irRfEX2ZVaZLK6WSSEMcAun3lzjuBX5tf8ABWr/AJWC/wDgn/8A9d9b/wDR&#10;aV8tf8E9/GWveCv20PhzN4fkuEvL3XbWxmjjY4nt5ZVSZH/2ShYnPTGewNfuP44/Zw8B/Ez4oeF/&#10;G3iDwnoeseLvBRkbQdXurVZLvSDJgSeS55TdgZxQB3FcP8V/2jPAvwJa1Xxh4s0Pw7Jff8e8d7dL&#10;HJKMgEhepUEjLYwO5rtn+6fp1r+fX9unxnr3jr9rv4h3fiKa4l1CDXbuzVJScW8MMrRxRqP7qoq4&#10;x16980Afvp4K8eaL8R/D1vq3h/VLDWtLugTFdWU6zQyYODhlJHBqh8TvjD4V+C2gf2p4s8QaX4f0&#10;/dsWa9uBErtjO1QeWbA6KCa/Mz/g338Za8nxh8baAklxJ4bfSFv5oyT5UN0s0aRsOwZlaQHHUIM5&#10;28eX/wDBbHxnr2vfty6xpeqS3H9l6LZWkekwMT5aQyQJI7qO5aQvk9flA/hxQB+vvws+OPhH436X&#10;LfeEfEuj+Ire3KiZrG5WUwFhuAdRypI7MAeD3Brra/Cn/gk94w17wr+3X4Hg0Oa4RNYney1CJCds&#10;9oY2d946YXarjPQoOlfutQAVn+I/Elh4R0O61LVL220/T7GMy3FzcSCOGFB1ZmPAA960K/OP/g4P&#10;8Ya9pfgn4eaNbTXEPh7Vrm8mvkjOI7ieIQ+Sr+wEkhAPBPPVRQB9ufDH9qb4d/GjVptP8J+NPD2v&#10;X8Ks721peI8wVThmCZ3FfcAj3r0Cv5ufhh4u1rwF8Q9F1jw7cXFrrmn3kU1jJBkyeaHG0Y6tk8Ed&#10;wSDwa/pAtWka2j81RHIUG5Qd2045Gf60ATV+df8AwdPeKNOsP+CJXxe024vrWHUNQk0T7NbvKBLP&#10;s1zT2bavU4UEnHTFfopX5M/t/eH7f45/Gfx1ovjfT7fXNLbUTbfYL6PzIDBDIGgG08bRtVh789ea&#10;AP0C/wCCfPiGx8R/sM/B2awvLW8hj8F6PCzwyCQB0sYVZTjowIII7Yr2SvgH/gk3d3fhz4oX/h3T&#10;UNv4dj0b5rWMbYbcxNEkO0dAQpZcDt9K+/qACgnAorP8TTXNp4dvpbNPMuo7eRoUJwHcKSo/E4Ga&#10;AOI+Kv7W/wANfgfrSab4s8a6DoepMgf7LcXI85VOcMUGWUHBwSADW78M/jR4T+Muiyah4U8RaT4g&#10;s4HCSy2NyswiYjO1sHKtg5wQDX87fjfxVq3jbxhqmr67dXN5rOo3Tz3s05/ePKxO/d+J6dAOOlaX&#10;wz+KHir4a2+vJ4X1PUtOj1zTJdP1QWpI821YjeGx0B4GewJAPJoA/d3W/wBvb4M+G9UvbK8+JXhO&#10;K6087biMXyvsbdtIBXIYg9QMkd6n0f8Abk+D+v8AiOHSbL4keELnUJiixRJqMeJGY7VVWztLEkDa&#10;DnnpX8+ZNHegD+mIyqF3Z+X1ryq5/bh+D9j4jutJn+JXg+HULIss0cmpxqqMpIZdxO0sCDkAkivj&#10;TU/jJ48l/wCCEdvrDXl//azR/wBlyXm8/aP7O+3tbgk4z/qgI89SvzZr8vepoA/oP8EftufCX4j+&#10;JY9H0T4g+Gb/AFKaUQQ2y3gWSeQ5wqBsbycH7ue3qMw69+3T8H/DHimbRNQ+I/hW11KF2jkie+Xb&#10;E6kgqz/dVgQQQSDn8K/n4SRoXV1YqynIYHBB9qbQB/QZ4S/bl+EPjvxKuj6T8RPC95qUkogjgF6q&#10;tM5JAVC2A5JHG0nPHqK9XVwy5HSv5nASG3Lwy8g+lfvj/wAE3PF+veOv2IPh3qfiSa4uNWuNOKNN&#10;OS0k0UcrxwuxPUtEiHJ65zyTkgHuMkqxpuZgq9ye1eTzft2/Bu38UyaNJ8SvCK6hE5idDqCbA4ON&#10;vmZ2ZzxjdXmf/BY3xjr3gv8AYT8RTaDNPbNfXVtY30sRIZLSV9sgyOQG+VCfRzX4g0Af0vW11HeQ&#10;rJFIskcgDKyncrA8gg9wamr46/4IgeM9e8XfsTxprMtxcW+lazcWOlyzEsxtQkTBQT1VZGkUdcYw&#10;OBgfYtABRRRQAUE4FFc78WtUvtF+F3iS80wM2o2mmXE1rgZPmrGxTA7ncBQBn+Ivj94L8H69/Zeq&#10;eKNFsdQ/igmulVk7/N/dznjOM1mTftXfDeCRo28Z6FvjJVsXAIyBngjg+2Op4GTxX5YXl5NqN3Jc&#10;XEsk08zmSSSRtzSMTkkk9STUdAH6u6V+0z8P9b1CGztPGGgzXNxt8uMXa5cscBRn+L/Z6+1dfq+t&#10;WmgaZNeX11BZ2duheWeVwkcajqSTwBX4519AftBfEDxRrX7Ifwng1C4ujZ3ovvOdic3PkyqkG/8A&#10;3Yzxnr16gGgD7a0T9prwB4j1VLKz8X6HNdSsEjj+1BTIxOAFzgEk9h1/Gu+Vtwr8ZwcGv1A/Yo8Q&#10;6p4m/Zk8KXmryTTXbW7xiSQktJGkrpGT/wAAC89xzQB6xRRRQByvxS+NPhP4I6GupeLvEWleHrGR&#10;zHHJe3Ai81wN21AeWbHOFBNcNJ/wUC+Ckd7Bbn4neD/MuFLJjUFK46/Mw+VT7MQa/Kj/AILLeM9e&#10;8R/t5eKLDV5bj7HocNrbaVAxPlRQNbxykp2O53diR3OD90V8q0Af0saPrNr4h0u3vbG6hvLO7jWW&#10;GeGQPHKjDIZWHBBHcVjfEv4t+Gfg54ebVvFWvaboGmq2zz724WJWbGQq55Zjj7oBPtXxJ/wQA8Ya&#10;9rnwN8ZaZfTXE2haLqkQ0zedyxNIjNNGp7KMRtgcZkb15+Yf+C4njHXtZ/bYuNJ1KW4XR9G0y1Gk&#10;wFiI9kkYeSRR03NIXUnknYB2AAB+n7ft7/BkaEupf8LM8H/Y5HEYP9opv3HoCn3h75HA5OBXovgb&#10;4h6H8TvD0OreHNY07XNLuCyx3VlcLPC5U4IDKSMg9RX82vSvvT/ggZ4z8RWXx/8AGGhWLzXGg3Ph&#10;6S/uLZnIhW6jmhSJ89AxDuvHUcnOwUAfph8TP2pfh18Gtdt9L8U+NPDuhajdAPHbXl4scu05wxXq&#10;qnB+ZsD3o8dftR/Dn4aeHdN1jXfGvhzTdN1hRJYXEl8hW9QkDdHgkuvIyy5A7kV/Pv8AEvxhrPj3&#10;4gaxrHiK5urrXNQu5Zr2ScnzDKWO4EHpg8AdgAOgrGkuJJo41aSRljG1AWJCDOcD05JP40Afv1rP&#10;/BQr4I6BMkdx8TvCZaRA48m8E4wfUpkA+x5rvPhb8avCfxs0mW+8I+I9I8RWkDBJnsLlZvJYjcFc&#10;DlSQc4ODX842a+nP+CQfjLXvCv7d3hC10aa4W31rz7TU4kJ8ua28l5G3/wC6yKw91A4zQB+5FI/3&#10;aWigD8p/+DQDn/gm18Qv+ys6z/6R6dX6keIvE2n+EtJlvtUvrbT7KAZknuJBHGn1J4rl/gR+zh4D&#10;/Zg8J3Wg/Dvwnofg3Rb6+k1O4stKtVt4ZrmRUV5mVerssaAn0UV8rf8ABVvxFqg8aeGdK8yVdGFk&#10;90qA/JJOZCrE9iVUJjPTecdTQB9ceBPjR4V+J0rR+H/EGl6rLGu94oJwZUXOMlPvAe+PT1qD4sfH&#10;rwb8C9HhvvGHiXSPDtvcOY4WvLhY2mYdQi/ebHfaDivy7+D/AIj1Twp8UdAvtFkmj1SG+hEHlnBc&#10;lgNhx1DAlSOhBNeN/wDBVzxnr3i39urxxDrk07LpNythp8Lk7Le1CBowo6AMGLnHUuetAH7Z/Dr4&#10;u+F/i7obal4V8QaT4gsEby2nsblZ1jfGdrbT8px2ODXIf8Nt/CMeMn0A/EbwkNWjk8loDqCAb92z&#10;Zvzt3bjjaDn2r8IPhR8XPGXwx0zxNb+E9S1Kxtde0t7LWFtclXtSy7i2Pu8kLv4I8wgH5jXHUAf0&#10;xLKrJuByuM5ryXXv26/g74Y8UzaHf/Ejwpa6nA7RyxPfLthZchgz/dVgQQQSDn8K+OfA/wAYvHlt&#10;/wAEKNV1mO91D+1LGJtKtbzefPXT/tqW5YHGfliZ0B7KuQeK/L2gD7g/aF+OHg3Rf+Dsb4QeILrx&#10;V4fh0G2+DMlvNqLX8f2aKWSTVWRGkztDMskZAJ5Dqe9fr7aXkd/axzW8qTQzKHSSNtyup5BBHBBH&#10;cV/MdP4I0m68Ww69JptpJrUMBt4r0pmaOI7soG64+ZuPc1+z3/BCXxpr3ij9kHULbVp7i4sdE12e&#10;x0p5STsg8qGRo1z/AArI749NxHG3FAH1v8SPit4b+EHh19X8Ua5pug6bGQhuL2dYkLHooz95j2UZ&#10;J9K8/i/4KBfBW40WTUF+JnhH7PGQGBvgsmeekZ+c9D0WvzS/4LreM9e1X9sePRb6e4Gh6PpFu+lw&#10;ZIi/egtLIB03M4Kk9cIvpXxXQB/RlpP7QPgfX/BEniWx8W6Bd6DHJ5T38N6jwK/TYWB+9/s9farX&#10;gT4x+Fvid5g8P6/pmrPEu+SO3nDSIucZK/eAz6ivwM/Zi1i9t/Hps4ZJPsVxE73EYb5cr91seoPG&#10;euCa+s/gF4h1Twv8afDF3o0ksd9/aUESiMkearOEZT7MpKn2NAH60UUUUAFFFFABRRRQAUUUUAFF&#10;FFABRRRQAE4Fcb4r/aA8FeB9bXTdW8T6Pp9+2MwTXADJnkbv7uf9rFa3xI1C80n4e69dacpbULXT&#10;riW1UDJMqxsU4/3gK/InUdQuNVv5rq6mkuLieQySyyMWaRycliT1JPOaAP2H0nWLXXdPhurK6hu7&#10;W4QPFLC4eORT0II4Iq3XyH/wSg8QapfeGfFunTySvpVhcW8lqHPyxSSCTzAv1CISOx+ua+vKACii&#10;igAr8hP+DjH4q+G/Dn/BQT/gn/8Abtb02FvDXxVg1PVUMwL6fbfbNLYSyKMsqlUcgkc7Tiv1r8S3&#10;N1Y+Hb+azi868it5HgjJwJJApKjPuQBmv5qfivp6/GLx+3iLxdbrrXiKG/fUBd3yb54bosGZwTyr&#10;bgPpgelAH9Bt5+3P8HrPQbbVJPiV4PWxu5TBFINSjYu42krtBJGA6E5AxuGcV3/gjx9ovxI8PW+r&#10;eH9W0/WtLus+VdWVws0MmDg4ZSRweK/m1HSvuj/giT8Q/Fnh/wATfFHTdFa4uNNg8J3GqpbHLRLf&#10;xMqwEDoGYO64H3gB12jAB+m3xE/a1+Gnwk8UR6H4l8ceG9F1ZwGNrdXqJJGCMguP4QR03Yz2rudC&#10;16z8T6Pbahp13b31jdoJYbiCQSRTIRkMrDgg+or+bbxJr194p8Q32papcXF5qd/O9xdzzuWkmkcl&#10;mZj3Ykk1+pH/AAb8eMde1n4UeOtHvJribw/o+oWz6cHYssMsqSGZE9BhImKjoXJ6scgH6HVy/jj4&#10;xeFvhtcQQ6/4g0vSZrr/AFUdxOEZhnG7HULn+I8e9dQTgV+Svx58Q6p4o+Mvia81qSV9QOpTRyCQ&#10;k+Vscqqj2VQFHsKAP1E1X4x+FdC8Kw67eeIdJh0e5/1F2blfLmPohz8x4PAyateDfiJoXxFsGutD&#10;1ax1a3VtjPazCQK2M4OOhx2NfkPJdyyW6wtJI0MbF0QsdqMcZIHQE4GT3wK9v/4J1eIdU0v9qDR7&#10;Oxkl+yalFPHfxqTseNYpHBb/AHXVcH1OO5oA/SWvh7/g5E/5Ql/Hr/sF2X/pztK+4a5n4t/CHwv8&#10;ePh7qXhLxloWm+JvDOtKsd9pmoQCa2ulV1kUOh4IDorfVRQB5X/wSv8A+UYn7OP/AGS/wz/6abWv&#10;eJJFiTczbVHJJ7Vl+C/B2lfDrwdpHh7QdPtdJ0PQbOHTtOsbZNkNnbQxrHFEi9AqIqqB2AFeP/8A&#10;BRLxBqnh79mXUm0uWSH7Xcw2108ZIYQOSG564Y7VPsxoA9E0n9oHwTrviX+x7PxVolxqfmeULdLt&#10;Szvz8q84Y8dATWx4v+IGi+ANGbUNb1Wy0uzU4824lEak9cDPU+wya/IJJGiYMrMrLyCD0r0z9pbx&#10;94n8b6j4Y/4SKa4k+z6BZvbeYT+8V4wTKfVnbOT14FAH6FXf7VHw7stOjupPGWg+TM21dt0HbOAT&#10;lVyw6jqBXR+CfiZ4f+JFnJcaDrGn6tDGQshtpg/lkjIDAcqfY4r8ha9f/YS8Qapon7TvhmPTXlWP&#10;UJTbXiKfllgKksG+hUNz3UUAfpzWD8QPiRoPwr8Nzax4k1jTtD0uAgSXN7OsMak8AZPc9gOTW9X5&#10;F/8ABffxhr13+0r4d0G6muF8O2egx3llBuPkvNJLMssmOhbEaL7ADGNxyAfoVY/8FFPgfqVxHHF8&#10;TvCoaToZLry1HXqWAA+6euO3qM9brn7Tfw/8OzRx3njDQY2kjWVdl2smUYAqflz1BBHqORX89Pg+&#10;0t77xbpcF1/x6zXUSSg9CpYA19dRQrBGscaqqxgKoUYCgdAKAOv/AODQ/wATaaf2G/jBY/brT7Yv&#10;xe1m8MHmr5ghax01RJtznYSrDPTIr9ONF/aA8E+I/Ef9kWHirRLvUi/lrbx3asztgnC8/MeO2a/H&#10;/wCFvw60P4IaZdWfg/TLPw3bXs8txcRacn2dZpJUEcjNt6lkUKfUDFbkUjW8iyRs0cikMrKcEEd8&#10;0AfshcXMdpBJLK6xxxqWdmOFUDkkn0FcfoP7RvgTxPrq6ZYeLNDur5nEaQpdLulY9AvZz/uk184/&#10;ta/EDxNefsIeCbm4muFn14WserSgnfMhgdxu9AzKhPvgd6+K1JjO5fl5zkdqAP2YrL8U+MNL8EaP&#10;JqGsaha6bZRYDz3MojRSeAMnufSuR/Zb8Qan4p/Z88J6hrMkkmpXFghlkkJLSgZCuc92UKT7mvkv&#10;/gqd4j1Sf4waLpcskq6Rb6YLi2jz+7aV5JFkf03YVV9h9TkA+0fAnxe8M/E5ZP8AhH9d03VmhUPI&#10;lvOHdASQCy9R07it+5u47SBpJXWNI1LMzHaqgdST2FflJ+zZ4j1Twx8ePCdxpEkyXjanBBtQkeaj&#10;uqup/wBllLA5+vavs3/gp54g1TRf2f7OCxklitdS1OO3vmjJG6Py5GCH/ZLqD9QB3oA9RP7VPw5F&#10;40H/AAmmgeYrlD/pQ25Az97pj3zjPHWuwvfFul2Ggvqk2oWcWmxxec120yiER4zu35xjkc571+PV&#10;ddqPj/xJefBbTdBmubtvDcOpTSQoSfLMoSMlc+ihiwX1dj1oA/SnTv2pvh5q139ng8ZaCZs4w1yE&#10;B5xgFsA/gffpWn4O+OXg/wCIepyWeieJNI1O7j3EwwXKtIQvUhepHuMivyVq74b1u+8NeIrLUNNm&#10;mt9Qs5llt5IvvrIDlcf4d6AP1f8AF/xz8H+AdYj0/WvEmkabeyAMIJ7lVdQckFh/CDjqcV0Wm6nb&#10;6zYw3NpcRXVvcIJI5YnDI6nkEEcEGvx/8Sa1feI/EF7f6lNNcahdTtLcSy/feRjkk19s/wDBKjxB&#10;qmpfD3xNp9xJM+lafexNZbiSI3dWMqg+nyocdMsT35APrGq97fRadayT3E0dvDCpd5JGCqigZJJP&#10;AAHerFfL/wDwVK8QappHwa0ezs5JodP1HUdl6UJAkCoXRG9iwLfVBQB64v7Vvw3e5aEeNNA3qWBP&#10;2obRjGeenfjnnnGcGlH7Vvw48qGT/hNNA2zMFT/Shuyf7w6qPcgCvyqzmigDX/4JcfGXwn4b/wCC&#10;/wD+3Rf33iHSbWx1gaKbG5kuFENwBECdr/d6Ed6/Xu1uo722jmhkWSKRQ6Op3KwPIIPcGvxN8P8A&#10;wp8N+E/GWseIdM0TTrHXPEGz+0r6GELNe7OF8xv4se9fpH/wTA8Q6prXwHvbe+kmls9N1N7exMhz&#10;tj2IxVf9kMxP/AiO1AH0rRRRQAUUUUAFFFFABRRRQAUUUUAFc78WNPvdV+GHiO101tuo3OmXMVqQ&#10;cYlaJghz/vEGuiprRh+vPGKmSurDi7O5+N//AAZeatpUP7BHxQ0PMcPiXTfiFNNqEDcTpDJYWawl&#10;h1A3xTge6t715b/wcg6n/wAN1f8ABY79lv8AZn02Rr21sbiG61uGM7vIF9coZtwHQx2doZP92UV3&#10;f7X/APwQi/aM/Zf/AGxvFnxm/Yn+IFn4Wh8fzPc614cubr7KsMsjF5BHlGjkj3szqrAFMsAccV6j&#10;/wAEW/8Aghh8RP2c/wBpzXP2kP2lPFlr41+M+tRSR2SRTm6TTfNTZJM8pC7pTH+7VVUKilgM5BGk&#10;XdqT6fohSVk0uv6s/U6KGHS7COONY4beFAiKMKqKAMAdhjgfhX4nf8ECtetfjV/wXv8A23fH3hmR&#10;bnwjJc3NrHdQ/NDcvLqf7qRWHB3i2mcHuGzXtv8AwXQH7c/xg+NemfCP9m3SWtfhv4q8NxnXPEcZ&#10;htWs7iS4nimiNy7b0XyhESI1Z8OSOnHv/wDwRH/4JL6X/wAEmP2WJPDMl5DrfjjxTcrqfibVYl2x&#10;zTKm2OCPPPlRAsFzyS7txuwJjq3J9rBKPu8vo/uPs+iiigAooooAKKKKACiiigAr8pf29P8Alak/&#10;Yo/7E7X/AP0h1ev1ar8pf29P+VqT9ij/ALE7X/8A0h1egD9WqKKKACiiigAooooAKjlhWaNkdQys&#10;NpBGcg8c1JRQB8g/EX/gij8GfiH8QLjXvI17R1u3aWbT9Oulis3duSQpUlecnCsAM9K+nPhb8LtD&#10;+DHgTTvDfhrTodK0bS4/Lt7aIfKgzkkk5JJJJJJJJJJNdFRQB5X+1F+x94J/a+8KW+k+MNOedbNz&#10;JaXcDeXc2jHAYo/+0AMg5BwMjpX5n/tI/sn/AAX/AGWv+Cjv7PvwFuPDvjfxJ/wumO9c6vJ4jhto&#10;9P8Asys/zwLaky7gu35ZYwAehPNfsJX5p/8ABSX4C+NvHf8AwXl/Yo8ZaL4U1/VPCfhOHWBrWsWt&#10;jJLZaUXicJ58oG2PcSMbiM0AfX3xj/4J7/C/41fB/R/BOoeH47HSfDqeXpT2J8mewBxu2Pz97HzB&#10;gQx5PODXitj/AMEHvg1aeH7izkvvGNxczABL57+MTwnJPyhYxGeo+8p+6PfP2xRQB+OXwG/ZC+Df&#10;xh/4KxfGT9mv+x/H1n/wqDRbDWH1t/ENtJFq/wBqtrOXy/s4s1eHabz73nNnYeADgfcv7Pf/AASG&#10;+E37O3xAtfE1jb6xrmqafJ51mdWuFmjtXByrKiqo3L2LZP48189/scfATxt4V/4OWP2tfH2peE/E&#10;Fh4J8TeENEtdJ12exkj0/UpY7LSFkSKYjY7K0cgIBOCjDsa/SygD59/a3/4JtfDj9sjVYNU8RW2o&#10;abrlvGsI1PS5FhuJIxn5H3KyuBnIypI7HqK5r9nD/gkP8J/2bfHNn4jsotZ8Qaxp7+ZaTavOkq20&#10;mQRIqIiLuGODjj2PNfU9FAHn/wC0T+zR4S/ak+Hs3hrxhpq32ns3mwurbJrWUAgSRuOVYZPsRwQQ&#10;cV47+zr/AMEjvhP+zb49tfE2nwaxrmr2L+ZaS6tcLMtq2eGRFVV3AHAJBIxnrk19RUUAeJ/GL9g7&#10;wP8AGXxY2tXkV9pt9O4e5axkWMXRHdwVYZPQkAE+vSsbX/8Agmn8OdZstPhhj1XT2sUCNLbXPz3X&#10;OcvuDDOe4AOMDgAV9C0UAfNepf8ABLv4f3rxtDeeIrMIm1liuUIc4xuO5Cc9+CBntjivRvgd+yj4&#10;R+AK3baLZyzXN4nly3V23mSunHyZ4ABxnAAB/l6dRQB87+L/APgmn8PfFWu3N9E2saT9pJYwWU6L&#10;DGxxkqGRsd+OnP0xYP8AwTc+G/8Awij6YLbUhM8nmDUPtP8ApS8YwDjbj224/nX0BRQB4X8JP+Cf&#10;ngT4SeJrfWIF1LVr6zbfbvqEqyLE4IIYKqqMjHBI4PPWpPjH+wP4H+M3iaXWLpdS0rULlt9xJp0i&#10;x/aG5+ZldWGT6gA55r3CigDyH4H/ALFPgv4C65/amlw3l7qgUol1eyCR4gcg7QAAMg4yB+lWPj1+&#10;x94R/aFvobzV4bqz1KFPL+22TiOZ067WyGVhnpkHHavVqKAPn3Rf+CbXw40nQLqykt9Tv5LoKv2q&#10;4uP30WO6FQFBP09jxVGy/wCCX/w9tbC4he58QXEkq4Sd7lA8PIOQFQKTxjkHg+vNfSFFAH5zfBLx&#10;j8M7z/gql8Rv2RW+HV5dXHh/wLF4sk8X3utCaSdWexXyEtlhXyiGuw3mCQ58rG3B4+o/hn/wT28A&#10;/DLxXb6xFHqGqXNnKZbdL6VZI4WyCpChVB244znH1Ar5I+CXwE8baR/wdLfF74i3XhTxBb+A9U+E&#10;MGl2niGSxkXTbm7E2kEwJPjY0mIpPlBz8jehr9LaAADaMV5V+1J+x34J/a+8JwaT4x05pvschltL&#10;y3fy7q0Y4DbH/wBoAZUgg4HHSvVaKAPnH9lb/gl78Mf2SfFi+INBt9S1TXo0McN/qsyzS24YYYoF&#10;VUUkHBIGcZGeTWD+1h/wU0i/Zb/b/wDgF8CW8Fya5J8dHvUTWl1UW66L9mAPMHkt527P99Me9fVl&#10;fmn/AMFOfgL42+IX/Bcb9iHxdoXhTxBq/hbwjNrB1vVrSxkls9KDooTz5FG2PcQcbiM0AfpZ1r5t&#10;/an/AOCWfwv/AGsfGw8R61balpGtuFW5u9KmWF70KAB5gZWUnA27gA2O/Ar6SooA8v8A2X/2RfBf&#10;7Ing+bRvBuntax3biS7upm8y4vGHCmR++MkADAGTgVz/AO1t+wH8P/2zIbWTxVZ3dvqlihit9TsH&#10;EV1FGf4MkFWXJJAYHB5r3CigDwP9kv8A4JxfDf8AY51W51PwzZ315rV1F5DalqUomuEj43Ku0Kqh&#10;iMnaBn6AAe+UUUAFcL+0D+zx4V/ab+Htx4Y8X6auo6bORIhyVkt5BnEkbjlWGeo7EjoTXdUUAfK3&#10;7P3/AASC+Ev7PPxCtfE1nb6xruqafMZrI6tcLNHaPkFWVVVVLLjhmBI4PXmvqmiigAr4j/4Lcaz4&#10;J/ZV/Y28ZfHvWfCd94jv/Bv9nxyWWn6mumS6itxfW1moeZoZlGwT7v8AVMSF25Gcj7cr4d/4OPvh&#10;F4p+O/8AwRs+LnhXwX4e1jxV4l1R9FNppel2j3V3c+XrVjK+yNAWbbGjscDgKT0FAHvn7DngTwzp&#10;P7O/hXxN4d0eTSj430ay1yZZ5/tM8f2iBJhE0uF3BPM25CqDgnaCa9mrzP8AYy0K88K/se/CfS9S&#10;tbjT9S03wdo9rd2txGY5baVLKFXjdTyrKwIIPIIIr0ygAoIzRRQB8m/tA/8ABG74SftAeP7zxJKN&#10;d8N6hqMhmuxo88ccVzKc7nKSI4BOeduMnnqTXW/s8f8ABMn4U/s4eHtbsdN0V9ZfxFaNYX9zq7C5&#10;mmt2ADRdAqqcZIUDP4CvoWigD4l13/gg58G9V1S9uLfUPGWnx3RLR28F9E0dr82cIXjZjx8vzluP&#10;fmp9H/4IUfBfTPEcN5LN4svraEofsU9+vkSbTnnagfnofm6elfadFAHOyfC3w/L8OP8AhEW0exPh&#10;s2X9nHTvKH2f7Pt2+XtxjbjtXyfc/wDBCj4L3XiK6vRN4shtbhiyWCagvkW+SThSUL8Zx8znpX2l&#10;RQB8YeBP+CGHwa8G+KYdSuZvFHiCKCYSrZajeRm2OM4UiONCy8jhic7QDxmote/4ISfBnWvFcuoQ&#10;3fi7TrWV2f8As62vY/syZz8oLRmQAem/sPfP2pRQB8WeD/8AghT8GfC/iaPULi48Wa1BFMJFsr28&#10;j+zkAkhTsjVivQEFucc9TX2Ro2j2vh7SLWwsbeO1s7OJYYIYl2xxIoAVVA6AAAYq3RQBj+NvBWm/&#10;EXwpqGh61Y2+paTqkDW91bTrujnRhgqR/nHtXyBL/wAEIPgzJ4mkv/tnjCO1kcsNPW/T7PGM52hj&#10;GZMduXJx3zzX2vRQBgfDX4baN8IvA+n+HfD2nwabo+lx+VbW0Iwka9fqSTySepOa36KKACiiigAp&#10;rxiVSrKGU9QRwRTqKAPAfGH/AATi+Hni/wAVzar5Wpad9oYvJa2c4S3Zj3wVJH0Uge1Y83/BLb4f&#10;yTMy6h4mjDE4RbiPaoIxxlCeD8wyTz6jivpaigD5y0r/AIJi/DvTdShuJJddvY4Qu6Ce5Xy5SD1b&#10;aoPPcAgemK9b+IHwL8N/En4ep4Y1PTYW0mBFS3jiGw2u0bVMZGNpA6Y/UZrsqKAPnDRf+CYfw80r&#10;VUuZp9f1CNHDfZ7i5TymGc4O1A2O3WvoXSdIt9C02Czs4Y7e1tY1iijjXasajgAD0q1RQAUUUUAe&#10;E/tdf8E8/h7+2a9rdeKLW8s9Ys08mHU9PkEN0I+TsJIZWUE5G4HB6d68Xf8A4IKfBx723l/tTxsq&#10;Qrh4hfQ7ZvcnyiwP+6QPavt6igDj/gj8DfDP7O/w9s/C/hPS4tL0izyVjTJaRz953YnLMeMsck4r&#10;hf2t/wBg3wD+2Zp9qviyzuYdQsUMdrqVjIIru3U87QSCrLnnDAjNe1UUAfEp/wCCDfwb/sJbX+0P&#10;GX2gOGN59ui85h3Ur5ezB74UH0Ir6E/Za/Y48D/sfeFrnTPBunvA184e7vLh/NubojO3e+Oi5OAM&#10;AZ6ZOa9WooA+Vfj9/wAEgPhL+0D8SLjxReQ6xouoX0pmvl0qdYYr2Q5y7qytgknJK7ckZ65zR8e/&#10;8EV/gn408NaTp1tpuq+H5NKjEX23TroLcXYzkmUurByefmIyAcDAAr64ooA+HdY/4IH/AAf1CVWg&#10;1nxxYKqgFIb2Bg59TvhY5+hA9q9q/ZM/4J1/Dj9jjULrUPC9leXWsXkfkSalqMomuBHxlFwFVVJG&#10;47QMnGeAAPeKKACgnAooYZFAHyn/AMEif+CmUX/BVn9nLxB8QofBcngZdB8WXnhf7C+qjUjMbeG3&#10;l8/zPJi27vtGNu042feOcD3f4zfAfw98evDiab4hszMkLl4JkbbNbse6N2z37H0NfBP/AAay/ATx&#10;t+zr+wD450Xx54T8QeD9YvPibq2oQWesWMlnPNbva2CpMqOASjFHAboSp9K/SugDxP4OfsG+B/gv&#10;4lh1izjvtS1G1OYJb+RZPJbP3lVVAB98Z4+tZX7W/wDwTb+HH7ZOp2+p+I7fUNN1y3jEI1PTJVhu&#10;JIh0R9ysrgZJG5SRngjmvoGigDwP9nf/AIJvfC39m/wrrmlaToZ1JfEtu1nqNxqjC4muYCMGInAA&#10;Q9cADtnkCvK/+HFnwW/4TF9S3eKfsbyeZ/Zf29fsqfNnaDt83GPl5cnHfPNfaFFAHO2Hwr8P6X8O&#10;Y/CMOj2MfhuOzOnrpwhHkCArtKbcYI28V8l6/wD8EJPg3rXiqXUIbzxdptrI7N/Z1tex/ZkzngFo&#10;zIAOMfP2Ffa1FAH5F/Fv9mj4H6N/wWQ8D/svweCfFVovijwK/i1tatvEoWBNjXcfktbPbu7MfsZO&#10;9Z0H737h28/qh8KfhToPwV8C6f4b8M6bb6To2mR+XBBEOF5JJJOSWJJJYkkkkmvz3+MnwF8bar/w&#10;dKfCj4iW3hTX7jwHpvwhn0u68QR2MjabbXRm1XEDz42LJ+9j+UnPzr61+llAHjX7WP7C/gL9szRr&#10;W38XWNwl5p+RZ6jZOIru2DHLKGIIKn+6wYd8ZrwWP/ggp8HY9GktW1XxtJOxGLs30PnIOc4URBPT&#10;qp6D3z9v0UAfMvgX/gk38Ifh34IuNH0/S7/7RcSeY+qSXJa+z2AfGNo/u4x3IJ5rtPgl+wz4J+Bv&#10;iOPWLGO+1PUoVIhn1CRZDATnLKFVVDYOM4zj8a9mooAKKKKACiiigAooooAKKKKACiiigAooooAa&#10;yb1I9eMeteBePP8AgnJ8P/HXiubVduraW1w5klt7KZUhkY8k4ZSV57KRXv8ARQBzHwr+E+ifBnwl&#10;Bovh+xWzs4Tubu8znGXZurMcDk+n0FdPRRQAUUUUAFflL/wV/wDhL8HvgT+2B8AdIu/BPiCfUf2k&#10;PGY8MXF3o2uR6bDpc0s9rEbxoHtphMd12HKK0QYx8k7jj9Wq/NP/AILo/ATxt8Yf25P2CNY8K+E/&#10;EHiLSvBvxWh1LXrvTrGS4h0e2F5pbGadlBEce2OQ7mwMI3oaAPWrz/ghN8Frnw9b2cc3i63uYJN7&#10;3seoKZpl+X5GDIUC/KfuqD87c9MfQH7L/wCyB4J/ZE8GzaN4P01rdbxxJeXU7+bc3jDODI/fGSAB&#10;gDnA5NepUUAfJPxk/wCCMXwd+MfxFuPEkkOu6DcX0rTXdrpdykVtcSNklijI20knPyEZPPrX0B8B&#10;/gD4X/Zt+Htt4Z8I6bHpul27F9oy0krkDdI7E5ZmwMk+3au2ooAK8Z+M/wCwx4I+N3io61qEN9p+&#10;pSkG4lsJBH9qxx84IYZxxkAH36V7NRQB4PrH/BO/4c6n4OtdHj0+6s2tWZlvoJv9KckYJZiCG6Dg&#10;jAxxjpXV/Aj9lHwn+z01xNodrcSX10uyS7un8yYpwdoIwFGRkgDn34r02igArw7/AIKNftjR/wDB&#10;Pv8AYr8efGKXw6/ixPA9tBcnSlvvsRvPMuYoMed5cm3Hm7s7Gztx3yPca+O/+C+/wv8AEfxp/wCC&#10;Qvxq8L+EdD1TxJ4j1bTrRLLTNNtmubq6ZdQtXISNQWYhVY4A6AmgD6G/Zc+Nv/DS/wCzN8OfiMum&#10;to6/EDwxpviQWDT/AGg2AvLSO5EPmbV8zZ5gXdtXdjOB0rrPFHhix8ZaDdaZqVrFeWN9GY5oZFyr&#10;qR0P+f1ryf8A4JueFtS8Bf8ABO/4CaHrVhd6TrOi/Dnw9YX9ldRGK4s7iLTLZJIpEPKurqylTyCC&#10;K9qoA+e9F/4Jr/DnSfEw1B4dWu4VlEi2U9wGtx1+XpuK9OGJ6Y5HXuvjf+yv4T+Pul2sGtWckE9i&#10;vl211aMI5oE/uA8gr7EEcdK9KooA+bLv/gl58PZ9Phhju/EUM0bZadLlC8nA4IZCuOD0A6n2x3/w&#10;I/ZB8H/s+X015o9vcXOpTJ5ZvLtxJKqcZC4ACgkc4A6+mK9UooAK8m/aq/Yy8D/tieFbfTfGGnSS&#10;S2Ls9nfWz+Vd2mcZ2P6HAyrAg4HGQDXrNFAHwzY/8EC/hHZ3Ebya948uVjOSj3duqt167YQe46Ef&#10;dHvn1bVv+CXvw5vmhFrNr+mRwwrEEguw4OABuJkVjuIHr1Jr6QooA/OP/giX4r+Gv/BRP4F+N/Hi&#10;/D++0NvDniy/8Emz1TWV1bzhBb28rXCssECoXW62BdpKiPIf5iB9MaB/wTY+Heh+JV1BotUvI45R&#10;Ilnc3Aa3XHYgAMy9DhmP49K+V/8Ag1w+Anjb9nf9ib4p6T488J+IPB+qaj8WtY1K1tdXsZLSa4tX&#10;stOVJkVwC0bMjgMOCUb0NfpZQBh+Mvh7pPj7wncaFqtjDdaXdR+W8LDC44xjH3SMDBHIx2rxHQf+&#10;CZvw70XXlvZP7Z1CNXDLa3NwrQDH8JwoZgTg4JPT8D9FUUAQ2dlHp9rHBDGsUMahERRgIo4AA9Bw&#10;MVxPxv8A2dvDX7QOiQ2fiC1kZrVi0FzC3lzwE4ztb0OMEHIP1wa7yigDxr4JfsPeCfgX4iTVtPhv&#10;dQ1OFSsVzfyCRos5BKgKqg4OM46fjXpfjnwJpfxG8M3Wj6zZxX2nXi7JYpBnPOQQexBwQRgjqDxW&#10;1RQB81f8Ouvh8bzzPtniTy95byvtMe3GOFzszgdeufUnpXpmq/speCdV+FEXg19HjTRbcmSAISJY&#10;pD1lD9d5zySee/Fek0UAfNmn/wDBLr4fWd55st54ivE/55S3Mar1z1VAfbr09+a3vhj/AME+fAXw&#10;v8VW+sQx6jql1aS+bAt9KrxwtkFSFVQCVxwTnHXqBXutFAHhPxN/4J8eAfid4xn1uaLUdNuLp/Mu&#10;I7KVY453OcsQVbBJOTtxk+5Nep/DD4XaL8IfCVvoug2UdjY2+ThfvSserserMe5NdHRQAVhfEL4e&#10;aT8UfCd1ouuWcd9p92PnjfsRyGBGCGBGQQQRW7RQB80r/wAEt/h+t00hv/EjKSxEZuY9ozjH8GeO&#10;cc9znPGA/wDBLf4fGCFPt3iXdGwLP9pjzKPQ/JjH0APvX0tRQB+Zf7L6fDT9qr/gof8AHT4Fw+Dv&#10;EHhw/AmOxjl1ZPEC3KeIDcLncYDApgK852ysDnoOlfo14E8B6X8NPDFpo+i2cdlp9km2KKMdMnJJ&#10;Pck8knqeTX51/wDBMr4CeNvh/wD8F0P22vGGueE/EGk+FfFv9j/2Lq93YyRWeq7Ew/kSkbZNvfaT&#10;iv0uoAKKKKACiiigAooooAKKKKACiiigAooooAQHNBcCsD4m+Novhr8OPEHiKeGa4h0DTbjUZIYv&#10;9ZKsMTSFV9ztIHvXx/8A8EKf+Cq3iD/grV+y/r3jnxF4P0nwffeH9ffQWj0+/e4jvGWCGcyBHXdE&#10;AJlUAs24hjxjBFrsB9vbT+tOopN1AC0UUUAFFFFABRRRQAUUUUAFflL+3p/ytSfsUf8AYna//wCk&#10;Or1+rVflL+3p/wArUn7FH/Yna/8A+kOr0Afq1RRRQAUUUUAFFFFABRRRQAUUUUAFN7DtTq/PH/go&#10;L+2D8RvhB/wWz/Y/+GHh7xJc6d4H+I0Wqt4h0xEQx6iYY3aPcSCRtIHQigD9DqKKKAI/x781JX54&#10;/sm/thfEb4hf8HDH7UXwd1bxJcXnw78B+FdH1DRNHaNPKsZ5rPS5JHUgbss08p5J++fav0OoAKKK&#10;KACiiigAooooAKKKKACiiigAooooAKKKKACiiigCMjP16VJX54/B79sL4ieJP+Dk/wCKvwTvPEl1&#10;N8M9B+FcGv2GilE8q3vWl0tTMGxuyfPl4Jx85r9DqACiiigAppOKdX55f8FGv2wviN8GP+Cyv7HH&#10;w18N+JLnTPBfxJl1VfEemoimPUhCimPcSCRjPYigD9DaKKKACiiigAooooAKKKKACiiigAqP+Ht9&#10;akr4z/4OAP2kvGn7If8AwSW+KfxC+Hutz+HfF2gvpAsdQgVWe3E2r2UEmAwI+aOV15HRqAPsgDH9&#10;cVJXnf7JHi/UviH+yn8MfEGsXTXmra54T0rUL64YYaeeazikkc44yWYnj1r0SgAooooAKKKKACii&#10;igAooooAKKKKACiiigAooooAKKKKACiiigAooooAKKKKACiiigAooooAKKKKACiiigAooooAKKKK&#10;ACiiigAooooAKKKGOBQBGfnb6dqkr88v+Daz9sH4jftt/sO+NPFXxM8SXHifXNN+IuqaNbXU0ao0&#10;VpFbWLxx4UAYDSyH1+brX6G0AFFFFABRRRQAUUUUAMAxT6/PH4s/thfEbw9/wcm/DH4J2fiS4h+G&#10;eufCubX77RQi+VPerLqYExbG7OIIuAcfIPev0OoAKKKKACiiigAooooAKKKKACiiigAooooAKKKK&#10;ACiiigAooooAKKKKACiiigAqMDk1JX54/wDBZ/8AbC+I37M/7Zn7EfhnwT4kudD0X4ofE2LQ/E1t&#10;Eisup2Zu9NjMTZBIG2aUcYPzUAfodRRRQAUUUUAFFFFABRRRQAVGR0/lUlfKH/BcL4/eLf2Wv+CV&#10;vxf8feBdXm0HxX4d0+1l0+/iVWe3Z762jYgMCOUdxyO9AH1XjH64qSvH/wDgn18Q9Y+L/wCwZ8Ef&#10;FniG9fUdf8UeAdC1fU7twA11c3GnW8sshA4BZ3Y8cc17BQAUUUUAFFFFABRRRQAUUUUARlc1JX54&#10;/wDBtt+2F8Rv21v2P/iV4k+JfiS48T6xofxQ1XQrK4njVGgsorTT5I4htAGA0sh55+av0OoAKKKK&#10;ACiiigAooooAKKKKACiiigAooooAKKKKACiiigBvanV+eP8AwTr/AGxPiN8Zf+Cz37Ynwz8R+JLn&#10;UvBXw3/sr/hHdNdFWPTvNTMm0gZO4+pNfodQAUUUUAFFFFABRRRQAUUUUAFFFFABRRQaAMrxkty/&#10;hTUxZwR3N21rJ5MMgysr7TtUg8YJwDnsa/nU/Z+/Yt/4KYfsefG3xR4s+Dfwv0n4e6b4vuBeal4Z&#10;tNTs7jRZJufnWGSU7OuPlI446AAf0dSkKpZui/pX5A/Hf/gs1+0p+3V+0Z4t+Gv7D/gnRdS0HwLd&#10;Gw1rx7rKLJaNOGIYQbyIlX5WwW3lxkhQMEzs9OxS2OR/4aH/AOCyAB/4tj8O/wDwGsf/AJIr7A/4&#10;JEfEr9tzx3448Yx/tXeFfDXh3RYbG3OgPpcVujTXBdhKG8qRzgKFPOBXzB/wTf8A+Cin7Xv7Xn/B&#10;Fj4sfEDw/e6f8Qvj34X8dtpWirNplpBE1nAunTTxeTCsSSExSXIHRiXGDwMfXP8AwRa/4K323/BU&#10;j4Na9/bmhN4P+KHw/vF0zxZoDbsW0pDBJow3zBHMcgKt8yMjKc4BOnK0Q9r/ACPtiigUVIwooooA&#10;KKAcignAoAKKbvp2eKACvyl/b0/5WpP2KP8AsTtf/wDSHV6/Vqvyl/b0/wCVqT9ij/sTtf8A/SHV&#10;6AP1aooooAKKKKACiiigAooooAKKKKACvjX9sP8A4Jt+If2j/wDgqL+zf8d9P1/S9P0X4LR6gmoa&#10;dPE7XF/9oRlXy2BwuN2Tn0r7KrG1bx7oPh/xJp+jX2taTZavq4Y2NjcXccdze7fveXGSGfHfaDig&#10;DZooooA+Nf2ef+CbniH4Pf8ABZD48ftKXev6XdeHvi1oGm6RZaVFE4urJ7W2sIWZ2ztIJtGIx/eF&#10;fZVYtl490HVfFt7oNrrWk3GvaZGst3p0V3G93aIwUqZIgd6AhlIJAB3D1FbVABRRRQAUUUUAFFFF&#10;ABRRRQAUUUUAFFFFABRRRQAUUUUAfGvw3/4JteIfBP8AwW7+IH7UU2vaXN4b8XeAIvCMGkLE4u4J&#10;lksH81n+6V/0R+Bz8wr7KrFg8e6Dd+Mp/DsetaTL4gtYPtU2mLdxteQxfLiRoQd6r8y/MRj5hzyK&#10;2qACiiigAr41/bS/4Jt+If2m/wDgpf8As1/G/Tte0vT9F+CUmoPqGnzxO1xqH2hVC+Ww4XGOc19l&#10;Vjav490Hw94i0/R7/WtJsdW1fd9hsri8jiuL3H3vLjYhpMd9oOKANmiiigAooooAKKKKACiiigAo&#10;oooAK+Z/+CwH7Emsf8FGf+CePj74OeH9XsdB1bxc+nGC+vY2kgh+zaja3bbgvPKwMo9yK+mKzPFf&#10;i7SfAmhXGq65qmn6PplrtE15fXCW9vDuYKu6RyFGWKgZPJIFAHPfs6/Dm4+Dn7PvgXwhd3EV3deF&#10;fD2n6PNPEMJM9vbRxM6g84JTI+tdpVewvrfVrC3uraeK5tblFlhmicMkyEZVlYcEEcgjgg1YoAKK&#10;KKACiiigAooooAKKKKACiiigAooooAKKKKACiiigAooooAKKKKACiiigAooooAKKKKACiiigAooo&#10;oAKKKKACiiigAooooAKKKKACgjIoooA+Nf8AgiF/wTd8Q/8ABLj9lXxN4B8S69pfiK+1zxnf+Jor&#10;mwieOOOK4gtY1jIbncDAxJ6civsqsbwb480H4iabJfeH9a0nXLOGZreSfTruO6jSUYLIWQkBgGUk&#10;dRketbNABRRRQAUUUUAFFFFAHxr8Qv8Agm34h8Y/8FuvAv7UUWv6XD4b8K+AJPCM2kNE5u5pme+b&#10;zVf7u3/S146/Ka+yqxZ/Hug23jKDw7JrWkx+ILiD7VDpjXca3k0XzZkWEneV+VvmAx8p54NbVABR&#10;RRQAUUUUAFFFFABRRRQAUUUUAFFFFABRRRQAUUUUAFFFFABRRRQAUUUUAFfGv/BTf/gm54g/bj/a&#10;Z/Zb8caLr+l6PZ/Abx1H4q1K3u4neTUYVuLKXy4ipwrYtWGTx8wr7KrG8RePNB8Hahptnq2taTpd&#10;1rU32bT4Lu7jgkv5cgeXErEGRsso2qCfmHqKANmiiigAooooAKKKKACiiigAr57/AOCqP7IWrft7&#10;fsBfEf4RaLqllouqeNLOC3t727QvDAY7uGclguCcrERx619CVneJvFGl+CtCuNU1nUbHSdNtAGnu&#10;7y4S3ghBIALOxCrksByepAoA4j9jz4N3n7OH7JPwt+HmoXUF/f8AgPwhpPh25uYVKxXMtnZQ27yK&#10;DyFZoyQD2NekVV0jVbXXtKtb6xuoL2xvYkntriCUSRTxsu5XVgSGUqQQQSCCDVqgAooooAKKKKAC&#10;iiigAooooA+Nf+CJf/BNvxB/wS7/AGbvHHgrxJr+l+IrzxR481DxZDcWETxxww3FvaRLEwbncDbs&#10;SenzCvsqsbwd480H4h6fNd+H9a0nXLW3na1ln0+7juo4pQAWjLISAwDKSp5GRWzQAUUUUAFFFFAB&#10;RRRQAUUUUAFFFFABRRRQAUUUUAFFFFAHxr+xh/wTa8Q/sz/8FNv2kvjlqOv6XqGi/Gv7B/Z+nwRO&#10;txYfZ12t5jHg57Yr7KrH0jx5oPiDxFqGj2GtaTfatpO37dY293HLcWW77vmRglo89twGa2KACiii&#10;gAooooAKKKKACiiigAooooAKKKKAON/aDs9W1P4D+NLfQC665caFfRadsPzfaTbyCLHvv21+bP8A&#10;waQa/wCF7r/gk9Npeltbp4o0rxRqi+JYMYuFuXZTEZB1wYPKAPTKsOxr9VGjDcetflD+11/wQV+J&#10;3ww/ac8R/Gj9jn4qL8JvEHi+Uz+IPDk4P9l38rMWdlGGVQzFjtZTtLttK5xU7N+ZW/yKv/Bn7Ksf&#10;/BPD4lmRtq/8LT1UlicAf6Fp/wDhWL/wR48Q6X8Tf+Dhv9t3xV4DeG48Ai2tLG4ntMNbT6kJIkdw&#10;w+U7poL1gR1yT3r5r/Zb/wCCCf8AwUH+G3wu1T4U2Pxe8I/DX4c+JtTm1bWTo2qtPPcTTRxxyklI&#10;lk5SJBhXXpX69f8ABKz/AIJe+Cf+CV/7OS+CPCbzapqmpTi+13W7hQtxqtzt27iP4UUcIg4AJPVi&#10;a0l8XP5JfgjN7cvd3/U+oKKBxRUlBRRRQAZrxH9u39ufwr+wb8Gm8VeIlmvry7k+y6TpduwWfU58&#10;Z2gnhUUcs54UY6kgH21uTX5Zf8FDtT0f47f8FoPhb4L8XXVrD4F8B6Oda1JbuQLbLsjnvJS+eNrL&#10;DAhz1Ax3qeqSDpckf/gpx+2XrPhRvH2nfAixi8DrH9qWN7C4eVrYfN5mPMErKVIO9U24Gema+xv+&#10;Cd3/AAUD8P8A/BQL4QTa5plnJo+uaPMtrrOkyyeY1nKRlWVuN0bgEqxA5VlPKmvFPEH/AAcE/ALw&#10;94tOj27eJtQ0+NvJbULfTx9nxyMqGYMV6c4HXpXqf/BPT9nz4LeEbfxF8Svg7qE2oWPxDma4vGW6&#10;328TeY0giEWB5RQyMAp5UN6HNWtrA+59OV+Uv7en/K1J+xR/2J2v/wDpDq9fp940+JGgfDXTY7zx&#10;Frmj6DZzSiCOfUbyO1jeQgsEDOQC2ATjrgGvyp/a8+IWg/Ez/g6N/Yvv/Dut6Tr1na+FNfgluNOv&#10;I7qKOT+z9WbYzRkgNg5wTnFID9cqKKKACiiigAooooAKKr6jqcWk2M11cMI4LdGkkb+6oGSa/K34&#10;3f8ABezxe/xMuk8C6Lo8Phm1leOA38RkuL5ASBIeRs3cEAdB1oA/VqivB/2AP22rH9tz4Oya5HZf&#10;2XrGl3H2PVLMNuSKTaGV0bujA8dwQQfU+8UAFflL/wAFUP8AlYu/YJ/64a5n/vy9fUX/AAU1/wCC&#10;lR/Yng0rQtD0+HVPF2uW5u0FxkQWUAcoJGxyxZldQP8AZJPbP5k/Fb9vLXPjf+1P8LfjF4m0HQ7z&#10;xr8JEuU0WeIvDD+/Uq5dASDwTigD97qK8e/Yh/a6039tD4HW3i2wtW0+6juHsdRs2O77LcoqsVDf&#10;xKVdGB9Hx1FfPH/BS3/grFffsp+Pv+EG8G6dZ3niSCCO4v7u8UtDZ+Yu5EC8bm2lWPOMMB1zQB4Z&#10;+w3/AMrV/wC2h/2JWgdeP+XDRa/VuvwW+DH7emrfB39tT4gfHqPw7ot94++JWmW+l6zMxeOF47eC&#10;GKLYgOFI+zwk+uw+tfT/AOzR/wAF3vEuofFDT9O+Iuk6S3h/UrkW8l5YRNFJY72ADkZO5VB57kUA&#10;fqVRXxX/AMFMv+Cptx+yB4gsvCPhTT7XUfFV3are3E12CYLCJiQg2j77tgnrgDHc8fL/AMN/+C+H&#10;xI0vxVayeKNF8P6ro+9BcxWkJt59uMMUOSM5+bB9PSgD9dKK/Jb41f8ABevx5qnja6/4QXSdG0nQ&#10;YpClv/aFuZ7ideztyApPXA7d69G/YX/4LV658V/jRovg34habpka+JLmOwstQsIzH5Vy7bY1dMnh&#10;2KpkdCQemaAP0joorP8AFHia18H+HL/Vb5/Ls9Nt5Lq4fGdkaKWY4+gJoA0KK+B/Gf8AwVI8YXvi&#10;GWTQ9P0uy0xXPlRzxmWRlHdmyOTjtwM+1Tav/wAFUPFV14atYbPR9LttUVm+0XDAyRuO21O3fPPa&#10;gD7yor4H1P8A4KneMZ9AhhttJ0e21BWYyTlS6svbCZ/rWfa/8FQ/iFHBKslroUsjDCv9nK7D64zz&#10;QB+hFFfnvH/wVB+IQtGVrfQ2kZsiT7ORtHHGM89+ff2qOP8A4Kf/ABETdui0NssGH+ikbV5yOvOe&#10;Oe2KAP0Mor5D/Ze/4KLaj8QfiHp/h3xZZ2cZ1aQW9rd2qlQJjwqsvPDHABHcjtV79rn/AIKB33wn&#10;8dXHhnwraWst5p4H227ukLIjkZ2KvGcAjJP9KAPq6ivhnTf+CquvReDrqO60Gxl1zePs8yMVgC9y&#10;y9c+nPesTQf+Covjyx1BZL+x0W+t85MawmI4+oJ9RQB5N8AuP+Dvn43f9kTtv/R2iV+rVflL8Mvi&#10;5pPgv/goBrn7RF14chn8beKNETw1qUsVwyx/YFNudiJ0Dg20R3HrgjvX6keFPE9r4z8M6dq1jJ5t&#10;nqdtHdwPjBaN1DKcfQ9O1AGlRRXyL/wU1/4KXt+xSuleH9B02HU/F+tW/wBsUXOfIs7feUEjAcsW&#10;ZXAH+wSe1AH11X5S/wDBWo/8dBP/AAT/AP8Artrf4/Ila37O3/Be/Vorq8h+JWg2lxAtpJLbXOlJ&#10;5bNOqsyxshJGHIC7geCfrXzT8aP+CgFx8ff2z/ht8ZvEnhHSrjVvhPcTv4cginkjFsk5HmB2/jJU&#10;AZI60Afu1RXB/s2/H7Sf2mPgloPjbRVljstagMhikHzwSKxSSM+pV1YZ6HGa+Ff24/8Agtfr3wu+&#10;NOq+Evh3pmmvb+G7trG+v9QjMn2idGxKiJkbVVgyZPJIJ6YoA/Saivk3/gmd/wAFIx+23Yato+s6&#10;fDpfi7QYVuZUgyYbyAtt8xQeVKsVDA/3hjIrmv8Agpp/wVPuf2QfE9r4O8J6fa6h4ouLZLy5nugT&#10;BYRuSIxtH33bBPXAGO54APteivz/AP8AgnZ/wWF1L9on4s2vgXx5pdjaaprCsNMv7FSscsqpuMTo&#10;c43BWIIPXjuK/QCgAor5O/4KY/8ABSMfsR6dpOkaPp0Oq+LNeha5iSckQWkCtt8xsfeLMGVQP7pJ&#10;xxnwj9h7/gthr3xO+Mei+EfiJpulxw+IriOxtNRsIzH5NxI22MOmTlXYquR0yD60AfpRRRRQAV+f&#10;P/B0ic/8EMPjZ/v6D1/7D2nV+g1fEv8AwWO8T+E/jJ8DtY+B/iTSZNY03xZDa3OqKs7W/kpDdRXE&#10;OGHUmWFSfYe9AH0F+wm2P2IPg3/2I+idf+vCCvWK+N/2Bf2x45h4Z+GeoafDZ2em6dBpWjTwkkbL&#10;eBUSNx6lU4b1+tfZFABRRQTtFABRX5q/tyf8FrvEHw1+Mmr+Efhzp+lmHw7cyWN5qN/EZTPOh2uq&#10;JkYVWDLk9SM9MV5Xd/8ABe34rS+H7e3h0XwvDqCSkzXRhZllT5flCZwDw3Of4vagD9fqK/G9v+C7&#10;nxoP2jFv4VHmHMX/ABLz+55zj73PHHP1p+lf8F4PjJZzM11aeFbxCvC/YjHtPrkNz9KAP2Nor81/&#10;2If+C2OvfEz4yaN4R+Imm6WkHiG5jsbXUbCMx+TcSNtjDpk5VmZVyOmQfWvVP+Cm3/BUu5/Y+8R2&#10;vg/wnp9rqXiq6tVvbie7BMFjExIQbR992wT1wBjueAD7Uor8p/Av/Bf7xZYeCNWh8QeE9L1DXvKX&#10;+zbm2cwwB+A3mpycDkjaevFcfH/wXi+MKPHu0/wqyrKzMPsjDep+6n3u2Rz3oA/YiivyD8H/APBe&#10;v4pad4mjm1rSPDepaX5oMltFbtBIseeQHyecEYJGOK/U74GfGLS/j58I/D/jHRWkbTfEFot1EJF2&#10;vGTkMje6sGU44yvHFAHXUV5x+1X+0fpf7KfwN1rxtq0clxBpiBYbaP791O52xxg9ssRk9gCa/Njw&#10;9/wX1+Ilt47F1qfhzw/c+H3nBaxhVkmji5yFlJ5bkEEjqv1oA/W6ivFfix+3B4X+G37IS/GCMTX2&#10;jX1lDcafbhdst1LNgRxHsp3Egk8DaevGfzxsf+C+HxQi8Ym6uND8My6K0oP2FYmV1TOSokznOOMk&#10;UAfrxRXC/s4fHnS/2l/groPjfRVkj0/XYPMWOT78EisY5Iz6lZFZcjg4zXdUAFFFcr8ZPitY/Bj4&#10;bap4k1FXa302Pd5afelcsFRB6bmIGe2aAOqor8+9U/4Ki+PrjV5JbWz0S3s9+VgaEuwXPTdnOcV0&#10;Wr/8FVdYn8C20dnodpB4gLMs87ktbhQBtZV6knPTOBigD7ior4B0n/gqR44ttTt3vNP0W5tV2iWJ&#10;YijPg8kNnjIr63/4aY0P/hnT/hZGJv7J+x/aPLx8/mbvL8r0z5vyZ6d+lAHo9FfBSf8ABU7xePE7&#10;TNo+knS9+RbANvCZ/v5649q7P9tP/gqvpn7PfwM8K634c09dV8QeN4ZJbC3uMrFZpGdkjyEdSsny&#10;BR1IJ6DkA+wqK/Mn9jz/AILh+IvGnxc0nw78RdL0sabrlylnHqFhGY2tJXbCFk53ISyg45HX1rL/&#10;AGk/+C73ibTvite6f8O9J0n/AIR3S7loFur6JpJNRCMylwMjYrYBHfHXrQB+pVFfj/q//Be34rXO&#10;ptJaaP4XtbYwKghaBpCsmBmTcTkjOTj39qoH/gu98ZvtVu32Xwr5caqJY/sJ/ekded3GfQdKAP2P&#10;or5h/wCCdP8AwUSs/wBs74bazcatZxaL4i8KKjapFHkwSRMGKzoeoB2OCvYr7ivj347f8F5/Gt34&#10;/vY/AOl6PY+HbeR4raXULczT3SgkCVhkBd3BC9hjNAH6wUV+OVz/AMF4PjJJpkMcdp4UiuF5eb7E&#10;WEg/3d2B1/Su0+C//BffxXpUt3H468N6bq8RtpPs0unD7O6zgMVDAkjaflU9x1oA/Vmivx11T/gv&#10;F8YrjWJJrWx8K21p5uVtzZs5VP7u8tnt1x3rsfEH/Bf3xZd/C+zttN8K6Xa+LtzLdXkrGS024+Vk&#10;j67iexPb3oA/VmivxruP+C7XxqYDZH4Tj5J/5BxORgcfe7EH8/avaf2I/wDgttr3xG+MWjeE/iNp&#10;ulra+ILhLG31KwjMZt53bbHvTJyrMVXI6Zz60AfpXSMflr48/aX/AOCj2qeB/iLfaD4Ts7No9Hna&#10;3urq6Qt5sqHDqq8YAIIyepGemK43WP8Agqb4uutEs47PSNJtr5CTcTMDIkozwFXPHAOT70AeN/8A&#10;BoEf+NbvxC/7KzrJ+v8Aoem1+rVflb/wTs+MHh//AIJyfC3XPBvhHwuv9gazq1zr7o14zSC+mSKN&#10;mLN/BiKMEdflPc16tY/8FTPG0FxcNcaXos8cgbykCMnlEj5cnPOOtAH35RXxb8Bf+CmOra549sNL&#10;8XWdj9h1KZbdbq1Qo1u7NhSVycryAa4z/got/wAFhdW/Z6+LN54F8A6fp9xqWj7RqWoX0ZeOOVlD&#10;eUiZGcArliepwOmSAfoLRX5X+GP+C/8A4ig+GWqQ6r4T0+48WblGn3EDlLPaQdzSJycqcYAPOfau&#10;N8L/APBen4safr0M2q6X4X1HT1kBlt47doWZd2SA4JwdvGemaAP2CorzX4U/tReHfip+zPa/FO3k&#10;ktfDsmlTapcmRfntVgD/AGhSB1MbRyKSOpXjqK/Nj4q/8F7PiJqvjC6k8IaRoWk6GrsttHeQfaJ3&#10;XoGc5ABPXA45xQBr/HMZ/wCDvb4Nf9kTuP8A0drFfq1X4L+JP2+dW8Vftz+GP2h7rw3orfEXwv4e&#10;k8M286vILd7NmnbBjzgMDcy8j1HpXuE//BfP4oN4muLiPw/4XXTJCRDaFHLR9cZkzk9u3b3oA/Xi&#10;ivyR8E/8F9/iJpv27+3PDnh/VPMhk+yeQrQGGQ/c3cnco6HufrWDF/wXg+MiagsjWfhWS3DMxi+x&#10;MMg5wN27PHHPfHvQB+xlFfn3on/BZi/+Knw20+48O6DbabrkYKar9pPmxQSc4EY7qw5yemcdsmFf&#10;+CnvxEFpt8nQ2k358z7KRx6Y3frQB+hVFfF/7P3/AAUs1fxB480/SfF9nY/Y9SlW2W7tUKNBIzYU&#10;suT8pyB+tfV/xP8AiHZ/CrwBqviHUN32PSoDM4UZZjkBVHuWIH40AdDRXwHqn/BUrxtPr8k1npuj&#10;w6fuPl27xl2A7ZfPXp2xUY/4KleOvts7f2donkyE+VH5TZi9Oc89utAH6AUV+e8f/BUD4hIjK1vo&#10;bNsKg/ZiMNk4bGfoMe2a9m/Y/wD2+Lz41eOY/C/iOztbfUr1HeyntgQkxRSzIy9jtBYH2I9KAPqK&#10;iiuf+J/xG0/4SfDvW/FGsSNDpeg2kl7dOq7mEcaljgdycYA9SKAOgor8kvEn/Bfb4hXPj6W60nw7&#10;oFt4dEn7qxuFZ5ymQfmkBHzFfQY5r9If2Sf2mtJ/a1+Buk+NNJhktFvt0Vzayctazodskef4sHkE&#10;dQQfagD0yiiigAormfi38T7H4PfDrVfEmpbms9Lh8xlT70jFgqIPdmZRn3zXxfH/AMFTvGA8TmZt&#10;H0ltKaTItsEOEz/fz1wR27UAfe1Fc78KviRZ/Fr4eaT4j07cLTVYfMVXHzIwJVlPurAg/SuioAKK&#10;KKACvyk/4OFf+Ug3/BOP/sskGf8AwP0iv1br89/+C4+vfDfwz4i+DPiTxFoN14h+Ivw91tvEng1F&#10;u2gttOnikt3NxOAP3i+ZDEAnGcNnAoA/QiivzK/Y5/4LheIPG/xe0fw38RtL0pdP164Syi1CwjMb&#10;Wk0jEIXTJyhJVSRyOvqK/SnV9Zg0LS7i9upBDa2sbTSuR9xFBLH8ADQBcor8m/jj/wAF6PHF74/v&#10;F8B6To2n+HbeVo7dr+Az3F2gPEjcgLuHIAzius/Y+/4LjeIvGXxc0nw78RtL0ldN1y4Szj1CwjMb&#10;Wksj7ULpk5TJAOOQOaAP04or81f22f8Agtnr3w1+NOqeE/h5pelyWvhy7ayvb++jMhupkbbIiJkb&#10;QrBlyeTjPpU3w+/4KnfFjV/DMd3qlv4bW5vHE8UcVqcQRHBCH5uSRzntnFAH6SUV4N+xn+2N/wAN&#10;IwX2m6lZx2OvabGJ2EX+quIS2Nw9CCQCPce9e80AFfDv/ByH/wAoTfj176XZf+nOzr7ir4W/4K0/&#10;Frw/8Zvhx4o+Bep6X/aWj67bwxa45kMbKA6TpGhHO7KIxPpxQB7b/wAEsD/xrE/Zx/7Jf4Z/9NNt&#10;Xvlfmf8AB39ufxZ8C/g34T8DeHrXSLfRPBmlWmiacJITI62lrCkMSsc8kIigt3r1Wz/4Kq6iPh7O&#10;s2g27eJhKFikViLUocksR13LgDHfOexoA+26K+KPgX/wU01rVfHVhpvi6z09tP1CZYDdWqFGtmZs&#10;BiuTlckZr0L9sv8AbmuPgP4gj8O+H7W3utZaFbiea4UmO2Vs7Vx3Y9T6AigD6Vor894P+CoHxCig&#10;kWS30N3YfK32YrsPPOM/Tg+leufskf8ABQS9+LvjyDwz4ms7WC81AEWV1bKVR5Au4oy9sgEg+vFA&#10;H1ZRRXwT/wAFJf8AgrlqX7MvxOm8B+B9PsbrXNNjjk1O9vkLxWzOm9YlQY3HayMTnA3AetAH3tRX&#10;5f8A7MH/AAW58eeL9eu9P8UeHNH1RVtWkjuLPNsYpAflLLzlTlQcc967a4/4Kf8AxEkZvLh0OMEl&#10;gPsxOF4wOvbnn3oA8v8A+DRD/kwj4vf9lo1v/wBINLr9Wq/KD9jX4t6f+wB8I9T8I/C7w5a6PZa9&#10;4hufEupteXD3ZuLqdIY3K7sbRsgQY9RmvW9H/wCCofj601JXvLTQ7u33DMSwmMkZ5G4H8KAP0Eor&#10;4h+KH/BU7U7q9tF8I6Tb29uIke4kvl8xmcgFlUA4wOVz3xmuX/4ehfEAPn7LoZXzC2Ps5+7jhev4&#10;560AfoNRXkv7JH7TsP7S/ga4u2tlstW0uRYb2BSSmWBKup/uthuOxU1xv7aH7bU37PmqW+g6HZw3&#10;euXEIuJZLgHyrWMnC8fxM2Dx2H1oA+jKK/P6P/gqN48GjPE1jojXjMCtx5JAUc5+TODnjv2967fw&#10;B/wVNJ8G6s3iHR421q1jDWK2xIhuyWC7W/u7c5PqAe9AH2VRX59xf8FRfHyal5jWehvb7v8AU+QQ&#10;cccbs59eff2r1L4j/wDBTOz0/wCFei3+g6ekniDVlfz7ecny7Aodpyf4tx5GO3WgD6yor89LX/gp&#10;98RIZlaWLQpo1zuX7KV3dcc7uO35VN/w9C+IHmbvsuh7PM3bfIP3cfdzn8c9aAP0For8/wCP/gqR&#10;46GrLI2n6I1rxmARNnrz82c9K+yPgD8bLL4+fDKx8RWMbW/nFobiB/vQTL95c9x0IPoRQB3FFFea&#10;ftR/tE237N3w4/tiW3+2XlzMLazt87VlkIJyx7KFBJ9cYoA9Lor4M8I/8FTfFllryya1pOmX2ms+&#10;Xit1MUir6K3IyPeorj/gqZ4yfxI08OlaOumb/ltmUl9u7+/nrjjpigDxz/gk9/ysK/t+f9wT8P3f&#10;9a/VuvyX+EPxUt/gP+1n8TfjF4Y0OztPFPxYaD+3/OleWOUQjEQUfw47461+kn7NHx/tf2ivhpFr&#10;lvbta3EUzWt5bk7hDMoBIB7gqykfWgD0SiiigAooooAKKKKACiiigAooooAKKKKAM7xR4ks/B/hr&#10;UNX1CZbex0u2ku7mVvuxRxqXZj7BQa/CX4T/AAx/ac/4OaPFXibx9e/FnXPgj+zfaarPpvhzSdKE&#10;nmaksTYLPEkkYmcfLvklcqrsyxj5SK/cX4weGNP8cfCnxNoerTfZdL1jS7qxvJc7fKhliZHbPsrE&#10;/hX4f/8ABC7/AILW/B3/AIJxeBNW/Zj+LnjfQY9J8F61eS+FvHOis2p6JrdpcytPh3gDtE5eRmBd&#10;QAG2MUZMMRs5W8h9DtL3/g0p8UfAi3k8QfBH9qT4geGvG1mPOtJLiJ7WOeRfuK01vNvjHLc7XznB&#10;A619M/8ABB7/AIKO/Er9oyb4mfAz49W8MPxw+Bl8lnqt0qJH/bVq5dEuCqALvVlALKArrJGw+8a9&#10;G+L3/Bwh+x38IvBd1rFx8cvCWuNAhaOy0F5NUvLl+0aRwqx3MeMttUdSwAJH51f8EY/+Cj/wb8Yf&#10;8FDP2kv2rPit8TPAPwsb4oTQ6J4c8N6trMMd+tjAIR50yA/KdlvbqCcb380jjBJFtuxMtro/eiiv&#10;I/2av27/AIO/tj3urW/wr+JHhPx5JoKRPqK6NfrdGzEm7yy+37u4o+M9dp9K9coGFFFFACH7wr8b&#10;v+Ci/wAA7f45f8F0/DPhDWriaz0Xxrb6WLlo3MbT2yxOJIww/v8AkOgPYsDX7JV8J/8ABYP9g/xj&#10;8btS8IfFz4Uhm+JHw5dXjtomCzX8CSCVPLJ4Mkb7iEP31dgMnCmdmmD2sfTSfsV/CVPhr/wiI+HX&#10;g/8A4R3yPI+x/wBlxbduMZ3Y3bu+/O7POc818D/8Ee7Kf9mz/gpb8ePgrpN3cXHg6xWa/tIpZC4t&#10;2huYkjP+95VxsY8bjGM9Kcn/AAXa+Kdp4Y/4Ri4/Z/8AEH/CyvL+zKoW4EJuNv3vs3leb152Bune&#10;vYP+CPP7D/jT4MXfjb4s/FaNoPiN8TLgzTWshUy2UBkMreZjhXkkIJQfdVEBw2VFJNO/TUl6xt6H&#10;0p+1r+xj8PP24Ph/YeF/iVos2uaLpuoLqlvBFfT2ZS4WOSIPvhdGPySyDBOPm6ZAx+VPjn9jf4e/&#10;sM/8HLv7H/hT4Z6LNoOia1oGvatdwSX0940twNM1aIPvmd2HyKBgEDvjPNftVivyl/b0P/HVJ+xT&#10;/wBidr//AKQ6vQUfq1RRRQAUUUUAFFFFAGX4w8NQ+MfCmpaTcf8AHvqdrJaS/wC46lW/Qmvwn+Nv&#10;/BOH4sfBz4mXnh8eE9V1yHzXFnfWFuZoL6MZKuCOhKjJU8g8V+9mKCoPagD5B/4JBfsca9+yj8Fd&#10;XuvFUa2niDxbdxXMtl957OGJSsau39873YjtuAz1r6+oxiigD86v+C1H7CXi340eKdF+IXg3T5Na&#10;kstPGl6lYW6ZnCLI7xyqM/OD5jKQBwFHXJr8tPHnh7xJ8Ovjv4D+HOqeEfEkPij4kLK+h2ps2Bux&#10;ECXwDzwAa/pf2j0r8qv+CpNjcXH/AAcSfsGzJDNJDFBrnmOqEqn7l+p6CgD64/4JTfsj6x+yR+zV&#10;JpviRY4vEPiLUH1W8gTB+xgpHGkJYHDELHuPoXI5xz8j/wDBYb9gDxtrvx/v/iT4U0i68QaR4ggh&#10;+2xWUe+ayniiWM7kGSysqKQw7kjHAz+q22jGaAP5pfhd4T8T/GL9pjxZ8JdB8J+Irrxp4MsY9S1S&#10;z+yFWghkijlRj3+7LGRnk5Hc19Afszf8E1Pih8c/ilpumXnhnVPD+jrcqNQ1G/tzHHbxK37zAbG5&#10;uuFHU+3NfQn7D2nXEX/B1L+2ZcNDKsEngrQQshQhHP2DRs4PQ9D0r9VtuO1AH5f/APBZD9gDxj4x&#10;+Ktv8RvB2kza5p91Yw2eo2lmm64tJIRtR9vVlZNoyOhTnqK+O/hv+wV8W/il4rtdJsPA+uQyXLoj&#10;T3ds0EECsNwd3bAVcc/pX9Ae0Zpcc0AfgL8af+CffxW+CXja60e98JatqCQuRDe2Fu09vdJ2dGUH&#10;g8cHBHQ9K9U/4J4/8E5PiF8RP2ivC+ta54f1Dw/4X8N6hb6teXGoQGMXCwyCQQorYLF2QKSPuqSf&#10;TP7TbRRtxQAVz3xS8EJ8R/hzrmgvJ5K6xYy2nmkZ8ouhUMB7Eg/hXQ0Y4oA/Kfxn+y/468D+I5tO&#10;uvDupTSxuUSW3hMsUwH8SsOv/wBepdX/AGTviFonhq11W48L6j9munKhVj3SR47sg5APqetfqnig&#10;LigD8ptT/Zb+IGkaDDqM/hXVltpnZABDlxg45Ucj0GR2qhbfs++OL23klj8K620cIy7fZG+UV+tG&#10;KMUAfkuvwA8bSWrTjwvrnlI2wt9lbg8e3uPzqOP4D+M5923wxrfysE/49W+8enb61+tm2jFAH52f&#10;sg/sieKvE3xd0TVtU0q60nR9Fuor+WW6j2+dsYOqKDyclR9Bk/XT/bh/ZP8AFFj8YdU8SaPptxqu&#10;k65KLktbR7ntpSPmVwOeWBIPQ59a/QDFGKAPy50v9jL4jar4OudZXw5eLFasB5DjbcS+rKnUgevX&#10;64rD0D9nDx14k1Bba08LaxJIxxlrdlUdepOMf/Wr9YttAGKAPxR+HHiG7+J/7c2rfs+WOh6xD4/0&#10;TR1129S4i8uCC1LQDeWPQA3Efbv3r9jPhR4FX4Z/DXQ/D8cgm/siyitTIBgSsqgFsdsnJr8y/gNY&#10;TJ/wd1fGy5aGZbdvgpbKspQ7C3n6LwD07H9a/VbGKACvzm/4LUfsIeLvjN4u0b4jeD9NfWjaacNL&#10;1Kwt1zcKEkd0lUdWBEjKQOm1fw/RmjFAH4U/s8f8Etfix8f7m9P9g3PhyytbSSdLrVIzAtzKEbyo&#10;lB5O5wFJxhQcnPSvBvid8NvF3wi/af8ABXwh1vwnrlr41+IFzLa6NbNBiO6aPhiHJwVHXIJGOeK/&#10;pO2g9q/Kr/grNp9xc/8ABf8A/YEmjglkhhn1oyOqEqmUTqegoA+7f2B/2brn9lb9ljw34O1CaG41&#10;S3SW4v3iHyefM7SMoP8AFs3BN3G4LnAzX5e/8FA/+CcPxE+Gn7RXiLUtD8Pah4g8N+JNSn1CwudP&#10;hMnlCeQuYXUcqVLlcn7wANftXigjNAH55f8ABFf9hTxX8Dde13x94y0+TRbjU9PGm6bYTrify2kS&#10;SSRxnKjMaAAjJyx4wM8d/wAFm/2CPGXjn4yL8SvCOkz69Y6jZQ22pW9pHuuLWWIbFkK9WVkCjIHG&#10;3B7Gv092j0pSM0AfkL/wSs/4J3ePtQ/aP0Hxv4m0O88O+HfCs329TfxGOS9m2/ukjU89WVi3QBfU&#10;4r9eqNoA6UUAfnn/AMFqf2FvFnx217QfH3g3T5NauNKsP7L1GwgX9/5ayPJHKg/jwZXBA5HB5ycf&#10;Lv8AwT9/4JxfEP4mftA+GdW1rw9qHh/wzoN/Bql7dahCYxOsUgcRIrYLFygU46Ak1+1u0elLtoAK&#10;KKKACvzo/wCC3dvD+y/4F1j476pDcXXhXSYLO21cWqBp7eSSeK1hYLkZVmljGR0x06V+i9fn7/wd&#10;C2kt9/wQ3+NMcMUk8rPoRCxruY/8T3T+gHtQBm/8E5v2etd+Kfijwj8Q7jTrrS/DJtYNbtXu49r3&#10;QkiWSEKv/A1YnoMdzX6KAYFeT/sLI0f7EvwcVlKMvgjRFYEYIIsIK9YoAKR13JilooA/E/8A4KCf&#10;8E5fiD8Lf2gPEmqaL4f1DX/C/iDUZ9QsbqwgMohEshcwuoyVKFtoJ+8ADXkN1+w78XLPw/b6pJ8P&#10;/Ey2d1IYUYWjbi3ykZXrg7xgkevTFf0G7AO1G0elAH88DfsmfExftGfAvihfspxL/wAS+T5T09Oe&#10;ePrS6V+yL8UNamZLXwH4omeNdxAsJBgfiK/ofxmjGaAPxQ/YC/4Jw/EP4n/tAeF9U1vw9qOgeGNC&#10;1CDUr261CExiZYpA4iRTgszlQpx0BJ7V7j/wWZ/YH8ZeOfi+nxK8I6Xc69Y39nFbanbWqbri1ljG&#10;1ZNvVlZNoyBwV57Gv092j0pSuaAPwU8Cf8E0vjN8QPBGra9Z+DNQt7XS41lWG6XyZ7zODiFDy5Cn&#10;Jx6Y64FchF+xz8VJpY0TwB4oZpZWhT/QH+ZlzuHTtj6cV/QztB7UbB6UAfz5+D/2Hfiz448Tx6TY&#10;+BPEX2pphCxmtGijiJOMszAAAYPPbBr9u/2MvgRJ+zN+zJ4R8EzzR3F5otoftUkY+Vp5XeaXHqoe&#10;RgCeoAOBnFeohAO1LtoA8H/4KNfszX37WP7K+t+FtJkhj1qOWLUdPEvCyTREkJnou5Sy57bvTNfj&#10;v4d/4J+fGLxN45/4R6HwFr0N8swgkaaAxwQk5+ZpD8oUbSd2egr+gDFG2gD5B+PH/BPW+8Uf8E09&#10;J+EulXVtceIfC9vb3dpIw2RXV3GWaRQT93f5kqhj6jIAJx+Wdj+wr8XdR8YNoMfgDxJ/aCzCJg1q&#10;yxoT8u4uflxnv6c1/QVikCAdqAPHP2DP2drn9lf9lnwx4M1CaG41SxSS4v5I/uGeaRpXUeoTfsB7&#10;7M969kpNoxS0AFeb/tWfB+b44/BDWNAtJI476QJcWpk+75sbBgvtuwVz23GvSKNvFAH5N6p+zt44&#10;0fV5LGbwvrX2hH8shbdmUnOOCMjnsa6HWP2LfiHo3gW116TQLl4bhiGtoxuuYFGCHdOoB7dxj6Z/&#10;UPFBGaAPyf0j9mrx5rWpQWkPhXWPMuNpUvblVAJwCSeAPftX3H/wyXdf8MSf8K78+D+2Ps32jzv4&#10;PtPnfaNufTP7vd6c4r33FFAH5Ur+yv8AEBvFDaQvhfVPtYfZnyv3Y5xu39Nvvn3rpv8Agof/AMEy&#10;fF2ufAPwDqHhe2XXNc8H2U9rq1lbr++nSaVp98fPz7Hdlx1IIOOuP0w20YoA/Dv9jX/gmj8RPjZ8&#10;ZdFj1rwzqOheF7O7juNTvNRtzHG0SOd0aqcF2baUx23Z6ZrH/aX/AOCafxP+B/xXvtHsvDOq+INJ&#10;muWGmX9hbmWO6iJJTOPuNt6qehz1r93NuKQqCelAH8+Gr/sRfFzQ9SazuPh94nEywLcsosmbahw2&#10;cjjo3TqOlZ//AAyP8ThcW8X/AAgfijzLpVeJf7Pk+YN07V/RBijFAHwF/wAEjf8Agn/4g+EHwz8a&#10;6t46s20q78e2A0uHT5F/fW9qVfe7jsXLj5TzhAe4r4K+PH/BPD4pfAz4gXmizeFdW1i1hkf7JqFh&#10;bNNBdxc7XBXOMqMlTgg8da/fLFG0DtQB/PDcfsi/FC006G7k8BeKUt5j8j/YH+br7Z7fpXafBj/g&#10;mp8YfjdLdfYPCV9ptva2z3Hn6kv2WOUru2xru6uzLgfXJwAa/eojNG3FAH88mp/sefFLRtXk0+fw&#10;H4nW6jk8koLF2G70yBg9evuK7DxB/wAE0fjN4b+F9n4quPBuoNZ3TPutYl33lugAId4h8yq3zfTH&#10;uK/evaPSk2g9qAP53Jv2VfiVbD5/A/iheSoP9nydcA46ehFe4fsF/wDBN34i/Fb49eG77WPDuoeH&#10;/DOi30GpX15qEJjEqRSb/KRWwWZypXA6A5PFftpijGaAPzi/ar/ZC8WeEPi5q99pmk3eraPrN7Jd&#10;201rGX8vzXLeWwGSCpbHvwa4bWf2UviDoWjWd9ceF9U8m8OECx7nQg4wyjJUn369a/VbbTXHy0Af&#10;i7+wTfah/wAFGvh1rXir4d6LqcmkaHqVxpFxLeqIM3EEcTugOeSRKmAOua9GsP2ZPH2o3E8UPhPW&#10;DJaqxkzblduBkgH1x+dWP+DRCyuNO/4JxfEBLiGaF2+K+sMFkQqSDZ6dzz2r9Vto9KAPzO/Z+/Y5&#10;8YfEb4habHfaPeaXpFvOkl5c3cRRRGrfMqg/eY4KgD1545rzH/gqt/wT38d6R+0hr3jbw3ol54g8&#10;OeKrj7cz2MRkksp2A8xHQZPLAtuxg7vUGv1/xRt5oA/B3wx/wS/+NHin4Z6p4oh8IXsMOmlQLG4/&#10;d3l2uDuaOM8sFx075PXmuP8AC/7FHxX8Ya9Dp9j4D8SG4mkEf7yzaNFy2Msx4Az1J96/oSxSFAe1&#10;AHzt8AP2Kz8PP+CfP/CodUvITfalol9ZX91Gm5Iri781mYDPzeW0oAORu8sHjOK/Ib4rfsG/Fj4R&#10;eMrrR9Q8G61dPbuwjuLK3ae3uFHO9GUcjHPqPqK/oDxRtHpQB/NLq3hDxVov7U+jfBufwf4mTx5r&#10;+jtr1nYfZDultA0yl8desEntxXqU/wCwh8YIPEtxpH/CvvEjX1qT5iraErj2boQdvHNfWXxxsJ5P&#10;+Dun4N3Cwytbr8FbhTKEOwN52scE9O/61+qu0elAH4AeCv8Agn58YvHrXwsfAWvL9gieWU3EBhDb&#10;OqLuxub0UZzWFF+yF8UJtQW1XwF4oadmZVQae/JXO7nHb+n5/wBDu0elG0elAH5CfDj/AIJzfEv4&#10;FfDK11bVtDkmn1wiee1tv3s2nbchUkA6HA3cdN2OucX1+A3jRrbz/wDhF9aMW/Zu+yv97+dfrZij&#10;GaAPzR/Zz/Y+8XfET4jaW19o95pej2s6XF1c3cZjUor5KgHlmOMYHrk8V96ftF/C5vjP8GNe8Nwy&#10;RxXGowqYHcfKsiMJEz6ZZQM+9dyVBPSlxigD8o9W/Zm8eaT4gk02TwtrDXUbFcRwGRXx3VhwfrUf&#10;/DNXj43txAPCOtNLan94Psx4/H/Cv1goxQB+SsXwE8bXETOnhbWyqxmU/wCivwmTyeOnavev2C/2&#10;T/E0HxesPFWvabcaTpmih5Y1uU2yXUrRlUAHXA37iemVAr7w20YoAAMVwf7S/wAIF+PvwD8W+DWm&#10;S1bxFp0tpHOy7lgkIyjkdwHCkj0Fd5RigD8AfE3/AAT7+MXhnx/L4bl8B65cX8cmxXt4DJBKMgB1&#10;kHylTkc1+vn/AATV/Zc1H9kb9lrTfDetSQtrV9cyapqCRcrBLLtAj3fxbURAT0zkDgAn6BKA9qXb&#10;QAUUUUAee/tPfCWb44fBHW/DttJHFeXSJJbO/wB0SRyLIoPoG27c9g2a/OqP9lf4gy+KG0hfC2rf&#10;ahIIyTF+7643F+m3PfOK/VfFGKAOB/Zq+Fb/AAV+CmheHZnjlu7KJmuXQcGV3Z2A9gWxnuFzXfUY&#10;ooAKKKKACvye/wCDj/UdN8I/Fb4C/ub6+8SfEXUJ/Cel2Vrb+Y1xJ5sBj5z/AH7kDGMnf7V+sNfl&#10;T/wcGWFxef8ABQL/AIJ0tDDNIsPxhhaRkQsEX7dpHJwOB7mgDxb9in/gm18SPjF8btBk1bw3qWge&#10;G9NvYrzUL3UIDGvlxyZMaq2CzsU24HTJPTmv2m8e+FIfHfgnWNDuG22+sWU1jKcdElRkb9GNbAUD&#10;tS4oA/Av44f8E8vip8EviBd6LceFdW1aCOZha39hbtNBepn5XUjOM+h5GcHvXX/sY/8ABNj4kfGb&#10;41aH/a3hvUtB8N2N5Hdaje6hAY18pHy0ahsF3YqVwPXJ6Zr9xduKMUAfif8At8f8E4PiJ8NP2hvE&#10;F9onh3UPEHhvxFqM19YXNhAZBGJpC/kuo+6yM23nhgAa6j4cfB7x5rfhKFrrwZ4ks7qzK2dxHNZu&#10;MSgAccc565/A1+w+0elLigD5I/4Jzfsw698Nda1LxZ4htG02S5tTZWlrKP3xVnVndv7v3FAHfJ9B&#10;n63oK5FFABX5p/8ABYbwrJ+ytYeL/jVqFrd3nguBIbq/ezTfLaOzRQYK5HDMynPTLY7c/pZXw/8A&#10;8HHVrNe/8EVfjxHDFJJI2l2QCopZm/4mdp0A6/0oA+VfhZ4M8RfGD4T+GvGej+G9ck0PxXp1tqlj&#10;I1q2XiuIVmjyB3KOPb616dZ/sRfES9+H9xr/APYc6eTKFWyfi6kTnLhPQEDj3yOBX2F/wS1ie3/4&#10;Jlfs6RyK0br8MPDSsGGCCNJtsg/SvetoPagD8yfgN+x14w+JvjvT4bzRrzS9JjmV7y6u4iirEG+Y&#10;AH7zEDAHr6DmvWf+ChH7LPiLXfiS3jLQbCXU7PUIIo7yO3XdLBJGoQMVHLAqqjI6YI6V9u7aNo9K&#10;APyWg+AXja4gkkj8L64ywrvci1fgc+1e1/sPfsneKbj4x6X4k1nTLjSdL0OT7UDdJte5k2/IqA88&#10;ZDE9Bj3r7+xRjmgAIzX5K/8ABW//AIJ8+OH/AGidY+IPhbRrvX9B8UeXPcJZRb5bCdI1RwyjJKt5&#10;e8MO7Fe1frVSbQe1AH4h/sb/ALE/xb17xHqE8PgrVrXTzZM8k16n2ZSVbgKG5ZiVZdo+vSvU7j4C&#10;+NLV2WTwvrS7WKN/orcEYz29x+f5frVijbQB+I/7Ifjub9tj4Wap4w8EaDrl1o+j+ILjw1cu9v8A&#10;Ml3BHBI42jPG24jwT3z6GvU9H/Z58ca7qK2tt4X1hpnYJ81syhSTjknjr3q//wAGjthcWH7BfxeW&#10;4glhZvjNrThXQqSDYaXzz2znmv1W20AfmB8U/wBizx78ML61jk0mbVI7qJHEtipmVHIG6Nschgxx&#10;6HGRxXLD9nzxwz7P+EV1vd5hix9lb7wGdv4Dmv1nKg9qUDFAHzn/AME8/wBnXVvgn4M1XUtehW11&#10;LxA8RW2b79vFGGxu9GYuSR7D8PO/+CiX7LfiHxT47j8ZaDZSapBcW6QXkMC5mhdchXx1KlcA46Ee&#10;9fZ+0elLtHpQB+Tifs5eOpNGfUB4V1r7LGwBc2xzznt1/h6iu38AfsE+PPHHgzVtWewfTZLOMNZ2&#10;l0Nst8wYbgoP3cKCcnqQAPb9LNtGKAPyai/Z38cz6j9kXwrrZnDbSv2Vhjp3/EV6l8Rf+CfXi7wj&#10;8KND1aztzqOqMrtqVjBzJbAnKbf7+B97GMH161+ie2jFAH5KWvwH8Z306RxeGNckeT7o+yPz19RU&#10;n/DPvjjztn/CKa3u3+V/x6t97Gdv5V+s+KNtAH5Ox/s4+PJNVWx/4RPW/tDYyht2HU9c9MV+g37F&#10;/wAEbz4CfBO30nUjH/aV3cSX90iciJ3CgJnuQqKCfXP1PrmKNuaACvB/29f2fdS+O3wttf7FVZtW&#10;0O5NzHb9DcIy7XRT/e4UjPXbj0r3ijaD2oA/Krwj+yp4/wDGWvLp9t4Z1KGQsUeS4j8qKL13M3AF&#10;R3H7LfxAg8SNpR8K6s10r7flhJjPzbdwbpjPf8a/VnbRtoA/EX4W+PLj4vftN/EL4R6P4f1+bxf8&#10;M3ij1qD7N8kZkGV2kZzn1OK/Uz9hT4CX/wACPhBJb6wsceraxdm8niU5+zrtVVjJ7kBST/vY7V8L&#10;/wDBKSwng/4ODP2+JpIZo4Zv7E2OyEK/7vsehr9VgMUAFFFFABRRRQAUUUUAFFFFABRRRQAUUUUA&#10;Udc0e31/SbqxukLW15C8Eq5xlWXaRn6E18Dt/wAGvv7Gbnn4Z3J/7i9x/wDFV+g1IRuo63A/Pn/i&#10;F6/Yy/6Jnc/+De4/+KpG/wCDXv8AYy4/4tlc/wDg3uP/AIqv0GL4agPQB86/sL/8ErPgp/wTi1Px&#10;Hd/CXwvJ4dn8VRwRakzXklx56wlzH98nGDI/TrmvoyiigAooooAKMZoooAaPmFDfKOlOooAK/KX9&#10;vT/lak/Yo/7E7X//AEh1ev1ar8pf29P+VqT9ij/sTtf/APSHV6AP1aooooAKKKKACiiigAooooAK&#10;KKKACoJtMtrm7juJLeCS4h/1cjRgvH9D1H4VPXxB+2t/wUX8dfs7/wDBWT9mH4G6HZeGZvB/xkj1&#10;J9duLy1lkv4DbxsyfZ3WVUTJAzuR89sUAfb9FFFAEEel2sV7JdLbwLcTALJKIwHcDoCep6D8qnr4&#10;g/Zt/wCCjHjr4uf8Ft/2hP2c9UsfDcfgX4V+HNL1bR7m2tJV1OWW5ttPlkE8jSsjKGu5MBY1IAXJ&#10;OCT9v0AFFFFABRRRQAUUUUAFFFFABRRRQAUUUUAFFFFABRRRQBCmm28d810tvCty67GmEY8xhxwW&#10;644H5VNXw/8ADD/gox488Z/8F5viN+zJdWXhlPh94T+HUPiyzuo7WUaq920mnKVklMpjMWLuTgRB&#10;uF+bg5+4KACiiigAqCfTLa5uop5LeCSaDPlyNGC0eeuD1H4VPXxB+3R/wUY8d/s2/wDBUz9lv4K6&#10;BY+GZ/Cfxpl1FddnvbWWS+gFuqlPs7rKqJnJzvR89sUAfb9FFFABRRRQAUUUUAFFFFABRRRQAVFe&#10;2MOo2zQ3EMVxC+NySIGVsc8g8VLXyv8A8Fo/20vFn/BPT/gmv8Rfi94HtdDvfFHhNtMFnDrFvJPZ&#10;P9p1O0tJPMSOSNjiOdyMOMMFJyMggH1NHEsUaqqqqqNoAGAB6U6uF/Zo+I9/8Yf2c/h/4t1SO3j1&#10;PxT4a07V7tLZSsKTXFrHK4QMSQoZyACSQMZJ613VABRRRQAUUUUAFFFFABRRRQAUUUUAFFFFABRR&#10;RQAUUUUAFFFFABRRRQAUUUUAFFFFABRRRQAUUUUAFFFFABRRRQAUUUUAFFFFABRRRQAUUUE4FAEF&#10;hpltpUJjtbeC2jZtxWKMIpPrgd+BU9fEH/BBf/gox47/AOCm37I3irx38QbHw1YaxonjnUPDcEeh&#10;WstvbtbQW9pIjMsksjGQtO+SGAwF4HJP2/QAUUUUAFFFFABRRRQBA2mWz3y3TW8DXKrsExjHmAc8&#10;buuOT+dT18QfEr/gov478H/8F5fh/wDsy2tj4ab4f+Kvh1L4su7qS1lOqpdrJqChUlEojEeLWPgx&#10;FuW+bkY+36ACiiigAooooAKKKKACiiigAooooAKKKKACiiigAooooAKKKKACiiigAooooAKgutMt&#10;r6WGSa3gmkt23xM8YYxn1UnoeB09Knr4g/4Kq/8ABRnx1+xR+1P+yT4J8I2Xhm60j45/ECPwt4hf&#10;VLSWa4gtWubGItbMkqKkm25k5dXGQvy8EEA+36KKKACiiigAooooAKKKKACo7uzhv7doZ4Y5oX+8&#10;kihlb6g8VJXzb/wVy/a38UfsJ/8ABOn4nfFjwdbaPd+JPB1lb3FjDq0LzWbtJeQQN5iI8bEbZWIw&#10;45A+hAPpCGCO2hSOONY44wFVVXCqB0AFOry79in4w6p+0R+xt8I/iBrkdjDrfjrwZo/iHUI7KNo7&#10;aO4u7GG4lEaszMsYeRgoZmIGMknmvUaACiiigAooooAKKKKACiiigCCx0y20uJo7W3gt0Zi7LFGE&#10;DMe5A7+9T18Qf8EIP+CjHjv/AIKY/swePPGfxAsfDNjq3hn4haj4VtE0O1lt4Wtbe2spUZ1klkJk&#10;LXDgkMAQF+UYJP2/QAUUUUAFFFFABRRRQAUUUUAFFFFABRRRQAUUUUAFFFFAEEOl21tdSzx28Ec8&#10;/wDrJFjAaT6nqfxqeviD9h3/AIKL+O/2kP8Agqt+1F8E9esfDMHhH4MnTf7DnsrWWO/m+0Juf7Q7&#10;Ssj4PTaiY75r7foAKKKKACiiigAooooAKKKKACiiigAooooAr6hqEOk2E11cSRw29vGZJJHbaqKB&#10;kkk9ABzmvzF/4JZ/8Fbvjf8A8FSP29PFeqeHfAtvpX7Knhlb7SbfW5I0W4vb1GRrd2d23s7Jlmji&#10;UrGJU3HOC36I/tAeEL3x98CPGmg6a3l6hrWhXthavnG2WWB0Q/gWBr8Sv+CLn/BWj4V/sAf8ETvH&#10;XhPxRr1j4b+LXwxvddRfDl4pjvtRvZXd7cImPm/eMsbf3fKOcACpvv6Ds7K3cPiz+1j+1t/wWX/4&#10;Kh/Fb4Z/s0fE6P4Y/Dz4LyS2rakk7wQXssUhg3yPGjNI00ySlF4URxk8kfN9l/8ABCP/AIKH/FH4&#10;8678VvgL8f4rdfjV8C7+O11C8g2hdZtJC6pNxgMQUU7wAHSaJsZLV8+f8GrnhHQf2NP+CZPj74/f&#10;FLWbHwvZfEnxG95Lq2qyeSjWVtmGJizckvcSXWAMliRjORVv/ghN8RY/25P+C0P7YH7R3hi1vI/h&#10;7q1vZeG9Lu5YzGl+yCBFcA9zFZLIV6qJ1z1q0rPk8tfUiTuuZd/wP2TooopFBRRRQAUUUUAFFFFA&#10;BX5S/t6f8rUn7FH/AGJ2v/8ApDq9fq1X5S/t6f8AK1J+xR/2J2v/APpDq9AH6tUUUUAFFFFABRRR&#10;QAUUUUAFFFFABXwP+3f+wd8SPjr/AMFj/wBk/wCMHhzSbO68C/CmHVE8RXcl9FFJameN1i2xMd8m&#10;SR90HHevvijNABRRRQB8D/st/sI/En4X/wDBez9pX47axpNnD8N/iR4Y0nTNCvkvopJrme3tdNil&#10;VoQd6ANbSjLAA4yOor74oLYooAKKKKACiiigAooooAKKKKACiiigAooooAKKKKACiiigD4H+E37B&#10;/wASPCn/AAcQ/E/9oS90mzj+GHib4ZQ+GrDUBfRNPLfLJpjFDADvVcW03zEY+Ueor74pNwNLQAUU&#10;UUAFfA//AAUD/YQ+JHx+/wCCuv7I/wAWvDOk2d14J+Esupv4ku5L6KKS1E6qI9kbEPJnBztBxX3x&#10;RmgAooooAKKKKACiiigAooooAKKKKACvkP8A4Lr/ALJfjb9uT/glp8Tvhf8ADnT7fVPGHiZtKNhb&#10;T3cdrHL5Gq2dzJmSQhVxFC55PJGOpr68o3UAcD+yt4D1L4Wfsw/DfwzrEMdvrHh3wvpml30aSCRY&#10;54LSKKRQw4YBkIyODXfUbqKACiiigAooooAKKKKACiiigAooooAKKKKACiiigAooooAKKKKACiii&#10;gAooooAKKKKACiiigAooooAKKKKACiiigAooooAKKKKACiiigApG+7S0UAfA/wDwbufsIfEj/gnt&#10;+xj4w8G/FDSbPR9e1bx/qWv20NtfRXiPaTW1lHG5eMkAloXG08jHvX3xSFwKWgAooooAKKKKACii&#10;igD4H+KX7CHxI8Uf8HD3w3/aDs9JtJPhh4d+GU3hq+1Br6JZo75pNRYIICfMK4uIvmAxz7Gvvijd&#10;xRQAUUUUAFFFFABRRRQAUUUUAFFFFABRRRQAUUUUAFFFFABRRRQAUUUUAFFFFABXwP8A8Ffv2D/i&#10;R+1z+13+xp4t8D6TZ6hofwd+JEXiLxRNNfRW7Wdmt1p8hdFcgyNtt5TtTJ4A7ivvijcBQAUUUUAF&#10;FFFABRRRQAUUUUAFfLv/AAWf/Zj8X/tlf8EyPiv8NPAVjBqXi7xVYWsGnW09yltHKyX1vMwMjkKv&#10;yRsck9QB3r6io3cUAeTfsH/CrWvgV+w78G/BPiO3jtfEXg7wNomh6pDHKsqxXVtYQQzKHXIYCRGA&#10;I4IGRXrNG7FFABRRRQAUUUUAFFFFABRRRQB8D/8ABvN+wf8AEj/gn1+yf8RPCnxP0mz0nWvEHxK1&#10;PxJYxW19FeLJZT2lhFG5aMkKS0Eo2nkYyeor74o3UUAFFFFABRRRQAUUUUAFFFFABRRRQAUUUUAF&#10;FFFABRRRQB8D/sCfsH/Ej4C/8Ff/ANrT4u+JdJs7TwP8V/7L/wCEcu476KaW68hMS7o1JePB/vAZ&#10;7V98UbqKACiiigAooooAKKKKACiiigAooooAKKKKAGkq1fk5/wAFgPgV/wAE1fg38ch44/aD0jSb&#10;f4iak4vLrTtHu7xbvVySP3txaWjgNnHMjAFu5PFfp/8AF/x3H8LPhP4m8TyxGeLw7pV1qjxg/wCs&#10;EETykfiFr8ff+DeX/gn94N/bk+Dnij9rT446XY/Ej4j/ABL8RahJZtrCfabbS4IJTHiOJvlyZFkA&#10;4wEVAMVKer8ike7eIv23P2Of27/+CM/jDVtbsdY0H9m3wxq+m+FNQs4bB9PltGgudPkgjhjhy6xh&#10;5rcEpghd/TGR9ifsA+Efgr4L/Zc8NW/wBt/DcHwzmiM2mtojiSCck/M7Pks8hI+ZnJYnrX5o/wDB&#10;rf8As9eDf2m/+CS/xf8AAnjjQNP8ReFdY+J2pR3Wn3Ue6NwtnpzIR6FSFII6ECtH/ggR4Xuv2F/+&#10;Cqn7WX7KOm6lf6l8P/CZtfFHh+K5kMn9nrMIjsz/AHjFdwKx/iMGepNaO3Nbuk/wVzPp6Nr8T9i6&#10;KKKkoKKKKACiiigAooooAK/KX9vT/lak/Yo/7E7X/wD0h1ev1ar8pf29P+VqT9ij/sTtf/8ASHV6&#10;AP1aooooAKKKKACiiigAoorhfiv+058PfgXeWdt4w8YaB4dur/8A494b27WOSQZxu29dueNxG33o&#10;A7qivJr/APbv+DOmajaWs3xO8EpNfRCaH/iaxFChAIJcHauQRgEgntmvU7LUINRtY57eaOaCVQ6S&#10;I25XUjIIPQgjvQBNX5e/8FN/iNr/AIe/4OBP2GtDsNa1Sz0XWINaN/YwXTx294Vicr5iA7Xx2yDj&#10;Ffp9LcxwRs8jBUUEsx6KPU18C/tU6R+zf8bf+ChHwb+NGt/HDTdM8TfA37ZBZ6XaXEc1nfG4VlcS&#10;uFY/KG/gYY70Aff1FeXeHv22fhH4q8MX2s2PxG8Izabpqq93MdSiT7MGYqu9WIK5IwMjk1p/Dr9q&#10;b4c/FvRr3UPDfjbw3rFnpkXn3skF9GfsUfJ3ygkGNeDywA4oA/Pv9iz4i69q/wDwc+/tg+HbrWtU&#10;udA0rwboUtlpsl07Wtq72OjszRxk7VJLsSQOdx96/UKvgH4K6T+zZ8Jv+CmXxe/aNsfjpo114k+K&#10;WkWek3+lXF7Amn2cdrDaQq0MmAXZhaIT8zD5m9q+uvhJ+1p8NfjvqLWfhDxt4f16+VDIbW2ulNwF&#10;HVvLOG2++MUAeiUVzvxK+Lvhf4N+G31jxVr2l+H9MjYIbm+uFhjZj0VSfvMfQZNeZRf8FJfgTNbP&#10;MvxQ8LbY2CENcFWyemFIyR6kDA74oA9vorxK4/4KQfAq2naNvij4TZkLA7LvzB8oBOCoIPUAY6nI&#10;GSCK2vCP7b3wh8e6nNZ6P8RvCN9dQKztGmoxhtqruZhkjcAOpGQMH0oA9TorkPBfx+8F/EXU2sdD&#10;8TaPqV4uf3ENypkYDgkL1I9xkV1wbNAC0Vwviz9pnwD4G1p9O1XxZo9nfRHEkBm3PEeDhgudvBzz&#10;jin6p+0p4B0bQ7fUrjxdoK2N0zLDKt4jiUqcNt2kk4746UAdvRXncn7W/wAM4hNnxv4d/c43bbtW&#10;zn+7j73/AAHNV4/2yPhfKzKvjTRflBJ/eHnHXHHPtjr2zQB6ZRXmsH7YfwxuIXkXxtoQWMgHdPtJ&#10;z0wCMn8M474ouP2xPhjaztG3jTRGZDglJTIv4MoIP4GgD0qivOLT9rz4ZXsiqnjbQF3qXBkuRGMA&#10;46tgZ746456c1Kv7WPw1fSpLweNfD/2eMhW/0td4Jzj5Pvdj26c9KAPQqK4vS/2ivAmtaBc6pbeL&#10;dBk0+z2/aJvtiKsG77ofJBUnsDyax1/bH+F7wNIPGuibVIB/enPOegxk9O3t6igD4J+BfxF167/4&#10;OwfjN4Zm1rVJPDtp8Gre7g0x7pzaQzGbRwZFiztDYduQM/MfU1+oVfFvwr/Z0+Dll/wVX8WftMaX&#10;8Uor7xb408IReEJNCeeFbOOENaSCRCQHaT/REyNxxubIBxX0pD+1P8Obie4jXxt4b32wJkzfIoAH&#10;cEnB/DNAHfUVzPgX4zeFfibHI3h/X9L1byVDSLbzqzxA5ALL1GcHqK4jxF+3x8GPCer32n6h8SvC&#10;NveabxcRG+VmjIYqV4zlgQQVGSO4FAHrtfl7/wAFUfiNr/hv/gvF+wjoun61qljpGszaz9vsoLp4&#10;4L3aiFfNQHa+O2QcV96eC/20fhP8Q9LvrzR/iF4UvLfS4Gurxv7QSM2sSnBkdWIKqD/ERjkeor5N&#10;/aN039mv9qz9u74I/Ga9+OWk6Zr3wTe8bTdPiuYkstR+0LtbzXkXjG35drDPvkUAfoBRUFlqVvqV&#10;nHcW80dxbzIJI5I2DpIpGQykcEEdCOtedfE79sv4V/BnxKujeKPHnhvRdWYKTaT3a+dGG6F1GSgP&#10;XLYGKAPTKKxvA/xD0L4meHoNW8O6vp+uaXdAmK7sZ1nhkwcHDKSOCMVjfFz9oPwT8BdNhu/GXijR&#10;/DkNwxWH7bcCN5yOuxPvNjvgHFAHZUV5x8KP2vPhj8ctVNh4T8ceHdc1AKz/AGW3uh9oKqQGYRnD&#10;YGRzjHNej7uKACimtKqAk/w9favLdb/bi+D/AIb8YT6BqHxI8H2WrWp2zQTanEnlMG2lGYnaHB/h&#10;J3e1AHqlFecfDT9r34X/ABj8RPpPhfx34Z1zVIy3+iWt8jTMFxllXOWXnO5cg84Jwa9G3UALXwb/&#10;AMHMPjTV/h9/wRR+MeraFqd/ouqWz6IIbuynaCeLdrmno211IIyrEHB5BI6GvvKvmP8A4Kr/AAQ+&#10;HH7ZX7H/AIp+C3xA8df8IXp/jU2bvdW0kZvYha3sF2pRHDAgtAqkkdGOOcUAek/sSahPrH7GPwiu&#10;7ueW4urrwXo0s0srFnldrGEsxJ5JJJJJ616nXhfgX9oP4P8A7MHwV8DeF7z4meF10/RdJtNE0+4u&#10;dRi8y8S2iS3DsFOBnaMtgKCewr1HTPi/4V1nwH/wlFp4i0e48N+S1x/akd2jWnlr95vMztwO/NAH&#10;R0V5l4J/bP8AhP8AEaa9j0T4h+EtQk06OSe5WPUow0Ucf35CCR8g/vfdPYmsy2/4KA/BO8sby5j+&#10;KHgtodPz5x/tOMEAEDKjOXGSACoIPbNAHsFFeMzf8FEfgdb6KmoN8UfB/wBnkO0AXytLn3jHzj8V&#10;qOb/AIKMfAuG3tpD8UvB7LdfcC3oZh/vKOU/4EBQB7VRXhb/APBTL4CxyMp+J/hncpxxI5/ktWNO&#10;/wCCj3wL1SVkj+KPhJWWMy/vbzyQVBxwXABP+yOcc4xQB7ZRXjvhn/goN8E/F+q29jp/xM8JyXV4&#10;VWGN70QtIzNtVRvx8xPRep9MV3PxN+N3hH4MeHP7X8V+ItJ0DTWO1Jr24WMSNgnagPLNgHhQSfSg&#10;DqaK8ju/2+PgtZaRZ30nxP8ABYtb6XyYWGpxsS/ykgqDlcb1yWAAyM4rPP8AwUf+BQlmT/haPhHd&#10;bsEb/TOGJbb8pxhhnnK5GOenNAHtlFeP6R/wUC+CeuzXMdv8UPBe603eZ5mpRxDC5JKliA4GDyuR&#10;VfSf+CivwN1q4hig+KHhHzJyVQS3oh5GOpfGM5GM4zzjODQB7RRXAfFb9qj4c/A+3s5PFnjLQNDG&#10;oJ5lqtxdL5lymQNyIMsy8jkDFchD/wAFIvgTcBtvxQ8KrsKA77kp97pjIGevOOnfFAHt1FeP6F/w&#10;UB+CniTVrexs/id4Pkuro4iRr9Y/MO/YAC2BknoM5I5GRzV/wt+2z8I/G3jIeH9J+InhO+1hphbx&#10;20eoJunkIJCxknEh4PCE88deKAPUaKpa94jsPC2kzX+pXlvY2VupeWeeQRxxqO5Y8Vz3gf48+Dfi&#10;TftaaD4k0nVLpQWMEE4aXaOrbepX3AwaAOuornvHfxY8N/DCxjuPEGtafpEMx2xm5lCGU+ijqx+g&#10;NWfCPj/RPH2l/btE1Wx1az3mPzrWZZUDDqCQeCPQ0AbFFcV4s/aN8C+BdfGl6v4q0aw1DOGgluBu&#10;j9N/9zP+1jI56VlD9sL4Yl9v/CaaJuyw/wBaf4Rk9vy9TwMnigD0qisHwR8UfDvxKsmuPD+tabrE&#10;MZCu1pOsnlkgEBsdDg9Dz+RrQ8QeJdP8KaVNfaneW2n2VupeWe4kEccYHcseBQBeorzRf2xvhe7O&#10;B410X92CT+9Pb045/Cuh/wCF5+Df+EKuvEh8UaCugWIP2nUDexi3t8dQ75wp5HB55FAHVUV4v/w8&#10;V+Bo0qS9/wCFoeEPJjbaw+3L5uc44j++R7gYxz05qzdft/fBOytbSaT4oeChFfPsiYapE3Pfdg5Q&#10;DuWwBQB6/RXC+Mv2m/h78PvAtl4m1rxl4d0/w/qS7rK/kvkMN4CMjyiCfMJHZcmuIh/4KV/Aee5j&#10;hHxQ8Lq0pAUvOyqM9MsVAHvk8d8UAe40ViaP8SfD/iDwdH4isda0u60GWE3CalFdI1qYwMl/MB24&#10;AByc8YNeXTf8FH/gVBJIrfFLwjmLdnbebs7cZxgfN14xnODjODgA9sorxdf+CinwNa0km/4Wl4P2&#10;xSeUR9vXeTkDIX7zLyPmAK45zjmtTwv+3H8HvGmvSaZpfxK8G3l9GM+UmpxDeAu8lSSAwCgklSQM&#10;HOMGgD1SivEb7/gpD8CtOZhJ8UPCrbXaM+XcmTkY5+UH5eeG6HBwTg41b79u/wCDWneGodYm+Jng&#10;0afcS+THIupRuzvxlQgJbIDAkY4BycUAes0V4fN/wUl+BMEULt8TvC7C4XcgSdmYc4wQASp9jg8j&#10;1Fdl4a/ak+HfjDUILTTfGOg3VzdbPJjFyFaUsMqFDYyT6DkHjrxQB31DHArg739qL4d6bqdxZ3Hj&#10;Tw7DcWhIlRrxBtIJBGc4JBByAcjviqVn+2B8Mb+ZY08baCGfp5k/lj8SwAH40AfA3/Bp18RNf+Jf&#10;/BPPx5feIta1TXb2H4pavbxz3909xIkS2enkIGckhQSxx05PrX6hV8y/8Erf+Ccvhn/gmP8As96x&#10;4H8J+JtV8V6X4h8SXXilry/EXmCS4ht4iieWApQCBSDyfmPJr6aoAKKQtgV5l8VP2z/hX8EvEJ0n&#10;xV478PaNqiqHa0mud00an7pZFyVz23Yz2oA9OorxRP8Ago58C5HjX/haXhENIrMN15twFznORweO&#10;AcFsjGcjL9D/AOCivwO8RahDa2vxP8J+dcYCCW8EIYk7QMvgZJ6AnJ+lAHtFFc38QvjB4V+E/hNt&#10;e8TeINJ0LR12j7Ze3KwwsW+6ASfmJ7AZNebX3/BSH4E6fDBJJ8UvCTLcLvQR3fmMBx94KCUPI4YA&#10;9fQ4APir41/ETXrP/g6/+EXhmHWtVj8O3XwauLubTFunWzlmE2rjzGiztLfKnJGflHoK/UKvgvXP&#10;Cf7OvxN/4Ks+Cf2lo/jhoq+LNA8HHwlZ6It9brY3EMsl0Q7sw3LLuvCNhYH5Rkda+0viF8XPDHwm&#10;8LSa34m17S9B0mMgG7vrlYYiT0UMxALHsBkmgDoqK8SsP+CkHwK1ETGP4o+E18ld7ebd+Tn2XcBu&#10;PsuTST/8FI/gTb2MNw3xQ8K+XOSFC3JaQY/vIBuX23AZ7ZoA9uorgbT9qb4b6h4Pj8QWvjfwzdaL&#10;JKYEu4L+OWN5B1QbScsOCQOQCPWqs37X3wxghhkbxtoO2b7oE+5h9QOV/HFAHpFFc/4E+Knhz4nW&#10;kk3h/WtO1iOHHmfZp1dosjI3L1XPuB3reaTaO/5UAOori9S/aM8B6N4mbRrrxdoNvqcbbHgkvEVk&#10;bIG0nOA2SBtJz7VveK/Hui+BtGbUNY1Sy0yxXAM9zKI0yegBPUnsByaANaivNbf9sT4YXJO3xtoa&#10;4Qv+8m8vIHpuA59B1Pauq8DfFXw38TLVpvD+t6brEceBJ9mnDmMkZG4dV/EevpQB0FFFcH8WP2of&#10;h38Cr+0tPGHjLw/4dur7HkQXt2scrgnG7b1C56sQFHOSMUAd5RWBo/xU8N+IfBK+JLHXtIvPDzRG&#10;calDdxvaeWMkt5gO3AwcnPGDnpXMfDX9rz4X/GLxE2keF/HnhjXNUXfi0tb5HmkC43Mi5y6jP3ly&#10;OvPBoA9GopktwkELSSMqRoNzMx2hR3Jz0rzbw1+2d8J/GPjb/hHNL+IXhO+1zzRAlpFqMZeWTBOx&#10;OcO3ByFJIxjrQB6ZRVHXvEun+FtIm1DUry20+xt13S3FxII44x7seBXBw/th/DGe4Ea+NNE3McZM&#10;pVf++iMfrQB6VRWPcfEHQ7Twt/bkurafHo3l+b9uadRblD0YPnaQe2DzWb4F+N3hH4mSyR6B4i0n&#10;VZo13PFb3CtIgzjJXqBnuRz+IoA6qiud8ffFnw18LbWObxFrWn6PHMcR/aZgjS/7q9Wx7DirnhLx&#10;1o3j3SxfaJqljq1mSV861mWVMjqMr3GelAGtX5e/8F8PiJr3gr9vP/gnvZ6PrWqaXaa58XIbXUIL&#10;W6eGO/i+26UDHKFIDrhmGGyPmPqa/UINmviL/gpt8FPgh8ev2jfgL4l+InxatvBOvfAXxMni/TdM&#10;iuIWa/dZbaYJcIVZ1jP2QAEbSdxwScUAfbtFeQ+Dv2/Pgv4+1QWWl/ErwnNdN92OS+WAvwT8vmbd&#10;2ACTjOO+Krv/AMFEfgakjKfil4N3LOLf/kIL98/+y/7f3fegD2aivKvEv7cfwf8ACD6aNS+JHg+3&#10;/tiJJ7M/2lG6zRtna+VJAU4PzHA4PNUk/wCCg3wSk0GbUl+KHg77LbuEf/iYJ5gJ3Y/d/fOdjEYX&#10;kDPQg0AexUV5T4U/bn+D3jfTry6034keEZ4dOhNxdF9QSFoIgQC7K5BC5IGSMZI9ak0v9tj4Ua1p&#10;9tdWvjrQbi3u8+W6TEggNtJPHyjPc4BHPTmgD1KiuT1L46eDdI8Jxa7ceJtFj0edisV39rQxysOq&#10;qQfmPsMmsuz/AGqvhvqF/Daw+NvDkk04BQfbUAYk4AyTjJJ6E5oA9Ar4t/4OGPFmqeA/+CNfxy1X&#10;RdRvtJ1Sz02za3u7OdoZ4CdRtQSrqQRkEjg9CRX1F4t/aA8E+A9ZXTtZ8UaLpt8wDeTPdKrKCMgt&#10;z8uR03Yz2zXiv7cfhX4U/wDBRH9lTx18F9T+JGm6TY+LrWOC6vLC7h+0WyxTRXO6PzMq3+qAJ5AG&#10;e9AHT/8ABMrWLrxD/wAE2/2e9Q1C6uLy+vvhr4cuLm4nkMks8jaXbMzsxOWZiSSTySc17nXgf7On&#10;xO+FH7Nn7OHgX4f2PxC0e/034e+H9P8ADVvc3FwguLqOzt47ZZGVQMlljBJUbcnsK7WL9rz4YzWr&#10;zDxt4fCocENchXP0U/MfwFAHo9FcD4b/AGpvh34t1SOy0/xhoc13M4jjia4EbSMeiruxuPsK3fHP&#10;xY8N/DPT47rxBrem6TBM2yNrmYIZTjJCjqxHoBkUAdDRXm8n7X/wxito5j420HbJnAE+5xj1UfMP&#10;xArpPAnxe8L/ABPgkk8P67pusLDjzBbTB2iz03L1H4igDpKK818e/tjfCv4W+LV0HxF4+8LaNrBG&#10;5rS6v0jkiGM/Pz8mR03Yz2q98Tv2ovh38GdHstQ8UeMvD+i2upIJLNp7xc3a8fNGqks64IOVBGOe&#10;lAHeUV4jD/wUi+BdzEjR/E7wy/mSGNVWZjIWxn7u3dg9AcYJ4GTxXRr+2L8L3ZgPG2h/KpcnzuMA&#10;Z4OME+w5oA+CP+DUf4ja/wDEr9hn4rXniLWtU1y6tfi/rNrDNfXT3EkcS2OmMsYLkkKCzEAcAsfU&#10;1+oVfF//AASi/Zw+Dv8AwTf+BnjDwj4Q+KMHijT9f8T3vjK7uNUuIYZrV5obaF0CqF/dqIEIJGfm&#10;PJ7fQh/bI+F4Df8AFaaL8rbT87deenHI4PI46eooA9MorzNv2yfheoXPjTRfnGR87f4U6D9sP4Y3&#10;E6xr410QM/QtKUX8WIAH4mgD0qivOV/a6+GbXckP/CbeH90YyT9pGw/Rvuk+wJNaFp+0h4BvvDs2&#10;rReLtBbT7YqJZvtiDyy33QQTkE9hjJwaAO2orzuL9rX4aTae90vjbw/5cfUG5Cv+CH5j+ArU8Jft&#10;AeCfHS3B0nxRot99ljMsypdLuiQdXYE5C/7R4oA7CivOf+GufhmC3/FbeH/lkER/0kcsfT1H+0OP&#10;eumm+K3hmDwgviBte0ldDYAi/wDtSfZzn/bzigDoKK80t/2xfhhdTLGvjXRFZzgF5TGo+pYAD8al&#10;/wCGuvhn5Ecn/CbeH9sjbAPtI3emSOoHueKAPRqK81h/bD+GE9yIl8baFuY4y0+1e/8AERjt6+nq&#10;K9A0zWbXWrCK6s7iG6tZ1DxSwuHSRT0KkcEe4oAtUUVg+Ovih4d+GWnLd+INY0/SLeQlUa5lEZkI&#10;GSFB5Y47AE0Ab1FefaV+1b8ONa1RbO28Z6BJcSMERTdKu9iQAFJwGOT0BrX8b/G/wj8NruC317xF&#10;pOlz3OPLjuJwrsOmcdQvueKAPzn/AOCW/wARtf8AEn/Be39unRdQ1rVL3SNG/sb7BZT3TyW9luj5&#10;8tCdqZ74AzX6hV8Rfsv/AAS+CP7OP7d3xs+Nul/FiLUNc+NhtBqGn3csUdlp/wBmXaPKfaCd3fcx&#10;9q+2LW9ivrWOaGRZoZBuR4zuVwehBHUUAS0UUUAFFFFABRRRQAUUUUAFFFFABRRRQBn+J/DVr4w8&#10;NahpN/Es9jqdtJaXEZ6SRyKVZfxBIr8J/wBmT9rjx5/wbJ+MvGHwP+MHgnxN4q+BOoazPqvg/wAX&#10;6TbmVLWOYjKP/DyAC0ZIYSb8ZByP3maQIOa/KL/goF/wcZeHPC/xt1r4M/BH4M6l+0V400aZ7XVB&#10;ChbSrKZTh4wVjkaZkIKtgKoIwGJBFT10KR+eX/BFj/gvv4P/AOCav7E/jXwHZ+C/E3jr4j+KPGt9&#10;rejadZRbbd1mtrWOIOwyxO6F8qqk4Ax1r9KP+DeD9ir4peGde+LX7TXx0s5NL+Jnx8vo7mPTJYvL&#10;l0uwUtIoZDym8tGqoeVSBM8k4+W/BP8AwWQ+PP7IOrjxR8TP+Cden+EvDaYFzqWh6HPplzbxgje+&#10;6SKRWxlSASg45bnI/Xb9gL/goB8Of+Cj3wCs/iF8N9Sa502SRra8srhRHeaVcgAtBPHk7XAIOQSr&#10;AggkGtN231tYz/4c9yoooqSgooooAKKKKACiiigAr8pf29P+VqT9ij/sTtf/APSHV6/Vqvyl/b0/&#10;5WpP2KP+xO1//wBIdXoA/VqiiigAooooAKKKKACv55f2wPF2u+N/2oPHl94kmuJNX/tu6glWUn9y&#10;scjIkYzjCoigD2Ar+hqvm39pv/glV8Kf2qvHf/CTa5a6tpOuSlTdXWkXK25v8YA81XR1JwANyhWx&#10;34GAD8LW4r9kP+CFHizXfE/7Gl3Dq01xPZ6Pr9xZaU8xJK24hgcoueqLI8mDkgZI424qxf8A/BCj&#10;4H3mpWs8beMLWO3iEckEWqKY7pgAN77oywbjPyFRknjpj6s+GPwt0L4OeB9P8N+G9Pg0rRdLj8q3&#10;tYQQqDOT15JJJJJJJJOTQB83/wDBZvxfr3hH9hvWpNDmuLdb+9trLUJYSQy2rsQwyOcMwRD0yGI7&#10;8/hdrfxM0Pw14v0rQb6/it9W1vd9htyDuuNvLEYGOB61/TV428C6V8R/CeoaHrljb6lpeqQtb3Vt&#10;OgeOZD1Uivww/wCCj3/BMD4ceAP+C5P7I3gPR7jxLZ+HviGmrSX0f2uN5LQRRsyrA7RkgZH/AC03&#10;n3FAHgPQ/r9f8jNTW9/NZLMsM00IuU8uUI5XzVzu2tjquQDg9wK/Zzw9/wAEO/gdofhi90+a38Ta&#10;ncXioF1C61IC5tirE7o/LRI8nODuRuB9c6/wx/4I0/A/4baJqdnNo+peJTqtv9mluNYuhJNGpOSY&#10;/LWNY2JAO5VBBAwRzkA/CjS/iboesePNS8M2t/FJrmkxJNd2oB3Qo6qQTxg53r0Peu++FHi3W/An&#10;xL0DVvDlxcW2uWN9DJYvBneZd42qAOuScFecgkc5r2D9kf8A4JifDfxp/wAHD/7U/wALb6bxI3hv&#10;wf4V0i90+RL1Fug81ppcjB3EeGAMzAfKOAMknJP6gfs5/wDBIX4Rfs2eObPxJp8Ou+INY05/MtJt&#10;auo51tnyCHVI4403DsSDj680AfCH/Bcvxl4g1j9rSz0nVJJl0jTdFtpdPt9xMOZQ3nOOxYupQnuI&#10;19K+Lsbvrj/9f9a/oE/at/Yb8AftkaHa2vjCwuPtWn5+x6jYy+TeWoYjcFcggqcDKspHfGcEfPqf&#10;8EB/g2trJG2vfESRmYESNf2m5B3UAW23B75BPoRQB+Pucjnn/P8Anj3r1/8AZO061uNQ1i4ZVkvL&#10;dIljLdY0bdnH5Lk9uPWv0nuP+CBfwZnmZl1v4hQqxbCLqNsVTIAAG63J4xkZzyecjAHTfDP/AIIs&#10;/B74YeIJtRt5vF2oSyxvGsd3qaiOLcoGQI40JwRuG4sN3PoAAfFnhvV73w94gsr7TZZodQtJllt5&#10;Ijh1cEFce/t+Ffqn8WNe1bSPgBr2pWKtHrVvok1xHs5McwhZsr6kHkepArhfhj/wT3+H3wv8VQax&#10;bx6nql5ayeZbjUZkkjgbOQQqooJB5BbPPPXBHt7wrJGVYBlYYIIyDQB+Nk8z3c7SSSNJJIxZmY7m&#10;YnJOSfU8/Wmjp/n/AD16V+i3jT/gmp8OfGPiGbUEbXNHMzl2t9PuI0g3HqQrxvtzzwpA56Umqf8A&#10;BND4a6jodvZxx61ZTQMzG8gvAZ5cnOG3qyYHQYUce/NAH51bsD6+/wDn/wCvR2+n6fh7V+g0n/BL&#10;b4cuJtt54pj83G3beR/uv93MXf8A2s1Ev/BK74ehmJ1bxc2QQAbuDC59P3Pb3zQB+f2OT60bcn+8&#10;P5V+gcf/AASx+HaQyK2peLZGcgh2vIcpzk4AhA59wcdsUlz/AMEsPh5PMzLqni6FWOQiXcBVPpuh&#10;J/MmgD8/SfX7p6+/+TQR/Ov0Ftf+CWvw7tpVZtQ8VTqqkbZLuEDJOd3yxA57emO2ealH/BL34cDS&#10;nt/tPiXzmYEXX2yPzUAzwB5ezHI6qTwOeuQD89Rx9Op/z/WjPP09e3p/XjvX6M6X/wAE1vhnp2gX&#10;VjJb6teSXIXF5Pd/6RCR3QqqqM98qQfSsZf+CVvw9ETL/a3i4sSMP9qt9y9eB+4xzn0oA/NOw+OP&#10;hXVPjFfeAIdWt5PF2m2I1K507a2+K3JjG8nGMEyJ36musJOe/P8Aj/nNZP7PH7HXg1f+Dpr4seCb&#10;mLUNQ0PR/hFb6jElxcYkll8zSF+dkC5H7xjgY5x2GK/SSD/gmF8NYZ7hmfxDIswIRGvV2wf7uEB4&#10;/wBomgD81Pif4y1vwL8O9ZvtAvbywvHtjbSTW0jLIIJcRy9OxRjn069ga+UOv/Aj19a/fv4Y/sD/&#10;AA7+GAvDHp9xrUl9bPaSNqzJcDypFKuoUKqgMpIPGcccZOfGPEf/AAQl+CevavfXUNx4z0uO8JMd&#10;taalF5NoSScx+ZE7d8YdmGAOO9AH41jjOP4uG9/89awtf+Jeh+FvFuk6Ff6hHbaprhb7DbEHdcbf&#10;vYwMetfuD4K/4IgfA/wlpN9bXNr4k8QSX0BgFzqWoDzrXnO+PyUjUOOACVPAx0JB/Nf/AIKH/wDB&#10;L34c/B3/AILQfsb+A7G88UX2g+Pp9WGo/a7yIzIIlUqsbJEmBzg7gTgDnrkA+7f+CNXxA8WXv7AP&#10;jb5ri8bw3dXsXh4S5bBFqsojUYPyiVjjGeWI7V+UXiHXL7xPr99qOqXM93qN/O9xdTTMWkmkY5Zm&#10;J7kkk+9f0bfC34T+H/gt4EsPDPhjTLbSdF02Py4LaEHao5JJJJLMScliSSeSSa+bfjX/AMEX/g38&#10;bPiBc+Ipl8SeHrq+lM93Bo13FDbXMhOWYpJFJtLEknYVBJJ6kkgHyx/wb9eL9ej+MHjjQ4pLiTwz&#10;JpC31xHkmOG6EyJEw7BmQyehITvtGPnn/gqX4t13xV+3N48TXpriT+y777FYxSE7YbVVUxbAeAGB&#10;38dSxPOc1+yv7M37JHgn9knwdJovgzTms4bphJd3E0nm3N444DSP3xzgABRk4Arjf2sv+CbXwz/b&#10;G1WHVPE1rqWn65DGIRqmkzLBcvGOiPvR0dR23KSOcEUAfhf4C8U6x4J8a6VrHh+4ubTWtOuo5rGa&#10;3z5qzBsrtx1OcDHcEjkGv6QdDmnuNFtZLpFjumiVpVU5CuRkgH618x/s+/8ABHj4P/s8+O7PxJZx&#10;6/4h1XTX820fWrqOZLeTgrIEjjjUsuOCwOCc9QMfVG3/AOtQB4d/wUh8W654H/Yh+ImqeHJJoNWt&#10;9NCpLDnzIYnkRJnUjkFYmkOR0xnIxmvwNZi7HPLEkkk/rX9LWr6Nba/pdxY3kMd1Z3kbQzQyLuSV&#10;GGCrDuCCRg+tfIeuf8ENvghrfjKfVlTxVZW87Fv7LttRVbOMltx25jMgHbAfAHQCgD8cfCXiHUvC&#10;PifT9U0a5uLPVtPuEuLOaAnzIpVbcrL7g4r+j7wXfXmpeENMn1GNYdQmtIZLmMdEkKKWH55r5q+C&#10;H/BHH4N/Azx9a+JLW213XdQsZvtFmur3aTQ2jggqyoiJuKEZBfdgnPJwR9UiPb3oAcTgV+Nv7YHx&#10;ys/hxr/jDxl8QdU/su1sNQaO+urgMwtiZhDGmAM43MiDA9K/ZKvy8/4Ol/2a/C7f8Em/i94+htZb&#10;TxFayaLvkhfbFc79ZsYiZFIIJCscEYJwM56UAfnZ4h8Wf8J1rM+sC4a6h1JvPhl5w8TDKYzzjYQA&#10;PStmw+Jniqw+EmoeFrfUtRXwheahDeXdqpP2ZrpUcJu7Aldx2/xeWDglQR+nf7O3/BHT4O/Gj9kP&#10;4P6xfReItN1S58I6Rd3d1YX6o16Xs4GKyB0dcDkDaqnHcnBH0VoP/BNr4R+H/gJdfDmPw0k3h++k&#10;FxcSTSlrya4C7VnM33hIMnBGAMkAAEggH4KqxUjnGc/j2ppHP16/yr9pvA//AARB+Bvg+e+kuLPx&#10;Fr/2yOSJF1HUQVtQ/GY/KSP5lHCltxHXk81l2v8AwQe+CVtZ30TXXjaZ7rPlTPqUQks+QR5e2IKc&#10;YwN4bgnOTggA/G0gA59vSgjn/eHPFfsZL/wQV+Cr6KtqupePI5lOTeLqUHnv7EGDy/yQH3qOf/gg&#10;f8F5bW3jXV/iBE0P+skXUbbdc/72bfA/4CFoA/Hc9cfpRjj/AD+P6/lX6/P/AMEAfg6zsR4k+JSA&#10;nIVdQssL9M2pP55qxp3/AAQN+DNjMzSa18QbtTGUCTajbAAk/e+W3U5HTHT2oA/HnG7r06/5+tdj&#10;8V/ir4y+JOneGbfxZqGpXttoelpZ6Ot2GCraBnwVz94ZBXdzkIBn5cV+r/hr/gg58FdB1S3uLi+8&#10;caxHAQWtrzUYRDN8275vKhRuehww49+a9a/aK/4JvfC39pbwho+kaxo8mlDw/bCz0y60h1triygA&#10;IESkqylB/dZSARkYyaAPwV6jbR1/Lp/Kv2Uu/wDghJ8EbnSLO2WbxnDNbS+ZJdJqcZmuhhRscNEU&#10;C8H7iqfnbnpigf8AggX8GTJM39tfELbIwKJ/aNtthAbO1f8AR84I+X5snHfPNAH49Ef5J/D/AD7U&#10;Yx6eh/z/AJ71+yOkf8EHvgnpk9001142v1uN2xJ9SiVbfOcbPLiUnGeNxboM55zBpH/BBP4L6bcw&#10;yTap49v1iYlo59RgVZc44by4FOBg/dI6nOeMAH4/alrN1q7xtd3VxdGCFYIzLIX8uNeFQZJwoHAA&#10;4HQVWJ24/Dr+Nft38Z/+COPwV+MUOnBNL1LwnNptulqk2g3CQNNGuAvmCRJFZsDG8ruOeSeMcNB/&#10;wQI+DcKtu174iTFipBfULUbMdcbbYfe75z7YoA/H3AB/z/n/AOvSxu1vKrxsyuvIYHBB6jn+Vfsf&#10;oP8AwQd+Cej6tb3Fxd+NtUhhOWtbrUohFN8+75vLiRuny/Kw4/2vmrS8Kf8ABD34IeF/Gq6xJD4l&#10;1aGOYTJpl/fpJZLjPykLGrsuSCQznOMHgkEA8b+O3xJ8X+M/2RvgjJ4huLyRtW0T7XePISTdzLtV&#10;JJPVvLIbnr5jfj4/4O1zUfDXivTb/SZZodTtbiOW2eHO8SZ+XAHXPTHccV+rHxQ+B3hv4weChoOt&#10;afHLp8YH2cRDy2tCBtDRkfdIHAx24ORxXn/wp/YA8AfCXxRDrFrHqWqX1qxe3bUZklWBuzBVRRkd&#10;ASD+fNAHxj+3J4h1bXf2lPEMerNIGsXS3toixKRQ7AwC+x3Fvck1e/Yk8Y+IvC/jTxKugvP+88PX&#10;08kaZKmSKJmhbGDlg+AP94ivtr47fseeDf2hLuG71qG8tdQhQRi9sZBFMyDOFbIZWAzkZUkHoeTW&#10;l8Ev2ZPCfwBsLqHQLNxNe8T3Vw3mzyjOQpbj5R6AAUAflbeXUup3ck1xI880zF5JHbczMepJ65Pr&#10;UYXGBj8K/Rvxt/wTe+HPjXxNJqm3WNLadzJJb2NwiW7sevysjFc+ikCsYf8ABLD4eB2P9qeLNuWI&#10;X7XBgZGB/wAse3b9c0AfMf7Auvapov7UPh2HTZJVj1BpYL1FJ2yw+WzHd7KVB+oHrXr/APwVf17V&#10;FvvCmmCSVdGlSa4ZFPyyzqVUE+pVTx/vNX0L8Cv2SPB/7PVxNdaHbXM2oTr5b3l5L5s2zj5QQAFB&#10;IydoGT9Bjovi98FPD/xy8LtpHiKz+1Wu7zInU7Jbd8YDow5B/Q9DkUAfkn1968b/AGrde1G3TTdM&#10;We4j0q4DXEkSuRFLKhIUsBwSqsQCeQGOMZr9Zf8Ah1d8Pdzf8TbxccggZu4Pkz6fuf55rW1z/gmT&#10;8JfE/wANbzwzqWhzXsF5IJjfST/6dC4BCtHIANmATwBgjIYMCaAPwcwGP6UY3H8ePav2K/4cJ/Bf&#10;+yZLf+1PHvnOci6/tGDzUGc7QPI8vHblCcd881Zuv+CEPwSuba0jW48aQtbPukkTU4y10P7r5iIA&#10;/wBwKfegD8dbnVru8sLe1luria1sw/kQvIWjhDHLFFzhcnk4AyarZ25/X8f8fSv3A8d/8Eevgj43&#10;+G+l+HE0O90X+xwwg1LTrnZfvu5YyO4ZZCW5+ZTjouBxXn8H/BAP4Nw3UcjeIPiNKsZBMbahaBXx&#10;6kWwbnvgj2xQB+Y3h/4s+NtM/Zj8Q+FbO+1BfA97rNnNexJnyPPMczBCcYw3lqxXPJiU44rzjbjH&#10;8q/f7wv+wF8LPCfwBuvhpb+GbebwtqBEl5HO7PPdzDH755chvMG0YYEbcAAAACvB5/8Aggb8GZnk&#10;K618QIw5Yqq6jbYjzjGM2+flwcZz1Oc8YAPx5IyPXn8/89KD/wDW/PP+c1+xI/4II/BcWskf9q+P&#10;izyeYsp1KDdGMg7B+427eMcgtyec4I1fDH/BDP4G+HtekvLiLxVrELggWd7qY8hMoV4MSI/U7uWP&#10;PtxQB+MP9CcexzRnaD79ffof6V+wl7/wQK+DV07GPXPiHbAuXAj1C1O0HGF+a2PA5x3+Y5J4xq3v&#10;/BCv4H3XhiHT4/8AhLra5il8w6hHqam5lHy/IwaMx7eD0QH5jz0wAflF+zlp9rf/ABMh+1BW8mB5&#10;YFYcFxjnHsCT7da+kFcqdyk7uvB/z3r69tP+CDPwi0y6tLiz8SfEizurPlZotRtA7tkncc2xGecc&#10;ADHavUfDP/BMX4ceH9St7iabxBq3kBf3N5dR+XIQOSwjjT7x5IzjPQAcUAfnjjn8TzR1X8M1+h95&#10;/wAExfhtd6ncXCyeIbeOY5WCK8URw8k/LlC3f+ImqVr/AMEsfh3azK7al4suFXqkl3CFf67YQfyI&#10;oA4//gix+0lpH7TH7NGt33h3XI9f0HQdfm0q3nUNiGQRRSyQ/MAcL5qt6fPX2NX5R/8ABn5Etv8A&#10;8E2PiBGo+VfivrCj2AstNr9XKAMD4n6nf6N8NvEF5pcfm6na6bcTWaYzumWNmQY92Ar+cbxHrt94&#10;n8QXupancz3mpX073FzPMxaSWRySzMfUk5PvX9KzRblxn/69fJfxy/4Iu/Bz44eO7zxC3/CSeGb3&#10;UHaW6j0W6hignkYks+yWKQKxJyduBnJxkk0AfijjI+mSB6cdqCxJ6/56V+xCf8EDvgurxltY+IDq&#10;isGVtRtsSE5wTi3ByvGMYHyjIPOXaF/wQT+C+kanDcXGq+PdTjj+9b3Oo26xy/Nn5vLgRuny8Ece&#10;/NAH5T/EL4r+MfHfgXwjpHiDUNSutD8P2ksOhR3Aby1iaVtxQn72GUpnnAjCjhcVxuBgV++Hxv8A&#10;+Ccvwq+PHwt0PwjqegjTtP8ADMJg0ibTGFvcach+8qMQQQ3UhgwJ5PPNeK3v/BAz4M3VrBHHrfxC&#10;tWiXDyR6jbFpzx8zbrcgHj+HA5PHTAB+Ldz8S9DsvH9t4Vkvol166tmvIrQg7mhBbL5xjHyN37V7&#10;L8Z/i1438e/Dr4e6X4mvtSuNF0XSZI9FWctsMX2iVNwz97GwR55wsajiu/8AiJ/wTM+GvhH/AIOY&#10;fhN8KQuvah4V1D4Vya3di5vR9ouJ0l1MYZ0VcK3kLkKAeWwRxj9cfjx/wT4+GH7Q3w00bwvrOhix&#10;sfDcIg0ibTGFtcaYnGUjbBG0gDKsGB64zggA/Ajd6e9HT8On5V+wlh/wQK+DNoJvM1v4hXXmJtUy&#10;6hajyj/eXbbLz7Nke1LN/wAEC/gzLp8MK658RI5IiS066ja+ZN6bgbbbx22ge+aAPzC/Zj1C7g+I&#10;Jt4mY2s9u5nX+EAfdOPrgf8AAjX0J/n6199eE/8AgkZ8HvA3hNtN0ux1i1unlMj6p9sD3smf4WZl&#10;KbRxgBBjGepObUn/AASx+HTRQquo+LI2j+84u4d0n1zDj8sUAfK37DniLVND/aa8Mx6ZJMovpzbX&#10;caE7ZICCX3D0AAb2Kivv39qLW9S8N/s++LL7R2kj1G2092iePh4+gZl9wu4/hWb8Cv2P/Bv7Pl9J&#10;eaJb3VxqEqeWbu9lEsyrgAhcBQucZOAM/TAHpl5Yx39vJDMqyRyrtdWGQwPUEUAfjazmVizEsxPJ&#10;9TXXfELx34k8U+D/AApYa1c3k2m6dZMmmrKTtKec6kjPXGwJnsEAr7p1T/gmp8NdT8Tyal5OrW8U&#10;jh2sIbrba5yCQBt3gHBGA4ADHGOMdx8T/wBk7wT8WPBmn6HqGli1tdITy7CSyIhls19EOCMHjIII&#10;OAcZoA/LADHHr1x39a9c/Ya8Qapof7TXhmPS5JVW+nNvdRqTtltypLbh0woG76qK+p7f/glj8PIN&#10;27U/FkuVKgPdwYB/vcQjkenT2r0P4F/sfeDP2fL+S90S3u7jUpU8s3l7KJZgnGVGAqrkjJwoz9AA&#10;AD06QlYa/ng/au8Xa943/aS8b6h4mknl1ltYuY5xKSWi2SsixjP8KKoUDsFFf0R181/tL/8ABKX4&#10;T/tS+P8A/hJ9atdX0nWpmDXlxpFysH9oYxjzVZHUnAxuUKxHGeBgA/F/R/iv4y0n4K6v4Ts9Q1SP&#10;wVqGoQXN/bIG+zG4CvsDN0BYAnb/ABeWDg7a5/wr4h1Dwl4nsNU0i4uLPVNPuEubSeAkSxSqcqyn&#10;1B/Wv3m8K/8ABO/4UeEvgJefDeHwzDP4b1FhNdidy1zdTAYEzS8N5i/wlcbegAHFcD8E/wDgjf8A&#10;Bv4IfEG18SW1tr2vX2nz/aLOLWLxJ7e1cEFGCIibihGQX3YJzyQCADn/APgrX498VaB/wTkjurNr&#10;izvdYk0+21swkq0UMqFpVyOitIEQ9MhiO+D+NMMzW0qyRs0ckZyrqdrLzkYPYjrkV/SV458BaR8S&#10;vCN/oOvWFvqmkanCYLm2nXckqHsf0ORyMCvlnwp/wRF+B/hbx4utta+ItShjnE8el3t+JLGPGcJt&#10;CB2UEg4d2zgA5GQQDxv9oz4keL/GH7LfwRbxFNdMdU8PpfXbSE5urnaoEj5A+byyD9ZG+teEkZI/&#10;IfWv1o+KvwK8N/GXwamha5YRzWMODB5f7t7YgYBjYfdwPwPQ5HFeMxf8Er/h5HOrtqni6RQeUa7g&#10;2t7HEIOPoQfegD4XuPGWuT+AbfQ5Lu8bw/BdvcxQEnyRMVUMR2yBjjtuzxnnQ+B+u6p4a+MPhy60&#10;WSVNRXUIUiCE5k3OFKHHZgSCPQmv0ev/ANjzwHqHwph8HNo6JpVu5mjdGK3CzEYMvmdd5HU9COMY&#10;4rL+DP7C3gP4I+I49Y0+HUNQ1KAHyJ9QmWU2+c8oFVVBwcZwTgfXIB8Q/tta9qmu/tMeKF1SSVjY&#10;3RtrZGPEcCj92FHoynd77j1zmu9/4Jga/qlp8drzTreSU6XeadJJexZ+TKFfLbHqCxA9mNfV/wAd&#10;v2OPBv7QmoRX2sw3lrqUaCP7ZYyLFM6DkK25WVgO2VJHritn4Ifs3eFf2fdOuIPDtnJHJeHNxczv&#10;5k82Pugtx8oyeAAPxzkA63xPd3Vn4cvprGMTXkdvI8CMeGcKSo/MV/ND8ZPjjDbfEWGfxlrEg8Re&#10;LtSdI2ugxlu7pnAZenB3OowcY6dq/psMeR+GM1+JH/Bw1+w74Bh/4KE/sXPp9jc6PJ8V/ifHpevP&#10;YyhQ4e805WmjVgyJKfOYk7SpOCVJJyAfKh5o6Hnjj/8AV/nvX7KeDf8AghF8EvC2pi4vLjxp4gjH&#10;/LvqGpRrF0I/5YRRP3B+91Ue+a7f8EFfgszs39pePFBnEoUajBgL/wA8v9RnYf8Avr/aoA/HPaP6&#10;Z9aAOfxr9nvE3/BDL4Ha+dN+zx+KtI+wxLHKLPUwftxGcvL5qPhmzz5ewccAVRT/AIIOfBRdDmtD&#10;e+OGuJGDLenUovPiA3fKo8ny8cj7yE/KOeuQD8hPAtnbal410mC82/ZpryJZN3RgWA5+uSM9hX1r&#10;GixIqqqqqgAADgelfaXhP/ghj8D/AA1p95DcDxZrUt1CYo7i+1JVktWJyJE8mONdw6fMCOeQa6nS&#10;P+CT/wAPdJ0y1tv7c8bXX2fIMs95btJON2QHIgAOB8uQASOpJ5oA+CPOcxrH5jbVJYKScDPUgfgM&#10;/Sm55/Tr/n6V+kWpf8E6fhnqHhCHSU0+9tHhZnF/BcYvHJ67mYFSPYrgdgOc5Nl/wTA+G9pfQzNN&#10;4huI4wN0Ml4vly8g/NtQNzjHBHFAH56yyvcNvkZpHIHzMdxx9f0rA+JnxL0T4P8AgfUPE3iS/j0v&#10;RNLVZLq6kBZYVZlQE4BPLMBx61+nfjL/AIJw/DXxdry3yWupaOMAPb6fOscEmBgEqytg9D8pGSMn&#10;OTn4t/4L1fsFeBvg/wD8Ejvjj4l0yTWpr6x060a3jubpXhiJv7VOAFBPDZ+Ynn8qAPI/Cfiiw8ce&#10;F9N1rS7hLvS9YtIr20nUYWeGVBIjjPZlIPPNaA596+nP+CcH/BN/wH42/wCCc3wI1W8vfEi32s/D&#10;zw/ezSQ3USiNpdNtnZVBjI25YgbgTjuete1R/wDBLb4dJayRtf8AiqRnORI13DuT6YiA/MGgD8+V&#10;JU5HDdiP89q6D4h+OPEPjjUrGbxDdXlzcWtlDbWxuAQwt1X93jPUMCDu77s5OTX3d4b/AOCYnw30&#10;DVI7mabxFqqxsGEF5dx+S2OxEcaEg9+ea7T40/sa+CfjnHZnVLS4sbmxiW3hudPdYZViUYWPkMpU&#10;dgVOOgoA/L3H6enb1rqvg54z8TeBPGy6h4RMza4ttcLBFGC3n/unO0rg5HAOMHkA19tSf8Es/h01&#10;tHGuoeLFZc7pBeQ7n+o8naMewFd58Dv2M/BfwC1N7/R4Ly71Jo/KF3fSCWVFwAdu0Kq57kAE/Tig&#10;D+fzWdXutf1a5vdQuZrq8vJWmuJpnLSTSMcszHqWJ5JNJfazdarHbx3V1c3KWcXkQLLKziGMEttU&#10;E8KCxOBxkniv2o+Kv/BF/wCC/wAVviFP4imtte0Wa8dprmz0u8WG0nkbqxRkYrzzhGUZzkGrvxc/&#10;4I5/BP4r6DpdjHo+oeFm0iAWsNzolwsM0kYJOJDIsiyEknLMpY560Afkd+y5YWt145upJlV57e2L&#10;QBhnBJAJHuM/rX0BjI9+v0r7B0H/AIIR/CXwxdQ3Fj4m+JEN5A7MtwNQs95BGNpH2XbjqenUnORx&#10;XoK/8EsPh4rN/wATTxdyMAfa4MKfUfuc578kj2oA/M/4P/HLwr8ffD95q3hLWLfWLHT719OuJYlZ&#10;RHcIqsyHcAchXU/jXXEdvwHt7Vl/8Gsn7H/g34y/sTfFjUdet726urf4p6xpcDJcGNYUWy01g6hc&#10;fP8AO3JyPY9/0UP/AASs+HpVh/a3i/lsjF1b/L14/wBR79+eB75APz/4B+vXHegjHYc96/QBv+CV&#10;fw9YL/xOPGAwMHF1b/N/5A/lTrf/AIJYfDyGdXbVPF0gXqjXcAVvriEH8iKAPz96H/e/Uf5xQVxk&#10;+vX/AD61+gw/4Jb/AA7F1JIb/wAVFXGFi+2RbUPHIPlbs8dyR7Vfs/8Agmf8M7Xw7PYtHrU80xUi&#10;+kvB9oiI/u7VCc85BQ5/AUAfnVkEfjTklaHdtZlyCODjI7iv0Fj/AOCW/wAOU05oTe+KGlY8XBvI&#10;/MT6AR7PzU1reEf+Cb/w18LLceda6lrBuI2j3X9zuMQOeU2BAGHY9R255oA/OLHX24+lW31y9bRV&#10;09rq4OnrMZ1ty58pZMAFtvTJAAz6V99/8Otvhz83+neKuZA4/wBMi+UD+Afuvu/XJ967Cf8AYU+H&#10;U3w5j8M/2QyWscpnW6WT/TBIQAX8z1wAMEbcDGMAYAPzJC7Tn9fX8aOnp16V+gVt/wAEr/h7bzKz&#10;ar4umCnJV7uAB/rthB/IipP+HW3w5+zpH9u8VbkfcX+2RbnGc7T+6xj6AH3oA/Pnr69+/wDn3r7n&#10;/wCCU+vapf8Aw+8T2NzJLJpen3kP2MMSVjd1YyKvoOEbA7sT3524/wDglj8PEuFkbU/Fkirn9211&#10;Btbr1xCD37EdB7590+Gvwt0X4SeE7fRdBs47HT7fJCLyzserMx5LHuTQB0Vfmr/wUK17VNW/ah1y&#10;31BpPs+npBDZRNnYkJiR/l7cszEn147Cv0qrzP48/sm+Ef2iGhm1y3uIdQt08uO+s3Edwqc/KSQy&#10;sBnIyDg59TQB+Wecn39/5VZ1PV7rXLnzry5mupgix75XLttUBVGT/dUAAdgK/QPSv+CYHw407U1u&#10;JLjxJeRqwY2015GIWwQcfJGrY4/vVvfEn/gn78O/iTqtvePZ3mjywIkRGmSLCkqIAqhlKsOFAGVw&#10;cd+mAD8qfCPxy8K+O/iL4h8J6Tq8F54h8K+X/atmisHtC/3cnABz2wTX6Xf8Ewde1TWPgReQX0kk&#10;lnp+pyQWRc52x7EcqM/whmJHuTX5u/8ABMz9ivwj41/4LoftqeGL6fW20vwqdJNqFuEWSXzI8kSN&#10;s5x224/Gv2g8DeBNL+HHhi10bRrOGx02yXbFDGOFycnOeSSSSSck5/GgDYooooAKKKKACiiigAoo&#10;ooAKKKKACiiigDkfjoNa/wCFKeLx4c3HxA2i3n9lgdftXkP5P/kTbX5o/wDBo94T8BWf/BOK71TS&#10;47NviZc+JdQg8bSSgHUorhJj5EUmfnCeQY2APBZn7g4/UjxdBe3HhbUY9NkWPUXtpBau3RJSp2Hn&#10;j72K/nl8Mf8ABC//AIKQ+Af2jNc+K/hXx54T8KeNvE8hn1a80bWYLCHU3JyzTW8cQgkJJLHchyxL&#10;dSTUx+J+hT1j8z+iK/s7e/s5be6hhnt50KSRyqGSRDwykHgjHUdK/IP/AIIgaTpHw9/4LnftueFf&#10;hf5X/Cn7NrOVorPmxs9VDgPFHj5V2yNfoAO0WOiivL/iz+wV/wAFdvjX4MutB1r41aBDp14hSYab&#10;qlppszqeo86CBJB+DCuL/Y+/4I8f8FNP2CfAt94b+E/jT4c+E9L1S8N/eiKWxuJrucqF3vLLA0jY&#10;UYALYXnAGTmoqz+RMtVY/oK8zn8M06vhn/gkF8L/ANtD4d6/46f9rDxpofiyyuoLNfDi6d9l/wBF&#10;kUzfaC3kxJ94GHG7P3T05r7moBBRRRQAUUUUAFFFFABX5S/t6f8AK1J+xR/2J2v/APpDq9fq1X5S&#10;/t6f8rUn7FH/AGJ2v/8ApDq9AH6tUUUUAFFFFABRRRQAUUUUAFFFFABXH+L/ANn7wV4++Jvh3xnr&#10;XhnSdS8VeERING1SeANc6aJBh/Kbqu4E5xXYV8oftU/8FMG/Zs/4KNfAP4C/8IuuqL8bI76Q6sbr&#10;y/7M+zIzfcwd+7bjqMUAfV9FFFAHHeH/ANn3wV4U+MGu/EDTfDOk2XjTxNbx2uq6zFAFu7+KNY1R&#10;JH6sFWKMD02Cuxr5Q+Bf/BTBvjN/wVa+NP7NP/CLrYr8JND0/WBrf2rcdR+1QWU2zy8fLt+14zk5&#10;2e9fV9ABRRRQAUUUUAFFFFABRRRQAUUUUAFFFFABRRRQAUUUUAcdpv7PvgrR/jTf/Ea18M6TB461&#10;SwGl3euJABe3FqDGRC0nUpmKPj/YFdjXyh4A/wCCmDeNv+Cv/jj9ln/hF1t18H+CI/GH9vfas/ad&#10;72S+T5WOMfbM5z/B719X0AFFFFABXHeM/wBn3wV8RPiR4b8Ya54Z0nVPFHg8yHRdTuIA9zphk4fy&#10;m/h3Y5xXY18n/tbf8FMG/Zg/4KD/ALPvwN/4RddVX44SXyHVPtXlnS/swB+5g792fUYoA+sKKKKA&#10;CiiigAooooAKKKKACiiigArmvi58HfC/x6+H+oeFPGeh6d4k8N6p5f2vTr6IS29x5ciypuU9dsiI&#10;w91FdLXz3/wVN/blb/gm9+wt42+My6CviY+D2sANNM/kfaPtN/b2n38HG3z93TnbigD3bw/4bsfC&#10;mgWOl6baxWWnabbx2trbxLtjt4o1CoijsFUAAdsVerk/gR8TT8Z/gf4N8Y/ZfsP/AAlmhWWs/Zt2&#10;/wCz/aLeObZu77d+M98V1lABRRRQAUUUUAFFFFABRRRQAUUUUAFFFFABRRRQAUUUUAFFFFABRRRQ&#10;AUUUUAFFFFABRRRQAUUUUAFFFFABRRRQAUUUUAFFFFABRRRQAUUUE4FAHHfBb9n3wV+zl4XudE8C&#10;eGdJ8KaTeXkmoT2mnQCGKW4dVV5SB/EQiAn/AGRXY18of8Efv+CmDf8ABVD9m3xF8QG8Lr4S/sHx&#10;beeGPsguvtHm/Z4baXzd2Bjd9oxjttr6voAKKKKACiiigAooooA47UP2ffBOq/Gmx+I1z4Z0mbx1&#10;ptgdLtNceAG9t7UlyYVk6hMyScf7Zrsa+UfHX/BS5vBn/BX3wZ+yz/wi6zr4s8ESeMP7e+1YNvse&#10;8XyfKxzn7JnOf4/avq6gAooooAKKKKACiiigAooooAKKKKACiiigAooooAKKKKACiiigAooooAKK&#10;KKACuO+JX7Pvgn4x+JfC+seKfDOk69qngu+GpaFc3kAkk0q5DIwliP8AC26OM5H9wV2NfJ//AAUN&#10;/wCCmDfsK/tCfs4+Bl8Lr4gHx88ZR+EzdG68n+yQ09pF523B34+1Zxx933oA+sKKKKACiiigAooo&#10;oAKKKKACuf8Aif8ACnw58avAWo+FvFmj2PiDw7qyKl5p97EJILlVdXAZT1wyqfqK6CvDf+Ckn7Yz&#10;fsA/sSePvjAuijxE3gm1guf7OM/k/afMuYYMb8HGPN3dP4aAPYPCHg/TPAPhPS9C0Wyt9M0fRbSK&#10;wsLO3XbFaQRIEjiQdlVFCgdgK0q4H9lb42H9pT9mD4b/ABF+w/2X/wAJ94X0zxH9j3+Z9k+2WkVx&#10;5e7vt8zbnviu+oAKKKKACiiigAooooAKKKKAOO+C37Pvgn9nTw5e6R4F8M6T4V0zUb6TU7q206AQ&#10;xz3MiorzMB1dljQE/wCyK7Gvk/8A4JCf8FMW/wCCpXwD8YeNm8Lr4T/4RXxpfeEhai6+0faPs9va&#10;zeduwMbvtOMdtvvX1hQAUUUUAFFFFABRRRQAUUUUAFFFFABRRRQAUUUUAFFFFAHH+Dv2fvBXw++J&#10;XiLxlonhnSdL8U+LvL/trVLeAJc6n5Ywnmt1bb2zXYV8ofsmf8FMG/ac/wCChvx++BX/AAi66WPg&#10;j9hxqouvM/tT7Su77mBs2/U5r6voAKKKKACiiigAooooAKKKKACiiigAooooAy/Flnd6l4Z1G3sJ&#10;vs19NbSR283I8qQqQrcc8HB/Cvxg/wCG2v8Agpn/AMEuD5fxc+FmkftDeArD7+t6NzeiFf4/Pt13&#10;J9bi2LHjn1/a2aZbeN5JGVI0BZmY4AA7k+lfDn7Yn/BxP+yn+x2Luz1D4h2fjXXrXKnSvCYGqSBh&#10;xhpUPkKQeoMmR6VOzuPpY4D9k7/g6X/Zp/aEv4NG8X32tfBvxQx8uWw8WW3k26v3AuVzEB2HmFCf&#10;QV+hHgL4n+Hvil4eg1Xw7rmk67ptyiyR3NhdJPG6nkHKkjmv58P2kv2hviP/AMF6buS1+C37EPh7&#10;+x7pisXjnxFYiGRB0MgusRRMR6DzGHua7b9lT/g2H/ay/ZQ+Hw8SeB/2kLPwP8QInE8eiaabl9Kc&#10;gHKPISFYnj5vJ4GeDmq6ait2P34C4pa/Nb/ggx/wVZ+Jn7YfjL4q/BX44aTZ2fxa+Cl39j1K+slC&#10;w6gqzPBJuUfKJEkTqvDK4OBg5/Sfq9Frah1sOooooAKKKKACiiigAr8pf29P+VqT9ij/ALE7X/8A&#10;0h1ev1ar8pf29P8Alak/Yo/7E7X/AP0h1egD9WqKKKACiiigAooooAKKKKACiiigAr81/wDgo7+z&#10;r46+If8AwXa/Yt8caH4R1/VvB/g6HWBrms2tm8llpPmROIxNIBtj3Hpk85r9KKTaKAFooooA/Nf9&#10;jz9nXx54S/4OSP2sPiLqnhLX9P8AAvirwjotppGvT2bpp+pzR2ekrIkUpG12VopAQCSCjZ6V+lFG&#10;OKKACiiigAooooAKKKKACiiigAooooAKKKKACiiigAooooA/Nf4Lfs7eO9F/4Oh/i98Tbzwjr9v8&#10;PdW+EcGk2XiKSzddOursS6QTAk2NrSARS/LnPyN6Gv0ooxRQAUUUUAFfmv8A8FM/2dvHfxJ/4Ld/&#10;sS+NNA8I+INY8J+C5tXOu6va2byWek+YiiPz5AMR7sHGetfpRRigAooooAKKKKACiiigAooooAKK&#10;KKACviD/AIOLfgv4s/aD/wCCO/xc8I+B/Dur+LPFGrNoxs9K0u2a5urry9ZsZZNkagk7Y0djjoqE&#10;9BX2/RtoA8z/AGNvD2oeDv2Q/hVpOqWk+n6npfg7SLS8tZ0KSW00dlCkiMDyGVlKkHkEGvTKNtFA&#10;BRRRQAUUUUAFFFFABRRRQAUUUUAFFFFABRRRQAUUUUAFFFFABRRRQAUUUUAFFFFABRRRQAUUUUAF&#10;FFFABRRRQAUUUUAFFFFABRRRQAUMMiiigD81/wDg12/Z28efszfsFeOND+IPhHXvButX3xL1XUoL&#10;PV7N7Wea2ktLBUmVWAJRmjcA9Mo3PGK/SijFFABRRRQAUUUUAFFFFAH5r/GP9nXx3q//AAdC/Cn4&#10;mWvhHXrj4e6X8I59JvPEUdm7adb3hl1UiBpsbRJiSP5Sc/OvrX6UUYooAKKKKACiiigAooooAKKK&#10;KACiiigAooooAKKKKACiiigAooooAKKKKACiiigAr81/+C4v7Onjv41ftvfsG614R8Ja/wCJNJ8D&#10;/FWHVPEF5p9m88OjWovNMYzTsoIjTbHIctgYRvQmv0ooIzQAUUUUAFFFFABRRRQAUUUUAFfHv/Be&#10;34TeKPjt/wAEjfjR4T8G6DqnibxNrGnWkdjpmmwNcXV2V1C1kYIigkkIjMcdlNfYVGMUAeK/8E4/&#10;CGqfDz/gnp8BtB13T7zSdc0P4d+H9O1CxuozHcWdxFplvHLFIp5V0dSrA8ggg17VSbRS0AFFFFAB&#10;RRRQAUUUUAFFFFAH5rf8Gv8A+zt47/Zq/Yt+KGjfEDwj4g8G6rqXxX1fVbS01eze1muLWSy05Y5k&#10;VgCUZo3AI4JVvQiv0poxRQAUUUUAFFFFABRRRQAUUUUAFFFFABRRRQAUUUUAFFFFAH5r/wDBNL9n&#10;bx38OP8AguN+2t4217wlr+keEfGR0j+w9Yu7N47PVvLjxJ5MhG2TaeuDxX6UUbc0UAFFFFABRRRQ&#10;AUUUUAFFFFABRRRQAUUUUAc98TxbzfDXxALppFtW0+cTGPlwnltux74zX5jf8EJP+Caf7FvxU/Zv&#10;0n4ufDz4Z3HieaS/uLKPUvHcSahdrNA+1nWEjyE+blWCbh61R/4KA/8ABvt8Wvjx8efHXjz4e/tT&#10;eNvA/hvxAZNRj8JfZbq+SCZkJliidbuMCN5NxVNmF37RkAV8Z/8ABMf/AIN1f2l/i7+ynYa1cfH3&#10;x5+z1K+oXUR8HXehXkcluFf/AF+BdQ8SfeB2c+pqafV9bL8ypdl3P6LLazg063jjhjjhijUKiIoV&#10;UA4AA7AV8x/s2f8ABVXwP+05+3h8VPgDoel61B4m+E1uZtTvZ/L+yXJWZYnWLBLZVnTOR3x2r88z&#10;/wAGwf7SAH/J93i78dFvP/lhX1t/wRq/4Ib6T/wSk1vxr4q1Lx9qXxM+IXjtY4NQ1m5svsaRQq5k&#10;ZEQySMzPIQ7u7knanAwS1RtfX+mS9tNz6q+Dn7Hnwy/Z/wDiN4v8YeDvBukaF4p8fXb33iHVIFZr&#10;rVpnkeUtI7EnG93IUYUFuAK9QoooAKKKKACiiigAoHWvk/8A4Kgf8FOdK/4J8eB9NWzsrXxB4212&#10;YfYdKlmKRpbg/vLiUryqDG0DqzHjIVse7fs1fFO5+OH7PXgfxpeWsVldeLNBstXmt4mLRwPPAkrI&#10;pPJALYGeeKFrqB3VflL+3p/ytSfsUf8AYna//wCkOr1+rVflL+3p/wArUn7FH/Yna/8A+kOr0Afq&#10;1RRRQAUUUUAFFFFABRRRQAUUZozQAV+dn/BQn9rz4kfCX/gtz+x38M/Dviq90vwP8Q4dWbxFpMcU&#10;TQ6oYY3aPezKXG0j+Eiv0TzXx1+15/wTU1z9pL/gp1+zr8erHxNpOm6T8E49QS90ueCRrjUvtKMq&#10;+Uy/Ku3dzuoA+xaKKKAPzr/ZK/a9+JHj7/g4h/ak+EWseKr6++HHgjwpo1/oWhvFEIdOmms9Lkkd&#10;WChyWaeU/MxHzntiv0Ur46/Z+/4Jqa58G/8AgsL8df2lrrxJpV5ofxa0HTtItNGit5Fu7B7W3sYW&#10;eRz8jBjaMQF5w496+xc0AFFFFABRRRmgAooooAKKKKACiijNABRRRQAUUUUAFFGaKAPzr+Dv7XXx&#10;I8Q/8HLHxX+DN74qvrj4Y6D8KYNesNAMUX2e2vml0pTMGC+YWInlGCxHznjpX6KV8d/Dn/gmnrng&#10;n/gtb4+/alm8TaTN4f8AGHgKLwhDoawSC8t5UksGMzOfkKH7I3A5+ce9fYlABRRRQAV+dn/BSD9r&#10;v4kfBz/gs5+xr8OfDPiq90nwT8RpdVXxHpUcUTRaqIkUx72ZS425/hYV+iea+O/2zf8Agmprv7T/&#10;APwUm/Zv+OVh4m0nS9J+B8l+99plxBI9xqf2hVC+Uy/KuMc7qAPsSijNFABRRRQAUUUZoAKKKKAC&#10;ijNFABXxj/wcD/tGeNv2T/8Agkh8VPH/AMO/EF14X8YaG+jiw1O3SN5bbztYsoJMCRWX5opHXkHh&#10;j0ODX2dmvmr/AIK5/sPat/wUe/4J8+PPg3omuaf4b1Pxc+nGHUb6F5YLf7NqNtdtuVPmO5YCox3Y&#10;dqAPTv2RPF+p+P8A9lH4Ya9rV1JfaxrnhPStQvrlwFa4nls4pJHIAABZmJ4AHNej1xn7PXw2uPgx&#10;8A/A/g+6uIr268J+H7DRpriJSsc729tHCzqDyAShIB5wa7PNABRRmigAooozQAUUZooAKKM0UAFF&#10;GaKACiiigAooozQAUUUZoAKKM0ZoAKKKM0AFFFFABRRRQAUUUUAFFFFABRRmigAoozRQAUUUZoAK&#10;KKKACiiigApGOFpaCMigD86/+DaL9rv4kftnfsNeNPE/xO8VX3i/XtN+I2p6PbXl1FFG8VpFa2Lx&#10;xARqowrSSHJGfm61+ilfHX/BFD/gmrrn/BLH9l3xN8P/ABB4k0nxVea54xvvE8d1p8EkMUUVxBax&#10;LERJzuBt2JI4+YV9i0AFFFFABRRmigAoozRQB+dvxb/a7+JGgf8AByv8L/gxZ+Kr6H4Y638KZtev&#10;tAEUXkXF8supgTFtvmBgIYuAwHyDjrn9Eq+OviD/AME1Nd8Z/wDBavwN+1NF4m0mHw/4T8BS+EZt&#10;EeCQ3lxK73zCZX+4E/0teDz8h9q+xaACijNFABRRmigAoozRmgAoozRQAUUUUAFFFFABRRRQAUUZ&#10;ozQAUUUUAFFGaKACiijNABX51/8ABab9rz4kfs3/ALaH7D/hzwR4pvvD+ifEz4nRaJ4ntII4nXV7&#10;M3mmxmFy6sVG2aUZQqfnPPTH6KV8d/8ABS3/AIJp65+3R+0p+y/440nxNpOh2vwD8cR+K7+2u4JJ&#10;JNUiW4spfKiK8K2LVhluMsPegD7EoozRQAUUZozQAUUUZoAKKM0ZoAK+S/8AguV8evGH7MX/AASo&#10;+MHjrwHrlx4c8WeH9PtZtO1K3RHktXa/to2IDqy8o7jkHg19aV8//wDBUf8AY91P9vv9gr4i/CHR&#10;9YsfD+peNrS3todQvInlgtjHdwzksqfMciIjjuRQBuf8E9/iHrXxb/YG+B/irxHfzap4g8TfD/Qd&#10;W1O9kCq93dT6dbyzSsFAUFnZm4AHPAAr2SvOf2Q/gtdfs3fsm/C/4d317b6le+AfCWk+HJ7uBCsV&#10;1JZ2cVu0iBuQrGMkA84NejUAFFFGaACiijNABRRRmgAoozRQB+df/Btb+178SP2y/wBjv4meIfid&#10;4pvfFmtaL8UtV0OyurqKKNreyis9PkjhAjVRtVppDkjPzHnGK/RSvjr/AIIrf8E1Nc/4Jcfs6eNf&#10;BPiDxNpXiq68VeOr/wAWw3OnwSQxwRXFvaQrEwfkuDbMSRxhhX2LQAUUUZoAKKKKACijNFABRRRm&#10;gAooooAKKM0UAFFGaM0AFFFGaAPzt/4Jz/td/Ej4wf8ABab9sj4b+JfFV9qvgj4d/wBk/wDCOaTJ&#10;FEsWl+dHmTYyoHO7/aY1+iVfHf7G/wDwTT139mT/AIKWftHfHS+8TaTqmkfG7+z/ALDpcEEi3Gm/&#10;Z12t5rN8rZ7ba+xKACiiigAooooAKKKKACiiigAooooAKKKKAK+oX0OmWM1zcSJFb26GSR3O1UUD&#10;JJPYAc5r8NtR/at/bA/4L9fHHxlZ/s4+KF+Dv7P/AIP1KTSU8SPmOfWXTvuALszKUfy1KhFZQWye&#10;f2k+Ovgm6+JHwT8YeHbOY295r+iXmmwTA7fKkmgeNWz2wWB/Cvyi/wCDV79szwL8Lv2UdY/Z18Za&#10;hp/gn4rfDvxLqS32latKlpLfLJLnepcgMyNujK/eARTyCDUx1k79h7K6OL8Q/wDBDL9vr9nbTZPE&#10;nw4/a+vvGHiCzQyJpt+1xbx3O3B8vdM8qZPI5AGccjt9ff8ABCb/AIKqeJv2/PAfjTwL8VtFXw38&#10;cPg7fjSvFNj5fki4G541nEf8LB4pEdRlQQpBwwr7Q+Jfx88E/B7whd654o8WeHtA0mxiaWa6vb+K&#10;GNVUZPU8/QZNflD/AMEJfGUX7aH/AAWS/bA/aN8J2lzb/DPXFs/DumXLxmOLVJkEI85Qf4ilr5hH&#10;UfalzyaqLd7eTf5ES2v5o/Y6iiigoKKKKADNef8A7TX7RXh79lX4La7448TXHk6ZosBfYpHmXUp4&#10;jhjHd3YgAduvQGvQGOBX43/8FCv24/Bvxy/4KO2/g34pXWqab8H/AIS6hKLjTbS3a4bXtQiIVjIq&#10;9EJJTn+BXxgvUy7IDif2tPgZ4o+M/wCxR43/AGn/AInxzR+KfHOp6fD4Z05ydmkaUZxsKg9A6gbe&#10;OVy3Vzj9ZP8Agntx+wj8G/8AsStIx/4BxV+cn/BVL/grF8Hf2sv2NL7wJ4Jn1n+1pb6zmgiuNNa3&#10;hWKJwSMngYGMfSvq3/gkl+358P8A48fB/wAE/C7QLjVJPFXgnwZYrqaT2jRwqbeKC3k2yHhv3jD6&#10;1Udml3X5EvdP1/Q+tvG/xI8O/DLS477xJr2i+H7KaUQR3GpX0VpFJIQWCBpGALFVY4BzgE9q/Kb9&#10;rv4i+H/if/wdHfsX3/hrXtG8RWNt4U1+3mudMvY7uGKT7Bq7bGaNiA20g4Jzjmv0f/aw/Y1+H37b&#10;fgCx8MfEnQ5Ne0bTdRXVLeBbua2KXCxyRK26JlY/JK4xnHPTivyp8f8A7HXw/wD2Hv8Ag5g/Y98K&#10;/DXRZNB0TWvD+vard27Xc10ZLgaZq0W7dIzMPlUDAIHtQUftVRRRQAUUUUAFFFFABX5k/tpf8FtP&#10;EfgL41at4Z+HWn6b/Zvhy8exub6+iMjXs0bbZAq8bFDArnqcZ46D9Nq/Ev8Abk/4Jq/Eb4XfH3XL&#10;jQvDeoeIPDmu6hLdaZdafB5gRZXLCF1XlWUvt9CFB70AbZ/4LnfGz+94Z+7j/kHDrnr19OMV7/8A&#10;sPf8Frbj4keK7rQvifZ2OnqtjPe2+q2MTBf9HgaWRHj56qjsCO4x3GPz5/4ZG+KGM/8ACBeKvu7/&#10;APkHydM49K+g/wBhj/glB43+Nni+6vPGWjXfhXwzDYXMazX8H72e4kgZISkZOfkZ1kyeAUA6mgDq&#10;/iN/wXp+IWoePLmbwzouiaf4fV2W2trqIzTOp+6zvn72OcDjmuNn/wCC93xd067tbG5v/B0V9deZ&#10;5MUloiS3HAxtTdk7eScCvLPiP/wTv+MHw48dXWgzeCda1CaBm8u4sYDNBcIP4kcdjkHnnn1r42/a&#10;Z+AvjTRP2/8A4F6TeeF9ctdT1ZL77Fay2jrNdbEJbYuMnA5oA/Sq3/4LpfGmKFVdfDMjLvy/9n43&#10;ZHy8Z/hOT79DUKf8FzfjgCN03hll7j+zF/xr5/g/Y9+KVxCsieAfFLIwcg/YH52AFu3YEVCn7J/x&#10;Mdwo8B+KtzdP+JdJ/hQB71b/APBev4xXOrT6fFqng6S/tVDzWyWMbTQqQCCybsgEMDkjnI9avD/g&#10;ud8bhF9/wzvyfm/s0dOMcZ+v51+a/wAFvgV4y1T/AIKffF/Qrfwzrk+sabo1jLdWSWjtPbq0FoVZ&#10;lxlQQynPuK+oV/ZK+JzR7/8AhA/FW3kZ/s6TtjPb3FAH0faf8F2PjNA1wZYfC8yyA+UPsO0wnnHQ&#10;/N26+nvTB/wXV+NXl/c8Mbvk5+wemd3f+Lj6dq+fLT9jP4rXzXCxfD/xSxtQTL/oDjbjPqOeh6Ux&#10;f2O/ioybh4B8U7fk/wCXB/487e3fBoA9/f8A4Lm/HBpGxN4aVSen9mKcD867H4K/8Fffjd8SfEbf&#10;aLjwyun2G17nGmhWfJ4UHPGcHn2+lfJD/snfE2N2VvAfircpwf8AiXSf4V6R+zZ8EfiJ4X1+6067&#10;8C+Kki1QosbnT5AqOMjnjuGPPbAoA+zE/wCCnHxFWQll0Vl8wNj7L0XnK9fpz7CvQJP+CpbL8Jkk&#10;XR4/+EwaXyWQk/ZQuM+d+fG38c9q+Z0/Z68cSOVXwrrhYSCIj7K33jnj9DzXfv8AsBePE+Eq+Ihp&#10;7NfNLzpX/LwINuRJ165429cc0Abb/wDBTv4iNaKgj0VZVbcZPsv3hzxjOPT8qdqH/BTz4hXIX7PD&#10;otrtGD/o+/efXk/pXkj/ALO3jqO0SdvCmueVI2xT9lbk89uvY0uo/s5eO9J2faPCmtp5i7lxbFsj&#10;8KAPVrz/AIKb/EWaTMK6NCNoGPs27n15NFr/AMFOPiLDv81NFm3D5f8ARdu0+vBrya8/Z88cWD7Z&#10;vCuuKxXfj7Kx4/Ci0/Z78cX2/wArwrrjeWMt/orDA/GgD1VP+CmXxICMGfRSWHB+xj5Tke/PGaP+&#10;HmnxL/56aL/4BD/GvJV+A/jR0Zh4X1zCjJ/0R+mQPT3FJ/wovxl/0K+uf+Ab/wCFAHrZ/wCCmfxK&#10;wvz6LnHP+hjk5Pv6Yo/4eafEv/npov8A4BD/ABryU/AfxoFU/wDCL65huR/oj+pHp7Gk/wCFF+Mv&#10;+hX1z/wDf/CgD27Sv+Covja10y4iu9P0e6unXEMwjMYjbPUqDzx/IVStf+CnXxEhikEkeizOw+Vv&#10;s23YfwP0615lpP7LPxC1rSri8t/CurGG2UM26LazAnHCnk45PHYGqVp+zz44vopHi8K64ywjLn7K&#10;wx+f0oA9S8M/8FcPEcfjhtIu5vC+o31vCJ5tMjkVLtIuB5hQNuCkspyRjkDvVm6/4KefESUzeVFo&#10;sIdwyf6Nu8sdx15/GvzS+CfwL8W+Kv8Agv18QvDlpot82s/8K4huHtXXa8cZfTjvYHovzL1/vV9q&#10;XX7OnjqyM3meFdbXyGCP/ozHBP8AntQB7B4e/wCCpfjLQL37Vrdrpd/psOZJ0jh8lwgBLbSM8gc8&#10;g9K8R+MP/BeT4hax4zuj4L0vR9H0KNmW3W9t/tFxKufldznAJ9BwM4561oaX+yX47+JnnaPB4Z1S&#10;P+0Ea3eSeDy44w4KksWwABz+VfNXxi/4J5/Fr4OeNbrR7zwfq2pLC7GG8sLdri3uUHRlK+uc4ODz&#10;0zQB7nZf8F5Pi1b+Gbi3m0vwzNqUm3yb37MV8r72fkztbPHXpj3rnp/+C9/xd0vV7G1ur7wdHc3B&#10;/d20loiSXeCS20bgTxgfL9a8Ys/2Fvi7qHhm51iP4feJTZWuPMY2hDHO7kL94j5ew449a+T/ANqT&#10;9n/xto37evwD0e78La3a6prjXa6faS2jJNeEYB2KeuDQB+mWp/8ABd/4vXep28trYeGLW2jRRJD9&#10;lL+aQAGbcTkZbJ46A1UvP+C6nxomkbyo/DEK79wH2DdhcD5eT65568+1eCan+xF8XNI1KC0uPh74&#10;nW4ukSSNRZswYMuRyOBwec96qXf7HfxUsZSkvgDxUrCTyyPsDn5sA44HuKAPp/w5/wAF6/ihYWN8&#10;mo6L4b1CeWMi1kWJovIbd1IBw2BxzjJxWDb/APBc742RzkyN4ZlUhsL/AGcF5IODkHt198Yrxfw5&#10;+wF8ZPFNhqFxa/D/AMReVp0Zkl82Axs2DghQx+Y9enOAawbb9kb4oXcxjj8BeKmcBiR/Z8g4AJPb&#10;0BoA+oPBv/Bej4p6Rq4k1jSfDerWezBhWFoGyEIB3A92w2PqK0Ph3/wXu+IWkeJWl8TeH9E1bS2L&#10;/uLVTbSxZHy4bnOD6jkH1r5q8HfsE/GDxzq32Kw8A+IvNKCQme3MMYBQyDJbjJA/E4FXvhx/wTp+&#10;MnxM8TNpdn4G1izkTcJJr2P7NBFgDILNx6DjPJoA9wu/+C8Xxcm1C9kh0/wxDbzn/R4jbFvsw575&#10;y3br6e9VNG/4LrfGey1GOS8i8M30Cn54fsHl7vxBz614HffsM/F3T9RvbWT4e+JjNppKzbbNmC9e&#10;h7g4OMZqno37HHxU1/UEtbTwD4okmkOAGsHUfmQBQB9KeIv+C8Xxbv8AV7ybT9N8NafaSjFvAbYy&#10;m356lictxgUnh3/gvD8WrDWrWXUNP8N39lGEE1utqYmmwfmIYHIJHHoK+ePEH7DHxd8MaveWVz8P&#10;/EnnWGWlMVoZEwOMgrwc+1O8O/sMfF7xPrVrp9r8P/Enn3WxkMtmUjAY4ViW4A789BQB9LQf8F7v&#10;iUvjprp9B8PPoLSgrp4RvMWLcSR5uc7tuBnGO9e0ftHf8FnLjwX4KHiPR7Oz0HR4baGWR9VZS7Sy&#10;BQIyc7VAZgue+M98V8Ix/wDBPP4zTeO28Or4C137cswjLmH9wMkqH8z7u3gnOfepv+C8/wCx740+&#10;Av8AwTV8XT6/ZC6tbNNHkkv7UmS3WVr21RlJ6ghnK89e3WgD2I/8F3/jFfFZrVPC32WYJJGUs96l&#10;cZyDnkN6itKx/wCC83xXj8QQXE2k+GZrGPaJbVbdl8zBBb585BK5Htmvj/4Kfsj/ABO1H4NeELm3&#10;8C+Jpre60WwmikSxdllSSCMowOOQwINd1Y/sH/GDUtft9NT4eeJVurgKUD2pVApO0EsflA55oA+k&#10;viP/AMF6/iPrHiuabwxouh6No+xlit7qP7TLnbgMz8chsnAABrnI/wDguf8AGxYsM3hlm+bn+zh6&#10;cd+xyfevHfiT/wAE9fjD8LvFMuk33gfWbqWFC6z2MRuYJFC7iVdcg4HX3rmo/wBkf4nzReYvgLxU&#10;V+bn+z5P4Rk9vQ0AfQn/AA/N+OP/AD28M/8AgrX/ABp03/Bc343O3yy+GUXaB/yDAeccnr684r51&#10;/wCGUviX/wBCJ4q/8Fsv+FOl/ZN+JsLbW8B+KgcBv+QdJ0IyO3pQB9ETf8Fzfjc7fLL4ZX2/swHu&#10;ff0x+VN/4fm/HH/nt4Z/8Fa/4188yfsmfE2FsN4D8VD/ALh0nqR6eoNN/wCGUviX/wBCJ4q/8Fsv&#10;+FAH0x4Y/wCC7Xxh03WIZtStfDOqWaupkgFn5JdQQWAZTkZGR9TTtd/4LufF+98RXE9jZ+G7KwYu&#10;IbU2hk8oHOzLk5JGQfcivnXwv+xT8V/GOsRWNl4B8SvNMyqPMsmjRcsACSwA6nqe1P1v9iP4s+H/&#10;ABDcaXceAfEv2q1Zw6x2bOh25LEMBtPQkEdqAPd5v+C5vxukb923hmNdqgj+zQ3OBk9e/Jx2zjtT&#10;Y/8Agud8cFkUtN4ZZc8j+zAMj86+e5/2SfidbOFk8B+KlYqrj/iXSdGAYdvQimp+yb8TZHVV8B+K&#10;tzHA/wCJdJ/hQB9LaR/wXd+MFlqM0l5ZeGby3fcY4fshj8vqByDk4JHXrimW3/Bdr4xxXMbSWvhm&#10;aNXdnT7GRvB+6M542+o618+6N+xJ8WvEGpTWtr8PvE73EG7eDZsgGMnGTgdj0qO3/Yr+LN1PHFH8&#10;PfFLSTO6IPsLDJT735frQB9Z/FP/AIL6eMtYttLXwj4a0zRZEiRtRe8JufNlz84jHG1MdM5PNcbp&#10;/wDwXW+M9vdeZPF4YuItpBjNht5zwcg56V5X8VP+CZvxm+ElvpUt54Ov79dViSQf2f8A6Sbd2IHl&#10;ybfusCRkdOfauN0/9jj4qapd+RB4A8UyS4J2/YHXgHB5Ix1oA+htO/4LqfGi2uEe4TwzcRqSWT7B&#10;s3jHAyDxg8+9bWh/8F6PidbeNftl/ovh260VplJsI4mjdIweQsmc7sHqemK+XtP/AGO/ipqlxHFB&#10;4B8UvJISqj7A65IGT1HpW1oX/BP34xeIfGn9gx+AdfjvhKIZGmgMcKcnlnPy7RgknnigD9F/iJ/w&#10;VV1PXZNPuPBmlw2enTW0NxI9+m+Vy6K7JgcLtyV4znGfSueP/BTr4h/ZGj8vRfNLZEn2b7vPTGcd&#10;O9cN49/Yb+IHwf8A7NsJNNm11WtYEN1YIZEaXy18weow5bkgZGD3rn/+GdfHX2Nrj/hFNc8mNtjN&#10;9mbg5x060AfTv7Mn/BRrVPGnxG07w/4utbTZq8qW1vd2qFCkzHChl54Ziq8dCfrXe/toftoy/s93&#10;lnomi2sV1rt5B9pd5v8AVWsZJUHH8TEq3HQY5r5x/ZR/Y68XeLvivo2oatpN1pOi6TdxX1xLdx7P&#10;O8tgwRVPJyQB7Ak16j/wUS/ZZ8QeNfF9r4w8PWUmpKbVLW9t4RulQoTtfHVgQcHHTaKAPNI/+Cmn&#10;xKV1y2isFIyPsY5H51NL/wAFOviJJcsyx6LHHzhPs2cccc5z7/pXj6fAfxpI6qvhfXCWOB/oj/4V&#10;NN+z144t7hom8K62JFzkfZW7DJ/SgD1e3/4KbfEiKZWkOiyqOqG027vxB4rd8Y/8FTfFGoafZx6N&#10;pGn6bdKg+1STfvxI/fYvGF9jk9ea8HtvgH42u51ij8La40j9B9kcZ/Sug8X/ALHnxE8E6bZ3V14b&#10;vJoryPzMWw85oe2xwv3T7UAd3a/8FNviNC7eYNFmXaQB9k289j1r1f8AZR/4KE6l8TPiFZ+GfFVp&#10;axzaowitLu2UqPMxwrL6MRwR0J/L5PtP2fvG987LH4V1xiqlz/orDgfUV7F+xh+yJ4q1P4x6Lr2s&#10;6Xc6TpOh3KXpa5Ta08ifMiqp5+8ASewH4UAfoI7bVJ9q/K39pz/gup4sg+J9/p/w4sdLg8P6bcNB&#10;Hd3sBml1AIxUvjjYrYyB1A981+p13bLd2skTqHSRSrA9wR0r8Lf2nv8Agmp8TfgX8UdQ02z8Nar4&#10;g0WS4c6bf2FuZo54iTtBAzsbHVT09+DQB6Vqn/Bdz4xXcsf2az8MWirGVYfYzJvbs3J7enSqdr/w&#10;XQ+N0VzG0jeGZo1YFk/s0LuHcZBz+NeC6n+xR8WtHlSO4+HviiNpIzKoFkzZUdTxn8utU7b9kr4n&#10;XlxHFH4D8VNJIwVR/Z0gyT+FAH3vB/wXqhP7N8l5J4fj/wCFlLcC0W0Vm+xPHsLfa89cAjaY+uTn&#10;OK8Ol/4LnfG5nbZJ4ZjVnLAf2aG2jsOtZdt/wRz+Kk37N0njM6ay+IFuA6+HSB9qa0CkmTr/AKzd&#10;jEfXGT6V4bN+yT8TrdmVvAfipSrFT/xLpOCOvagD6Itv+C6HxsjWbzG8Myl0KoTpwXy2yMN154zw&#10;aaf+C5vxuIb5vDPLHB/s4cDHA6/jXz1b/si/FC7WZo/AXiphChkf/iXyDCggE9PcdKT/AIZH+J+G&#10;P/CBeKvlJU/8S+TqBk9vSgD6E/4fm/HH/nt4Z/8ABWv+NO/4fnfG/wA7PmeGdm7O3+zR09M5r51/&#10;4ZS+Jf8A0Inir/wWy/4U7/hk34m+d5f/AAgfirdnbj+zpOv5UAfTHhn/AILUfHbxn4istNs5PC8c&#10;10xTJ04YHUk9ey/yr6A0f/gp58QrLyftsGi3hWNUkAtzGHcdWGDxn07V8DfDr9nb4meAvG2nalN4&#10;B8WNFGxDqNOkJKHKHt2OSPpX0/o/7OPjzW/JFv4T1zNxEJlVrYodp6Zz0NAHq0X/AAU4+I0d2zsu&#10;jyRZOI/suOO3Oc+lWof+CoXjxdGmhaz0VrxiClx5JHljnPy5we35GvHIf2fPHFxdmBPCuuNKpII+&#10;yt2689KsxfsyeP59El1BfCusfZoCAx8k7uc8hepA28/hQB6B4Z/4KzeMPGmmfaNH1Lwrq8FvM0U1&#10;xZhLhNwAJjJRiFYAgkdRkV0Gq/8ABUXxrdW9mtpp+kW8sY/fsULic5PAB+7xjpX5df8ABBP4S+Jv&#10;GP7IXii70vRNS1C2/wCE91C28yCFnUSi3syVyOhAIP8AwKvuzVf2VviFotvZyTeE9WZdQAMYWLec&#10;k4wwHTp0PY0Aej6p/wAFZvGPgrwrql/qWn6PdLbxFo2WMoY2LYAwDg9QvPrXz3q//BdP40XN5us1&#10;8M2sIGNpsBITyeSSfTFb/jP9jD4hfEzwDrFjb+FtWXbFuDSQ7QHVwQAD7jHHYmvlrVv2O/ilol55&#10;Nx4D8T+ZjcpWwkZW64IIHtQB9Iar/wAF3vi/dWNrHa2PhmzuIwfNl+ymTzuvYnAxx06496oW/wDw&#10;XP8AjbF5nmN4Zk3KQv8AxLgNh7Hrz9K8I1X9iL4uaHp9vdXHw98TpDdZ8sizZjxnOQMkdD1rPt/2&#10;R/ifd+Z5fgLxU3lIZG/4l8gwo69qAPry0/4L8+Nk+G91aTeFdHk8VNMPIv1dltki77oupf05xjPF&#10;cO3/AAXM+OB+7N4ZHAH/ACDF645715jZ/wDBMz41X3w3uPEy+CNSW0tZVi+yNhbyRT/GsXUqO5rh&#10;m/ZP+JiHnwH4q6A/8g6Tv+FAH0fdf8F//iestjpO3wbFrWfPdDGPOu4cAcRbsgZV/mA9fSprn/gu&#10;58YpLySSO08LxxNDsWMWZba/9/JOfw6V+avjn9nPx5p//BWXwT4bm8K61F4g1TwW15baebZvtE8J&#10;kuwHC9cZVue2DX1Jc/sU/Fq0vJLeT4e+KVlih89h9hY4T1z0/DrQB9CaJ/wXa+MthcO95b+F9QjZ&#10;cBDY+Xg+uVNVbj/gud8bZD+7bwxHyf8AmGhuM9OvYV4Fon7GPxX8RXDRWfw/8UyyKNxBsXXA/wCB&#10;Yqtcfsj/ABPtTiTwH4qXkj/kHyHkde1AH3B8JP8Agtv4y+I+jtpFxoui2fiBWaUXkaloZYx0XYej&#10;DPPOCAOh69hF/wAFNviOind/YsjblIP2THA6jr34+lfK3wG/4J6fFXwzEvi7VvB+q2lmu+CGFo83&#10;Bbb94x9QuNwzjnmvUYfgB42nQsvhbXGAZU/49W6tnHb2oA+gPhV/wU/15fF9rD4qsdPl0e4lCTS2&#10;sZSS2ViAGA/i29cHqPevszx145sfh/4H1LX75m+w6ZbPdSlRklVGePrX5tfC39jbxz8RvF9vYS6J&#10;faXZtLtubu6i2JCgPzHnqe4A6mv0O+Lfwpj+IvwY1fwnEy2y31j9lhcruEZUDYSPYqKAPjLxF/wV&#10;B8bXmuXUmm2Ok2Vk2Vghlj814/Qs3GT+GOa0rT/gqj4kj8JXFvNoenya0zDyblWKwqnfKd2/HHWv&#10;FfEf7LPj7wvrNxYT+GNUkktASzQwmSNl4GVI4IOeMc1o2X7GnxIvvCE+sL4avVht3CeQ3yzv/tKn&#10;cDuaAO5t/wDgpx8Rop0aRdFljUfMn2XG449c5616z4i/4KaWkXwSs9VsNNT/AISq9mktXs5CTDbM&#10;gVjLnupDrgdcnngZPyZbfs++OLy4SKPwrrjSSDKj7KwzxnrXrfiH/gnl4u0r4IWOsRW/2jxAs7y3&#10;empzIkBC7MHuwKklR/f9jQBS1/8A4KueOvB/hrUdQvIdHljt4yykW2Cp/hAGeSTxzXhl9/wXb+MU&#10;urRy29r4Zis0GDA1nuMnXktnI7Zx6Vf8e/slePPiB4F1XT4fC2tKSg+ZrVgFZSGH15FfNN7+xR8W&#10;LHV47J/APiY3EgzHtsmYMDnBB6Y4PWgD3iP/AILm/HBXXdN4ZZcjK/2YBkdxnNS3f/BdL41Ss3lf&#10;8IzCPMZh/wAS8N8pxheT25+ufavnRP2TfibJKqL4D8VbmIAH9nSdfyqW8/ZA+KVgT53gHxUuHaP/&#10;AJB8h+ZcZHA9xQB9DSf8F0vjU1yrqvhlY8oTH/Z/UAfNznPPX26VqeBv+C6XxeXxVYrqGm+G9WtZ&#10;JY43tktvIaTJAOHB4J9+nWvmZ/2P/ilHcrC3gHxSJGKAD7A/8QyvbuK2vhv+xl8XdW8b6Ymn+AfE&#10;bXUdzFKhmtWhjX5gQSxGFHqewoA/QjxV/wAFR/GGo6w0uj6Zpmm2OCFgmXzpASP4m4BIPoBmsm3/&#10;AOCmvxIilVpP7GkXPKfZAu4fXNed+LP2TfiF4O1o2N14Z1CaZU3B7ZPOiYYydrDtzWTb/APxrdTL&#10;HH4W1xmc4A+yOM/pQB7t4l/4Kl+Kr2w0+PSdI06xuI0H2t5cyiZ887R/CvbnJ681f+Fn/BUfWLPV&#10;JE8XaXb3lmYnKyWS+XIkgBKjB4IJwvt157+MeJ/2QPiJ4U06xuLjw3fSR6ggZVgXzGjJIG1wPunk&#10;HBq98Lf2KvH3xO1NoV0efSbeKJnNzfKYkJAYKozzksMceuelAHca3/wU88fXmqTSWNtpNnasT5UL&#10;QeYyjORlieTiveP2Mv22JP2g9WutB1qzhs9bt4TdRPBnyrmMHDcfwlcj6j0xXxbrn7NPjzw/qk1n&#10;ceF9Y863JDGO3LK3bII4OfWvpb/gnj+yt4i8F+Orjxh4ispNLW3tntbK3mX99KzEBnx/CAoxz13c&#10;dKAPbP22P2rNN/Y4+BF94wv7eS+nE6WVhaKcfarhwxVCf4VARmJ9FI6kV+X3ib/gvr8WLHUY42uP&#10;BuknUJ9lpDNbruk6Dy03Nl2yR75I9a/Q3/gqP+yZqn7XX7Mcmi6D5La/ouoRatYRyHAuWRJEaLcf&#10;ukrISD6qB0Nfzs/8FCv2cfHfw5/aD+AOm654V1rTL7UvGKWdpDNbsrXU3n2g2R/3j8yjjP3hQB+k&#10;Fv8A8Fz/AI1xo4k/4RmYsVKn+zguwA5I69xx7VK//Bdb4zseIvDK/v8AzP8Ajx/5Z/8APPr/AOPd&#10;a+dLX9kP4oXqO0fgHxUyxlVb/iXyDBY4Hb1qZ/2NfitGfm+H/ir/AF/2b/jwf/WenT9elAH0NqX/&#10;AAXX+M11fLJbw+F7WFUCmIWO/ce5yTn04pkf/BdT41LYSRsvhlpmYFJf7PA2DuMZx6818+aj+xn8&#10;VtJv1tbj4f8AihJnQOq/YXbIPTkcdqji/Y/+KU2nyXS+AfFRt4SFdv7Pk4J6cYzQB9DaX/wW7+O2&#10;r6lb2lvL4Yaa6kEUYOmKAWJwO9e9aB/wUs+Klppsa6hdaHdXRUl3SwEagkdhnsfzr4G8L/s2/E7w&#10;14ksdQXwH4qdrOdJiv8AZ0g3hWBxnH4V9P8Ah/4P+MPEWmrcQeFfECLIpZkksXRlwMkEEUAeyy/8&#10;FM/iO0uUOjRrtAx9kB5xyevrSL/wUz+JGfmbRT1x/oY9OO/rivJ5fgH41gfa3hbXA2A3/Ho/QjI7&#10;elNX4D+NGH/Ir65wCf8Aj0fsCT29jQB68v8AwU3+I3pov+r2/wDHr/F/e6/pVa7/AOCrPjbwdZTa&#10;lrVx4at9NtgGmmu0W2hjBIALOSAMkgc9yK8uH7P3jcjP/CK65/q/N/49W+7nGf8A61fN3/BWz4Oe&#10;KtE/4JzfFK+vPD+rWtna2Ns8001uyRxKby3UEk8DkgfjQB9y2v8AwVI8fa3pUFzZTeH5re6AnguI&#10;YBJHLCwDIVIJBUqQQw6g5qwv/BTr4hpZyRtHorSsfll+zY2D6Zwa+Vf2LPgf4x1D9ir4RX8HhvWJ&#10;7K68G6Q0UqWzMsoNjE2R3IIIOfevUo/2dfHUtlJcL4U1wwxnDN9mbj8OtAHqf/DzP4k7D82i7sjB&#10;+xjpznv9Ke//AAU3+IzWcaBdFWZW+aQWn3x9M4HavIf+FD+NNpb/AIRfXMAgH/RH759vY1I/7Pvj&#10;eO0jnbwrrgilOFP2VuTz269jQB6w3/BTT4kNEgDaKr87m+yD5vTjNeZ/GD/guD8Q/CjyaHpWnaC2&#10;p27L51/JASq/LkqI849Dn8Kot8A/GqRJIfC2ubZM7T9kfnHXtXiHx1/YK+KUOq3XiSz8F65eaXfS&#10;BiYrYmSJyMkFPvYOM56c+tAHpMH/AAXa+MkS2vmW3hiUxhvO/wBC2+fnp3+XHt1qKf8A4LqfGiS0&#10;VI4/DEUockyfYN24dhjOOOOe9fP1t+xb8WLv7N5fw+8Ut9r3GL/QWG7b1+n41Fc/sd/FO0tFnk8A&#10;eKVidygb7A5yR14x7UAfT/ww/wCCw3x2+JHiZbGO68MwwxqZZpf7LX5VBxwM9SSB/wDqr2mL/gpl&#10;8Slt1VpNGaQE5f7GPmHGOM49a+JvgP8ABL4ieAfFkjXvgXxYtnfR+TI406U7CMbSeO3I/Gvf4/gX&#10;4ylt1mXwvrhjYkA/ZH5xjtj3FAHpfhf/AIKxeM/GVq1zpGreFNXtoJmglks0jnRXUAlCUYgMAVJB&#10;wQCPWtJf+Cm3xHEEin+xWdiMP9k+6O/Gea/Mn/gg58LvEXi79mHx1Npei6lqEa/ETUbdnggZ1WRb&#10;WxO0kdDyP++q+3F+AfjZ4GkHhbXNiEAn7I/BPTtQB6wn/BTP4lKfmfRT7fYx/jTl/wCCm3xHE5bO&#10;jFcnC/ZOg7c5+leRp8CPGjtgeF9c/wDAR/UD096cvwD8atP5Y8La5vBIx9kft17e1AHrJ/4KZ/Er&#10;YPn0Xdnk/Yx0/OlX/gpr8RlST/kCsz42n7J9znnHPPHHNeR/8KH8abA3/CL65tY4H+iP1/KnJ8Av&#10;G0kUjjwtrm2HG/8A0RuMnHp60AeyJ/wVA8fDR5IWtdFN4zArceQeBzn5c454+mDUn/D0Tx1/YLQf&#10;YdG+3FgRdeUflGMEbM4615Ev7NPj6TRpL8eFNa+yxlQT5BzznB29cfLz+FSj9l7x+dAbUv8AhFdX&#10;+yq20nyPn6bs7fvduvvQB6Y//BTj4jNJJhdFUMMKPsv3Tx7/AF/P2q9pf/BUXxxa2lwtzp+j3Uki&#10;nypPKKeUc8HAPzcAivF5P2fvG8LureFdcBjGW/0VuOnt7ir2m/st/EHWLW5mg8J6xstQS+6HaTht&#10;pwD1PP6GgD0cf8FM/iWB/rNF/wDAIf41e0b/AIKhePLTzvtlno19uRth8kx7CR8p4PY8+9eL/wDC&#10;i/GX/Qr65/4Bv/hV/Rv2ZvH3iDzfsvhXWG8lWkYtAU6LkjnHJHA96APUrT/gp18QobhXmj0WaPcS&#10;Y/s23cOOMg545596m1D/AIKgePrnV2mt7XRbe0LZSAwFsLzxuzk//WryC0/Z38dX1wIYvCuuNIxK&#10;gfZWHIxnr9RUuo/s0ePtN1ZrKXwrrBuFYphYCyk8/wAXQ5wcUAexX/8AwVG8b3GpQyW+m6PBbooD&#10;wmNm3tgZO7PHOfpmvctV/b80m1/Zot/G0Ni0mqXV0dMWwZjtW6UBmy2PuBCH9SCB15HxnqP7K3xC&#10;03Uo7OTwnqxmmUMm2HcuCB36cbsH3r6B1f8AYF8QRfsk2enxLFL4sttSk1aS1GOVeNYzAGzjcFjV&#10;vTOQPcA4pf8Agpz8RBemTZophycRG26Dtzmon/4Ka/EhkjwdFUqvzH7H985+vpivKk/Z58cPetbr&#10;4V1zzlyCv2VuMdeelRv8BfGiIjHwvrmJBlf9EfkZx6e1AHpmg/8ABWXxhqXiO70+HUvCuo32m7ft&#10;llEEM1vu6eYqtuTPbIGa+2P2Zfj9aftFfDSPXLeFrS5hma1vLcnIhlUKSAe4KsrD2NfgD+wn8J/E&#10;3iX/AIKv/tQaXY6HqV1qNn/Z32i3SE+ZBuT+IHp+Nfux+wx8ANQ+Avwjkt9YCJq2sXRvbiNeTANq&#10;qqE9yAuT7sR2oA9sooooAKKKKACiiigAooooAKKKKACiiigBu8Fa/P3/AIKX/wDBAL9nb9vr4iN4&#10;11681H4b/EC6AM2vaDfxWc18QMBpo5A0bsAMbwocgAbuOPuH4seOo/hd8LvEfiaaNpofDul3OpPG&#10;v3pFhiaQgfULiv58/wDgnT/wSs+JH/Bwv4c8UftBfG740eMNC0XVtfurLR9M0uXeIRHguI0c+XFE&#10;jOI1UDJ2Ek1O7sh+Z9FeD/8Ag0t+C8usxN44/aK+IXjLR42DnTW1S1tY5iD0ZvnO3/d2n3r9U/2T&#10;v2f/AIZfsrfCDTfh/wDCvTND0XwzoafurPT5hK2T1kkbJZ3Y9Xckn1r8u/8AiDT+Gv8A0Xb4tflB&#10;X1p/wSf/AOCH3hf/AIJO+NvF+teHviB4w8aSeLrKCymi1ry9tsInZwybe53Y59KtEs+4qKKKQwoo&#10;ooACM157rv7KHw18Va1dalqngXwvf6hfStNc3E+nxvJNIxyWZiMkknqa9CooA/Pn/gtn+yt4O8Kf&#10;sG6vd+D/AALo1nrQ1SwVJNM0xVuNnm/MAUXOMda+gf8AgnH8EfDPgH9k34X6xZeGdM0jxJfeDdMT&#10;ULuOzWG6mZraFpBI2AxJcZOepHrX0EY8ml2EH8c0RurgOr8pf29P+VqT9ij/ALE7X/8A0h1ev1ar&#10;8pf29P8Alak/Yo/7E7X/AP0h1egD9WqKKKACiiigAooooAKbtJFOooAbtoC06igBoTBrx/4u/sKf&#10;DX45/tNfDv4v+JNFub3x78K1nXw5fpqE8UdkJwVk3Qo4jkyCfvqcV7FXz78fP+Cifgv9nj9s34R/&#10;A/WrHWpvFXxkW6fRp7aJWtYRbqWfzWLArkA4wDQB9ABCKXH+c0tFAHjvgD9hf4a/DD9r3xx8dNG0&#10;W4tviX8RrC30zXtRbUJ5I7uCCOCKNVhZzEhC28Qyignac9Tn2Dbk18//AAp/4KKeC/i7+3/8TP2c&#10;9Psdaj8afCvS7TVtVuZolFjLFcxWsqCJt24sFuo85A5DV9BUANK80BadRQAhFJtNOooAbg+lG3in&#10;UUANKmgJgU6igBu2jFOooAaVzinYoooAaF5p2KKKAG7aCDTqKAPHPDn7Cfw18K/to69+0FY6Lcxf&#10;FLxLoK+GtQ1M6hO0UtirW7LGICxiU5tofmChvlPPJr2ELivn/wAI/wDBRTwX4y/4KNeKP2ZbWy1p&#10;fHXhPwuniy7unhUWD2rNaqFV924vm6j4244avoKgBMUm3B/nTqKAG4Oa8f8AjH+wr8Nfj3+0h8Of&#10;ix4n0W5vvHHwoadvDV9HqE8KWRnAEm6JGEcmQP41OO1exV8/ftC/8FE/Bf7N37YHwh+CuuWOtT+K&#10;PjQ10uiz20StawG3AL+cxYFcgjGAaAPfwmDRt/z606igBmzJ/nShKdRQA1VYCjaadRQA3bg0BcCn&#10;UUANCUBCKdRQA3bzmvN/2tf2TvA/7cH7P+vfDH4j6XPrXg3xIbc39nDeS2jymC4iuYsSxMrriWGN&#10;uCM4xyCRXpVeO/t6ftn+Gf8Agnr+yp4n+L3jK11S88N+E2tBdw6dGsly/wBpu4bVNqsQOJJ1J56A&#10;0Aej/D/wHpfww8A6H4Z0WFrbR/DthBpljC0jSGOCGNYo1LNlmIVQMk5PXNbAj46VgfCf4iWfxe+F&#10;nhrxbpyTR6f4o0q11e1SYYkWK4iWVAwHRgrjPvXRUAM2kmlCc06igAppXinUUANAxTqKKAG7eaRo&#10;93+NPooAaEIH60Yp1FADQpFG006igBpTNG3inUUANZMigrk06igBoU0BTTqKAE20hXinUUAN280b&#10;eKdRQA3FBGadRQA3BoC4p1FABTdpp1FADdpxRtp1FADSpNG2nUUANC+1DLmnUUAFNxzTqKAGhcE/&#10;nRtwOn606igBu3ijZTqCcCgDx39iz9hb4a/8E+/hhqXg34W6Lc6D4f1bWZ9eubefUJ71pLyZI45H&#10;3zOzAFYY/lBwMdASa9g218//APBOX/gon4L/AOCmvwU1jx34FsdasdJ0XxDc+G549UiWKZriCOGR&#10;2AVmGwrOuDnsa+gqAGhTRs5p1FADdpoKU6igBpXIoAxTqKAPHde/YT+Gvif9tHQ/2gb3RbiT4peH&#10;dBbw1Y6mNQnWKKxZp2MZgDeUxzcS/MVLfMOeBj2Daa+f/FX/AAUT8F+Ef+CjPhr9ma5stabxz4o8&#10;Lv4stbpIlNilqrXKlWfdu35tZONuORzX0FQA0jNAXAp1FADdtBTNOooAaFwKdRRQA3ZS7c0tFADd&#10;px/nigCnUUAN25NBU5p1FADcUFcmnUUAN24o206igBuzj3oC06igBuzmgLxTqKAGgED/ADzRg06i&#10;gArxz9pP9hP4a/tb/En4Y+LPHmi3Gq658H9bXxF4Wnj1Ce2WwvVkgkEjLGyrKN1vEdsgZfl6cmvY&#10;6+ff2xf+Cifgv9if4w/BbwV4ostbutU+OXiVPC+hPYxK8UFy0tvEGmJYFU3XMfIycA0AfQGzJoC4&#10;p1FADdvNBUmnUUAFNCYp1FADQuD7UMuadRQA3HPT9a4H9qD9mfwf+2L8CPEXw18fadNq3hDxVCkG&#10;o2kV1LavMiSpKoEkbK6/PGp4I6Y6Zr0CvKf22P2svD37DH7L/i34seLLfUbrw74Nt47i8hsEEly4&#10;knjgXYCQD80q9T0zQB2Xwi+Fei/A34U+GPBPhu1az8O+D9JtdE0q3eZpmt7W2iWGFC7ksxEaKNzE&#10;k4ySTXRbea5H4CfF/Tf2hvgZ4L8f6LHcw6P440Gy8QWEdyoWaOC7t47iMOASAwSRQQCcHNdhQAmK&#10;TbzTqKAG7aAuKdRQA3bQF9qdRQAU3aT7U6igDx39jH9hT4a/8E/vh1rXhX4W6Lc6FofiDXJ/El9D&#10;NqE960l7PHFFJIHmdmUFYIxtBCjaTjJNewFcmvn/AP4J1f8ABRTwX/wUw+EniPxl4FsdasdN8MeJ&#10;brwrcpqcSxStc28UErsoVmBQrcJg5zkGvoKgBNuTSY4p1FACFc0mynUUANK5owadRQA3b/8AWoC4&#10;NOooAMU0rkU6igBpU5o2806igBu05p1FFADdmf50BcGnUUAeO/B79hT4afAb9pP4jfFrwzotxY+O&#10;vit5H/CSXr6hPNHe+QMR7Yncxx4H9xRn3r2Kvn39nz/gor4L/aQ/bF+LnwT0Sx1qDxR8Gfsv9sz3&#10;MSrazfaBlPKYMS2B1yBX0FQAUUUUAFFFFABRRRQAUUUUAFFFFABRRRQBifEIaefAesDVrdbrS/sM&#10;/wBshI3CaHy23rj3XI/Gv5xP+CSv/BxF8L/+CWF742+FC6b4q8XfBO68QTaz4T1NLZItU0iOfZvt&#10;7iJmAdV2g7lOS244+bA/pOvLeO+tpIZFVo5F2up6EHjB+tfnF/wUU/4KVfsSf8E2fFf/AAi3irwR&#10;oXirx1tV38NeF/DNpfX1urfdMxcxxRZGDh334OQpqVpIrdW8zz7/AIjHf2Wf+gb8Q/8AwVD/AOKr&#10;6g/4Jkf8FuPhH/wVb8YeKdF+G9r4mt7vwjZwXt6dTsxApSV2RdpycnKmvnn4Kf8ABVD9lP4q/wDB&#10;N3xl+05ffAePQvBfgjxJD4avdOOgafc6lLLI9moljUMEKL9sViCwOI3wCcA/a37CXxD+Bvx/+EVn&#10;8R/gdD4Vk8P+IY/Le70ixS0k3KctDOgVXSRCeUcAjPvV2toybnu1FFFIAooooAKKKKACiiigAr8p&#10;f29P+VqT9ij/ALE7X/8A0h1ev1ar8pf29P8Alak/Yo/7E7X/AP0h1egD9WqKKKACiiigAooooAKK&#10;KKACiiigAr8sf+Cofh/UNS/4OG/2EL63sbyays4dbE9wkLNFBmKTG5gMLntk81+p1VbjSLW7vYbm&#10;a1t5bm3/ANVK8YZ4/wDdbqM+1AFqiiigD8sf2IvD2oWf/B0z+2TqU1jeR6fd+C9BSC5aFlhmIsNG&#10;BCvjBxtOcHjBr9Tqpw6VaQahJeR20CXU42yTLEBI4HTLdSBgDn0FXKACiiigAooooAKKKKACiiig&#10;AooooAKKKKACiiigAooooA/LH4DeHdQg/wCDuD41am9jeLpsvwWt4UujCwgd/O0Y7Q+NpPB4zng1&#10;+p1U49ItY9Se8W2t1vHXY04jAkZeDgt1xwOD6CrlABRRRQAV+WP/AAVd8P6hqX/Bfj9ge9t7G8uL&#10;Ozn1r7RPHCzRwZjTG9gMLnHev1OqrcaRa3d3FcTWtvLcW+TFK8YZ489cHGR+FAFqiiigAooooAKK&#10;KKACiiigAooooAK+A/8Ag590a88Rf8EP/jPZ2Frc3l1NJoWyGCJpJHxrunk4VQScAE/QV9+VV1Gw&#10;t9VsmhureK5t5Mbo5UDo2DnkHjqPwIoA81/Ybhks/wBin4OwzRyRTReCNFR0ddrIwsIMgjsR0r1S&#10;oYY0t4o0jVUjUBVCgBVA4AFTUAFFFFABRRRQAUUUUAFFFFABRRRQAUUUUAFFFFABRRRQAUUUUAFF&#10;FFABRRRQAUUUUAFFFFABRRRQAUUUUAFFFFABRRRQAUUUUAFFFFABSN92looA/LH/AING9A1Dwx/w&#10;Tl+IFvqVjeafO3xW1iRY7mBomZTZ6dhgGAODg8+xr9Tqp6bpNro0JhtLaC1idi5SGNUUnuSB3NXK&#10;ACiiigAooooAKKKKAPyx+OHh7UJv+Dt74PamljeNpsfwWuIXulhYwo/nax8pfG0NyOM55FfqdVR9&#10;ItX1Jbw21ubpE2LOY1MqrycBsZxyePc1boAKKKKACiiigAooooAKKKKACiiigAooooAKKKKACiii&#10;gAooooAKKKKACiiigAr8sf8Ag4E8Pahrf7f3/BO2azsby7hsfjBDLcyQwNItun27STucgYUcHk+h&#10;r9TqqXelWuozQyXFtb3Elq++FpIwzQtxypPQ8Dp6UAW6KKKACiiigAooooAKKKKACviX/g4w0m61&#10;3/gi38drSytbi8uptMshHDBGZJHP9pWh4Vck8c/hX21Ve+soNSt2guIYriGQYeORA6t35B4oA8R/&#10;4JeWs2nf8E0f2dre4hlguIPhl4bikjkUq8bDSrYEEHkEEEEHpXu1Q28MdrBHDCiRRxjaiINqqo4A&#10;A6AAYqagAooooAKKKKACiiigAooooA/LH/g0n8P6h4Z/YQ+LkGpWN5p80nxk1qVEuYWiZ0NjpgDA&#10;MASDg89ODX6nVT03SrXR4mjs7W3tY3cuyxRqilj1JxxngfpVygAooooAKKKKACiiigAooooAKKKK&#10;ACiiigAooooAKKKKAPyx/wCCVHh3UNM/4OA/29L64sby3s7z+xPs88kLLHP+752MRhsd8dK/U6qt&#10;vpFra3k1zFa28dxcY82VIwHk/wB49T+NWqACiiigAooooAKKKKACiiigAooooAKKKKAOV+N3jiT4&#10;X/BrxZ4lhh+0SeHtHu9TSLGfNMMLyBfx24r8o/8Ag2B/Y+8H/F79lLxB+0x480zTvGvxW+KHiTU7&#10;mfV9VgS7lsEimMe2LeDsdpA7lhg4ZQMAV+vWuaNb+INJurG8hW4s7yJoJ4n5WVGBDKfYgkV+GPw3&#10;8VfHv/g2c+JfjTwMvwz8QfGb9mPxNq82seHtQ0hTJe6GZcAocAjfsVVZGChmTerDcwM9WvIrorHq&#10;3/Bp38NfD/xe/wCCX3xa8OeJ9G03XtB1T4n6rFd6ffW6zW9wn2LTuGRgQcYyPQ4Iwearf8EL/A1v&#10;+xd/wWk/bE/Z18Jzzt8NdKjsvEemWZlMkemyuIWEan1Ed4IyTyRbrnla+FP+CPv/AAWZ+IH/AAT/&#10;AP2SPF/wr+H3wH8YeOviJ4u8X3uu6dPLbSrY2gnt7aKMOqLvcqYGJXKAggBh2/VL/g37/wCCcHxG&#10;/Zr0b4kfG747XDXHxs+O2oJqOrW8mPM0q2DPIsTY+VHd5CzRr8qLHEoxtIrR/Ffpa3z0M+lut/wP&#10;0moooqSgooooAKKKKACiiigAr8pf29P+VqT9ij/sTtf/APSHV6/Vqvyl/b0/5WpP2KP+xO1//wBI&#10;dXoA/VqiiigAooooAKKKKACiiigAooooAK+G/wBt3/goT46/Z9/4K3fsu/BLQo9IPg/4wRak2uNP&#10;b77pTbxs0flPn5eV54Oa+5K+C/26/wBgn4jfHn/gsP8AspfGTw7p+n3Hgf4TRaoniG4lvo4poDPG&#10;yx7Iid0mS38I4oA+9KKKKAPhv9mn/goV46+LX/Bcb9or9nnVI9HHgT4XeHNL1XR2ittt4Zbm106W&#10;TzJM/MN11JgYGBj0r7kr4L/Zd/YK+I3ws/4LyftJfHzWLDT4fh38S/DOk6Zod1HfRyXE01va6bFI&#10;HhB3oA1tKAWHOB6ivvSgAooooAKKKKACiiigAooooAKKKKACiiigAooooAKKKKAPhr4Xf8FCfHXj&#10;L/gvr8SP2a7uPRx8P/Cvw3i8VWTpbYvjdtLpykNJnlMXUnGPT0r7lr4L+FH7BXxG8I/8HC3xM/aI&#10;vNP09fhn4n+GcPhiwu1vo2uXvVk0xiphzvVcW0vzEY4HqK+9KACiiigAr4b/AG7f+ChPjr9nL/gq&#10;v+yv8GtBj0dvCfxjk1JNda4tvMuVECqU8p8/L154NfclfBf7fv7BXxG/aC/4K3fsmfF7w3p+n3Hg&#10;v4Ry6m/iO4mvo4prcTqoj2Rsd0mcfwjigD70ooooAKKKKACiiigAooooAKKKKACvlP8A4LZftkeL&#10;P+Cf3/BM74jfFrwOmmyeKPCr6WLNb+Hzrc/aNUtLWTcuRn93M+OeDg19WV8j/wDBc79kfxp+3b/w&#10;S5+Jfws+HtnZ33i7xM+lGwgurpLWKT7PqtncyZkchVxFDIRnqQB1IoA9+/Zk+IF98W/2bfh74s1T&#10;yV1TxR4a03VrsQrtjE1xaxSvtHZdznA7Cu6rgf2WfAupfCr9mT4c+F9Yjji1bw34X0zS71I3Dqk8&#10;FrFFIAw4IDIRkda76gAooooAKKKKACiiigAooooAKKKKACiiigAooooAKKKKACiiigAooooAKKKK&#10;ACiiigAooooAKKKKACiiigAooooAKKKKACiiigAooooAKGOBRQwyKAPhz/ggT/wUI8df8FLP2P8A&#10;xX45+IUejx6zovjrUPDtuNNtvs8X2aC3tJEyMnLbpnye/FfcdfBn/BvP+wZ8Rv8AgnX+xl4u8F/E&#10;yw0/T9c1jx/qPiC2js76O7RrSe3s40YshIDFoZPlPIx71950AFFFFABRRRQAUUUUAfDfxL/4KEeO&#10;vCP/AAXz+Hv7Ndqmkf8ACvvE3w3l8VXbvb5vRdrJqCgLJnhMWsfGPX1r7kr4L+KH7BXxG8V/8HCn&#10;w5/aIs9P09vhn4b+Gc3hi9u2vo1uVvWk1FgghzvK4uYvmAxyfQ196UAFFFFABRRRQAUUUUAFFFFA&#10;BRRRQAUUUUAFFFFABRRRQAUUUUAFFFFABRRRQAV8N/8ABV//AIKE+Ov2L/2rf2RPBvhGPR30n43f&#10;EGLwz4gN5bebItq1zYRHyTkbH23MnPPOPSvuSvgv/grx+wV8Rf2v/wBrj9jjxf4JsNPvNF+DPxFi&#10;8SeJpLi9jt3t7NbrT5S0asQZG228nyrk8D1FAH3pRRRQAUUUUAFFFFABRRRQAV81f8Fff2q/Ev7D&#10;3/BOH4ofFXwcmnyeJfB9lb3Fit9D51vukvIIW3LkZG2Ru/XFfStfMH/BZX9mHxb+2h/wTO+K3wx8&#10;C2treeLPFljbQadDc3KW8UjJe28zbpGIVfkjY8+lAHpv7Efxb1X9oL9jD4Q+Pdc+zrrXjfwVo2v6&#10;gLdNkIuLqwhnl2L2XfI2B2GK9Sryf9hT4V6z8B/2I/g34H8RQwweIPBvgfRdC1OKKUSxxXVrYQQT&#10;KrjhgJI2AYcHrXrFABRRRQAUUUUAFFFFABRRRQB8N/8ABBD/AIKE+Ov+Ck37Lfj/AMYfECPR49V8&#10;N/ETUvC9qNOtvIjNpb2tlKm4ZOX3XD5PcY9K+5K+C/8Ag3v/AGCfiN/wTw/ZS+IXhL4mafp+n6x4&#10;i+JGp+JbOO0vo7tHs57WxijYshIDFoJPlPIwPUV96UAFFFFABRRRQAUUUUAFFFFABRRRQAUUUUAF&#10;FFFABRRRQB8NfsK/8FCvHX7Rf/BV/wDam+C+vJo6+Efg7/Zv9htb23l3LeemZPNfPze3AxX3LXwX&#10;+wP+wT8Rv2f/APgrt+1h8YPEmn6fb+Cfi1/Zn/CO3EV9HLNP5CYk3xKd0eD/AHgM196UAFFFFABR&#10;RRQAUUUUAFFFFABRRRQAUE4oFZfi/wASxeD/AArqerXH/HvpdpLdy/7saFz+gpN2Vw3PiP8A4Knf&#10;8HA3wb/4Jfa+nhPUo9U8d/Eq4jWRPDGibfMtFflGupm+WEMOigPIcg7NpDV6B/wUb/4KOR/sef8A&#10;BMrU/wBoLQPD1t4qt47LSr+z0y+doEuIr6e3jXcQCQQs+cY6jHvX5w/8Gv8A+yto/wC3P8QvjJ+1&#10;98VNNs/FfjDXvGVxY6N/aMYuI9MkVI7maaNWyNwFxDHGf+WYiIXGePsn/g6A0y41X/git8Vrezt5&#10;rq4kn0jbFDGXdsara9AOTx+lKStHXfT7mONnPyPgbRf+Drb4taP4ZHibT/2QbOz0WS1+1nVYFuo7&#10;ZoMbvM85YduzHOc496/YD/gmt+3v4X/4KT/sheGfip4XX7GurRm31TTWfdJpF/FgXFux4ztYgqxA&#10;3I6NgbsVx/8AwSY8D2Pi3/gjz8C/D2vafHdWGpfDjTdP1Cyu4vlmje0VJInUjoykgg9a/PT/AINj&#10;oLz9kj/got+2B+zMt1PceH/CestqekrI2diW909r5n+9JBJa7v8ArmK005nD7vkR9nm9D9uaKKKk&#10;oKKKKACiiigAooooAK/KX9vT/lak/Yo/7E7X/wD0h1ev1ar8pf29P+VqT9ij/sTtf/8ASHV6AP1a&#10;ooooAKKKKACiiigBhk2DLHArzDxR+2x8I/BOtz6bq3xI8G6fqFqxSa2m1SFZImBIKsM8EEYxXF/8&#10;FS/H+vfDL9hLx5qvh2aa11FYbe2NxFnzLeKa5ihldcc52SMMjpnPavwjZ2ZixYlm6knrQB/QJF+3&#10;38FZ3jVPil4HZpG2LjV4eTx/tcdRXoVj8SdA1Pwg3iC21vSrjQljMx1CO6RrUIOreYDtwPXNfzbn&#10;muosPi94o074U33g2DVr6Pwre3sd7cWKufJaZQ2D6AHJOOhKg9qAP3mtv25vg7eXTQx/E7wO0gZ1&#10;2/2xAOVxn+L3/GqX/DwP4H5H/F1vAvPIB1eHJ/8AHq/n+7V8+/H/AFm8s/20vhHbQ3VzHb3CXXmx&#10;JKVSXg/eGcH8aAP6j4/26fg3LpbXi/FDwP8AZo22s/8AbEHXjtuz3FQJ+3v8F3SNh8UvA+2Qsqk6&#10;vDyVAJ/i9/xr+fmjPH8/egD+gJ/2/PglE6q3xT8CgsAwH9sQ9Pzq3bft0fBu806W7j+J/gdreA4d&#10;/wC14OOnbdnuK/lw+FWsXdx/wUE+JtnJdXElpDpVo0cDSExxkw2pJC9AeT09a+giM0Af0Hah+3N8&#10;HNLlWO4+J3geN2j80D+2ID8vrkNUEX7evwXntZpl+KXgcxW5XzG/teEYycD+L8K/n4oxQB/QJ/w8&#10;C+CP/RVPAv8A4N4f/iqtaJ+3J8HfEmoLaWPxM8E3FxIPlRNWhy3/AI971/Plvb1Neu/snaVa3Wo6&#10;teSKrXdqsaxZHMatuyR9cAZ7YoA/cuL9pz4eyyFV8a+GSwfy/wDkIRj5uff2PPSn3H7Svw/tL77N&#10;L4y8NpMcfIb+Pv074r8n+hooA/Vu6/ai+HdnM0cnjbwyjKcEHUI/55prftUfDdBz448M9Af+P+P/&#10;ABr8ps0UAfq3J+1F8OooI5G8beGdk2dh/tCPnHXjPFNH7VXw3P8AzPHhn/wPj/xr8pjzQBigD9Wf&#10;+Gqfhvg/8Vx4Z+X/AKf4/wDGkH7VXw3Of+K48M8D/n/j/wAa/KfFGMUAfrAn7Snw/k248aeGfmTz&#10;B/xMYvu+vX9OtQN+1P8ADlMZ8beGuRn/AI/4/TPr6V+Ux5ooA/Wqw+O/g3VNFn1K38UaDNY2uDNO&#10;l7GY4skgbjn5ckYGetZv/DVHw3Crnxx4Z+Ybh/p8fI59/avynHA+vX3o60AfqvJ+1R8N45NreOPC&#10;+7AbA1CPocEd+4NKP2qfhuT/AMjx4Z/8D4/8a/nm+HPiPUJ/+C1fj3S5L+9fTIfAMc0do07GBH8y&#10;xG4JnaD8x5AzyfWvr26cxW0jIoZ1QlR0yQKAP1I1j9t34ReHnC33xI8GWbHGFl1WJSc5x39j+VQx&#10;ft3fBmWWNV+KHgctIG2/8TeHnbnP8Xt+Nfz+6xqtxrepzXV3I0lzM5Z2brk/4dMVXzigD+giT9vL&#10;4MJBBL/wtHwP5dxkRn+14fmwcHjdTYv28/gtPbySp8UvA2yIqGJ1iEYz043fXp0r+fn/ABzXz/8A&#10;tEaxeWX7YnwftYbq4itro3XnRJIVSXAGNwBwce9AH9R0H7cfweuj+7+J3gdvld/+QxAMhDhv4ux/&#10;Oqn/AA8D+CP/AEVTwN/4Nov8a/n8HFG6gD+goft4fBkzQx/8LQ8DlrhVaMf2xD8wY4H8Xr+VWk/b&#10;T+Ej6BJqg+JPgr+z4mCPP/a8G1WbdgH5uCdrYB64Nfz196DyKAP6CrH9u74M6jIqw/FHwM/mP5Y/&#10;4nEI+bBPdvQdamsv23PhDqGrfYYfiZ4Hku9xTy11iDJIxwPm68jpX89/ajPFAH9DF1+2X8J7HVbu&#10;xm+I/guG8sWK3EMmrwK0RGcg5bqMcjqKp6R+3T8G9evPs9p8T/A802M7Rq8Ht/te9fz5/wD1qDzQ&#10;B/QXc/t2/BmztWmk+KHgdY1mMBP9sQ8OOo+9S/8ADdXwb2M3/Cz/AAPtSITN/wATeH7h6H71fz5j&#10;ijtQB/Qxon7ZHwr8SPMth8QvCN35BCyeVqcThCSRgkH1Uj8K2tc+PXgrw5pVvfX/AIq0C1s7wEwT&#10;SX0apOAcEqc8/hX4/fDjSbXRfA+mQ2aqsLWySblH+sJUEsfz/SvCP+CumuX3hz/gn148vNPvLqxv&#10;IW04Rz28rRSRg6jbA4ZSCMgkcepoA/dfVf21PhDoWpRWl58SvBNvdT7dkb6vCGOTgfxcZz3pdT/b&#10;W+EmkzNHcfErwTDJHCLgq2rwZ8s4w33uhzxjqD+Nfzn/AAruZLz4W+G5ppJJpptKtXkd2LM7GJCS&#10;SeST61vYoA/oKs/28vgxflfJ+KHgd9zrH/yF4R8xzj+L2PNNP7e3wXFss3/C0fA/lMzKG/teHkrj&#10;P8XuK/n3PNHWgD+gT/h4F8Ef+iqeBf8Awbw//FUf8PAvgj/0VTwL/wCDeH/4qv5/N7epo3t6mgD+&#10;gP8A4eBfBH/oqngX/wAG8P8A8VR/w8C+CP8A0VTwL/4N4f8A4qv5/N7epo3t6mgD+ga1/b2+C96+&#10;2L4peBmYkL/yF4RySAO/qa63Wvj94J8OeCIvEt/4s8P2nh+cbotRlvo1tZQckbZM7TnB6HnFfzln&#10;mrlxr99c6Lb6dLeXMmn2cjywWzSEwwu+AzKvQE4GSPQUAfvx/wAPAvgj/wBFU8C/+DeH/wCKo/4e&#10;BfBH/oqngX/wbw//ABVfz+b29TRvb1NAH9AY/wCCgHwTbp8UvA56/wDMWi/xroPAf7VPw3+J17Ja&#10;+H/HXhXWbqEMzxWmpRSSKFwWJUNnAyOcYr+dvpT4LmS1k3RyPGxVlJRtpwwKkceoJB9QcUAf0DX3&#10;7eXwY026aGb4o+B0kjYqw/teE4P4NTbb9vf4L3hk8v4peBmMaNI3/E3h4Vev8X6V/PxniigD+glP&#10;28/gvJYyXK/FHwP5MbBWb+14eCenG7NaOh/tkfCnxN4hj0nT/iL4NvNSkZUS3i1WFpHZ8bVA3ck5&#10;GAOtfzy1Y0yNZdSt0kbZG0qhmH8IyATQB/Rh4u+OPhHwFeLb614k0XS7hhuWK5u0jcj1wTnHB5rM&#10;b9qj4bqf+R48M9dv/H/H1/Ovyqur2bUJWluLi4uZWA3SyyGR2woAJY8ngAVHQB+t3hH42+EvHt2b&#10;fRfEuiapcYJ8q2u0kk4x/CDnuOffHWtrX/Etj4W0yS81K8tbC0i5ea4kEcadByWwOpH51+Qfh/XL&#10;zwxrdrqGnXEtrfWcqywSxnDowOQR/LHvX0h/wUj8da9q2t+DdNvmkgsZdDh1B4FOEe5kLK5Prt2g&#10;e2fegD6+/wCGpPhzujX/AITfwzukA2/8TCPnPTvQf2p/hwJGU+N/DO5Sc/6fH/jX5S9DQRk57+tA&#10;H6sL+1T8N2Ix448M/Mf+f+P/ABrU1H45+DtHsrO5uvFOgw2+oEi2la9jC3GDtO055weDjvxX5J4o&#10;JyP6UAfqy37VPw3Q4bxv4ZyOv+nx/wCNVdT/AGwPhdotvJNefEDwnaxRgkvLqUSLx1xkjP4V+WB5&#10;NfNf7Q+rXV/8T72G4ZvJs1RIEPRV2A5H1z1/woA/fb4eftH+AvizLLH4Z8ZeG9elt1LypZahFM6K&#10;DgkhTkDPfpXO63+3R8HfDmq3FjffEzwTa3lq5jlifVoQ0bDqD83Udx1Ffz/6Hr994bvjcafeXVjc&#10;NG8ZlglMblHBVlyOcEEgjvVP/P0oA/oUu/21vhFY3tvbzfEzwOk10CYl/tmD5x/31/OqV7+3x8Fd&#10;PupIZvil4HSSM7WH9rwnB/Pmv5+M80Z4oA/oU0X9tL4TeI9Wt7Cx+JHgu6vLpUaGGPVoC8u4gKAN&#10;2SSSAB1qHU/25fg7o2qz2N18TPBMF5bFlkibVoQyEDJB+brjtX8+OaMUAf0Cf8PAvgj/ANFU8C/+&#10;DeH/AOKp837e/wAF4E3N8UfA6rhTn+1of4gSP4vQfhX8/O9vU0nWgD+gT/h4F8Ef+iqeBf8Awbw/&#10;/FUf8PAvgj/0VTwL/wCDeH/4qv5/N7epo3t6mgD+gx/25/g6tu8n/CzvA5SNwhxq8JOSMgAbsnr2&#10;rVj/AGsfhpLGrL458MlWHH+np/jX4U/swaPaaj44uJbhVkltLffArDodwBYfQGvoDNAH6sj9qb4c&#10;Zb/iuPDPy9f9Pj9cetKv7Ufw6dmA8b+GcqnmH/iYR/dxn1/TrX5S0UAfqsP2p/hqYVkHjjwuVJ4I&#10;1CP6etWJP2mvh7Fu3eNvDPynaf8AiYRdcZ9fSv54f+CKPiPUPE/7Lfia41K/vdQnj8ZX8SyXM7TM&#10;qCG2woLEnHJ46c19gYoA/WjRfj74L8SalHZ2HirQby8mxshivY2Z8jIwAcn8M1h+Nv2yPhX8Odem&#10;0vXviH4R0nUrc4ltbnU4klj+qlsg/XH8q/Jf4laveaB4D1W8sHaO8t4S0UiH50PTcD6jr+FfKdzd&#10;SXtzJNNJJLNMxeSR2LM7HkknqSfWgD+gbUv27vg1pMqJcfFDwPG0iCRR/bEBypz6N7dKZbft7fBe&#10;8WUx/FLwO3kp5j/8TeHhfX730r+fjv8Az96KAP6KLz9p/wCHdh4M/wCEjm8ceFY9B8wwi/Opw/Zy&#10;4BJXfuxuwCcZziuaP/BQP4Ij/mqngX/wbxf41/P/APaZPs4h8x/KVt4Td8obpnHTPA/IUwtmgD+g&#10;ST9vj4Kw3Cwv8U/AokdVYL/a8PIYAj+L0/KrWr/txfB/QZAt38TvA8LMm8A6xAcrnrwxr+XDxXrF&#10;3H/wUe8M2S3VwtnJ4WeRoBIfKZt9zyVzjPA59hX0D3oA/oLsf27fgzqMFxLD8UPA7x2qb5D/AGvC&#10;No5/2vY8CoP+HgHwT27v+Fp+B+uP+QtD/jX8/dFAH9GCftDeB5PDUesp4u8OSaTM5jS8TUImhdh1&#10;AYHBI7gc/lVX/hqj4b4z/wAJx4ZxnH/H/H1/Ovwj/Zj1i8g8e/Y43k+x3ELvLHn5FOBhvr0H419B&#10;dv1oA/V6H9pn4ezQLIvjXwyyM/lg/wBoRj5vTGf1qaH9obwPcaZNeJ4u8ONa2/8ArZBfx7U69Tnv&#10;g49a/JvFHSgD9WU/ao+G8nTxx4Z46/6fH6gevqaWT9qP4cxBt3jfwyNrlD/xMI+v5/rX5S0UAfq1&#10;B+1F8O7nf5fjbwy3lqXbGoR8Ade9XdJ/aC8D69qMVpZ+LPD1zczBTHFHfxsz56YGeT7da/Jj/wDV&#10;Rn/PpQB+sMn7SXgGCW4STxl4aV7X/Wg6hGCn61kX/wC2d8J9K1KKzuviN4NtrmbGyOXVYUJyMjq3&#10;cV+WU7MsDsg3MqkgHuRXyBrOqXOt6pPdXckklzK5Z2brnPP0x0xQB+/l1+3z8FbO5khk+KXgZZIy&#10;VYDV4Tgjr0akm/b9+CcEjK3xT8Dqy9R/a0J/rX8/Wc0ZyaAP6Bo/2/fgnLu2/FLwOdqlj/xN4RwP&#10;xqwP24vg+2rrYf8ACzfBBvHIVYhq8JJJ5HRq/nxzXqH7LGk2l94uvriZVa4tIA0Ab+HJwSPcDH50&#10;Afu9H+0d4DlhnkXxj4bKW2fNP9oR/JjGc8+4qvb/ALUnw5up1ij8b+GWeQ4A/tCP/GvylAwMdvSj&#10;rQB+sE/7SfgC1M3meMvDam3x5mdQj+XPTvTV/aZ+HrpGw8aeGcSv5a/8TCLlvz/XpX5Q4ooA/WrU&#10;vjz4M0a5t4brxVoFvJdRiWFZL6NTKhGQwyeQR0PepNN+OHhDWdeOlWnibQ7jUlfyzbR3kbS7ueNo&#10;Oc8Hp0xX5IjinQTvazJJEzRyRsHRkO1lYdCD6j1oA/ZRn2LuJwo5ryvxL+278H/BusT6bqnxK8FW&#10;OoW7lJrebV4VkjYHBBG7ggjkdRXhH7Znxm8YaH/wSdbxJZ3Nzb65qVjZ217eRkrNHDNMsbyAjkFk&#10;IGR03kiv55/2ydavNN+MnwVjt7u6t47rxMiTLHKyrMPNtuGAPzDk8H1NAH9Qo/4KA/BJiAPip4Hy&#10;en/E2i/xqaT9u/4MxSSK3xQ8D7o5RC3/ABN4eH54+9z0Nfz60daAP6DNW/bp+Deh3CxXXxQ8DRuy&#10;7gP7YgbjnuG9jUS/t8fBZrbzh8UvA5j8zy8/2vD97061/PxRnH8qAP6Cx+3d8GTpzXX/AAtDwP8A&#10;Z0fyy51iH73pjdn8av6T+2J8LddtRPZ+P/CtzC3SSPUI2U/jnFfz9+BtPt9V8aaXbXWPs9xdxxyg&#10;9wzAY/H9K+tIYEt4ljjVURBtVQMAD0oA/Vs/tU/DcH/kePDP/gfH/jSf8NV/DX/oevDP/gfH/jX5&#10;T4zRuoA/Vj/hqv4a/wDQ9eGf/A+P/GnWv7TXw6vmYR+NvDDMvzHOoRLgfi1flLurwL/gqNq93oH7&#10;BHxFvLG6uLG7hs7cxzW8hjkjJu4BwykEcccUAfuuf2ofhyIfM/4Tbwz5eAd39oR8g5x39qcf2n/h&#10;35sqf8Jt4Z3Qg7x/aEfy4696/F/9kK8m1H9k74XXNxNJcXFx4T0qSWWRizyM1nCSzE8kkkkk8mvR&#10;KAP1Y/4ar+Gv/Q9eGf8AwPj/AMacn7Ufw6ktpJl8beGfLjIDN/aEfGenevyl3UdDQB+rk37UPw7g&#10;jjZvG3hlVlXcv+nx8j8+Pxqrr37W3wy8K6RFf6l4+8I2VnOdscs2pwqrng4Hzc8EZ9MivytxmvlP&#10;4qatdav8QtWa8ZvMjuZYlQnhEViAo9sD8c0Afvhb/tv/AAfu1tTH8TvA7C83eT/xOYBu29f4uPx6&#10;025/bn+DlpayTSfE7wOscM3kOf7Yg+V/T73/ANav58e9AGD9OlAH9Bdj+3b8G9Sike3+JvgmZYio&#10;bbq0JI3HA4zk88cVsf8ADVnw2/6Hjwz/AOB0f+Nfhx+yjpVrd6pq13IqtdWqxiLP8AYtuI/ICvcK&#10;AP1isv2hfAuo6PNqVv4u8OzWNrjzZkv42WPOcZ54zg4+lVR+1T8N9pb/AITfwztBA/4/4+pz7+1f&#10;zy/8EWPEmo+J/wBnPxrNqV/e6jNF46v4kkup2mZEFvaEKCxJC5JOOnNfYVAH6s/8NU/DfA/4rjwz&#10;83/T/H/jSf8ADVfw1/6Hrwz/AOB8f+NflPijdQB+rJ/ap+G4bH/CceGf/A+P/GlH7Ufw5MDS/wDC&#10;b+GfLVtpP9oR9fzr8pSM0ZwaAP1Y/wCGrfhqP+Z58Mf+B8f+NO/4am+HIDZ8b+Gfl6/6fH7+/tX5&#10;S7qOtAH6sf8ADVXw3LY/4Tjwz/4Hx/41e0v9oTwPrlvNNaeLPD08dqpeZlvo8RLkDJ54GSBn1IHe&#10;vyZxQBigD9WP+GrPhr/0PPhj/wAD4/8AGpo/2mvh7JZtcL408NeSp2lv7Qj68e/vX5Q5ozQB+r0n&#10;7TPw9itvObxr4Z8vdtz/AGhF1+mf1qbRf2iPAviO8W3sPF/h66nk+7HHfRszfQZ5/Cvyb7UYz+NA&#10;H6uSftP/AA7juvIPjbwz527bt/tCPr+dbmo/FPw3pHhpdYutd0qHSZPuXj3SCFu/DZxX5D5qeTU7&#10;qbTY7R7iZrWF2kjiLkxoxABIXoCcUAfqkn7U/wAOJM7fHHhk7QWP+nxjgde9J/w1V8Nxj/iuPDPz&#10;D/n/AI/8a/KfFGM0Afqvb/tTfDe6uVhj8ceGHkY4CjUI8/zrt9L1i21zT4buzuIbq1uAHimicOki&#10;kZBBHBB9RX82P7HniPUNT/4KX/tHWNxf3txZWJ0/7NbyTs0VvlcnYpOFz7V+yX/BKLxbq2oWPirR&#10;5pJJtIsDBPArsSIJJN4YD/eCg49s96APsaiiigAooooAKKKKACiiigAooooAAc1k+M/DkPjLwnqm&#10;k3H/AB76paS2kn+7IhQ/oa1qKmUbqwJ2PxV/4NOfjNb/ALO83xw/ZR8YzR6X4/8AAvjK61S2tbhv&#10;Le/jKRWk4iB+95b2qPx1W4B6Zr9pJ7SG+g8uaKOaNjyroGU/ga/Mz/gr3/wQCm/bH+MNr8b/AIH+&#10;Lv8AhVvx10wI7Xwd4bTWWjG2NpHjBeKVQFXzFVtygBlbgj5Yi/aK/wCCw/7MSL4b1H4Z2PxGW3Xy&#10;7fV4rew1Lz1X+MyQyhzncOZVVjjpwaq/MrsLW2P28+I3xB0H4NfDzVPEniC+sdD8P6DaSXl5dzsI&#10;4bWFFyzE9AAB07nivx5/4NjbXUP2rv26f2uP2ppbGaz0Hx1r8mlaGZE2+ZHJdPdMn1jhWzB93/Lz&#10;zUv+Cbf/AAUa/wCCxN/Y6b+0h4qtPhL8LWnWe80iCa2E1ynUKtpaswZh0zO42k5KsRtr9m/2Pf2R&#10;/Bn7Dn7PXh74Z+AdO/s3w74dg2RhvmmuZWO6SeVv4pHbLMfU8cYFCVveB6rlPUqKKKACiiigAooo&#10;oAKKKKACvyl/b0/5WpP2KP8AsTtf/wDSHV6/Vqvyl/b0/wCVqT9ij/sTtf8A/SHV6AP1aooooAKK&#10;KKACiiigDM8WeFdO8c+Gb7R9XtIb7TNSge3uraZd0c0bDDKR6GvibxZ/wQM+Fmta/cXWm+IfF2j2&#10;czl0s1linSDJPyqzJu2jPG4k+pNfdlFAHwLB/wAG/Xw5WSMyeMvGTKrZcAW67l44B8s4PB5569OO&#10;fZtD/wCCUnwb0T4B3vw9/sO6ubHUJlu59SmuM6k1woZUmEoACsiuwAChMMcqdzZ+lKKAPgy1/wCD&#10;f/4Wx3JabxZ45kh3MQqzWyNt42jPknpzk45z0GOfO/G//BsF8LfHPxb8L+MLj4geOob3wqJBBAkd&#10;t5c28YO75M8Z7V+m9eW/E39s/wCGfwb/AGgvAvwr8TeKIdL8ffEpZm8N6U1ncSNqYhBaTEiRtEm0&#10;A/6x1z2zQB8vx/8ABv8A/C8aVJG3ivxw16W+SZZbZY1HHBTyiT0PO4dfbmCP/g38+GqpHu8YeM2Z&#10;Sxc5t8MMALgeXxggnvnPbGT980UAfmT4c/4NhfhX4a+OfiHx1B4+8dNf+IraK1mt3S2MUYjSNQy4&#10;TPPljr616Jbf8G/3wuTTZVm8WeOJLpjmOVJbZY06dUMRLd/4hX1B4L/bN+GXxE/ag8YfBfRfFEN7&#10;8TPANnBqOv6ILO4R9PgnSGSJzK0YhfctxCcI7Eb+QCDj1KgD4O1D/g3/APhbNLm18VeOYE8vGJJr&#10;aQ7v72RCvHt+tQQf8G/nw1FrMJPGHjNpm2+U6m3VY/72V8s7s9uRj3r74ooA+Av+Iff4d/8AQ6eL&#10;/wDviD/4it34ef8ABDHwD4A8QLfR+M/Gsi7SjxRtbRiUejExNx9BnpgivuCigD5di/4JU+ClkzJr&#10;viRo9+QFeFW288Z2Hnpzjt054dc/8Er/AAPJfbotZ8SQ2+QTH5kTN7/MU/pX1BRQB8tXX/BKnwa8&#10;rGHX/EkcecqrGFmHtkIM/lTW/wCCVHg8p8viLxAOnURH6/w19T0YoA+WpP8AglR4NMMax694kWRc&#10;+YzGFlfPTA2DGPqfwpi/8EpfCI6+IvEB/wCAxf8AxNfVFFAHyuv/AASm8I4OfEXiDpx8sX/xNC/8&#10;EpfCIBB8ReIDxx8sXH/jtfVFFAHzAv8AwSr8DfLu1vxQf3eHxLBy/wDeH7vge3P1qA/8Ep/B+V2+&#10;IPEPTBz5Rzxj+768/Tj3r6mooA+abD/gl58PbfRbi3nvfEVxdTBdt19pRGgIJztUJtweAdwPTjFZ&#10;p/4JUeEGxjxF4gXAw3ERz1/2eK+qKMYoA+A9G/4N+vhxoH7X2tfGGDxl4w/tjXNDTQprKQW7W8aK&#10;YCXUhA2SYBweAGP1r1Qf8EpvCIPzeIvEDf8AAYv/AImvVtD/AGzfhn4m/ax1r4HWPiiG4+Knh3Rl&#10;8QahoQtLhZLaxYwqJjMYxCQTcQjarlvn6cHHqVAHwv4t/wCCDnwz8U6lLeL4k8VWNxO4d/JMPlse&#10;cnaV4PToQOOlUo/+Df34YrKm/wAW+NmjUMHAe3BbrtwfL4xkZ65x2zx960UAfA7f8G/3w0MFvt8X&#10;eMxIpPnNutysgJyNo8v5cD1LZ9ulcF45/wCDYL4V+PPiv4T8WXXxA8dw3XhMyGCGNLby59/XcSmR&#10;j2r9Na8t+Kn7Z3wz+Cfx38CfDHxR4oh0nx18TWmXwzpbWlxI2qGEAyYkSNo02gj/AFjLntmgD5hh&#10;/wCCAHwrBXzPFXjl/kYHbPbLls/Kf9SeAOCO55yOlUR/wb7/AA8/6HTxf/3xB/8AEV9/UUAfBQ/4&#10;N/vhj50R/wCEs8beWqqJV8y33Oc/MQfK+UEcYwcdcnpVkf8ABAj4Tr4fkt/+Ei8cNqDMGF0bm32p&#10;jdwI/K6EEZyc5UYIGQfuyigD4KsP+Df74YxOv2nxd42mG/LCN7aPK4PHMTYOSDn0GMdxNZ/8EA/h&#10;VBq/mTeJ/HE1mrE+R59urkcYBcRfXJCg88Yr7vooA+F7v/ggX8I7nV7yZdf8cw2sx3W9vHd2/wDo&#10;xOcjc0JLLzwDyB1JPNVNH/4IAfC+2vd194s8a3UOMCOKS3hOcg/e8puODxjv1r7zooA+Cbn/AIIA&#10;fDCS3ZYvFnjeOYylldpLdlEZ6KV8oZYf3s/8BFO/4cAfC8xMP+Es8beYYgqt5ltgSZyzY8rlSOAu&#10;ePU196UUAfIHgf8A4I7+DfA+l/YY/Fniy8tI2zAlwYC0ALEsARGM5BA56EZHpWR+17/wQ3+F37W/&#10;7PeofD661vxZoFvqnk/aL+1nimml8q4ScEq6bM5jVflAGOxPNfa1cD+0z+034G/Y7+CesfEX4ka9&#10;H4X8GeHzANQ1KS2muFt/Onjt4spCjyHdLLGvyqcbsnABIAPj/Sf+Def4UeHtH0fT7PxV45jtNNtI&#10;LSQPNbu0wjVULA+UNpYL6Ngn04rS1H/ggN8J57hjb+JPHVuvkBUVri2kxIMfOT5IyCM5Xjk8EDiv&#10;tTwT400z4keDdH8Q6LdfbtG16yh1GwuQjILi3mjWSN9rAMNyMDhgCM8gGtigD4Jsv+Df34Zp/wAf&#10;Hi7xtNiRSdjW8eU53L/qzyflwe2Dwc8Nb/g39+GgtlX/AITDxp52WLPm32kcbcL5fGOe/OR0xz98&#10;UYoA+Av+Iff4d/8AQ6eL/wDviD/4ij/iH3+Hf/Q6eL/++IP/AIivv2igD4C/4h9/h3/0Oni//viD&#10;/wCIo/4h9/h3/wBDp4v/AO+IP/iK+/aKAPgW1/4N/PhrG+6bxh4zlTIOENuhxnLc+Weo4Hp156V3&#10;XiD/AIIm/BLWfhdZ+HbWz1zTr6xZpBrcV2Gv7hmGD5u5fLZeB8qouMHaVySfsCigD4C/4h9/h3/0&#10;Oni//viD/wCIo/4h9/h3/wBDp4v/AO+IP/iK+/aKAPgNf+Dff4dD73jTxgeCPuwDqP8AdrpPh5/w&#10;Ql+DvhHUZrjWLzxV4oWRJI0t7q7WCFAy7Q37lVcuvJB3AZxkHFfbFFAHwNff8G/vw0luna38X+M4&#10;YmbKo5gkYDjAzsGfriltf+Dfr4aoZPP8YeNJN0bBNht02t/CT+7OQPTjPqK++Mc0UAfA6f8ABv78&#10;M1sJFfxd40+0bgVkBtwiqOoK+Xk59dw+laXh7/ggh8I9K8Rx3V3rnjXUrGJlcWUt1DGsuMFld0iD&#10;FWwR8pUgHrkZr7mooA+cfHf/AATM+H/ibVVuNMfVPDsaoFNrZyK9vx3CuCQfo2Pasf8A4dT+D/8A&#10;oYfEGN3PEXT0+7X1NRQB88/DP/gm74F8AeIbfVLibVNcuLWTzIobt0FuGGNrFFUFiCM4LbT3Fejf&#10;HT9nHwz+0JoMNl4gt5t1qSba6tnEc9uTjO04IwcAYII/HmvQKKAPln/h1T4N3Rn/AISDxFsUDeMx&#10;Zb1wdvH60h/4JT+DzMxXxB4gEeSVX90SPTnb/SvqeigD5XX/AIJS+EQfm8ReIDznAWIf+y1qan/w&#10;S9+Hl5Y2cdveeI7OS3J86YXSO90C2fmBTaCBwCoAx1BPNfSlGKAPldv+CU3hHf8AL4i8QBc5AKxH&#10;/wBlrl/H3/BEv4b/ABElaa+17xRDdKhSKa3eFWHcBsoQyjJOODk8EdD9oUUAfHHwi/4Ih/Bn4b6n&#10;PdapHrvjCSSJ4Vh1S5VbeINkblWJUO8KeCWODyACBjktb/4IB/DG+1eeay8VeMrC1lfdHbF4JfJB&#10;/hDFASB2zk46knmvvSigD4Tuv+CAvwllvbdofEvjyO3Qfvozc2zPJ6YbyQF/75NUrz/g36+G0l1I&#10;1v4x8ZRwscoj/Z3ZR7t5Yz+Qr75ooA+FdD/4IFfCex1a3nvPEXja/tYQhe2NxBEJnBG7LLFuCEZG&#10;AQwzndmq+p/8EA/hfd6vcTWvijxpa2chYx25kgkMXHHzeWMgNzgjJHBOea+8qKAPgL/iH3+Hf/Q6&#10;eL/++IP/AIipZf8Ag38+GrR4j8YeMlbC8sbdux3ceWOpwR6Yxz1r74ooA+Av+Iff4d/9Dp4v/wC+&#10;IP8A4ij/AIh9/h3/ANDp4v8A++IP/iK+/aKAPhnw/wD8EIvh54TvReab4z8cWt9C4MUvmWzIFIwy&#10;svlfNk+4AHY9a7yL/glL4T2Lv8Sa8zY5ISMA/hivqqigD5XP/BKfwfl/+Kg8Q8/c/wBV8vOefl54&#10;47U5P+CVHg0E7vEHiMjbgcxcNjGfudM84/Wvqag0AfAf7In/AAb8fDn9j34a3/hnRfGfjDU7fUNW&#10;n1eSa7W33K8qRqVAVBwPLHX1r1p/+CVfgkhtmueJF5+Xc8TbRj/c5Oec+nHvXp37Jv7Z3wz/AG5P&#10;h9f+K/hX4oi8W+H9L1WbRLm7js7i1EV5EkbyRbZ442O1ZYzkAqd3BODj1SgD5o0X/glt8PbDUklv&#10;rvXtWtVA32lxNGsU/Zg+1AxVvQEY9TXmXxA/4INfCjxX4our7SdY8UeHbW6cv9ggljnggyc4jLqX&#10;C+gZmI9ccD7kooA+CtS/4N/vhjNKn2Pxd42t02DcJXtpSzc5IIiXA9uenWmW3/Bv58NY1l87xh40&#10;kJQiMobddjepzGdw9uPrX3xiigD4rvf+CFHwXm8CrpMNx4sh1JZjMNYN8jXLZGPLZNgiMY9kDcfe&#10;rlv+Iff4d/8AQ6eL/wDviD/4ivv2igD8zdX/AODYb4Uar+0LpvxC/wCE88eR3mm6b/ZiWhFs0bqd&#10;5ZifLByTIxx0AwOep9B1f/ggD8LLl1Nj4q8cWqqu0iWa2myfXIiX/wDX+VfT+t/tm/DPw5+1ho/w&#10;NvPFEMHxU17Rm8QWOgmzuGe4sFMymbzhGYQAYJflaQN8nTkZ9SxQB8FWP/Bv/wDC+OCYXHizxtNK&#10;y/uWjkt41jbnkgxHcOnGR0681B/xD8fDoL/yOnjDOc52wdP++K+/KKAPkrwh/wAEbfhP4A8M/Y9J&#10;m8SRaizlpNTnu0luJlJyEZdgTaO21VPqTV3/AIdTeEPLx/wkXiHfnOcRYx9NtfVFFAHy7D/wSr8E&#10;LAqya54maUOCzCSFVK+mPLOD75/CrEH/AASy8Apps0Tap4lkuH+5P58Y8rGcfLswe2c9ccYr6aoo&#10;A+V0/wCCU/g8fe8ReIG7DHlL3H+zTpP+CVHg1lbZ4g8RKd5IyYjhfT7vJ9/0r6mxRQB8tW//AASo&#10;8GoX83xB4jk3KQm0xLtbsT8hyPbj61d0n/glv4B0/UoZbnUvEd9DGFLwvPGiyN3yVQEKfQEEetfT&#10;FFAHzBP/AMEr/Ary3DLrPiZUkH7lfNhPlH3Pl5b9K888R/8ABCH4W+J/EX26TX/F1qszbp47aWBB&#10;Ie5G6M7STg9COOmea+4qKAPgW4/4N+/hu9xI0PjDxlHCzEoji3ZlB6AkRjOPXA+lNm/4N+Phy0rG&#10;Pxl4wVM5UEW7Ffx2DP5V9+UUAfAcX/Bv18ORu8zxl4wb5SF2i3XB7H7hz9K2vDv/AAQo+Hfg/wAW&#10;w6jpvjDxxbxxYBjMlszuMfMC3lYwT/s8fXmvuKjFAHzDH/wSx8BpDcBtY8TvJIT5TedCBEDjGR5f&#10;zdDnp17darQ/8EpvB6TL53iHxE8ecsqeUrH6Hacfka+p6KAPl+f/AIJXeBmaby9a8TLux5WZYW8v&#10;+9n92N2e3THvSD/glX4H8uMHXPEzOrZkIkh+ZfQDy+D78/SvqGigD5q1L/glz8Pbu5t2gvvElpHH&#10;GElRbmNjMwH38sh2nPJAGD0AFS6N/wAExfh5pfiVb2WbXr61jkEi2M1yvkkc/KzKoZl6dCDxyTX0&#10;hRQBheKPh7o3jTwPd+G9W061vNDvrY2c9k8Y8qSErtKYHQY9MEdq/PT4/wD/AAbJ/B/43/Efwxr0&#10;fjDx1oMPhTU/7TtLKJ4J493mI/l7nTdsHlqBklsZySea/SivLPj5+2f8M/2X/H3w98L+O/E8Ph/X&#10;firq66F4VtXtLiY6vel4oxCGijZYzuniG6Qqvz9eDgA+VR/wb7fDvPzeNPGBHskA/wDZKnk/4N/v&#10;hjvkKeLvGwVpMorPbnbHzlSfKGW6fNx06c8fe1FAHwXq3/Bv78MJ7lWsvFvja2i242TSW0zFueci&#10;JOOnGPxqNf8Ag38+GotdreMPGhn8zO//AEfbtxjG3y+uec5/CvvjFFAHwZH/AMEAPhlHYMq+LvG6&#10;3ofckwkt9irxxs8rJPvuH0rvtF/4JLeGdLsI4Ljxd4ivmjGBNJFCsjfXAwT+FfWtFAHyu/8AwSm8&#10;Ik/L4i8QLxj7sX/xNH/DqXwl/wBDFr//AHzF/hX1RRQB8r/8OpfCX/Qxa/8A98xf4VxP7RX/AAQ3&#10;+H/7SXwS8ReB9W8WeLLKx8RQJC1xaCDzIdsscoIDIQeUxjjrX29XD/tDftC+Dv2VPg1rnxC+IGtR&#10;+HfB/hqJJtS1GSCW4W1R5EiUlIkeRsu6D5VPX0yaAPnT4Xf8EbvAnwq+FXhvwvZeJfFFxb+GtKtN&#10;KgnmMO6VYIliDsAnVlUcdM+tb5/4JVeC/Om/4n3iTYwIjXdFlCemTs+bH4V9CfDL4k6J8Zfhr4f8&#10;X+Gr4ap4c8VaZbaxpV4sbxi7tLiJZYZQrhXXdG6thgGGcEA8V0FAHyv/AMOpfCX/AEMWv/8AfMX+&#10;FOT/AIJUeDRbura/4kMzEbHBhCrjrkbOc/UfjX1NRQB8szf8EqvBrRR+Xr/iNXA+csYm3H2GwY+n&#10;Ncn8Q/8Agh38K/H0a3Dax4ssdWYjzbuGeErPjHDRmPHGDgjnnknjH2lRQB8IW3/BAD4Ux/ZvN8U+&#10;PJPLDCfbPbL5393bmE7cf8Cz7Uy5/wCDf/4WvbyLD4s8cRytMWRnltmCx/3SBEMt/tZH0r7yooA+&#10;G/BH/BDDwH4DvZLyz8aeNFvCFWNh9n8rGRuWRDGd4PAGCpGM5rvP+HUnhLP/ACMXiD/vmL/Cvqii&#10;gD4O/Y3/AOCA3wt/Y5+FfiDwzp3ibxlrTa9rc2ti9u5IY5LWSSONCiqiBWXES/eBPXGOtekj/glP&#10;4QCMP+Ei8Qbsgg4i6c9tv+ce9eqfso/tnfDP9uLwNq3iX4WeKIfFmh6HrE2g311HZ3FqIL6FIpJI&#10;ds8aMSqzRncAVO7gkg49UoA+V2/4JS+ETj/iovEHv8sX/wATR/w6l8Jf9DFr/wD3zF/hX1RRQB8r&#10;t/wSl8Ilvl8ReIFHptiP/stOT/glT4ONuynxB4i80kFXzEAB3GNvP1zX1NRQB8r/APDqXwl/0MWv&#10;/wDfMX+FOb/glR4PYNjxB4hU/wAP+q45P+zX1NRQB8rr/wAEpfCIPPiLxAeMfdi/+Jq/pP8AwS38&#10;A2drMl3qXiO8mlQoji4jjEJyDuUBD83BHJIwemQDX0zRQB8rf8Oo/CX/AEMXiD/vmL/Cp4/+CVXg&#10;lbNlbXPEz3BPyuJIVQDj+HyyT+dfUVFAHy7L/wAEq/BLWu2PXPEyzbs72khZcc8bfLHPvn8Km0P/&#10;AIJa+BdPvUkvdU8Q6hGvJi82ONX68EqmcfQg+9fTlFAHyy//AASp8Gm73L4g8SLBuzszCW2+m7Z+&#10;uPwrptW/4Jv/AA3v/BNvpMNvqVpdW7FxqaXAa6lY8HfkbSvTgKMdsZOfoCigD5Xi/wCCVPg8H954&#10;g8QtwcbfKXnt/Cfyob/glL4RIX/iovEHHX5Yuf8Ax2vqiigD4D+EX/Bvz8OfhJ+0X48+I0HjLxhe&#10;X3xAMBvrRxbrFB5QwPLYJkZ9819l/Bv4I+H/AID+El0fw/bPDAW3yySNvmuJMYLu3GSeOAAB2Arn&#10;vhd+2f8ADP41fHvx18L/AAx4oh1Xx58M/J/4SXSltLiNtL84ZjzI8axvuH/PNmx3xXqVABRRRQAU&#10;UUUAFFFFABRRRQAUUUUAFFFFABmmsFz0Fcz4v+LGh+E/D+p30mqaXI+m28szQ/a41ZjGpJXr14xX&#10;hP8AwTF/4KceF/8AgpL+ytY/FCz0/wD4Q2G81C608aZqN/E86GB9hfIIGG6j0pb7AfTwGKM1in4h&#10;aCv/ADGtI/8AAyP/ABr5L/Y7/wCCwOh/th/8FFfjF8A9H8Mtbr8Jbdpm19NRW4g1VkuEhdURV+UA&#10;yLzuOSGGBjJa1dv60DZXPs6iiigAooooAKKKKACiiigAr8pf29f+VqT9ij/sTtf/APSHV6/Vqvyl&#10;/b0/5WpP2KP+xO1//wBIdXoA/VqiiigAooooAKKKKACiiigAooooAK/KX/gqgf8Ajov/AGB/+uGt&#10;/wDomSv1arkfFPwK8F+OPiNoHi/WvCfh3VvFfhUONG1i70+Ka+0oSZD+RMyl49wznaRmgDrqKKKA&#10;Pyl/YZ/5Ws/20f8AsSdA/wDSDRa/VquR0T4F+C/DPxW1nx1pvhPw7YeNPEkMdtq2u2+nxR6jqUUa&#10;oqJNOF3yKqxxgBiQAigdBXXUAFFFFABRRRQAUUUUAFFFFABRRRQAUUUUAFFFFABRRRQB+UvwB/5W&#10;+/jb/wBkSt//AEfotfq1XI2PwK8F6T8X774gWvhPw7b+OtUshpt34gi06JdTurUbCIJLgL5jRgxR&#10;naWx+7X0FddQAUUUUAFflN/wVqP/AB0Ff8E//wDrvrf/AKLSv1ZrkfFnwK8F+PvH+geLNc8J+HdX&#10;8UeFC50XVrzT4pr3STJgP5ErKWj3cZ2EZoA66iiigAooooAKKKKACiiigAooooAK/Pv/AIOlv+UF&#10;3xr/AOumg/8Ap+06v0Ernfil8J/C/wAb/At74Y8ZeHtG8VeG9SMZu9L1azjvLO58uRZU3xSAq22R&#10;EcZHDICOQKAOL/YTP/GD/wAG/wDsRtE/9IIK9WqjoWhWXhbRbLTdMs7ew07ToEtrW2t4xHDbQooV&#10;I0UcKqqAABwAAKvUAFFFFABRRRQAUUUUAFFFFABRRRQAUUUUAFFFFABRRRQAUUUUAFFFFABRRRQA&#10;UUUUAFFFFABRRRQAUUUUAFFFFABRRRQAUUUUAFFFFABSN92looA/Kf8A4M//APlG18Qv+ys6z/6R&#10;6dX6sVyPwh+BPgv9n7w7caP4F8J+HfB2k3d3Jfz2ejWEVjBNcOFV5mSNVBdgiAsRkhV9BXXUAFFF&#10;FABRRRQAUUUUAflL8dP+Vvj4N/8AZErj/wBHazX6tVyN/wDAvwXqvxesfiBceE/Ds/jrTbI6ba+I&#10;JNPibU7a1O8mBLgr5ix5kf5QwHzt6muuoAKKKKACiiigAooooAKKKKACiiigAooooAKKKKACiiig&#10;AooooAKKKKACiiigAr8pf+Dhj/lIP/wTj/7LHB/6XaRX6tVyPxD+BHgr4s+IfDmreKPCfh3xFqnh&#10;C8Go6Fd6lp8VzNo9yCjCa3d1Jik3RxncuDlF9BQB11FFFABRRRQAUUUUAFFFFABXw9/wcif8oSvj&#10;1/2C7L/052lfcNc/8R/hl4d+MPgm+8NeLNC0nxL4d1ZQl5pup2kd1a3Shg4EkbgqwDKp5HUA9RQB&#10;5L/wSvP/ABrF/Zx/7Jd4Z/8ATTa171Wb4X8K6Z4G8L6bomi6fZ6To+j2sVlYWNpCsNvZwRKEjijR&#10;cKiIqqoUcAAAcVpUAFFFFABRRRQAUUUUAFFFFAH5S/8ABoZ/yYN8YP8Ass+t/wDpBpdfq1XI/CL4&#10;FeC/2f8AQbzS/AvhPw74P03UL19RurTRtPisobi6kCK87pGoDSMsaAseSEXPQV11ABRRRQAUUUUA&#10;FFFFABRRRQAUUUUAFFFFABRRRQAUUUUAflJ/wSb/AOVhf9vz/uCf+i6/VuuR8KfArwV4D+IGv+Ld&#10;E8J+HdI8UeKvL/trV7PT4ob3VvLHyefKqhpNo6bicV11ABRRRQAUUUUAFFFFABRRRQAUUUUAFFFF&#10;AH5W/t7/APBsj4W/at+PHjb4laJ8VfiR4PuvE2+/bQNMul+xG7KfOUD/AHRLINxGQAWPQV8j/wDB&#10;PL/g048VfEf9mux1T4ufED4m/B/xk19cxy+HNNvbaaCGEPiOUNGzrl15I3Z9QK/fTxx4ts/h/wCD&#10;NW1zUJPLsNFspr65f+5FEhdz+CgmvwK/Zy8eft+/8F8Nf8WfEr4e/Fhfgp8K9P1ebTtHghcwx5QB&#10;vLHlqZJWVHQO5O3ceAMEUR0dl2CXme5/8Qe/h3H/ACcj8ZM/9dov8K+yP+CT3/BE74b/APBJm18T&#10;XvhfVte8VeKfF4jTUta1hkM7RRksI0CABVLsWPcnGTwK+Hv+HIv/AAUY/wCj2H/8CLv/AOJr7B/4&#10;JDfsF/tMfsfeO/GV98efjq3xe0zWrC3t9JtjJM39nSpIzSP+8AHzKVHHpTQH3hRRRSAKKKKACiik&#10;3UALRRmm7xigB1flL+3p/wArUn7FH/Yna/8A+kOr1+rVflL+3p/ytSfsUf8AYna//wCkOr0Afq1R&#10;RRQAUUUUAFFFFABRRRQAUUUUAFfJP7V//BSy6/Zs/wCCkX7P/wABI/C0GqW/xsjv3k1Zroxvpn2Z&#10;GYbYwMPu29yMZr62r83f+CjX7Nfjz4kf8F1P2MPHmg+F9V1Twf4Jh1ca7q0EYa30wyROE8w543E8&#10;UAfpFRRRQB8k/An/AIKW3Xxm/wCCs/xs/ZnfwvDY23wj0PT9YTW1uiz6gbqCym2GPGF2/ayMgnOz&#10;3r62r83f2P8A9mvx54N/4OQv2rviXqnhfVbHwH4u8JaLZ6PrcsYFrqE0VnpKSJG2ckq0MoPH8Br9&#10;IqACiiigAooooAKKKKACiiigAooooAKKKKACiiigAooooA+Sfh7/AMFLrrxv/wAFjfHP7LDeFobe&#10;18H+BovGC68LotJcs8linkmLGAP9LPzZ/g96+tq/N34Lfs1ePNE/4Ofvi38U7vwvqtv8PdY+EkGj&#10;2WvPGPslzdibSSYVbOdwEMpxj+A1+kVABRRRQAV8k/te/wDBSy6/Zh/4KH/s9fAyPwvBq0Hxwe+S&#10;TVXujG2l/Z1U/LGAQ+7PcjFfW1fm9/wUv/Zr8efE/wD4LafsU+OfD/hfVdV8I+B5tWOvarBGGt9L&#10;8xEEfmHPG7HGM0AfpDRRRQAUUUUAFFFFABRRRQAUUUUAFfOv/BVj9uGb/gm7+wZ44+M1voEXiabw&#10;g2nhdMkuDAtz9p1C2tDlwCRt88t05K4719FV8S/8HFPwQ8W/tH/8Eevi14N8C6DqHifxRq76MbPT&#10;bJN89x5Ws2Msm0ZH3Y0dj7KaAPqr4C/EmT40fAzwX4ye1WxbxZoVjrJtlfeLc3Fuk2zPfbvxnviu&#10;wrzf9jnw3feDP2RPhXo+qWs1jqmk+ENIs7y2lGHt5o7KFHRh6qwIPuK9IoAKKKKACiiigAooooAK&#10;KKKACiiigAooooAKKKKACiiigAooooAKKKKACiiigAooooAKKKKACiiigAooooAKKKKACiiigAoo&#10;ooAKKKKACgnAooYZFAHyT/wRx/4KWXX/AAVQ/Zn8RfEC68LQeE5NC8XXvhgWcV0bhZRbw20vm7iB&#10;gt9oxjHG33r62r83/wDg1+/Zs8efssfsF+N/D/xD8L6r4S1q++JWq6nb2moRhJJbaS1sVSUAE/Kz&#10;RuB/umv0goAKKKKACiiigAooooA+SfHn/BS258G/8Fi/Bf7LK+FoJrXxZ4Gk8XtrxuyJLdle9Xyf&#10;Kxgj/RAd2f4+nFfW1fm78YP2a/Hmtf8ABz58K/ila+F9Vn+Huk/CSbR7zXljH2O3uzLqpELNnO7E&#10;0Rxj+MV+kVABRRRQAUUUUAFFFFABRRRQAUUUUAFFFFABRRRQAUUUUAFFFFABRRRQAUUUUAFfJP8A&#10;wUW/4KW3P7Cv7RP7NfgWHwtB4gj+PnjRPCkt1JdGE6SrT2cXnKoB3n/SicHH3Pevravzd/4Lgfs1&#10;ePPjp+23+wjrvhHwvqviDR/APxTh1XxDd2kYaPSLUXmmOZpTnhdsUhyM/cNAH6RUUUUAFFFFABRR&#10;RQAUUUUAFeD/APBSv9sOf9gD9hv4gfGCDRYvEU3gm1guV06ScwrdeZdQwYLgEjHm7unbFe8V8hf8&#10;F5vhB4m+Pv8AwSS+M3g/wbot94i8Ta1p9pHY6dZrumumXULZyFHfCqzfQGgD3v8AZR+NEn7Sf7LX&#10;w1+IsliulyePvCul+I2skk8xbQ3lpFcGINgbgvmbc98Zr0KvGf8AgnN4M1T4bf8ABPf4EeHddsZ9&#10;L1vQfh54f07ULOcbZbS4h023jliYdmV1ZT7ivZqACiiigAooooAKKKKACiiigD5J/wCCO/8AwUsu&#10;f+CpXwA8Y+N7nwvB4Tbwr42vvCQtYro3AnW3t7WbztxAwW+0429tvXmvravzd/4NiP2a/Hn7LX7F&#10;/wAUNE+IXhfVfCerap8VtX1a0tb+MJJPaSWenokygE/KzRyAH/ZNfpFQAUUUUAFFFFABRRRQAUUU&#10;UAFFFFABRRRQAUUUUAFFFFAHyT+yL/wUtuv2nP8Agot+0J8CpfC8GlwfBH7D5eqrdGR9U+0Lu+aM&#10;gBNvsTmvravzd/4Jrfs0+PPhh/wW/wD20vHXiDwvqmleEPG/9kf2Fqs8YW31Ty4/n8s55296/SKg&#10;AooooAKKKKACiiigAooooAKKKKACiiigDnvipoGm+LPhr4g0vWGK6PqWm3FpfsDt2wSRskhz2+Un&#10;mvw6/wCCDf8AwWF+Bf8AwTa8G+MP2cfiJ8QtBfSfD/ia61Dwr4zsN0+k65ZXJQgO6A+VIrAsQ4AG&#10;/b1U5/drWtJh13SrqxuF3295E0Mq/wB5WBBH4g1+cvxJ/wCCH/8AwTx+DuoQWvjDw/8ADvwrdXK7&#10;4YtZ8TpYySqOpVZZVLDnqKmOkhvVHsn/AA/5/Y8/6L54C/8AA3/61erfsr/8FGPgr+23rmrab8Kv&#10;iF4e8bXmhQJcahFp0/mNaxuxVGb2LAj8K+If+HUX/BMHP/H38F//AAurX/5Ir3f/AIJpfs+/sd/s&#10;+fF7xhpv7NeoeBbzxRNp0B8Qw+HtdTVWgtxI3leaY3dUy+cAkHnOMc1cbEs+06KKKQwooooAK+b/&#10;APgoj/wUe8M/8E/vAun3F/ZTeIPE+vs0ekaLbyCN7grjLu2DsjBZRnBJJwAecfSFfN/x6/4Ju+G/&#10;2g/2wvBPxe1zWdSmuvBaRRwaM8cb2MwjeWRCQRuDeZIGPODsHFLqB8l3f/BVr9rzRvD3/CXXn7O+&#10;nJ4LVPtLE2N8s6w4+8ZPMIHrkxYx2r7E/wCCfn/BQLwr+378KbjXNEhm0nVtJkWDV9JuHDy2MjAl&#10;SGAAdHAO1sD7pBAIIr3DWb6z0rRri4v5oLext4mknknYJHGgBLFieAoGSSeMV+Yf/BDLS4vF37av&#10;7RHjXwnbta/Dm8vpbfTgqbIJPMvZJYAo6fJCDx2Eq9M01JOXL5XB3tc/Uyvyl/b0/wCVqT9ij/sT&#10;tf8A/SHV6/UrXvFWmeFLSOfVNRsdNhkcRpJd3CQo7EEgAsQCcAnHoDX5T/tp+J9N8W/8HS/7Flzp&#10;eoWOpW8PhLX4nktZ1mRH+waudpKkgHBzj0oA/WiiiigAooooAKKKKACk3iuO+P3xv0f9nP4O6941&#10;17zP7L0G386RYx88zswSONf9p5GRBnjLDNfl14r/AOC9/wATNR164l0nw/4b0/Tmc+RBKjzSImTj&#10;c2RlsYyQAOOlAH677qTfX49f8P5vi9/0DfCv/gK3/wAVVr/h/l8VPskKf8I/4S82N90kvlS5lHPG&#10;N+B25HpQB+vQkBpAcn/Gvx9b/gvN8WjHGv8AZPhUFVIY/Zn+c5Jz973Ax7etfNX7R3/Be39oCH9u&#10;/wCCqabr1vo+hOl5/aOi2ke2x1g7Tt89Ty23qMEc0Af0NbqN1fjz/wAP5vi9/wBA3wr/AOArf/FU&#10;f8P5vi9/0DfCv/gK3/xVAH7BdP8A9VSbq/nl+D3/AAXt/aAb/gpH8WIbzXrfUPDi6RZGx8Pzx7tO&#10;0t/JtN0kKdQzEuTknmRq+lP+H83xe/6BvhX/AMBW/wDiqAP2F3Uu6vx7b/gvP8WmijX+yPCodSxZ&#10;/s7/AD5xjjdjjH403/h/N8Xv+gb4V/8AAVv/AIqgD9ht1N3ivx7/AOH83xe/6BvhX/wFb/4quy+C&#10;f/BZz4ufEPxJItxpPhR9PtEBuD9nkXk5wBhhycN7cUAfqpuozX5+xf8ABUbx0l1vbTtCaPdny/KY&#10;cemc5qa6/wCCpXjaW6Zo9J0OOPjCbHOOeed3egD7730hfAr4F1T/AIKl+NLp4/suk6HaqqAONrvu&#10;bjJ5PHsKhl/4KjeO3jjCafocbKuGPlMd59evH4UAfoFSFsV+fn/D0Tx//wA+eh/9+D/jToP+Covj&#10;yOZWk0/Q5EU5K+Uw3fiDQB+gVFfn3/w9E8f/APPnof8A34P+NH/D0Tx//wA+eh/9+D/jQB+glNEg&#10;Nfn7/wAPRPH/APz56H/34P8AjTj/AMFRPHflYGn6GGwBu8pvfPGe+R9MUAfoBvFLu5r4Dt/+CpXj&#10;aOxkjk0nQpJm+5LscbPw3YqD/h6H4+2/8eWh7s5z5Lf40AfoAx4/GpK/D74ff8Fg/jVf/wDBaPx3&#10;4cm8QGbwZaeAobq28OON2n21zvsAbhF6iQ7pMnOP3jV9ban/AMFVvHGj6fcXVxbaHHBbI0kjGA/K&#10;oBJ7+1AH6F7qQNmvyE1r/gvT8Upb+Q2Oj+G4bXJ2CW3ZnYep5qu//Bef4tNBGq6T4VVlzuf7O53+&#10;nG7Ax7daAP2DD5pAMmvx7b/gvL8XCF26X4VXAwf9Gb5jk8/er5t/aY/4L3ftAQ/tv/BJNN1630fQ&#10;5Gu/7S0azj2WWsgAbftCnJbb2wRigD+hbzBRvFfkBef8F6/ixPcytDovhS3jkACIsEjeWeOQS2Tn&#10;nr6+wqKP/gvL8XFbLaX4Vbkf8uz9PT71AH7C7qXNfj3af8F6fi1BMjSaT4VnVTyhtnUN+IbNRr/w&#10;Xk+Lo2503wscHn/Rm5/8eoA/YbeBS7s1+P1p/wAF6vixD5nm6N4Un3RlUzbuvlt2bhuceh4p2n/8&#10;F7fixbXW+fRfCd1HjHltBIg/NWzQB+v4bNAbIr8ez/wXm+LR8z/iU+FfnbI/0d/kGDx976fl9aks&#10;P+C9fxYtrgNNovhS4jwfkMDqOnqGzQB+wO7NJv5r8ef+H8vxd2r/AMSzwr8ox/x7Nz/49VvSP+C+&#10;HxUs5pGutB8J3qsmAjQyR7T6/K3P0oA/XvdzTGH61+c/g3/gqF8VLjR0uNWs/DqXU4D+TFbsFgB/&#10;hzuyfrXzv/wV/wD+CzHxX+F37C3imTwvq0XhPxVdTWQsNW0tfLurRBe2/mbScgbkOw5HSSgD9oc4&#10;pRICK/Ff4L/8F5/jL/wqTwk19b+HdUuhpFk1xc3Fuxlu38lNzuQR8zHJJHcmus1H/gvd8Vbq4Zod&#10;B8J2qMoAQRSNtIOc8t+GKAP1+3Ubq/Hc/wDBeT4u4/5Bvhbr/wA+rf8AxVO/4fzfF7/oG+Ff/AVv&#10;/iqAP2G3Ubq/Hn/h/N8Xv+gb4V/8BW/+Ko/4fzfF7/oG+Ff/AAFb/wCKoA/YbdRur8ef+H83xe/6&#10;BvhX/wABW/8AiqP+H83xe/6BvhX/AMBW/wDiqAP2EL4NHmDNfj/B/wAF6vizGmJNH8KSHzFbJt3X&#10;5RnK8N3z16jFRz/8F5fi08zNHpPhWJSSQgtnIXknu3vigD9ht1G6vx5/4fzfF7/oG+Ff/AVv/iqP&#10;+H83xe/6BvhX/wABW/8AiqAP2G3U3zK/Hv8A4fzfF7/oG+Ff/AVv/iqm07/gvX8Vra8jkuNE8J3U&#10;Sk7ozBIu/jjkNnjrQB+v2/il3V+Q3iH/AIL3fFC+1eaTT9B8MWNkzHyoXjeVlXPGWJ5OOvQVRP8A&#10;wXj+LmzH9m+Fug5+zN7f7XsfzoA/YjdSbua/Hr/h/N8Xv+gb4V/8BW/+Krr/AINf8Fuvil45+IkN&#10;rc+HfC9xprnzLhESSNoIQRu2tu68gDOfvCgD9Vt1G6vz+u/+Covjqa4dotP0OBGbKoImbaPTJNLB&#10;/wAFRvHUczM+m6FIuCAhiYYz7g5oA+/94Ap1fn7F/wAFRvHiQSK2n6E0jY2P5TDZ+GcHPvTf+Hon&#10;j7b/AMeeh/8Afk/40AfoJRX59/8AD0Tx/wD8+eh/9+D/AI0D/gqJ4/8A+fPQ/wDvwf8AGgD9BKTd&#10;X5+f8PQ/H+P+PPQ/+/B/xrQvv+CqPi2bSIY4ND0eG8Vj5kxLsrDjGFJ475/pQB96Um6vz8/4eieP&#10;v+fPQ/8Avwf8a8/+Ln/BbLx18N7lbG30fw/fahNFv/eRuscAJwDweT6CgD9QvMGaXfX49f8AD+X4&#10;ueTt/svwrvyfm+zN7f7XbB/Oln/4LzfFqUpt0nwrHtQBsW7nce55bv6UAfsHvFO3V+QWo/8ABfD4&#10;qXdyrQ6B4TtY1QgosUrBmOfmyWz36e1Vv+H83xe/6BvhX/wFb/4qgD9hs0m6vx4/4fyfF3/oG+Ff&#10;/AVv/iqX/h/L8Xdzf8Szwr1yB9lbj/x6gD9h91G6vx5/4fzfF7/oG+Ff/AVv/iqP+H83xe/6BvhX&#10;/wABW/8AiqAP2G3Ubq/Hn/h/N8Xv+gb4V/8AAVv/AIqj/h/N8Xv+gb4V/wDAVv8A4qgD9hd1LnNf&#10;k78L/wDgs58ZfiVrxtY7HwrBb26iS4l+yMdi9gPm6k/yNetxf8FQPiBGgDWuhs3cmAjP60AfoPQT&#10;gV+fZ/4Kh+PtxxZ6Hgnp5B/xpD/wVD+IBH/HnoY/7YH/ABoA/QHdz+OOO9SFsV+Hv/BFr/gsD8bP&#10;iP8AsveJL3xl4ibxpqcHjG+tor3Vl8yaGBYbYpCpXHyKSxA9WNfXy/8ABUTx8DzZaG3t5Lf40Afo&#10;JupA3Ffnxqv/AAVg8Y+HfDd5dXWm6GVt0MjTeW+UAB4xuwf/AK9eF61/wXt+KNzd/wCg6J4Zt7df&#10;lG+F3Z/c/N/LFAH69FwDRv471+Pb/wDBeT4uELt0vwquByfszfNyf9r0IH4U6L/gvP8AFpPM3aT4&#10;Vk3IVXNu42H14bn6GgD9g99JvGa/Ieb/AIL5/FKQy7fDvhKPzIwq4jlOxv7/AN7n6Hiqlv8A8F5v&#10;i1FcRvJpPhWVFYFkNs43j0yGz+NAH7BdG/rinbua/no8Zf8ABe74/f8AD0fwrHDrlvbeFW8JSPN4&#10;ZjQ/2Zczb7rE7r94yAbBnPSNa+lm/wCC9XxZNzI39j+FBG27ZH9nf93nOMHdk49+uKAP2AEgNOzX&#10;48r/AMF5vi4I3U6X4VLNjafsz/Lj/gXf3pv/AA/k+Lv/AEDfCv8A4Ct/8VQB+w2/mnV+Qtt/wXy+&#10;KUepSSyeH/CcluwwIfKlGzpyG3Z9euevtXr/AIG/4K5+NvHfhqDUrWz0VUlyGRoDmNgcFTzQB+jW&#10;7ilzXwHpX/BUvxpaySG60nQ7pWUhQFdNpwcHg+uM/TtVc/8ABUTx9vYrZ6GFJ6eQeP1oA/QPdS1+&#10;fZ/4Kh+PsLiy0Mcc/uW+bk+9H/D0Tx//AM+eh/8Afg/40AfoJSbq/Pz/AIeieP8A/nz0P/vwf8al&#10;T/gqV46WxaM6XoLTMciby3yvTtuxQB9/bxS54r87fEP/AAVh8beFdCvNQvLPRPs9rGXJEDZ9sc9z&#10;gfjXiOo/8F6fitLeO1tpHhiGHPyq0DMwHuc9aAP2AzRur8dz/wAF5Pi9/wBA3wr/AOArf/FVIf8A&#10;gvP8WvLI/snwruxw32d+OV/2vY/99e1AH7CZozX48yf8F5/i4z5XS/Cqr6fZmP8A7NXRfDL/AILP&#10;/GT4leIvscVj4VghiQyTy/ZG+Regx83UnigD9ZKN1fn2f+Conj//AJ89D/78H/Glt/8AgqJ48jmV&#10;pNP0ORVPK+Sy7vyNAH6Bg5pN3NfAMP8AwVJ8cxxzBtL0GRpPuExuPK69Pm5696iT/gqJ4+WRS1lo&#10;bKDyPJbn9aAP0EzSbq+ALn/gqT46mud0em6DFHx+7ETt+pOan1H/AIKneM7ny/s+j6Hb4jIfh23M&#10;eh5PQelAH3xupoHf3r4Kg/4LA3/w70a61DxdoFre2sMTeULBjHK8pHyL82VwTjJ7DJ5xivzo/b9/&#10;4L8fHZ/2hPga3hfVYfB2jzeLVF/pun58rWLfz7XEFyWyXTbuBAxw7UAf0H5pu+vx6H/BeT4vD/mG&#10;+Fev/Pq3/wAVSv8A8F5fi4ZXZdL8KorMSF+zMdo9PvUAfsNupN4r8ev+H83xe/6BvhX/AMBW/wDi&#10;qF/4LzfFxQ2dL8KtwQP9GYY9/vUAfsNupN1fkBp3/Bdb4x6rqEFrBpfheSe4kWNFFq3LMQB/F6mv&#10;btD/AOCnnxLhsF+3Q+Hprogb/LtiqKe4HPOKAP0Sor8+/wDh6J4//wCfPQ/+/B/xo/4eieP/APnz&#10;0P8A78H/ABoA/QSmH5iPr6V+f3/D0Tx//wA+eh/9+D/jXg//AAU5/wCCt/xY8C/sE/EjVPDd7a+G&#10;9etrOBrLVdPUx3Vixu4QWQkkZKllOQeCaAP14z/j9afur8uP2Rv+Cq3xO8Qfso/DC+1aXTtW1a+8&#10;JaVPe311EWmvZns4meVyCAXZiWPua9Hh/wCCo/jtIJFfTtCkZh8r+Uw2frz+NAH6A00SA1+fv/D0&#10;Tx//AM+eh/8Afg/40sf/AAVE8dpC6tp+hszABW8phs5z6/hQB+gdJur8/D/wVE8fAf8AHnofQn/U&#10;Hp+deK+MP+C9XxES/e30bRfDf2eGQgXMsLs0wHtuwB+tAH627qN1fj3H/wAF5vi0rZbSfCrfIR/x&#10;7uOSDg/e7cce1JL/AMF5vi40jFdL8KopPAFsxx/49QB+w27ijNflX8Mv+Cz/AMXPipfrbQ6T4TsY&#10;bFd13dLBIzSZztABbAJwenoa9OT/AIKg/EBEVTaaGxAwT5B5/WgD9AmOD/8AWqSvw9/4Iw/8Fgvj&#10;Z8Rv2dvGl54y8RN4y1K28c39rb3mqjzJbe2W3tCkCkYARWZyB1y5r6+/4eieP/8Anz0P/vwf8aAP&#10;0Eor8+/+Honj/wD589D/AO/B/wAaP+Honj//AJ89D/78H/GgD9BKCcV+ff8Aw9E8f/8APnof/fg/&#10;40L/AMFRPHojYGx0Is2MHyW+X9aAP0EpC2K/Pz/h6J4//wCfPQ/+/B/xqRv+CpPjprNY/wCzNBEw&#10;bJl8t8sPTG7FAH6AUBs1+ff/AA9E8f8A/Pnof/fg/wCNS2X/AAVK8dQSM02l6DcDbgAxuuD68NQB&#10;9/0m4D8K/Pz/AIeieP8A/nz0P/vwf8aD/wAFQ/HxQf6Foee58luf1oA/QSk3c1+fh/4KiePv+fPQ&#10;/wDvwf8AGkH/AAVB8ehD/oeibsghvJPvkdfcflQB+guaQNmvz8t/+ConjyOZWksNDkRTynksu78Q&#10;auQf8FT/ABiunXEcmi6I1y3+qlAcCPJOcrnnAwB9Oc0AffAOaQNmvz8f/gqJ4+JO2z0NR/1xY4/W&#10;hv8AgqF49wu2x0NcLhv3LHcck56/SgD9Ac8/4U7dzX4f/sdf8FgfjVrv/BSv9orR9a8QtrXhvRW0&#10;86Vo10M2elArl/JAwV3d+TX6sfsf/taW/wC0voF5HcWq6fr2lhTdQoxaORG4EiZ5xkEEHpx68AHt&#10;NFFFABRRRQAUUUUAFFFFABRRRQAUUUUAcz8ZPH4+Ffwj8VeKGj81fDek3WptH/fEELykfjtxX87/&#10;APwS6/4IUH/gtj8BfG/7SXxm+IHiZvE/jjVtRXSI7VlbzJIjgyyu+f3YmLRrEoAVYsDAwB/Rd8Qf&#10;B1r8Q/Aus6BfAtZa5YzafcAfxRyxtG4/75Y1+Nv/AAQM/ah8Zf8ABOv49S/sF/FbwD4gi1aDX9Vu&#10;/CXiW1iH2C8tdkl05fcQTG/lvIkibj+82so25qUrt+gPRJ+Z8f8A/BHn/g3f+F3/AAVH/YU8QeKL&#10;zxh4q8J/E3wz4jv/AA5exoI57KKaJUkiJiIDbSsyA/NnKsfavtz/AINav2efCf7JHxB/aE+FOsaL&#10;Lp3x6+HesRaZ4kvTdtJb6xpjGSSzngQ4CIckngkhoyT82B5H+yf+3joP/BvP/wAFCP2mPhf8bNH8&#10;R2PgP4h+KJPF/hLV9OsGuYWjlaVgu0YLBo3iQlc7HgZSBnI9g/4IG/EHWv2+v+Cqv7Uv7WFj4c1T&#10;w38OfGdnYeHdDW+j8tr5oEt41fupdYbVGcKSFNxjJqou7v0t+OgS0uvP8P8Ahj9igciiiigAoooo&#10;AaRvFZfjLxppXw78LX2ta3qFrpek6bC1xdXVxII44UXqxJ/L6kDvWt0r8hf+C8P7RnjT4ifHzT/h&#10;Rp2jeJ7jwB4bFtea4mmQOraxPKFkKiTay4SIgLkEB3YkHAqZMaOy+Mv7RXxE/wCCzXxCvPhj8H0v&#10;PDfwbs5xF4k8UzRlP7QQcmJfVT18sctxuwvB/QL9l/8AZj8LfslfBvSvBPhGz+y6bpqkyStzNezN&#10;jfPK38TsQMnsAAMAAV+dPwT/AOC0Fn+zz8OdN8KeEf2YPFOj6JpcQihgiv25x1Zm+zZZieSxySa+&#10;pf2A/wDgp5qH7b/xJ1jw/d/C/XfAsek6b9vW6vrppUuT5qR+WAYUwfmJ69BVLTQm73Z6z+2X+xB4&#10;C/bx+HGneFfiHZ319o+l6kurQR2tyYGE6xSxAlgDkbZX49SPSvyp8TfsTeA/2CP+Dlf9kDwj8OrO&#10;+sdF1zQtd1e7S6uTcO1wNM1aIEE9BtUcCv20r8pf29P+VqT9ij/sTtf/APSHV6Bn6tUUUUAFFFFA&#10;BRRRQB4z+31+z3eftQfsn+LPBumyxxarfRRXFkznCmaGZJlQ+gfYUycgb89q/D/xT+yz8SPBeu3G&#10;m6j4H8VQ3dq5R1TTZZVyCQcMilSMg8g81/RIYw1J9nQnO0Z9xQB/OX/woLx3/wBCV4t/8E9x/wDE&#10;Vc/4Zj+I32WGb/hBfFnlXDbY2/sqb5jzx932PWv6KfIT+4v5U02yFQNowOntQB/Oe37PXj5URj4J&#10;8WbZFLL/AMSmfkAkf3fUEV5j8Sv2CfiJ47+PngnxhH4Z8TW8PhQTCS3bRbkvP5gIG07McZr+n4Ws&#10;a/wr+Vc74h+KfhTwn410fw3qeuaPp/iDxAHOmadPcJHc34XJbyoycvgA5wDigD+e7/hQXjv/AKEr&#10;xb/4J7j/AOIo/wCFBeO/+hK8W/8AgnuP/iK/o18hP7i/lR5Cf3F/KgD+X/wd+wV8RPC/7THi3x5J&#10;4Z8TSW3iSzhtY7UaLciSIxxxKSTswcmPt616X/woLx3/ANCV4t/8E9x/8RX9COk/FTwrr3xD1Twn&#10;Za5o914n0OJJ9Q0qK5RryzjcKyPJGDuUEOhBIH3h6iuk8hP7i/lQB/Oaf2efHwt45P8AhCfFmyQt&#10;tP8AZE/O3r/D9PrTP+FBeO/+hK8W/wDgnuP/AIiv6MzZxls7Fz9Kd5Cf3F/KgD+cr/hQXjv/AKEr&#10;xb/4J7j/AOIr1H9l/wCGnjTRNfvdNn8F+LEXUljdJG0qdVjZdwwSV7huvsK/eTyE/uL+VNFugP3V&#10;/KgD8jY/hF4qluRCvhvXjKW27fsEvX0ztxU118FfF9lctDJ4Z11ZVxlfsUhxk4HbHNfrd5K5ztGf&#10;pQYFZslQTQB+SOp/BPxhozxrc+GNcjMqb1xZSNkfgD7cdahl+EXiqGNGbw1rwWQbk/0CU5H/AHzX&#10;66NCr9eaDCpH3R+VAH5D/wDCrfE3/Qua/wD+C6X/AOJp0Hwm8VXUyxx+G9eZmOAPsEoz/wCO1+u3&#10;lL/dX8qBAo/hX16UAfkOfhX4oB/5FvXv/ACX/wCJo/4Vb4m/6FzX/wDwXS//ABNfrx5K/wB2jyl/&#10;ur+VAH5D/wDCrfE3/Qua/wD+C6X/AOJqRvhH4qWLefDevbcA5+wS9DnH8Psa/XTyl/ur+VNFtGD9&#10;1aAPySg+C3i+6sZLiPwxrzQw/fb7DJx+GM1X/wCFU+KNm7/hHNd25x/x4S//ABP1r9dxEoUjHXrS&#10;fZ0/uigD8GfDX/BPTxt4Z/b88R/GKSx1SSx13w1HoiacNMn86Jt1swkLbcYPk9OvzCvX/F3wO8Te&#10;JvCuoaf/AMI9rqfbIHhDHT5flJHB+7X6yWXxU8Lah8SrvwdBrujzeLLG1F9c6Qt0jXkFuSoErRZ3&#10;BDvTkjHzCuj+zr/d+lAH862s/s0/ELQNQkt5/BXinzEIAaPS53VvcEL0qvJ+z14+it45W8E+LPLl&#10;ztP9kz846/wdq/oxNvGT91fypBbRj+FfyoA/nNf9n7x5GF3eCfFvzjI/4lFxyOf9j2rzP4nfsFfE&#10;T4hfHTwN4sh8M+JreHwmZjJbvotzun8zpg7MDHvX9Pwtox/Cv5VzviT4qeFfCHjLR/Duqa5o+n69&#10;4hLjS9PuLhI7i/K8t5SE5fHfA4oA/n1u/wBnD4g2FxNFN4H8WJJAAXH9kznaDj0X3HT1qFf2f/Hj&#10;njwV4s5IH/IIuO//AACv6Mjaxk/dFAtowfuL+VAH859p+z14+vbhIo/BPi1nk+6P7InGfxK01fgD&#10;48crt8FeLPmOP+QRcf8AxFf0ZC1jAHyL8vTjpR9kjxjYuPpQB/Olafs5/EC+EvleB/FreTGZX/4l&#10;M42qOp5Xtx05pdP/AGcfiDqtz5Nv4H8WSSEE4/smden1Wv6Lfs6n+Ffyo8hP7q/gKAP5z2/Z48fL&#10;v/4onxZ+7ba3/Eon4PPH3fY06x/Zy+IGpXAhh8D+LHkIJx/ZM46DPda/otNnGT9xfypfs6f3V/Kg&#10;D+cxvgD48UA/8IV4t5/6hFx/8RVvRf2bPiNrF1tsvAvi2SWEeYR/ZU64H4qBX9FAt4wMbF/KlWBV&#10;OQoBxjOKAPxx8HeFPEnivRo7j/hFvElrMo2zQy6ZOjRP3HK8/UV4n/wUg/YJ8eftRfAC60jR9C1q&#10;C4Zo43Z9OmbCrNFNkKFyeIiMD19q/fj7LHu3bVz9KxfH/j7w/wDCrwnda/4m1bTdB0WxKC4vr6dY&#10;LeDc6ou52wBuZlUZ7sPWgD+dXwT+zB4+8N+E9I0lvBviuWbT7SCzLDR7gB2RAmR8ncjitu//AGav&#10;iHpc7R3HgfxZG6qHI/sqc4BOAeF9eK/of0i/s/EOk2t9ZSW91ZX0STwTRENHNGwDKykcFSCCCOCD&#10;Vo2sZbO1ScY5FAH85v8AwoDx3tLf8IX4swP+oRcf/EUn/CgvHf8A0JXi3/wT3H/xFf0aG2jJ+4v5&#10;UvkJ/cX8qAP5yv8AhQXjv/oSvFv/AIJ7j/4ij/hQXjv/AKErxb/4J7j/AOIr+jXyE/uL+VHkJ/cX&#10;8qAP5yv+FBeO/wDoSvFv/gnuP/iKP+FBeO/+hK8W/wDgnuP/AIiv6NfIT+4v5UeQn9xfyoA/nQg/&#10;Zz+IF0m6PwR4sYeYsQ/4lM/3jnA+73x9KZcfs9ePrWZo5PBPixWUkEf2TOcEEjsnsa/ow+yx5+6P&#10;y/z60Laxqc7V/KgD+cz/AIUF47/6Erxb/wCCe4/+Io/4UF47/wChK8W/+Ce4/wDiK/o18hP7i/lR&#10;5Cf3F/KgD+cr/hQXjv8A6Erxb/4J7j/4ip9P/Zv+IOqXMcMHgfxZJJKSFH9lTrnAyeq1/Rd5Cf3F&#10;/Kmi2jDZ2rkc5xQB/Oz4i/Zg+I3hTV5rC/8AAviuG6t2KOg0uaTBBweVUg9+QTmqf/DP3jz/AKEr&#10;xZwAT/xKLjv/AMAr+jQwKx5VT+FN+yR7duxcfSgD+cz/AIUF47/6Erxb/wCCe4/+Ir0j9mf4F/ET&#10;TvimLEeBfFbtfJ9kbdpssYiYuu1izKBjcMHnHzZr97fIT+4v5U1bZEPCgE96APyNuvhF4qsrho5P&#10;Deuq8Z2sPsMpx+IFEHwi8VXMxjj8Na8zAE4+wyjp1/hr9c/s6bs7RS+Qv91fyoA/IuL4ReKpoJJF&#10;8Na80ceNx+wS8Z9ttM/4VV4oxn/hHNd/8AJf/ifrX67+QuPujHpik+zp/dFAH5Ef8Kt8Tf8AQua/&#10;/wCC6X/4mgfCvxQf+Zb17/wAl/8Aia/Xjyl/ur+VHkqf4V/KgD8h/wDhVnibbn/hHddx/wBeEv8A&#10;8TWjffADxtpmkRX0/hXXEtZmKo4tGYsRjPygZHUdRzX6zG3jP8K/lS+UuKAPyH/4VX4n/wChc17/&#10;AMAJf/ia8Z/aG/ZU8ea54jOtad4T8RXkPkAXCx6fLui28Zxt5GMdPev3e8lf7o/Kk8hcfdoA/nMP&#10;7P3jwRB/+EJ8WbGJAP8AZFxyRjP8HuPzp0/7PPj6227/AAT4sXcocf8AEpnOQeh+53r+jAWkY/hX&#10;8qPssf8AdU/UUAfzr3/7M/xF0udYp/AvixJGUuB/ZU5yBnuF9qqf8KC8d/8AQleLf/BPcf8AxFf0&#10;Zm2jY5KgnpzTvIT+4v5UAfzlf8KC8d/9CV4t/wDBPcf/ABFK3wB8do+0+CvFuQecaRcf/EV/Rp5C&#10;f3F/KmrbRqPuL+VAH85n/CgvHf8A0JXi3/wT3H/xFH/CgvHf/QleLf8AwT3H/wARX9GvkJ/cX8qP&#10;IT+4v5UAfzlf8KC8d/8AQleLf/BPcf8AxFH/AAoLx3/0JXi3/wAE9x/8RX9GvkJ/cX8qPIT+4v5U&#10;AfgX+zx4D8YeB/Et1DfeDfFsNtqUap5p0e42o6k7c/J05YZr3uP4X+JpFVh4d17DdP8AiXzf/E1+&#10;vH2dP7q/lSiBAPur+VAH5Dn4V+KFJ/4pvXuP+nCX/wCJo/4Vb4m/6FzX/wDwXS//ABNfrwIFB+6K&#10;PKX+6v5UAfgv+wJ/wT48afsb/CDVvDN9ZaprE2pa7caws0GmToqrIkSbCGXOQYzz7ivcI/hV4okb&#10;aPDevbu3+gS//E1+qnw2+KXhX4xaJNqfhPXdH8Radb3L2ktzp1ylxFHMoUtGWUkbgGUkHkBhXSeQ&#10;uPuigD8efGv7O3jDxt4C1S3i8N64qTRFBIbGTCsMFcjGTzivlvWv2Z/iHoF15Nz4I8Vq3UFdLndW&#10;HPIIU8V/RUsCouFUAU026E/dX06UAfzmt+z948RVY+CfFm1xkf8AEouOeSP7ntTof2evH1x5mzwT&#10;4sbykMjf8Si4GAMZ/g96/oxFtGP4V/Kka0jb+FfyoA/nal/Zf+I8Jm3eBfFg8iMSv/xK5vlU9/u/&#10;y5qpb/s9ePrq4SKPwT4saSRgqj+yZxkntylf0Y/Z0/uik+zR5+6v5UAfzB63+wL8RdS/at0nx8PD&#10;PiZYdN0htKazOjXPmO5aU7t2zGP3n6V6cf2dPiALqSH/AIQfxb5kO7eP7Jn+XbnP8OO3brX9Bl18&#10;U/Cth8SbXwbNrmjxeKr61N9BpD3KLeTQAuDKsWdxTKP8wGPlPpXRfZY8fdX8qAP5z0/Z98eSRuy+&#10;CfFm2PG4/wBkXHGTj+5/Kmf8KC8d/wDQleLf/BPcf/EV/Rn9ljz9xfyp3kJ/cX8qAP514P2YPiPd&#10;ak1nH4F8WNcxjLJ/ZcwwOO5XHcV9CfBf9nfxd4E8Cw2l14b10XU0hnlUWEv7stjA+76AfjX7Ri3Q&#10;fwj/ABo8hf7tAH5JaX8EvGGtyMlr4X16R0UswNlIuAASeoHYHjv0qq3wr8UIxU+G9eypx/x4S/8A&#10;xNfrwIVU8DFAgUfwjmgD8hz8KvFChT/wjevYYZH+gS8/+O/Wj/hVvib/AKFzX/8AwXS//E1+u4t1&#10;H8NL5S/3V/KgD8h/+FW+Jv8AoXNf/wDBdL/8TU8fwb8WSWTXA8M695KnBb7DJweO2M96/XHyl/ur&#10;+VHlKB0oA/Gz4jfALxV428E6jpsXh3XlmmiyhbT5cBlIYZ+X1FfMeo/s5/EDSrt4J/BPitZIzg40&#10;qdh+YXFf0X+Qufu0n2eM/wAK/lQB/OX/AMKD8d/9CV4t/wDBPcf/ABFSf8M8ePvKL/8ACE+LNqjJ&#10;P9kz+3+z/tCv6MDbxn+Bfypv2KP+4v5UAfznS/s/ePIX2t4J8W7h1H9kXH/xFd9+z54C8YeB/E86&#10;X3g3xZDa38YjMv8AY9xiNgcjPydDX77eQn91fypPs8f9xfyoA/Ig/CrxQD/yLevf+AEv/wATTrf4&#10;TeKbqZY4/DevM7nAH2CXn/x2v12ECj+Gk8hM/dH5UAfkdD8HPFtwkzL4Z10rb/6w/YZPl/T+VRL8&#10;KvFDuFHhvXtzHAH2CX/4mv138hR/DR5K/wB2gD8jbj4PeLLW58mTwzryyZHH2CU9en8NT3/wM8Za&#10;X5fn+F9dj81DIv8AoTtlR34HH061+tZiUtnbzQ0Cv1XOKAPx/wDE/wCxN8Qv2hPCF1puj+HdQS4g&#10;zdo11EbeN2TPy5YDk5IHufxr4I/aS/4J3/Ezx18UPA91N4V8TadN4F1gX1zC+kTyeftkibarKpX/&#10;AJZ9c45Ff07iFVFc34z+KnhX4d61omn6/rmj6PfeJboWWk295cpDJqU5KgRxKxy7ZdBgZOWHtQB/&#10;PevwB8dscDwV4t/8FFx/8RRN+z948glZG8E+LAysVI/si4OCP+AV/RmbeM/wL+VILaMfwr+VAH85&#10;n/CgvHf/AEJXi3/wT3H/AMRSx/s/ePJc7fBPizgEn/iUXHQf8Ar+jTyE/uL+VJ9mjx91fyoA/nc8&#10;KfB3x14a8TafqH/CEeLX+xXEcxX+yLj5gDkj7n4V9QaJ4I8QeIdOjuLfw54i8thnEmmToyexBXrX&#10;7B+RH/cX8qPs6f3V/KgD8iP+FW+Jv+hc1/8A8F0v/wATR/wq3xN/0Lmv/wDgul/+Jr9ePKX+6v5U&#10;eUv91fyoA/If/hVvib/oXNf/APBdL/8AE15z+13+xf4y/ad/Zq8WeCbLSdX02bXLeGIXU2nTMkOJ&#10;45MkBcnOzHHc1+33lL/dX8qx/G/jTRPhp4WvNc8QanYaLo2nqHur28mWGCBSwUFnYgAFiBz3NAH4&#10;7/BL9m3xZ8Jfgv4P8Lz6HrV3N4b0Sz0p5006ZVmaCBIiwG3IBKE89q6yH4Q+K54ZJF8M69tjALH7&#10;BLxn/gNfrL4f1nTvFeg2Oq6XdW1/pupwJdWt1A4eK5hkUOjow4KspBBHBBq+IVA+6PyoA/If/hVv&#10;ib/oXNf/APBdL/8AE1Inwj8VSRO48N69tjALH7BLxk4/u1+unlL/AHV/Kk+zoP4R+VAH5DT/AAn8&#10;TTxMjeG9e2uCD/xL5f8A4mvl3xl+yd8Q/CF9Ikng3xRPb+YUhni0yZlkA74C5H0Nf0OeUv8AdFHk&#10;Lj7o/KgD+c2L9nrx9McL4J8WH5C//IJuBwASf4O2DTZv2fvHkEhVvBPiwMP+oRcf/EV/RkbSM/wr&#10;+VL9njx9xfyoA/Bz9nz4Y+NvAF9NHqfgrxZb2msCMwznSpyqsueCNuQDu79MV7Wnwu8TSJuHh3Xs&#10;Hp/xL5v/AImv13+zJ/dHHTjpTvIX+6vp0oA/Bf8AYJ/4J6+Nv2OPhZr2gX9jqmsSa34iudbjlg0y&#10;dAiSxQRhCCucgxE5969w/wCFW+Jv+hc1/wD8F0v/AMTX6qfDf4qeFfjFpNxqPhXXtH8RWNndPYz3&#10;Gn3KXEcM6hS0bMpIDhXUkHkBh610nlL/AHV/KgD8h/8AhVvib/oXNf8A/BdL/wDE0f8ACrfE3/Qu&#10;a/8A+C6X/wCJr9ePKX+6v5UeUv8AdX8qAPyH/wCFW+Jv+hc1/wD8F0v/AMTTk+E3il0Zh4b17auM&#10;n7BLxn/gNfrt5S/3V/Kk8hP7q/lQB+RH/CrfE3/Qua//AOC6X/4mpm+DvixbJbj/AIRrXvJZtob7&#10;DJyee2M9jX65eUv91fyo8lf7tAH5D/8ACrfE3/Qua/8A+C6X/wCJqaz+D3iy/dlh8M68zKMkfYJR&#10;/Na/XLyl/ur+VAhUH7o9OlAH5D/8Ks8Uf9C3r3/gvl/+JpW+FXihUDf8I3r21un+gS//ABNfrv5S&#10;/wB0UnkJ/dFAH5EH4V+KFP8AyLevf+C+X/4ml/4VV4o27v8AhHNdwCAf9Al75/2fav138hf7tJ9n&#10;TP3R+VAH5FW/wm8VXUqxx+G9eZmOAPsEvP8A47VyD4EeNLjTprpPC+uNBb/6xvsjjbzjoRk9+gPS&#10;v1q8hR/CPypPs6+lAH5Ev8KvFEbbT4b17P8A14S//E0r/CjxRGFz4b175hkf6BLzzj+79a/XbyF/&#10;uik+zp/dFAH4M/Aj/gnt42+FX7W3xS+Ikljql5b/ABENqILNNMnWS0MQ2/MxXBz7V+nX/BN39nTX&#10;Phi2seJdfs5tPl1a3W2tLaUYk8vfvLsO2SF4PPHavonw78VPCvi7xnrHhzS9e0fUNe8P7P7T0+3u&#10;UkubDfyvmoDuTPUZxmul2UALRRRQAUUUUAFFFFABRRRQAUUUUAFV7+9Gn2kkzcpEpZsegBqxTZYF&#10;nRlZQysMEHvSYH5Xv/weE/sjxuytH8VNwyD/AMU9D/8AJFZt5/wdufsX6jrlnqdxpHxGuNS0/f8A&#10;ZbuTwvbNPbbxtbY5uNy5UkHBGQSK9a/bw/ah/YD/AOCdGsx6V8SvA3whh8QTIs39j6b4IsL2/RG5&#10;DvGsPyAjpuIJBBAwc1m/sPftm/8ABPX/AIKDeL08OeAfBPwij8TTbjBpGr+BrCxu7oDOfLV4sOeO&#10;gOfanHXYHpueJ/F7/g58/YH/AGgLGC28ceCfGHiuG1bfAuqeD7W58k99paclc98HnAr62/4JTf8A&#10;BXT4Af8ABQ2817wd8DtF17QbXwLZw3U9ndaLDptrDHK7KoiWKRhncpyMD1r3T/h358BT/wA0S+Ef&#10;/hH6f/8AGa6r4Xfs3/Dv4H3l1ceC/Afg3whcXyLFcy6Jottp73CKcqrmJFLAEnAOQKPIHqdpRRRQ&#10;AUUUUAGKaIlBp1FACbBSGFSelOooAK/KX9vT/lak/Yo/7E7X/wD0h1ev1ar8pf29P+VqT9ij/sTt&#10;f/8ASHV6AP1aooooAKKKKACiiigAooooAKKKKACvyl/4KoDH/Bxf+wP/ANcNc/8ARMlfq1XkfxY/&#10;Yi+G/wAbf2kfh/8AFrxFocl947+F6zr4dvxdyxrZCYESZjVgj5BP3gaAPXKKKKAPyl/YaXd/wdZf&#10;toD08E6B/wCkGi1+rVeR+BP2Ivhv8M/2s/G3xv0jQ5LX4kfESxt9O13Uzdyst3BBHBHEoiLFFwtv&#10;EMqATt56mvXKACiiigAooooAKKKKACiiigAooooAKKKKACiiigAooooA/KX4Bc/8HfXxt/7Ilbf+&#10;j9Fr9Wq8j8P/ALEXw38L/tj658erHQ5Ivih4i0NfDl/qv2qVlmsVaBhH5Rbyxzbw/MBn5fc165QA&#10;UUUUAFflL/wVqH/HQV/wT/8A+u+t/wDotK/VqvI/i7+xH8N/jr+0R8Pfip4m0OS/8b/C1p28N3wu&#10;5Y1sTMAJMorBHyAPvA0AeuUUUUAFFFFABRRRQAUUUUAFFFFABX59f8HSg2/8ELvjV/100H/0/afX&#10;6C15z+1b+y14K/bV+A2ufDT4iaS2ueD/ABEbc39ktxJbmbyLiO4i+eMhhiWKNuD2x0oAzv2E1/4w&#10;g+Df/YjaJ/6QQV6vWN4A8Fad8M/AmieG9HhNro/h+wg02xh3l/JghjWONdxyThVAyTnitmgAoooo&#10;AKKKKACiiigAooooAKKKKACiiigAooooAKKKKACiiigAooooAKKKKACiiigAooooAKKKKACiiigA&#10;ooooAKKKKACiiigAooooAKRvu0tBGaAPyl/4NAFz/wAE2/iEf+qs6z/6R6dX6tV5H+xv+xH8OP2B&#10;/hnqPhD4X6HJ4f0HVtXn1y5t2upbnfdzJEkkm6RieViQYBxxXrlABRRRQAUUUUAFFFFAH5S/HQf8&#10;dfHwb/7Ilcf+jtZr9Wq8j139iL4b+JP2x9F+PV5ockvxP8P6G3hyx1X7XKFhsWM7GPyg3lnm4l+Y&#10;jPzdeBXrlABRRRQAUUUUAFFFFABRRRQAUUUUAFFFFABRRRQAUUUUAFFFFABRRRQAUUUUAFflL/wc&#10;Lrj/AIKD/wDBOP8A7LHB/wCl2kV+rVeR/tGfsR/Df9qz4jfDXxV440OTVtb+EmtL4g8Lzrdyw/2f&#10;eLJDIJCqMA/zQRHDZHy9OTQB65RRRQAUUUUAFFFFABRRRQAV8O/8HIn/AChL+PX/AGC7L/052lfc&#10;VcF+0z+zh4R/a6+B3iD4c+PNNbWPCPiiJINRs1neAzokqSr86EMuHjU8HtQBwX/BK8Z/4Ji/s4/9&#10;kv8ADP8A6abWveq534T/AAy0f4J/C3wz4N8OWzWPh7wlpVtoul2xkaQ29rbQrDCm5iWbEaKMk5OO&#10;a6KgAooooAKKKKACiiigAooooA/KX/g0MGf2B/jAf+qz63/6QaXX6tV5H+x5+xF8N/2Dfh9rPhf4&#10;X6HJoGi6/rc/iK+ga7lufNvZo4o5JN0jEjKwxjaDj5fevXKACiiigAooooAKKKKACiiigAooooAK&#10;KKKACiiigAooooA/KT/gk5z/AMHC37fn/cE/9F1+rdeR/CP9iL4b/Az9ov4hfFbwzoclj44+KPkf&#10;8JHfG7lkF95IxHiNmKJgf3QK9coAKKKKACiiigAooooAKKKKACiiigAqG/uhZWc0x6RIzn8Bmpqo&#10;+Jv+Revv+uD/APoJqZbMa3PwH/4N5v2Ffh//AMFcPjb8eP2kvjto8PxD1GTxdJa6dpmq/vrGFpB9&#10;odniPEgVJIY0RvlRVPByCvQ/8HMH/BLD4a/sN/BDwb+0Z8CfD9n8LfF3g/xPZ210mgr9ktZkkDmG&#10;ZYl+VJI5YkGVA3CRt2cDEv8AwaIftefCf9nj9jf4oab4++J/w88DajfeOGube18QeI7PTJp4fsVs&#10;vmIk0isy7lYbgCMgjtXqH/B0n+238Gfjt/wSj1jQfBHxc+GPjHXX8R6XMmm6H4psdQu3jSRi7iKG&#10;VnKqCCTjA71UtLcvl+gR1bv3f/AP1W/Zo+KTfHH9nXwD40dRE/i7w7p+tMg6Ibi2jmI/DfXcDr+N&#10;fFf/AAT7/wCCjX7PfhH9hH4K6Vqvx4+Del6npfgTRLS8s7vxrpsFxazJYQI8ciNMGR1YFSrAEEEE&#10;Zr6S+Df7Wfwu/aK1G+tPh98SfAPjq601FlvIfDviC01SS1RiQrSLBI5QEggFsAkGnL4n6kQ+FXPR&#10;KKKKRQUUUUAFFFFABRRRQAV+Uv7en/K1J+xR/wBidr//AKQ6vX6tV+Uv7en/ACtSfsUf9idr/wD6&#10;Q6vQB+rVFFFABRRRQAUUUUAFFFFABRRRQAV88/tA/wDBSHwX+zl+2t8IPgTrGj+KLzxV8aEu30e8&#10;soIG0+0+zqWf7QzyrIuQpxsjfnGcV9DV+V//AAVF0O+vv+Dh39g+7hs7qa1tYNb86ZIWaOHML43M&#10;BgZ96AP1QooooA+d/hR/wUi8F/GD/goT8UP2b9N0fxRb+NPhPpVpq+q6hcwQLpdzFcxWsyLA6ytK&#10;zBbuMEPEoyrYJGCfoivyv/Yg0O+tv+Dpv9sq+ks7yOxufBWgpDcNCywyEWOjAhWxgkYPQ9jX6oUA&#10;FFFFABRRRQAUUUUAFFFFABRRRQAUUUUAFFFFABRRRQB88eD/APgpD4L8af8ABSPxV+zBa6P4oi8c&#10;+EfCqeLrvUZYIBpMtq7WqCONxKZTLm7j4MQX5W+bgZ+h6/K/4D6FfQ/8HcXxq1BrO6Wxk+C1vGly&#10;YWELP52i/KHxtJ4PGc8Gv1QoAKKKKACvnn9or/gpF4L/AGZ/2yfg78Edc0fxReeJ/jY10mi3ljBA&#10;9hafZwC/2lnlWRc542I/vivoavyv/wCCr+h31/8A8F+f2B7uCzuprW0m1rzpkhZo4MomNzAYGfeg&#10;D9UKKKKACiiigAooooAKKKKACiiigArxn9v39trwx/wTp/ZO8VfGLxjpuvat4b8JG0F3a6LFFLfS&#10;/abuG0TYsskaHEk6E5cfKDjJwD7NXwD/AMHP2k3Wuf8ABD740WtnbXF3cSSaFshhjMkj413TycKA&#10;ScAE/QUAfbfwj+JFl8YvhT4Y8XabDdW+neKtKtdYtYrkKs0UVxCsyK4UsoYK4BCkjOcEjmujryr9&#10;hmGS2/Yn+D0ciPHJH4I0VXRhtZCLCAEEdiK9VoAKKKKACiiigAooooAKKKKACiiigAooooAKKKKA&#10;CiiigAooooAKKKKACiiigAooooAKKKKACiiigAooooAKKKKACiiigAooooAKKKKACjOKKR/u0AfP&#10;X/BNn/gpB4L/AOCoXwP1nx94F0fxPouk6H4iufDM8OuwQQ3D3FvFBK7qIZZV8sidACWByG+UDBP0&#10;NX5X/wDBo1od9oH/AATm+IEN9Z3VjM/xW1iRUuImjZlNnp2GAYA4ODz7V+qFABRRRQAUUUUAFFFF&#10;AHzz4t/4KQeC/B3/AAUi8MfswXGj+KJPHXirwq/i611GOCA6TFao1ypjdzKJRLm1k4ERX5l+bk4+&#10;hq/K/wCN+h30v/B3B8HdQWzumsY/gtcRvciJjCj+drHyl8bQeRxnPIr9UKACiiigAooooAKKKKAC&#10;iiigAooooAKKKKACiiigAooooAKKKKACiiigAooooAK+ef2zP+CkPgv9h74y/BLwR4o0jxRqWqfH&#10;fxOvhXQ5tLggkt7K5aW2iD3RklRljzcocxq5wrfLnAP0NX5X/wDBwLod9q37f3/BOyW1s7u5is/j&#10;BBLO8MLOsK/btJO5yB8o4PJ9DQB+qFFFFABRRRQAUUUUAFFFFABXk37b/wC174e/YM/ZZ8XfFvxZ&#10;p+tap4e8F28Vxe2ukxxSXsqyTxQARrK8aE7pVJy68A9TgH1mviT/AIOMdMuNZ/4ItfHa1tIJrq4m&#10;0uyCRRRmR3P9pWh4UcngGgD6q/Z++M2m/tGfAbwR8QtFt76z0fx5oNh4isYL1VW5ggu7dLiNJQjM&#10;okCyAMFZlBBwSOT2NeD/APBLi2ksv+CZv7OsM0ckM0Pwx8NRyJIpVo2GlWwIIPIIPGDXvFABRRRQ&#10;AUUUUAFFFFABRRRQB88/8E3/APgpD4L/AOCn3wg8SeNPA+j+KNG03wv4ouvCl1DrsEEM8lzbxW8z&#10;ughllUxlbhACWDZDZUDBP0NX5Xf8Gk+iXvh79g34uQ31nd2cknxk1qVUnhaNmU2GmAMAwGQcHnpw&#10;a/VGgAooooAKKKKACiiigAooooAKKKKACiiigAooooAKKKKAPnn9nf8A4KR+C/2lf2zfjB8D9F0f&#10;xRZ+KPgr9k/tm8voIEsLv7QNyfZ2SVpGx33ontmvoavyv/4JUaFfWH/BwL+3pdz2d1Da3f8AYvkz&#10;PEyxzYj52sRhse1fqhQAUUUUAFFFFABRRRQAUUUUAFFFFABVfULT7dYzQn7sylDj0IxViigD8l5P&#10;+DNX9lKaVmbXvjHliSca9af/ACJSf8QaH7KJ/wCY78Yv/B7af/IlfrSTikU5oA/Jg/8ABmj+yiR/&#10;yHvjF/4PbT/5Er6e/wCCY/8AwQ++EH/BJ7xh4p1r4Z6h42vLrxhZw2N8Nd1CG6RUidnUoI4Y8Nlj&#10;kkkY7V9lUjHFO7AWiiikAUUUUAFFFFABRRRQAV+Uv7ev/K1J+xR/2J2v/wDpDq9fq1X5S/t6f8rU&#10;n7FH/Yna/wD+kOr0Afq1RRRQAUUUUAFFFFABRRurgfEP7Uvw38JatNYap468K6ffQHEkFxqcUciH&#10;JHILexoA76ivNf8Ahsn4T/8ARR/Bf/g3h/8AiqdB+2F8KbqZI4/iJ4NkkkYIirq0JLMeAB81AHpF&#10;IQCe2a83b9sb4UoxVviN4MVlOCDq8PH/AI9Xxd+2R/wWIl+EX/BU79mv4Y+EvGPge6+GnxFj1FvF&#10;l4ZIp2tTCjGHE27EWSB160Afo1RXmo/bJ+E+Af8AhY3gvDdP+JvDz/49R/w2T8J/+ij+C/8Awbw/&#10;/FUAekgDOeM+tLX5y/s7f8FhpfH/APwWb+Pnwf1/xj4Ht/hF4G8P6bf+Gr4SRRNcXM1tYSTKbjdi&#10;QB55+Oo247V9of8ADZPwn/6KP4L/APBvD/8AFUAelUV5r/w2T8J/+ij+C/8Awbw//FUf8Nk/Cf8A&#10;6KP4L/8ABvD/APFUAelUV5r/AMNk/Cf/AKKP4L/8G8P/AMVTrX9r/wCFt9OsUHxC8HzysCQkeqws&#10;xwCTxu9AT+FAHpFFcaP2iPAjYx4u8O89P9Pj5/Wn3Hx+8EWc7RTeLPD8cifeVr6MEfrQB19Fcb/w&#10;0N4E/wChw8O/+B8f+NH/AA0N4E/6HDw7/wCB8f8AjQB2VFcb/wANDeBP+hw8O/8AgfH/AI0f8NDe&#10;BP8AocPDv/gfH/jQB2VFcb/w0N4E/wChw8O/+B8f+NH/AA0N4E/6HDw7/wCB8f8AjQB2VFcb/wAN&#10;DeBP+hw8O/8AgfH/AI0f8NDeBP8AocPDv/gfH/jQB2VFcb/w0N4E/wChw8O/+B8f+NH/AA0N4E/6&#10;HDw7/wCB8f8AjQB2OBnPGfWlr89fhl/wVb1nxN/wXZ+InwJv/EXhJfhH4e+HkXiLTboBFmfUGk09&#10;WUz7sMMXE/y47D0r7Y/4aG8Cf9Dh4c/8D4/8aAOyorzu/wD2t/hfpdyYbn4geD7eVeqSarCrD8N1&#10;Q/8ADZPwn/6KP4L/APBvD/8AFUAelUhAJ7Z7V5t/w2T8J/8Aoo/gv/wbw/8AxVfF/wC2v/wWIl+D&#10;X/BTj9mf4beDvGPge8+HHxGk1BfF12ZIrhrUQqpixNuxFkk9etAH6NUV5r/w2T8J/wDoo/gv/wAG&#10;8P8A8VR/w2T8J/8Aoo/gv/wbw/8AxVAHpVFea/8ADZPwn/6KP4L/APBvD/8AFVN/w1t8MTpzXg8f&#10;eETaq/lmYarDsDemd3XkUAeiUV5r/wANk/Cf/oo/gv8A8G8P/wAVR/w2T8J/+ij+C/8Awbw//FUA&#10;elUZrzX/AIbJ+E//AEUfwX/4N4f/AIqlj/bF+FM0ixp8RfBryOQqqurQkkn/AIFQB6TRXmv/AA2T&#10;8J/+ij+C/wDwbw//ABVH/DZHwn/6KP4L/wDBvB/8VQB6VSNgjnH41wml/tRfDjXI2ez8c+FbpVOC&#10;YtSiYA/ga+Zf+Czf/BSd/wBjL/gm98QviR8MPEvhW98b+HW0wadDO8d5G/n6la28uYg3zYhlkPtj&#10;PagD7WHFFfP/AOzl+3t8PviF+z34D1/xB8QvBVvr2ueHdP1DUoxqUMQjuZraOSVdm75cOzfL26V3&#10;d3+138LbBlWf4heDoWdBIofVoRlT0P3uhoA9ForzX/hsn4T/APRR/Bf/AIN4f/iqP+GyfhP/ANFH&#10;8F/+DeH/AOKoA9KorzX/AIbJ+E//AEUfwX/4N4f/AIqj/hsn4T/9FH8F/wDg3h/+KoA9KorzX/hs&#10;n4T/APRR/Bf/AIN4f/iqP+GyfhP/ANFH8F/+DeH/AOKoA9KorzX/AIbJ+E//AEUfwX/4N4f/AIqj&#10;/hsn4T/9FH8F/wDg3h/+KoA9KorzX/hsn4T/APRR/Bf/AIN4f/iqP+GyfhP/ANFH8F/+DeH/AOKo&#10;A9KorzX/AIbJ+E//AEUfwX/4N4f/AIqhf2yPhOxwPiN4LJPT/ibw/wDxVAHpVFec3f7XnwtsbiSK&#10;f4g+D4ZIW2ur6rCCp9D81R/8Nk/Cf/oo/gv/AMG8P/xVAHpVFecW/wC2B8K7ueOKH4ieDZJJGCoq&#10;6tCSxPQD5qs6f+1L8ONUuJobfxx4XmkgJWRU1KJihBwQfmoA76iuNm/aE8DW7bX8WeH1bg4N9H35&#10;HenP+0J4FjYq3i/w6GHBH2+P/GgDsKK5CP4/eCZopJE8V6DIkIBdlvYyFB6Z5p9n8ePBeob/ACfF&#10;Ogy+WNzbb2M7R69aAOsorjf+Gh/An/Q3+Hf/AAPj/wAaP+GhvAn/AEOHh3/wPj/xoA7KiuN/4aG8&#10;Cf8AQ4eHf/A+P/Gj/hobwJ/0OHh3/wAD4/8AGgDsqK40/tDeBB/zOHhz/wAD4/8AGs7Uf2tfhfpF&#10;x5V18QPCNvIOqyarCp/LdQB6HRXmv/DZPwn/AOij+C//AAbw/wDxVH/DZPwn/wCij+C//BvD/wDF&#10;UAelUV5r/wANk/Cf/oo/gv8A8G8P/wAVR/w2T8J/+ij+C/8Awbw//FUAelZorzZ/2xfhTE21/iL4&#10;NRiAwB1aEcEAj+L0IP40n/DZPwn/AOij+C//AAbw/wDxVAHpVFea/wDDZPwn/wCij+C//BvD/wDF&#10;Uf8ADZPwn/6KP4L/APBvD/8AFUAelUV5r/w2T8J/+ij+C/8Awbw//FUf8Nk/Cf8A6KP4L/8ABvD/&#10;APFUAelUV5vF+2J8KZ5FVPiN4MZm4AGrQkn/AMerVT9onwHIgZfGHhwq3IP2+Pn9aAOzorjf+Ghv&#10;An/Q4eHf/A+P/Gkb9ofwLt/5G7w7/wCB8f8AjQB2YAXpxRX56/8ABCX/AIKtax+3d+yb4q8W/F3x&#10;F4TsfEml+N9Q0S0jtwlirWUNvaPGdhbk75ZBu74HpX2x/wANDeBP+hw8O/8AgfH/AI0AdlRXGj9o&#10;bwIf+Zw8O/8AgfH/AI1mXv7Xfwt064aG4+IXg+GReqvqsII/8eoA9ForzX/hsn4T/wDRR/Bf/g3h&#10;/wDiqP8Ahsn4T/8ARR/Bf/g3h/8AiqAPSqK81/4bJ+E//RR/Bf8A4N4f/iqP+GyfhP8A9FH8F/8A&#10;g3h/+KoA9JwM7uPrS1+cvxF/4LETeH/+C4vgP4K6f4x8DyfBnXPh/Lr2p6gZImaPUQ9+FT7Tuwox&#10;BD8n+1719of8Nk/Cf/oo/gv/AMG8P/xVAHpVFea/8Nk/Cf8A6KP4L/8ABvD/APFUf8Nk/Cf/AKKP&#10;4L/8G8P/AMVQB6VRXnNt+1/8K7yUJD8RPBsjnoq6tCSf/Hq1B+0N4DP/ADOHhz/wYR/40AdlRXG/&#10;8NDeBP8AocPDv/gfH/jR/wANDeBP+hw8O/8AgfH/AI0AdlRXG/8ADQ3gT/ocPDv/AIHx/wCNH/DQ&#10;3gT/AKHDw7/4Hx/40AdlRXG/8NDeBP8AocPDv/gfH/jR/wANDeBP+hw8O/8AgfH/AI0AdlRXG/8A&#10;DQ3gT/ocPDv/AIHx/wCNZd1+198LLG4aGf4heDoZV6o2rQgj/wAeoA9GorzX/hsn4T/9FH8F/wDg&#10;3h/+Ko/4bJ+E/wD0UfwX/wCDeH/4qgD0qivNf+GyfhP/ANFH8F/+DeH/AOKp0f7YvwpmkVE+I3gx&#10;mY4AGrQkn/x6gD0iiuNX9onwG6hl8YeG2VuQRqEfP60f8NDeBP8AocPDv/gfH/jQB2VFcb/w0N4E&#10;/wChw8O/+B8f+NH/AA0N4E/6HDw7/wCB8f8AjQB2VFcb/wANDeBP+hw8O/8AgfH/AI0f8NDeBP8A&#10;ocPDv/gfH/jQB2VIQCece1ccf2iPAY/5nDw56f8AIQj/AMa+F/8AgqD/AMFhZ/2aP2oP2WPDPw58&#10;YeCb7w78TfHkeheNZJJIrprOwNzYozhw37k7Jp/mP932oA/RqivNf+GyfhP/ANFH8F/+DeH/AOKo&#10;/wCGyfhOQf8Ai43gzC4yf7WhwM9P4vY0AelUV5r/AMNk/Cf/AKKP4L/8G8P/AMVR/wANk/Cf/oo/&#10;gv8A8G8P/wAVQB6VRXmv/DZPwn/6KR4L/wDBvB/8VWhp37T3w71eDzbXxt4YuI/70eoxMPz3UAd1&#10;RXG/8NDeBP8AocPDv/gfH/jR/wANDeBP+hw8O/8AgfH/AI0AdlQRuHNcb/w0N4E/6HDw7/4Hx/41&#10;85f8FaP+CiEf7Jv/AATy+JnxE+HPibwtd+NPDNlbz6ZFNJHdRu73cETAx7vm/du5/XtQB9fjgUV8&#10;/wD7F37Z+g/Gn9jv4T+MfFHirwzD4m8WeDdH1nV40uY4VjvLmyhmnUJn5AJHb5e3SvTv+GhvAn/Q&#10;4eHf/A+P/GgDsqK43/hobwJ/0OHh3/wPj/xo/wCGhvAn/Q4eHf8AwPj/AMaAOyorjJf2ivAUKMz+&#10;MvDaqoySdQiAH61kN+2R8KUfa3xE8Gq3odWh9SP73qCPwoA9KorzX/hsn4T/APRR/Bf/AIN4f/iq&#10;P+GyfhP/ANFH8F/+DeH/AOKoA9KorzeL9sX4UzyKifEbwa7twFXVoST/AOPVqp+0T4DkQMPGHhzD&#10;cg/b4+f1oA7JQF6YH0pa/PX/AIIV/wDBVnWP26f2ZvHfij4t+IvCVjr2h/EDUfD+npbhLJWsIbaz&#10;kjYqW+Y75pfn79O1fbH/AA0N4E/6HDw7/wCB8f8AjQB2VFcb/wANDeBP+hw8O/8AgfH/AI0f8NDe&#10;BP8AocPDv/gfH/jQB2VFcb/w0N4E/wChw8O/+B8f+NH/AA0N4E/6HDw7/wCB8f8AjQB2VFcb/wAN&#10;DeBP+hw8O/8AgfH/AI0f8NDeBP8AocPDv/gfH/jQB2VFcb/w0N4E/wChw8O/+B8f+NA/aG8Cnp4u&#10;8On6X8f+NAHZUVxo/aH8C/8AQ3eHf/A+P/Gj/hobwJ/0OHh3/wAD4/8AGgDsqK43/hobwJ/0OHh3&#10;/wAD4/8AGj/hobwJ/wBDh4d/8D4/8aAOyorjf+GhvAn/AEOHh3/wPj/xqSP49+CZbaSdfFWgNDFg&#10;O4vo9q56ZOaAOuorjf8AhobwJ/0OHh3/AMD4/wDGkP7RPgUEf8Vd4d56f6fHz+tAHZAAHPHNLX57&#10;/sP/APBVbWvjp/wVR/aa+FPijxB4Tj8A/DQ6cvhWWJUhlnM65k3S7v3vPT0r9AdO1O31azjuLWaK&#10;4glAZJI2DKwPcEUAT0UUUAFFFFABRRRQAUUUUAFFFFABRRRQAUUUUAFFFFABRRRQAUUUUAFFFFAB&#10;RRRQAV+Uv7en/K1J+xR/2J2v/wDpDq9fq1X5S/t6f8rUn7FH/Yna/wD+kOr0Afq1RRRQAUUUUAFF&#10;FFAHz7/wVD+J+u/B/wDYd8c654cmltdUjitrVbmM4e2Se5ihdl7htshAI5BIPavwfnuJLyaSaaRp&#10;pZSXd3bczHuSe5PPJ9a/pL8beB9L+I/hLUdB1yyh1LSdWt3tbu2lHyzRuMMpxyMg9QQR2xXwp4r/&#10;AODfrwPq2v3VxpXjTxBpNjM5aO1e1juTCCScbyykgZxyMnHJNAH5O7qC2K/VL/iHq8L/APRRta/8&#10;Fkf/AMcp0P8Awb2+FY5kaT4ia7JGrAsq6dGhYdxnecE+uD9DQB+Vf3v+BHt3ryH4ufBnWvGX7THw&#10;78U2S2p0nw0twLwvJtkG8ELtXHP5iv2wf/g3q8Lu7MvxE1xdxzhtNjYgehO/mmn/AIN8fCqsFPxI&#10;1kMeg/syPn/yJQB+V/X/AID19qN1fqkP+DerwuR/yUTW1K/9Q2P/AOL4o/4h6vC//RRta/8ABZH/&#10;APHKAPxP8A/BrWvDv7XnjjxlcLbf2Lr1hbW9oyy5lLpHArblxxzG3f0r17dX6oD/AIN7/Cpfb/ws&#10;jWCw5I/syPI/8iU7/iHq8L/9FG1r/wAFkf8A8coA/K3dRur9Uv8AiHq8L/8ARRta/wDBZH/8co/4&#10;h6vC/wD0UbWv/BZH/wDHKAPyt3V7N+yloVncDVNQkjWS8gdIkLD/AFSkEkj69M+1fdn/ABD1eF/+&#10;ija1/wCCyP8A+OVueAf+CFej/DrWftVn8RtaZJEKSxHTYwsg525+fscHIwevIyaAPl0Dgc0feIHr&#10;X3Cv/BJzRcfN4u1I+uLNOf8Ax6n3P/BJ/QZZmMXivVIo26K1sjkfU7hn8qAPhuivuL/h07ov/Q3a&#10;l/4Br/8AFUf8OndF/wChu1L/AMA1/wDiqAPh2ivuL/h07ov/AEN2pf8AgGv/AMVR/wAOndF/6G7U&#10;v/ANf/iqAPh2ivuL/h07ov8A0N2pf+Aa/wDxVH/Dp3Rf+hu1L/wDX/4qgD4dor7i/wCHTui/9Ddq&#10;X/gGv/xVH/Dp3Rf+hu1L/wAA1/8AiqAPh2ivuL/h07ov/Q3al/4Br/8AFUf8OndF/wChu1L/AMA1&#10;/wDiqAPyQ8Gfsz+KNE/4Kb+LPipOtiPCeseEo9HtmE+bgzh7QkFMcD9y/OfT1r2/4m6vceH/AIf6&#10;teWp/wBIhtyyH+52LfhnP4V9/D/glJoZfb/wmGobhzj7Gmf/AEKm3P8AwST0G8t3hm8WahJDIpV0&#10;ayQhgeoPzdDQB+K88z3MrSSSNJJIdzMTksfXP9abur9WtU/4N8/B93fSSWvjzXLOFzuEf2FJNn0O&#10;8frk+9V/+Ierwv8A9FG1r/wWR/8AxygD8rd1eQ/GT4M6142/aP8Ahz4nsVtjpfhkz/bS8m2Rd4GN&#10;oxzX7Yf8Q9Xhf/oo2tf+CyP/AOOU0/8ABvf4VVgp+JGsgnoDpkf/AMcoA/K/dRur9Uv+Ierwv/0U&#10;bWv/AAWR/wDxyj/iHq8L/wDRRta/8Fkf/wAcoA/K3dRjn+Vfql/xD1eF/wDoo2tf+CyP/wCOVMn/&#10;AAb4eDxpzRt488QNdM+RN9ii2BeOCm7k9ec/hQB+U+6jdX6pf8Q9Xhf/AKKNrX/gsj/+OUf8Q9Xh&#10;f/oo2tf+CyP/AOOUAflbuoHPvyOn6H/69fql/wAQ9Xhf/oo2tf8Agsj/APjlKn/BvZ4VEql/iHrk&#10;iBgSo06NSR3wd5xn1waAPys3VNp0C3OoQxyNtWSQKzegzyfyr9TP+Ierwv8A9FG1r/wWR/8Axygf&#10;8G9Xhgf81G1v/wAFkf8A8coA+cNI0i30DTYbS1jSGGFAqIBjgf1/nXzJ/wAFYvB2vfFj9nK48G6C&#10;YRPrTRS7ZZNkcpiuIJMMecYAY9OTiv1x8J/8EgNP8OaRFZ3Hj7VNQWFQiSPpyI+0dA2H+bHv1756&#10;1B48/wCCM/hPx7ohtNR8WalsQlo5BZorxN2IO79KAPxV+H+jTeG/AWh6fcbftGn2EFvLtOVDpGqn&#10;HryK2Opz/npX6o/8Q93hVuV+I2uYxkf8S2M/+z1Ldf8ABvb4SllVofiBr0KhFBDWETksOpB3jAJ5&#10;A5x6mgD8qd1G6v1S/wCIerwv/wBFG1r/AMFkf/xyj/iHq8L/APRRta/8Fkf/AMcoA/K3dRur9Uv+&#10;Ierwv/0UbWv/AAWR/wDxyj/iHq8L/wDRRta/8Fkf/wAcoA/K3dRur9Uv+Ierwv8A9FG1r/wWR/8A&#10;xyj/AIh6vC//AEUbWv8AwWR//HKAPyt3Ubq/VL/iHq8L/wDRRta/8Fkf/wAco/4h6vC//RRta/8A&#10;BZH/APHKAPyt3Ubq/VL/AIh6vC//AEUbWv8AwWR//HKP+Ierwv8A9FG1r/wWR/8AxygD8rd1Hev1&#10;S/4h6vC//RRta/8ABZH/APHKB/wb1+F/4viNrZ/7hkf/AMXQB+Vv+frRur9Vrv8A4N7/AAnLcyGH&#10;4ga9DEzZRWsInKD0J3DP1wPpUf8AxD1eF/8Aoo2tf+CyP/45QB+VpOD+tfWngHQLPw74RsbezWNY&#10;vJRyyjG9iOWPucnr9K+oLb/g3s8KxTxtL8QtdliDAui6fGhYdwDvOCfXB+ld94K/4I36X4OsfsY8&#10;e6vdWcWRbpLYR+ZAv8K7w43Y6dB07cAAHxznH5D/AOt/hR938819wyf8EntEZsr4s1NV9DaIecc/&#10;xDqeaVv+CTmik8eLtSX2+xp/8VQB8Od+v+e1KP5Hj/P9K+5I/wDgk/oQhkV/FWqOzAbGFsg2H6bj&#10;n8xTrP8A4JQ+H4t3neKNWmyvy7bdE2n35OfpxQB8M0V9xD/gk7ouP+Ru1L/wDT/4qj/h07ov/Q3a&#10;l/4Br/8AFUAfDtFfcX/Dp3Rf+hu1L/wDX/4qj/h07ov/AEN2pf8AgGv/AMVQB8C+PNVm0LwVqt5a&#10;/wCvt7WSSM+hAOD+HX8K+T7m5lvJ3kmkaWWQ7ndjuLH1Jr9p5P8Agkvoc0bK3izUGVhhgbJCGHcY&#10;3V5lrX/Bvx4P1C/kltfHeuWcLnIi+wpIqfTL9PrmgD8od1G6v1S/4h6vC/8A0UbWv/BZH/8AHKP+&#10;Ierwv/0UbWv/AAWR/wDxygD8rd1G6v1S/wCIerwv/wBFG1r/AMFkf/xyg/8ABvV4X/6KNrX/AILI&#10;/wD45QB+VvT+WaN1fqm//BvZ4WY/L8Q9cT5QDnTY25xz/GOCc8enHPWk/wCIerwv/wBFG1r/AMFk&#10;f/xygD8rd1G6v1S/4h6vC/8A0UbWv/BZH/8AHKP+Ierwv/0UbWv/AAWR/wDxygD8rd1G6v1S/wCI&#10;erwv/wBFG1r/AMFkf/xyj/iHq8L/APRRta/8Fkf/AMcoA+CP2U9Bs77VtUvpo45LqzWJYQwzs37s&#10;ke/ygcc/nXuI6/8A1q+nfBX/AAQg0fwFrIvdP+JWtKxXZJG2mRlJVz0I8z9a9DT/AIJN6NtG7xdq&#10;O7HJFknP/j1AHw/SYPrX3H/w6d0X/obtS/8AANf/AIqj/h07ov8A0N2pf+Aa/wDxVAH5I/8ABMf9&#10;mfxP+yt8CNc8P+LFsk1C+8S3WqQi1n85PJkjgVSTgfNmNuP15r6Mr7gT/glHocoyvjHUGHqLNP8A&#10;4qnf8OndF/6G7Uv/AADX/wCKoA/Pf4wazdaB8N9Uu7NitxHGFDD+AMwViPoCa+W5ZGmkZ5GLM3LM&#10;xyT9f/r1+019/wAEjvD+pWUtvceKtQmgmQo6NZJhgQQf4q8v1D/g3w8I3N5I9v4+1y1iY5WM6fHJ&#10;s/HeDQB+U+6jdX6pf8Q9Xhf/AKKNrX/gsj/+OUf8Q9Xhf/oo2tf+CyP/AOOUAflbuo3V+qX/ABD1&#10;eF/+ija1/wCCyP8A+OUf8Q9Xhf8A6KNrX/gsj/8AjlAH4n6/8Gta1H9s/Q/HEa2/9hafoLafKTL+&#10;9ExMx4XHT515zXr26v1Q/wCIfDwqH2/8LI1jd1x/Zkef/RlO/wCIerwv/wBFG1r/AMFkf/xygD8r&#10;d1G6v1S/4h6vC/8A0UbWv/BZH/8AHKP+Ierwv/0UbWv/AAWR/wDxygD8rR8renvX0p+z3rl1rvw2&#10;he8kaRoJngR2OWdRjGfcZx+FfYVp/wAG9nhOKZWm+IWuyxjqq6fGmfx3n+VemaF/wSB8N+G9Khsb&#10;PxRqFvbW67URbJOP/HupPJPqaAPimivuL/h07ov/AEN2pf8AgGv/AMVR/wAOndF/6G7Uv/ANf/iq&#10;APh2ivuL/h07ov8A0N2pf+Aa/wDxVH/Dp3Rf+hu1L/wDX/4qgD4dor7i/wCHTui/9DdqX/gGv/xV&#10;H/Dp3Rf+hu1L/wAA1/8AiqAPzx+OGt3Xh/4Z6lc2bNHMdke4HDIGYKSPwJ6V8wM5dizHLNySTya/&#10;aXVP+CRXh/WdPntbrxVqE1vcKUkjayTDA9f4q8wvf+De/wAJT3TNB8QNct4icqh0+Nyv47waAPyo&#10;3Ubq/VL/AIh6vC//AEUbWv8AwWR//HKP+Ierwv8A9FG1r/wWR/8AxygD8rd1erfsr6FaX+uapeTR&#10;xy3FmkfkhhnZuJy31+Uc+hr78/4h6vC//RRta/8ABZH/APHK1fBn/BB7R/AetLfaf8StbWRRtdDp&#10;keyVcjKkeZ0oA+ZOv8ulFfcCf8EmtG2ru8X6iWxyRYpz/wCPU7/h07ov/Q3al/4Br/8AFUAfDtFf&#10;cX/Dp3Rf+hu1L/wDX/4qj/h07ov/AEN2pf8AgGv/AMVQB8O0V9xf8OndF/6G7Uv/AADX/wCKo/4d&#10;O6L/ANDdqX/gGv8A8VQB+Xf7V2vXVrFpenxs8dpcB5JMHHmFcAA+wzn0/Kvjf9pP4M618T/iP8Md&#10;U0tbVrXwrri318ZZNh8oSQsdvHzHCHjiv3y8af8ABGDwn4+0yO11LxRqkkcb70aO0RJIz32ncfpy&#10;DXnc3/Bvf4VEjN/wsbWow5IUHTYifoTvGaAPyv3UdPzBx+WP8+9fql/xD1eF/wDoo2tf+CyP/wCO&#10;Uf8AEPV4X+7/AMLE1vtg/wBmxe/bf9P8mgD8rd1G6v1S/wCIerwv/wBFG1r/AMFkf/xyj/iHq8L/&#10;APRRta/8Fkf/AMcoA/MHwPpkOt+MtLs7g/6PcXUccn0LAEfj0r61trSOzgjhhjWKKMBURBhUHoK+&#10;ik/4N7vDMcisvxI11WU5DLpsYII6H/We1em6H/wSN0/TbBIbrxzqV9JGAPOOnJGzY9fnPP5UAfFd&#10;FfcX/Dp3Rf8AobtS/wDANf8A4qj/AIdO6L/0N2pf+Aa//FUAfDteR/t2/BzWfj/+yb4y8H+Hltn1&#10;jW7aKK2FxJ5cZK3ETnc2Dj5UPbriv0+/4dO6L/0N2pf+Aa//ABVNb/glDoaKWbxhqKqOpNmnH/j1&#10;AH52/s7eCr74a/s/eBfDmpiJdS8P+HtP027Ebb0EsNtHG4Vu67lOD3HNdlX3AP8AglFobAEeMNSw&#10;eh+xrz/49Tv+HTui/wDQ3al/4Br/APFUAfDtFfcX/Dp3Rf8AobtS/wDANf8A4qj/AIdO6L/0N2pf&#10;+Aa//FUAfmP+1Tr15p2habZwyPHb3zyecVON23GF+nzH8q8Jz+Pv/n/PNfst40/4Iz+F/HmivY6h&#10;4q1JoydyMtmgaNscEHd2rzt/+Dezwuz/AC/EPW0X0/s2M5/8fH0//XQB+Vu6jdX6pf8AEPV4X/6K&#10;NrX/AILI/wD45R/xD1eF/wDoo2tf+CyP/wCOUAfA/wCynoVnf6rql7MiSXNmsSwhhnZu3ZYe/wAo&#10;Hr+de5dQPTHpX074L/4IQ6P4C1oXun/ErWlbG2SNtMjKSrnoR5n616Gv/BJvR9vzeL9QLY5xYpg/&#10;+PUAfkj/AMEyv2ZvFH7LPwY8TaH4qjsY77VfFd3q8AtZ/NTyJIbdFJOB826NuPpX0dX3An/BKTQ5&#10;Pu+MNRbnHFmn/wAVTv8Ah07ov/Q3al/4Br/8VQB8O0V9xf8ADp3Rf+hu1L/wDX/4qj/h07ov/Q3a&#10;l/4Br/8AFUAfDtFfcX/Dp3Rf+hu1L/wDX/4qj/h07ov/AEN2pf8AgGv/AMVQB8O0V9xf8OndF/6G&#10;7Uv/AADX/wCKo/4dO6L/ANDdqX/gGv8A8VQB8O0D73+elfcX/Dp3Rf8AobtS/wDANf8A4qgf8End&#10;F7+LtSPH/Pmn/wAVQB8O0V9wr/wSc0XH/I3al/4Bp/8AFUv/AA6d0X/obtS/8A1/+KoA+HaK+4v+&#10;HTui/wDQ3al/4Br/APFUf8OndF/6G7Uv/ANf/iqAPh2l3Y/2e9fcP/Dp3Rf+hu1L/wAA1/8AiqfF&#10;/wAEn9AS3kDeKtUaYkbHFsihfXI3c5+ooA+GqOor7i/4dO6L/wBDdqX/AIBr/wDFUf8ADpzRRjHi&#10;7UuP+nNOf/HqAPyR/Zx/Zp8TfDP9tz40ePNTWxXQPHBtP7MaKfdKfLXDb1x8v5mv1S/4JU+OdWvd&#10;W8SeH5p5ZtItbZLuJHbK28m/aQvoGHPHGVrbi/4JSaCJ13eL9TkVWG5FtUBx6D5jj8q95+An7Ovh&#10;/wDZ38MPp2hwyNJcsHurqY7prlgMAk9AB2AwByepJIB31FFFABRRRQAUUUUAFFFFABRRRQAUUUUA&#10;FFFFABRRRQAUUUUAFFFFABRRRQAUUUUAFflL+3p/ytSfsUf9idr/AP6Q6vX6tV+Uv7en/K1J+xR/&#10;2J2v/wDpDq9AH6tUUUUAFFFFABRRRQAUUUUAFFFFABX5af8ABT/xXqmlf8HCv7Cem2upahb6ffwa&#10;2bm1iuHSG5xE+N6A7Wx75/Cv1Lr51/aE/wCCcHhX9ov9t34O/HTVNX1e08RfBlLtNLs4Nv2a7Fwp&#10;VvNzzwCcYoA+iqKKKAPy0/Yl8Vare/8AB0f+2NpU2pX8ul2PgzQZILN7h2t4Gax0ckohO1SdxPA6&#10;nvmv1Lr51+En/BN/wr8H/wDgoj8Uv2jrHV9WuPFXxW0mz0jUbCXb9kto7aK1iRo/4txFqhOe7Gvo&#10;qgAooooAKKKKACiiigAooooAKKKKACiiigAooooAKKKKAPyz+BPirVLn/g7X+NOjyalqEmk2/wAG&#10;LeeOya4c20cnnaL84jztDfM3IGeT61+plfOvg3/gnB4V8F/8FLfFn7T1vq+rSeLvF3hSPwlc6c4X&#10;7FFbo1owdf4t+bROvHzNX0VQAUUUUAFfln/wVZ8VappH/BfH9gvT7TUtQtbDUJ9ZF1bRXDpDc4RC&#10;N6AgNj3zX6mV86/tIf8ABN/wr+0v+2d8GfjZq2savZ6/8FXu30qzt9v2a7NwAG83PPGBjFAH0VRR&#10;RQAUUUUAFFFFABRRRQAUUUUAFfAv/Bzl4g1Dwt/wRG+NF9pt9eabe276EI7i2maGWPOu6eDhlIIy&#10;CQcHoSO+K++q8X/4KC/sTaB/wUS/ZJ8VfB/xRqWo6Tofiw2Zubqw2/aIvs15Bdpt3ccvAoOexNAG&#10;n+w7czah+xb8ILieSSaabwToryyyMWaRjYQEkk8knOc+teq1znwi+G1r8HfhR4X8I2M01xY+FtJt&#10;NIt5Zv8AWSR28KRKzY43EICfeujoAKKKKACiiigAooooAKKKKACiiigAooooAKKKKACiiigAoooo&#10;AKKKKACiiigAooooAKKKKACiiigAooooAKKKKACiiigAooooAKKKKACkY4WloIyKAPy0/wCDSXxV&#10;qnjD/gnX8QLjVtSvtUuI/irrEKy3dw87qgs9OwoZiSAMnAz3PrX6l187f8E0f+CcHhX/AIJh/A3W&#10;vAfhHV9X1rTdc8R3XiWWbUdvmpNPFBGyDaMbQIFI75Jr6JoAKKKKACiiigAooooA/LX43+KtUg/4&#10;O1Pg/o8epX6aTN8GLieWxWdxbSSedq/zmPO0twOcZ+X2r9Sq+dfFv/BODwr4w/4KWeF/2nJ9X1eP&#10;xd4V8KSeErfTk2/Y5Ld2umLt/FvzdP7fKK+iqACiiigAooooAKKKKACiiigAooooAKKKKACiiigA&#10;ooooAKKKKACiiigAooooAK/LP/gv74r1Tw/+31/wTwt7DUtQsbfUfi/DDdR29w8SXUf27SRtkCkB&#10;15PB9T68/qZXzr+2p/wTf8K/tvfGf4H+NvEGsavpuofAnxOninSIbMJ5d7OsttKEl3DO3Nsg45wT&#10;QB9FUUUUAFFFFABRRRQAUUUUAFfEv/BxTrV94Z/4IwfHS+069urG9t9MsjHPbStFLHnUrQHay4I4&#10;JHXkE19tV5L+3N+yHon7eX7KXjD4S+JNQv8AS9F8ZW8Nvc3Vlt8+ERzxTgru4+9Eo57E0AYf/BMC&#10;/m1X/gmn+zvdXU01xc3Hwz8NyyzSuXeV20q2JYseSSTkk5yT3r3auN/Z7+DFj+zp8AfA/wAPdKuL&#10;i60zwJ4fsPD1nPPjzZobS2jt0Z8cbisYJx3JrsqACiiigAooooAKKKKACiiigD8s/wDg0y8V6p4v&#10;/YT+LVxq2pahqk8Pxi1mCOS7ned0jFhphCAsSQoyeOnPvX6mV86/8E1v+Cb/AIV/4JkfB7xN4M8I&#10;6vq+s6f4o8U3fiu4l1Hb5kdxcQ28TIu3A2AWykd8k19FUAFFFFABRRRQAUUUUAFFFFABRRRQAUUU&#10;UAFFFFABRRRQB+Wf/BK7xXqmr/8ABf79vDT7rUtQubDTzov2W2muHeG2zHk7EJwufbFfqZXzt+zn&#10;/wAE4PCv7Nn7afxk+N2k6vq954g+NH2T+1bO42/ZrT7Ou1fKwM89819E0AFFFFABRRRQAUUUUAFF&#10;FFABRRRQAUUUUAFFFFABRRRQAUUUUAFFFFABRRRQAUUUUAFflL+3p/ytSfsUf9idr/8A6Q6vX6tV&#10;+Uv7en/K1J+xR/2J2v8A/pDq9AH6tUUUUAFFFFABRRRQAUUUUAFFFFABXlPxT/bV+HXwY/aJ8B/C&#10;rxFrgsfHHxMWdvD2n+S7fbhCCZPmAwuAD1NerV+Uf/BU/n/g4u/YJ4/5d9b/APRMlAH6uUUUUAeU&#10;+B/21vh38Rv2qvGnwV0jXBdfEb4f2VvqOuaZ5Lr9kgnSGSNt5G05W4iPB/ir1avyj/YbJP8AwdYf&#10;tof9iToH/pBotfq5QAUUUUAFFFFABRRRQAUUUUAFFFFABRRRQAUUUUAFFFFAHlHh/wDbW+Hfif8A&#10;a81v4F2eueb8TPDuiL4hv9K8lh5NkzQqJN+Np5uIuAc/N7V6vX5S/AIkf8He/wAbv+yJW3/o/Ra/&#10;VqgAooooAK8p+LX7avw6+CH7QHw/+F/iTXBYeNPie06+HbHyXb7cYQDJ8wGFxkdcV6tX5R/8Faz/&#10;AMdBH/BP/wD67a3/AOi0oA/VyiiigAooooAKKKKACiiigAooooAK8+/aj/ag8Gfsa/A3W/iP8QtV&#10;/sPwh4dMAv73y2k8nz547eP5VBJzLKi8eteg1+fP/B0j/wAoMfjV/wBdNB/9P2nUAfd3gXxzpvxI&#10;8EaP4i0eb7VpOvWMGpWU20r50E0ayRtg8jKsDg1sV5N+wmcfsQ/Bvj/mRtE/9IIK9ZoAKKKKACii&#10;igAooooAKKKKACiiigAooooAKKKKACiiigAooooAKKKKACiiigAooooAKKKKACiiigAooooAKKKK&#10;ACiiigAooooAKKKKACiikblaAPKf2Q/21vh1+3V8N9Q8WfDLXB4g0PS9Wm0S5uBC8Pl3cSRvJHhg&#10;DwssZz0+avV6/KX/AINA/wDlG58Qv+ysax/6RadX6tUAFFFFABRRRQAUUUUAeU65+2t8OvDf7Xej&#10;/Au81wRfEzX9EbxDY6T5LnzrJTMpk342jm3l4Jz8terV+Uvxz5/4O9fg3/2RK44/7baxX6tUAFFF&#10;FABRRRQAUUUUAFFFFABRRRQAUUUUAFFFFABRRRQAUUUUAFFFFABRRRQAV5T+0J+2t8Ov2W/iF8Of&#10;C/jbXBpOtfFfWV0DwzB5Lyf2heM8MYjyowvzTxDJ4+avVq/KT/g4WP8AxsH/AOCcfv8AGOD/ANLt&#10;IoA/VuiiigAooooAKKKKACiiigArhv2jf2jfCX7J/wAEte+InjrUv7H8J+GYkm1C8MbSeQrypEp2&#10;qCTl3UcetdzXw7/wchHP/BE349f9guyz/wCDK0oA+wvhb8TdH+M/wx8OeMPDt19u8P8AizS7XWdM&#10;udpX7Ra3MSTQyYPI3I6nB55roK8D/wCCWRx/wTD/AGcf+yX+Gf8A0021e+UAFFFFABRRRQAUUUUA&#10;FFFFAHlP7I37a3w6/bm8A6t4m+GmuDxBo2h6zP4fvJxC8XlXkKRSSR4YAnCzRnI4+avVq/KT/g0R&#10;4/YI+L3/AGWfW8/+AGl1+rdABRRRQAUUUUAFFFFABRRRQAUUUUAFFFFABRRRQAUUUUAeU/Cj9tX4&#10;dfGz9oPx98LfDeuC+8bfDPyP+EisPJdfsPnDMfzEYbI9Ca9Wr8o/+CTpz/wcKft+D/sCcf8AbOv1&#10;coAKKKKACiiigAooooAKKKKACiiigAooooAKKKKACiiigAooooAKKKKACiivF/23P23fCn7C3wef&#10;xZ4oaa4e4k+zadp1vj7RqE+M7FzgAAcljwB9RQ3YD2iivy5n/wCC3vxy0XRo/Gmqfs9Xdv8ADuQi&#10;QXYlnDrCf4vMMe08ZPKge46197fslftY+F/2y/gxYeNvCU7tY3RMU9vNgXFjOuN8MigkBhkHIJBB&#10;BBwaFqB6hX5S/t6f8rUn7FH/AGJ2v/8ApDq9fq0OlflL+3p/ytSfsUf9idr/AP6Q6vQB+rVFFFAB&#10;RRRQAUUUUAFFFFABRRRQAVzPiP4L+EfGPjzRfFGreGdC1LxJ4bDjSdUurGOW800P9/yZWBaPdnna&#10;Rmumr5F/ay/4KZ6h+zX/AMFKv2e/gJb+E7TVrP43R30k+sSX7QyaV9nRmG2IRkSbtuOWXHvQB9dU&#10;UUUAczo/wW8I+H/iVq3jKx8M6FZ+LtehS31LWYLGOO/v40CKiSzAb3VRGgAYkAIvoK6avkX4Cf8A&#10;BTPUPjL/AMFcfjf+zPN4TtLDT/hHoen6vDry37STakbq3sZijQ7AI9v2wjIds+WOBnj66oAKKKKA&#10;CiiigAooooAKKKKACiiigAooooAKKKKACiiigDmbH4MeEdM+KV544t/DOhW/jLUbQafda5HYxrqF&#10;xbAoRC82N7RgxodpOPkX0FdNXyJ8Pf8AgpnqPjb/AILLeO/2V38J2dvpvg/wLH4wTxCL9mmunaSx&#10;QwGDYAoH2s/NvP8Aqxxzx9d0AFFFFABXM+J/gv4R8a+ONE8Tax4Z0LVPEXhoudJ1O6sY5rvTN/3/&#10;ACZGBaPd32kZrpq+Rf2wv+Cmeofsv/8ABRb9nf4GW/hOz1iz+OMl8k+ryX7QyaT9nUMNsQQiTdnu&#10;y496APrqiiigAooooAKKKKACiiigAooooAKwviP8MPDvxh8G3nh3xZoek+JNA1DZ9q07UrVLq1uN&#10;jrIm+NwVba6qwyOCoI5Ardr5y/4Kwftz3n/BNz9gbxz8ZrDw7b+K7vwe2nhNLnuzaR3P2nULa0OZ&#10;ArldouC3CnO3HGcgA+g9F0Oz8OaRa6fp9rb2VjYwpb21vAgjit40AVERRwqqoAAHAAq1XH/AD4ny&#10;fGf4EeCfGM1rHp8vizQbDWXtVk8xbZrm3jmMYbA3bd+M4GcdBXYUAFFFFABRRRQAUUUUAFFFFABR&#10;RRQAUUUUAFFFFABRRRQAUUUUAFFFFABRRRQAUUUUAFFFFABRRRQAUUUUAFFFFABRRRQAUUUUAFFF&#10;FABRRQTgUAcz8Lfgv4R+CGgzaX4N8M6F4V025uXvZbXSbGOzhlncKrSssYALkIoLHk7R6Cumr5F/&#10;4Izf8FMdR/4KpfsyeIviBqXhOz8GzaF4vvvC62dvfteLMtvBbSibeyJgsbgjbg42dTnj66oAKKKK&#10;ACiiigAooooA5m8+C/hHUPila+OLjwzoc3jKxszp9trcljG2oW9sS5MKTEb1Q+Y/yg4+dvU101fI&#10;vj3/AIKY6h4N/wCCyvgn9llfCdncab4s8CyeMX8Qm/ZZrdlkvU8gQeWQw/0QfMXH3zxxz9dUAFFF&#10;FABRRRQAUUUUAFFFFABRRRQAUUUUAFFFFABRRRQAUUUUAFFFFABRRRQAVzPjn4L+Efidrmg6p4j8&#10;M6Fr2peFrsX+j3V/Yx3E2l3AKMJYGYExvlEO5cHKL6Cumr5F/wCCj3/BTPUP2Ev2jP2aPAtn4StP&#10;EcPx+8ax+E7i8mv2tm0ZGnsovOVQjCU/6UTtJX7nXngA+uqKKKACiiigAooooAKKKKACsbx78O9B&#10;+KfhC+8P+JtG0zxBoWpKEu9P1C2S5trlQwYB43BVsMqnkdQDWzXgv/BTT9sm6/4J/wD7C3xC+MFn&#10;odv4muvBNpBcx6ZNcm1juzJdQwYMgViuBKW+6fu/jQB7Z4b8Mad4O8PafpGk2Nrpul6Vbx2dlZ2s&#10;QigtIY1CpHGi4CoqgKFAwAABxV6vO/2TfjbN+0n+yt8M/iNcWEekzePvCml+I5bFJTKtm15aRXBi&#10;VyAWCeZt3EDOM4HSvRKACiiigAooooAKKKKACiiigDmfhd8F/CPwR0a603wb4Z0Lwrp99dvf3Ftp&#10;VjHaQz3DhVaZljABdgiAseSFHoK6avkX/gjb/wAFM9Q/4Kl/s9+MvHGo+E7TwfL4W8b33hFLS3vm&#10;vFuEt7e0mE5ZkTBb7SRtwcbepzx9dUAFFFFABRRRQAUUUUAFFFFABRRRQAUUUUAFFFFABRRRQBzP&#10;hn4L+EfBfjnW/E+j+GdC0vxH4k2f2tqdrYxxXepbPuedIoDSbe24nFdNXyL+yF/wUz1D9p3/AIKO&#10;/tDfAm48J2ekWfwQ+weRq8d+00mrfaF3HdEUAj2+zNn2r66oAKKKKACiiigAooooAKKKKACiiigA&#10;ooooAKKKKACiiigAooooAKKKKADNflt/wUcsI/2nf+C0vwR+Fup5uPDuj2sN/c2jcxysWmuZQR0+&#10;eO2iU+xNfqTX5f8Ax5X/AIQ//g47+G15eHy4dX0eMQMejFrK8gXH/A1I/Gp+0gezP0wv/Dthqugz&#10;aXdWdtcafNAYJLZ4w0TxkYKFem0jjFfmb/wRYaT4Dft8/tFfB21eT+wdOvZr2wiY8RLb3ZhUj3aK&#10;eLP+4PSv0/Iwh+lfmB/wTW/4qP8A4Lc/tIapb/Na2ceoWjuOm/7fbp+vlP8AlRD+J8mEvg+aP04v&#10;NSh06ISXFxDArHaGkcKM+2foa/Kn9uXUINS/4Onf2LJLeaGdU8Ia8paNwwBNjq5xke1fe/7b37Cv&#10;gf8Ab/8AhhpfhLx62tLpOk6omrwf2ZefZZTOsUsQy21srtmfjHXB7V+VWo/sNeCP+CfX/ByZ+yJ4&#10;O+H51ptI17Q9d1m5/tS8+1TeeNL1aH5W2rhdqjjB55qgP2+ooooAKKKKACiiigDkfjl8ZtG/Z8+E&#10;2ueMvEEzQ6ToNv5023BeRiQqRqCQC7uyqASBlhX5meLP+Dgjx1Pr902h+CvC9vpm8+RHevPPOqZO&#10;3cyOoJ246ACvvf8A4KC/ALUv2mv2RfF3hDR3VdYvYobiyVm2rJLBNHMIz2+cIV54BYHtX4Y+JvgR&#10;428Ga1cabqnhPxBZ3lq5jkiewk+VgSOCBgjIPIJB96APsb/iIC+KH/Qo+B/++Ln/AOPUf8RAXxQ/&#10;6FHwP/3xc/8Ax6vin/hWHib/AKF3XP8AwAl/+Jo/4Vh4m/6F3XP/AAAl/wDiaAPtb/iIC+KH/Qo+&#10;B/8Avi5/+PV8d/tff8FE/ih8df8Agp3+zn8Yf+EP0Rv+FUx6gu62im+xjz0Zf326Qt34wRWb/wAK&#10;w8Tf9C7rn/gBL/8AE0f8Kw8TZ/5F3XP/AAAl/wDiaAPtb/iIC+KH/Qo+B/8Avi5/+PUf8RAXxQ/6&#10;FHwP/wB8XP8A8er4p/4Vh4m/6F3XP/ACX/4mj/hWHib/AKF3XP8AwAl/+JoA1PgB/wAFE/if8L/+&#10;Cwnx1+O//CHaGrfEfQNO00tPFN9hP2e3sY/3WJA2f9G5ySMhunGPsL/iIC+KH/Qo+B/++Ln/AOPV&#10;8U/8Kx8TY/5F3XP/AAAl/wDiaP8AhWHib/oXdc/8AJf/AImgD7W/4iAvih/0KPgf/vi5/wDj1H/E&#10;QF8UP+hR8D/98XP/AMer4p/4Vh4m/wChd1z/AMAJf/iaP+FYeJv+hd1z/wAAJf8A4mgD7W/4iAvi&#10;h/0KPgf/AL4uf/j1db8KP+C1nxY+J2qSqvhjwPb2dqFM8vlXJOTnCqPN+8cfhj8D+fn/AArDxN/0&#10;Luuf+AEv/wATXq37M9hq/hya+02+0PWbX7YyyRSPYShSw4Kk7fp1460AffS/8FVvGwH/ACAvDX/f&#10;E3/xdL/w9X8bf9AHw1/3xN/8XXziPBmsMvGk6njsfsr8/pS/8IVrX/QI1P8A8BH/AMKAPo3/AIer&#10;+Nv+gD4a/wC+Jv8A4uj/AIer+Nv+gD4a/wC+Jv8A4uvnL/hCta/6BGp/+Aj/AOFH/CFa1/0CNT/8&#10;BH/woA+jf+Hq/jb/AKAPhr/vib/4uj/h6v42/wCgD4a/74m/+Lr5y/4QrWv+gRqf/gI/+FH/AAhW&#10;tf8AQI1P/wABH/woA+jf+Hq/jb/oA+Gv++Jv/i6P+Hq/jb/oA+Gv++Jv/i6+cv8AhCta/wCgRqf/&#10;AICP/hR/whWtf9AjU/8AwEf/AAoA+jf+Hq/jb/oA+Gv++Jv/AIuj/h6v42/6APhr/vib/wCLr5y/&#10;4QrWv+gRqf8A4CP/AIUf8IVrX/QI1P8A8BH/AMKAPo3/AIer+Nv+gD4a/wC+Jv8A4uj/AIer+Nv+&#10;gD4a/wC+Jv8A4uvnL/hCta/6BGp/+Aj/AOFH/CFa1/0CNT/8BH/woA8t+F/7QHxL8Mf8F7fiP8dp&#10;PB9qmj+JPhzF4ejvXik+wSSLLpzbUO/O/wD0du5HytxX2trP/BW3xdoWlXF5daL4ajt7WMySNsm+&#10;UDr/AB189/8ACFa1n/kEan/4CP8A4Vj/ABA+FGueLPBuo6bHpepLJcxFUJtpMbuozx3I/WgDs9V/&#10;4OBfiKb2T7D4P8Hrag4XzluGfHqcSgfhVb/iIC+KH/Qo+B/++Ln/AOPV8Z6r8HPF2jXslvdeGdei&#10;kjO3H2GU5+h29Peqv/CsPE3/AELuuf8AgBL/APE0Afa3/EQF8UP+hR8D/wDfFz/8er48/bM/4KJf&#10;FD49/wDBSf8AZv8Ai1/wh+ht/wAKme/bdaxTfZF88Afvi0hPbjBFZn/CsPE3/Qu65/4AS/8AxNH/&#10;AArHxMD/AMi7rn/gBL/8TQB9rf8AEQF8UP8AoUfA/wD3xc//AB6j/iIC+KH/AEKPgf8A74uf/j1f&#10;FP8AwrDxN/0Luuf+AEv/AMTR/wAKw8Tf9C7rn/gBL/8AE0Afa3/EQF8UP+hR8D/98XP/AMeo/wCI&#10;gL4of9Cj4H/74uf/AI9XxT/wrDxN/wBC7rn/AIAS/wDxNH/CsPE3/Qu65/4AS/8AxNAH2t/xEBfF&#10;D/oUfA//AHxc/wDx6j/iIC+KH/Qo+B/++Ln/AOPV8U/8Kw8Tf9C7rn/gBL/8TR/wrDxN/wBC7rn/&#10;AIAS/wDxNAH2t/xEBfFD/oUfA/8A3xc//HqP+IgL4of9Cj4H/wC+Ln/49XxT/wAKw8Tf9C7rn/gB&#10;L/8AE0f8Kw8Tf9C7rn/gBL/8TQB9rf8AEQF8UP8AoUfA/wD3xc//AB6nJ/wX/wDilI21fCPglmOA&#10;AIrrkn/ttXxP/wAKw8Tf9C7rn/gBL/8AE1NY/DnxNY30My+HdcLQuHANhLzg5H8NAH6beFP+Crfx&#10;LuNJim1bQfB8d1IAxhgiuMRE/wAJJlOSO/T+tfKf/Bdb9u/xl+01/wAE2PHHwzj8P6Xcah4ul08W&#10;8NhHIbhhbaja3LkbnxgCHnr1/EdB4WtNQ8W6THd2+laoN6jfG9pIrxHuCMf/AFq4P9pb4HeJvE2m&#10;WN9Y6Hq1w+n7xLEtrIWZWx8wGOxHT39qAOy/Z6/4LjfE/wCFvwB8D+Gf+EQ8HKPDfh+w0v8Afx3H&#10;mDyLeOP58SgZwvOABmuw/wCIgL4of9Cj4H/74uf/AI9XxW/wu8TKdv8AwjuvAqcEGwl4/wDHab/w&#10;rDxN/wBC7rn/AIAS/wDxNAH2t/xEBfFD/oUfA/8A3xc//HqP+IgL4of9Cj4H/wC+Ln/49XxT/wAK&#10;w8Tf9C7rn/gBL/8AE0f8Kw8Tf9C7rn/gBL/8TQB9rf8AEQF8UP8AoUfA/wD3xc//AB6j/iIC+KH/&#10;AEKPgf8A74uf/j1fFP8AwrDxN/0Luuf+AEv/AMTR/wAKw8Tf9C7rn/gBL/8AE0Afa3/EQF8UP+hR&#10;8D/98XP/AMeo/wCIgL4of9Cj4H/74uf/AI9XxT/wrDxN/wBC7rn/AIAS/wDxNH/CsPE3/Qu65/4A&#10;S/8AxNAH2t/xEBfFD/oUfA//AHxc/wDx6j/iIC+KH/Qo+B/++Ln/AOPV8U/8Kw8Tf9C7rn/gBL/8&#10;TR/wrDxN/wBC7rn/AIAS/wDxNAH2t/xEBfFD/oUfA/8A3xc//HqP+IgL4of9Cj4H/wC+Ln/49XxT&#10;/wAKw8Tf9C7rn/gBL/8AE0f8Kw8Tf9C7rn/gBL/8TQB9rf8AEQF8UP8AoUfA/wD3xc//AB6j/iIC&#10;+KH/AEKPgf8A74uf/j1fFP8AwrDxN/0Luuf+AEv/AMTR/wAKw8Tf9C7rn/gBL/8AE0Afa3/EQF8U&#10;P+hR8D/98XP/AMeo/wCIgL4of9Cj4H/74uf/AI9XxT/wrDxN/wBC7rn/AIAS/wDxNH/CsPE3/Qu6&#10;5/4AS/8AxNAH2t/xEBfFD/oUfA//AHxc/wDx6vW/h7/wVr+J2u6FDfat4d8H25ukDxwxRXG5AehY&#10;mU8kdgOP5fmd/wAKw8Tf9C7rn/gBL/8AE19RfDSHUvFfhi1ZdI1WG5jhVJoXs5EZWAwcDb04zket&#10;AH1g/wDwVX8afw6D4b6AcrN17/x+tJ/w9X8bf9AHw1/3xN/8XXzkfBGtIfm0fVFOAcG1k6YyD07g&#10;g/Sj/hCta/6BGp/+Aj/4UAfRv/D1fxt/0AfDX/fE3/xdH/D1fxt/0AfDX/fE3/xdfOX/AAhWtf8A&#10;QI1P/wABH/wo/wCEK1r/AKBGp/8AgI/+FAH0b/w9X8bf9AHw1/3xN/8AF0f8PV/G3/QB8Nf98Tf/&#10;ABdfOX/CFa1/0CNT/wDAR/8ACj/hCta/6BGp/wDgI/8AhQB9G/8AD1fxt/0AfDX/AHxN/wDF0f8A&#10;D1fxt/0AfDX/AHxN/wDF185f8IVrX/QI1P8A8BH/AMKP+EK1r/oEan/4CP8A4UAfQ+of8FZvGGk2&#10;E11caL4Zjgt0MkjlJvkUDJ/jrxTWf+DgT4h/2hJ/Z/hHwitqDhDcJcF29ziUAfSuQ8Y/CzWvE3hX&#10;UNPXS9Sja8t3iU/ZZPlJHGePXGfavlnWfgv4u0HUJLe68M69HLGcH/QZSG+h24xQB9l/8RAXxQ/6&#10;FHwP/wB8XP8A8eo/4iAvih/0KPgf/vi5/wDj1fFP/CsPE3/Qu65/4AS//E0f8Kw8Tf8AQu65/wCA&#10;Ev8A8TQB9rf8RAXxQ/6FHwP/AN8XP/x6j/iIC+KH/Qo+B/8Avi5/+PV8U/8ACsPE3/Qu65/4AS//&#10;ABNH/CsPE3/Qu65/4AS//E0Afa3/ABEBfFD/AKFHwP8A98XP/wAeo/4iAvih/wBCj4H/AO+Ln/49&#10;XxT/AMKw8Tf9C7rn/gBL/wDE0f8ACsPE3/Qu65/4AS//ABNAH2t/xEBfFD/oUfA//fFz/wDHqP8A&#10;iIC+KH/Qo+B/++Ln/wCPV8U/8Kw8Tf8AQu65/wCAEv8A8TR/wrDxN/0Luuf+AEv/AMTQB9rf8RAX&#10;xQ/6FHwP/wB8XP8A8eo/4iAvih/0KPgf/vi5/wDj1fFP/CsPE3/Qu65/4AS//E0f8Kw8Tf8AQu65&#10;/wCAEv8A8TQB9+fC3/gtr8WvibrTwR+FvA9va26h55/KuTsBzgAedyTjgexr1RP+Cq3jcL82h+Gd&#10;2Ofkm/8Ai6/Pv9mvTNX8KazfWd9oWtW6aiI/LlewlChlzwTt6Ybr2xXuy+DNYdQV0nUmXqCLV+f0&#10;oA+j/wDh6v42/wCgD4a/74m/+LpG/wCCq3jZh/yAvDX/AHxN/wDF185/8IVrX/QI1P8A8BH/AMKP&#10;+EL1r/oE6p/4Cv8A4UAeW/8ABBD4/fEr9hH9kTxX4T1jwfa6Xcap461DW0i1SKRZXjlt7SMMArj5&#10;D5RwfUGvt/8A4er+Nv8AoA+Gv++Jv/i6+ch4K1of8wjU/wDwEf8Awo/4QrWv+gRqf/gI/wDhQB9A&#10;eIP+Cufi7wzotxf3Wi+GUt7VCznZNzjt9/qen414vqH/AAcC/Ehrx/sng/wcsGfkEy3DP+OJR/Ku&#10;I+J3wj17xj4E1HT4NK1ITTxjy820gG5SGA6d8AV8xX/wf8V6XdyW9x4a16OVDhlNhL+ny8/WgD7O&#10;/wCIgL4of9Cj4H/74uf/AI9R/wARAXxQ/wChR8D/APfFz/8AHq+Kf+FYeJv+hd1z/wAAJf8A4mj/&#10;AIVh4m/6F3XP/ACX/wCJoA+1v+IgL4of9Cj4H/74uf8A49R/xEBfFD/oUfA//fFz/wDHq+Kf+FYe&#10;Jv8AoXdc/wDACX/4mj/hWHib/oXdc/8AACX/AOJoA1PiF/wUS+J/in/gtV4H/aE/4Q/Rc+G/AUnh&#10;rekU39njdJfNh8ybt/8ApHZgOnHr9hf8RAXxQ/6FHwP/AN8XP/x6vin/AIVh4l/6F3XP/ACX/wCJ&#10;o/4Vh4m/6F3XP/ACX/4mgD7W/wCIgL4of9Cj4H/74uf/AI9R/wARAXxQ/wChR8D/APfFz/8AHq+K&#10;f+FYeJv+hd1z/wAAJf8A4mj/AIVh4m/6F3XP/ACX/wCJoA+2rT/g4E+JaTr9o8H+C2j7hFuUP5mU&#10;/wAq9i8Gf8FhfFnjjw9BqVnofhvyZhypSbdG3dT8/X/GvzHtfhP4qu5ljh8N688jdAuny/8AxNfS&#10;HwS+DHiLwT4DhtbzR9UW5mkaeRPsz/uy2MDp2AFAH17/AMPV/G3/AEAfDX/fE3/xdH/D1fxt/wBA&#10;Hw1/3xN/8XXzl/whWtf9AjU//AR/8KP+EK1r/oEan/4CP/hQB9G/8PV/G3/QB8Nf98Tf/F0f8PV/&#10;G3/QB8Nf98Tf/F185f8ACFa1/wBAjU//AAEf/Cj/AIQrWv8AoEan/wCAj/4UAfRv/D1fxt/0AfDX&#10;/fE3/wAXR/w9X8bf9AHw1/3xN/8AF185f8IVrX/QI1P/AMBH/wAKP+EK1r/oEan/AOAj/wCFAHv3&#10;ij/gr14s8JaBdaleaH4bS3tVy2Emyx4wB8/Ukjj3rxm9/wCDgT4kvct9m8IeDEhzlBILhmA9yJRn&#10;8BXA/Fr4PeIPGvgG+sbbSdS+0PteIG2kAYqQwHTvjFfM978JPFVhcvDN4a16OWM4KnT5f/if1FAH&#10;2h/xEBfFD/oUfA//AHxc/wDx6j/iIC+KH/Qo+B/++Ln/AOPV8U/8Kw8Tf9C7rn/gBL/8TR/wrDxN&#10;/wBC7rn/AIAS/wDxNAH2t/xEBfFD/oUfA/8A3xc//Hq6r4Vf8Fsfix8TtYkhTwv4HtrS2CtPN5Ny&#10;SM9FUed944P0x+B/P/8A4Vh4m/6F3XP/AAAl/wDia9S/Zp0/WPDGoX1hfaHrVut/saKV7GUJuGRt&#10;J2989+KAPv5f+Cq3jcAf8SPwyxxzhJv/AIul/wCHq/jb/oA+Gv8Avib/AOLr5wXwXrDKGGk6kysM&#10;gi1fn9Kd/wAIVrX/AECNT/8AAR/8KAPo3/h6v42/6APhr/vib/4uj/h6v42/6APhr/vib/4uvnL/&#10;AIQrWv8AoEan/wCAj/4Uf8IVrX/QI1P/AMBH/wAKAPo3/h6v42/6APhr/vib/wCLo/4er+Nv+gD4&#10;a/74m/8Ai6+cv+EK1r/oEan/AOAj/wCFH/CFa1/0CNT/APAR/wDCgD2L4rf8FqfF3wx0iORvDvhm&#10;4u7okQRYmAwOrMd/3RkfX9a/O3/gpd/wUR+J37XX7S37L/i7/hENFb/hTvjiPxGPsMcpiXFxZSZn&#10;zITs/wBH7EHrz6euftL/AAL8T+JLOx1Cx0PVrhrEMksaWshcKedwGOxHbmvDz8MPEwOD4d17jgj7&#10;BLx/47QB9rf8RAXxQ/6FHwP/AN8XP/x6j/iIC+KH/Qo+B/8Avi5/+PV8U/8ACsPE3/Qu65/4AS//&#10;ABNH/CsPE3/Qu65/4AS//E0Afa3/ABEBfFD/AKFHwP8A98XP/wAeo/4iAvih/wBCj4H/AO+Ln/49&#10;XxT/AMKw8Tf9C7rn/gBL/wDE0f8ACsPE3/Qu65/4AS//ABNAH23Y/wDBfX4ranew21v4O8EyzXDi&#10;ONRHc/OxIAH+u969p0T/AIKqfEQWEf8AaOieETdEfOLeK4CKfQZkJNfmb4S8F+JfDfijT9Qbw3rs&#10;i2dwkzKLCX5gpBOPl64r6m0XRdQ1/T47m103UpIZFBGbSRWX6jGQaAPpn/h6v42/6APhr/vib/4u&#10;j/h6v42/6APhr/vib/4uvnL/AIQrWv8AoEan/wCAj/4Uf8IVrX/QI1P/AMBH/wAKAPo3/h6v42/6&#10;APhr/vib/wCLr5u/4K7/ALZfxD/az/4JyfFD4d6b4V0vUL7xLY20MVvYRyG5k2XsEvybnweEJ78Z&#10;qT/hCta/6BGp/wDgI/8AhR/whetf9AnVP/AV/wDCgDvv2Jf+ChXjz4MfsY/CLwbd+G9Dt7rwn4L0&#10;bRpormOXz43t7GGFlfD4DDZz05r0/wD4er+Nv+gD4a/74m/+Lr5y/wCEK1r/AKBGp/8AgI/+FH/C&#10;Fa1/0CNT/wDAR/8ACgD6N/4er+Nv+gD4a/74m/8Ai6P+Hq/jb/oA+Gv++Jv/AIuvnL/hCta/6BGp&#10;/wDgI/8AhR/whWtf9AjU/wDwEf8AwoA9o+KH/BZ/xZ8NNBW5m8PeHJri4bZBCFmBc9z9/oPX3ryl&#10;v+DgT4ns3y+EfBKrnjKXP/x2vI/2kfgd4m8XaDZ3VhourTzaa0m+JbWQsysBkgY7bR+Zrwc/C/xM&#10;jEN4d15WU4INhLkH/vmgD7U/4iAvih/0KPgf/vi5/wDj1H/EQF8UP+hR8D/98XP/AMer4p/4Vh4m&#10;/wChd1z/AMAJf/iaP+FYeJv+hd1z/wAAJf8A4mgD9AvhT/wWv+LHxN1WRF8L+B7eztcGeXybknnO&#10;FUed948/THPofTl/4Kq+NwP+QH4Zz/uTf/F18Cfsz6bq3hq6vtNvtD1q3W+KyRSvYyhCw4Kk7f58&#10;da9tHgvWGAK6TqTL1BFq/P6UAeXf8EF/2gPiV+wt+y7488Max4RtdMuNd+IepeII49UicSvHNa2U&#10;auu1x8h8hsH1Br7g/wCHq/jb/oA+Gv8Avib/AOLr5y/4QrWv+gRqf/gI/wDhR/whWtf9AjU//AR/&#10;8KAPo3/h6v42/wCgD4a/74m/+Lo/4er+Nv8AoA+Gv++Jv/i6+cv+EK1r/oEan/4CP/hR/wAIVrX/&#10;AECNT/8AAR/8KAPo3/h6v42/6APhr/vib/4uj/h6v42/6APhr/vib/4uvnL/AIQrWv8AoEan/wCA&#10;j/4Uf8IVrX/QI1P/AMBH/wAKAPo3/h6v42/6APhr/vib/wCLo/4er+Nv+gD4a/74m/8Ai6+cv+EK&#10;1r/oEan/AOAj/wCFH/CFa1/0CNT/APAR/wDCgD6N/wCHq/jb/oA+Gv8Avib/AOLo/wCHq/jb/oA+&#10;Gv8Avib/AOLr5y/4QrWv+gRqf/gI/wDhR/whWtf9AjU//AR/8KAPo3/h6v42/wCgD4a/74m/+Lo/&#10;4er+Nv8AoA+Gv++Jv/i6+cv+EK1r/oEan/4CP/hR/wAIVrX/AECNT/8AAR/8KAPo3/h6v42/6APh&#10;r/vib/4uj/h6v42/6APhr/vib/4uvnL/AIQrWv8AoEan/wCAj/4Uf8IVrX/QI1P/AMBH/wAKAPo3&#10;/h6v42/6APhr/vib/wCLo/4er+Nv+gD4a/74m/8Ai6+cv+EK1r/oEan/AOAj/wCFH/CFa1/0CNT/&#10;APAR/wDCgD6N/wCHq/jb/oA+Gv8Avib/AOLpD/wVX8bY/wCQF4a/74m/+Lr5z/4QrWv+gRqf/gI/&#10;+FH/AAhWtf8AQI1P/wABH/woA8t/YW/aA+JHwQ/4KvftQ/FS+8H28Gl/ExtMNtcXEbra3QhXB8kh&#10;s8d89K/XT9kz9rOx/aa0O6X7KNN1rTAPtdpv3KVP3ZEPXacEEHkH1BBP5ux+BtclkVU0fVWkYgKo&#10;tJCST0A4r7P/AOCaXwB17wAdY8Ua3Zz6cmp26WlpbzKUkZA29nK9hwAM89fxAPrWiiigAooooAKK&#10;KKACiiigAooooAKKKKACiiigAooooAKKKKACiiigAByK+Av+C0n7IvjTxhqngX43fC+1mu/HHwvn&#10;EktvDH5k1xbJKJo3Vf4/Lk35QfeSVvSvv2gjIpW1uB+Xuq/8HDF7qnwuOl6R8IvFSfE+aDyEt5Y9&#10;+nw3BGN4x++YBsEJsUnpuHWvYv8Agil+xb4m/Zz+Fvibxv4+hmh8efE69W/vIph++toBvZBJ6SO8&#10;sjsO2U6EED7Kj8EaPDqhvk0nTVvSd32hbZBKT67sZ/WtYLtFUKwV+Uv7en/K1J+xR/2J2v8A/pDq&#10;9fq1X5S/t6f8rUn7FH/Yna//AOkOr0hn6tUUUUAFFFFABRRRQAVC+n28rbmghZvUoDU1FAEP9m2/&#10;/PvD/wB8Cj+zbf8A594f++BU1FAEP9m2/wDz7w/98Cvzh/4KKftH+OPhj/wXM/Y1+H3h/wATalpP&#10;grx1Dq58QaPbuFtdVMcTmPzVx820gEV+klfIv7WP/BM2+/aU/wCClH7Pnx8h8W2uk2fwSjv0n0aT&#10;T2mk1b7SjKNsokAj25HVWzjtQB9af2bb/wDPvD/3wKP7Nt/+feH/AL4FTUUAfmz+yF+0d448a/8A&#10;Bxv+1X8L9W8TalqHw+8H+EtFvdF0GZwbPTZpbPSnkkjTHyszTSknuXb1r9IP7Nt/+feH/vgV8l/A&#10;b/gmZffBr/grb8bv2mJfFtrqFj8W9C07R4dBXT2jl0w2sFlEXafzCJAxtCcBFxvHJxz9dUAQ/wBm&#10;2/8Az7w/98Cj+zbf/n3h/wC+BU1FAEP9m2//AD7w/wDfApP7Mtv+feD/AL9ip6KAIhZQgf6mP/vk&#10;Uv2OH/njH/3yKkooAj+xw/8APGP/AL5FH2OH/njH/wB8ipKKAI/scP8Azxj/AO+RR9jh/wCeMf8A&#10;3yKkooAj+xw/88Y/++RR9jh/54x/98ipKKAI/scP/PGP/vkUfY4f+eMf/fIqSigCP7HD/wA8Y/8A&#10;vkUfY4f+eMf/AHyKkooA/N34M/tK+O9d/wCDnP4tfCa88UarcfDfRvhNBrNj4eeQGxtbwy6SDOqY&#10;4ciaUZ/6aN61+j32OH/nlH/3yK+Sfh7/AMEzb/wR/wAFk/Hf7VLeLrW4sPGHgWLwenh0aeyzWro9&#10;i3nm48whh/oZG3YPvjnjn66oAhbT7dzzBCfqgo/s23/594f++BU1FAEP9m2//PvD/wB8Cvzh/wCC&#10;lP7Rvjj4Vf8ABa79izwH4c8S6lpHg/x3Nqw8Q6RbuEtdWEaKY/NXHzbcnHpX6SV8i/tgf8EzdQ/a&#10;g/4KK/s7/HS38W2uj2nwNkv3n0iTT2mk1f7SoHyyiQCPbjurZ9qAPrT+zbf/AJ94f++BR/Ztv/z7&#10;w/8AfAqaigCH+zbf/n3h/wC+BR/Ztv8A8+8P/fAqaigCH+zbf/n3h/74FH9m2/8Az7w/98CpqKAI&#10;f7Nt/wDn3h/74FH9m2//AD7w/wDfAqaigCH+zbf/AJ94f++BR/Zlv/z7w/8AfsVNRQBCun26fdgh&#10;X6IK+Kf+Dh741+K/2Zv+CQfxZ8beAddvvCnizRX0cWOqae/l3Fr5us2MMmxscbo5HU+oYivtyvnP&#10;/gq5+wzef8FI/wBgnx18GbHxFb+E7rxgdPKarPZm8jtfsuoW14cxB0LbhblPvDBbPOMEA7z9jvVZ&#10;vG/7JPwt1rVn/tDVtX8IaTe3t1MoaS5mksoXkkY45ZmJJPqa9K/s23/594f++BXKfAL4YyfBb4Fe&#10;C/B0l2uoSeE9BsNGa6WPy1uWtrdIi4XJ2htmcZOM4ya7GgCH+zbf/n3h/wC+BR/Ztv8A8+8P/fAq&#10;aigCH+zbf/n3h/74FH9m2/8Az7w/98CpqKAIf7Nt/wDn3h/74FH9m2//AD7w/wDfAqaigCH+zbf/&#10;AJ94f++BR/Ztv/z7w/8AfAqaigCH+zbf/n3h/wC+BR/Ztv8A8+8P/fAqaigCH+zbf/n3h/74FH9m&#10;2/8Az7w/98CpqKAIf7Nt/wDn3h/74FH9m2//AD7w/wDfAqaigCH+zbf/AJ94f++BQun26H5YIR9E&#10;FTUUAR/Yof8AnjH/AN8ij7HD/wA8Y/8AvkVJRQBH9jh/54x/98ij7HD/AM8Y/wDvkVJRQBH9jh/5&#10;4x/98ij7HD/zxj/75FSUUAR/Y4f+eMf/AHyKPscP/PGP/vkVJRQBH9jh/wCeMf8A3yKa2m27n5re&#10;E/VBU1FAEP8AZtv/AM+8P/fAo/s23/594f8AvgVNRQBD/Ztv/wA+8P8A3wKP7Nt/+feH/vgVNRQB&#10;D/Ztv/z7w/8AfAo/s23/AOfeH/vgVNRQBD/Ztv8A8+8P/fAo/s23/wCfeH/vgVNRQBD/AGbb/wDP&#10;vD/3wKP7Nt/+feH/AL4FTUUAQ/2Zb/8APvD/AN+xSiyhA/1Mf/fIqWigCP7HD/zxj/75FNazh2/6&#10;mP8A75FTUEZFAH5u/wDBsV+0p48/az/YR8b+IviV4o1Txlrlh8SdV0q3vdSkE0sNrHa2DJCpxwit&#10;I5A9WNfo99jh/wCeMf8A3yK+Sf8AgjX/AMEztQ/4JW/szeIvh/qHi218Zza94vvfE4vbfT2sVhW4&#10;gtohCUaRySptyd2Rnd045+uqAI/scP8Azxj/AO+RTDpluxybeE/VBU9FAEP9m2//AD7w/wDfAo/s&#10;23/594f++BU1FAEP9m2//PvD/wB8Cj+zbf8A594f++BU1FAH5t/F79o3xxon/Bzj8K/hPaeJdSt/&#10;hvrHwmn1m98PK4Fjc3gl1QCdkxy4EUQz/sL6V+j39m2//PvD/wB8Cvkvx7/wTNv/ABn/AMFk/BP7&#10;VC+LbW3sPCXgWTwe3h06ezTXLs96wnFx5gCj/SwNuw/cPPPH11QBD/Ztv/z7w/8AfAo/s23/AOfe&#10;H/vgVNRQBCNNt16W8I+iCnfY4f8AnjH/AN8ipKKAI/scP/PGP/vkUfY4f+eMf/fIqSigCP7HD/zx&#10;j/75FH2OH/njH/3yKkooAj+xw/8APGP/AL5FH2OH/njH/wB8ipKKAI/scP8Azxj/AO+RTDpluTn7&#10;PCfcoKnooAh/s23/AOfeH/vgUf2bb/8APvD/AN8CpqKAIf7Nt/8An3h/74FH9m2//PvD/wB+xU1F&#10;AEQsYVHEMf8A3yKX7HD/AM8Y/wDvkVJRQBH9jh/54x/98ij7HD/zxj/75FSUUAR/Y4f+eMf/AHyK&#10;PscP/PGP/vkVJRQBH9jh/wCeMf8A3yK/N3/gtv8AtH+OfgH+2x+wtoHgzxLqXhzR/iH8UodI8SWd&#10;k4ji1m0N5piGCYY+ZCssgx6OfWv0mr5F/wCCjf8AwTLvv26/2if2Z/HVp4utfDcfwB8ap4suLOXT&#10;2um1lVns5fJVxIvlHFqRuIb74445APrT+zbf/n3h/wC+BR/Ztv8A8+8P/fAqaigCH+zbf/n3h/74&#10;FH9m2/8Az7w/98CpqKAIf7Mt/wDn3h/79ihbCBPuwwj6IKmooAj+xw/88Y/++RR9jh/54x/98ipK&#10;KAI/scP/ADxj/wC+RXyH/wAF3vi54k/Z4/4JNfGTxl4I1i88M+KtC060lsNUsW8u4tGbULWNijY4&#10;JR2X6Ma+wK8F/wCCmX7G11/wUB/YZ+IPwfs9eh8MXHja0gto9TmtTdJaGO6hnJMYZC2fK2/eGN2a&#10;AND/AIJ1+LdR+J//AAT9+BfiTxBdSatr3iH4e6BqepX1xhpb25m023kllc45Z3ZmJ7kmvZvscP8A&#10;zxj/AO+RXn/7JvwUm/Zr/ZY+Gfw5n1BNWm8AeFdL8NyXyQmFbxrOzitzKEJJUOYy20k4zjJ616JQ&#10;BH9jh/54x/8AfIo+xw/88Y/++RUlFAEf2OH/AJ4x/wDfIpn9l2w/5d4f++BU9FAEP9m2/wDz7w/9&#10;8Cj+zbf/AJ94f++BU1FAEP8AZtv/AM+8P/fsU4WUIH+pj/75FSUUAfm7/wAGyv7Snjz9rD9jT4na&#10;78SPFGqeMtY0n4q6to9nd6nIJpbazjs9OeOBTjhFaSQgdi5r9HvscP8Azxj/AO+RXyT/AMEcf+CZ&#10;l9/wSz/Z78ZeB9Q8XWvjKbxV43vvFyXdvp7WS2yXFvaQ+SVaR9xX7MW3ZGd+Mcc/XVAEf2OH/njH&#10;/wB8ij7HD/zxj/75FSUUAR/Y4f8AnjH/AN8ij7HD/wA8Y/8AvkVJRQBH9jh/54x/98ij7HD/AM8Y&#10;/wDvkVJRQBH9jh/54x/98ij7HD/zxj/75FSUUAR/Y4f+eMf/AHyKPscP/PGP/vkVJRQBH9jh/wCe&#10;Mf8A3yKPscP/ADxj/wC+RUlFAEf2OH/njH/3yKPscP8Azxj/AO+RUlFAEf2OH/njH/3yKPscP/PG&#10;P/vkVJRQB+bv/BNz9pbx58Uv+C3H7Z/gHxF4o1TV/BvgT+yP+Ef0i4k32uk+ZHmTylx8u7v61+kQ&#10;G0V8i/sif8Ezb79mL/go3+0N8drjxda6xZ/HD7B5Gjx6e0Mmk/Zk2ndKZCJN3sq4r66oAKKKKACi&#10;iigAooooAKKKKACiiigAooooAKKKKACiiigAooooAKKKKACiiigAooooAK/KX9vT/lak/Yo/7E7X&#10;/wD0h1ev1ar8pf29Dn/g6j/Yp9vB2v8A/pDq9AH6tUUUUAFFFFABRRRQAUUUUAFFFFABXM+JfjT4&#10;R8G+PtE8K6t4m0PTfEviUOdJ0u5vI47vUtmS/kxk7n24OdoOK6avyl/4KnH/AI6Lf2CT8v8AqNc5&#10;/wC2L0Afq1RRRuoA5nRfjT4R8R/E3WPBen+JtDvPF3h+FLjU9GhvEe+sI3CMjyxA7kVhIhBIGQ6+&#10;tdNX5R/sNHP/AAdX/todP+RJ0DP/AIAaLX6uUAFFFFABRRRQAUUUUAFFFFABRRRQAUUUm8UALRRR&#10;QAUUUUAcxY/GrwjqXxVvPAtv4m0Obxnp9mNQutDS8ja/t7YlAJmhzvVP3kfzEY+dfWunr8o/gGP+&#10;OvX43dMf8KTtvz87RDX6uUAFFFFABXM+KPjT4R8E+OtD8L6x4m0PS/EfiYuNI0y6vEiutSKcv5MZ&#10;O58ZGdoOK6avyk/4K1c/8HA//BP/AP6763/6AlAH6t0UUUAFFFIXANAC0UUUAFFFFABRRRQAVg/E&#10;r4oeHPg34LvPEfizXNK8N6Bp+z7VqOpXKW1tb73WNN0jkKu53VRk8lgO9b1fnz/wdHv/AMaMPjVu&#10;/wCemg8f9x7TqAPvzRdcs/Emj2moafdQXthfwpc21xA4eOeJwGV1YcFSCCCOoNWq8l/YTGP2Ivg3&#10;z/zI+iEj/twgr1qgAooooAKKKKACiiigAopN4zRvHrQAtFFFABRRRQAUUUUAFFFFABRRRQAUUUUA&#10;FFG4UUAFFFFABRRRQAUUUUAFFFFABRRRu5oAKKKKACiiigAooooAKM4opGPy0Acz8KfjV4Q+Onh6&#10;41bwX4m0PxVpdrdPYzXelXiXUMU6BWaIshIDgOpI6jcPWunr8pf+DQUf8a3viF7fFnWf/SPTa/Vq&#10;gAooooAKKKKACiik3c0AczefGrwhp3xUtPAtx4m0OHxlf2Z1C20R7yNb+e2BcGZYc7ymY3+YDHyN&#10;6V09flL8cv8Alb1+Df8A2RO4/PztYr9WqACiiigAooooAKKKKACik3jNG4UALRRRQAUUUUAFFFJv&#10;GaAFoozRQAUUUUAFFFN8xc9aAHUUUUAFcz47+NPhH4X674f0vxJ4m0PQtS8V3YsNGtb68jgm1W4L&#10;IvlQqxBkfdIg2rk5cetdNX5R/wDBwoP+Ngv/AATk7/8AF5IP/S/SKAP1cooooAKKN1FABRRRQAUU&#10;UUAFYvxB+Iug/CfwdfeIfE+sab4f0HTVV7vUL+4W3trZSwQF3YhVBZlHJ6kVtV8N/wDByH/yhP8A&#10;j182f+JVZcev/EztKAPtbw14n03xl4b0/WNJvrXUtJ1a2jvLK8tpBJDdwSKHjkRhwysrBgRwQQav&#10;V4H/AMEsRj/gmJ+zi3/VL/DOf/BTa175QAUUUUAFFFFABRRSBwaAFooooA5n4WfGjwj8cdEutS8G&#10;+JtD8U6fY3j6fcXOl3iXUUFwgVniZkJAcK6EqeQGHrXTV+Uf/BoiuP2B/i/3/wCLz62cf9uGl1+r&#10;lABRRRQAUUUUAFFFFABRSbhRuFAC0UUUAFFFFABRRRQAUUUUAcz4Y+NPhHxr471zwvo/ibQ9T8Se&#10;Gdn9raZa3kct3pu/7vnRg7kz23AZrpq/KX/gk7/ysKft+f8AcD/9FV+rVABRRRQAUUUUAFFFFABR&#10;SbxnrS0AFFFFABRRRQAUUUUAFFFFABRRRQAUUUUAFFFFABRRRQAV8c/8FOf+CMXgX/gpr4u8I+Kd&#10;U8WeMvh9428FpJb2HiDwxdLBei2cSBoMspCqTIxJXBPTOCRX2NRQB+Uv/ELJpv8A0dj+05/4Po//&#10;AIij/iFk03/o7H9pz/wfR/8AxFfq1RQB+Uv/ABCyab/0dj+05/4Po/8A4ij/AIhZNN/6Ox/ac/8A&#10;B9H/APEV+rVFAH5S/wDELJpv/R2P7Tn/AIPo/wD4ij/iFk03/o7H9pz/AMH0f/xFfq1RQB+Uv/EL&#10;Jpv/AEdj+05/4Po//iKP+IWTTf8Ao7H9pz/wfR//ABFfq1RQB+Uv/ELJpv8A0dj+05/4Po//AIij&#10;/iFk03/o7H9pz/wfR/8AxFfq1RQB+Uv/ABCyab/0dj+05/4Po/8A4isXWf8Ag0e8G+IvFWm65qH7&#10;Sn7Ql9rWjbhp9/canbyXNlu+95UhjLJnvtIzX66UUAflIP8Ag1m00/8AN2P7Tn/g+i/+Ir5o/wCC&#10;qv8AwRom/wCCb/7Ndj4+0P8AaL+Pniq8vNftdFaz1fxCVt1jmSZzIDEFbcPJAHOPmPB7fvljFef/&#10;ALRX7MXgT9rLwFD4Z+IXh+38S6Db3seoJaTzSxKs8YZVfMbK2QHYYzjnpQB+Zen/APBpN4N0nxlq&#10;HiK0/aT/AGhLXxBq0aQ3upRanbpd3aIFCrJKI97qAigBicBR6Ctr/iFk03/o7H9pz/wfR/8AxFfq&#10;wrLnjmnUAflL/wAQsmm/9HY/tOf+D6P/AOIo/wCIWTTf+jsf2nP/AAfR/wDxFfq1RQB+Uv8AxCya&#10;b/0dj+05/wCD6P8A+Io/4hZNN/6Ox/ac/wDB9H/8RX6tUUAflL/xCyab/wBHY/tOf+D6P/4ij/iF&#10;k03/AKOx/ac/8H0f/wARX6tUUAflL/xCyab/ANHY/tOf+D6P/wCIo/4hZNN/6Ox/ac/8H0f/AMRX&#10;6tUUAflL/wAQsmm/9HY/tOf+D6P/AOIo/wCIWTTf+jsf2nP/AAfR/wDxFfq1RQB+Ug/4NZdNI/5O&#10;x/ac/wDB9H/8RXzR+xp/wRom/as/ao/aA+G+oftFfHzR7H4J6vaaXY39j4hJuNVWd7tS84cFQw+z&#10;KRsCj5268Y/fAyKPwrz/AOFf7MXgL4K/Ebxn4t8L+HrfSfEXxCuo7zxDeRzSu2pyxmQo7K7lVx50&#10;nCBR8x46YAPzn/4hZNN/6Ox/ac/8H0f/AMRR/wAQsmm/9HY/tOf+D6P/AOIr9WC4p1AH5S/8Qsmm&#10;/wDR2P7Tn/g+j/8AiKP+IWTTf+jsf2nP/B9H/wDEV+rVFAH5GW//AAaQ+DbTxzceJof2lP2hI/Ed&#10;3bi0n1VNTt1vZoRtxG0vl7ynyJ8pOPlHoK2f+IWTTf8Ao7H9pz/wfR//ABFfq1RQB+Uv/ELJpv8A&#10;0dj+05/4Po//AIij/iFk03/o7H9pz/wfR/8AxFfq1RQB+Uv/ABCyab/0dj+05/4Po/8A4isfWv8A&#10;g0h8G+JPEum61qX7Sn7Ql9rOiljp99canbyXFju+95UjRlkz32kZr9cqKAPyl/4hZNN/6Ox/ac/8&#10;H0f/AMRR/wAQsmm/9HY/tOf+D6P/AOIr9WqKAPyl/wCIWTTf+jsf2nP/AAfR/wDxFfM/7RH/AARo&#10;m+Bn/BQH4L/BOz/aK+Pmo6X8WLe9mvNVufEJF7pxgR3UQhQE52AHep6nFfvh5mOvFcD42/Zh8B/E&#10;f40eFviHrXh+3v8Axl4JSWLRNTeeVZLBZQVkCqrhG3Bm+8p69qAPzl/4hZNN/wCjsf2nP/B9H/8A&#10;EUf8Qsmm/wDR2P7Tn/g+j/8AiK/VjfTqAPyl/wCIWTTf+jsf2nP/AAfR/wDxFH/ELJpv/R2P7Tn/&#10;AIPo/wD4iv1aooA/KX/iFk03/o7H9pz/AMH0f/xFH/ELJpv/AEdj+05/4Po//iK/VqigD8pf+IWT&#10;Tf8Ao7H9pz/wfR//ABFfKfw//wCCGem/tR/t9fGj9m/xR8dvjXeeEvhzp1hfx3U+sC5m1VpktZtt&#10;xHIGhIR5vl2oMGNT1r+gavPfCX7MPgPwH8c/EvxK0nw/b2fjnxlBFa6zqqzStJfxxKiRqUZyi7Vj&#10;QfKoPy9+aAPzh03/AINVdF0fToLO1/ao/aUtbS1iWGCGLXIkjiRQAqqAmAAAAAOAKm/4hZNN/wCj&#10;sf2nP/B9H/8AEV+rG/mnUAflL/xCyab/ANHY/tOf+D6P/wCIo/4hZNN/6Ox/ac/8H0f/AMRX6tUU&#10;AflL/wAQsmm/9HY/tOf+D6P/AOIo/wCIWTTf+jsf2nP/AAfR/wDxFfq1RQB+Uv8AxCyab/0dj+05&#10;/wCD6P8A+Io/4hZNN/6Ox/ac/wDB9H/8RX6tUUAfif8Atu/8G/Ef7In7KHjr4lab+03+0RrV94P0&#10;1r+Gwv8AxAFt7lgyqFcoobb82eCDxWl+yb/wbsW/7S37MngH4hah+09+0dpN7400G01qeytNfU29&#10;q88SyFI96ltoLYG4k8d6/Xj4tfCXw98c/h1q3hHxZpseseHdegNtf2UkjxrcRkg7SyEMOg6EGrHw&#10;3+HGi/B/wBo/hfw3Yx6V4f8AD9nFYafaI7OttBGoVEDMSxAUAZJJoA/MP/iFk03/AKOx/ac/8H0f&#10;/wARR/xCyab/ANHY/tOf+D6P/wCIr9Wgc0UAflL/AMQsmm/9HY/tOf8Ag+j/APiKP+IWTTf+jsf2&#10;nP8AwfR//EV+rVFAH5S/8Qsmm/8AR2P7Tn/g+j/+Io/4hZNN/wCjsf2nP/B9H/8AEV+rVFAH5S/8&#10;Qsmm/wDR2P7Tn/g+j/8AiKP+IWTTf+jsf2nP/B9H/wDEV+rVFAH5S/8AELJpv/R2P7Tn/g+j/wDi&#10;KP8AiFk03/o7H9pz/wAH0f8A8RX6tUUAflL/AMQsmm/9HY/tOf8Ag+j/APiKP+IWTTf+jsf2nP8A&#10;wfR//EV+rVND5FAH4H/tlf8ABGab9lT9q39n/wCGun/tFfHzWbH42ard6bfX994hIuNKWBrUBoAg&#10;Clm+0sTvDD5F6V9LH/g1m00f83Y/tOf+D6L/AOIr9G/ij+zH4D+NPxF8GeLPFHh+31XxF8PbmS88&#10;PXsk8sbaZLIY97KqOFbd5MfDhh8o46578MKAPyn/AOIWTTf+jsf2nP8AwfR//EUf8Qsmm/8AR2P7&#10;Tn/g+j/+Ir9WqKAPyl/4hZNN/wCjsf2nP/B9H/8AEUf8Qsmm/wDR2P7Tn/g+j/8AiK/VqigD8pf+&#10;IWTTf+jsf2nP/B9H/wDEUf8AELJpv/R2P7Tn/g+j/wDiK/VqigD8pf8AiFk03/o7H9pz/wAH0f8A&#10;8RR/xCyab/0dj+05/wCD6P8A+Ir9WqKAPyl/4hZNN/6Ox/ac/wDB9H/8RXzP+zZ/wRnm+Pf7ePxs&#10;+DN5+0V8fNN0n4RpZNZ6pa+ISbzUvtCKx84MCnGTjYB+Nfvhv5rgfAf7L3gP4Y/GLxX8QNC8O2+n&#10;+MPHAjXXNSWeVn1ARgBNys5RcYH3VFAH5yf8Qsum4/5Ox/ac/wDB9H/8RS/8Qsmm/wDR2P7Tn/g+&#10;j/8AiK/VkvgUtAH5S/8AELJpv/R2P7Tn/g+j/wDiKP8AiFk03/o7H9pz/wAH0f8A8RX6tUUAflL/&#10;AMQsmm/9HY/tOf8Ag+j/APiKP+IWTTf+jsf2nP8AwfR//EV+rVFAH5S/8Qsmm/8AR2P7Tn/g+j/+&#10;Io/4hZdN/wCjsf2m/wDwfRf/ABFfq1TWlCjn6UAfz7/sPf8ABCPRfiH+198evgxpfxu+MvgvQfhH&#10;f2ptrnQ9VW2m1eS5Dh5bhNvl7/3SDcqgkeuK+rx/way6aR/ydj+05/4Po/8A4iv0a+Hf7MXgP4S/&#10;FXxd448PeHrfS/FPjySOXXr9J5WbUWj3bCysxVcbj9xV6136SKw4oA/Kf/iFk03/AKOx/ac/8H0f&#10;/wARR/xCyab/ANHY/tOf+D6P/wCIr9WqKAPyl/4hZNN/6Ox/ac/8H0f/AMRR/wAQsmm/9HY/tOf+&#10;D6P/AOIr9WqKAPyl/wCIWTTf+jsf2nP/AAfR/wDxFef/ALVP/Bupb/s3/sz+P/iBY/tP/tHate+C&#10;/D17rcFnea+ot7p7eB5VjkKKG2sVwdpBwePWv2arA+I3w70X4teAtZ8L+I7KPVNC8QWcun6haO7K&#10;tzBKhSRCVIYZViMgg89RQB+KX7EX/Btz4b/bM+AXw/8AjlrHx++OOj+MvE2jlzLZapE8lhEZZF8m&#10;KaRGlEf3jgsR8zete5f8Qsmm/wDR2P7Tn/g+j/8AiK/TP4Q/CXw78B/hzpPg/wAJ6bFo/hzQYfs9&#10;hZRyPIttHkttDOSx5JPJNdPQB+Uv/ELJpv8A0dj+05/4Po//AIij/iFk03/o7H9pz/wfR/8AxFfq&#10;1RQB+Uv/ABCyab/0dj+05/4Po/8A4ij/AIhZNN/6Ox/ac/8AB9H/APEV+rVFAH5S/wDELJpv/R2P&#10;7Tn/AIPo/wD4ij/iFk03/o7H9pz/AMH0f/xFfq0DmmmVR/nrQB+OP7Sf/BuFa/AP9nXx746s/wBq&#10;L9pDUrzwX4c1DXYLS68QIILuS1tpJ1jfaobYxQKdpBweDmuR/YE/4IHL+2n+yF4K+KGrftL/ALRG&#10;gah4stpZ5tP0/wAQZtrYpcSwgIZAW5EYPJ6k/Sv2l8deCNL+J/gjWvDeuWi6hofiCxm03ULV2ZVu&#10;beaNo5YyVIYBkYjIIODwR1rO+DXwY8L/ALO/wx0vwb4O0qHQ/DOho0djYxSPIlurO0jAF2ZjlmY8&#10;k9aAPzP/AOIWTTf+jsf2nP8AwfR//EUf8Qsmm/8AR2P7Tn/g+j/+Ir9WPMWgSZNAH5T/APELJpv/&#10;AEdj+05/4Po//iKP+IWTTf8Ao7H9pz/wfR//ABFfq1RQB+Uv/ELJpv8A0dj+05/4Po//AIivmf8A&#10;4Kr/APBGib/gm7+zHB8QtC/aK+Pniq+n1u20j7Dq/iArbhJUlcvmLa24eUAOccnrX73Ccd64X9or&#10;9mHwJ+1p4Aj8L/EPw9b+JtBju475bOeaWJVmQMqvmNlbIDtxnHNAH5x/8QsumEcftYftN/8Ag/j/&#10;APiKP+IWTTf+jsf2nP8AwfR//EV+rQG0U3zVzQB+U/8AxCyab/0dj+05/wCD6P8A+Io/4hZNN/6O&#10;x/ac/wDB9H/8RX6tUUAflL/xCyab/wBHY/tOf+D6P/4ivmj9vn/gjRN+xZ8Tvgf4d0r9or4+eIIf&#10;jB4vg8L3s+oeISJNMiklt4zND5YA8wCYkb8rwOD3/e/zVzXA/GX9l3wJ+0F4g8J6p4w8P2+t6h4F&#10;1NNY0KWSaWM6fdoyMsqhGUMQyIcNuHHSgD85f+IWTTf+jsf2nP8AwfR//EUf8Qsmm/8AR2P7Tn/g&#10;+j/+Ir9WPM5o80UAflP/AMQsmm/9HY/tOf8Ag+j/APiKx/E//BpD4N8a6npV5rH7Sn7Qmq3mhTi6&#10;02e81O3nksJgVPmRM0ZMbZVTlcHKj0r9cs5FFAH5SD/g1l00j/k7H9pz/wAH0f8A8RQf+DWXTQP+&#10;Tsf2nP8AwfR//EV+rIYZoEqt+eKAPwP/AGW/+CM837RP7b3xw+EN9+0V8fNL034PyWiWepWniEm8&#10;1LzwxJmDAoMY42KO/Wvpc/8ABrLpoH/J2P7Tn/g+j/8AiK/Rv4e/sx+BPhV8WPFvjrw/4et9N8We&#10;OmibXtQSeVn1Ax52blZiq4yfuqtd8ZBnFAH5T/8AELJpv/R2P7Tn/g+j/wDiKP8AiFk03/o7H9pz&#10;/wAH0f8A8RX6sA806gD8pf8AiFk03/o7H9pz/wAH0f8A8RR/xCyab/0dj+05/wCD6P8A+Ir9WqKA&#10;PykH/BrLppH/ACdj+05/4Po//iKoeKv+DTvwx438PXGk61+07+0XrGl3ihbi0vdXgngnAIYBkaMq&#10;w3AHkcEA1+tBcKKDKv1oA/Af4C/8EUIvGP8AwUY+KH7OMP7QPx00Xwv8JdB0+70zULHXfLup1mt7&#10;NxC0ePKWNBclVCKOI1/H6g/4hZNN/wCjsf2nP/B9H/8AEV+jXhj9l3wJ4M+PXiT4n6X4et7Px34u&#10;tYrPWNWWaVpL2GJYkjUoXMa4WGMZVQcKOeue/wB1AH5Tf8Qsmm/9HY/tOf8Ag+j/APiKP+IWTTf+&#10;jsf2nP8AwfR//EV+rIcE0tAH5SD/AINZtNP/ADdj+05/4Pov/iKX/iFk03/o7H9pz/wfR/8AxFfq&#10;1jFNMgFAH5T/APELJpv/AEdj+05/4Po//iK+Z/8Agmv/AMEZ5v2+/D/xIvNY/aK+PnhpvAPjC78L&#10;W6aX4hLLexQKpEsnmBsSHfztwOBwK/fBZFbpzXn/AMB/2YfAf7MVnr1v4F8P2/h+HxNqcmsamsc8&#10;sgu7uQAPKfMdsE4HC4HtQB+c/wDxCyab/wBHY/tOf+D6P/4im/8AELPpv/R2P7Tn/g+i/wDiK/Vz&#10;NNJU0Afkd4I/4NIvBvw002ez8O/tKftB6DZ3Vw13NBp2p29rHLMwUNIypGAWIVQWPJCj0rZ/4hZN&#10;N/6Ox/ac/wDB9H/8RX6tUUAflL/xCyab/wBHY/tOf+D6P/4ij/iFk03/AKOx/ac/8H0f/wARX6tU&#10;UAflL/xCyab/ANHY/tOf+D6P/wCIo/4hZNN/6Ox/ac/8H0f/AMRX6tUUAflIP+DWbTT/AM3Y/tOf&#10;+D6L/wCIpf8AiFk03/o7H9pz/wAH0f8A8RX6tYxTfMH+HvQB+MP7XH/Bu9B+zF+zF48+Imn/ALTv&#10;7RusXngvQ7rV4bK818C3unhQuEk2KG2kjB2kHHcVT/Yp/wCDfKH9rf8AZU8C/EjUf2nP2idFvvGG&#10;mJqU9jYeIAbe1ZiRsQuC2BjuSa/Yz4l/DbQ/jJ8PtY8K+JLCPVfD/iC0ksdQs3dlW5hcbWQlSGGR&#10;3BB96j+FXwp8P/A/4daT4T8K6fHo/h3QbcWthZRyPIttEM4UM5LEc9yTQB+ZP/ELJpv/AEdj+05/&#10;4Po//iKP+IWTTf8Ao7H9pz/wfR//ABFfqwZV9enPWjzAR7etAH5T/wDELJpv/R2P7Tn/AIPo/wD4&#10;ij/iFk03/o7H9pz/AMH0f/xFfq1RQB+Uv/ELJpv/AEdj+05/4Po//iKP+IWTTf8Ao7H9pz/wfR//&#10;ABFfq1RQB+Uv/ELJpv8A0dj+05/4Po//AIij/iFk03/o7H9pz/wfR/8AxFfq1RQB+Rmj/wDBpD4N&#10;8OeJ9S1rT/2lP2hLHWda2f2hfwanbx3N9t4XzZFjDPjtuJxWz/xCyab/ANHY/tOf+D6P/wCIr9Wq&#10;KAPyl/4hZNN/6Ox/ac/8H0f/AMRR/wAQsmm/9HY/tOf+D6P/AOIr9WqKAPyl/wCIWTTf+jsf2nP/&#10;AAfR/wDxFH/ELJpv/R2P7Tn/AIPo/wD4iv1aooA/KX/iFk03/o7H9pz/AMH0f/xFH/ELJpv/AEdj&#10;+05/4Po//iK/VqigD4T/AOCfv/BDuz/YG/aGi+IEHx3+NHxCkj0+4sP7J8T6olxYMJdv7zaFHzrt&#10;4Pua+7KKKACiiigAooooAKKKKACiiigAooooAKKKKACiiigAooooAKKKKACiiigAooooAKKKKACi&#10;iigAooooAKKKKAI5bhYUZmIVVGSSeg9TX5yf8FQP+Cy+l+EfCGt+AfgzdP4k8XTWsy6lrViPNtdA&#10;gCnzXVxw0oXOCPlQ8kkgKf0T13SI9d0W8sZGZY7yF4HK9QrAg4/OvjP9pD9hf4a/sZ/8E1fjBZ+C&#10;PD8FndTeFrtbnUJv315c/JzukPOPYYHT0qJbalR3Oi/4Iha/feKv+CcHgm+1K9utQvJp9RDz3Mhk&#10;kcC+nAyx5OAAK+tq+Pf+CEDbv+CZngX/AK+dTH/k/PX2FWktHYzjsFFFFIoKKKKACiiigAooooAK&#10;KKKAPzL/AG7P2oPi9+1p+3NJ+zb8Fdcbwna6JbiXxBrMMrQyZ2I8m6RfmWKNZETavLuxB4xjmfix&#10;/wAEjvj5+zD4CvPHnw9+P3iLxJ4k0OB76508wzWb3KoN7rGxmkWVjz8jqAwHqcV+m2mfCLwvofju&#10;58UWeg6VZ+IbyFre41GG2VLidGZWYO4GWyVU8+grw3/gp3+3N4f/AGKv2etVnnuIZvF/iC0lsvD+&#10;mBg0txOylfNK9fLj3BmPQ8L1YVOqjpuPr5FL/gkv+3Le/t1fswJrmuQ28Pirw/eNpOrmBdkVxIqI&#10;6Tqv8O9HBIHAYNjAwB9R18Y/8EPv2SdZ/ZY/Y88zxNbzWPiHxpqB1q4tJBtks4mjRIY3HZyq7yDy&#10;PMwelfZ1WyI7BRRRSKCiiigAooooAKKKKACiiigD47/4LCftweJv2Rfg1omleA7WSbx148vGsNOn&#10;WDzvsCLtEkoXBBkLSRogPGXJ524PzzpX/BGH9oDxF4VXxdqn7RWtWPxGmT7V9jLXMkMMuM+W12Jg&#10;y4yQSsRGema/TvVvC2m69JC19p9neNbuJIjPAshiYEEFdwOCCAciviz/AIKLf8FK/id+zB411rw3&#10;4F+DviDxNBp1hFcP4lFhc3GnWryIWZW8tNu5AUPL455FT5h1K/8AwRp/be8b/HpvHXwx+KDfavHX&#10;wwuvs018QBJeRiR4XWXbw0kckeC4+8HXPIJP3Vmvzg/4IBaL4P1zQvH3jxPGNt4n+J/jK7F34ktf&#10;LaGXSw8jyY2MMuJJHdi65XKqvBBr9HzVdESnuFFFFBQUUUUANMuP8a/Hf/gtR/wU78TeK/Hkngr4&#10;W6vqmk+GfBd8trrmu6ZO8X23UnSQrbCVD9xFSXjPzMGz9wV9g/8ABVf9tHWPhXoWkfCX4aeZqHxc&#10;+JzfYdPgtzmTS7dyUe5b+6eGCk8Da7/wV8hf8FX/ANjfR/2I/wDglz8O/Ctiy3mr3HjSG81vUiP3&#10;mo3jWN3vcnrtH3VB6KPUmp5tb9LorpY/Wj4YXMl58NfD80rtJLJptszuxyzkxqSSfet6ud+FHHwt&#10;8O/9gu2/9FLXRVctGZx1QUUUUigooooAFOaazYFOzXM/F/xfJ8P/AITeJ9ehhmuZtF0q6vo4YkMk&#10;kzRQs4VVHJY7cAD1qZOyBH5N/C/4ZfF7/gp1+2D8dbnwr8ZPEXgXw14T19oLNY7i4kgkjaaaKJER&#10;JFC4jg3HGeW969i0b/gjX8dtO1e0uJf2oPEFxDbzJI8RW7xIAQSp/f8AfH6183/8EwdJ/aoh+DPi&#10;nTfg/wCGNP0OLWNbe61XxLrq+S00qxqggjEgJOw7ySEOGfBI6V7Vof8AwUm/aG/4J9/GTRdA/aW0&#10;O11Lwj4glMcWuWMat5ahhukjePiTZkFo3Ctt6AZGajpb5A9T9TI02JjOfenGq+manDrFhBdW0sc9&#10;tcxrLFJG25ZEYAqwPcEEHPoasA5oAKKKKACiiigAooooAKKKKAAHIr53/wCCl/7bcP7Cn7M994qh&#10;t7e+8QX8w03RLSbPlzXTqzBnA5KIqs5AxnaBkZyPocDAr8t/+Dgvxtp1n8df2d9J8QTeV4Vg1O41&#10;LVvlLgwCe0VyVHXbGJOP9o4qd2kg9TO+Gv8AwS6/aI/bM8BW3xB+Ivx01zwrrutwi+0/SVhlm+zp&#10;INyBwksSQAjadiK20HnnIrvP+CXH7UHxZ+F37Wnif9m/4yX114i1DR4mn0nWJi0zHYiyeWZWGXik&#10;hPmIW+ZdpU9cLl3/APwUK/a2/aLtZPE/wZ+DC2vw/Us2n3GopELjUIQTtcLLIhbOOPLUjoASa9Y/&#10;4Jqf8FJ9O/a2+IuueD/HHg+18E/GLQ0Zrq3e18qS9SI7HxvHmLJHu+aNjwDkcAgUt7IXTU+2qKKK&#10;BhRRRQAUUUUAFDdKKKAPg/8Aan/4Jb/GD45fH3xJ4s8O/tBa14R0XWZo5LbSIFufLsgsSIVG2ZRy&#10;VLcAYLGvnH9rz9gr4rfsZ/A3VvHHij9qrxG1rYr5draR/ahNqFw2fLgjzP1Yjk9gCTwK/XonHPp3&#10;r8q/2iLqb/gq/wD8FYtN+FtvM9x8L/g+7z615bHy7maF1W4z23NMVtx/sq7DjNStGorqHRtns/8A&#10;wQq+GHxS0z4J6x46+JHiXXNWh8cC3k0Sw1O6kuJba2i8z9/85O0TGQEKAMqinuK+8Qc1X03TINI0&#10;+C1tYo7e3t4xFFHGu1Y0AwFAHQAcCrGMVTJjotQooooKCiiigBC2M1+cf/BVT9rL4o+Nf2r/AAf+&#10;zb8H9Tbw7rPiW3S51PVY5PJmCyeYRGsg+aNEijaRyvzMCAO4b9G/4q/Lf/gtodD/AGdP2mvAfxo8&#10;K+NLHSvi5pMSRReH3ha4fVLZWdBIQuQgIkkjO/AccDlTU81mg6GL8Zf+CW3x8/Y/+GGo/EzwV8ft&#10;c1/XvDVq+q6lYMk1r5kUal5djNNIs2AGJWRF3BSOScH7Z/4Jefth3f7b37JWkeMNUght9etriXSt&#10;XWBdsL3MO0mRR2Do8b46AsQOBz+eX7WP/BXz46fEP4ASeHNc+Ft78MdI8YQf2bf+IrzS72OEwSjb&#10;IYjIgGCpbONzYPFfoJ/wSl+Dvgv4JfsWeGtP8C+JbXxjpWoPLqFzrFuNqXt1IcSfIeU27VTY3zLs&#10;wec1UevyB9GfSlFFFABRRRQBi/Ebx3YfC/wBrfiTVZPJ0zQLGbUbuQfwRRRtI5/75U1+S3wk0b9o&#10;P/gtz451/wAUf8J5efDD4W6bem0s4LMyNErDDLGsSMnnSKpUvI7gAsAMDAH6Y/tsfDzUPi3+yJ8S&#10;vDWkK0mqa14bvrSzjU4M0zQOET/gTYX8a+LP+Df/APau8F237M0nwv1TVtP0Pxl4f1W6l+xXsy28&#10;l/HK+8PHuI3Mp3IyjldgJ4NTH4n5IJbadzg/F2rfHT/giT8Q/DGq+IPHF58WPgtrt8un3wuldZrN&#10;iMnYju/lSBVZl2uUcIVIHBH6q6Brlr4l0Oz1GymS4s7+FLiCVDlZY3UMrA+hBBr81/8Ag4S/ap8G&#10;6r+zhZ/DXSNVsdc8T3erwaheW1lKtwdLtoQ43zFCfLLSOiqGwTuPtn7G/wCCb2sza9+wP8Hrm4Yt&#10;KfCenxMx6nZAqD9FFVH4XfuEtz26iiigAooooAp63r1n4Y0a61DULiGzsrKJp555nCRwxqMszMeA&#10;ABnJr8n/APgrP/wWOT4heCdY+H/wXuL270qPaniHxXahljSMuFEFu47O21Wk7g7VzkkfqD8bfhDp&#10;vx4+EviDwbrDXC6T4ks5LG78ltsnluMNtPY4718Lf8Fcf2W/Av7Kv/BKzxDofgbw/Z6LZf2ppglZ&#10;F3TXJFwvzSSH5mP1Pes5FRPrL/gn9qFxrP7D/wAJby6mmubq58J6bJLLK5d5HNtGSxJ6k+tfN/8A&#10;wV+/bk8bfDHxT4N+CvwkkaH4i/EZ1BvIj++sLeSTyYxGf4HeQPl/4FjY9SCPon/gnaMfsIfB/wD7&#10;FDTP/SZK+JNUC+Pf+DlW1t7z97D4Z0dTbq3O0jSDKMfR52P15q5azs9rmcNIX8kZvi//AII+ftDf&#10;CPwPN468K/H3W9a+IGnwm9n0xGuIRcMuGaKO4aVvMY4wA8aq3Q4zX1X/AMEkv28Lr9uj9nB77xAs&#10;MPjTwrdf2Zraxp5aztt3R3ATovmLkEDgOj4AGAPqhkylfmD/AMEXl/4Qn/go3+1N4Vtf3en2+r3J&#10;SJeFX7PqVxGuB7LJilHWVvIp7XP1BBzXKfGH43eFvgD4HuvEnjDWrHQdFtOHubqQKpYgkKvdmODh&#10;RkmurXpXln7VH7H/AIN/bI8NaFovji1uNQ0fQ9WTWEtY5jGs8qxSxhXI5KYlbI74FN36AflN+15/&#10;wVU8R/tgftYfC/T/AAfHrXh34X2Piu0jsZjvgk1+UXESyyyYx8iq4Cx84D5bltq/tUjcV+V//BZz&#10;4f6L8L/2iv2UdD8O6XZ6PpNhrjpBa2sQjjjH2vTuw7+/U1+pyDgfhSj8K9Ql8XyR43+2J+3p8O/2&#10;JfB0mo+MtWRdQlhaSx0i3Ie+1EjOBGnpkYLNhR3Nfnz/AME1/wBszx7+13/wV21DWPFhvtHtLjw1&#10;dGy0He6wWFsBC8A2nAZij795GWLkjAwB+gnxQ/YF+G3xr/aK0/4meLNDTXte0jTotNsortt9rAkc&#10;ssobyujNulbls8AV8W/Ay3jtf+Djr4jxRqscaaAVVVGAoFjY4AHoKNpK/mEtvu/NH6eV55+0b+1L&#10;4H/ZS8CSeIfHWu2mi2OGECyNma7cfwRIOXb2HrXodeP/ALSf7Dnw/wD2tfGXhLVvHemPrS+DTcNZ&#10;WbylbeRpjEWMij7+PKXAPHNGvQD8zPCH/BRrxn+2r/wVm+D915GreF/Ai6kU0TSmZo/ttuRJunmx&#10;w7O0fuq7Nozgk/sbeXsdlaSTSMsccKl3ZjgKBySfpX5gfti+H7Lwv/wXm/Z503TbW3sbCz0Szigt&#10;4IxHHCom1DAVRwBX6gzWsd1A0ciq8ci7WVhkMD1BqlrH7w2l9x+R/hfxX8c/+C2Xxw8XN4V8eXfw&#10;z+D/AIXu/scLWxcG4U7ghZEZTPMyfOQzhUDAd+av7R37N/7Q3/BILR7P4m+E/i5qPj7wfZXkUer2&#10;d/FLHEvmFUXzrdpZFaNmwm9WDKWXGM5r9WvAXwq8N/Cu1u4fDeh6bocF9Obm4isbdYUllwFLFVAG&#10;dqgZ9BXwX/wW+/aoi+IHhOz/AGbfAUJ8TfEHx7fWkd9ZWmJGsIUlSZEfH3ZHZEYg42xqzNgEEzF2&#10;SSDfVn29+zX8cbH9pD4C+E/HWnwtb2vijTYr4QsdzW7MPnjJ6EowZcjrtruVbdXm37IHwM/4Zq/Z&#10;i8D+BGmW5n8M6TFaXEq/dkmxulZf9kyM5HsRXpQGKuW+go3tqfI/7f3/AAVd8H/skWFz4b8P7fGX&#10;xRuibex0GzzN9nmPCtcFeVUEg7B8zYwMckeMf8G9nxg8UfG3S/jRrfi7Vr/VtWutdtJ5WuZCwjeR&#10;J2cIvRBnsMAAAY4r6z+GX7APwy+FXxn8S/Ea10CG+8ZeJtSm1O41K8PnSW8krlmEIPEY5xxz718Z&#10;/wDBtxz4d+Nn/YetP/Qbj/ClHd37fqOW2nc+wP8Agoz+1vP+xb+ytrnjTT7Ealrm5LHSbdkLxNdS&#10;5Cs4HOxFV5CO4TGRnNfC/wAG/wDgmF+0B+2r8PNP+Jnj749a94X1rxJCNT03Tkgln8iOQb49wWaJ&#10;YAflIRFbaCOhGK/VTWfD1j4iszb6hZ2t9bscmK4iWRDwRyGBHc18y/8ABQL9tzxp+x/JoGm+AvhL&#10;4g+Is2qWU0zvplncTW+lCMosYkEMbfK2WwMrwhqb21DfQ8F/4JnftWfFb4Sftn+If2ZvjFq3/CUa&#10;hpdtJcaPq7yGWZgsazBDI3zSRvC29S3zKVKnOQF/SCvyf/4I7+L9F/ag/bu8Z/Fn4geKLSP4wXkc&#10;1vZeFzbPbNZwBFid03gbikSiPYPmVSxYc8frBVdFcnrYKKKKCj5Y/b2/4Kl+B/2L9JuNLgkj8UfE&#10;KdfLsPDtm2+bzGxsM5XPlpyCRjc3QA8185/8ECvjj4y+PPxc+PWteN9Tvr7WLi706aaCdmWOzkZ7&#10;zfGkZOIwMBdo6BQK+x/Cv/BP/wCGXhb9oXxB8UpNBh1Pxp4gvPtbX16fO+yMEVB5KnhDhRyOc18Y&#10;/wDBBH/k5L9p/wD7D8B/8mdQqY76hLa67n6cluK+bv8AgpR+3JD+xh8EfN0uEan488USf2Z4Y0tV&#10;3vcXL4USFByUjyCR3O1eN2a9q+MHxc0L4F/DXWvFviW+j07RNCtWurmZ+wUcKo/iZjhVUcsSAOtf&#10;Cv8AwT/+Fmvft6/tDaj+1F8SLOW30eAyWfw+0W4GUtLdCV+1Y6E/eAbu5Zum2h6uwebK/wDwb0fG&#10;Pxh8Y/AfxVuvGHiDWNfvrXWrVVa/ummMJaOQuFyflBI6Div0azX5kf8ABtrz4J+Mv/YwWv8A6Lmr&#10;9Ne61cunovyJXUGk2rur4E/4KT/8FkNF+Degax4J+Esy+LPiNNbypLc2S+da6AiqxkmcjIaRACQv&#10;RSNzHA2t99Fd649a+SPGf7Anwz/Y/wD2L/jFN4R0GGPWL7wfrTXWqXJ868mLWcxI3nlV56LgY4rO&#10;TaVzSO5z3/BArxZqnjj9g37frGoXmqXzeI79TcXUzSyEfuuNzEnHJr0v/grH8Zbv4D/sAfEbXtNv&#10;JrDVXso9Os7iCQpNDJczRwbkYEEMqyM2RyNua8j/AODd7/lHuv8A2Ml//KKuf/4OMNc1e5/ZN8Le&#10;G9H03Ur9tb8Rxz3P2W2eYLFDE4AYqDjdLLEBnqRinU2t6E0vPzPI/wBm7/gl/wDH79oL4DeE/HDf&#10;tIeJtEHirTYtTSxkkupmgjlG6MFhMAcqVPQda+qP2Bv+CfXxN/ZS+LuoeIPGXxn1X4iaZdaVJYR6&#10;dcicJDK0sTiYb5WGQqMvTOHNfPulad+3vrXw50O68KaP4X8D6Do2nW9tpnh2SWEXogijRI1kDgjc&#10;VUcOykHIIHSvXP8AgmX/AMFSNe/aG+JWs/CP4saGvhn4peH1kOwR+St/5R/eoUP3ZVGGwuVZMkdD&#10;VdbInpdn3NRRRQUFFFFABRRRQBn+J/FOn+DNAu9V1S7t9P06xiM1xcTyCOOFB1ZmPAAr8jf+Ctn/&#10;AAWKk+MHhTUvAvwbl1A+GrWaNNe8U26tGtwd3yQQMPuoWXJfgvtwPlyT+p3x++B+j/tG/B/XPBOv&#10;/aP7H8QQrBdiCTy5CgdWIDds7cZr4L/4LT/s3+Cv2Yf+CYdv4f8ABGg2OhaavibTzIIU/eTsEn+a&#10;Rz8zN1OSe9ZydvwGj7g/Y/vJdR/ZL+F9zcSyTT3HhHSpZJHbc0jGziJYnuSec18r/wDBWT9u3xx8&#10;P/iB4S+B3wbU/wDCyvH20yXiANJplu7FE8vPCO212Ln7iIT1IK/Uf7GX/Jnvwp/7E7SP/SKGvy4+&#10;NH7Wul/s+f8ABbv4o+ONc0y98QX3hvS10nw1pVshaW8v3trSCOJcA7ciSc568nAJIB0lrKxEH7l/&#10;I9C8X/8ABGr9oLwb4FuPGui/tB65q/xFs4jetYK1zEs8igkxx3RmLMxxgbo1BPXHWvpf/gjt+294&#10;h/bM/ZzvP+EygZfGHhC8Gm39x5HlLfxlSYp9uMBjh1YDq0ZOBnA+ePGn7e37cPw90WTx5rHwTsLX&#10;wXCv2qayWFZZreDBJMipKbhAFGSzKNvU4FfYf/BO/wDa88Fftm/AxfFHhHTLXQrqGb7Lq+lxxoj2&#10;VyBuIO0DcrbtyvjkE9DkCrMb6Hv9FFFSMKKKKACiiigAooooAKKKKACiiigAooooAKKKKACiiigA&#10;ooooAKKKKACiiigAooooAKKKKACiiigAooooAKKKKACiiigAooooAKKKKACiiigAooooAKKKKADP&#10;NeDf8FP/APlHz8X/AG8MXf8A6BXu+PnrzT9sf4Pan+0H+yz488E6PNZ22qeJ9Hn0+2lunZYUd1wC&#10;5VWIX3Cn6VM1dFRdmeE/8EH/APlGZ4G/6+tT/wDS+evsOvA/+CaX7MWvfsd/sf8Ahv4f+JLrSrzW&#10;NHmvJJptOkeS3YTXMkq7S6Ix+VxnKjnNe+Vcnd3M47BRRRSKCiiigAooooAKKKKACiiigD5V/wCC&#10;kH/BSvS/2KNCs9D0ez/4Sf4meIwI9G0SIFypZtqyyhedpbgKOWIwO5ryz9hf/gmd4h8X/FBfjp+0&#10;Vdf8JN8Rr1ludO0ifDWugqOY8p93cmflQfLGcnlskeTfG/8A4JHftM/ED9s/xF8X9F8deAdO1e61&#10;OafR55b25abT7b5kgjUG2YKyw7V4zg55rqB+xH+30P8AmvXhb/wYXH/yJRHa73CXZH6VAYP5VJXz&#10;z/wT7+EHxt+EPgzXrX42eNNN8aatdXyS6dPZzvMtvAEwyEvHGRluehr6GoAKKKKACiiigAooooAK&#10;KKKACiiigDw79qH/AIKBeAf2QviB4P8ADnjKbUrW88a3Cw2M8dsWtox5ixs8kmcKFZ0J9Ac9K9r8&#10;0SpkH5T3HcV4L/wUI/YD8N/8FAPhBH4f1a6k0fWNLmN1o2rwxCSSwlIwQyEjfG4ADLkZ2qQQQDXx&#10;5pv7Dn7eHgvw8vgnSfjDoEnhmGP7LBfm/YTRQ4AGHaAzrgADCk46A4qd9w6nPfAuw03wX/wcX+JN&#10;O8ARxW/h+6trldagsgBbxudPSWdcDgD7WEJHZziv1kr5R/4Ju/8ABMHR/wBg+w1TWtQ1h/FnxB8S&#10;KF1TWZIyiohbeYoQxLbS+CzMdzlQTgAAfV2earZJC6thRRRQMKKKKAPx1034TftgfC79tPx38WNK&#10;+GNn4o1/XLq4trG/1eNZhZ2YkKxrAolXYPKVFzydoI7tnzf/AIKr/GT9p74jfAzQbP43eB9F8L+G&#10;4dcjnsri0tzG812IJlWMnzX48tpD07da/dDAzXyd/wAFd/2GfFn7e/wF8PeF/CF9oen32la/Hqk0&#10;mqTSRxNGtvcRYUxxuS26VeCAMA81O1l6D63E/wCCYfxT+P3xA0TVrf4yeEtL8N6RY6fYDw9Law+W&#10;14pWQOWPmPnCrEeg+8a+tKyfBGiSeHPBWkafcGNp7CyhtpCnKlkRVJHtxWtVyepK2CiiikMKKKKA&#10;ADFcn8Z/i5pPwG+FmueMde+1f2P4etmvL02sBmlSJcbiEHXAOT7AmusrO8WeF9P8a+GtQ0fVLSG+&#10;03VbaS0ureVdyTxSKVdGHoVJFKV+gHBfsn/tWeE/2yvhDb+NPB81xJpdxcTWjJcJsngkjfaVdf4S&#10;RtYf7LKe9fIf/Bx5rmi2n7FOi6feNC2sXnie3k02M/6z5IZvNcd8BWCk/wC2PWuJm/4JHfH/APY5&#10;8favffs2/FC1s/DOsy+YdJ1SXZJB/dDKyPDLtBIEh2tgjjOWrovgj/wSA+JHxi+O2l/Eb9pvx5b+&#10;NJtDdJrLQrR2mtyysGUSMVREjDDJjjUhzjLAZUuyk0w2Ps/9i3Q9R8Nfsg/C3TtXWRdUsfCWlwXa&#10;v99JVtI1ZT7gjB9xXp9NjiWJAqjCqMACnUPV3JirKwUUUUFBRRRQAUUUUAFFFFAARkV+Vv8Awcnf&#10;D5W1H4M+LLqGSXRbS8u9MvyOih2glVc+rLHLj/dr9Ugc15n+1l+y54Z/bE+CWqeB/FUMjWGoAPDP&#10;CR51lMvKTRk8blPrwQSDkEipejuHkdj4FvdJ1HwTpFxoJtZNFms4X09rfHk+QUUx7Mcbdu3GO1fm&#10;l8W4bW9/4OO/A3/CK7ftkOlKfEBg6BxY3W/zMd/I8kEH1XvR4c/4J3fto/syaU/g/wCGvxg0W98F&#10;A+VaSXE3lSWkZJ6JLG5h+8TiJzg89a+hv+Cbf/BLj/hjnXta8c+MvER8cfFHxMrJeaoQ5itEdt0i&#10;Rs/zuzsAWkbBOAAAMlq+1cn7Nj7BX7tLRRQUFFFFABRRRQAUUUUAec/tZfGRf2ff2afHPjTK+b4b&#10;0W6vYA3R5ljPlJ/wKTYv418b/wDBu78ET4c/Zh8RfEbUVebWviJrMp+0yHc8ttbM0YJJ7mc3BJ78&#10;V9Lf8FIf2c/E37Wn7IHij4f+E73S9P1jxA9oqz6hLJHAscVzFK4JRXblUIHynk1ufsN/AC8/Zb/Z&#10;N8D+AdQksptS8N6f5N3JaFmt5J3dpJGQsFJBd25Kg+1KOjb9Al0PXKKKKYBRRRQAUUUUAI386/Kb&#10;9nzS9L+JP/Bwn8TP+E8WG61LRYZ38OW95yqyRJbCAxqeCVt2eReOuWHIzX6s9a+Kv+Cjf/BJxv2q&#10;/iJp/wASvh34n/4QP4paQqAX2XWHUNn+rLvH88ciDgSKG+UbSDwVnaSYbqx9a/EnwjoPjbwBq+k+&#10;JrSxvvD95aPFfQ3YBgaHB3bs8AADOe2AeMV+c3/BuDrV0uk/GrRbO4uLnwjpuuWsuku5yrNILhXI&#10;9zHFbk/UVR8SfsBftwftBaF/whvjr4vaFY+Eph5N5NDdb5LmIcYIiiR5cjnbIygnqRX3R+xP+xt4&#10;Y/Yb+B9n4L8M+ddBZGutQ1C4ULNqV0wAaV8cAYUKqjIVQBk4JNLRg9j2CiiigAooooAz/EmuWvhn&#10;w9fanfSGGy0+3kubh8E7I0UsxwOeAD09K+BNe/4J3/sz/wDBVe71X4keB9S1DT7iTUZLbVLrR8RR&#10;XdyArM7wuDhmDq25cbs5IJJNfoNd2kd5bSRSIskcilHVhkMCMEY+lfmd4o/4JL/HT9k/4sa7rv7M&#10;vxFsdH8OeI5zNNomoSeWbQkkhMMjxSqmSFZtrAEDnBYz1H0PO/8AgqT+yb8J/wDgnH+w2fBfgyzk&#10;uvGfxM1S1tZr29kE+oXFrbyC5fbgAJGJEhGFAyWXJO0Y/TH9j74bz/B39lT4ceF7qMx3mgeG7Cyu&#10;VP8ADKluiyf+Phq+Nv2Z/wDgkD468XftB6b8V/2kPHFv4517R5EuNO0i3dpraOVW3oZHZVUJG3Ii&#10;jTaWAJYgbT+iAQKu0VS0XrqJ73HUUUUAFFFFAAK+K/8Agv4cf8E3fEf/AGFdN/8ASla+1K+ef+Cn&#10;v7KXiH9tL9kjVvAfhm70mx1i+vbS5jl1KV47cLFKrtkojtnA4+Wple2hUdze/wCCdfP7CHwf/wCx&#10;Q0z/ANJkr4h+Od5H+z1/wcSeC/EmqutnpXjzS4oEuJDtjLyWclioz0/1sUY/4EK/QL9lP4Xah8DP&#10;2aPAfg7VprObU/C+g2el3UlqzNC8kMKoxQsFJXKkgkA47CvKP+ClX/BOTSP+CgXw70+3XUv+Ec8Y&#10;eG5Gn0XWBH5giLYLRSKCCY2Kqcg5VlBGeQal8V/MzjrHlfY+j9U1WHSNMnu7qaO3tbWMyyyyNtSN&#10;QMszHsAMnPYCvzN/4IPI/wAV/wBqP9pD4pwxyf2V4g1pks5WXHmG4u7m6YD/AHUMWf8AfFZutf8A&#10;BOv9tr4s+El+Hfir4v6GngdkFtcXQvXlkuYAQNrbYhNKMfwyMAdoyRX3t+xh+yJ4d/Ym+A+meBfD&#10;bS3MNqzXF5fTKFm1G5fHmTOB0zgALztVVGTjJI2TbG9kj1qiiigZ+Y3/AAXa4/a1/Zd/7D0n/pZp&#10;9fpsp4Wvjz/gpT+wB4y/bD+OHwZ8TeG9Q8P2dj8O9Ta91GPUZ5Y5ZkNxayYiCRuCdsDfeK8kevH2&#10;Io+7Ux0VvNg/i+Q7vX5i/BM5/wCDkH4k/wDYCb/0hsa/TrPFfHPw7/YC8YeFP+CtXi747XGoeH5P&#10;CevaabK3tY5pTfo/2e2iyyGMIBuhc8OeCO/APtL5/kEvhfy/M+xqKKKoD8xv24v+VgH4A/8AYItP&#10;/R2oV+mxfaK+PP2jv+Cf/jL4u/8ABUD4Y/GrTdQ8Pw+F/BdjBbXttcTSreysj3THy1EZQj9+v3mX&#10;ofTn6k+KdlrupfDTxBbeF5rW28ST6dcR6VNdMVhhumjYRO5AJ2hypOATgHg1O0PvD7X3HxP+3p/w&#10;Uo8U6z8Wf+FF/s+2f9vfEq+zb6hqkSh4dBH8WCcrvUdWb5U6cnivTP8AgnX/AMEytE/Y1s7jxNr1&#10;03iz4oa+Gk1XXrpjK8bOcvHCWyQCfvOfmfuccV8b/BX/AII0/tZ/s8eItW1jwd8TvAei6rrv/H/e&#10;RX1y09z8xb5na1J5Ykn1Nejj9iX9voD/AJLz4X/8GFx/8i1UfxCWp+lYapCcV55+y14P8aeBPgH4&#10;c0n4iazb+IfGlnAy6pqMEheO6kMrkMGZVJwhUcqOQa9BZcmgBHO5SPavzK/4Nt/+Re+Nn/YetP8A&#10;0G4r9Ncfyr48/wCCSX7AXjL9g/SviJB4tv8Aw/qDeLNTgvbM6XPLJ5aIJQQ/mRpg/OOme9T9r5B0&#10;t5ntH7Yv7aXg/wDYf+HNn4o8aDVP7Ovr1dPg+xWpnZpmR3UHB+UFY3OT3GK9G8EeMtN+Ivg/S9e0&#10;i4ju9L1q0ivbWZDlZYpEDqw+qkVxv7Vf7Mfhr9r34I6x4F8UwyNpuqIpSeLAnsplO5JoyeAynnng&#10;jIOQSK+AfC//AATs/bQ/ZZ0uTwj8Mfi5od/4LVmWy+0yCOS1Q5x+7mjfyTyTtjdhnnOaE7uzCXSx&#10;h/8ABSbT9N8If8Fr/gTeeCVjt/F2pXemNraWnDS7rwpmUDu1vvDZ6oFzxX6xrwBXw/8A8E/f+CSV&#10;3+z78Xrn4rfFTxX/AMLB+KN1vMVwGeS208uu1nDyAPLIV+UMVUKpIC/xV9w9Kr7KTDrcKKKKAGsc&#10;rX5j/wDBBE4/aS/ae/7D0H/pVqFfpww+Svjn/gmV+wB4y/Yz+LXxi17xNqPh++s/iFqUd7YLp00s&#10;kkKLNdORKHjQKds68KW5B59ZXxf15BL4fmjhf+C5nwG+Mn7SWi+A/Dfw50G88QeGYZ7i+12zicJH&#10;cSp5Qt1kywJXDSkAd+eoUjgdB/aA/b08H+F7TSNN+C/g/T9L023W1treGw2x28SKFVVH2jgBQBX6&#10;f7QaZcp5kDqMfMpHNGysB+G//BHb4p/tBeCtW8RWvwt8I6Vr3h7UvEFn/wAJPcXMO97H5mVth8xc&#10;YjLnoelfuUnKivj3/gkf+wF4w/YO8P8Aj+08Xah4f1CTxVqkN7aHS5pZFjRFcEP5kaYY7h0z0r7E&#10;AxWjeiF1ExjFeXftuf8AJmnxa/7E3WP/AEimr1E+tcV+0X4Avfiz8AvHHhXTpbeHUPE2gX+lWz3B&#10;KwxyT27xIXIBIUMwJIBOM8Gs5fDZFx3Pkn/g3e/5R7r/ANjJf/yir3j9rT/goF8P/wBi7xJ4V0vx&#10;pJqlvN4wmaKxlhti8ChXjR2eTOFC+YhOexzXO/8ABKv9kDxJ+w9+y0vgjxVe6PfaqNXur7zdMlkk&#10;g2S7NozIiNu+U5+XvW3/AMFAf2DfDn7f3wZ/4RnWLiTS9T0+Y3ekarFGJH0+fBBJU43xsOGXIyME&#10;EEA06ktbryM4eZ7mkyzwo6MrIw3KwPBHtX5YeOmt/G3/AAcgeGm8LFJZNGs0Gtywcqrx6fMJdxHc&#10;I0UZz0Ix1rR0H9hf9u74Y+HI/BPh34veH5fC8C/Zra9e9Pm28Iwow7wmaPaoGFUnb0BNfSf/AATa&#10;/wCCX2m/sNJq3iLWdafxj8RvEykanrEiFVhRm3tFDuJYgtgs7EFyAcKAFprSVx/ZsfWdFFFAwooo&#10;oAKKKKADvXwh/wAHEnP/AAT6X/sZ7H/0Cevu/OTXzN/wVX/Y+8Tftw/suDwT4VvdHsdU/tm31Dzd&#10;Tlkjg2RrKGGUR23fOMDbjg81EldW9PzKjuemfsYj/jDz4U/9idpH/pFDX5x614O0f4Y/8HIUFz4o&#10;ihjsfEW3UNIkuQPLa4l03y4mGe/nxuq/7QFfpt+z/wCBLz4V/AfwT4X1CS3kvvDeg2Ol3LwMWieW&#10;C3jicqSASu5TgkA47CvCv+Ckn/BM3R/29fD+l6hZ6o/hXx54ZBOk6zGhZduQ/kzAEMU3DIZSGRjk&#10;Z5Bcvj5kZxXu28j6evJYo7KRpWRYVQly/wB0LznJ9MZr8xf+CBltE37Rn7SVx4eX/iiW1mFdOC/6&#10;kqLq98nb24hP5EVHq/7BX7cvxK8NnwH4i+MWhR+EZE+zXN8l6zTTw4wVZlhWaTIJ4dgDjBOK+3v2&#10;F/2KvDf7CPwMtfBvh+SS+meU3mpalMgSXUrlgA0jKM7VACqqZO0KBknLF21uNrSx7VRRRTGFFFFA&#10;BRRRQAUUUUAFFFFABRRRQAUUUUAFFFFABRRRQAUUUUAFFFFABRRRQAUUUUAFFFFABRRRQAUUUUAF&#10;FFFABRRRQAUUUUAFFFFABRRRQAUUUUAFFFFABigjNFFABtFFFFABRRRQAUUUUAFFFFABRRRQAUUU&#10;UAG2jFFFABtooooAKKKKACiiigAooooAKKKKACiiigAxikCBe1LRQAgQDtS0UUAFFFFABRRRQAbe&#10;aCM0UUABGaKKKACiiigAooooAKCM0UUAGKNtFFABRRRQAUUUUAFFFFABRRRQAUUUUAFGKKa7+WpZ&#10;uFA60AO20Yr89v27f+DlT9nH9iDxpdeFW1bUvH3i6xcw3Om+G4luFglHHlvMSED54wCcV4t8LP8A&#10;g8I+BHiTxta6T418C/Er4cW94yhL7U7SOaMA5G4rGxYKD1OOPwojrsD0P1yorl/hN8YPDfx1+Hml&#10;+LPB+tWPiHw7rUC3Nlf2cokhnQ9wR+IIPIIwa+eP2Uv+Ct3gX9rf9ub4q/AXQdI8QWfij4SG5Gq3&#10;d0iC1n8m6S2byiDk5dwRkdBR1sHS59X0UUUAFFFFABRRmigBCoNLiiigAooooAKKKKACiijNABik&#10;2gUtFABto20UUAFFFFABRRRQAUmwelLRQAmwDtS45oooAKKKKACiiigAoxRRQAgUCjaKWigAxzRt&#10;oooAKKKKAEKg0uKKKADFJtHpS0UAFFFFABtoxRRQAUUUUAG2iiigAxSbaWigA20bc0UUAJsFLRRQ&#10;AUUUUAHWk2ilooAAMUYoooAMUUUUAFJtFLRQAYpNvNLRQAbaMUUUAFFFFABRRRQAUUUUAAGKQrk0&#10;tFACbBS7aKKAE2j0pduT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GgBrd&#10;K/OH/g54/wCCg2tfsIf8E7JrXwjfSad4y+KGof8ACN2F3E+2WxtzG0l1Oh6hhGvlgjlWnBHIFfo9&#10;1Wvwz/4PZdIuv+FZ/s7aqyyNpNjrurW9zgfKJZIrR0z7lYpcfQ1MtbLu0VDe59Vf8EIP+CKnw7/Y&#10;x/ZU8IeMvFXhnTvEXxe8aabDrWsarqlutzLppuYxILOEOD5YjVwrkcu4Y5xtA+uv2rP2AvhP+2d8&#10;HdU8F+OvBOiajpmpQPGkqWccVzZuVIWaGQDdHIhOQR3/ACr074d6vZ+Ivh/oeoae0cmn32nwXFsy&#10;fdaJ41ZCPbaRW30HFaT1djOGiufmb/wb6f8ABN39oP8A4JjS/FDwP8RNS0PUvhTd6nJc+E1j1EzX&#10;sUiStGZ/KVSkUdxDskKF8qyAFQWbHwZ+xR+3X8Ov+Cd//Bd39ur4h/ErVm03R4bjVbS1ggi8+81S&#10;6fWYSltbxAgvI21jjgAKSxVQSP6ENK8baP4i1C+s9P1bTr6802QwXcNvcpLJayDqkiqSVYehwa/A&#10;L/gmP+yV4P8A2n/+DoD9qK98aaTZa9Y+AdW1zW7CxvIhLA14dTigjkdGyG2LJIQCMbtp7VMb869H&#10;+hUrKDfmj6J8Ef8AB4z8Jbv4kWmm+MvhH8UPA/hu+mEUOt3SQ3GxSeJJIFKsFA5by2kI7Bq/Ubxh&#10;+0f4d8Pfsw6v8WtPuB4i8Kab4an8UwTae6v/AGjaR2zXIMRJCnei/LkgcjkV8ff8HJ37P/hH4hf8&#10;EefitqWpaDpsuo+DrC31PRroW6rNp8sd1Cv7tgMqpRmUqOCG6V55/wAExPEd14q/4NVoLm8laaaH&#10;4Y+K7RWY5IjgfU4Yx+EaKPoMVMpe42t0C+Jdmc74x/4O5vgzp/wQ8K+JfDfw98feKvEvihrl/wDh&#10;F7fyFu9KtYJmi8+5kRnVRIysUVdzELkhQQT9hfDL/grT8MfE/wDwTy0v9pTxh/anwx8C6lBLMsPi&#10;GNVvAySvCESONnMjO6HYq5ZgQcAnFfA//Bmd+zh4Z0v9hfxp8SZdLsbrxR4h8WT6Sb6WFWlis7e2&#10;tysKsRlVLzSswGN2RnoK4v8A4OVdMb9o3/gpd+yD+y3HJ/Y3gPxFfWt7f2lkohiP2vUPshYKoChk&#10;ihmC8cGVvWrlH3lBbu3y6ii73fRX/DQ77xD/AMHk3wxHiCR/D/wP+LOveFYX2vrP+j27MAxBZYss&#10;MYwQGkUnOCBX6Ff8E6/+Conwj/4Kf/DCfxL8MNcmuJdNZY9U0e+i+z6lpLtyomiyeDg4dSyHBwxw&#10;a9O+Gn7NHgH4RfCa18DeHfCHh/S/CdpbLappkVjH9neMDHzqR85OOS2STya/E/w58LdO/wCCW/8A&#10;wdkeFvCPw3j/ALF8DfGjRxNe6NbtttoVuoLnKKnQKt3aCRR/CGIHFKNr8v3MNeW/b8j9Fv2jP+C6&#10;Pwj/AGUP26dY+CPjy31rQZtD8Mt4pvfEk/lf2XFbiEyCIAOZmlYgIqKhLOygZJr5Lk/4PI/hDY/E&#10;KGC9+D/xXsfBFxcCKLxJNFArOmceZ9n3YK98CUtj+HPy14P/AMFEP2ctA/ax/wCDuv4ceBfFVpHq&#10;Hh3UdK0+9v7OQfu7yOz0+5vPKcd0drdQR3BNfpj/AMFyPgJ4P8Rf8Ed/jZpk3hvR1svDPhK61LSo&#10;orOONdPntk82J4gB+7wyj7uOCR0OKnaPM/P8C+W8+ReX4nDftxf8HInwL/ZF0Hwz/wAI+mtfF7xB&#10;4u0qDXNO0rwsiyNFZzLuimuZG/1IYdFwz9yoHNWP+CWX/BxD8J/+CnnxTufh7BoPiT4d/EOGCW5h&#10;0XWvLkXUI4+ZPImT7zovzMjqjAAkBgrEeM/8GjP7K/g/wr/wTTsfid/Y9leeNPGusagtzqk8KyXM&#10;NvbTG2it43YZWMCItgYBLnPQY8L/AOCgnw/0b4K/8Hb37M954X0610SbxZpNhf6oLSIQrdTyy6pa&#10;ySMFwNzwxIrHvjmrslJRfUi94trofrR+3r/wUV+Fn/BN74Onxl8Utf8A7Ls5nMFhZQR+dfarKBny&#10;oIhy7YxknCqDlmUc1+bdp/weXfDNfECTXnwL+LVn4PeTA1kNbPII+PnMOQnXPAlPHvxXmn7dngGz&#10;/wCCln/B1l4N+C/joyah8PfhjokFw2lMx8m6C6f/AGm4K/8ATSSWFHPVkQCv2t1/9nTwH4n+Fcng&#10;m+8H+G7nwlLb/ZTpDafF9jERBXaI8bRwSARgjNRG6jdj62Od/Y3/AG1vhz+3p8ErHx98MfENv4g8&#10;P3rGJmVTHPZSjG6GaJvmjkGQSrDoQRkEE/If/BRv/g5M+DP7AnxivPhvY6H4q+KXxA0vA1HTPD0a&#10;eTpjnB8uadjxJgjKojkZG7bXxz/wQm0CT9g//g4H/aW/Zt8PXVy3w/msbnVbGzeQuts0UtrLa/it&#10;vePGT1O1c9K8MvP2gPiB/wAG8f8AwVV+OnjT4ifBiT4g+GPihr9zqGleJ5oSrGCW5muFNtdFWRXI&#10;mCyRn5gYh2wTWjats1cNdV1Tt/wT9A/2OP8Ag60+Cf7R/wAYdI8CeNvCPjb4O654guEs9PuNdSOX&#10;TppXbaiNMpDRliVALRhMnBYcZ/ST4s/F7wz8Cfhvq3i7xdrNj4f8N6FbNd3+oXkgjhtol6sxP8up&#10;r8bfEn/BT7/gnp/wXI1bwdofxi03VPh94q0vUFm0+41IDTw8rLs8hr+HIMRyDiXYoZFORWl/weEf&#10;FLV9J/Zu+A/wh0W/nt9O+JXiSX7Y/mE/ao7NLdIldv4lMl2r+7Rqewolskt27Avi123Og+Jn/B4p&#10;8JdM8Y3Nn4B+EfxQ+IGiWUrRS6xFHHZQyAHh40be5U8keYIz0yBnj7M/4Jk/8FpPgv8A8FUtLvof&#10;Aeo6hpPirSYxLqPhnW4Vt9StUzt8xQrMksYbA3IxwSA20kCvWv2Qf2I/h3+xf8AtH+H3gvw3pdjp&#10;WmWUdrcSfZk87U3C4eWdsZkd2LEls9cDjivxr/4KzfBfRv8AgmB/wcAfsw/FL4W2dv4Xt/ipq8Fp&#10;rmmaeoht52N5FaXZEa4UCWC6XKgY3pu69Grc3L36k68rl21P06/bT/4LFfDv9g/9r74a/CPxtput&#10;R3HxIs5L+LXlkgj0zSII2cSPcs7qwCiNmJVTxXxv8Tv+DxH4Q+DvH08GhfCn4oeKPBNrcGF/FEUU&#10;VrDOobBkhikOWU9R5jxse6ivDv8Ag59+EVn+0F/wWP8A2QfAupsy6d4ySz0W82NtbybjWFikwfdW&#10;av2D/aB/ZV+Hkn7DnjT4dQ+ENBtfBv8AwjF5Zx6ZDZRpBCgtnCsoxw68EN97cAc5qNocz8/wL0cu&#10;VeX4nzf+0P8A8HIH7O/wR/Zi8E/EXSNQ1nx5dfES2e40Lw3odsH1aURuY5fPjZgIBHIrIxYkllO0&#10;OAa4v/gnh/wc+/CP9uX9oXTfhbrPhHxZ8K/GWvTeRpEettHNaahKQSIRIu1o5XxhVdAG6BixCn5Z&#10;/wCDL/8AZb8H+Jfgl8S/ivqmkWeqeLLHxInh3Tbq7iEzaZbx20Vw3k7gdjO9x8xXB+Qe+U/4Oi/h&#10;5ovw2/4KV/sY+NtD0200rxJrHiMx317bRCKS7+y6jprQM5UDcyGeTBPOGxngVpZKST6/qRq0/L9D&#10;9l/2oP2pvAn7HHwX1b4gfEbxBZ+G/C2ipunurjJLsThY40ALPIx4VFBYntX5Ya5/weSfDOPxK/8A&#10;YfwO+LWueFIZNra0BbwllBILrFlhjGCA0ik55xXiX/B39+0dHbftefs9fDHxFb6nqfw70mAeL9d0&#10;mwl8ubVkkvDbsinkbxDbTqjEHaZ2NdN4G/4Ov/gR8NPhpb+DdB/Zb8R6X4XtoBbJpkBtVttgAGGT&#10;ysN0GS2Se5rOOq5vwNOx+r3/AAT7/wCClHwp/wCCmPwfbxh8L9ca+htXEOpabdx+RqOkTEZEc8WT&#10;tJxkMpZGH3WI5r3xVxX82v8AwQ+/bH0HxP8A8HFF1ffCfwZrXw5+GXxr06+trvw5cHdDaTRWD3pd&#10;doCgG4tnKAD5VmZRxX9JStkVb2TM9U7MdRRRSK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49/4Lj/APBOZ/8Agpp/wT/8SeA9M8lPF2lyx674ZllO1VvoA2IyewljeSLPQeYD2r7CpGXd&#10;UyV1YcXZ3Pw4/wCCP/8AwcTeH/2UPhVpH7PP7VVnr/gHxl8NYl0K01e+s3aOe2hHlwpcADcjxooT&#10;fgq4RTnJNfSn7Z//AAdM/sz/AAA+Ft7deA/E6/FDxdPA39l6XpMT+S85yF86VgAig4J6nHQE8V9k&#10;/tO/8E6vgn+2Xsf4mfDTwp4suo0KJd3tijXUYII+WUfOCOxzxXnnwQ/4Ih/ss/s9eLode8MfBnwf&#10;bavbOskFzc232p4GHQp5m7afp6CqfvbijZbHw1/wbF/sI/EaX4jfE79rf4yW99Y+MPjA866VaXSN&#10;FKbe4nFxc3LRnlFkdY1jU8hEPZhnkP8AgiCM/wDByx+29/vav/6eoK/bu3s1toVjRFRFGAqjaqjs&#10;APpgfhXmfww/Yq+FvwX+Nvif4jeFfA/h/QvHHjTzDrmtWlsEu9U8yQSv5r9WzIoY+4FPRNNdFYmz&#10;cbPq0zwL/g4Wb/jS/wDH7/sX0/8ASuCvnn/glCc/8Go6/wDZOvGX/pRqtfpd8YPg14Z+P/w21bwf&#10;4y0Wx8ReGddi8jUNNvYxJb3UYYNtdT1G5QfqKxfAX7LXgD4WfARvhf4e8KaPpPw/Nlc6d/YNtAEs&#10;xb3BkaePZ02uZZCR33mo+y497FdvJ/5H5x/8GdK/8albz/setU/9EWlef/8AB0z+zz46+G/xb+BH&#10;7XHgHSZtYufgrqUSaxDEhcwQw3K3dtK4HIh8zzkc9vMU+tfq7+zl+y14B/ZG8AN4V+GvhTRvBvh1&#10;rqS+NhpkAhhM7hQ77R3IRcn/AGRXbatotrr+mXFlfW1veWd0himgmQSRzIRgqynggg4waqTvLmXS&#10;woRsmn1v+J+e3wm/4Ofv2SfH/wAE7fxVqvjz/hF9SW2Et3oF9ayNqEEgA3RqqgiTBOAVOD1r4k/4&#10;Jrat4l/4LXf8HAt5+1Rb+HdS0f4Q/Cuzey0Se8j2icpby29vFnoZC9xNcMB9wAAnpn9LfFP/AAQR&#10;/ZH8ZeNm1+++B/gw38kglkWK3MVvI2cktEpCHJPORz3r6e+GXwm8N/BfwbZ+HvCeh6V4d0OwXZb2&#10;On2yW8EI9lUAUK17/cD2sfjH8azn/g9Q+F//AGK7f+mDUa/R/wD4LWkD/gkp+0V/2IWq/wDpO1em&#10;6t+xT8Ldb/aXsfjJdeCNAm+KGmw/ZrbxG9qpv4I/KeHasnXb5cjrj0Y12fxP+GGh/Gb4e6x4U8Ua&#10;Xaa34d8QWsljqNhdJvhu4HGHjde6kHBHpUy1jYuLtLm9PwPz/wD+DUbj/gir8Pf+wrrX/pxnr5c/&#10;4KtjH/B2V+yH/wBi9pf/AKX6xX7GfAD9nbwZ+y38NLPwb8P/AA3pfhPwvp8kstvpunwiK3iaRy7k&#10;KOhZiSfcmsP4g/sU/C74p/H/AMP/ABU8QeB/D+rfELwpDHb6Pr1xbB73T443kdFjfqoDTSMPdzVP&#10;Wal2/wAiPstd7n49f8Fs9I8Wf8Eq/wDgtv8ADf8AbS0zw/e698P9btINL8Sm1T/UyLbtYyxueis9&#10;qYmjLEAvERkY5+zPE3/Bz1+yHofwTbxbD8RG1C7Nt50egwWUn9qSOQcRGMgBTkYyTgZz0r7x8ffD&#10;nQ/ip4SvNB8SaTp+uaLqMZiurK9t1mgmQ9QytkGvlfS/+CBf7IujeNl8QQ/A3wZ9ujlEyxtblrZG&#10;GORCTs7Z6YzUxvazGfAf/Btn8KfHX7X/APwUD+PP7ani7Q7jQNH8ei40vw5FcKf36zzwyN5ZP3kg&#10;ht4Yt44YscdDjrfgh/wcGXHwp/bE+LnwM/be0nw34Vi0+/8AsuhXtvosh0q6tgWUmdZGkLRyp5ci&#10;PjbgsMA4r9gvD3hbT/COh2umaXY2unafZRiK3traJYooUHRVVcAD2AryX9qn/gnf8F/22YYP+Fof&#10;Dnwz4umtV2QXN5aL9pgB/uyj51+gNV6bJWDz6t3PwS/4L6/Er9hL49/CzR9L/Zo8L+G9S+Nmva1b&#10;Jaz+CNKaytzDkiVJoolWKR3OwKAhkLEHON2fqL/guF/wTf8Ail8Q/wDgiZ+znrNva3+tfFD9njRd&#10;Nm1qCLdPdtG1hBFeMvVneOWCBjjkqjnrX6Sfszf8Eiv2dP2P/Fa698P/AIUeFdD1yNt0eofZRPdQ&#10;5GMJJJuZR9PU19Gy26zxNG6KyMMEMMgj0xRtGy7p/cCet/K33n5lfsV/8HRP7Nvxl/Z60vVPiH4x&#10;g+H3jiys0TWtJ1CGTD3KpiRoGUEOjEFlAwfmAODmvifU/jTff8HEv/BeL4S658PdF1RPgp8A7u3v&#10;59Wu4GRJxBcC7d2zwrXEkcMSxn5tq7iMZx+r/wAX/wDght+yr8c/G03iLxD8F/B82sXUpmnnt7c2&#10;32hyclnWMgMSfUdzXvfwK/Zv8C/sx+CIfDfw/wDCeheEdDtwNlnpdolvHkdztHJ9zQrX5uq/MnW3&#10;Kfjn/wAF+l/46Cf2Ef8AsK6T/wCn1K/ZT48n/iw/jL/sBXv/AKIeua+Ln7FHwt+O3xd8L+PfF/gf&#10;w/4h8Y+CZI5dB1e8thJdaU0cvmoYmPKlZMMPfmvSdX0W317SbmwvIVntLyJoJo3GVkRgQyn2IJqf&#10;scn9alrSXMfjr/wZTf8AKPX4of8AZQ5f/TdY1yf/AAdi8/tqfsO/9jRef+l2j1+vH7M/7IHw1/Y1&#10;8H3+g/C/wbofgnR9Tuzf3VnpduIYp59ip5hA/i2oi59FFVfj9+xT8Lf2pfE/hjWfiF4H0Dxbqngu&#10;d7nQ7jUbYTPpcjNG7PET90loojn1QVUtZJ9mvwQlon5/qflb/wAHTf7O3jn4ZfGf4D/tc+AdKm1q&#10;X4O30MOtQRxl/Iigu1u7WRwvPkmQzxueiiROxNfR3wZ/4Oav2RfiT8GLfxNrHji38I6r9lEt5oWo&#10;2b/breXblkUKpEmDwGU4NfoXquhWuvaVPY31vb3lndIY5YZow8cikYKspyCCOxr5J8Y/8EDv2R/H&#10;XjOTXtQ+CHg1r+aQSyiK3MMMrZJy0akIc9+OehpR00HoeCf8Enf+Cy/xK/4Kq/t1+PLfwn8PtK03&#10;9nPwvE32XxDd28sWpTS7AscedxjZ5HJk2AAxxrgkkiv0+xxXK/CD4J+E/gD4FtPDPgvw7o/hfQbE&#10;YgsdNtUt4Y/X5VHX3PNdVninsrC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ZUEsDBAoAAAAAAAAAIQDn&#10;rbDjAzMEAAMzBAAVAAAAZHJzL21lZGlhL2ltYWdlMi5qcGVn/9j/4AAQSkZJRgABAQEA3ADcAAD/&#10;2wBDAAIBAQIBAQICAgICAgICAwUDAwMDAwYEBAMFBwYHBwcGBwcICQsJCAgKCAcHCg0KCgsMDAwM&#10;BwkODw0MDgsMDAz/2wBDAQICAgMDAwYDAwYMCAcIDAwMDAwMDAwMDAwMDAwMDAwMDAwMDAwMDAwM&#10;DAwMDAwMDAwMDAwMDAwMDAwMDAwMDAz/wAARCAP5Bn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zis2PxlpM2q/YF1TT2vtxT7MLhDNkd&#10;RsznI+lAGlRRRQAUUUUAFFFFABRRRQAUUVn6z4s0vw40a6hqNjYmUEp9onSLeB1xuIzjIoA0KKbF&#10;Os0asrKysMgg5BFOoAKKKKACijNGaACiiigAoozRmgAoqnrfiKw8Nae93qF7a2NrHy01xKsUa/Us&#10;QK83/wCG4vg5/bn9l/8AC0PAf9o+b5H2b+27fzPMzjbjf1zQB6pRVLQfEen+KNOS8029tb+1k5Wa&#10;3lWSNvoynFXNwHegBaKzbPxhpOpai9nb6lYXF3HkPBFcK0i4ODlQcjB4NaWaACiiigAooooAKKKK&#10;ACiiigAoozRmgAoozRmgAooooAKKKM4oAKKKKACio7y9h0+2kmnkjhhhUu7uwVUA7kngCqmieJ9O&#10;8RrI2n6hZXyxkBzbzrLsz67ScdKAL9FFFABRRuqtqmsWmiWbXF7dW9pbqQGkmkEaAk4HJ45NAFmi&#10;qekeIbHX4DLY3lrewq2wyQSrIob0ypIzyOKuZ4oAKKM1S1jxHp/h6FZL++s7JGOFaeZYwfxYigC7&#10;RVHSPE2m+II2aw1CyvVXgmCdZAPrtJq9uoAKKTcMVlXHjzRLS/8AssmsaXHc52+U93GsmfTbnNAG&#10;tRSK6uMggj1FLuoAKKq6prVnolr515dW9rCODJNII1H4k4qPR/E+m+IQx0/ULG+CcMbedZNv12k0&#10;AXqKTcPWl3cUAFFZOo+O9F0i8+z3Wr6Za3H/ADylukR/ToTmtOG4juI1eN1kVhlWU5BHsaAH0UUZ&#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3QV/NX+zl&#10;r99J/wAHj+p2jX141qPH+vr5JmYx4GmXmBtzjA61/SpJX80H7N3P/B5hqn/ZQNf/APTZeUU/4tvJ&#10;/oEv4bP6YaKKKAANmkLV8/8A/BS39v8A8L/8E0f2TPEHxS8UK10unbLbTdOjcLLqt7JnyrdD2yQS&#10;TztVWODivw8+Ef8Aw8d/4L8zX3jbQPH2pfCn4X3Fy8Nj9g1SbQ9MAV/uR+QRPc7SuGdiw3A4x0C1&#10;b0HbQ/pDLgUbwa/nL+L37M3/AAUs/wCCK/hyb4mWHxc1j4oeCtDIu9ZtpNYudbs4ohgu01tdEuse&#10;AAzxbSMZ3AV+v/8AwR2/4Kl+H/8Agqz+yXbeOdPtI9H8S6TP/ZniPSBJ5n2C7ChsqTyYpFYMhPOM&#10;g8qardXQtbn1rvGaUtivwT/4KZ/8FVf2mP28P+Cn2sfsmfssa1N4Mj8N3Nxpmo6pZzra3l7PbqTd&#10;SNcn5oIYmBQCPDsy53HcAOZ8Q/8ABCH/AIKQfCbR5vFvh79prX9d8QWqG5OnWvjjUxNM2N7IPOby&#10;mJPG08H6VMdVzDej5T+hDfxX5/8A/Ba//ginff8ABXHWPh7cWnxIuvAP/CCxX8bLFbGb7b9pa3OT&#10;hlxt8k/99V4D/wAG2v8AwWX+Kv7ZXjrxl8Efjlb3F3468F2r3dprUll9nmulhmEFzb3QUBBPHIyk&#10;FQNwDgjK5Pm//B4R+2D8Vv2WPFnwGj+GvxI8beAU1q11ptQXQNauNPF6Y2svL8zynXft3vjPTccd&#10;TSkveQRu7o/az4eeGm8F+BNF0d5vtDaTYwWZlxjzDGipu/HGfxraEgNeUz/HfR/gT+xrB8RPGWqG&#10;10bw74Vh1nVb6di7lEtlkkPqzseB3LMK/A+9/wCCk37cX/Bfr9ojXvDX7Ot9q/ww+HWkyAtJpl4d&#10;O+yQEny3vL9cSGVwpPlxsBjIw2Nxp6ysiI/Dc/pH3gUbx6iv51vib/wSH/4KX/sN+FZvHng34/eK&#10;vHV5pcZuLrTNN8V315I0aZJH2a7Jjnx/c2t9K+2P+DeX/gvZqH/BSQ6p8LfipaWek/GDwvam7E9v&#10;F5EOv2yFUkfyj/q54yV3oOCDuAUAqrUb6Lcp6K5+qAZelKSK/D7/AIO7v2y/ij+yZ8R/2fm+HnxD&#10;8beB7PVoNXl1ODQdZuNPXUBFLY7BIInUPtDuBuzjecdTXm/h/wAF/wDBRb/gvNpcnxF8P+PLr4E/&#10;CLVmY+HrC21efSo7mBT8jk2/7+4yRzI52FgSqqKiPvK4PTQ/oJ3g/h1pdwr+Xj44/Gf9vj/g3d+O&#10;fhe48bfEjXvHXg/Wp2MEep6zNrWja0kbKZYf35MkEuCDldrDIPzDIr+kn9l/49aX+1L+zr4H+I2j&#10;K0el+N9EtNat43OWhWeJZNh/2lJ2n3FV0uGzszvsc1zfxb+I+m/Br4XeJfF+tSNDo/hfSrnV76RR&#10;kpBbxNLIR9FQ10lcZ+0R8HrX9oX4BeNvAd/M1vZeNNCvdDuJU5aKO5geFmHuA+amV7Ow42vqfzd/&#10;BrRf2kP+DqT9rbxpNe+ObzwH8I/CsivNZxyubLS4ZXf7PbJApUTzssbku/A2knAIB+vj/wAGTXwp&#10;PhzZ/wALg8e/2p5ePM+x2vk7/wDd25x+NfDP7EH7Yvxo/wCDXz9qjx14H+I/w5udb8I+KJoUuwpM&#10;KXvkM4hvLKcjY4ZJHyjYzkZ2kc/rN+z3/wAHZH7KHxn+zwa3rXiDwDfTD5o9Z05jDCcd5o9y9c9+&#10;w9apWsrC1Tdz8tvjl4P/AGnf+DWX9p/wjfaX46vPGvwn8RzMbeB5JP7N1SOMgzWksDFhBMFYEMhG&#10;c7hnBA/pI/Zy+Omi/tPfs/8Ag74ieHWZ9E8aaPbazZ7/AL6JPGH2N/tKSVYdiprx7X7f9l3/AIK9&#10;eAdJs766+H/xm0HR7v8AtWztBeCcW83lPF5pjVg/3JWHzDHIOMgEe5/CT4QeGfgL8NtJ8I+DdHsv&#10;D3hnQoPs2n6faKVhtI8k7VHUDLE/jRd8tmH2k0fCH7C//BC6/wD2N/8Agpn48/aEm+J114ig8aS6&#10;zIugvasiWgv7oXAw+8g+Xjb05z2r9FVcdK/BD/gi3+2f8Xvi1/wcT/GrwH4o+JvjzxF4K0e58VrY&#10;6FqWu3N1p1mINSWOHy4HcovloSq4HA4HFfT/APwWV/4J1/trftT/ALWdn4k/Z++NGtfD/wACx+H7&#10;Wym0y08WXelRvepNO0k3lREKSyvEN3U7R6Cpj8MfQPtM/VKjdX8+d7/wRp/4KhaXZzXN1+1R4kt7&#10;e3RpZZZPiPqKpGqjJZiXwABySe1fEPww+Mf7avx//bVj+CPwx/aZ+LPxE11bsWkuqaR4y1JtNiCh&#10;fPnMrSD9zGcgydG2/LnIzaV3ZB5n9dO8H+VG6vnT9rb9sDR/+CYn7BM/xA+I2oTaxceD9ItbJ8Sl&#10;rjXtQ8tY0jRn5LSygsSeQNzHoa/Ef4X+Mv8Agor/AMHA+t6p4s8G+NNS+Evwr+2Pb2f9m6nNoumx&#10;gHBjV4cT3TL/ABMSQGHAX7oW7sg6czP6Q94pc1/Of8Xv2Of+Cl//AAR88LTfEzRfjHrnxO8L6Cpv&#10;dYtBrVzrdvHCvLtLaXZLFAq/M8eGUDII61+s3/BFP/grDov/AAVk/ZbbxRHZw6L4y8N3C6d4m0iN&#10;9y2s7LuSWPPPkyDJXPQqynJXJOgrs+yqKAc1HPMsELMzBVUZJJ6CgY/cGFJuXNfz6/8ABQH/AILv&#10;ftDf8FEP2z7z9nv9jL7bp+m2t5LYSa5pqr9v1byzsmuVnbK21qpPDjDHAO4ZC1U1P/ghF/wUn8Ha&#10;I3jDTf2lvEF/4qjDXLaZF491PzmkIO4b3byST+RzSW12O2tj+hbINIXUfyr8Nf8Agiz/AMF/vivp&#10;f7XMP7MX7WVvND4yuL3+x9K1u8tltb6G/wD+WdrdqoCP5uQElUAklc7t26vqj/g6a+PPjb9nD/gl&#10;0fEngDxd4i8F69/wlum2v9o6JqEtjdeU6zl4/MjIba2BkZwcClLRX9BR1dj9Iw2aN4Ffzdfsj/tH&#10;f8FAf+Cz/wAE/DPgn4R+LtZ8D+CPAWm2+keIPGlzqssN9rmoBQ0skt7kzu3zD5IjkLguTnA5X9sf&#10;9lr/AIKIf8ESPDdt8VX+O3izxZ4XtLqGK/u7XxHd6rZWzs22MXNrdllKMx27iuNzgZBINVLR2YLX&#10;Y/pvDA0uM18k/wDBFL/gopN/wU+/YG8N/ErUrO30/wASw3E2i6/b2wIgW+g273jBJIR0eOQAklfM&#10;xk4yfrahpp2YJ3QUUUUAfPH/AAVomktv+CX/AO0JLGzRyR/D3W2VlO1lP2KbBB9a/Lb/AIMlNXvN&#10;Y+E37QLXd3c3TR6vo+0zSFyuYbzpnOK/Uj/grd/yi3/aG/7J5rf/AKQy1+V//BkF/wAkj/aE/wCw&#10;xo3/AKJvKKe8vRfmEvhXr/kfuxRRRQA3Ar8N/wDg7y/bK1bXdS+FP7Lvgm6nbxB4y1CHWdWhtJCJ&#10;XV5Tb2EB2/8APSUyvt9Yo/UV+23i/wAVaf4F8K6lreqXMdlpekWkl7d3Ep2pbwxqXd2PYKoJP0r+&#10;c/8A4JAeH9Q/4LS/8HCHjb9obxDazXHg3wBev4gs4513Rw7P9G0e39AyKgmx/egY96mPvTt21Y72&#10;jc9A/wCDYD9pnxF+xV/wUC+Ln7H/AMSNQuGu7jUbt9J+0SMy/wBp2O5Zlj3c7Z7ZPNX1EA/vV/QE&#10;rBlr+dv/AIOmfgJrn7B//BR74U/tZeA42sZ9bu7ZryeMYRdW0/YY9+P4ZrZVQj+IQyZ6mv3e/ZL/&#10;AGkND/a8/Zr8E/Ezw7Ismj+NNJg1OBQ25oC6gvC3+3G+5GHZkNaX5o83bcmWkrdHqfPX/Bcj/gp4&#10;P+CV/wCxHfeNdNt7a/8AGWv3a6H4atZ+YzdyI7mZx3SJEZiO52D+Kvx4/Y8/4I0ftW/8Fw/A8Pxm&#10;+Lnxs1rwx4Y8UM1zpUN5LNcS38WcCWK2V1ihhLAbWwdwXOMbWP7zftof8E7fg/8A8FCvDmk6T8X/&#10;AAfD4vsdBeeXTUkvrm1+xySqqu6+TImWwowWzjHGMnPpXwo+F2ifBH4ZeH/B/hqzXTvD/hfTrfSt&#10;OtQ5YQW0EaxxpliScIoGScnHOaiPVlSeiSP5w/20/wDgi/8AtU/8EQvBE3xl+Efxm1rxN4Y8MyJd&#10;ar9gmmtptOjJA82W2Z2jmi3fePVQ3TALD9gv+CDH/BUmb/gqj+xPD4q1q2t7Pxx4XvjoniOKAbYZ&#10;p1jV0uIx/CsiMDjs6uOgFZP/AAcVftzeD/2P/wDgmV8RtL1q6tZvEnxM0W78K6FpRYGa6kuomhkm&#10;29QkUbs5bplQOpFeAf8ABn7+yP4g+An/AAT/APEvjbxBa3Gnt8VdbW/0yCZSjPYW8XlRzYPIEjtM&#10;R6qqnuKqMtJXFLo1vc84/wCDjT/gsV8TNJ/aP0X9k39ne6vrfxxrTWtvrl/pp/043F3t8iwgb/lm&#10;SjI7v1AkUZGGNeV6D/waDfGvxn4CXxJ4i/aIa3+I11GLoxf6VdRQTYBEbXJkDsQcjeAOuccc8B/w&#10;R6tV/au/4Oqfij4w1n/Tm8Oax4r1y0835/LEc7WNv1z9yOdAPQqMdBX9JSHA+lKOkFfd6hJ2nbt+&#10;Z/Px/wAEfP8Agp78cv8AgnD/AMFG4f2Rf2nNW1DVtN1a+j0jSb/Urk3MmnXcw/0SSK4b5pbW4yij&#10;ccqzr0wwH7Nf8FC/21NB/wCCfn7H3jT4s+IYzdWfhez329oj7Xv7qR1it4Ae2+V0BPZcntX4h/8A&#10;B6D4OHw3/a7+AvxH0n/Q9cvtFurT7VENrh7C7imhbPqrXZwa+vv+Dqi81b4uf8EPNB8SadHM1nJr&#10;uha1qQj6JbzQyqC3+yJpoR9SKmUuamn1vYpRtPytc/Ov9m74D/thf8HNHxP8ReMta+IV74P+GOnX&#10;rWjTmaaLSrVyA32W2to2XznRGUsWPAcEnJxXrn7Qn/Bvz+1P/wAEo/AF58WvgP8AHTW/FDeE4m1H&#10;UdJtWmtbl4UBaSRYS7RT4Uf6sruIBxk4FfoX/wAGsHjjwt4o/wCCNfw50/w9PZnUPD91qdprtvGR&#10;5sF41/cTZkHXLQyRMCf4SPSvv34jeL9J+H/gPWNc1+8tdP0TSbOW7v7m5YLDDAiMzsxPGAoJPtVV&#10;PcvYmEubc+If+CAX/BX+P/gq7+zBfTeIIrWx+JngSWOy8R20A2xXSyKTDeRr/CsmxwV/hZD2Ir5u&#10;/wCDmT/gtB43/ZP8UeGf2ffgncXFp8RvGlrHdajqNonmXdjDPIYre2txz++mZW5xlV24+9mviP8A&#10;4NEvipHZ/wDBXX4i6XpKtb+H/F3hPU54rYcKvlX1tLASPVY2kX/gRr+hP4i/sRfCH4ufFbSvHnib&#10;4aeCdb8baJc295Ya/daRA+pW0tu4eBluNvmfIyqQN2OAMY4oqK9pdwjo2kfiH8Mv+DST46fHPwZb&#10;+LPip+0FeaT451OFbhrQm41N7GQgtsknaUbiGIzswAc4J615/wDBn9s79pb/AIN0f+Ch/h34Q/Gj&#10;xZe+PPhV4heCQvc3Ul1DLp80jQ/bbV5CXjeJlO6Ikj92R0IY/r7/AMFJv+C63wQ/4Jc/ESy8H/EO&#10;bxDP4n1LR01u0sdN09pxLbvNLCuZMhVJaGQYb0r8bta1zxR/wdU/8FTvDGrWWm2HgT4VfD+GGwmW&#10;8vov7QaxWczzEJndJcS7yoVAUQAEngkkW3JW2F9l8x/TJDMs8KyKwZXAZSOhBpU+7UVrBHa20cUa&#10;hY41CKB/CBwKlHyrQMW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GyV/ND+zb/AMrmGqf9lA1//wBNl5X9L0hwK/lf1j9p7wj+xl/wdbeNPiV48vZ9O8J+F/Hu&#10;tSX9xDAZnjEllcQLhF5P7yRB7ZzSp6VU/J/oOXwNH9UVFfnCP+DrH9jUD/keNe/8EU9H/EVh+xqe&#10;njjXvp/YU1Va+gj4/wD+D3vxvqFj8Mv2fvDsckq6Vqeqa1qNyoOFaa3is44s+4W5lx7E14n+yf8A&#10;tv8A/BUL4M/sz+BfC/w4+Bd+/gXR9DtYNCmh8EeatxaeUpim3/xl1O8v/EWJPWv0R/4OXf8Agnrr&#10;H/BSv/gnho/iL4f2Mur+LvANyPEel2USfv8AU7GaHFxBGvUyFfKkC9SYto5YV8k/8ERf+Dnn4ffA&#10;v9m7w58Gf2hP7W8Nan4Ct00fTdfW0e4hmtIvkjiuEX95HJEoCEhTkIOAQcqGzXW5UtUmuxynjH/g&#10;oB/wVm8f+EtU0PV/gDqV5pms2kthdwSeASVmhlQo6n2ZSRXpn/BpR+xr8ev2N/jL8YLP4nfDjxj4&#10;F8OeJdGsp7Z9XsJLaGe7gnkAVN3Bby5nJx2Ar1n/AIKDf8HZ3wH+F3wS1i3+Cmr3XxA8f6laPBpU&#10;iafLb2FhMwKiaZplVm2ZDBAp3EYyK9c/4N2f2j/2mv2vf2b9Y+IH7QE1mmjatJDD4QT+yxZXl5Ai&#10;nzrt/wC9G7bAhwNxVyPlIJcbrXyIlsl5nxJ/wV//AOCEX7Rnwn/b5179pz9lO8ury88QXb6xd2Ol&#10;3y2us6TeyrtuTEHIE8Mp3NtVi+ZGXYQAT4b4S/4OS/27v2JfEi6V8YvAUfiCO1IE1t4m8My6XdBM&#10;Y4lhEfPGdzK/Xv0r234kf8F1P2gP+CWP/BYrxR4S/aQuNT8R/CJpruHTYLGwjhDafPKr2moW/A81&#10;kRPLZd2MtKvBAx9seOf+DlX9hvxX8OZptY8cWuvwyRB30W58N3FxNJ/sFJI/KJ68Fse9RFe75fkX&#10;L4rMof8ABGT/AIL4fBP/AIKWfEG68I2XgeL4W/FaaGW+bTnWGeDWlyZJmt7pFRpHBLOySIrYORvw&#10;xX4f/wCD4L/kcf2c/wDr117/AND0+vGv+CMvw8i/bx/4OILr4xfB/wAFz+CfhH4V1e61+eGOLy7f&#10;TIJLWSCKA7fkWSeVi3lDoDJgbUr2b/g+B58Z/s5/9emvf+h6fRLeL8yae8kfX/8AwcbeL9R8Kf8A&#10;BvfcRae0kaazB4b0+7ZDj9wZbeQg+xaNVPscd62P+DSr4b6L4N/4I8eGNa0+GFdS8Xa7q1/qsqgb&#10;3liu5LVAx68RQR4H+17179+25+xd/wAPA/8AgkXqvwphlht9U8ReELCTSppfux31ukFxb7j1CmWJ&#10;FY/3WNfi9/wQ1/4LTzf8EXde8V/s6/tGeGfEOg6HY6zLdQyi2L3Xh+6cKsqPFkb4H2rIrITyxYbg&#10;wrSPxSi+pNrwjbof0qTDcOemP8mv5rPBWkWv7Pn/AAeQyaZ4PjW00++8bSie3txtjAv9LMt0uB/D&#10;5k8jY6Agelfo5+01/wAHXn7K/wAJPhld6l4L8Rah8R/EbRN9h0rT9OntlaUj5fOlmVAiZxkqGP8A&#10;OvhP/g23/ZH+I37eP/BTrxP+2V8Q9PuLTRLe91HUbK5miaOPVNUuw8Oy3Dfeht4pHG4cAqigkhsT&#10;T/iKXkyqnwNGx/we/D/iuv2c/wDrz17/ANGafX7n/soeC7H4e/sxfDvQ9LgjttP0jw1p1nbxIoVU&#10;jS2jVRx7Cvwv/wCD4A/8Vx+zn/1569/6M0+v3n+BBx8E/CPtoln/AOiEqaa/dv1Yp/FH0Pyb/wCD&#10;1DTYW/4JzfDm6aNTcW/xFt4432/Mqvp1+WH4lFP4Cvtn/ghGxk/4JA/s9luf+KOtf5tXxb/wemtu&#10;/wCCa3w/9/iRaf8Apt1GvtD/AIIQH/jUB+z1/wBidbfzain8Ml5oup9l+X6n1zXF/Hn9ojwT+y/8&#10;O7jxd8QvE2k+EPDNnLHBNqWpziC3jeRgiKWPGWYgD1NdpXgP/BTv9i61/wCCg37DPxE+E9xcR2Nx&#10;4o07/iX3cgylreQus1s7f7IliTd32k0O6Ql5mtoGqfBD/gpZ8El1Sxj8G/FjwLezS2qXD20d9Zyv&#10;E+yRVLDHDcHFfJP7Qv8AwaufsifHQXE1h4P1XwFqM3S58N6lJbrGevEL74f/ABzPvX5Sf8Emv+Cu&#10;3jz/AIN9PiZ4r+Afx68C69/wiraqb2S3QYu9InYbGuLfd8s8EqorfKQDtyDy1frj4e/4OiP2Mdd8&#10;MpqE3xQm02aRN/2K70S8FwvGdpCRsue3DY96px7C16n5E/8ABT3/AIIP/FL/AIIY6Pb/AB8+CvxU&#10;1fVPC2g6jBFPcpmx1fQ2kcJE0nlny54mcqhYBcF1BQglh+4X/BEb/goBf/8ABSn/AIJ3eDfiPrlv&#10;Db+KI2m0bXhAmyGS+tjseVF6KJEMcmOimQjoK/Iv/guD/wAF/wDR/wDgqd8K4/2cP2d/CnibxLF4&#10;01K1S/vpLIi41PyZlmit7aBdzYMscbl2xwnQDNfrd/wQ2/YI1L/gnF/wTi8F/D3XmjbxTcNNrmui&#10;M5SG8uW3NCD38tBHGSOCUJ70RvyvmCa1Vj8hf+CDPH/B0B8ev+vvxl/6dlr+je6vYrO2kmlkWOGJ&#10;SzuxwqAdST2A9a/nI/4INf8AK0B8ev8Ar78Zfh/xNkr0D/g59/4LoeINC+IWu/su/DW6uvDQtRFa&#10;+NNe3NFJKJokkFpCV+ZY/LkUyOOTkqOASZv7kbdiuW9SRJ/wWj/4LGeOP+Clnx3T9kH9ktb7WrfW&#10;rs6Z4h17TpNo1dgcSQRSj/V2UYBMsxwHwcfIMyfpR/wRq/4I6+DP+CTvwBj02yFrr3xC12JJfE3i&#10;MxYe7l6+TDnlLdMkKvBb7zckgfmb/wAEXv29f2B/+CSfwpm87x9eeJ/ilriBdd8RxeH52QqOfs9q&#10;WUMsAPPIBcgEgcAfcQ/4Or/2NQOPHGu/+CKetFaKsvmQ/ePmL/g9n8b6lpf7LfwW8PwvKul6t4nv&#10;b66CnCvLb2qpFn8LmUj8a+Yf2J/21P8Agpp8D/2TfAHhr4U/A++uvh3YaLbvoF1D4K+0Je2sq+ak&#10;/mf8tPMD7y3fdmv0d/4LpfspQ/8ABar/AIJG6B42+Eaza3qmlmDxt4WiMRjn1e1aGRJbcKeQ7xPu&#10;VepaJR3r43/4IY/8HLPgn9lb9nvRPgV+0Nb614bn8Bq2laVri2jzKlsjFVtrmIfvI2h5TIB4UDAI&#10;qYaJp73Lk72aKurf8FFf+CtmvaTcWN98A9SurS+heCeKTwDuWWNwQysOhBBIIPrXUf8ABpx+xX+0&#10;B+xv+1h8UF+JXwy8Z+BfCnijwujLNq2nyW1vNewXcflIu7gsI5Z+OuM19Cft0f8AB2f+zz8Jfg3q&#10;v/Co9YvPiR46vLV49Kii0+a2sbaYghXneZUOFOG2qpJ6ZFdp/wAG4X7U37UH7afwT8QfEH48T2f/&#10;AAiN0YbXwiTpYs7rUtufOuiR96I/IqtgBjvI4AzULpt+REtreZ+l6cCvIP8AgoF4u1DwB+wn8aNd&#10;0p5I9U0bwNrV9Zun3kmjsZnRh9GAP4V7ABgVjfEXwRY/EvwDrfh3VIvO03XrCfTruM/8tIZo2jcf&#10;irEVnJNxsXHRn4Pf8GR3wz0W9h+Pvi6WGGbxDbvpGlQzMAZLe2kF1K4HcLI6R59fKFfvuE+Sv5dP&#10;2Nf2hPHX/Brp/wAFM/G3g34leHdU1T4deKsWtxLbrt/tSzikY2mpWpPyuyK7qyZ43upwQDX66+Iv&#10;+DqH9jnRfhy2uW/j7U9SvvK3ro1volyL4tgkIdyiMHjH3yBkVUpKSTW1iIpqTPzE/wCDufw9afB3&#10;/gq38I/G3htEsfE2oeHLLULh4Plke4tdQmEExx/FhVUHriIelffn/B3pK0//AAR3RnGGfxjpDH2J&#10;S4r81fhPpnxA/wCDmL/gthpPxEl8N3mk/CzwddWX215AZLfSdItJTMlo0uArXFw5fgd5GONqV+mH&#10;/B4Euz/gkEyr0HjTSh/47cVMo2pqL73LWtS67Hpn/Br54OsfC3/BFD4QzWcEcc2sHVr+7cDDTSnV&#10;btNx9SEjRc+iiu6/4ODNOh1T/gjR8flnjSRU8OiUBhnDJcwOp/BlB/Cua/4NoeP+CJHwN/69NU/9&#10;O97XWf8ABf1gP+CN/wC0B/2LLf8Ao+GniOtycPuvU+Tf+DMZ2b/gl34uGflX4h32Bnp/oGn1+u46&#10;V+Q//BmNx/wS88Yf9lDvf/SCwr9d2O0VpV3+S/JEx/Vi0UUVBR87/wDBW7/lFv8AtDf9k81v/wBI&#10;Za/K/wD4Mg/+SRftCf8AYY0b/wBE3lfqd/wVwOP+CXH7Q3/ZPNcP/kjLX4Nf8Gv3/BW74J/8E0Ph&#10;58XtP+LWvaho914t1HTbjTVtrB7rzUhjuFkJK9MGRfrRT3l6IJaxXr/kf03jpQTgV+cI/wCDrL9j&#10;QD/keNe/8EU9elfsjf8ABfn9mv8Abi+POj/DX4e+KdW1LxZrqXElpbz6TLBG4gheeTLtwMRxsffg&#10;U7NhseGf8HXf7ev/AAyl/wAE5LjwLpN59n8WfGa4bQoBG2JIdOTD3sn0ZCkP/bwfSvyS/wCCSf8A&#10;wUn/AGmf+CWXwL1XQfhv+zbb+KLXxhfrrVxrep6DqctxeIYkWFVeGRE8lVyy8dZWOea9C/4KP+K7&#10;z/gul/wcV+HPhPolxLeeBfCWrJ4VSSBi0aWVm7z6rcjHGWKzKrdGEcVf0xeG/D1p4U0Gx0zT4I7W&#10;x06BLW2gjXakMSKFRFA4ACgAAdhSp/DzPqEnry9j+Y3/AIKRf8Faf2rv+CnX7MGofC/x1+y3aabp&#10;t1eW+oW2o6d4d1YXmn3EL5WSIySMoJUuhypysjDg819Wf8Ga37fL654F8bfs4+JLpl1HwzI/iTw1&#10;FMfmNrI4S8gGenlzFJAOp86Q8Yr91GXj1r+XH/gpL4a1T/ghJ/wcJ6f8T/DNnNb+Edd1RfGFpbwj&#10;bHc2F4zx6jZr24Yzqo/hDRH0ohJJ8r2YSi3HTc/qMaYKv/1q+D/+CvP/AAXq+F//AAS28NyaKjR+&#10;OPixqEJOl+FrKXmBm4WW8kGfJjz0UAyOeFXGWXiv+C9X/BbCx/YE/Yh8Max8OL6z1Lxt8YrMyeEr&#10;lcSR2tk0KyPqGP4gqzRhAeCzg8hSK/Iv/gi78fv2PfhB4yufjd+1D421jxt8YL+/lvLSwvtKmv7b&#10;TG38XErNkTTsfmGflQbcDPImOr/Mey5j6v8A+Cf3/BHT4yf8FjP2grf9pr9s+4vrfwvOy3Hh/wAG&#10;yBoGv4Qd0aGH/l2sxwQp/eTdThTuf93tE0Cy8KaDa6dp1rb2On6fCsFvbwIEjgjVdqoqjgKAAABX&#10;53J/wdW/sZouB4410f8AcCn4r6Z/YG/4Kh/CH/gpdo/iS++E2s3us2vhOa3g1Jrmye1MTThzHgN9&#10;7IjbPpVO7VkRs7s/D3/g37X/AIVR/wAHMnxs8Oagyw3k0ni/SYlbq8keppNx65SBm+lf0kKMiv5y&#10;v+C5Pwf8ef8ABHn/AILQeG/2u/A+iyXvg/xVqaanO6owt0vjD5N9ZTMB8n2iMu6sepkfHKV+hXgj&#10;/g67/ZF8R/B6PxJqXirWtD1lYBJN4dm0maW+WTjKIyjym5JwxdQcdBRF3hH0Klfnb7nwl/we5+I4&#10;b/4sfs86JGwa8s9M1m8eMfeCzTWaIce5gf8AKv2wvv2WfDvx2/YYsfhL4801dU0PV/CdromqWzHB&#10;O22RCVbqro4Dqw5DKDX8/HwzuvF3/BzN/wAFwtD8bf8ACO3um/CHwDLZm7WbMkWn6TaytMlvI/3T&#10;PdSl/lHZ27ITX79f8FIPCPxO8W/sQfEOz+DOuXfh34mw6Wbvw9dWoTzGuIXSXyFDgrmZEaIZHBlB&#10;4pbU7Puw+KordEfh74j/AOCGv7dn/BIP43at4g/ZT8TXHjDwnqUu5Dp17BHcyRZ+SO9sbgiOV1yB&#10;uj3ggbvl5A9b8F/8E+P+Cjn/AAVie00P9qbx6/wx+D6yK+sWFr9itr3WIUbJjW2sxtycY3XBAXG4&#10;K/CnP/4It/8ABzfpfwe8D6z8M/2t9f8AE1n4u0fVpzb+I9QsnmdUJ+e1uo0XfG8UgcDCng4IG3nv&#10;v+CtH/B1Z8Kh+z34g8D/ALPOoal4u8beK7N9Ni1uOzltbTR45V2vKnmBZHmALBQFADYOTjBcrxXc&#10;I6vU+X/+DXn4faJf/wDBeL4y33gu38nwR4a0jxD/AGQFYukVo+qwQ2se7v8AuTxnqFzmv6RJtYtb&#10;e7jt5LiGOaQhUjZwGc88Ad+h6V+VP/Bqf/wS38QfsP8A7LviD4i+PNLm0nxx8WGt5IrC5jKXOmaZ&#10;CGaFZFPKSStI0jKeQBGDgggfJf8Awcp/Dn42fsE/8FJ/Bn7Ung/VPE2peA5r3Tr5YjeTy6bo+pWg&#10;VGtpIt2yOK4jXI4AZpJR16uWjjF9iY6tyR+1Xx6/4J1/Az9qX4gL4o+I3ws8F+NvEEdnHp6X2sab&#10;HdTRW6M7JEpcHChpHOB3Y1+Gv/Bx9/wSi8N/8Ep7nwL+0T+zzdX3w7+1a/HpV7punXLxx2N4YpJ4&#10;bm3Ocop8lwyZ252YAy2f0E+A/wDwdafsm/Er4XWmreJ/FmpeBdf+zq15o9/plxNJHLj5kjeJGV1y&#10;OGJXORwK/MX/AILR/wDBVLVv+C/Hxn8A/AH9nnwrrureHbPVzeRPNBsuNYvNhjE7KM+TbwxvISzH&#10;+IscYAqeV3SiWrW94/eL/gk/+1jf/tx/8E7/AIUfFPV444ta8VaMG1IRgKj3cEj21w6gdFaWF2A7&#10;BgO1fRVeJ/8ABPD9lKH9hz9ib4a/CmG4W8bwZo0VpczpwtxcuWluJFHo00khHsa9qJ2iqlvoRG/L&#10;qOooopF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BGRXx78Zv+&#10;CBf7I/7Q3xW17xx4y+Dum654q8T3j3+p38ms6nE13O5yzlY7lUGfRVA9q+wqAMUutwPhX/iGl/Yg&#10;/wCiD6T/AOD7V/8A5Lpw/wCDaj9iFeR8B9Jz2/4n+r//ACXX3RRTAp6JoFr4d0Wz0+zj8mzsYUt4&#10;IwSdkaLtVcnJOAB1r5f/AGsP+CJX7L/7ania517x98JfDt54ivDun1fTzJpd9cNx80sluyeae2ZA&#10;xx3GBX1ZQV3UdbgfEfwL/wCDdL9jv9n3xRBrWj/BrRdU1O1lEsEuu3Vzq0cJGCMQ3EjxcEAglCQe&#10;hFfa1rYw2FvHDDHHDFGoRERdqoo6AAcAfSpqKAPKf2qP2HfhL+234Pj0L4reAfDnjbT7csbf+0bb&#10;dPZluCYZlIlhJHBMbKa+ULD/AINdP2J7DxAuof8ACpZpgsjSC1l8R6k1vzn5dvn52jPHPYda/QWi&#10;gDifgR+zh4D/AGYfANt4X+HvhHw/4N8P2p3R2OkWMdrEW6F2CAbnOBlmyx7mvOv2zf8AgmL8Df8A&#10;goRe6BcfGLwHa+NZPC6zrpZm1C8tfsYn8sy4+zzR7t3lR/ezjbxjJz73RR5hsUdD8P2vhrQbPTbK&#10;PybKwgS2giyTsjRQqrk8nCgDmvFf2vv+CZHwH/bzgh/4Wv8ADPw14svLZfLh1CWFrfUIVByFW6hZ&#10;JgoJJ279vPTrXvFFD1DyPhD4Wf8ABtL+xh8J/EsWrWvwdsdXurdg8Sa1qd5qNuhHcwyymN/o6sOB&#10;xmvt/wANeE9N8GaHaaXpFhZaXpthGsNtaWkCwQW6KMBURQFUAcYAwBWhRQB4H+2d/wAEw/gZ/wAF&#10;Cb/w/dfGLwHa+NZvCqTx6W02oXlr9kWYoZQPs8se7cY0+9nG3jGTn2/Q9CtvDmjWun2cYhs7GFLe&#10;CPJYRxoAqrk5PAAHNXNtKBiktFYPM8j/AGwv2FfhX+3z8PLHwp8XPCdv4w8P6bqKarbWct3c2qx3&#10;KxyRLJugkjYkJLIuCSPm6ZAI6/4IfBHwx+zn8J9B8DeC9LTQ/Cvhe0Wx0ywSaSZbWFeiBpGZ26nl&#10;mJ9662jHNC0AKbs5+tOopgeWftL/ALEnwl/bH8Ox6X8UPh74T8bWsOfIOqaeks1rnr5UvEkee5Rg&#10;a+SNV/4Nav2J9U1aS6X4U3VoshBEEHiTUliTAAwAZyecZOSeTX6FUUAeE/snf8EzPgN+w4ZG+Ffw&#10;t8K+ELuZdkl/BbGfUJFzna11MXmZc/wlyK9yMOE29umfSn7fc0tAHzx8D/8AglR8A/2cP2ktc+L/&#10;AIJ+H1poPxG8SNdvqWsx6jezSXRu5fOuMxyTNEu+QBjtQY6DA4rjv2gP+CE37Kf7U3xh1zx94++E&#10;en+I/F3iSRJtS1GXWdSha6dI1iUlIrhEGERR8qjp619cUVNtgPhU/wDBtL+xCSP+LEaTwf8AoP6v&#10;z/5N0f8AENL+xD/0QjSf/B/q/wD8l191UVQHLfBj4MeGv2ffhToHgjwfpiaN4W8L2UenaXYLLJMt&#10;rbxjCRhpGZ2AHdiT714N+1t/wRf/AGZf24PENxrfxF+E3hzU/EVzgy6zZCTTdQmI4Bkmt2RpSBx+&#10;83e2OK+ohxRS31A+Hfgv/wAG4f7G/wADfE8esab8GtI1bULeQSQnXr251aGIjp+5nkaJucH5kJ4r&#10;7ZsNKt9JsYbW1hitreBQkccSBFjUcAADgAAYwO1WaKdwCiiigDzb9pf9kD4Y/tkeCB4d+KHgfw74&#10;20dWLxwapZrM1uxGC8UnDxNj+KNlb3r5I03/AINfv2KNM8UjVF+EJm2yNILObxBqL2vPRdnn8qOw&#10;JPTnNfoBRSSsByPwY+Avgv8AZ08CWfhjwH4X0Hwh4esf9Rp+k2UdrbxnudqAAse7HJOeTXPftZ/s&#10;bfDf9uX4U/8ACD/FTwzD4t8LG8i1A2Et1cWymeLdsfdDIj8bm43Y56GvTwMUUwWmxwv7On7N3gz9&#10;kz4N6N8P/h7osfhzwf4eWRNO06OeWdbYSSvM+Hld3OZJHb5mP3sdMAW/jv8AAfwp+0x8Itc8B+ON&#10;Jj17wn4ltvsmp6fJNJCt3FkNtLxsrjkDlWBrr6KHruC02PJ/2Qf2H/hb+wX8Nrzwf8JfCsHg/wAN&#10;32oPqk9lFd3F0r3LokbPunkkblY0GAcfL0659YIzSBcGloAKKKKAOd+Knwp0H42fDPXvB/iiwXVP&#10;Dfiewm0vU7JpHjW6tpUMciFkKsu5SRlSCOxFfG4/4Npv2ISOfgTpX46/q/8A8l191UUAfCv/ABDS&#10;/sQf9EH0n/wfav8A/Jddz+zl/wAEOv2Wv2R/i5p3jz4c/Cmy8LeLtJjnis9Sg1jUpZLdZoXgl2rJ&#10;cMuTHI65IyM5GCAa+saKd2B80/so/wDBID9nT9iD4r3Pjj4X/DWw8L+K7y0lsZtRGo3t7K0MrI8i&#10;j7RNIAWKLlgA3bOCQfpboKKCMikHW4V4P+2Z/wAEzfgf/wAFBn8Pt8YPAGn+NG8L+f8A2Y813dWs&#10;lqJtnmgNbyxswby04YkfLXvFFLzA+Tfiv/wQ9/Zd+OXg7wV4f8WfC2313R/h1ph0bw5b3Guan/xK&#10;7MuZPJVluQzKGPG8sQAFB2gAcP8A8Q037EP/AEQjSf8Awf6v/wDJdfdVFMD4V/4hpf2IP+iD6T/4&#10;PtX/APkuve/2M/8AgnH8GP8AgnvpmvWfwd8E23gq18TSxT6nHDfXd0Lp4g6xsTcSyFdokf7uAd3O&#10;eMe30UAc78TvhL4Z+NXgjUPDXi7QdH8TeH9Wi8m803U7OO6tblPR43BB9RnocEc18R61/wAGwX7F&#10;OteK21ZvhCLfdKJWs7bXtRitGOckbBP8qk/wqQB0AAr7+oqUrO4HB/s8/sx+AP2T/hzb+E/hz4R0&#10;Lwb4etSWSz0u1WFWY4y7kfM7nHLuSx7k13TR7x3+lOoqtw2Plf8Aa+/4Irfsz/t0+KpvEHxG+Feh&#10;6l4kuMebrFk8um302Mf6yS3dDKcAAGTcQOmOMZv7K/8AwQn/AGVf2NvFtv4i8E/CPQY/EVm/mW2p&#10;6tJNq1xaMDkNEbl3WJhyN6BW5619dUhXNC02ARItgAHA9AKy/GngTRfiP4YvtE8QaVp2uaNqURgu&#10;7G/tkuLa5jOQVeNwVYHPIIIrWooA+B/H3/Bsj+xb8QfEkmqTfCGHS5pjukg0rWb6ytSck5WJJQiZ&#10;z0QBcdAK+kf2TP8Agnn8Fv2F9FuLH4T/AA58M+C1vAFuZ7S38y8ulHRZbiQtNIB2DOQK9noo12Aa&#10;E/2qdQB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Z/b1/wCCo2ifsG/tE/s+fDvVfC+pa9d/tBeJx4Y0+7tblIo9Kk+02Nv5sqsCXXN8hwuDhD6ivqav&#10;yJ/4OMx/xs2/4Jo/9laH/p18PV+u1ABRRRQAUUUUAFFFFABRRRQAUUUUAFFcR8e/2jPA/wCy58Ob&#10;jxd8Q/FGk+D/AAzazR28upalL5UEckjbUUt6sTge9dT4f8Q2firQrHVNOuYrzT9Sgjura4jOUnid&#10;QyOp7hlIIPoaAL1FFee/Gv8Aap+Hf7OOr+F9P8deMNE8K3njW/Gl6FFfz+W2qXRKKIoh/E2ZEGPV&#10;hQB6FRRRQAUUUUAFFFFABRRRQAUUUUAFFFFABRRRQAUUUUAFFFc/8TvijoHwY+H+r+KvFWrWeg+H&#10;dBtmvNR1C7fZBZwryzuewHc0AdBRXN/Cb4t+G/jp8OdJ8XeENasfEXhnXYftGn6lZv5kF3HkruRu&#10;4ypH1BrpKACiiigAoorz34MftU/Dv9orX/Fel+BfGGh+KNQ8D350vX4LCfzH0m6DSL5Mo/hbdFIM&#10;eqH0oA9CooooAKKKKACiiigAooooAKKKKACiivPfjF+1T8PP2e/FPhDQ/G3jDQ/DOrePr/8Asvw7&#10;a30/lyaxdF4k8mEfxNumiXHq49aAPQqKKKACiiigAooooAKKKKACiiigAooooAKKKKACiiigAooo&#10;oAKKKKACiiigAooooAKKKKACiiigAooooAKKKKACiiigAooooAKKKKACiiigAooooAKK891/9qn4&#10;d+F/2hNE+E+o+MNDs/iT4lsG1TS/Dss+L69tVE5aZE7qBbT5P/TJvSvQqACiiigAooooAKKKKACi&#10;sP4hfEXRfhN4D1jxR4l1S10Xw/4fs5dQ1K/um2Q2dvGpeSRz2VVBJPoKpfB/4z+F/wBoH4baV4x8&#10;Fa9p3iXwvriNJYanYyeZb3Sq7RsVbuA6Mp9waAOpooooAKKKKACiiigAooooAKKKKACiiigAoooo&#10;AKKKKACiiigAooooAKKKKACiiigAorz67/ap+Hdh+0Ja/CebxhokXxIvbA6rB4daf/TpbUBz5wT+&#10;78j8/wCya9BoAKKKKACiiigAooooAKKKKACiuH+Pf7R3gf8AZa+Hk3i74ieKNJ8H+GbaaO3l1HUp&#10;fKt0kkO1ELerHgD1rqtB1+18T6JZ6lp9xFeafqEEd1bTxnKTRSKGRwe4KkEH0NAF6iiigAooooAK&#10;KKKACiiigAoorz34L/tVfDv9ovxB4r0rwL4w0PxRqHga/Ol6/BYT+Y+k3QZ18mYfwtuikGPVD6UA&#10;ehUUUUAFFFFABRRRQAUUUUAFFFFABRRRQAUUUUAFFFFABRRXnvx2/aq+Hf7MUWgv8QfGGieEV8UX&#10;66XpJ1Gfyvt903Ihj9WOelAHoVFFFABRRRQAUUUUAFFFFABRRRQAUUUUAFFFFABRRRQAUUUUAFFF&#10;FABRRRQAUUUUAFFFFABRRRQAUUUUAFFFFABRRRQAUUUUAFFFFABRRRQB+RP/AAcZ/wDKTf8A4Jo/&#10;9laH/p18PV+u1fkT/wAHGf8Ayk3/AOCaP/ZWh/6dfD1frtQAUUUUAFFFFABRRRQAUUUUAFFFFAH5&#10;m/8AB24Mf8EYPFn/AGMWjf8ApUK+7v2Qf+TTfhf/ANilpX/pHFVj9oj9mrwL+1p8Mbjwb8RvDdh4&#10;s8L3c0VzLp97u8p5I23Ix2kHKtz1rrPDfh6z8IeHdP0rTbdLPTtLto7S1gTO2GKNQqIPYKAOfSgD&#10;Qr8if+Dn8Y/aE/YT/wCytQ/+lOnV+u1ea/Hj9kj4cftOaz4S1Dx94S03xNeeBdQGraDLdb92mXQZ&#10;GEse1h82Y0POR8ooA9KooooAKKKKACiiigAooooAKKKKACiiigAooooAKKKKACvlH/gucMf8Egf2&#10;iP8AsSr7/wBAr6urm/ir8KvD/wAcvhxrXhDxZpdtrnhnxDavZajYXGfKu4W+8jYIOD7EUAfLf/Bv&#10;t/yhl/Z9/wCxb/8AbmavsiuX+D/wf8M/s/fDPR/Bvg3R7bQPC/h+H7Np2n227yrSPcW2ruJOMsTy&#10;e9dRQAUUUUAFfkT/AMGyPP7WX7f/AP2VuX/0s1Wv12rzX4F/sk/Dj9mjxH4w1bwH4S0zwzqPj7Uf&#10;7W8Qz2hfdqt0WkYyybmPzbpZDxgfOaAPSqKKKACiiigAooooAKKKKACiiigAr8iv+Dk//k/X/gnP&#10;/wBlaX/04aLX6615t8bv2Svhv+0j4v8ABev+OPCWm+JNX+Heo/2t4burrfv0i63xP5se1gN26CI8&#10;5GUFAHpNFFFABRRRQAUUUUAFFFFABRRRQAUUUUAFFFFABRRRQAUUUUAFFFFABRRRQAUUUUAFFFFA&#10;BRRRQAUUUUAFFFFABRRRQAUUUUAFFFFABRRRQAUUUUAfkT+1z/yuMfst/wDZJr3/ANE+KK/XavNv&#10;EX7JHw48XftKaD8YdS8J6befE3wvpzaTpXiBy/2qytWE4aJcNt2kXVx1Un96fbHpNABRRRQAUUUU&#10;AFFFFAHzV/wWTH/Gp39o7/snOuf+kMteaf8ABt2P+NJXwF/7Bd9/6c7yvsH4l/DfQ/jF8PNa8KeJ&#10;9Ng1jw74jsptO1Kwnz5V5byqUkjbBB2srEcEHmqHwT+CXhb9nH4W6T4J8D6LaeG/Cugo0Wn6da7v&#10;JtUaRpGC7iTy7sTk9SaAOuooooAKKKKACiiigAooooAKKKKACiiigAooooAKKKKACiiigAooooAK&#10;KKKACiiigD8ifiMP+OxjwH/2SWU/+Qb+v12rzW9/ZI+G+o/tJ2nxhm8J6bL8TLHTjpMHiAl/tUVr&#10;hwYh823biR/4c/Ma9KoAKKKKACiiigAooooAKKKKAPzJ/wCDuL/lDP4m/wCxk0f/ANKK+9f2Tf8A&#10;k1n4Z/8AYqaX/wCkkVSftE/s0eBf2tPhpP4N+I/hnT/Fvhe6njuZdOvd3lPJGdyMdpByDyOa67w5&#10;oFp4T8P2Ol6fbra6fptvHa2sCfdhiRQqIO+AAB+FAF+iiigAooooAKKKKACiiigAr8if+DZPn9rT&#10;/goB/wBlbl/9LNVr9dq81+Bf7JPw4/Zo8R+MNW8B+EtM8M6j4+1H+1vEM9pv3apdFpGMsm5j826W&#10;Q8YHzmgD0qiiigAooooAKKKKACiiigAooooAKKKKACiiigAooooAK/In/g7EP/Ek/ZN/7K1a/wDo&#10;K1+u1eb/ALQv7JHw4/ati8Op8RPCOmeK18J6iuraQLwvixul6SptYfMPfIoA9IooooAKKKKACiii&#10;gAooooAKKKKACiiigAooooAKKKKACiiigAooooAKKKKACiiigAooooAKKKKACiiigAooooAKKKKA&#10;CiiigAooooAKKKKAPyJ/4OM/+Um//BNH/srQ/wDTr4er9dq/In/g4z/5Sb/8E0f+ytD/ANOvh6v1&#10;2oAKKKKACiiigAooooAKKKKACiiigD4d/wCCpP8AwXK+HP8AwTM8M3T3Wl6l428RafPDDdaXp0ix&#10;i18wjHmSN8obBztGSOOler/sN/8ABSr4f/t3aDbv4cku9L1t7KO+m0m+ULOkbKpLKQcOoLAZHI49&#10;a/BL/gvX8FfGHhnWviVo+o6Xq17q954l+3wbIWlkvbeS5aSOZdoO5ShBOPu4I7V9Wf8ABB/4XeJf&#10;EX7Ufw91Sxtb2HTfC+lNLq9wF2pAjWTxLG+eMs7qu373Uj7pIAP3Mr5T/wCCkf8AwVE0v/gnR48+&#10;Cehal4V1DxJJ8Z/FKeGLaW2uEhGnO0kCea4YZYZnBwOflr6sr8r/APg4/wDgv4w+LPx3/YqufC3h&#10;XxF4kt/D3xRivdUl0zTprtNNgFxYEyzGNSI0wrHc2BhT6GgD9UKKKKACiiigAooooAKKKKACiiig&#10;AooooAKKKKACiiigAry39tL9pe1/Y2/ZR8ffFS90u41q18CaPNq8tjDII5LpYxkorHgE+p4r1Kvm&#10;L/gs/wCENW+IP/BKj49aJoOmahrWs6n4PvLezsbG3e4ubqRlwqRxoCzMewAJNAHf/sH/ALV1p+3F&#10;+yJ4E+LVjpNzoVn4507+0IrC4lEslsPMdNpYcE/Jnj1r16vkv/ghV4I1r4b/APBI74F6H4i0nUtC&#10;1rTfD/lXdhqFs9tdWr/aJTteNwGU4IOCBwRX1pQAUUUUAFfKf/BOT/gqJpf/AAUP+KPx08M6d4W1&#10;Dw7L8EPFLeGLqa5uUlXU3EtzF5qBRlRm2JwefmFfVlflf/wbofBjxh8KP2oP25rzxR4V8ReHLTxJ&#10;8UZL3SZ9T06a0j1OA3epsJYGkUCRNrody5GGHqKAP1QooooAKKKKACiiigAooooAKKKKACvlP/go&#10;b/wVD0v/AIJ/fHD4AeCtQ8K6h4hn+PXikeGLW5t7lYl0pzPZw+a4YZYZuwcDnCH2r6sr8r/+DhT4&#10;MeMPil+27+wJqXhnwr4i8Qaf4Z+KC3usXOm6dNdQ6VB9u0hvNnZFIiTbHIdzkDCMexoA/VCiiigA&#10;ooooAKKKKACiiigAooooAKKKKACiiigAooooAKKKKACiiigAooooAKKKKACiiigAooooAKKKKACi&#10;iigAooooAKKKKACiiigAooooAKKKKAPlP4q/8FRNL+F3/BWr4afspy+FdQu9W+JHhabxPDrq3KC3&#10;skjTUmMTRkbiT/Zzcjj94PQ19WV+V/7U/wAGPGGs/wDB2R+zX43s/CviK68GaR8L7yzvtdh06Z9N&#10;s52i8SBYpLgL5aOTLEArMCfMT+8M/qhQAUUUUAFFFFABRRRQB5z+1v8AtBW/7KH7L3xC+Jl5p8+r&#10;WvgHw/e69LZROI5LtbaFpTGrHgFguATxk1zv/BPb9sKz/b9/Y58D/F/T9FuvD9n41tprmLT7iVZZ&#10;Lby7iWAgsvByYieOxFYP/BWvwvqfjj/gmB+0Bo2i6ffatq+qeANZtbOys4GnuLuV7OVUjjRQWZmY&#10;gBQCSTXnf/Bvt4C1z4W/8EdvgjoPibR9U8P65p2m3iXWn6lava3VszajdsoeNwGUlWUjIGQQe9AH&#10;2VRRRQAUUUUAFFFFABRRRQAUUUUAFFFFABRRRQAUUUUAFFFFABRRRQAUUUUAFFFFAHyn4g/4Ki6X&#10;oP8AwVp0P9lNvC2oSatrXhZvE666LlPs8SBJ28ox43Z/cHnOPmFfVlflf4/+DHjC5/4OyfBPjePw&#10;r4ik8G2/wukspddXTpjpsc5ivgImuNvlh8so2ls/MPWv1QoAKKKKACiiigAooooAKKKKAPm//gqf&#10;/wAFDdN/4Jffsial8WdU8O33imz07ULSwNhazrBI5uJNgYMwxweTXuHwu8bx/E34aeHfEkMD2sXi&#10;DTLbU0hc5aITRLIFJHGQGwcelfBH/B0x8KvE/wAZ/wDgkf4i0Pwf4d1zxVrU3iDSpUsNIsZb25dF&#10;nyzCONWYgDknHFfbv7L+nXGjfs0/DuzvIJrW7tPDOmwzwyoUkhkW1iVlZTyGBBBB5BFAHdUUUUAF&#10;FFFABRRRQAUUUUAFfKf/AATl/wCComl/8FDvil8dfDGm+FtQ8OzfA/xS3hi6mublJV1NxLdReagU&#10;ZUZticHn5hX1ZX5X/wDBul8GPGHwo/ai/bmvPFHhXxF4cs/EnxSkvdJn1PTprSPU4Dd6mwlgaRQJ&#10;Ew6HcuRhl9RQB+qFFFFABRRRQAUUUUAFFFFABRRRQAUUUUAFFFFABRRRQAV8p/8ABUP/AIKiaX/w&#10;TLs/hbNqnhXUPFH/AAs7xTF4YhFrcpD9idwCJW3D5gM9BzX1ZX5Xf8HPvwY8YfGPR/2X18I+FfEX&#10;ihtH+KNte340nTprw2UAVcyy+Wp2IP7zYFAH6o0UUUAFFFFABRRRQAUUUUAFFFFABRRRQAUUUUAF&#10;FFFABRRRQAUUUUAFFFFABRRRQAUUUUAFFFFABRRRQAUUUUAFFFFABRRRQAUUUUAFFFFAH5E/8HGf&#10;/KTf/gmj/wBlaH/p18PV+u1fkT/wcZ/8pN/+CaP/AGVof+nXw9X67UAFFFFABRRRQAUUUUAFFFFA&#10;BRRQelAHI/E34IeD/jLZxW/ivw3o2vRw58k3tssjRZOTtYjK5wM4POK0PA/w28P/AA00v7D4b0XS&#10;9DsmYyGCwtkt42Y9WIUAEnjnrX4rf8FyP+C7Hxh+E+l+KLX4NeIIvBNj4Z1aPTUv47C3urnUGWbZ&#10;KxM6SKqblO0IAccknOB9Rf8ABG//AIKu+NP2ntf0XwP8Tbm11jWta0v7dY6vDaxWss8qxCWSORIl&#10;SP7gYqUVcbcHPWgD9JaZjrT6/Of/AILt/t4/FX9jD4x/soaV8N/E6+HbD4mfEOLQvEkR020vP7Qs&#10;zNZqY908TmPiaQboyjfN14GAD9GKKKKACiiigAooooAKKKKACiiigAooooAKKKKACiiigAppHy/h&#10;Tq+ff+Cq3xv8Ufs0/wDBOP4y+PvBep/2P4s8J+F7vUdKvTbxXH2adFyr+XKrxvj0dSD3BoA+gFGK&#10;dXzT/wAEev2gPF37VP8AwTP+D/xC8easNc8X+KtE+2apfC1htRdS+dIu7y4USNflUDCKBx0r6WoA&#10;KKKKACmCn1+c/wDwQz/bx+K37ZP7Qn7Xuh/EfxQviDS/hZ8Q5NC8MQrptpaf2dZi5v0EW6CJGl+W&#10;CMbpS7fLnOSSQD9GKKKKACiiigAooooAKKKKACiiigApmM0+vzo/4La/t4/FX9kD9rb9i/wv8O/F&#10;C6Bofxa+Ia6F4qtjptpd/wBqWf2zS4vL3zxO0XyXEw3RFG+fOcgEAH6L0UUUAFFFFABRRRQAUUUU&#10;AFFFFABRRRQAUUUUAFFFFABRRRQAUUUUAFFFFABRRRQAUUUUAFFFFABRRRQAUUUUAFFFFABRRRQA&#10;UUUUAFFFFABRRRQA096dX5z/ALRf7eHxV8Bf8HJnwF/Z/wBL8ULa/CXxt8PbrXdZ0P8As20kN3eJ&#10;HrzLJ9oaI3CYNlbHakiqfL5B3Nn9GKACiiigAooooAKKKKAI/WlC7P8A9VeI/wDBSv4weIv2ff8A&#10;gnx8a/HXhHUP7K8UeEfBeq6vpN55EdwLW6gtZJI38uRWR8MoO1lIOMEEcVw3/BE79pHxp+13/wAE&#10;uvhL8SPiFrH9v+MvFFjdzanf/ZIbT7Q6X9zEp8qBEiXEcaD5VGcZOSSSAfVVFFFABRRRQAUUUUAF&#10;FFFABRRRQAUUUUAFFFFABRRRQAUUUUAFFFFABRRRQAUUUUANxinV+c/jX9vH4q6P/wAHJnhL9n+3&#10;8ULH8JdU+HkmvXOh/wBm2jGS8Ed4wk+0GI3A5iQ7RIF+Xpyc/oxQAUUUUAFFFFABRRRQAUUUUANx&#10;QFx0r4Z/4OI/2x/iP+wf/wAEz9d+IXwr8Qr4Z8XWet6baQ35sLa+2RTTbZF8u4jkjOV4yVJHYivr&#10;b9nvxRfeOfgH4G1zVJ/tWp6xoFhfXc2xU82aW3jeRtqgKMsxOAABnAAHFAHZUUUUAFFFFABRRRQA&#10;UUUUAFMUcU+vzn/4IZ/t4fFb9sj9ob9r7QviN4oXxBpPws+Ib6F4YhXTbS0/s2zFzqCCLdBEjS/L&#10;BEN0pdvlznJJIB+jFFFFABRRRQAUUUUAFFFFABRRRQAUUUUAFFFFABRRRQAU3HBp1fnP/wAHBv7e&#10;XxV/Ya0z9nuT4X+KF8NP46+IdvoWtk6baXv22zZVLRf6RFJszn7ybWHrQB+jFFFFABRRRQAUUUUA&#10;FFFFABRRRQAUUUUAFFFFABRRRQAUUUUAFFFFABRRRQAUUUUAFFFFABRRRQAUUUUAFFFFABRRRQAU&#10;UUUAFFFFABRRRQB+RP8AwcZ/8pN/+CaP/ZWh/wCnXw9X67V+RP8AwcZ/8pN/+CaP/ZWh/wCnXw9X&#10;67UAFFFFABRRRQAUUUUAFFFFABRRRQB/OB/wXN/Zr0n4h/GT4heEfAOuWt3Heawt/cSTqVhs7oyG&#10;S4t1Zc7tjllyBgHK9VJP1X/wb5fDjw3D8eYZdX1dY/FXhnQRDpVhtxHd5jWKeVGPUoufkxnDlucH&#10;Hz3+3N4cs/hZ+1f8RLGTWLG8t4deupPtYmyn7yUybGdurKWKt/tKete7f8EOvCEPif8Abbs9SbU7&#10;W3/sLSrq7itzLh78vGYcIOjBRKXPptB9wAftFXwz/wAFhv8AgmN4z/4KE/FH9m/XPCmseHtLtvg7&#10;43j8S6qmpvKrXVus1q5SHYjZfEDfewORzX3NWbr3jLSfCs1pHqeqafp0l/J5Nqt1cpC1w/HyoGI3&#10;HkcDJ5FAGlRRRQAUUUUAFFFFABRRRQAUUUUAFFFFABRRRQAUUUUAFeKf8FGf2bdY/a//AGF/in8M&#10;NAu7Cw1rxx4eudJsri9LLbwyyLhWcqCwX1wCa9rqtqus2mhadNeX1zb2dpbqXlmnkEccSjqWY4AH&#10;uaAPDf8AgmB+yxrn7E/7A3wx+FXiS903UNc8E6T9gvLmwZmtpn82R8oWCtjDDqBXvdVdI1uz8Qab&#10;DeafdW99Z3C7op7eVZYpB6qykgj6VaoAKKKKACvhr/gkJ/wTH8Z/8E/fjb+034l8Vax4f1Sz+NXj&#10;d/EukR6a8rSWluZ72QJNvRQH23KfdJGQea+5azdC8ZaT4ouLyHTNU0/UZtPk8m6S2uUma2fkbXCk&#10;lWyCMHB4PpQBpUUUUAFFFFABRRRQAUUUUAFFFFABXw3/AMFZv+CZHjP9vT9pX9lXxn4X1jw/pmn/&#10;AAL8bjxLrMWovKst5ALrT5tkGxGBfbaSfeKjLLz6fclZut+MdJ8NXdnb6lqmn6fPqUnk2kdzcpE9&#10;0+QNsYYgs2WUYGTyPWgDSooooAKKKKACiiigAooooAKKKKACiiigAooooAKKKKACiiigAooooAKK&#10;KKACiiigAooooAKKKKACiiigAooooAKKKKACiiigAooooAKKKKACiiigD4Z+OX/BMbxp8Tf+C8fw&#10;b/aks9Y8Pw+Cfh34JuPDV/p0sko1GeeSPWFV41CFNmdRizlgfkfjpn7mrNufGOk2fiW30WbVNPi1&#10;i6jM0Fi9yi3MyDdlljJ3MvyNyBj5T6GtKgAooooAKKKKACiiigDyP9vX4A6r+1N+xR8V/hrod1ZW&#10;WseO/Cmo6FZXF4WWCGa4t3iRnKgkKCwzgE47GuR/4JO/sh+IP2Dv+Ce3w1+Evii+0vUtd8G2dzb3&#10;dzpzO1rKZLyeddhdVbG2UDkDkGvoLU9VttF0+e7vJ4bW1tUMs080gjjiQclmY8AAckngVHoev2Pi&#10;bS4b7Tby11CyuATFcW0qyxSAEg7WUkHkEcHqKALlFFFABRRRQAUUUUAFFFFABRRRQAUUUUAFFFFA&#10;BRRRQAUUUUAFFFFABRRRQAUUUUAfDPiv/gmP4z13/gvF4a/aki1jw+vgnRfBD+GZdOaSX+0XuDHc&#10;rvC7NmzMy/xZ4PFfc1ZsnjLSYvEseitqmnrrEkfnLYm5T7Syc/MI87tvB5xjg1pUAFFFFABRRRQA&#10;UUUUAFFFFAHyD/wXB/4J+eKv+CmX7A+sfCvwbqmi6PreoarYX6XOqvItsqQS72BMas2SOnFfSvwS&#10;8EXXw1+DPhHw7eSQzXfh/RbPTZniJ8t3hgSNiuQDglTjgcVs+IvFem+ENMa91bULHS7NWCtPdzrB&#10;EpPQFmIGT9auW11HeW8c0LrJFIodHRgyup6EEdQaAJKKKKACiiigAooooAKKKKACvhn/AIJC/wDB&#10;Mfxp/wAE/vjb+054l8Vax4e1Sz+NXjd/EukR6a8rSWlubi9kCTb0UB9tyn3SRkHmvuas3QvGWk+K&#10;Li8h0zVNO1GbT5PJuktrlJmtn5G1wpO1sgjBweDQBpUUUUAFFFFABRRRQAUUUUAFFFFABRRRQAUU&#10;UUAFFFFABXw1/wAFr/8AgmR4z/4KTad8E4vB+seHtIb4a+N4fEuof2o8qi4t0ABSPYjZfjvge9fc&#10;tZviDxjpPhIW/wDa2qadpYvJPJgN3cpD57/3V3Ebm9hzQBpUUUUAFFFFABRRRQAUUUUAFFFFABRR&#10;RQAUUUUAFFFFABRRRQAUUUUAFFFFABRRRQAUUUUAFFFFABRRRQAUUUUAFFFFABRRRQAUUUUAFFFF&#10;AH5E/wDBxn/yk3/4Jo/9laH/AKdfD1frtX5E/wDBxn/yk3/4Jo/9laH/AKdfD1frtQAUUUUAFFFF&#10;ABRRRQAUUUUAFFFFAH8zn/BxR+zJ4t/Z60nx5Pqtjff2TrXiIajp2pgM0N1FNcl1/ef3wH2sCc5B&#10;/H7P/wCDf39l/wAWat8TfCfxEuNPvNN8L6BoewXM6tGt/NNa+UsaAj58ByxPQbR32iv0v/bt/YV8&#10;C/8ABRL9ny9+GnxEh1Cbw3fXcF7ILK5NvMJIX3phxyBnqO9el/D/AMB6f8M/Aei+G9LjaPTdBsYd&#10;PtVY7mEUSCNcnucKMnueaANqvyN/4Oc76e0/aB/YX8maWISfFiFWCOV3g3On8HHWv1yrwb9s3/gn&#10;P8Ov27fFfwz1jx3Dq0158J9dXxDoRs7xrdVuleJwZAPvrmFOD70Ae80UUUAFFFFABRRRQAUUUUAF&#10;FFFABRRRQAUUUUAFJupay/GSXkvhPU49PO2+e0lFuR2k2Hbx9cUAedfET9tr4dfDDxPJpGpa3uvo&#10;X2TrbQPOsB6YYqCAR6da8M/4LAfFXRvif/wRl/aC1jw3qUd7at4KvtssLFWjbYMqw6qwz0OCK+O9&#10;WhurbVLiO+WZLyOVlnWXO8SZIYHPO4HOfx96+gP2Mv2c7P8Aar+EHxY+H/iqPUH8A+MtHGkaktvI&#10;0JdpCchHH3XCZyRzyPagD0j/AIN/blrn/gjb8AZJXeSRvDeWZm3E/wCkT9a+yK89/ZW/Zo8M/sef&#10;s9+Ffhn4PS8j8M+D7P7Fp63UxmmWPez/ADOeWOWPNehUAFFFFABX5G/8Gzt/Nd/tX/t+LNNNKIvi&#10;zIqB2J2D7ZqvA546V+uVeDfsb/8ABOf4c/sMeOfil4h8DQ6tHqHxe11vEWvm8vGnV7oyTyZjB+4u&#10;64k4Ht6UAe80UUUAFFFFABRRRQAUUUUAFFFFABX5G/8AByJfT2v7eX/BOxYZpo0m+LCq6qxUOP7Q&#10;0Xg+vU9a/XKvBv2vv+Cc/wAOf23Pih8JfF3jaHVpNX+C+ujxF4dNpeNBGl0JbaXMqj767rWLg9s+&#10;tAHvNFFFABRRRQAUUUUAFFFFABRRRQAUUUUAFFFFABRRRQAUUUUAFFFFABRRRQAUUUUAFFFFABRR&#10;RQAUUUUAFFFFABRRRQAUUUUAFFFFABRRRQAUUUUAfkb+1vqEyf8AB4X+y7brNMsD/Ci9LxhjsY+T&#10;4nOSOnYflX65V4L48/4JzfDn4i/t/eCv2k9Rh1Y/EnwDoUvh7S5I7xltFtZBeqweLozYv5+T6r6V&#10;71QAUUUUAFFFFABRRRQB81/8Fi52g/4JR/tGPGzI6/DrXCrKcFT9il715n/wbh3T3n/BFP4DySyP&#10;JI2mXxLOdzN/xM7wdfwr6u/aB+Buh/tK/A3xd8PfEi3D+HvGuk3Oi6itvKYpTbzxtHJtYcq21jg9&#10;jWP+yL+yp4V/Yo/Zy8MfC3wTHex+F/CMMsFgt3OZ5lWSaSZtznk/PI34YFAHpVFFFABRRRQAUUUU&#10;AFFFFABRRRQAUUUUAFFFFABRRRQAUUUUAFFFFABRRRQAUUUUAfkd8Rb+cf8AB4V4DtxNL5B+E0rG&#10;LcdhPlX56dPT8q/XGvBtX/4J0fDrWv2/tL/aTmh1b/hZWkaE3h2CUXjC0+ykSjBi6FsTPz9PSvea&#10;ACiiigAooooAKKKKACiiigD8y/8Ag7VvJrL/AII2+JpIZZIZP+Ek0cBo22kf6Tzz1r7y/ZRcv+y3&#10;8NWLFi3hXTCcnqTaRVzf7d37CvgX/gon+z3efDP4iR6lN4Zvru3vZVsbo203mQvvTDjnGeo716h4&#10;G8G2fw98FaPoOniQWGh2MOn2wkbcwiijWNMnudqjJ70Aa1FFFABRRRQAUUUUAFFFFABX5G/8Gz9/&#10;Nd/tY/t+LNNNKI/izIqB2J2D7ZqvA9K/XKvBv2OP+Cc/w6/YZ8dfFLxF4Gh1aPUPi/rreItfN5eN&#10;OrXRknk/dg/cXdcScD29KAPeaKKKACiiigAooooAKKKKACiiigAooooAKKKKACiiigAr8jv+Dre+&#10;mstF/ZP8iaWLzPizahtjFd42rwcda/XGvBv24/8AgnP8Ov8AgoPb+BoviFDq0yfD3XU8Q6SLK8a3&#10;23SAAF8feXjoaAPeaKKKACiiigAooooAKKKKACiiigAooooAKKKKACiiigAooooAKKKKACiiigAo&#10;oooAKKKKACiiigAooooAKKKKACiiigAooooAKKKKACiiigD8if8Ag4z/AOUm/wDwTR/7K0P/AE6+&#10;Hq/XavyJ/wCDjP8A5Sb/APBNH/srQ/8ATr4er9dqACiiigAooooAKKKKACiiigAooooA+J/+Ci//&#10;AAXP+FP/AATpkvLfXLfV/El9pssUN9DpcasLN5CoCMxON2DkgdO9epfsN/8ABSXwD+3horSeGXvN&#10;P1aO3W8fTb5Qk/kNjbIMEhl5GcdC2DX8/wD/AMF//htrHw21X4oaVrG+a+bxQt2smQzTwzzmWJzt&#10;GMlHXIA4ORjjFfaH/Bvb8O9W8TftHeF9bs2aPTfDPhsyaid4UOstt5McZB5OXIbjps/MA/bavBv2&#10;zP8Agox8Of2EfFPw00fx7NrEN58WNdXw7oP2GyNwr3TPEgEhBGxczJyff0r3mvyN/wCDnSxnu/2g&#10;v2F2hhlm8v4sQs5RC20fadP5OOnfrQB+uVFFFABRRRQAUUUUAFFFFABRRRQAUUUUAFFFFABSFARi&#10;looA878f/sn/AA/+J/iJtW1rw3aXOoSHMkyM8Jm/39hAb6nnpzxVP4w/EvwP+wj+zP4l8aalYtpP&#10;gvwLpsup30en2/mSLFGMsVXq7H3OTXqFfKP/AAXFha5/4JE/tDJEjPI3gq+AVV3M3y9hQB7Z+yx+&#10;0v4b/bC/Z98L/Ezwc95J4Z8YWf27T2u4DBO0e5k+ZD905U8V6FXxz/wb/W8lt/wRs+AEciPHIvhv&#10;5lZdrA/aJu1fY1ABRRRQAV4N+xz/AMFGfhz+3P47+KXh3wLNrE2ofCDXW8O+IBe2Rt0S6WSeMiIk&#10;neu63k5HbHrXvNfkb/wbPWE1n+1f+3200M0SyfFmQoXQqHH2zVORn6/rQB+uVFFFABRRRQAUUUUA&#10;FFFFABRRRQAV4N+15/wUZ+HP7EfxN+E3hLxxNrEWr/GjXR4d8OCysjcRvdGW3ixKwI8td11Fyff0&#10;r3mvyO/4ORLCe5/by/4J1tDDJIsXxZVnKIW2D+0NF6kdOlAH640UUUAFFFFABRRRQAUUUUAFFFFA&#10;BRRRQAUUUUAFFFFABRRRQAUUUUAFFFFABRRRQAUUUUAFFFFABRRRQAUUUUAFFFFABRRRQAUUUUAF&#10;FFFABRRRQB4L47/4KM/Dn4dft++Cv2bNSm1gfEvx9oUniHS447ItZG1jW9Zi82cK2LC44x2X1r3q&#10;vyN/a3sZpP8Ag8K/ZdnWGVrdPhReqZAh2A+T4n6n8RX65UAFFFFABRRRQAUUUUAcb+0B8cdD/Zp+&#10;B3i34heJmuo/DvgrSbnWtTa3i82ZbeCJpZNifxNtU4Hc1j/sjftV+Ff22P2dPC/xR8DyX0nhbxdD&#10;JPp7XsBt5ysc0kLbkJJX54m/DmvM/wDgsXA0/wDwSj/aNjjVnkb4da4FVF3M3+hS8Ae9ea/8G4dt&#10;Jbf8EUvgPHNHJHImmX25XXawP9p3nagD7gooooAKKKKACiiigAooooAKKKKACiiigAooooAKKKKA&#10;CiiigAooooAKKKKACiiigDwXVv8Agoz8OdF/b80v9myebVx8S9X0JvEUEYsibP7KFlYkzZwGxC/G&#10;PT1r3qvyN+I1jMf+DwvwLceTL5C/CaVTJsOwHyb/AIzX65UAFFFFABRRRQAUUUUAFFFFAHjX7df7&#10;dXgX/gnb+z9efEz4jS6pD4Zsby3sZW0+0N1MJJn2J8gI4z37V6f4H8Z2fxC8F6Pr2ntIdP1yygv7&#10;UyLtcxTRrImR2O1hx61+cX/B2rZS33/BG7xNHBFJNJ/wkejkLGpZv+Pj0FfeP7KCMn7Lnw1DLgr4&#10;V0sEHt/okXFAHoVFFFABRRRQAUUUUAFFFFABXg37HX/BRj4c/tzeOvil4d8CzaxNqHwf11vDviAX&#10;tkbdEuhJNGRESTvXdbycj29a95r8jf8Ag2fsJrT9rH9vxpoZolk+LMhQuhUOPtmq8jPWgD9cqKKK&#10;ACiiigAooooAKKKKACiiigAooooAKKKKACiiigArwf8Abh/4KMfDn/gnxa+BpviJNrEK/ELXU8O6&#10;R9gsjc7rp8EB8EbV5617xX5Hf8HW9hPe6L+yf5MM03l/Fm0ZtiFto2r1x0oA/XGiiigAooooAKKK&#10;KACiiigAooooAKKKKACiiigAooooAKKKKACiiigAooooAKKKKACiiigAooooAKKKKACiiigAoooo&#10;AKKKKACiiigAooooA/In/g4z/wCUm/8AwTR/7K0P/Tr4er9dq/In/g4z/wCUm/8AwTR/7K0P/Tr4&#10;er9dqACiiigAooooAKKKKACiiigAooooA/nb/bP0m6vf2pPiRa+IvL1K8TxLfpMZ1EgcidwvByOA&#10;Bgdhgdq9s/4Ir6xNov7ffhW1t7r7Hb6hY31tJCAdt0q2skgjwOOGjDenyVwv/BwV+z344/YTuPGX&#10;xc0fTbXVPC3iDXFuIrlv9XaS3cpLxSKDkEOzbT0Ix7ivoH/gir+wb441j4oeEfi54s0l9D0XTbEa&#10;haxXC4kv557cqmxc5CKJS+491UdDQB+uNZmv+C9H8Vz2cmqaTpupSafJ51q91apM1s/HzIWB2twO&#10;Rg8CtOvhr/gsH/wU18Yf8E9/ij+zhonhfSNF1S2+MXjePw1qj6gHLWsDS2qb4tpHzYnbrxwKAPuW&#10;iiigAooooAKKKKACiiigAooooAKKKKACiiigAooooAKrato1nr+mT2V9a299Z3SlJoLiISRSqeoZ&#10;WBBHsas14p/wUY/aQ1f9kH9hf4pfE7QbWzvtY8D+HrnVrO3uwfJmkjXIV9uDg+1AHsOi6HZeG9Lh&#10;sdOs7WwsrddsVvbRLFFEPRVUAAfSrVeCf8Ew/wBqbWf22P2Bvhj8VfEVnY6frXjXSft93bWQYQRP&#10;5siYTcScYUda97oAKKKKACszQfBej+Fbm8m0vSdN02bUpfOu3tbVIWupOTvkKgFm5PJyeT61p18N&#10;f8Ehf+CmnjD/AIKAfGz9prw14o0nRdMtPgt42fw1pMlgHD3cAnvYg8u4kbsWynjA5NAH3LRRRQAU&#10;UUUAFFFFABRRRQAUUUUAFZmu+C9H8UXljcanpOm6jcaZJ51nLdWqTPaPkHdGWBKNlVOVwflHpWnX&#10;w3/wVn/4KaeMP2C/2lv2VvBvhnSdF1LT/jl43Xw1rEt8HMlpAbrT4d8O0gbsXbnnI+UUAfclFFFA&#10;BRRRQAUUUUAFFFFABRRRQAUUUUAFFFFABRRRQAUUUUAFFFFABRRRQAUUUUAFFFFABRRRQAUUUUAF&#10;FFFABRRRQAUUUUAFFFFABRRRQAUUUUAZlz4L0e98T2+tTaTps2s2cZhgv3tUa6hQ7sqshG5V+d+A&#10;cfM3qa06+G/jh/wU08YfDH/gvD8HP2XbPSdFm8G/ETwTceJL7UJQ/wBugnjj1hgiEHbtP9nxdRn5&#10;m9q+5KACiiigAooooAKKKKAK+p6Ta63p09ne21veWl0hjmgnjEkcqHgqynIIPcHg1Hofh+w8MaVD&#10;YabY2mn2NuCsVvbQrDDECckKqgAckngd68v/AG9Pj5qn7LX7FHxW+JOi29reat4E8KalrtnBdZ8m&#10;aW3t3lRXxg7SVAOK5D/glD+11r37eP8AwT1+Gvxa8SWOn6brnjOzuLi6trEMLeIx3k8A2biTysQP&#10;PfNAH0XRRRQAUUUUAFFFFABRRRQAUUUUAFFFFABRRRQAUUUUAFFFFABRRRQAUUUUAFFFFAGY/gvR&#10;5fE6a22k6a2tRx+St+bZDdKnPyiTG7byeM45NadfDfir/gpp4w0L/gvD4a/Zcj0jRW8G6z4JfxLL&#10;qDB/tyzhLlggOduz9yvbPJr7koAKKKKACiiigAooooAKKK+U/wBub9tfWfg/4ni8K+FzDb6kIVnv&#10;LyRBIYN3KIinjJXkkg8Ed6APpzxJ4U0vxlpbWOsabYarZMwZre8t0niJHQ7WBHFXLe1js7eOGGNI&#10;oYlCIiLtVFHAAHQAelfj3+2r/wAFvPi9+xD+zNqXjGyTRfFl9BeWtrHHqlvsVQ8mC37rbnIP6D6H&#10;9Xvgn42uPiT8G/CfiK7jjhute0Wz1KZI87EeaBJGAz2BYigDqqKKKACiiigAooooAKKKKACs3QfB&#10;ej+Fbm8m0vSdN02bUpfOu5LW1SFrqTk75CoBZuTycnk+taVfDX/BIf8A4Ka+MP2/vjd+034Z8UaT&#10;oum2fwV8bP4a0l7AOHu4BcXsQeXcSN+LZTxgcmgD7looooAKKKKACiiigAooooAKKKKACiiigAoo&#10;ooAKKKKACszxF4L0fxeLb+1tJ03VPscnnW/2u1SfyH/vJuB2t7jmtOvhv/gtZ/wU08Yf8E27D4Jy&#10;+EtJ0XVm+JXjeHw1f/2iHPkQOFJePaR84z34oA+5KKKKACiiigAooooAKKKKACiiigAooooAKKKK&#10;ACiiigAooooAKKKKACiiigAooooAKKKKACiiigAooooAKKKKACiiigAooooAKKKKACiiigD8if8A&#10;g4z/AOUm/wDwTR/7K0P/AE6+Hq/XavyJ/wCDjP8A5Sb/APBNH/srQ/8ATr4er9dqACiiigAooooA&#10;KKKKACiiigAooooA/Bn/AIOMv21fGH7bHwy8WfBrwNpdo3h3Sdagik3FBcanNaz/ADyeY5ASMOp2&#10;hTlgMknIA+wP+CK//BSTxF8UYfDXwh8eW9o2rWOiRRaXf28YiZ/s0ChoJVX5SVRDtdQMiMg5JyfL&#10;v28/+CRXxGsPjXr3iTwDo/8Awk3h/wAQ30l8IIJo47mwkmfc0ZRioKbnO0rnA6gYyfXf+CT/APwS&#10;98YfAb4sL8RPiBbQ6PfafbzW+maYs6TTI8qmNpZGQlQNhYAAkndk4xigD9Gq/Of/AILtfsJ/FD9s&#10;r4x/sn6r8O/DY16x+GfxDi1zxFJ9tgt/sNmJ7JjJiV1L/LFIcIGPy9ORn9GKM5oAKKKKACiiigAo&#10;oooAKKKKACiiigAooooACcVVbXLJLryGvLZZv+eZkG78uteb/tjfErUvhP8As9a9rWk7o9QjWOCK&#10;Uf8ALDzZFjL/AFG4498V+ZM/ivVLvWm1CXUr2S/Zt5uDO3m5zn72c8Hn60AfsRmivDf2Avizq3xZ&#10;+AkdxrUj3V5pd5JYfaX5a4VVRlLHuw37c99vrXuVABXz3/wVX+CXib9pL/gnH8ZfAfg3T/7W8U+K&#10;/C93p2l2fnJD9pndcKu9yFXPqxA96+hKAc0AfNH/AAR6+AHiv9lr/gmf8H/h9440v+x/FnhbRPse&#10;pWQnjn+zy+fK23fGSjfKwOVJHNfS9GaKACiiigAr85/+CGf7CXxQ/Y6/aF/a+1v4heGxoWmfFH4i&#10;Sa74amF7Bcf2hZm5v3EmInYp8s8Rw4B+bpwcfoxRmgAooooAKKKKACiiigAooooAKKKKACvzn/4L&#10;b/sJfFD9rv8Aa2/Yv8T/AA/8OLrmi/Cf4hrrnii4N7Bb/wBm2n2zS5PM2yOrSfJbzHCAt8vTJGf0&#10;YozigAooooAKKKKACiiigAooooAKKKKACiiigAooooAKKKKACiiigAooooAKKKKACiiigAooooAK&#10;KKKACiiigAooooAKKKKACiiigAooooAKM18uf8FE/wDgpLpf7Dun6dptpp0eveLtaha4tbOSQpDb&#10;xBtvmykc7SwYADk7T0Ar50/Zl/4Lx3Xif4iafo3xE8O6XpelahMsB1SxkcfZC7cPIrEjyxkZI5HX&#10;npQB+l1FIG3DiloA/Of9ov8AYS+KHjz/AIOTfgJ8ftL8OLc/CrwV8PbrQtX1n7bAptLt4teVY/JZ&#10;xK2Te23KoV/edeGx+jFGaKACiiigAooooAKKKKAPDf8AgpZ8IvEH7QH/AAT4+NXgbwnY/wBp+J/F&#10;3gvVdJ0q0MqQ/abma1kjjTe7BV3MwGWIAzyRXD/8ET/2cPGP7Iv/AAS7+Evw78faX/Yni7wzY3cO&#10;pWIuI7j7O731zKo3xsyNlJEPyk9fXIr6qzzRmgAooooAKKKKACiiigAooooAKKKKACiiigAooooA&#10;KKKKACiiigAooooAKKKKACiiigD85/G37CfxQ1b/AIOTPCXx+t/Dgf4VaX8PJNDudZ+2wAx3Ziu1&#10;Efkl/NPMqchCvzdetfoxRmigAooooAKKKKACiiigAr5Q/bs/Ys1r4u+KI/FfhcR3V8YFt7yydxG0&#10;gU/I8ZOATgkEEjoMZ6V9X0UAfiV/wU1/4JBfHj9p79i/WND8I+Eo73XJNQsp7ewl1G3t5rhVly5B&#10;kcIoUcncwPTANfsD+z14YvvBHwD8D6LqcP2bUtH0CwsbuIMG8qaK3jR1yCQcMpGQSOK7MYHTFLmg&#10;AooooAKKKKACiiigAooooAK/Of8A4IafsJfFD9jr9of9r7XPiF4bGhaX8UviJJrvhqYXsFx/aFmb&#10;nUHEmInYp8s8Rw4B+bpwcfoxRmgAooooAKKKKACiiigAooooAKKKKACiiigAooooAKKKKACvzn/4&#10;OD/2Evih+3Bpn7Pcfw08NjxE/gb4h2+uayDewW32SzUKGk/euu7GOi5b2r9GKM0AFFFFABRRRQAU&#10;UUUAFFFFABRRRQAUUUUAFFFFABRRRQAUUUUAFFFFABRRRQAUUUUAFFFFABRRmigAooooAKKAc0UA&#10;FFAOaKACigHNFABRRRQAUUUUAfkT/wAHGf8Ayk3/AOCaP/ZWh/6dfD1frtX5E/8ABxn/AMpN/wDg&#10;mj/2Vof+nXw9X67UAFFFFABRRRQAUUUUAFFFFABRRRQB+dX/AAdG/FbxT8Fv+CRfifXvB3iTX/Ce&#10;uQ69pMUeoaNqEthdxo9yA6iWJlYKw4IzyOtfav7K2pXOt/sw/Dm8vLia8vLzwvpk0888hkknka0i&#10;ZndmJLMSSSSSSSa8x/4Kn/8ABPHT/wDgqD+yFqnwl1TxJeeE7TU9Qs79tRtbVbmSM28okChGZRhs&#10;YznivbPhT4BT4W/C7w34ZiuGuo/DmlWulpOyhWmEEKRByo6Ehc45xmgDoq/K/wD4OO/jV4y+Efx3&#10;/YstfCvi3xP4ZtfEXxQhstWh0nVJ7KPVIPtFgDFOsTKJUw7Da4I+duOTX6oV8pf8FI/+CWul/wDB&#10;Rfx98E9d1HxZf+GX+C/ilPE9tFbWSXC6m6yW7iJyzDYMwAbhk/MeOKAPq2iiigAooooAKKKKACii&#10;igAooooAKKKKAMfxx4J074jeFb7RdXtlutP1KIwzRt3B7j0YcEHqCK+Vbv8A4JP2beI2aHxVcR6S&#10;X3LGbYGdRu+7uyAfl74H0r7CooA5n4VfCvSfg54Is/D+i2/k2NmDgty8rHlnc92J7/QcAADpqKKA&#10;CvmH/gs74w1f4e/8Eqvj1rmgapqWh61pfg+9uLO/0+5e2urSQJkPHIhDIw9VINfT1eW/tqfsy2/7&#10;ZX7KHj74V3mqzaHa+PNHm0eXUIYRNJaLKMF1UkBiPQkUAeOf8ELPHGtfEr/gkj8C9e8R6xqviDW9&#10;S8P+deahqV291dXT/aJhuklkJZ2wAMkk8CvrWvIv2EP2TrX9hr9kTwL8JbHWLjxBZ+B9P+wRahPC&#10;IZLoeY77igJCn5+gJr12gAooooAK/K//AIN1vjX4y+LX7UH7cln4q8W+JvE1r4b+KMllpEGq6pPe&#10;x6VB9r1MCGBZGYRJhEG1ABhF44FfqhXyl/wTi/4Jb6Z/wTv+KXx08Uaf4sv/ABNN8cPFLeKLmC4s&#10;0t10tzLdS+UhViXXNyRuIB+Qcc0AfVtFFFABRRRQAUUUUAFFFFABRRRQAV+V/wDwcH/Grxn8Kv22&#10;v2BdN8L+LfE/hrT/ABP8UVstZtdK1Sezg1aD7fpC+VcJGyiZNskg2vlcSMMYJz+qFfKf/BQ//glt&#10;pn/BQP44/s/+NtQ8WX/hub4C+KR4ntbW3s0nXVnE9nN5TszAxjNoBuAJ+c8cUAfVlFFFABRRRQAU&#10;UUUAFFFFABRRRQAUUUUAFFFFABRRRQAUUUUAFFFFABRRRQAUUUUAFFFFABRRRQAUUUUAFFFFABRR&#10;RQAUUUUAFFFFAH5s/wDBbn9inxd8UPGui/EXwtptzrVvZ6WNN1K0tlMk0PlySOkoXuCJSCFHG33r&#10;4v8A2af2B/iN+0R8R9O0m18OavpenyTL9s1G8tXghtIt2HfLY3Hg4A5JFfvo0e4cimJbrFgKiqvt&#10;xigCPT7FdPsIreNSqQqEUZzwOByas0UUAflf+1N8avGeif8AB2D+zX4FsvFvia08E6x8MLy9v/D8&#10;GqTx6VeziHxIRLLbBvKdwYYsMylv3Sc/KMfqhXyn8VP+CW+mfFL/AIK2fDT9q6XxZfWeq/DfwtN4&#10;Yh8PpZo1vepImpKZWm3blI/tFvlCkfuhzycfVlABRRRQAUUUUAFFFFAHzv8A8FZ/FOqeBv8AgmF+&#10;0BrWh6lqGj6xpfgDWbqzv7G4e3urSZLOVlkjkQhkdSMhlIIOMV53/wAG/Pj/AF/4q/8ABHn4I6/4&#10;o1vVvEeuajpt613qWqXkl5d3RXUbpAZJZGZ3IVVXknhQOmBX0N+1v+z3B+1f+y78QfhjdalNo9r4&#10;/wDD97oEt9DEJZLNLmF4jIqEgMV35AJGcVzf/BPf9ji1/YA/Y28D/B/T9bufElp4JtprePUriBYJ&#10;boSXMs5LIpIXHm7eCeBmgD2qiiigAooooAKKKKACiiigAooooAKKKKACiiigAooooAKKKKACiiig&#10;AooooAKKKKAPyv8AiB8afGdr/wAHYXgnwND4u8TReCbr4XyXs3h9dUnXSpp/KviJWtg3lF8qvzFc&#10;/KOeBX6oV8p+IP8Aglvpevf8FbND/aubxZfR6rovhZvDC6ALNDbyoyTr5pm3bg3777u3Hyjmvqyg&#10;AooooAKKKKACiiigAooooA/Of/g6R+LHir4Lf8EkPEeveDfEviDwlrkXiDSoU1HRdRmsLpEefDqJ&#10;YmVgrdCAcEda+2/2YNRuNZ/Zr+Hl5eXE13d3XhnTZp5pnMkk0jWsRZ2Y5JYkkknkmvLP+CqP/BO3&#10;T/8AgqJ+yLqXwl1TxNe+E7TUNQtL86ja2q3MiGCTeFCMyjDeueK9w+FvgVPhj8M/DvhuKdrqPw9p&#10;ltpqTsoVphDEsYcgdCQucUAdBRRRQAUUUUAFFFFABRRVbVdUh0bTJ7u4bbDbRtLIT/CqjJP4AUAW&#10;d1flf/wbsfGvxl8Wf2of25LPxV4u8TeJrTw18UZLLSINW1Se9j0q3+16mBFAsrMIo8Ig2oAMIvHA&#10;r0X4mf8ABSjxxr3i6abw7Nb6Lo8Mv+jwm3SWSVMnDSFgeSDyBgenqcX/AIIKfs8ab+z98Rv2hNWb&#10;xDeaz4g+LPiRfFd7FLapBFa7pbh2VCpO757lgcgcBcd6AP0loozSBgRQAtFFFABRRRQAUUUUAFFF&#10;FABRRRQAUUUUAFFFFABX5X/8HPPxr8ZfBrSf2Xz4Q8XeJ/Cra18Ubaz1A6Pqk9j9ugIUmKXymXzE&#10;Ofutlfav1Qr5S/4Kh/8ABLbS/wDgptZ/C2HU/Fl/4U/4Vj4pi8Twm2s0uftzpgCFtzDapx94ZPtQ&#10;B9W0UUUAFFFFABRRRQAUUUUAFFFFABRRRQAUUUUAFFFFABRRRQAUUUUAFFFFABRRRQAU0vtFOJxX&#10;zf8A8FWf2pb79kb9irxV4m0eY2/iK78vSdIk7xXE7bfMHukYkce6Cpk7IcVdnSfG/wD4KMfBT9nP&#10;xNJo3jD4haHpWrQkCazTzLqaAnkCRYVcoe+Gx29RnrPgV+1P8Pv2mdHlvvAnizR/EsNvjzltZv30&#10;Gem+NsOme25RntXwj/wSu/4JFfDvx9+zfo/xH+K2iv408U+OkbVFXUbmXy7WCRiYzhWG93XDl3z9&#10;8AdCT5L+39+zjD/wRw/ag+Hfxg+Ekmoab4X1i9e11HRzcPJEu3a0ltuclmili3kByxVk3A5C4rZ2&#10;Yt1ofsRmiqPh3XbbxN4fsdSs5BNaahbpcwSDo6OoZT+IIq4W4oBamH8Rvij4c+D/AITudd8Ua1pv&#10;h/R7Mfvby+nWGJSegy3Vj0AHJPQGvFPB3/BWH9nnx54qj0bT/ij4fN7NIYk+0rNawu2cYEsqLH17&#10;7ua+GP2mrHUv+CrH/BXv/hUN3ql9bfDf4arL9thtZNu8wKn2iT08x5nWEMQdqjIGc5+n/jt/wQz+&#10;BPxA+EV3pHhnwrH4S16G2K6dq1pdTvKkoHymUSOwlUkDduG7rgg1KenMHXlPs2C5juYlkjZZEYBg&#10;ynIIPQisH4nfFrwz8F/CVxr3izXNM8PaPbECS7v51hjBPRQT1Y9lGSfSvg3/AIIAftMa94v+HPjP&#10;4SeLLma41j4X3axWbTtukjtWZ42gye0UkRA9FdV6KK8f+N2kX/8AwVr/AOCvuo/DHUtSvrf4afC5&#10;bhLm2tZNm4W7JHcN6eZJcOse452ovHIqt3ZB01PuzwP/AMFXf2efiH4qj0XS/il4fa/mfy0Fws1r&#10;G7ZxgSSoqdf9rntmvoSC5juUDRsrKwyCpyD+NfFn7RX/AAQy+B/xE+Dl9pfhLwrD4Q8SW1q39man&#10;aXU7sJQPlWYSOwkQkDJYFhk4Iriv+Df79qPXfiZ8GPFHw18VXNxda18MbyO3tpLhy0q2cm9FhJPJ&#10;8qSKRQeysi9FFC1uTeyTP0Mrh/jh+0r4D/Zs0ez1Dx14o0vwzaahMbe2kvHI85wNxCgAk4HJOMDj&#10;1FaXxd+Lmg/A34b6v4s8TX0emaHolu1zdXEh4VR0UerMSFA6kkCvwV/4KU/Ez4iftfadp/xy8Sw3&#10;Gk+Bda1abQ/B2lTE5jtYV3PMB0y7Y3P/ABMCBlUFTfWxXS5/QVZX8OpWUNxA4khuEWSNx0dSAQR9&#10;c1NmsH4aL/xbzQ/+wdb/APopa3AcpVPQUXdXPyL/AODjP/lJv/wTR/7K0P8A06+Hq/XavyJ/4OM/&#10;+Um//BNH/srQ/wDTr4er9dqBhRRRQAUUUUAFFFFABRRRQAUUUUAcN+0P+0t4E/ZO+Gdx4y+I3ibT&#10;/Cfhe1mit5tRvSwhjkkbainaCcseBxXWeHPEVj4u8PWGrabcR3mnapbx3drPH92eKRQ6OPYqQfxr&#10;82f+Dtg5/wCCMXiz/sYtG/8ASoV92/siP/xij8L+f+ZS0r/0jioA9Grzn47ftbfDf9mTWfCen+Pf&#10;F2l+F73x1qI0nQYrwvu1O6JRRFHtU/NmRBzj7wr0avyI/wCDn0Z/aE/YT/7KzD/6U6dQB+u9FFFA&#10;BRRRQAUUUUAFFFFABRRRQAUUUUAFFFFABRRRQAVz3xU+K/h34IfDnWfF3izVbbQ/Dfh61a91G/uM&#10;+VaQr952wCcD6V0NfJ//AAXMI/4dB/tED/qSr78fkoA+ivg98YvDPx/+Gmj+MvBusWviDwxr8H2n&#10;T9Rts+Tdx5K7lyAcZBHTtXTV8bf8G+//AChn/Z//AOxb6D/r4mr7JoAKKKKACvOfgb+1v8N/2lvE&#10;PjDSfAni7S/E2o+AdROk+IYLQvu0q6DSJ5Mm5R826KQcZ+4a9Gr8h/8Ag2V/5Ow/b+/7K1L/AOlm&#10;q0AfrxRRRQAUm6qXiTxDbeFNAvtSvH8u00+CS5mf+6iKWY/gAa/Hn46/8Fufi14x+I91deC76z8K&#10;+G4JyLS0+xRXEs8YJwZmkDfMwwSEwBwAepIB+yhNFfHv/BKj/godqH7Zugatonii3t7fxd4bijmk&#10;mtl2Rahbt8gk2/wuGwGA4+YEYzgfYVABRRRQAUUUUAFec/Gz9rb4b/s4+LvBeg+OPFul+G9Y+Imo&#10;DSfDdrdlt+r3ReKPyY9oPzbp4hzj/WCvRq/In/g5MO79vT/gnQe3/C2l/wDTholAH67UUUUAFFFF&#10;ABRRRQAUUUUAFFFFABRRRQAUU3fTqACiiigAooooAKKKKACiiigAooooAKKKKACiiigAooooAKKK&#10;KACiiigAooooAKKKKAE3UB8ivkf/AIKhf8FGJv2KNC0nR/DtlbX/AIw8QxvPCbjP2exgQ7fNdRgs&#10;S2VC5A+ViTxg/H/wB/4LpfEXw/8AECxXx9BpOueGp5gt0ba1+z3VqjMMuhU7W2jJ2kZPrnmgD9ea&#10;Kq6Nq8OvaTbXtswkt7yJZonHRkYAg/iDVqgDznxH+1t8N/CX7SWg/B/UvF2l2fxM8Uae2raV4fcv&#10;9rvrVROWlT5du0C1uDyf+WTV6NX5D/tc/wDK4t+y37/Ca9/9E+J/8/hX68UAFFFFABRRRQAUUUUA&#10;YfxK+JWh/B74f614q8Talb6P4d8O2Uuo6lfT58qzt4lLySNgE7VUEnjoKo/BT43eFP2jfhdpPjXw&#10;Prln4k8K67G8thqVpnybpVdo2K7gDw6MvI6qa8R/4LJHd/wSd/aOz/0TnXOv/XlLXmn/AAbdtt/4&#10;Im/AX/sGX3/pzvKAPuOiiigAooooAKKKKACiiigAooooAKKKKACiiigAooooAKKKKACiiigAoooo&#10;AKKKKAPOb39rb4b6d+0la/B+fxbpcfxMvtOOrQeHyW+1S2oDkyjjbtxG56/wmvRq/Ij4jf8AK4v4&#10;D/7JLL/6Jv6/XegAoooZtq5oAaZFXrxR5q5r8jf+Cu37ffj67/aM1z4d+Hdc1Twz4b8MmK3nSwma&#10;3l1GVo1d2kdcPsAk2BM7TtyQcjHM/wDBMn/goN8Q/Bf7SHhjwrrXiLWPE3hnxXfQ6XLa6jcvdNav&#10;JiOKSJ3JZdjbcqDt254BwQAfs1RQpytFABRRXK/FL40eG/gzoy33iLU4dPikOI1bmSYjrtXqcd6A&#10;M/8AaI/aY8B/sm/DS48ZfEbxNp/hLwzazR28uoXpYRJJIdqKdoJyx4HFdb4e8Q2Xizw/Y6pptxHe&#10;afqVvHd2s6fdmikUOjj2KkH8a/JP/g6B/ai8F/HH/gjz4qsvD+redeR6/o8pt5UMchX7RyQrdcd/&#10;TIr9IP2dfHui+DP2Wvhj/a+rWOm+d4V0sILidYy/+iRDjP160Aes0VT0jX7LX7Rbixure8gkOFkh&#10;kEinHXkcVcoAKKKKACiiigAqnrOjxa9pF1Y3A3W95E8MinurDBq5RQB+bvxO/wCCfXxB8H+LprXS&#10;dJfXtNkkP2W6glRcqSdocMRtOBz2yRzXG/A79p/w78H9B8W23gnxdomt/EK3vn0LXbazJlbwv5LM&#10;HilJUAzNKrD5SVHlHk8V+qWzBr8K/wDgiz+y/H+0v+0D+3pDDcrY6xo/xeuJLKWQExnfd6oHRsdm&#10;2rzyQR7mgD6W8D/tr/EbwX4ijvj4gvNShEm+W2u8PHKDjI6cfh0r9JPhz4yh+IfgPRtdt1McOr2U&#10;V4qMclA6BsfhnH4V8M+B/wDgmL411PxHDHrs+n6Zpqy4lmimErsnfao7n39K+8vC/hq28IeG7DSb&#10;NWSy023jtYFLFiscahVBJ68AUAaFFFFABRRRQAUUUUAFFFFABRRRQAUUUUAFFFFABXnP7QX7W3w3&#10;/ZUj8PP8RPFul+E18V6iuk6Qb0t/p902CIk2g/Mc98V6NX5E/wDB2D/yBP2Tf+ytWn/oK0AfrtRR&#10;RQAUUUUAFFFFABRRRQAUUUUAFFFFABRRRQAAYpokzQXxXkP7cHgb4ofE79nbV/D/AMH/ABRp/grx&#10;rq00FvDrl5b/AGhdNtzIvnyIneQRBgnbcQaQIxf2y/8Agpr8D/2B9A+3fFL4haH4bldS0Gn+YbjU&#10;LrH/ADztow0remQuB3Ir87viD/weDeB7zV5bP4V/AD4s/EZlLCGS5Melx3O3HzKI1uX243nlQcAZ&#10;Aydv0j+yv/wbwfAv4La//wAJd8QrXUPjd8RrxhNf+IPGUxvTNL1JWFjsA7BTkYr7g8G/Djw/8O9L&#10;Wx8P6HpOh2Uf3LfT7OO2iXtwqAD26UwPx10v/g77vfDs0c3jr9kf4neF9LkcILm21f7Y57thZbSB&#10;chQSBv5x2619ffsY/wDBxR+y7+2rrNroumeM5vBXim7YRx6J4ugGl3MjnoqSFmgkY84VJC3H3a+3&#10;r3S7fUraSG4hjnhmUo8cihlcHqCDwQfSvmX9q/8A4Iz/ALN37ZOlXEPjD4W+G0vrgEDU9Ktl06+j&#10;Y/xCSIDLe7BqAPpy1vY72FZIXSWNhuVkbcGB6EVNXxb/AME6P+CenxO/4J5/FvVfDsPxc1b4g/Ae&#10;50tzo2j6+pl1Xw/fLNFsSOf+K3MRmG09CqdBX2lR6BqFFFFACHv9K/O7/g5Pnlj/AGLPCipny5PG&#10;Vv5mO+LO7x+tfolivkn/AILW/s+6h+0N+wN4mttItZLzVvDU8Ov2sMa7nk8gkTAD18h5SAOpAHeo&#10;n+qKjue0fsYQR237Ifwrjh2+SvhHSgmPT7HFivj3/g5Phjb9ibwpIwUzL4zthGfY2d4W/kP0rsv+&#10;CQH/AAUC8DfFf9kXwj4X1TxJpOk+LPBenR6Rd2V/dpbvLHAPLilj3kb1MarnGSCGyOhPzf8A8Fpv&#10;2htL/bo+L/w1+A/wv1C18UX/APbPn39zYyCa2S4ceVGokXKsI0aZ3YEgDvwcVUV5WXVk03Za9Efp&#10;D+xnLLP+yH8LGuM+c3hHSi+eufscWa9Lb+lc/wCHtO0v4QfDOxspLq20/R/DOmRwG4uZVhht4IIw&#10;u52YgKqquSScDFSeB/iZ4c+J2nzXfhvX9F8QWtu/kyTaZfRXaRvgHazRsQGwQcHnkU5O7ZMU1FH5&#10;g/8ABHrNz/wV0/aRmuBuuhLqwBbqAdXTOPyX8MV+rMg/dH6V+R2oeN7f/gmJ/wAFxfEuveK1l07w&#10;N8UoZ5l1AofKjS7dJWkOO0d1EytjkKQccjP6F/HP9vv4VfA34PXni+/8aeHL6zjtjLZ29jqEVxPq&#10;MmMrHEiMSxY4GcYGckgVK+BehX22fBn/AASFT7L/AMFfP2lre3+Wz8/WcAfdBGsqF/QtR/wRJ3Xf&#10;/BS39o+5uVLXvn3wJJ+b5tUYv/48Bmuk/wCDev4Uax4mu/ip8bNatmt28daibexdhjz/AN9JNcuv&#10;qvmMi57lGHauC8P+O7X/AIJff8FtvG154w36b4J+KSXE8WoMp8mJbuVLgSHH8Mc6SRtjkA56YzUd&#10;HFPtYW6bXdM/XGUYXmvyj/4Iszx6X/wUr/aUWJlj06Ge/YsTtVQuqPtPsApb6V94ftE/8FA/hb+z&#10;98Hb7xZfeMPDuoRx2zSWFrY6hFcT6lJjKRxqhJOSVGeg3ZOBXw9/wQ9/Zi1r4r/AL44+ONbabTJf&#10;jAlxotjd7DvCss/n3CDuvmzgDnrEanW7fl/kN2cbeZq/GLxrqX/BZ/8Aa9Hw58N3k9n8A/hrdrP4&#10;i1OJ9q69cqSAkZ6EEhlj9F3yf3RWb/wcZeGNK8Dfsy/CLRdFt7ax0vSdXmtrW2twFjgjS2CqoHYA&#10;DFaHhb/g3f1jwNaSW+ifHLxPo9vM/myRWKvbo74A3EI4BOABk+gr5d/4Kz/8E7tc/Yp+H3hLVNV+&#10;J3iLx1Hreoy2qQajLIy2pWLcXXczckccYo5dEuzTH1v5H7gfDG6jk+HuhBXRiNOt8gN0/drXm37c&#10;k3xst/hFYt8BYfC9x4y/tWMXK6++21Fj5cvmEH+/5nk49t1eYf8ABNL9gPWv2RptQ17U/iRr3jSD&#10;xLpdqkdpfySNHYkfvMpuYjndjjsK+tkXirluRHY/Ar/gpbcftF3H/BSD9gn/AIaMt/BdvdL8WtP/&#10;AOEY/wCEck3q3/E30f7Z530/0bbj1av33r8if+DjT/lJt/wTR/7K0P8A06+Hq/XakUFFFFABRRRQ&#10;AUUUUAFFFFABRRRQBxPx8/Zx8DftS/Dm48I/ETwvo/jHwzdTR3Eum6pbie3eSM7kYqeMq3INdT4e&#10;8O2XhTQbHS9NtobPT9Nt47W1t412xwRRqERFHYBQAB7V89f8FWP+Ch1p/wAEwP2PNV+LV74buPFU&#10;Gl6hZ2B0+G5Fu7m4kEe7eQQNuc4xXuHwl8fr8U/hX4Z8Tx27WkfiPSbXVFgLbjCJ4Ul2ZHBxvxnv&#10;igDoq89+Nv7Kfw5/aQ1bwvf+PPB+heKrzwVfjVNCm1G2EzaVdAowmiJ+6+Y0OR/cHpXoVfJv/BSv&#10;/gqTY/8ABOrx/wDA/QbvwndeJm+NHipPDEMsN2sI01mkt4/NYEHeP34OBj7vvQB9ZUUUUAFFFFAB&#10;RRRQAUUUUAFFFFABRRRQAUUUUAFFFFABWB8Tvhb4e+NHw/1fwr4r0ix17w5r1s9nqOnXkYkt7yFh&#10;hkdTwVPpW/Xlf7bP7TcP7Gv7JfxA+KdzpUutQ+A9Gn1d7COURNdiMZ2BiCFz64NAHYfCb4ReGvgV&#10;8OdJ8I+D9F0/w74Z0OH7Np+m2MQit7SPJbYijgDJJwPWukrx/wDYI/azt/25f2PvAfxatdHl0GDx&#10;xp39oJp8kwme1HmOm0uAAfuE5xXsFABRRRQAm6vPvgt+yr8Of2dPEPizVPAvg7QvC2oeOtQOqeIL&#10;jT7YQvq90WkczTEffbdLIc/7Z9a8z/4KPft52v7Dnw0064hsV1TxJ4jklh0u2clYh5YUySOR2Xeg&#10;x1Jcehr81f2Mf+Dmjx98Vvix4os/FfhjSbjQ/C+sHT7oWy+VMyF3Xchz1XyycHrnFAH7cUVl+DPF&#10;9j4+8I6XrmlzC403WbSK+tJcEeZDIgdGweRlWHB6VqUAZ/ibw5b+LPDmoaXdjda6lbSWsy/3kdSr&#10;D8QTX4v/AB1/4I1fGP4a/EW407w3obeMNCmmYWGo2k8aloySV81HZTG4UDPVc9GNfthSbaAPi7/g&#10;kj/wT2139kDRNa8R+MWt4/FHiaGO3WwgcSrp9up34dxwZGcjIUlQFHJycfaVN2CnUAFFFFADfMo8&#10;2vjf/grt+3fr37IfgnQdF8JmODxF4sM7C9dd/wBggiCBmUHguxkG0842tx0r88fhJ/wVS+NHwu8a&#10;W+pz+Lr7xBZ+d5tzp+o7ZIbgNjd2BXgcYOB1xQB+7FeffGT9lP4c/tC+KvB+ueNvB2heJ9X8AX41&#10;Tw7d6hbCaXR7rdE/nQk/dfdDEcjui+ldB8KfiHa/Fj4aeH/E1irx2fiDTrfUYkb7yJNGsgB+m7H4&#10;V83f8FFv+CpNj/wT9+On7Pfgm68J3XiKT49eKx4YguortYF0ljcWUPmsCDvH+mA4GPuH1oA+sqKK&#10;KACiiigAooooAKKKKACiiigArx39tX9sfQf2LPhDJ4m1i3m1C6nlFtp2nQuEkv5iCdoYghVCgksQ&#10;cAcAnAPsVfnb/wAHCYU/CX4eny5S66vc4kB/dqDCMg8/eJxj/db8QDzvwL/wcE+KIvGMLeJPA+hz&#10;6C0w81NOmljvIoyOdpdmRmGQwBChgCMjOR+nXw4+I2k/FjwHpPiTQ7pbzSdbtY7y1mHG5HGRkdQR&#10;0IPQgiv5tyOPz49K/ej/AIJhoqfsG/DPZFNEv9kjiU/NkyOS3+63UexFAHvlFFFABRRRQAUUUUAF&#10;FFFABRRRQAUUUUAFFFFABRRRQAUUUUAFFFFABRRRQAUUUUAfAX/BcD9ju7+LHg7TfiVpOoabbXPg&#10;+zkttQtr24S3FxbbjIrRuxAMisW+Qkbg5xyNrfmr+zJ8FIv2iPjVofhW417SvDdvqVwqy32oTiNI&#10;0yoYRj+OUg4ROMtjOBkj9FP+Dg59f/4Vj8P1tftB8NnULr+0RGD5f2jZGbfzO33fPIz3Br8sIi6z&#10;qULCRTlcfeB9u+c9MUAf0o+F9Dt/C/hyw021/wCPXT4Et4RjGEVQq/oK0a87/ZNbXH/Zi+H7eJjM&#10;2vt4esjqHnAiXzjCm7fnnfn73+1mvRKAPPdf/ZT+HPir9obQ/izqXg/Qrz4leGbBtL0vxHLbBtQs&#10;bVhOGhjk6qhFzPx/01f1r0Kvk34sf8FSrH4Xf8FdPhl+yk/hO6u774keFZvE8evLdqsVksa6m3lG&#10;LGWJ/s485H+tHpX1lQAUUUUAFFFFABRRRQBgfEfwFoPxV8A6x4Y8UabY6x4c8QWcun6lYXiB7e9t&#10;5FKSRSKeCrKSCO4qj8F/hH4R+A/wy0rwf4E0bS/DvhbQ42j0/TNNjWO2tUd2kYIq8AFmY/Umvyx/&#10;4L9ft9eMvhb461/wrpN9qWm+HfBujrqlzDZym3k1WUw+dzIOdqjCgDjIbINfO3/BJ7/gpR440/xZ&#10;4E8QWeo6xNoPiu8hsr3Rbu5a6R4nuDD8oOcOvLDbjJwOlAH9AlFFFABRRRQAUUUUAFFFFABRRRQA&#10;UUUUAFFFFABRRRQAUUUUAFFFFABRRRQAUUVxX7QXxz0f9nH4P654014yf2XocHmyLGMvIxYIiL7s&#10;7KozwN3NAGdqH7Lnw3uv2hrX4s3HhHQH+JNhYHS7fxG9uv8AaENqQ6mESdQmHcY/2j616GJtwyoz&#10;X87P7XH/AAWc+IH7RP7baeDY7zW/D+lzWX2/ToNPv2ghtYwGIVgmC7nYCWJxn0r7r/4Is/t0eNfG&#10;/wAXbj4beKtUvvEWnXVjNe2FxdMZp7OSMhmUv1KMGP3jwQBnkCgD9PqOtFFAH54/8Fcv+CenhXxv&#10;rU/xQj8ceHvA2qXSR299HrTslpqTqm1GVkDOJNqquFRsgA8YOfO/+CT/AOxz8NT8arHxPefE7wr4&#10;v8RaJ/pWm6Npglj8qQAjzn89Y5HKMTtCpgYVieQBwv8AwXc1zxBdfthWljqD3H9h2mjQPpSHPlYf&#10;PnMvYsZFIOOyrntXyX8Ida13w78VPDt54Zkuo/EEOowHTzbgmQzbxtAAyTk4GOc5xzQB/SAowKKj&#10;tjIbePzAok2jcB0B74qSgAr88/8AgpxHqw/aCha98/8As3+zohp5IPl7RnzAM8Z35JxjqK/QyuZ+&#10;Jfwg8O/F7RvsPiDS7fUoFOY/MHzxHjO1hyucdutAH5Fp8CdF/aT1rSfCPiDw7YeKtP1LUbctp17b&#10;/aIZSsgILL3A5P0zXTfFfxDea744vkula3i0+Q2NrZjiOwgi+SOBAOAqKiqAOOPxr6h/4KE/HX4f&#10;/wDBFr9k7VPjLp3w/PiKaxvrTTDBHdeXcN9ofy8iRwQuM84AzXc65+xt4P8A2tfD2g+P4/tvhm88&#10;Vaba6rPFblZFYzRRyYIPG75sEjqeaAPHf+CYXj3WLH4y3Ph+OWabR72wlmmhLfJC6bdrgeuWxx/e&#10;9q+/K81/Z8/ZZ8M/s5WNwujxzXF9eALcXlwQZJFByFGOFHsOp5r0qgAooooAKKKKACiiigArz74L&#10;fsp/Dn9nPXvFmqeBfB2g+FtR8dX51TX7jT7VYZNWui0jedMR9590shye7n1r0Gvk3/gm5/wVJsv+&#10;ChvxW+PPhe18J3XhuT4H+K28MTTzXazjVGE11F5qgAbB/oxODn73tQB9YbOadRRQAUUUUAFFFFAB&#10;RRRQAUUUUAFFFFABRRRQAUUUUAFef/Hj9lT4c/tPw6DH8QvBug+L08L366ppI1O2E/8AZ90vSaPP&#10;3XHrXoFfJ3/BUz/gqRZf8Ey7P4VzXnhO68VD4neKovDEQgu1t/sLOAfNOQdwGegxQB9Y0UUUAFFF&#10;FABRRRQAUUUUAFFFFABRRRQAUjtgUtIy7hQB+Yvxb/ap/ak/4KEftwfFD4U/sz+LvC3wl8DfBG6h&#10;0nxF4u1PSo9SvNT1R0LtbQRSpJGEjIKnKZ4J3DcoMHw//wCClHx//wCCaPxr0PwF+2jb+H9e8D+K&#10;Z1sdD+LPh60+z2K3LH5YtQiVVWIsf4giAd1I+YWvEPwR/aM/4Jnf8FDPiZ8QvhB8NbP40fB34+av&#10;aavr2kQ6qmn6p4X1Lb5UtwpcHzIWLM5KoxxgEJtDN98ftG/s3eEf2sfgpr3gPx1o9rrnhzxFatbX&#10;dtOmduejoequjYKsMEEAg1KuopoN5M+NP+CwX7Xvjv4I/tTfsT6X4B8XXWkeHvif8SYdK8QRWflS&#10;Q61YPJZgRszK3yFZXOUIJDda/QkHC/hX4OfEr/gmj+1d8AP2y/2Vfh/eWOpfFz4CfCL4oWWs+GfF&#10;tpGbnUtD02S6tt9tqCKSyJAkQIl2+XjJDAfIn7xp8wzVfZ07v9A627L9WOoooJxQA3Zz3p1FFABR&#10;RRQAU2SFZU2sMjpzTqKAPi/49/8ABCb4FfHLxpda9HZ654P1C/lM12ug3SQW8znJLCKRHVMk5wgU&#10;Z5xnOfSf2Ov+CYnwn/YiuZdQ8I6PcXXiC4i8iXWdUm+03pTuitgLGpPJ2KueM5wMfQ5GaQrmhaAc&#10;78V/hhpvxl+F/iDwjrH2j+yfE2nT6XeeQ+yXyZo2jfaxBw2GOCQea4D9jX9h/wAF/sL+B9U8P+CG&#10;1htP1a+/tCf+0boXD+b5aR8EKuBtReMda9ioIzSSsB5f+1L+x18Pf2yfAq6D4+0GHV7eBjJaXCsY&#10;bqxc8FopV+Zc8ZHKtgZBr5d8Jf8ABvD8B/D3iaO+vrjxrrlnE+9dOvNTRbdv9ljFGj4+jCvvIDFB&#10;GRTAyfBfgXSPh34VsdE0PTrTSdJ0yFbe0tLWMRw28ajAVVHAFef/ALVX7F3w7/bN8FxaL490GPVI&#10;7Vmezu0cw3lgzdTFKvK5wMqcq2BkHAr1ajHNJq4Hwf4M/wCDeX4D+GPE8V/fT+NPEFrC+9dPv9TQ&#10;W7D+63lRo5X2DDPvX274R8H6X4E8N2Wj6Lp9rpel6bCtva2ltEI4beNRhUVRwAB2FaZGaKetgDFe&#10;Lftl/sHeB/26/Dei6T44bWltNBunvLX+zroW772XadxKtkY7V7TRQBV0bSIdC0i1sod3k2cKQR7j&#10;ltqqFGT9BVqgDFFAH5E/8HGf/KTf/gmj/wBlaH/p18PV+u1fkT/wcZ/8pN/+CaP/AGVof+nXw9X6&#10;7UAFFFFABRRRQAUUUUAFFFFABRRRQB+d/wDwdB/B7xR8cv8Agkh4m8PeDtB1TxJrk2vaTLHY6fbt&#10;PO6LcgsQq84A5PpX2j+y1pVzof7Mfw5sb2GS1vLPwvpkFxDIu14pFtIgykdiCCPbFd9sHpRtoAiv&#10;r2PTrOa4mZY4bdGkkdjgKoGSfwr+fv8A4L6/8FCU/aq/aV/Z5k8D+F77VND+E3jxdY+2s5xqBSe2&#10;bJUA+XGfJyGOTgnIHf8Ae74i+HI/GPw/1zSJZ/ssOq6fcWjzZx5IkjZC2cjoGJ6jp2r+cbxVoY8M&#10;eKNS0xby01FdPupbYXVo3mW9zsYrvjbjKHGQfQigD90/2CP2/dB/bi8E3lxZ2cmj+INHKLqWnSOH&#10;8oMDtkRuN0bFWAJAI28gcV9BV+aP/Bvv8H5rS18bePJLy1+z3ZTQ4bVZd0oZCJnd1B+XqgXIyfmP&#10;A6/pdQAUUUUAFFFFABRRRQAUUUUAFFFFAHO/FH4k6f8ACTwDqXiLVXZbHTYvMcKMtISQqovuzEAe&#10;5r43u/8Agqx4jbxG0lv4c0saVu+WGSV/PKg93HGSOPu9a+ov2q/hHdfG74Ga54fsJI49QuFSW13n&#10;CtJHIrhT6btpXJ4G7Nfm7dfALxtZeI20mTwvrg1CNtpiW0diedoIIBBXPcZHfkUAfpx8C/jVpvx4&#10;+Hdn4h0tZI4rgtHNDJ/rLeVThkPuOD7gg967KvHP2IPgjqHwJ+CUWm6wqx6pqFy9/cQht32csFUI&#10;T0JAUEkcZJHOMn2OgAr5j/4LLeCdW+JH/BLD48aDoGm3mr61q3hC8t7OytYzJNcyMvCIo5LH2r6c&#10;pNvFAHyd/wAEM/AGtfC7/gkv8DfD/iTS77Rdc0vw/wCTd2N5EY57Z/PmO1lPIOCD+NfWVJtpaACi&#10;mFyqnNfOfxU/4KvfBD4P+O5PDureLDNqFs5jujYWct3DaMM5V3jUjdnghdxB6gUAeff8Fhv2H/EX&#10;7WHgLw7rXhGFLzXvCJuFay4V76CbYSFbuyGPIXuHbvivxd/4Jl/8EsPjp4z+O/xU0u6+H3iDw7Bq&#10;HiRiL/VrVrW2jj82fL7j94AEHC59utf0lfCj4veG/jj4JtfEPhTV7PWtIvB+7uLdtwBHVWHVWHdW&#10;AI7ium2DFAHN/B74eW/wi+FPhvwtayGa38OaZb6ckpXb5oijVN5HYtgkj3rpqQLiloAKoal4m0/R&#10;po47y+s7WSY4jWaZUZz7Annofyqp8QvE0ng3wHrWrwwNdS6XYz3aQou5pTGjMFA4yTjGK/nr+Mf7&#10;RXjH47/EG98S+Ite1C61G8mMoAmZY7fnKrGoOFVQcKB2oA/oqiuFmRWRldWG4FTwR61JX5w/8EHv&#10;2lvFXxCbxV4E1y+utW0vQrOLUNOnuGMj2YL+W0O8nO05DKD0IY96/R6gAooooA+Rf+Cun7KXh/8A&#10;aE+B1rrureJdP8K6l4Maaaxvb99ttIsoXfC+Ocv5SEEAkFcYwTX5d/sm/suaP+0N8ZbPw5qnjnw/&#10;4es5LxoDJJKfNu1QqMQAjBL5O3dgcH6V9rf8HCa68fD/AMOTB9p/4Rnz70XZjDeV9qxD5Xmds7PN&#10;2Drw/wCH5j2hlF3F5HmeeHBj8vO8NnjGOc59KAP6SvBfhSx8C+EdJ0PTITb6bo9nFZWsZYsUijQI&#10;gyeThQBn2r8yf+Dgf4E+Mvi3+2z+wTqnhfwzrGvab4T+J632s3FlbNLHpkH2/SG82Vh9xdschyf7&#10;rV+jH7PS61H8BfBY8SNI3iD+w7L+0jKpWT7R5CeZuyc7g2c575rs9tAC0UUUAFFFFABRRRQAUUUU&#10;AFFFFABXl/7Vv7Kvhj9r74UXHhXxPHIsXmrc2l7CQLiwnUECRCcjoWUg8FWI9CPUKy/Fvi3S/Avh&#10;+61bWb6z0vTLFPMuLq6mWGGFR1LMxwB9aAPzr8Ef8G+VjZeL45vEHj+W90SGYFoLOx8m4uEx0LMz&#10;Khzjs3Ffop4M8G6X8PvCmnaHotlDp2k6Tbpa2ltCMJBGgwqjvwO55NeF+Ff+CqHwH8Z+K10ax8fW&#10;C3kkqwxNdWs9tBK7dAssiKnbGSQMkDnNfQcF0tzCkkbLIsihlZTkEHuD+P40AS0UUUAFFFFABRRR&#10;QAUUUUAFFFFABRRRQAUUUUAFFFFABRRRQAUUUUAFFFFABRRRQBh/EP4aaD8WPCd3ofiTSbHWtJvl&#10;2TWt3EJI3HUcHoR1BHIPQ14r8Mv+CWPwN+EvjCHXdK8D20mo2s3n2zX13PeR2zcY2xyOUO3GQWBY&#10;HkHNfQ1FADUiCDC8fSnUUUAflp+1H8CvGWu/8HXP7N/j6z8M6zdeC9F+GN5ZX+tx2zNZWk5i8RgR&#10;PJ90MfPh4P8Az0X1r9S6TbmloAKKKKACiiigAooooA/Pn/gvH/wTUs/2qv2VfiN428NxXieP9G8J&#10;3yxWtnbec2vqkLskBUc+b/CjDk5AIIClfD/+CAP/AAR0k8EfszfC34hfE1b221ixilu7bwxd2Zhe&#10;yuEu5wjXG7k7dqyKoA5KknAwfoH/AIKlf8FT9a/Zf8dp4C8C29oPEKW0d1qOoXUXmrZB/mjjjQ8M&#10;xUAliCAGAAySR5F+xF/wWn8a6v8AGHRfDPxK+w6to+u3MVgl/b2qw3FjK52o5CYVkLMobIyAMjpg&#10;gH6pUUUUAFFFFABRRRQAUUUUAFFFFABRRRQAUUUUAFFFFABRRRQAUUUUAFFFFABXif8AwUH/AGf5&#10;v2l/2S/FnhW1u7WyvpoY720muG2xLLbyLMAzE4UMEKFjwu7PavbK+Y/+CvmualoH7AXja40u6azk&#10;b7HBNIrlXaGS7hjkRSD/ABBtpB4KlhQB/N94p+Hms6d/wUusbuSxmawtdFks5btBvtxKBMCu8fKe&#10;cdOuRX9Av/BJX/gnjYfs6+E4fiBrF9bar4s8SWGyIW7iS2022dt2xHBId22oWbtjAyMk/jnmv2S/&#10;4IW65qWrfsUyLfXRuraw1+6trFS25reEJCxTrwN7uQOPvelAH2lRRRQB5r+0l+yR4D/av8MwaZ40&#10;0ODUls2L2typMV1aE43eXKvzANgZX7rYGQcDHB/s6/8ABL/4Q/szeLYde0PQZL7WrYEQXuqTm6kt&#10;zkncgICK2DjcFBwOvJz9DY5ooATbgUtFGaACiomu0Vtu9d3YZFecftB/tV+F/wBnG0t/7ZkuLrUL&#10;xS9vY2oDTSKDgsckBV9yecHGcHAB8b/8HRPwe8UfHP8A4JL+IvD/AIN8P6p4l1ybxBpMsdjp1u00&#10;7ItxliFXnAHPtX2x+zJpdzon7Nvw+sryGW3u7Pwzp0E8Ug2yROtrEGUj1BBHtiuE+Bn7f3g341eK&#10;bfQ/JvtD1S6UC3S8CmK4b+4rqSN3oGxnoMnivdguKAFooooAKKK5Xx18afCvw0nhi1/xDpOkzTke&#10;XHc3Ko7jpnBOcc9eg7mgDqqKzPC/jDS/GulR3+k6jZalZSZ2z20yyxtjrgj8vwrToAKKKKACvy1/&#10;4N3vgV4y+D37T37cV94p8M6x4fs/FHxPkvtImvbZoU1GD7XqbebET95cOhyOzCv0o+I3xR0T4T+G&#10;5tW1+/h0+xhIUu5yWJzhVHVmPoAehry/wJ/wUI+G3jzxFDpkd/fabPcS+VFJfW3kwynjHz5IGc8b&#10;tvToOAQD3KimLJuXPUetPoAKKCcUUAFFFFABRRRQAUUUUAFFFFABRRRQAUUUUAFflp/wc3/Anxl8&#10;b9H/AGYV8H+GdZ8RtofxPtr7UBp9s0/2OAKuZX2/dUetfqXRtxQAUUUUAFFFFABRRRQAUUUUAFFF&#10;FABRRRQAUUUUAG2jFFFAHhH/AAUj/bV03/gnp+xX47+LWoWZ1JfCtkr2tkH2/bbqaRYYIiewMsiZ&#10;PoD3r8jPgJ8ZP+Crn/BSzwFYfE3wLrng34e+DfEAkutIiuEhs0urcsFVlVkldl4+VmxuwTjBFfqx&#10;/wAFZf2MIv2//wBgD4jfC1tQt9Ju9dsFn0+9uG2w213bypcQtIe0ZkiUMeysx7V+f/8AwSf/AODh&#10;b4I/s5fsq+G/gr8a9cj8D+Ovg7ZR+E55YYze6bqkVn+4jmgnh3K2URAc9SGIyDmiFm3ffQJaJJeZ&#10;z/8Awyl/wWI/6LJ8PP8AwMg/+Ra+uv8AgkZ8H/23fhp8SPF0/wC1V448M+LPD91psSaHFpc8cjwX&#10;Qly7NthTgpx1NWP+Iln9jP8A6LBp/wD4BT//ABFeyfsZ/wDBVP4G/wDBQLxPrWi/Cfxrb+KtQ8P2&#10;qXt9FHBJH5ETNsVjuA6txxQB9GDgUUZzRQAUUUUAFFFFABRRRQAUUUUAFFFFABRRRQAUUUUAFFFF&#10;ABRRRQB+RP8AwcZ/8pN/+CaP/ZWh/wCnXw9X67V+RP8AwcZ/8pN/+CaP/ZWh/wCnXw9X67UAFFFF&#10;ABRRRQAUUUUAFFFFABRRRQB8K/8ABxX+1x4//Yj/AOCYviHx98Ndck8O+KrLWtMtYb1IklKRy3AW&#10;QbXBHK8dK+tP2b/FN944/Z38Ba1qc5udS1jw7p99dzEAebLLbRu7YHqzE18+/wDBbL/gn54m/wCC&#10;nH7BOtfCfwlrWhaBrWp6pYX0d5q5lFqiwTCRgfKR2yQMDjr6V9G/BHwNdfC74LeD/DN5NDcXfh3R&#10;LLS55YSfLlkhgSJmXIB2kqSM4OKAIP2gvCGofED4E+MtC0mXyNU1jQ72ytH3bcSyQOi89vmYc9q/&#10;lr/bq8Y+MP2fPiZ4D8Px/atDvbzxB/Z+rWk0IEmA8QKMGHH3jyOoOemK/qo+JerX2hfDjX77S4/O&#10;1Oz024ntIyP9ZMsbFB36sAK/lx/bE+FPiX9qP4k+GPEdzrEMmpaTrraxqc9+zma8ZpI3fBAPzHY3&#10;XGOlAH6Ef8Ec/wBsXT/2ZvjpdeH9ahlbR/iDJaWBuFPFncK0ghcr3UmUqSOg55Ar9o1bcM1+EX/B&#10;Nb9kHVv2sP2htNW38uDQPC91BqWsXMgyBGH3LEo/iaTYV9hknuD+7iDagHtQA6iiigAooooAKKKK&#10;ACiiigAooooANuaaYlY5K8jpTs4oBzQAm0elLRRQAV88/wDBV340+JP2df8Agm98aPHPhHUG0nxN&#10;4X8LXd/pl4qK5tp0XKvhgQce9fQ1eLf8FEf2bNW/bF/Yb+KHwu0O/wBP0vWPHXh+40m0u78v9mt5&#10;JVwGk2KzbR/sgmgDj/8Agjn8ePFP7Tn/AATJ+Dvj7xrqbax4p8T6J9r1K9aNYzcS+dKudqgAcKBw&#10;O1fTNeD/APBMn9lbWf2If2DPhn8J/EGoabq2teCdJ+wXd5pxc2s7+bI+Y96q2MOPvAdK94oA4v8A&#10;aFs9a1D4D+NIfDjSrr0mh3qad5f+s+0GBxHt/wBrdgD3r+dO8hmtryaK4SaOdJCsiyAqyuD8wIPO&#10;c8YPQ1/SH8SfHVj8NPAGteIdSZl0/Q7Ca/udoy3lxoztj3wpr8CP2nf2mpv2jfjRfeLv+Ed8OaCt&#10;w7GO2s7CMCReQGmJH72Qg8s3XHAFAH3b/wAG9um+IIdB+I11Mt0vhma4sktN6nynulWbzTH2yEMO&#10;7jnKelWf+CFH7cPxM/a5/aH/AGwtF8f+I5Nd034Z/EWTRfDkLQRx/wBn2gudQQRgqo3fLDGMtk/L&#10;XqX/AARy/a+tf2g/g1feFjoej+H9U8ECGN4dMtxb2t1DLv2Sqg6OWjffjjJB74GX/wAEj/8AgmH4&#10;v/4J7/Gv9pjxN4m8QeG9btPjZ42fxPpUWltN5ljA095Lsn8xFG/Fyg+TcMqeemQD7gooooAjuLWO&#10;7geKWNJI5FKsrDIYHsa/Pj46/wDBBXw/45+Ilxq3hHxRJ4a0rUJ2ml06W385bfcSWWJsjC5PAPQc&#10;c1+hdGOaAPC/2IP2FvC/7EXge6sNHkl1DVtWZZNR1OcASXLKMKigfdjXkhfVifp7pRt9qKACiiig&#10;Dn/iR8M/D/xa8I3mg+JdLs9Y0m8XbLb3MYZD6Ef3SOxGCK8h+E3/AATP+C/wa8Yxa5pHg+0bVLWU&#10;zW8t1K04t24xsVjgbcZBIJBJOa8T/wCC2H7Y/i39nfwV4Y8MeD7240a68Xm5ku9Sg+WeGGHyh5cb&#10;Y+VnaXJZTuUJ/tV+afwl/bJ+JnwX8aW+u6L4w1wXUU5nmhubt7i3uycbhLGxKuGAAJIB7gggGgD+&#10;hVVAHFfnH/wW/wD24fiZ+yd+11+xX4a8B+I5ND0f4qfERdF8TQLBHINStDeaXH5ZLAlfluJRlcH5&#10;6+9Pgt8RP+Fs/CLwx4nFs9p/wkGlWuomFs/uTLErlOeeN2M98V8k/wDBV7/gmD4u/b8/aS/ZZ8ae&#10;G9e8N6LYfAnxsPE+rwamZvOv4RdafN5dv5aMN+LRx85UZZeepAB9v0UUUAFFFFABRRRQAUUUUAFF&#10;FFABXwT/AMF95tfi/Zy8MLp7XC6FLrW3VfKB2k+WTCHx/DuDHn+Lb3xX3R4h1+18L6HealfXCWtj&#10;YQPcXE0hwsMaKWZiewABP4V+Y/7Q/wDwXN0jxrqWpeHbH4Z6b4r8EXG6CdNZuCp1FOgIjCMEGQGG&#10;cngfdPNAH5w5yfyr96P+CY0uvz/sM/D2TxIbltTawbabgHzWtxNIIN2eT+58vB7jBr55/wCCfH7M&#10;f7MP7VOhP4w8P+A5Y9V0e5jW80fU9TuLqHTZSpK4RnKyRv8AMQZAwO08Agivv62tY7K2jhhjSOKJ&#10;QiIi7VRRwAB2A9KAJKKKKACiiigAooooAKKKKACiiigAooooAKKKKACiiigAooooAKKKKACiiigA&#10;r89/+CqP/BVLxH+zv8S2+HvgFbW11azt4ptU1KdBKYGkUOsUa9M7CrFj/eHHev0Ir84f+Csn/BMP&#10;xd8bPixJ8RvAMKaxdahbQwappm5UmDxqI1li6BgUVAQfmBXI4OAAcL+wn/wWW8dal8atB8MfEaa1&#10;1jRvEN3FpyXqwrDPZyyHZG5xgMpcqGzjAye2K/VdW3LmvyN/YM/4JE/EK6+OXh/xH4803/hGfD/h&#10;28h1JoZ2Vri9eNt8cQTkAb1XcWxxnHNfrba3MdxArRyLIvIDI2Rkdf1zQBNRRRQB+cP7R37cPxM8&#10;D/8AByz8A/gRpniSS2+F/jL4eXWtaro4gjK3V2kWvMsm8jeMGzt+AcfJ7mvvj4ufEu1+EPw41jxH&#10;fKz2+kwGUop5kYkKij/eYgfjXyL8bv8AgmF4u+KH/Bdb4P8A7VFp4g8N2/g34c+CrjwzfaTM039p&#10;XM0kesKHjAQxbAdRizucH5H46Z+rvj14Fs/iZ8INe0XUrtbGzvLRvMuWxtt9uHVznjCsoJ9u4oA+&#10;Fdb/AOCjvxJ1HxFJe297Z2NqzHZaJbho0HYEnknjrnua+x/2SP2ix+0h8Mm1SWBbPUrG4NpexIfk&#10;34DBl77WUg898jtX5la1pMek67dWcd5b3sdvKYluYWJilGeGXIB2nqM1+j37CPwdtfhN8ELd4dRt&#10;tVuNelN/PcW7boQcBVRW7hQP++i3agD2yiiigAooooA/CP8A4OLPFLeEv2i/iRqmjrJY6ppfheGd&#10;rgoMSTra7kkUHg4Xy178pjtivmf/AIJg+Orjx+vwi1zxN5mrTXutWrXgVBuuAL7bgADGdoAAHXFf&#10;st/wVy/4JA2n/BRf4fa3ceHdYsvC/jy+0eXSo7q7Rmsr5WVlQT7AXXZuOHUMccEH5Svkf/BKr/g3&#10;5k/Yx0rwhcfErxPo/ivU/B5M9rZ6TFJ9ie4813SR3lVXYIWVgu0ZYckgYIB+nVFFFABRRRQAUUUU&#10;AFFFFABRRRQAUUUUAFFFFABRRRQAUUUUAFFFFABRRRQAV4n/AMFBv2e9Q/ah/ZP8VeENHlRNWuki&#10;ubIO21ZZYZVlCH/e2FQTwCQe1e2UYoA/la8UeF/ir4e/4Kd6b8H5tD16OefRWuW0MWJaeSTEn7wY&#10;BJTK53A7cA81/Qb/AMEqf2X9c/ZU/ZZt9H8SKsOuazqE2rXVqH3fYy6xosZOcbgsQJxxlvxrzfxV&#10;/wAEwPF2vf8ABdbw3+1RHr3htfBui+Cm8My6Sxm/tOScpcr5ijZ5WzM6nl88Hjpn7gxQAUUUUAFF&#10;fK//AAUY/wCClum/sPQado9npv8Abvi/VoDdw2jyeXBbQbivmytycMysFA5JQ8gV4B+yx/wXdufG&#10;vxI03Q/iN4d0zS7HVJltl1TTZHEdtI7YVpI3JOzkAkNxgnGOgB+k9cT+0P8AEe4+E3wY8QeIrSJZ&#10;rrTbYvEhGRvZlRSR6AsCa7bOayvGHhXT/HHhe+0nVoUuNP1CBoLiNuNyMMHnsehB7UAflFrnxn8W&#10;eI9fk1S88Rau19K27zVunTHsoBAA46Cj4geL/EvxTaHxBrj3WoeQqad9taP5cxrkIzDjdg7vU5z1&#10;zX0Tff8ABMj+1vFk0Oh+ONDuNO3kqsh33SDjghOCR0J49cDOK+ovgv8As0+HPg18MV8MR2sOqW87&#10;ma8lu4lf7bIcfMykYwMDA7BRyTkkA/C7/gpp8efGH7Mv7KV5408C6jNo/iDR9VsTFexxCTyA0o5O&#10;4Ec8da/eX9njxPfeM/gB4G1nUpjcahq/h+wvbmXGPNlkt43dse7MTXzF/wAFjP8Agl3ef8FAv2B9&#10;a+Evw5bwd4J1bVNVsL4XV5btb2gjt5d7KfIjZskE4+UjJ7V9T/BbwVcfDP4OeEfDd3LDcXXh/RrP&#10;TZ5Yc+XI8MCRsy5AOCVJGecUAdTRRRQA2U4jb6V+Rnxd8Rar4r+JuuX2tyTSapJeSrOJCcxFXI2A&#10;Hoq4Ax7V+upG4V4r8Zf2FPA3xp8TNrF5b3mm6jM264msJhH9q6curKy7uPvAA885wKAPmv8A4Jde&#10;I9UtvjVqGlQySNpN1p0k91ESfLV0ZAj46bvmK+4J9K+/q4P4Jfs6+F/2ftHmtfDtk0Ml0Qbi6mfz&#10;Li4xnaGb0GcAKAO+M813lABRRXF/tB/ES7+FXwX8Q+IbKNZrzTLRpIVZSV3khVJHoCQT7DtQB85f&#10;8FYdL1K80TwjdQrJJpNrLcpcBfuxysI9jN9QHAPbkd8H8gf+Cbfx+8ZfHz4tfHDSfEGpTatD4X8V&#10;nTdGhESgwRedcqI12jLEiNBzk8V9e+K/HuteO9XnvtY1S+1K7um3SSTylsnIOPQAYGAMDArwr/gm&#10;N8FPFn/BPz4+/FDxvJfeHtWk8b+IW1eygSFpfKhaWdiknmINrkSqNyHIIODgnIB+6PwcsL/SfhN4&#10;ZtdWLHU7bS7aK63/AHhIIlDAnuQcgn1FdNWL8PvFsPjzwNo+t26vHDrFnDeojH5kEiBsH3GcVn/G&#10;n4lx/CD4X614kmjMyaTb+YIwceY5IVFz7sQPagD43/at/b28Vt8SNW0Pwrff2RpekXMloZ40Vprl&#10;422u2TkbSwIHtg967D9h39t7xB8R/iHF4S8VTR30moK7WV4ECOHVd5RwOCNobBHcAd6+O/GPie48&#10;a+L9U1m6WGO61a7mvJliG1FeRy7BR1C7icZ5xX07/wAEvvgvb+IvF1942nuh5nh92tbe2A53yx4M&#10;je20soHrz25APumiiigAooooAKKKKACiiigAooooAKKKKACvzi/4OGP24fiZ+xXpn7O8nw38RyeH&#10;28bfES30XWCkEcv2u0ZVLR/ODjOeo5r9Ha+H/wDgtJ/wTC8Xf8FLbD4Kw+E/EHhvQW+GfjaHxPf/&#10;ANrGYfaoUABSLykf5+ON2B70AfcFFFFABRRRQAUUUUAFFFFABRRRQAUUUUAFFFFABRRRQB8N/wDB&#10;xt4k8XeFP+COPxmu/Bcl7Bqn2K0iupbQkTRWL3kCXRBXkDyWcMR0Usema+c/+CMX/BB/9lbx5/wT&#10;x+FfjrxJ4F0f4i+IvHHh211jVNQ1SRrhI7mZVeSFEztTynzEQADlGzyTX31/wUo8M/Erxl+xB8QN&#10;J+ENjouqfEHVLGO00yz1eNJLG6WS4iS4SVX+UqbczDB4Jr8Vf2PP2B/+CqX7COjXui/DhvC+l+GL&#10;u6lvY9BuNShutPsXkYuwgRwWjXJ+6Gxnk5OSZhu7g1oj9YP+HBX7Hn/RAfAP/gEf8a9Q/Zc/4Jzf&#10;BH9inX9U1T4V/Djw74J1DWoEtb6fTYDG1xEr7wjH0Dc1+X/2v/gsh/zz+GP/AJL/AONfXH/BIu5/&#10;bhf4leLl/asXwovh/wDs2I6GdJEe/wC1eb8+7Z22etWJ+Z98UUA5FFIYUUUUAFFFFABRRRQAUUUU&#10;AFFFFABRRRQAUUUUAFFFFABRRRQB+RP/AAcZ/wDKTf8A4Jo/9laH/p18PV+u1fkT/wAHGf8Ayk3/&#10;AOCaP/ZWh/6dfD1frtQAUUUUAFFFFABRRRQAUUUUAFIzBFLMcAdSe1LXxb/wW9+OHib4Qfsv6bZ+&#10;Hbu401fFGqjTr28gfZIkIieQxqw5XeV5I7KR3oA+pLj46eC7OW4jl8WeG4Xs2CTq+pQqYSegb5vl&#10;J7A9a6i2u4762jmhdZYZVDo6nKuD0INfyT/8FJizfst6kzZZmvrUknv+8Ff0rf8ABKH4h6l8U/8A&#10;gnL8G9a1dVjv7jwzbQSbRgOsI8hG/wCBLGrfjQB7x4n1618K+G9Q1S+k8uz022kurh/7kaKWY/gA&#10;a/nj/as+Nfh34ufHTW/Emk6JpvhDTdau3a2sY5NvmZYnewJx5j5BYKAMk4Ff0JePLGw1LwRrNvqz&#10;BNLuLGeO8J6LC0bBz0P8JPav5Mv+Cl9rptl8ZvhtDo1xNeaPD4udLGeZNkk0Ami2My9mK4JHqaAP&#10;3k/4IS/HTw74o+GGueBrPQbPRfEGhlL26uYMk6xG/wAnmuWOfMVhtI+6Ay4xzX6B1+ZP/BvdpHh0&#10;3HxAvlu5W8V4t7d7YphI7LlldW7lpAwI7BF654/TagAooooAKKKKACiiigAooooAKCcCigjIoA+A&#10;f2oP2+PFmp/EjVNL8L37aLo+lXL2kbwY865ZGwXLc8FgcAYG3HUmtH4D/wDBTLVvCscln42tptbt&#10;2cNHd2yqs8WT8wI4DjHI6EdOmKyv24P2NtQ+Gus65420yaCfw7eXJuZo2bbLaySyAFQP4lLvxjoP&#10;pXzTigD9evh58Q9J+KnhCy17Q7pbzTb9S0Ug4IwSCpHUMCCCD0Irer5t/wCCX8Hl/s7XDCfzvO1i&#10;digP+owkQAPufvfRhX0lmgAqpq+r2ug6ZNeX11b2VnbIXlnnkEccS+rMeAPrVvdXwj/wX+/aQ8M+&#10;Cv8Agmn8bvB1xcPPr2t+ELuJLeFd3kB1OGkP8OcdOvf0yAfcWi65Z+I9LhvtPure+s7hd8U9vIJY&#10;pB6hhwfwq5X5/f8ABuX8f/Dvi/8A4JafBnwfb3DRa/onh8pLbyjb5yieUlkP8QG7nuPpX6A0AYvx&#10;C8FWfxI8B614f1FWbT9csZtPuQpw3lyoUbHvhjzX42fFj/gi98avBnxAm03w9odt4s0h5GNpqVvf&#10;28AZOSPMSV1KMBjPVSehPb9ifiz8Qbb4T/DDxF4nu0kmtfDum3Goyxr951ijZyB9duK/Dv4sf8FM&#10;PjJ8UvH02uf8Jjquhq0jG3sdNmMNvbpyAu0fe4PVs568UAfpp/wSq/YH1H9iv4f61eeIrq3n8UeK&#10;nha9it28yGyihD+XErfxNmVyxHBOAMgAn6f0DxlpPim4vIdM1TT9Qm0+TybpLa4SVrV+fkcKTtPB&#10;4Poa+QP+CPP7cniL9q3wN4i0HxdJHea94R+zuL4IFa+gl3hS4HG9WjOSMZDDjg18u/8ABsjx+1l/&#10;wUA/7K3L/wClmq0AfrtRXD/tE/GzT/2c/gr4i8a6qrS2Ph+1M7RIQGmcsEjjBPQs7IufevyQ8Vf8&#10;Fs/jZrPjefUtPvtJ0vT2c+Tpq2YkiROMAsfmY8cnI6n8AD9p6K8B/wCCeP7aMf7bHwN/t6azj0/X&#10;NLujYapbRnMYlCBw6Z52spBwehDDnFe/UAFFFFABRRRQB4H+3r+wnof7cfw4tNNvbx9J1zRZHn0r&#10;UVTzPs5dQHRl/ijfamQCDlAc18b/AAk/4N/dYh8bW83jbxlpc2hW85aSDSopPtF2gIIBZwAm7nOA&#10;xA6cnI/USigCh4d0K18LaDY6ZY26W1jp1vHa20KD5Yo0UKqj2AAAHoKh1zxlpPhe7sbfUtT0/T7j&#10;UpPJs4rm4SJrp+BtjBPzNll4HqK1a/Iv/g5PH/Ge3/BOj/srK/8Apw0WgD9dKKKKACiiigAooooA&#10;KKM0ZoAKKKKAON+Pfw4k+MHwR8XeFYbgWc3iLSLrTo5mziJpYmRWOOSAxHGRkDFfgH8UP2cfHHwb&#10;8dT+G/EXhnVrHVoXKrGLdmW5Az80TAYkQgZDLkYr98v2mfi6fgJ8A/FnjBbVr2Tw/pst3HAAf3rg&#10;fIDjou4jJ7DJr8L/AB9+3L8WPiL44l8QX3jrxFBeyOzRpZ3sltDbhhjakaEKBgAdM8cnOTQB+jv/&#10;AARA/ZP8VfAf4eeKvFHizT7nRZPF72qWVhcoY50hhEp810P3d5l4BAICk9Gr7vr49/4I+/tj+Iv2&#10;rPg1rVn4qka91vwjdRW735Xab2KVWMbNgY3jYwOPY8Zr7CoAKKKKACiiigAooooAKKKKACiiigAo&#10;oooAKKKKACiiigAooooAKKKKACiiigAooooA/M//AILjftgeL/AHjjRPhz4dvr3Q9OutKGpX9xbs&#10;0Ut6ZJZI1jDDB2L5Wfl6ljn7tfFP7Nv7a3xA/Zv+JOn65pevapd28My/a9Publ5YL2Ldlo2Uk4zz&#10;yACCa/W7/goN/wAE49E/bi0nT7z7edD8VaNE0NrfiPeksZO7ypB1KhskY6Fj6189/s1f8EH4fA3j&#10;+x1vx54ms9cstNlWddMtLdljuHRsgSs3VOASB16UAfXfxN/bf8BfCPVY9O1S/vJtRwpmt7W3Mklo&#10;GAIEvICtg5K53D06Z6/4Q/HXwz8dNDe+8N6kt4kLbZ4mBSa3JzgOh5GcHB6HBwa/LT4laVqmhfEH&#10;WrTWlmXVYb2X7UZvvu5bJPPrnIPcEGvoH/glnpOqTfGzVL63WYaTDpbxXT4Pll2dDGvpu4Yj2B9a&#10;APui68ZaTZ+JoNFm1TT4dYuovOgsWuEW4mT5vmWPO4j5H5A/gPpXm/7cWhat4h/Zg8UWujRzS3Rj&#10;ikeOIZeSJJVaUD/gAJwOSBjvX5y/tc/8rjH7Lf8A2SW9/wDRPiiv1b8e+NLD4eeENS1vVJDFYabC&#10;00zAZO0DoB3J6D1NAH5BEENg9fSv0S/4Jq6Hq2jfs4K2pRzRQ3mozT2KSDB8jbGu4dwpcORnGeo4&#10;INfMHif9rPw7qPxEuNYtvhn4XaFnJUThvMk+YHcwHyZPOcDmvuP9m3436T8e/hrb6xpUH2QRObae&#10;0I/49ZFwdvHGNpBGOxoA9CooooAKKM0UAVdT1S20TT5ru9uIbO1t0Mks8zhI4lHJZieAB6mo9C1+&#10;x8T6VDfadeWt/Z3AzHcW8olikGcfKw4PIxxX48/8HGf7f/ixfB/xW+Efh+6Ol+H9N8NT22rSRqPN&#10;1J5rTzGjJPIjCyKpA6nPOK8b/wCDdP8A4KEeMPgz8MfhD4Dv719S8E65MdKW0lXJ05p7yVUkiI5A&#10;DvkrzkZ70AfvxRRRQAUUUUAFFFFABRRRQAUUUUAFFFFABRRRQAUUUUAFFFFABRRRQAUUUUAFFFFA&#10;GW/jPSY/EyaK+p6eusSR+ctibhPtDpz84jzu28HnHatSvyJ+I3P/AAeMeA/+ySS/+ib+v12oAKKK&#10;KAPzR/4LbfsS+NPiX8RtL+JHhPSbzxBYw6Wmm6naWaGa5tWjkkZJQgyzIyyYO0fKUyfvcfHv7Kv7&#10;A/xG/aP+J2lafa+G9W0vR/Pjkv8AVb21eC2tIA+HYFsb24YBFOSR2AJH74UUAR28It4I41zhVCj8&#10;K+YP+CnXxV1rwN4C0LStJmns4demnW7uIjtZkjCfuwc5AJfJ452jnGa+o64r44/A/RPj74LfRdbi&#10;by1bzoJoziW3kwRuU+4OCOh/KgD8rvDvi7VPCWsw6hpt/dWd5A/mLLFIQwbrzj196/Vr4IeMbz4h&#10;fCDw3rd/GIrzVNOhuZ1A2jeyAkgdgeoHoRXzz4P/AOCV2h6T4gjuNW1681Kzhk3C2WIR+ao6BmHP&#10;1x+lfVOm6dDo9hDa2sSQW1uixxRoMLGqjAUD0AAFAFbxJ4q0zwdpbX2rahY6XZKQrT3U6wxAnoNz&#10;EDmrlrdR3tvHNE6yRSqHR1OVcHoQa/M//g7i/wCUM3ib/sZNH/8ASivvX9k0/wDGLPw0/wCxU0v/&#10;ANJIqAPQaKM1498f/wBtDwl+z/qSabfNcahrDKJGtLXBaFSMgux4Xdxgdec0Aew0V5T8A/2uvCf7&#10;Qd3NZ6TNPa6nAu9rS5XbI6cZZezAE49R9K9WoAKKKKACuZ+L95oen/DHXJvEqrJoKWchvlK7t0e0&#10;5AHcnoB6kV01cb8ffh83xV+DviDw/HJ5c2p2jRxH/poMMn/jyigD8pNfexk1q6bTI7mHT2lb7PHc&#10;OHlVM8biAATjuAK7v9kr4GWv7UfizUrW18R6Va2fh8o+qbZfMniUkjAAG0H5SCWIx1wa4DU9LudE&#10;1K4s7qGS3urWVoponGGjZeGUj1FfFX/BHvVtS0b4oftTC1lmt7PUPGxt7l0OPNC3F42wn0JwSO+K&#10;AP6Nvhx448ITabZ6D4f13RbxdLgS0it7a9jmdFjUKAQpJyF21e+KXw9tfip8PtV8PX7Otpq1u0Ds&#10;h+ZM8hh7ggH8K/JHSNXutA1SC8srma1vLVw8MsbbXRh0INfrP8F/EN74s+EfhnVNSXbf6jpdvc3H&#10;GMu8asTjtknOO2aAPhHXv+Ca/wASNO8SSWllb6ZqNirHZerdpErL2yjHep9gCBg8ngn7C/ZN/Zyj&#10;/Zs+GraU90t9qV9Obu9nQEIZCAAqA/wqoAHc8njOB6rmjNABRRRQAUUUUAFFQXt5Hp9rJPK3lxQq&#10;ZGY/wgDJNfD/AMTP+CouvN4tmj8L6bp8ej28pSN7tC8t0oJG4gEBc8cc4oA+56K8T/Y7/a0h/aW0&#10;G8hvLVbHXtKCG5ijOY5UbgSL/wACBBB6e9e2UAFFFFABRRRQAVl+IfGWk+EFt/7W1TT9M+2SeTB9&#10;ruEh89/7q7iMn2FalfkT/wAHYn/IE/ZN/wCytWv/AKCtAH67UUUUAFFFFABRRRQAUUUUAFFFFABR&#10;RRQAUUUUAFFFFAHkv7b/AO1r4b/YY/Za8ZfFXxZ9ok0XwdY/a5IIAPOu5GZY4oUzgbpJHRASQAWy&#10;SBmvyD+Gv/Bb7/gox+3JpZ8XfA39m/wfb+A7qSX7Bc6hYXV39oRWCgfaGuIUkZTkEqig+nFfpX/w&#10;Wk/Yy1r9vj/gmz8TPhn4bkjj8SapZw3mkrJIES4urWeO5SFmPA8wxFMnABcE9K+bv+CMP/BXH4Fe&#10;Bv2I/BHwl+JHjbwr8GfiX8IdLi8J+IfD3i++i0SSOezAhaVGuCiSeZt3sFYsrMwI6EzG1330BvRW&#10;PDf+G5f+Cv3/AEb/APDH/wAFEv8A8n19cf8ABIz4/wD7a3xj+JPiy1/al+G/hXwRoFnp0UmiT6TZ&#10;vA9xcmTDoxa4lyAnPQc9692/4eu/suf9HHfAf/wvdK/+P123wT/bG+EX7TGr3th8Ofij8PfH19ps&#10;Qnu7fw54itNUktYydod1gkYqpbjJwM8VaA9KHSiiikAUUUUAFFFFABRRRQAUUUUAFFFFABRRRQAU&#10;UUUAFFFFABRRRQB+RP8AwcZ/8pN/+CaP/ZWh/wCnXw9X67V+RP8AwcZ/8pN/+CaP/ZWh/wCnXw9X&#10;67UAFFFFABRRRQAUUUUAFFFFABXD/H74AeGv2mPhjf8AhPxZYfbdKv8Aa3ytsmt5F+7JG/VXU9Dy&#10;DyCCCQe4ooA/NXxn/wAG0Xwv+LMEml+MfGPijWfDMlzHcf2fbLHZzOE5CtMCx+9gkhVOAQMZyP0K&#10;+GPw50n4QfDvQ/C2hW/2TRfDthBptlDnPlQwxrGgz3wqjnvyepryn9v7/goT8O/+CbPwIm+IXxGu&#10;dS/saG6gtBb6ZClxezNK4RSkTOm5QT8xB4FenfCP4r6J8cPhxo3irw7eR32j69aRXttIrqxCSIGC&#10;ttJAcZwwycEEUAYf7VuuDwz+zF8Q797dbpLXw3qEhhb7soFtJweRwe9fzZfFD4KaD8XdS0K61qO4&#10;km8O3YvbIxTGPbKCpy3977q1/TD8fPh1J8Wvgj4v8MQyLDceINGu9OikY4VHlhZFJ9skE/Sv5u/2&#10;otauP2OfiFpfhXx9out6Prer6h/Ztvbm2zmQsqhskjMZ3Ah1yCORkGgD9I/+DerSreX4l/Eq9dW+&#10;1QadZQRtkYCSSzM49eTGmMccHPOK/VGvz3/4IRfs1+J/hd4R8XeMvEOm3Ok2viwWlvpkNyhjlnii&#10;81mmKkZCMZFCnvtY9MV+hFABRRRQAUUUUAFFFFABRRRQAUUUZxQB49+3LBomo/s467Z65qUWlR3A&#10;Q2srruLXCMJI1A6ncVwccgEmvzMtbU3lzHErRq0jBAzMFUZ7k9BjufSvrP8A4KqePtO13X/DOh2e&#10;px3F5pP2iS/s48n7OX8oRlj03EBuM5A5xzz8kdfTPUUAfp9+xv8AA2T4D/BW10u4uIbi+vpmv7p4&#10;SGQO6qAqt/EAqrz3Oe1en63qsOhaPdXtw2y3s4mmkb+6qjJ/lXm/7GAvm/Zg8GtqEjzTtZbgW6+U&#10;Xbyx+Ee0fSvSNa0qPW9IurOZA8N3E0Mi9Mqwwf0NAH56fEv/AIKOfEDxP4tmuNBvodB0mKU/ZrZL&#10;WOVmXJAMjOGJJBBIGAPTufnP9o/Sl/as0TxPYeNJJr6HxdC8GpPC3kNIrgA7SowvA7DivVv2nf2b&#10;tQ/Zy8a/Ybi8sryyvC0tk8c6mdoskZeP7yntuxtJyASQQO0/Z+8ffCP9nn9mz4jfET4gXUWuw+Gd&#10;MfVdR0mG0866gs4RlniRyokYlsHa2BwCeQSAef8A/BKz9nX/AIVn8SfBHhvwfb30Ph7wcrFpJHMv&#10;kwAOSGc9SxYLzzzX6sV5J+xP8YPAn7Sn7NfhX4k/DfTJtL8J+NLT7fYx3FolrcFN7J+8RSwDZQ8b&#10;jXrdAGZ4u8KWXjfwrqWi6lD9o0/VrWWyuotxXzYpEKOuQQRlSRkYxmvyc+LH/BBr4iaP4/mt/CGq&#10;6LrHh2aRmt7m8n+zzwIckLIuCCRwMrkHOcAcD9btU1ODR9NuLu5lSC3tY2mlkc4WNFBLMT6AAmvz&#10;A+N//BfTXLX4h3Fv4B8L6NN4dspjHFc6n5jTagqkjfhWXYrcEDlh3POAAfWf/BOH9gO3/YZ+HmpR&#10;XWpLq/ifxJJFLqlzEGWBBEGEcMYJyVUySHcQCxc54AFdB+yB/wAE7/hr+w542+J3iDwDZ6pa6l8X&#10;NcPiDxE15fNcrLdF5pMxq3+rXdPJ8o9R6Vg/8E8P+ChOl/ty+DtQ8zT10XxVoPl/2jYo5eJkfO2a&#10;InnYWVhg8jHU5FaP7F3/AAUf+Hf7ePj34reHfA0fiBdQ+DuvHw5r51KzS3jN0JJ4z5JV23put5OS&#10;F428c8AHoP7UHwMt/wBpT4DeJ/BF3cNZxeILMwLcBd3kSBg8b4PBxIikjg4BwQcEfjf4o/4JJ/HT&#10;w340m0eHwhNqUcbkJf2kqtaTKMYYOSMZznBAPbAIr90KNvFAHzn/AME0P2L7n9i34BvpGrXUN34i&#10;1y8OpakYMGK3YoqLCjYBYKq8noWLY45P0ZmmtKqJuz8o718qfG//AILE/Bz4IfEKbw3Neaxr15Yy&#10;mC+m0m1WaC0cEhkLs6hmXGDsyAeM5BAAPq3NFee/s7ftM+Df2p/Aa+IvBerLqdiH8q4jZTHPZS4B&#10;McqHlWAI9Qc5BI5r0KgAooooAKKKKACvCv2tf+Cd/wANf22PiX8KfFvjuz1a61j4M64PEPhp7S/a&#10;2jiuxLby5lVeJF320R2n0I7mvda+f/2x/wDgo78O/wBhr4p/CHwf42j8QNq3xs14eHPDp06zSeJb&#10;oy20P79mdTGm66j5AbjdxxyAfQFFFFABRRVTWdSXR9Iurx13LawvKR0yFUn+lAGb4s+Jvh7wJNbx&#10;6zrWl6XJdMEiW6ukiaQnpgMRWnpOtWmu2Md1Z3NvdW8oyksMgkR/oRwa/nT+N/xt8QftA/EfUvE3&#10;iS+uL2+1CZ5ArsdlupORGg6KqjgAenNfbf8AwQT+O3iRvjNrngGa6ur7w5No76lFC5LpYzRSRICp&#10;/hVhIQR3O3vQB+jv7Rf7Rfhf9lz4ZXfizxZfG1061IjjRF3y3MrfdjjUfeY8/QAkkAE18c+Cv+C/&#10;vgjXPF0dnrPhHXNF0maUJ9uEqXBhUj77ovPB7LuOOfauo/4LlfAvxN8Wv2cND1Lw9Z3Wpx+FNTe8&#10;1C0tkMknkPGVMwQAlvLPUj7qsxPAJH5C6D4Z1LxTrNvpumaffajqF3KIYbW2gaaaVzwFVFBYsTwA&#10;BmgD+kjw34ksfF2g2eqabdQ3mn30Kz208TBkmjYAqykdQQavV5P+w98KtW+Cf7JngXwtr3/IY0jS&#10;0juk8wSeS7FnMe4cEJu25GR8vBPU+sUAYfxE8AaX8U/A+reHNat/tWla3aS2V3Hu2l45FKsAeoOD&#10;1HSvy58e/wDBv946t/G00XhnxZ4cuvD8js1vPqDSw3ES8ELIiowzyRlSRxnC5AH6wlwDXJeJfj94&#10;H8GeIl0jWPGHhjStVYFhZ3mqQQTsAASQjMG4BB6dDQB57+wl+xRpH7EfwkfQbG7k1bVNSn+16nqD&#10;p5f2mTG1QqZO1FXgDOeST1wPcKZFcRzxq6MrowyrKcgj60+gAooooAKKKKACiiigAooooAKKKKAC&#10;iiigAoopC4FAC0Um4Zpc0AFFFFABRRRQAUUUUAFGaK+Hv+Cl/wDwVauP2S/GcfgjwbptpqXicQJc&#10;311dgmGwV/mRFXje5TDE52gMvU5wAeh/8FHf+Cidp+wz4a023s9Nh1vxZrySPY2krlIYI1wDNKRy&#10;VDcBRgscjK4JHyf8Av8Agvf4ln8f2Vn8RPDvh/8A4R+7m8ue80mOWGeyDEAOVZ3EiqM5A2t3B42n&#10;5A/ay/bC8TftkeKtJ1rxXDp0eoaRY/YUktIjGJU3s/zDOByzdK8oUFmxg59KAP6KPGXwJ8C/Gn7L&#10;qmsaDpurSGNXhuWUhnQ4ZfmUglfYnHJ9TnovBXgDR/h5oy6domm2ml2UZJENvGFXJ6k9yfc1U+EV&#10;q1n8KvDULW/2RotLtkMBfd5JESgpnvt6Z9q6WgDwrx1/wTw+GvxE/b18G/tIalZ6q3xO8B6HJ4f0&#10;m4jvmW0S0dbxWDwfdZsX1x8x9V/u1v8A7a9taXP7L3jFb6VoYRaKwYAnMgkQxjgjq4Qfj3HFcH8a&#10;P+Cpvwp/Z+/bp8Ifs9eKbvVtO8ceNtBfxHYXbWyDSo7ZftmRLOZAVcmxmAUIeSgz83HqvjrTNA/a&#10;Y+EmtaLp2safqFhqkRtzdWVwlwkUgIZTlSQcMFOODQB+UlfeX/BK61tIvg1rkkMzNfSasftCEECM&#10;CJdmOecgk54647V89a3/AME9vijpXiOSxt9Dh1CFT8l5FdxLDIvZsswYe4IB4OM19o/sffs5Sfs4&#10;fC86beXEV1q2oTm7vXi5jR8BQikgEgADk9ST06UAetE4FfAv7dX/AAWhX9nr4n6h4M8DaFY69qui&#10;ym31G+v3b7LBMPvRKqEM7KcgncoBBHODj75f7pr+ez9tjTZtI/bA+J0NxbPayDxPqL7GJOFNw5Ug&#10;nBIKkHPoc0AfqN/wT2/4K0WP7YHjlvB/iDRYfDfiiaOSeyEExltr9EUs6qSAyyKoLYOQQpOe1fZ1&#10;fhb/AMEitNm1D/goP8PzDbtcLbteTSkMVWJBZT5ckA45xjPDHA71+4HiPxhpPg3T/tWralY6Xa9D&#10;LdzrDGP+BMQKAPy5/wCC/H7GngXxLLfeL7zxPa6XrHjGyGnahocjOZtWRYxD50JUEoRGEU5AX5Qc&#10;g5z4l/wQ+/Za+F+lfGHwtY3/AIoisrjwjMLrQdBm8wSX1yHaRSZmAB2P84VcliAOmQYP+C6PxYt9&#10;K/a68X69dX0moaH4f0S1nga3ZZlEC26yOI8Ng/OX9OTj0NfMP7OHxYT4gt4U8W+F5L6D7VeRT2Db&#10;QlwrpNtXjdjO5eOcH1FAH9NVFFFABRRRQAUUUUAFFFFABRRRQAUUUUAFFFFABRRRQAUUUUAFFFFA&#10;BRRRQAUUUUAeFat/wTw+Gutft6ab+0hcWeqn4naToh8PW9yL5haC0KyLgwfd3fvn+br0r3Wvmn4m&#10;f8FWfhD8Hv26LD9n3xNqd9ofjTUNDHiGO+vUht9Gjtj5mA9y8g2yExMAu3kkAHmvobw14t0vxlpM&#10;d/pOpWOqWMhIS4tJ1micg4OGUkHB4+tAGhRRRQAUUUUAcB8c/wBo7wz+z1pNvdeILuRZrskW9rCu&#10;+afGMkDsBnqcCuR+C/7dvgn40+I4dHt5LzS9SujiCC9QL5zZ+6rAkbsds8/nXzd/wVB8K6tY/G2x&#10;1aaKeTSb7T0htZdv7tHQsXjz2PIbnrn2rwv4O+FdV8ZfE7Q9P0SOZ9RlvYzG0YyY9rAlyewUAsSe&#10;Bj0oA/XKiuA1r9qH4e+GNffSdQ8XaLa38RKyRvcD90Rjhm+6p56Eg13NjqEGp2kdxbzRzwzKHSSN&#10;gyuD0II4OaAPI/24v2HvAP8AwUN+AN58NPiVa6leeF767t72WOxvGtZjJA+9CJF5xnt3rqNZ8S+F&#10;/wBlv4QabDeXR0/QfD1pBploJGMkjJFGEjQd2ban44Jrjv2+P27vA/8AwTg/Z2vfif8AERNafwzY&#10;3lvYyjSrVbm58yd9iYRnQYz1OeK8M/4KVeN7f4hfDf4Y67p0066Zr1rLqNvBKu1zHLFBIjMAeGCv&#10;gjPBP40AeseB/wDgpH8PvF/iOPT5v7U0nzpPLSe7iAhJ7EsGOAffHvXyF+2j4P1Xw1+0X4mn1COU&#10;w6rePeWc5A2TQOcptPQ4XC+23mvKup/+t1r9Rvg94C0f4j/s4eB4fEFnZ68v9iWbhriIPyYE7kZ9&#10;j9OaAPiX/gn/AODdW8RftJ6HfWEU62mktJPe3Cr8iRmNl2ntliwXHXnPav0srn9L0Dw/8LdFma1t&#10;9N0OwU75WULDGMcAsePXv0qx4Y+IOg+NVZtH1rS9WVQGY2d0k4AJI/hJ9D+VAGxRRmigArn/AIpa&#10;te+H/ht4gvtNXzNSsdOuJ7VcZ3SrGxT9QK6CoL21F5ayQlmVZFK7lPIyCMg/jQB+Ouqapc63qVxe&#10;Xk8tzdXUhmmmkbc8rtkkk98k16X/AMEjv2F/hn4eX406X/Z9x5Pjm+tvEOoTT3xMsN2Guf3sRP3A&#10;PPf/AGcYBBB55P4pfCTXPg/4vutG1qxmt7iB2Ecmw+XcoDgSI3dT146dOteQfs2fth6X8bdV8faf&#10;4Rm1yxk8J6g3h7WjNEIFmkDtlFKsSyboickDtQB+knww/YK+Fdp4ujmPiObxI9tPlbF7uIIxGCAy&#10;oAzYxk4IB7gjIP1Pb2620CxxqFjjAVVA+6B0A/Svx20jVrrQdRivLG4mtbq3IeOWJiroe2CP8mv1&#10;a/Z38X33j34H+F9Y1If6dqGnxyzHj526b+P72N340AfFn7Sf7fXjLxB8RNQsfDWovoOi6bcPbw/Z&#10;0XzbnYcF3c56kcAYG0855r079g79s7xB8UvGjeEvFUseoXU8L3NnfCNY5G28tG4UAHjkEAH5TnOR&#10;j45+Iu0fEPXgkjvH/aNxtZxtLDzWwSCBzjrwPpVn4X/FHWPg94vh1zQbiO21CFHjR3jEi4ZSp4PB&#10;60AfrrNcR28LSSOqRxgszMcBQOpNeM6t+318MNE8RSabLrzSSQsUaaK3eSEMMZG8DHftxwa8zg/a&#10;Q1j9p39jDxw1rbtb+KNIgSO7S1U4mhZgWdBnI3RrKCP9kkdcD4bP+Tjp/wDrNAH7E+HPE1j4t0S3&#10;1HTbqG8sbpd8U0TBkkX1BFX6+a/+CX9tq0HwAvJL4TfYZtUkbTxIDzHsQMV9V3hun8QavpSgCh4j&#10;0SPxJoN5p83+pvoHt5OM/K4Kn9DX5kfEz9jzx58OPF02m/2FfapD5hW2urOIyR3K5IBGOhxjg8iv&#10;1Gpu3AoA+Xf+Cdn7MWufCWHVPEniC3+wXmrQLa29m/MscWQzM/oSwAx1+XNfUlJt49KWgAooooAK&#10;KKKACvCv22v+Cd/w1/4KBW3giL4kWeq3ifD3W08Q6R9hvmtdl2mAC+37y8fdNe618/8A7d//AAUg&#10;+Hf/AATttvAcvxBj8QMvxG16Pw5pX9l2aXJF0+CPM3Om1Oeoz9KAPoCiiigAooooAKKKKACiiigA&#10;ooooAKKKKACiiigAoopocGgD4t/4ODfjz4w/Zv8A+CSHxc8U+BLu703xDFa2ljHf2pKz2EVzeQW8&#10;syMOVYRyNhhgqTkYIzXwf/wSj/4NfvgF8fv2KPh/8T/ihqHizxZ4o+I2h23iC4+zan9ntbX7UglW&#10;MAKWZ0DYZieW3cV+nH/BVp/E5/4J9/E6Hwb8O7D4teIL7TUsYPCV7by3EOtRzXEUU0bJEySHbC8j&#10;gqwIKA54r8Vf+Cfn7Qn/AAU4/wCCePw3/wCEF8N/s2674m8B2c8smj6N4h0G7uTokbuz+RBPHKkn&#10;lAscLIW9iMnMx6r0KlsrH6Df8Qlv7HP/AELvjL/wft/8RX0F/wAE+v8AgjT8Ef8AgmP4z8Qa98Kd&#10;N1yx1DxNZx2F819qRuleJH3qACowQ3evz+/4fFf8FQP+jKdK/wDBHqn/AMlV9b/8Ejv24f2tP2p/&#10;iP4t0/8AaK+A9l8I9F0vTYrjSLuHTry2N/cNJteMmaZwcJzgAH3q4kPzPviim76dSGFFFFABRRRQ&#10;AUUUUAFFFFABRRRQAUUUUAFFFFABRRRQAUUUUAfkT/wcZ/8AKTf/AIJo/wDZWh/6dfD1frtX5E/8&#10;HGf/ACk3/wCCaP8A2Vof+nXw9X67UAFFFFABRRRQAUUUUAFFFFABRRSFqAP5gP8Ag4P+LXiT4xTf&#10;Ei68RXNxLcab4m/s+3tXclbKGG5aNIlXoAFUEkdSSepr7M/4N+fjPrvhD4/eDfCMF9MdB8V6Iy3V&#10;k8n7sSxWRmWRV6Bx5ZBI5IJznAxyf/BUr4ED4Qftf+LFkvNN1Sx8TXsutwJFIJHt/OdpGjlQlirK&#10;xYDP3gM8ZKj1z/git+yD4i8bftAaL8TZrY2XhHwsbho534F9cGKSERRgEH5TJvJ6YXb/ABUAfsHu&#10;Ffjx/wAHPviXSX/aU/Yjtft2n/atP+KcE15GZk320X2jT23SDOVXGTlsDGa/UH9rb4h6t8J/2ZPH&#10;fiTQo/M1jRdEuru0yoYRyLGcOQTyF+9jvtxX89nirXb3xzrk2qazczapqFxKZ5Lm6Yyyu5OSxZsn&#10;PvQB/SnA0c8KtGVaNsMCvQj/AD+lT1+Wf/BHn/gpBD4OmtfhT451C8mh1C7WLw9fzHelqzjBtnYn&#10;IVmxs4IDMR0Ir9Jfi/8AF3Q/gd8NNX8WeIrr7Ho+i25uLiTGTjgKoHdmYhQO5IFAHTbqXOK/MvU/&#10;+Dhkx+NJFtPhr53h4OESSTVvLvGXdy5URlAdv8Gev8dffH7OP7Q/h/8Aaf8AhJpvjHw3M8unajuU&#10;xuMS20ina8cgycMp98YIOcEGgDuy2BSGRQfr0964v9oX4h3Hwm+C/iLxFaxC4utMtS8KsMrvJCqS&#10;P7oLZPsDX5geIPi54o8UeI5dWvte1SfUJWLNMbllIzjpgjAGBgDAAAHQCgD9dN4pa+ff+Cenxw1r&#10;4y/Ci+XXpXvb7Q7oWwvX+/coyhl3n+JxyCc5I255JJ99ub2KzhaSaRYo16s52qPxNAEtNMqqM9uv&#10;0qvYa5Z6qM2t1b3K9cxSBx+leC/8FIfiFrHgH4Awro80tr/a+opY3VwhwyRGORyoIORuKAZ9AR3o&#10;A9G+IX7Tngf4ZaVcXWpeILBjbMEaC2lWadmOflCKc54PXHSuT+Ff7dngH4sa/DpNreXVhqNw22FL&#10;yHy1mOcBVbONx9K/NNnMrEsSzHk5PXHf9fx96veE9E1HxD4ksbLSYZ5tSup1S2SHO8yE/Lj6Hvxj&#10;rQB037R/h3VPDHxx8UW+sLN9rk1KadXkB/fI7sUcZ7FSMenI7VyGkpavqdut60i2bSr55jALhM/M&#10;QD1OM19Z/wDBS34ieF9bsNH8Ow3K3ni7RZ1a7lih+WNDHhkZs8MW2sF5xjtXyLQB+ufwhu9HvPhh&#10;4fbQZPO0VLCGOybOf3SIFUH/AGgBg+4rpa+e/wDgmt4puvEP7NNva3CbY9Hv7izgfn94hIl9exlZ&#10;e3AHHevoSgD8zf2/dM1Sw/aj8QyaksxiujFLZM+drw+WoGz2BDDjuD618h/t26VqerfsRfFtdMiu&#10;ZZIPCt7NP5WfliEZEhb/AGdvHPXOO9fuN8R/g/4b+LunR2viPSLPVYYiTH5q/NGTx8rDDL+BqDwH&#10;8C/CPw0sLi10PQdNsYLwbZ1EW/zgOAGLZLD2PGSfU0AfM3/Bvypi/wCCM/7PysrKw8N8gjp/pE1f&#10;ZFV7Cxh02zjht4YbeCMYSONAqIPYDAFWKAMjx14Uj8b+CdY0WdmWHVrGaykYE5VZEKE8d+a/Bj43&#10;fsFfFD4I/ES60G68I65qgWZktb2ws5LiC9TLbXVkBxnGcNgiv3+qNrcO2Tjg5HtQB8D/APBFH9ij&#10;xV8ArHxB428XWMuj3XiO2isrGwmG2dIFbzC7rn5dx24B5G3nGcV4P/wbKxNB+1j+39uVl3fFqUjI&#10;xkfbNVr9cvL4rmfF/izwt8FvD99rmsXWk+HdOUmW6u5tlujH1Y8bjyeuTQB1FFeXfCf9tP4W/HHX&#10;Bpfhbxpomrak24raxzgTMAcEhTgkfTtXqO6gDB+JWm32r/D3XbTTZmt9SudPuIrWVTzFM0bBGH0Y&#10;g/hX85Pizw1qXg/xLfaXrFrcWWqafO8F1DOu2SOQHDA/55r+lPbXnHxJ/ZH+Gfxh8SRav4o8EeG9&#10;c1OLGLm7sUkkZRnCscfMvOcNkZoA+Cf+DfLwXr1r4g8feIHjuofDNxaQ2SMwIiuboSFjt9Si5zgf&#10;8tBX6fVk+EvCGl+BvD9rpWi2Fnpem2aeXb21rCsMMK9gFUAADGMCtagAooooAKKK8++PP7UvgP8A&#10;Zn0mG88a+IrLRUus+RHIS00+Ou1FyzfgKAPQa/Iz/g5LiaX9vT/gnSyqzBfiypbaM4/4mGi9a/Sr&#10;4Eftd/Dv9paOf/hC/E1jrEttgywISk0YIBBKNhsc4zjrkda72+0Oz1SWCS6tba4ktW3wvLErmE8c&#10;rnoeAcj0oAuUUUUAFZvizQIfFXhnUNNuGYQ6hbSWsmCc7XUqf59iK0qx/Hdtd3ngvV4rGdbW8ks5&#10;lgmYZEUhQhWPI6HB6jpQB/O/8c/hVN8Efi54g8JzX1nqUuh3klobm1ffFLtPBB9emR2ORX3Z/wAE&#10;Bfgabnx34o+Ikt/ZvHa2J0WGySTMytJIkjSsvZcRALnOct6V+dd7JJNeTSTO0kzsS7s24sxySSe/&#10;1/WvuL/ggRqFxH+1z4itUvGhtZvC88ksH8Nyy3NsF/FdzEHk43epoA/Xto8/z5rC0f4VeGvDurya&#10;hp/h/Q7G+kbc1xb2MUczHGMllUE8cdelb+6jfzQAuKKKKAPL/wBsrx/rHwr/AGWvHniLQeNY0fRr&#10;i4tX2hvKdVP7zHfaMtj2r+fTWdZvPEerXN/qF1cXl9eSGWaeeQvJM5OSzMTkn696/pR1Kwt9Y0+4&#10;tbqKO4tbmNopopFDLIrDBUg8YIJBB9a/IP8A4K8fsAeCP2R18P8AiLwbcajZweKL+aF9JmfzYLQI&#10;itmJsbguTjaxbqMEAUAejf8ABHj/AIKLaH8PvA958PviN4nazjhvI18P3F6S0ccbq2+FpP4FVlXb&#10;ngeZjIA4/T1J1ljVlO5WGQR3FfzPZ/z/AJ/z9a/fD/gmxr934n/Yc+Gt5fXjX902krG0zBtxCO6K&#10;DuJJKqoXPQ7c9MCgD3SiiigAooooAKKKKACiiqXiHxDZ+FdEutS1CeO1srONpZpZDhY1AySaALu7&#10;iivmS9/4KjeBrXxE9pHpuuXFkrbPtqQpsbnG4KWDbffGfavTdG/bJ+Gmu3EEMHi3S1kuFVkWR/L5&#10;Y4CnPRvbqKAPTqKjguo7mJZI2WSNwCrKchgehB/WnF8UAOrxD9uz9s7Sv2Jfg+viK8tW1PUb+4Fn&#10;plgrbftMxGTub+FFUEk/QDk16bqvxb8MaHrH9n3mvaXa3v8AzxluFV/yzXw//wAF9Ph9qXi/4DeD&#10;fEOmW73mneH9SmN7JCnmeTHNGgRyQeF3JjOOSw5HGQDxTwN/wX2+INl4xjm8Q+G/D9/obSjzYLRW&#10;hnSPGCFckgnvyBX6m/C34laX8XvhzovijRpmuNL160S8tXZdpKOMjI7Htj1r+b2CB7qZY4kaSSRt&#10;qqo3MxPQAd81+8/7E8Nv+zr+xR8O9K8Y3tl4fvLPSlaeO8kW3MTyO0m0gn7y+YAffJwOgAPe6K+Z&#10;PjX/AMFbfgz8EPHL+H77XbjUr63fZdNpts11FannIZ14JGOQuSM17L8Bf2iPCP7S/gSPxF4N1iDV&#10;tOZvKk25WS3kwDskQ8q2CDgjvQB21eW/tDftn/Dj9lpbdfGfiO1026ul3w2iAy3Drz82xeQvB5OA&#10;a9QZ/k/l71+B/wDwUok1+T9uP4i/8JE1w10urSfZfN3Y+yf8u+3P8Ji2Y7UAftb8Bf2sPAH7TVhc&#10;T+C/EVnrBsz+/hXKTQ+7I2Dg+vSvRa/Dn/gj0/iFP29PCI0E3AgZLoaoE3eUbTyHLeZt4xv8vGeN&#10;4Qmv3GU5FABX5d/8Fg/+Cefjbxr8b7r4l+D9Lm8QWetW9vHqNrarm4tpokWIOE6urIqcjkH25r9R&#10;KaY8/wB2gD+d3xJ+z14m+EFhpus+OfDur6Lo99M0cEdwnkXF4QpZggbnA+QMSPl3DvW1+x78XfA/&#10;wZ+N2la9408JyeJdLsrkSxxC5I+yncpWTy8YkKEE4JAPpX3x/wAHBvhSwvPhd4B1qTU7e31LT9Qu&#10;bSCwYEvexyojO69hsMag5HPmDkEAH8r408yRVLKgYgFj0XPc4oA/pN8GeKLDxx4S0vWdLnS603Vr&#10;WO8tJ1HyyxSKHVh7FSD+Natee/speF7HwR+zP8P9I03UYdX0/T/D9lFBfRZ8u9XyUImUHkB/vAdg&#10;2K9CoA/nU/4KX+JdW8Uf8HMngmTVWlMlj4avrOFTnbDDGNZEaj22/N7lie9foP8A8E7vE+q6R+0z&#10;o9hYyS/Y9VjnivocnY0awvIGPurKCD+Hevr74+fsNeB/2gvEcetala3FhryKI/7QsmRZZFAOA25S&#10;DjPsfftWx8CP2T/CP7PJnm0O3upr+5XZJeXkglmKZB2jChVGRngDPGc4oA9M206miQMKA+RQA6vn&#10;f9rL/gmf8Nf2vNf/ALb1y1vNN8QbVR9R0+URyTqowokBBDYAAB68dcACvodm2jNfnL+2z/wW71D4&#10;T/FrVPCXw40PRdTXQbhrW91PVRJJHLMjAOkUaMnCkMpYscnoABkgH1f+yn+wT8O/2OlupfCWm3Da&#10;pqA8ufUb2Xz7po8g+WGwAq5wcADOBnOBX5H/APBT/wCO/ib4v/te+NNP1q8ul03wzq0+l6bp/mHy&#10;bWOJjGGC5xucAsT159MCv0Q/4Jwf8FWY/wBsnxRceEfEmj2Wg+LYYJLm3Nm7ta6hEv3gquSyOgxl&#10;SzAgEgjoNb9tr/gkf4K/a58Zv4qt9UvfCPii6VUvLu2gW4gvQoCq0kJK5cKANysCQBnPGAD8L/jJ&#10;4Rbxt8EPH9kPMHl+E9Yvv3a7m/0fT7i46HsfL/AV+hf/AAbjf8Ev/COufsMfB34veIrq61i8urSe&#10;9s9KmjC29rNHf3KKz9TJjYGAOBnHUV8ifFbQ1+D3xk8WaDouoagbbQ9Ru9IS5f8AdTXMcUhiLMo+&#10;7u252nOAcds19of8Ea/26fGifHjT/hjrmqXGt+HfEEVx9iF05aTTp0jabMbddjBXBQnALAjHO4A/&#10;WaijNNEmRQA6im+Zk/jinUAFFFFABRRmm+Zz3oAdRTd+BTqACiiigAooooAKKKKACiiigAooooAK&#10;KKKACkf7tLRQB/LL/wAFCvidr/xX/wCC9viTUPEEkjXdlaXemxRMOLWCB7iKOMewVRyOpJPc1+gn&#10;/BEL4ueJPC/7YNn4Xsbq4k8PeJLO6OoWjMTChjhaRJgOzBkC5HUOQc8Y+mv+Cnf7JX7N+q+OV8W+&#10;N/FUngHxhqgHnSaeqzy6iqgDzHt9pbIUY3qVzwTnpXov/BMb4EfAb4b6TqmqfCnX18XazMPs9/qV&#10;3Or3kUW7cIwgVfLToeF+YjknAAAPrUyBaXdXm37Xfxtm/Zx/Zr8YeNre1jvLnQbEy28Mmdjysyxx&#10;7sc7QzqT7A8jrX4Y+Lv2yvin448ZzeINQ8d+Jf7UlYsJIL54Fizj5URCqoowPlUAcdKAP6Fy+KWv&#10;kn/gkN+2B4i/aw+Auor4skW817wneCwlvwu17+Jl3xu4AxvHzKcdQFJ5JJ+tqAMzxP4S07xjpMlj&#10;qtja6lZyEFobmISISOhwR1Ffnl+0z8cZPBHxT1vw74DtbbwjpekzNYSyadEIbm8ZCQ5eQfNtDZwM&#10;9vy/SCvj/wDa0/4J76t8QviBe+J/B9xbNLq0nnXljcyeXiXoXRzxhupUkYJOMg4UA+KGcu2S2456&#10;9c5z+tffH/BLfW9V1L4Mapb3kksmn6fqJisN5OEBQNIq/wCzuOeO7GuU+BX/AATAWKae6+IF55y4&#10;KwWWnzkc8Hc8mOBjICqO+c8DP1p4O8D6X8PvDltpOi2Vvp+m2YxFBEuFTJyfqSckk8kkmgD84f8A&#10;g7dja4/4I1eJVjVmY+JNHwAM/wDLxWP8Yf2gtK+L/wAFPhToulW7MvhXw3ZQSXpOPPdrSAOqjrtV&#10;kxk9Tmv0k+KfjHwz4L8LyXXiq50+HTdwH+mKrK7dgFI+Y+1flj480KyPxD1C18P3H9r2Fxct9heC&#10;Jg0iMxKrsIyCBwQfTuMGgC38Ffg3q3x18c2+g6N5K3EimaR5WwscSkBmPrjI4HrX6n/DnwZD8O/A&#10;OjaDbN5kOj2cVorkYMgRAu4+5xk+5r4p/Yk+Ft18E9V1H4l+Nlk8O6Dpdo8EBuUZZLqSQhSVTrgD&#10;I5zkkYzgkesaP/wVH8Dah4i+yT6frlnZySBFvJI0ZFHdmUMWA6YwCeaAPJ/+Co/jvV5vippvh3zp&#10;odFt9PS7SFWwk8ru6l2HQ42YGenJ718+/Cbxzq3w5+IGl6polxJb38Nwu1UOFuAWAKMP4lbpj39R&#10;X0x+3X+0b8N/iJcW+jjSbnxFqGnjdHqlldi3FqH2narlXD8dQVxkDkHOI/8Agn78OPhb428Wfblb&#10;WLjxTo+LiGy1B08lMNxNGEA3lflzu6HBx0NAH25BI0kQZhg9x6VJR0ooAKx/HfihPBHgvVtakjaV&#10;NKtJrtkXrIEQvgfXGK2KyfHGgN4o8GatpinB1CzmtgTjjejL3yO/cUAfl58SP2nPGnxM8UnVLzW7&#10;2ApL5lvBbymOG2IzjaB3Gep5r87P+CTGsX1/8Z/2oFuLi4kS68evdSiRifNlM98N5z1b5m596+5v&#10;F3hDUvAniG60vVrSayvrOQxSRyLtIIOMj1Hv0NY9rYwWbu0MMMLStucxoF3n1OMdz/OgDY8H6hp+&#10;leKbC51SzbUdOhmVrm2EnlmaPPI3fSv1w8FXtjqHhHS7jTVjj024tIpbVUAVViZVKAAf7JFfj/FE&#10;08qoi7mchVHqT0r9dPhZp0+kfDTw/aXSrHdWmm28MyqpVVdY1DADPABB47UAfMP7RH/BNe88aeOr&#10;zWvCeoWlrHqcxuJ7S5JAidiC5Rh2J3HHbOOleIeLf2A/iV4c8RPYwaL/AGpDztureVfKdcZH3iCM&#10;9MHvX3r8T/2lfBXwcvY7XxBrlvZXUgBEABklAJwCVUEgfWtb4dfFTw/8WNIa+8P6pa6pbRtsdoWy&#10;UPoR1H40AeZ/sSfsxXX7PHgO+XVpIZdY1yRZbpI8NHEqghUz3+8xPbJre1f9i/4a674jk1S68K2L&#10;XUzb3CM8cbN/e2KQB9AAOteo4qO6vI7KFpJXWONBlmY4Cj3oAh0jRrfQtPjtbOCG2toFCRRRKESN&#10;R0AA6AcVbrjdJ/aF8Ea9rn9m2fijRri+3bBClyu4tjOOvpmuwEqsM0AOooooAKKKKACiik3c0ALR&#10;SbqWgDL8WeNtJ8C6Q1/rGoWunWakKZp3Crk9B7n6V+PP/Bz/APFzw18WtE/ZT/4RvWLPV2tvixaP&#10;Ktu25owQOSOo6Gvpf/gp94i1a7+ONnpt1JIuk2unRy2cQP7ssxbzH/3sqAf90dq8J+FNzd6d8VPD&#10;d1p8Mc2oW+oQm2DIGyxcLjkHqCQRjoaAP15ByKKbH9wU6gAooooAKKKKACiiigAooooAKKKKACii&#10;igAryH9t74qfEj4Kfs76t4o+FPgeH4jeLtHmgnXw69yLeTUrbzF+0LE5I/fCIsyDnLKBhs4Pr1N8&#10;ugD4d/ZC/wCDgb9nf9pzUT4d8QeI2+DvxEtJPs1/4V8dj+x7q2uAcNGks22KQ7sgLuVzjlBX2tpH&#10;iCx12zjuLG8tbyCUbo5IZVkRx6ggkH8K+fv23f8Agkz8Bf8AgoXYH/hZ3gHS9U1dU2Qa5aj7Jqtu&#10;AMDE6YZwOyyblHpX55eJP+DSq4+Guq3Fx8E/2mPih8PYGkZ4LT7TKnlZwP8AW28kZJ27gTtGcgUA&#10;fsvLeRwLudlVfUmvn79q/wD4Kpfs+fsUaRcXHxG+KnhLRbyBeNKjvFu9UmOOi2kW6U56ZKhfUivz&#10;ah/4NY/i/wCPj9j+IH7ZfxQ1zRc82wvr26Dg5VwVmn2jKkj8SK+pf2Lf+DZ/9mD9kHVbfW7rwvcf&#10;EjxPC3mDUPFTi8iR+pZbfAi/77DkHkGgDtf+Cc//AAU48Zf8FH/i3q2saD8IfEXg/wCAtnpkh0jx&#10;X4iX7NeeJb/zogn2eDP/AB7iLziXBYblUbgcqPtGobOxisLaOGGNIoYVCRoihVRQMAADoAMcVNQA&#10;UUUUAFFFFABRRRQAUUUUAFFFFABRRRQAUUUUAFFFFABRRRQB+RP/AAcZ/wDKTf8A4Jo/9laH/p18&#10;PV+u1fkT/wAHGf8Ayk3/AOCaP/ZWh/6dfD1frtQAUUUUAFFFFABRRRQAUUUUAFZPjW5vrTwjqkmm&#10;RiTUY7SVrVCCQ0oRiowMn72OgNa1NMeaAP5Yv25/j94l+GHgHXPGU3+n+IptQQXTagrFpHkkw+7v&#10;nk/Sv1A/4NxvHniPxBqvia3mef8A4Ry40S11KeMBvJhvnKhdv8ILRmXjOSEB5wSPgz/gvX4avf2k&#10;Pi58UNL8K+HbHTbuHxF9mFrCvk/aDbylZJ37b3ZWc4wOfXJP1R/wQZ/aC8SfCD43+Ffhq2ZtB8WW&#10;nk3tqEBNvcw2hdZlIGePK2nnbtOeooA/Xf8AaE8Vr4D+BXjLW209NWXSdEvLw2bpvW68uB28tl7q&#10;cYPtmv5dv2qv2gdW+E3i/wAEx6da2Bj8Wa19luVZDthRnj+4ARjG84B9q/qs8R2ljf8Ah++g1KO3&#10;m02a3kS7S4AaJ4ipDhweNpXOc9s1/L9/wVb+CWg/EL9pfww3wdjvr7wf4b8Q/aWkvZFUrGJIyzR9&#10;2j+U7ScMQOaAPpb9gb9mvxF+0x+0j4d0/Q7eQ2ekX0Go6peg7Y7G3jkViWYdGO0qoHJbHoSP2F/4&#10;KOfATWP2lP2PvFXhXQdr61NHBd2kTPtFxJBMkvl+mWCFRngMVNeE/wDBE3xr8J9P+Bd1p3hu4+we&#10;Mri5j/tyLUZkW6vpQh8sxDPzRAb9oGSCWz1r7oPzL9aAP5vdS+FPifSPFsnh+58O65Drkcvktp7W&#10;MouQ+7aF8vbuyW4GBya/aP8A4JI/s3eIP2a/2TodP8T28llrGualNq0tk5+eyV1jjSNh2bbGGIHT&#10;djtmvpv7LCtx5vlr5uNm/aNwHpn09qkxkUAUfFvhWy8beGr7SdShW4sdQhaCeM/xKev/AOv1r451&#10;/wD4JRXz+IZf7M8UW6aWzEp9oti0yDspwQGz68V9sUm2gDhP2f8A4D6T+z34Di0PS/Mm+cy3NzJj&#10;fcynA3HHHAAGOwFfJf8AwUy+MOuv8UoPCsN1cWej2lnFcmONigunck7iR1AxgZ4HP1r1b9vn9rXV&#10;vge1h4e8OtHb6xqVubqS6ZQ5toixVdoPG4lW5IIGOhr4l8bfFHWvitrlpd+KNSm1KSH9155iTzUj&#10;LEsMgAtjJIBJx2xQBsfs9/GLXvhL8TdHutJurlkkuY4ZrMPmO6jZsFCucHg/gSDxX6d/Eb4ZaT8W&#10;PB91omt2y3VheKNy5wysOQynsw7EV4F+zx/wTt8P+Adf03xJqWqSeIJIQl1aReUEt1fllcjktjgg&#10;Hv619PKNooA+T2/4Ji+DfCd1capqOu6xcaTYg3LW52LlFBZgzY/Xjgc5r5jvv2j7rw144k1DwTpu&#10;m+FLWFitslvArTeXk48x2ySSDzjuMV+oeraVDrWmXFncLuhuo2ikHqrDBH5Gvz0+J3/BOfx14a8X&#10;zW+h2ses6XNIRbTrKqsqc4EgPQjGCR1PNAHg+v65deJ9bvNRvpWmvL6Z55pD/G7ksx/Ek1TrT8Ye&#10;D9R8BeJrzR9Wt2s9QsJTFNE38JHOfcEcg9wRWbj/AD+GaAP0q/YB8UaV4l/Zm0WPTbeO0fTXktLy&#10;NBjdODuZz3JZWVsnucdq9sDZ/wAK+Zv2ffF3hb9jv9lHQdQ1y+YXHiVf7UWFUzNO8qodqL6LGE5P&#10;HfvWr4U/4KIeDPHsF5bWzXWm6otrLJax3qhY55FDFU3ZwCcDGfWgDP8A2ov+Cgdr8EfF03h/Q9Nh&#10;1nVrPH2uSZytvbMRkJxyzAYzg4Xp1zjx748/8Fg7n4e/se/FTxZZ6Pp+n+NPB/hu71jR4bljJZX0&#10;sShhGwyGDdTjPIBwcjn5r8TeJL3xj4hvtU1KZrq+1Cd7ieVuruxJJ/Xp2FcL8e/gZ4i/aW+B3i/w&#10;D4Rsf7S8S+LNFvNO022E3kiWd4X2gueAOMnPbPrigD9Rv+CXP7UOuftqf8E//hf8VPE1tY2eu+NN&#10;J+33kNkpWCN/NkTCAkkDCDvXv1fNf/BIH9n/AMT/ALKv/BNL4Q/DzxpZJp/ijwrov2PUbZJBIsMn&#10;nytgMODww6V9KUANZ9o+leQ/Fn9vn4P/AAO8XDQfE/jvR9O1jIElqokuHtyenm+UreX9Hx1HqK9C&#10;+Js+pWvw58QSaP8A8haPTbhrIdcziJjH/wCPba/nF8QXt9qevX11qUlxNqVxO8t1JcEmZ5mYly5P&#10;O4sSTnnNAH7f/E//AIK5fAz4ZahYW7eLl1tr5El36RCbuO3RxkF2GACByVyXHQqDxX4wfGT/AIK3&#10;eO/+Clvxc+IGk60lja+DPh34mutO0COxhkhW8hM86xzThiczeVHH6YyfWuT4H5dq4f8A4JvaJN+z&#10;l8U/ihJ498L2uueEfG2srK9o05WXyRNKwuIWU/JMgf5S2QQ7KRgmgD0rwXr+qeFvFum6joc11b6x&#10;Z3KSWb22fOWYH5duOcknGB16Yr+j7wdcXd14V02S/VVvpLaNrlV+6JSgL4z/ALWa+bP2Wf8AgmJ8&#10;E/hje6F468P6XfaxdTQRajplxqdz9oWASBXjkVQAu4KRgnOOCOQDX1KExQBmeN/FUfgjwZq2tTxv&#10;JDpFnNeSIgJZljQuQMAnJA9K/CD46/8ABQz4p/HP4jXWvXHirVtJjM7PZ2NhctBb2Kc7UAXGcA4y&#10;ck9a/ezUtLh1jT57W5QS29zG0UqHo6sMEfkTX5b/AB0/4IH+In+I1xL4B8QaWfDd3MXig1BmWaxQ&#10;ljsJGd4UYAPU0Aerf8EVf23fFX7QNp4g8EeMLuXWLzw7ax3tjqMgJmaAv5bRSHGCVYqQTydx6gcf&#10;fVfM/wDwTj/4J72P7Dng/UpLnUF1jxV4gEYvrtFKwxRpkrDGD2DFiWPJyOmK+mKACiiigAr8M/8A&#10;gr1qGvXn7eXjCPXJJzFai2TTVfPlra+TGV8vP8JYyE4437vSv3Mr8G/+Comj6/pP7dPxAbXvtRlu&#10;tQ8+xeYHD2bKPJ2ZJ+UIAvHAKkcUAVP+CZ99r1n+3P8ADn/hHGuPtc2rRxXSxZbfaH/j4DBf4fKD&#10;sc8DAPbNfoJ/wVu/4KW+Nv2EP2mP2UfBvhbTdDvdO+OXjgeG9be+jZpLa3N1p8O6EqRhtt3IcnPI&#10;Wvhj/gklo2vav+3n4Ik0MXW2xlln1GSMErHaeUwk8wg/dO5VGeNzLwa+wP8Agth+wb8Sv2wf2tP2&#10;M/FHgXSINS0f4R/EJdd8SyyXKxNaWn2zTJN4B+8dtvKcDn5fegD9EqKKKACs3xXrdr4b8M6hqF5t&#10;+x2VtJcTFsbQiKWbOeMYB68VpVwf7Tl5dad+zj4/uLAsL638O6hLbbRk+attIU4/3sUAfzt3sy3F&#10;5NJGvlxyOzKufugknFfbP/BBK9htf2xtZikhDyXXha5jikOMxkXNsx/MKRxz+Ga+IiOntX25/wAE&#10;EJZ4v2ytaWIwrHJ4VuVmDH5ioubUjb/wILkemaAPvX/goD/wUZ8P/sPaHY2zWZ13xVrUbS2emrJ5&#10;axxg486U9VTOQMcsVYdjj52/Zv8A+C81v41+INjo/wAQPDen+H7HUZVgGqWdw3lWbMwAaVXJ/djI&#10;ywPGCcHpXF/8HAnwguLL4i+C/Hf2iFrXULJtEa3aQ+YjxO8wcL/dZZSDjoQM9RX519sUAf0xeZmn&#10;Vwv7NvxV0344fAvwv4r0kTpYa1YRzRRzPvkiIG1kZsksysrKSepBruqAOC/aa+MP/CgfgJ4r8ZLb&#10;i8k8P6dLdxwHOJXA+RTtBOCxGT2HJwBmvwW+PH7Tvjf9pbxDJqXjDXrzVGMrTRW5bbb2xOOI4+ij&#10;AA9a/oI+I/w/0v4p+BdX8OazCbjSdbtZLK7j3Fd8bqVbBHQ88e9fhT+3r+yTZ/sc/Gg+GrLxJZ+I&#10;oZ4jdRiM/wCkWalyFScAkCTjp6YPegDw+v3P/wCCSPiC48Rf8E//AABJcMJHtYrm0VgpX5Y7uZFB&#10;z6KAOPSvwwr9+P8AgnW2hSfsVfDpvDdtNa6S2kRlYpX8x1ly3nZbvmXzD6DPHFAHtlFFFABRRRQB&#10;wvx3/aF8P/s9eFV1LXZpN9w5itbWJd0124GSFHoB1JwBkdyAfJ/hl/wUw8H+OfFVvpmo2V94fF5J&#10;5UVzcOskIYnC7iMbQfXovcgc1wv/AAVR+HesanceHfEVtbzXGlWUElrcFF3C2ctuDNgZw2MZPAKj&#10;uefkXwj4S1Lx14httL0m1mvL69kCRxRqSc8Dk9gO5PFAH7CLKGXIryr9tfwdqnjv9mjxJp+jpNNe&#10;skUwhj+9OkcqO6jvnapIA6kY716H4N0ibQvCOlWNxI009naRQSP/AHmVApPHqR2rSK5FAH41yRND&#10;IyurKyEggjBB7/l05703HNfXH/BT/WfD+j63pug2Wg6bFrl0o1K71GOBY5tmXVULAZbJDE59F9sf&#10;I9AH6Pf8E6dc1PXv2aLGTU5ZJlt7ua3tHkJLGBSoUZPYNvUey47V6B+0n4r1DwN8C/FGraVldQsd&#10;PkkhcdYzjBf/AICCW/CuV/YT8Nw+FP2bNDtYdQtNRaTzLmWS2l8xI3kcvs9ioIBHHIJ7169f6fDq&#10;dnJb3EaTQTKUkjdQyup4IIPYigD8c76/uNTu5Li5mmuJpm3vLIxZnY9SSetfbn/BPj4iprv7Pfii&#10;18aXlm3hjQ5gn2jU5E+zxQMhMiOz8BFIByxwN2K3/Ef/AAS98E6z4lku7W/1XTbORixs4yHVM9lZ&#10;uQOvBz1r59/4LUeApfgl+yN4O8N+EYZ7HwnJrLf2ssZLfaJBHuiaZv4ssGPJxuVeMAAAHp/wV8Zf&#10;saz/ABZhTwfceAo/E7XIS1aS2khVpivyrG8yiMk9tp5JAHOBX5r/APBRL48eI/jZ+1b41GtXtxJZ&#10;6HrV1pun2Zl3Q2kMMrRKFAJXcQmSR1JJzXhu7Bz+FavjLSNY0jxBN/b1veW+p3QW8lF0hSSQSqJF&#10;cgj+INu/GgDKHFexfshftv8AjT9i/wAQajeeFZLOaDV1iW8tLuMvDMI2yMcgqcErkc4NZv7Iv7Le&#10;sftd/F1fCejt5M32G5u3uWQtFAY4maMOeweTZHn1euF8ceBtX+G3iq90TXdPutL1TT5DFPb3EZR0&#10;YZ9eo44I4PagD96v2JP2vtF/bN+C1r4m03y7PULd/s2q6dv3PYTjnHujDDK3Qg46ggXP2i/2JPhv&#10;+1SYJPGXh+G+vLVdkV5ExguUXn5fMXnbznB718c/8EAvg14j8K6N448W6la3VjoevJaWlgJU2fbW&#10;iMrNIoIyVUOFDDg7m64zX6OFsCgDzb9n79kP4f8A7MFncR+C/D9rpMl4f384zJPMOyl2528A46Zr&#10;0umlsU6gAoopobNAH5+/8F/fhlH4h+D/AIP8Tf2tp9nc+Hb2eEWNxcLHLfpOItxhUn52QxKSoGdp&#10;J7c/l98LvhprHxk8faX4Z8PwR3WsazOLa0jeZYVdz0G5iF6ZPXPHGTxX1/8A8F5Zdc/4a40pb6SY&#10;6L/YUTaYpJ8tSZHEpHbduAyeuNlfE+mancaLqUF5ZzTWt1ayLNDNGxV4nU5VgeoIOOfagD+in9nb&#10;4ZN8FvgP4P8ACUlwt3L4b0m206Sdc4meONUZgDyAWBIHYYFdjPcrbQtI5CpGMsScYFcr8C/Fc3jr&#10;4J+ENcuVdbrWtFs76UOMMHlhRzkfVjxXO/tlpqjfsyeLho/nfbDaDIizv8revm4x/wBM9+fbNAHx&#10;j8d/+C2D/DL/AILc/C34A2F74ZuPhX4o8Jz6rrms+TLLdWt8iaqyxxuuVKZtLYZAI+d+eDj7e+Nn&#10;xttfh38B9Y8ZaXJa6pFa2qy2jxvvimaRlSM5Xqu51J+nbrX4C/FD9m/xb4m/4Ks/Db4m2ljHJ4R8&#10;P+F5tOvrrzQGjnK6iFAXqeZ4uenNfsV+wP4Bm+Jv7I/iDw/r32n+xdVvZ4LQElWSMomWQ+glyRjj&#10;cGoA+UNc/aU8da/4il1WbxPqy3krE5jnKIoOOAo4AGBjjtX3b+wf8f8AUPjx8KLiTWv3mraLdfZJ&#10;pwpH2lCoZXPGN3UHH93Pevm/Wv8Agl/44t/EUkNje6TdabuPl3UkvlsV4xlMZzzz9K+uv2YP2frX&#10;9nH4apokVx9suriY3V5ccgSykAfKOyhQAB+PegD0aX/Vt9K/AP8A4KA/B6H4HftdeNNFg1Ox1SKa&#10;/k1CM28m9rdZyZRDIOqyJuwR6YPev38l/wBW30r+eX9sLwtqPgz9qf4habq0wuNQi1+7eSTeH8zf&#10;Kzq2RkZKspx2yR1FAH01/wAEJPg5F4y/agvvFkup2MDeELCQxWJk/wBJuWnUw+Yq/wDPNVZgTz8z&#10;KOM1+wJXcuDX4tf8EQdDvdU/bosbu1uUgt9N0i8mu1LhTcoyeUqAfxfvHRuP7lftNQB+Df8AwXq8&#10;D3H7Mn7QfxG8T6Tpn2az1TS38SWJkRvJuZzCTOc98zq5OMY3V4T/AMEu/id4k+Kvin4UeKbNlsde&#10;vNTiuHkt8rFbxx3LCV2OeIxEjM5JAChs8Zx+yf8AwXh8A6H43/4JefFpdS8P2evat/YU9poZkTEt&#10;pe3O2CKRH6rtd1Y8gMFwc9K/C79jnSvEXwN+AGj6JNPNpepLYT2F+lvL/rIZJXZo2I6qwIyO9AH7&#10;dfED/gu98J/Cfie80/TdP8R+ILa1DKt/bQpHBM4Hy7RIwbaTkFiBjHANfBPxL/4KufGzx946n1i1&#10;8XXmg25kc29hYYSCBTwBjHzEDuea+b//AK+D6cf/AF6+hPgb/wAEvvjB+0J4E0/xJ4f0O1TSdTeR&#10;beW9uhbswQD59pGdjEkKe+D2waAP0q/4JO/t1ar+2P8AC/WrXxMkP/CUeEZIY7i4iUIl7DKH8uTb&#10;2YGNw2Bjp6kD1Dxx+3r8N/AviaTSrjWJrqaFis0tpAZoYmHUFh1Pb5c474ryr9jr9gjUv2L/ANlL&#10;xxpsOof2h438VWMks8ttny45EhkWGGPvlS7fNxkt6AV8STwPb3DxyK0cikqysu1ge4Pvn9aAP188&#10;CfEPR/ib4ag1jQr+DUtPuOFliOcEdVYdVYdwQCK2q+P/APglBp2qQ+G/F11N5y6PNcW62wYHY8wW&#10;TzCvbhTGCR1wvpX2BQByfxu+J9v8GfhbrPia4j86PS4N6xZC+a7EKi57ZZgPx6Hofz91f/goD8TN&#10;S8RyX8etJZxsxKWkUK+Qg7DB5OPU1+gvxm+Gdv8AGL4Y6x4bupGhi1WDyxIoBMbghkbHswB/CvgT&#10;Wf8Agnd8StP8SyWNvp1teQKfku0nCxOM9eeR9KAPon4bf8FIPCs3wgg1bxRI1r4gjma1lsLNPMkn&#10;ZQD5irn5UIYcsR824DIFej/BD9sXwV8etRaw0i8uLfU1XeLO8i8qVxjJK8kNj2OeOmOa/PT4/fAX&#10;Vv2fPGo0fVB5nmQRzRXMYPlzbkXcFP8Astlfwz3q/wDsiaBqev8A7R3hFdLSbzbXUYriaSMcRQqw&#10;aQsf7pQEe+cUAfqhRRRQAUUUUAFFFY3jzx/pPwy8Iahr2u31vpuk6XCZ7q5mbakSDufzAAHJJAFA&#10;GzRXxbZf8F0/g7deMW054vEEFj5wiGova/uyMkbiudwHGfp9K+wPCvi3TfHHhqx1jSLyDUNL1KFb&#10;i1uYW3RzRsMhgfcUAaVFFFABRRRQAU2Q4Q06igD+a3/gpj+0D42b/gtB448A+IoUa1kaa5iedHEy&#10;QKHNsEz/AMszCsZHGCD716x/wT9/aQj/AGWv2p/Dfii+urq30He9nqywAt5ttJGwOVBG4IxWQD/Y&#10;HXpXpH/BbP8A4Jp/GH4rf8FXbX45eHPCsmrfD/SfBNvpdzc20oe4WdWudwEI+YgCRMkDpXzr8O/g&#10;v4q+K/i230Pw/oOp6lqVxN5KxRwN8jcZ3HGFxkHJ6CgD9tP+CketWfiz/gnZ8QtQ07y9Xsb7RYrm&#10;2lgcNHNG0sTpMrdGUKQ4IPIHGa/COv3C+POo3P7Fv/BLmazvrW312/8ADPhaz0KWKYGa3nlkWK1Y&#10;sD1jUuSAf4VAr8PaAP1a/wCDe2Pb8FviA32ZkLa3AonJGJcW4Oz1+XOeez8Z5x+hVfnT/wAEi/2z&#10;fBPwe/Yu1KHxfdaX4XtfDesSQC5wRJqjTASBto5eRc7Tt6KE6ZFfXXwG/bn+F/7Smqtp/hHxVZ3+&#10;pKnmfYnBhuCvOSFbG7GCTjOAKAPXK+G/2wf27/EmmfE7UvDfhO6Gl2WiztbTXKAGa4lXh+f4VDZA&#10;HXIOfSvuLzK+Jf2w/wBg7xFr3xI1TxR4Uhj1K21aZrq4tNwWaGVuX254YMckd8n8aAMj4Ff8FL9b&#10;8LTzW/jSFtctWUGKeALHPE3oQcBh19819n/C74raL8YvB1trmg3S3djc5XpteJx95HXqrDv+BGQQ&#10;a/JG/wBOn0q/mtbqGa3uIWKyRSKVZGHUEHoRX37/AMEzPh3rHgr4OaleapbzWsWtXwntIJV2sEVA&#10;u/HUbj+gBoA+LP8Ag5m/ag8XfsneBbHxZo9vb3UNrBaw2cV3G7WrPLcSJMeCAX2iPoeBtrjfgH4n&#10;1jxBbeDdZ07zl13UIrO6gW1BLCeQIwCgc/ebAHPHWvq7/g4g/Yk8a/t8f8E4tW8C/DrRLPW/GL61&#10;p93aRzyJCVjjmzKQ7dPl7d66nwz8Pvh7/wAE6/gP4Iv7/wAP/avG0ej21msEk/nSLcRwKJipPCqr&#10;HG4DOMAdaAO0/wCCkngfWvGP7PdrNp8Ulyuk6hHeX0MXeIRyKWA6kKzqfYEntX57AHLflj3r6i8e&#10;/wDBT7XvGHgfVNLstFg0W8vlMUN7BcF2gUsMkAgfNtyMjocGvl95GkYljuZuST60ANHXA79PU/5z&#10;/nv9O/8ABND4Q63qfxhXxWbW4t9F0u2li+0SKUS5kcFPLTP38ckkcDC+ozJ+xF8L/BnhPwoPid42&#10;1C2ggtLuS0sba5UGNnULmTHJcjcQBjjBPpXpPxL/AOCn/hvwtfJa+FtHk1uNRlpnP2eIH0AwSfyo&#10;A+rqK+c/2eP+Ch+h/GXxbb6DqWnyaHqN8dlqxk8yGaT+5nggk8DPXj1r6MoA86+P/wC1h8P/ANl7&#10;RYb7xx4js9FW6JFtCQ01xdEf3IkBYj1OMDIyRWX+z9+2/wDC/wDahuJrfwX4rs9U1C3QSS2Mkclv&#10;dIpAORHIqlgM4LJuUHv0r8ov+C0aa+n7eXiJtYNwbFrWz/sgvnyvsot0yI88YE3m57bt1eM/sd/E&#10;KT4WftS+ANdTUG0uKy1y1+1XPzYW3aRVmDBeSpjLgj0NAH68f8FMvgxD4t8A2PiiG5sLG70Euknn&#10;usRvI5Nvyhjjc6lMqv8AtNX4/wD7C37W3iD9pj4ifGDSdatdPtrfwD4iOk2LWyENLEJLhMvknLYi&#10;Xpjqa+/f20v2sx+0hr1lZ6bbTWeh6K8rQl3+a7dto8xl6DAB29wGb1r86v8Agnd+zZ4s+AnxQ+OG&#10;peJbGOzs/GXihtS0tllDmaDzbptxA6cSJwfWgD6kPX8c1+sn7PN1NffAfwbPdTNc3E2i2ckkpHLE&#10;woTnPfsfevyl0PT49W1m0tZriOziuJUjeeTOyFSQCxx2Gc1+t3wu8M2vg34c6HpNjIs9rptjDbQy&#10;qB++VECh+P72M/jQB+WPxzvNUvvjH4ofWWkbUf7TuFm354IkIAGecAAAewFepf8ABOXxo3hX9ou2&#10;gm1KGxsNUtZYJlnl8tLlwMxqMnBbd0HXk4615D8UnvZPiX4gbUWZtQ/tG4+0FiSd/mNnr6Hp7YrC&#10;RmjbcrEMMEHuDQB+yyvuXPrXzR/wU98baj4Y+CunWWn3ElvHrGoiC6KEhpI1RmKZHYsFzznjuM16&#10;r+y343/4T74C+F76W+j1G8Onwpdyq+8mYIoYOf744z7mn/tGfATT/wBof4czaHfSyW8iSi5tbheT&#10;byrkA47gqWB9moA/KiOVoZVZWZZFIYMDggg5/wAK/UX9jXxjfePf2bfC+palM8969u8LytndII5X&#10;jVjxySqjJ9e5618waL/wSw8UTeIfK1DXNKh01ZAGmiDNI64OSF9e3Nfavw58AWHww8E6boOmKyWO&#10;lwCCIMcscckn3JyT7mgDcpA2RXDftB/HbT/2ffhvceIL+J7jEi29tbqcNPMwJVc9uFYk+imvkXSf&#10;+Cp/iqDxB5t5oukS6a0gJgj3LIq85+cnk9OSO1AH3pRXO/C74k2HxZ8BaZ4h0xmay1SHzI9w+ZSC&#10;VZT7qwIPuK6Et7UALXx/+0//AMFF9Q8CePNQ8O+ErO0dtKnNtdX1wpYNMpw6IvTCkFSTnJB7c19g&#10;Zr86f2uv2PvFnhL4r6xqul6Xdatous3kt5A9pGZGh8xyxjZRk/KWwD3AFAHv37H/AO3fJ8dfFf8A&#10;wjWvWNvZaxMjy2ktvny7kKMshB+6wXLA5wQD34P0xXw/+wJ+yV4k0P4qWvjDxBYzaVZaQsgt4Zxi&#10;W4ldCmdvUBQScnuBx3r7goA4T42fs8+Gfj9pUdr4gsmkkts/Z7iJtk0OSMhW9DgcHg1+d/8AwVR+&#10;KKf8EddQ+BeufD3RNN17VfiF43g8NXc+u7p/skLqN0kKqQFkw3U+lfS/7e37ZGufCvxTD4T8LTJY&#10;3iwLc3l6UDvHu+6ihsgHAySQeGFfmB/wU6s/ix+2xqfwNsI7xvENn4L8eWms3JuXjia0iVlVn3YB&#10;bjPBz0FAH750UA5FFABRRRQAUUUUAFFFFABRRRQAUUUUAFFFFABRRRQAd6TZWd4p8V6f4J8OahrG&#10;rX1rpul6XbvdXl3cyCKG1iRSzyO7YCqqgkkngCvx1/aA/wCDnT4ifF3VfGA/ZR+A+s/Enwf4GiuJ&#10;dW8Z6lazrpsMcMbO82E2rGu1S6iV9zKPuAnFTcai2fs0R096UnAr8s/hX/wW0+MPjL/giPo/7Tlj&#10;8MLXxt4wbxDPY6loOjwTtDb6fDcyxy3JClnUJFHkscgFgSNoNfWP/BLX/gqZ4A/4Ks/s/N408F+f&#10;pupaXOLLXtBu2ButHuSu4KxHDxuvzJIOGAYcFWArl1t2F0ufTlFFFABRRRQAUUUUAFFFFABRRRQA&#10;UUUUAFFFFABRRRQAUUUUAFFFFAH5E/8ABxn/AMpN/wDgmj/2Vof+nXw9X67V+RP/AAcZ/wDKTf8A&#10;4Jo/9laH/p18PV+u1ABRRRQAUUUUAFFFFABRRRQAU3fTq89/ae+NGkfAL4G+IvE2tapDo8NnaOsE&#10;8ilibh1KwoqjlmZyOB2ycgAkAH4n/wDBSLwAnw7/AG1viBbx6lY6pHqWqTamr28/neT57mQxSckr&#10;IhYqQeeAeARXff8ABJ/4bS6D8bYfjBr11DoXw/8AhytxPqOpzyGNJJngeKOBMcsxMqsVHGBjncK/&#10;Of8A4KO+MdWtf2edY1aPUr2PVLjUYJJbtJmWaRnkG8lhyc5OfWvfPgbfeJvEn7OU2laffX1zpkdn&#10;p+tanYoWYSCOPyvtDY4wjTqDn/noD/BkAH65az/wWW+CvxatdY8IzXniDR7fW7aXTU1W4sylsvmx&#10;snmZVt6gZ6kDqOgBI/IPXdKbQ9bvLJpI5mtJ3haSJt0cm1tu5T0IOMg9waq7Tj0xn8P/AK9fO/7d&#10;XibUdD8Z/CdbO+urNbvxAsU6wymMTJvhGGx1HJ60AfSGl6tdaJfRXVncTWtxCweOWJyjoQcggjoc&#10;+lfrlon/AAUU174Of8EpfCfxK1y1XV/GGqFtGsftB2x3cySzRpPJtOSPKhLNjG5h2DZH5d/s6fCD&#10;UPj18cfDHhPTbOa8m1jUIopEiHKQ7szSHOMBYwzEngYr9c/+Co/wY8B6V/wT8u9FvrqDwxpfhcQS&#10;6CsSZBuo1ZIoFQct5iu6nHQMWPTNAH5ySf8ABWb4+P4kk1IePLpGkct9nFpB9mUE52iMpgDtnrjv&#10;ya/U3/gmx+2jL+2r8B21jUrW1sfEWjXR0/VIbc/uncKHSVASWCurDg/xK4BIGa/CSv0j/wCCT/iC&#10;1/Yc/ZZ8cfFz4gS3Gm+HfFFxaW+j26/NPqRh84Exx55LM5CkkcRuTgckA/T2WcQIWYqqjkknGK8j&#10;1/8Abt+GfhvxLLpdx4ijaaElXkhgklhUjtvUYz246EGvjHxr/wAFydI+MXhrWPCtr4T1Tw7NrkRt&#10;LbUTfrJ5IbAJdQoIzyuQeM55xg+KgYb6GgD9BP2wP2ZF/a18P6P4n8H6lZ3WoWduUh/e/wCj38JO&#10;4AP0VgScE8Hcc4614d8KP+CanjTXPFVr/wAJPHa6Po8bh7grcJLNMgPKIqkjJHc4A689Kyv2fP2x&#10;dR/Zv+DF5pcNq19e6jeG405LncsNtFgK7j+9ucHgdCjZrpPD3/BU3xZYWVwl/oukX02zEMgLRhW3&#10;fxAHkbc8DB6HpmgD7ytrZLW3SNF2pGoVR6AVJXyH8Af+CmMnjHxtY6L4s0uz0+PUJFgivbd22xyE&#10;4XepJ+UnAyMY/l6l+09+2jov7OMsGnm3bV9cuU80WkcgUQIeA0jc4yQcDGTjtwSAe1U3ZXzX8Af+&#10;Cjej/Fnxha6Dq+mNoN5fFY7WbzfMglkP8BOAVJPA68kA4r6VPI/+tQB8ef8ABQLxv8KdWv5tJ1O3&#10;vJvGFqmPtmlxIZLT0WVmIDDnO3qB/dzmvJP2TP2XvCvx+8VNHc+Kpdtkxlk0wWnk3VzECOdxYqBk&#10;/NjJAx0zkeafH/TrjSPjh4tt7qdbiePV7ndKHDb8ysQcjjODyOxBFd9/wT20u41H9qbQZYJlhjsY&#10;ria4JcLvTyXTaAfvZZ1GBzjJ7ZoA7r/gp54CvtB8Z+GLy1t5E8OWukpp9sI1/dWrxu+U4+78hTGe&#10;oGP4a+a/B3hHUfHHiWz0nS7aa7vr6QRRRoOSWwOewHfPTvx1r9dtf8Oaf4q0qSy1Kzt760mGJIpo&#10;w6t9QawfDfwW8M/D6GaTw/oum6TdNGyJNDANyk55z16npQB+WPxL8Hr8PviHrehrdLerpF9NZidV&#10;2iby2K5xzjOP/wBdemfsBeLE8L/tN6HG1nFdf2sJbEOy5e2LKT5ieh+XBP8AdLdOteQ65aXFhrN5&#10;BeMWvIZnSYl9/wA4JDHcPvcg8968p/bP8T6p4J/ZK+JGraJfahperaf4cvZ7a7sZzb3Fu4gf5kcE&#10;FSMk8HJ5HU0AfvFnJp1fI3/BCbxnqvjv/gkT8Cda17U77VtUv/D3mXV7eTtNPO32iYZd2JZjgAZJ&#10;7V6H41/4KIfDrwX4ok0try+1FoGKTT2VuJIYyOo3EjdzxlQR70Ae6lMjH9a+cPjN/wAEqfgv8c/H&#10;03iTWPDU1vql3J5122n3b2kd4xyWMiocFmJyWXBPrXr2kfHjwv4h+Ft14wsdWt7jQ7K2luZ5wdvk&#10;iNCzhg2NrKByDjH05r8jfjj/AMFnvi149+ItzfeGdSXwvoMM7fYrGKFXYxgtt81mHzMQQTjjPQAC&#10;gD6s/bz/AOCPGj+PfhVoI+EOl6boms+FY3i+xMQn9rwtz88zZLTBhlWc4O5gSOK+Tfgf/wAEYvjB&#10;8Q/HdnZ+I9Jj8J6HHNi9vrmeNnWMMA4jjViWYjJXop7nHNereBP+C9fiDRPgJPZaz4fttW8fQyrF&#10;a3g/d2ksRU/vZUBzvVhjAwDkHIwQfj//AIIY/wDBYzxN8O/2pfj1/wALI1DVPEPhrxV40Mzy3F7L&#10;P/wjwa4uz+4RiQsI38ouMhBjkAUAfub8Vvip4Z/Y6/Z7l1vWJJLfw/4TsIreONcNNKFURxRJ0Bdi&#10;FAzgZPJA6fn83/Bwxrg8ZMw+HGk/8I95oCxnUZBeiPdyS+3Zu29tuAe56V9ff8FOPgTfftL/ALGu&#10;v6Pos1uuo2hi1e186YQxT+Tl2QuxCruQtgsdoOCSMZH4TtEyzeXxuzjAP9aAP6Kf2dv2gNB/ab+E&#10;ekeMvDczyaZq0Zby5RtmtnU4eKQAkB1bIOCR3BIINdxsr5y/4Ja/ADUf2cv2O9C0nWJreTUNVlk1&#10;mZYZhNHD54QpGrqSrYQLkqSpJOCQcl/xr/4Kn/Bv4D+P5vDOseJGudUtJPKu10+2a6SxYZBWRl43&#10;KRgqMsp4IzkAA+ic/wD66A3Nfjx/wUe/4Kp+Ifi/8R5tE+G/iO603wNZwxCO5st9vNqUrxhpC5ID&#10;qFLFNvYoTyDmof8AgmX/AMFGPiB4U/aN8N+E/EGuX/iTw34qvotLeG9dppLWWUiOKRGwWADFcg8E&#10;Z5B5oA/Y+iuG/aI+Pmifsz/CDWPGXiKRl0/SYQ3loMyXMrELHEn+07kL7ZzX5vN/wcEeLv8AhNHn&#10;XwPoJ0EygLbm5l+0LEH5PmZ279vGcbc84xQB+m3xb+ISfCj4XeI/E01u13F4e0y51J4VO0yiGJnK&#10;5wcZ24zg9ehr+f8A/aN/aa8YftUePpPEXjDUmvbj5ktoFXZb2MROfLjTso98k4ySTzX7sfAn40eF&#10;/wBsv4A2viDTYzPoviO2ltbyznH7yEkFJreT3GSMjqCCODX4p/t//sqL+yD+0dqXhe1m+06PcRJf&#10;6XI8yyTeQ/G2QLyGV1deRyAp5zQB9if8EIv2mvDNnDq3w51Kx0XS/ElzL9q02+SER3GsR4JeF3A+&#10;Zo8blycsrdPlJr9FNa+KHh3w9qi2N9rWmWd5JnbDLcKrNxnpnPSvwQ/Ys0PXtT/aJ0TUPDjxx6l4&#10;ZWXXtzSrGVS1RpmwG5ckLjYoJbJ6AEjzT/gq/wDE/wASWv7TP7Nskeu6tFJrnjTy9RMd06/bVN1Y&#10;fLJg/MPmIweME0Af0qW17HeQLJDIksbjcrIdysPY1NXyX/wSx8f6x4k8KeJNIvria50/RpIGs2kb&#10;d5XmB9yDvj5AcdBz619aUAFVdVWN9MuFmh+0RNGwkj27vMXByuO+RxirVUPEN/Z6VoN7cajLHb2E&#10;MDyXMjttVIwCWYn2GTQB/Nlqpjk1S5aGNoYjMxRGO4opJwCcDkdzivrn/giP40t/A37Yd9eX0lnb&#10;ab/wjV6L26uZFjS0jV4X37j0yyqv/AjXyRrn2Y6zd/Y2ka089/JZ+GKZO3PuRgmobe8mtUlWKWSN&#10;bhPLlCsVEi5B2t6jIBwfQUAfbH/BYb9vnQP2n/E+n+C/CtvZajoPhS7+1Lrscpf7dK8e1kiHTyhn&#10;luSxXIwB83yv+zz8D9S/aQ+M+g+CdIurKz1DX5mihmu2Kwx7UaRicZJ+VTwOSeBmuL28/wAxX6Ef&#10;8EiP+Cdfi9vi3oHxV8UWLaPoOlxG90qCbAuNSeSMrHJs6rEFcuGOCSFwMEmgD9Jv2evg1Z/s+fBb&#10;w34M0+aS4tPD1klos8ihWmI5dyB0LMWbHbPeu2puwU6gDy/9s7x7rXwy/ZX8ea/4dyutaXo1xcWr&#10;rjdCwQ/OAepUZbHfbX8+eq6rda7qU95fXE13d3Ll5ZZnLPIx6kk8knk81/R98S/FGi+Cvh7rWr+I&#10;pYYtB02ymnv2mXcghVSXyO4wCMd81/Pj+0N4r8H+NfixquoeBfD9x4a8N3Epa2s5ZzMwB6t/sgnJ&#10;CjIUHGT1oA4ev30/4Jx+MNG8b/sU/D288P2U2nabHpi2gtpZvOeKWFmily/8WZEcgnHBHA6V+Bdf&#10;0Mfsg/C3T/gx+zN4J8O6bHNHb2ekwuVlcO3mSDzZSSOCTI7HjjmgD0yiiigAooooAhu7GG/tpIZo&#10;45oZBtdHUMrD3FZvh/4faH4UlaTTdJ0+xkkJLNBbpGzZ65IHetiigAAxXFftB/F6P4GfCXV/E0sC&#10;3TWCKIYC2POldgiD6bmBPsDXa1x3x3+E9v8AGz4U6x4ZuJWt11KNQky8mKRGDo30DKMjuMigD8xf&#10;jL8a9e+O/i0az4gnhmuo4/IiWKIRpDHuZggHUgFjyxJ965Kvd77/AIJy/E628SPYx6ZZXFup+W+W&#10;8jELDOM4J3j1I29PWvdfAH/BOXwBZaRaWPiHVJL7xBGA10sF75QbJPCpnO3kDP8As+poA4T/AIJU&#10;atqo8feJLJXkbQ/sCzyKc+Ws/mKIyO24qZPTgd8cfc9cn8KPg34f+C3hwaX4e0+Oyt2IZz96SZsY&#10;y7Hlj9a6ygArA+I3w40P4r+EL3QPEel2er6PqCbLi1uYxJG46jg9wQCCOQemOtb9fDP/AAWd/bb8&#10;Tfs0eFfDfhfwfcNpuqeK1nmudRQHzLa3iKLtjJGAzs/UcgL/ALQoA9E8Df8ABHz4EeA/GMesw+F7&#10;q/mgmE8NvqF/Lc20RA/55scMO/z7ua9E/aB/YU+F37T0tvN4w8L2t9eWqCKK7hke1uEQdF3xlSVH&#10;YHIFfjN8HP8AgoV8Wvg143ttatfGGraksczS3FnfztcW92rFS6srZ4OOowR1Ffut8KfHUfxO+GXh&#10;7xJDG0MPiDTbfUo42zuRZo1kCnIHIDY6D8KAOc+BX7LfgH9mTSbi18F+HbLQ4rslp3TdJLN1I3SM&#10;SzAdgTgCuX+IfxW+A+rfEWOx8Tax8PbnxLYnYsd9JbvcQ9sfNyPvYx71i/8ABUb403/wL/Yn8Yat&#10;pN09jq14kGm2cyZDRtPKqOVOOGEZkIPGCB3xX4ST3El1O8skjySSMWd2OWYnkknvmgD+lXSEtYdL&#10;gWxSBbNYwIRCAIwvbbjjGPSvyy/4KP8A/BWvx9pPx013wT8PdQXw3pPhe7fT7m8iiR7u9uEO2T5m&#10;yERWyoCgE4JJ5wE/4Jzf8FadB/Z1/Z11Lwz8QJtc1S80W4L6IsMfmebbMFH2fcT8uxtzZbja2B0A&#10;Pyv+0Fr2l/tcftS3uqeBdNutNvPHF55w03UbqJAL2RuVSViqYkbDDdtwX256UAfZv/BLr/gqx40+&#10;KHx00/4f/EW6h1yPxF5i6dqYiSGe2nRC4SQIAroyqRnG4NjkgkD9NA2VzX5vf8Ew/wDgk14u+CPx&#10;psfiB8RBaafPoIk/s3TIZ1ndppIzH5kjLlQqq7YAJJODxjn9IiMigD56/av/AOCmXwz/AGQ9cTSN&#10;evLzUtdZVkfTdMiE08KEZBfcyquRyAWyRzivlT9rD/gvDG2i2Nj8INP/ANKuU8y81LV7bmzw5AjS&#10;HO1mIGSxJUAgYJzt+Mv+Ch/hbWvCH7bXxKt9eExvp9cnvI3cgmS3mbzIGGCeDCyYHbpgEEDxjFAH&#10;sn7UX7c/jb9sDRtCtfGo0W6uPD8kjW95bWK29w4kChlcrxt+UHAAGeewxx3wa+FP/CzdXmM8zQ2F&#10;iAZmUfM5OcKPyJzXGV6F8Afija+ANRurbUMpZ34UmUZPksuRkj+6cnPpgUAfob8FP+CinjD4Z2+j&#10;6Zqkdnrmg6ZBHZmLyVguBEihV2ugA3ADPI5yRx1r7F/Z8/ag8M/tMaNcf2X5tveWoxdafcgeZGpz&#10;huMhlPqOnevyv0fWbTX7CO6sriG5t5D8skbZXI5x9cdvTrXvn7Hl7q/we0/xd8SvsczaToukPaRO&#10;2VjurqaWNI0zj5lU4ZsfdwM9aAPsbVv2GfhhrHiOTVJvDNus8x3Okc0kcJOc/wCrVgv4Ywec5r1L&#10;RtCs/DmlwWVjbw2lpar5cUMKBUjX0AHSv57f2gf25/ixff8ABeL4S+X458Q2ljdeD7ieTT7a8eOy&#10;YhNXxmAHYSNq8kE8D0Fft1+xP+0FeftCfCVr3VI0XVtLuTZXTINqz/KrK4HbIbp6qe2KAPY9gBo2&#10;AClooAbL9xvpX87P7Umny6X+0x8Qree6N7Jb+JdQRrgkEzEXMgLccZPB4x+Ff0SzD9030Nfzu/tW&#10;6vca/wDtPfES8u7dbW6uPEmovNCvSNvtEgI9OPWgD1P/AIJFXHkf8FC/h7/pTWccj3qMy4/ef6Dc&#10;YQ57MQB688YPNfp9+3R/wU08IfsSSWmm3VnceIvFF/EJ4dLtpRH5Ue7aHlkIIjBwQOCSR0xk1+Y/&#10;/BIG4W1/4KFeA1Nr9qab7dGozhos2M+ZBk4OFzn2Jxk4r0j/AILg/s8eKPDn7Tl14/bT7y48K+Ir&#10;S2iS9iUyQ2c0USxGJyB+7LbAwB+9uOCSCKAPUvHn/BZb4W/tRfAvxN4P+Ing3xPodvrFoItmmzx3&#10;xZwwdXR28vaySKjDcADt59K+U/2cP2B3/a48dahpfgTx14amt7EmUjVFls77yNyjf5AVtxAPO1io&#10;xywyK+Q/2k76fSv2fvGlxbyyQXFvo128ckbFWjYRMQQfUcfQ123/AARW/aJk+Br/AAi8daveXlxb&#10;2M0q6lKXMkklu8k0Umc/ewpzj/ZHcUAfWXiL9qL4f/slXUPgfwH8O/BPjy48NXEsWoeK/E1h9om1&#10;S43gS+RGrDyoht2rl2yADgclvvj/AIJr/wDBTTT/ANs2S88M6lotn4a8WaTb/aRbWkha1vYAwUvE&#10;G5QoWUFSW6gg8kD8Y/Fd1a33irUprASLYzXUskCv98RliVz74xX1X/wRGkuov29NKEEPnQzaTfJc&#10;tz+5QRbg3Tu6ouP9r6ZAP13/AGg/F994C+CvibWdMUNqGn6fLNb5GQjhThsd9vX8K/KG/wBQn1W/&#10;nurqWSe4uXMksjnLSMTkk++ea/U/9qv7R/wzl42+yyLHMukTtuJC/LtJYcnuuR+NflVQB94/8EuP&#10;HOpeIPhfrOk3mZLHRLtFs3IwR5iszpnvtKgjj+P2wPqevjX/AIJNazPLbeNNPaRWtYXtbhI93zK7&#10;CVWIHodi59CBX2VQABcCmiMA5p1FAGF44+Geg/ErTPsevaXZ6pbKSQlxEHCn1GRwfcVD4C+EXhn4&#10;XwSR+H9E07SVmx5ht4FRpMDHzEDJ/GujooAKKKKACiiigAr80P8Ag4B+NmvaT/whvgG1Z7fw/q0E&#10;mq3hUY+2SI+yOMnPITltpGCWU5yBj9L68U/bS/Yj8J/tq+BbfTNf86z1DTWZ9O1K2x51qzDDAg8M&#10;hwMqfQEcigD8BscfhX7mf8EkvAviD4e/sL+EbPxFHcQXNybi+toJhhoLaWVniH4qd4zgjfjoK8Z+&#10;BH/BB3wn8PfH9lrHijxJd+KLWwm8+PTxbiCGYhgUEnJLAY5HAP04r0v/AIKI/tJ658JZ9J8I+G5m&#10;0tr6yN1c3MS7WWIsUVEOML9xs45xjp3APrEPnt3xTq/Ln4Uftf8Ajb4X+KbW+/tu+1KzWT9/Z3Up&#10;kSZM5Zeeh44I6Gv080rUl1bTLe6j3eXcRLKuQQcEZHB5oAtUUUUAc/49+Kfh/wCF2nLdeINXsdLh&#10;ckIZ5ApfqeB1PTtUPgL4w+GfijDJJ4f1rT9WWLHmC3lDNHnnkdR261+e37f+uatqn7TmvW+pSTGD&#10;T/KhsUJOxIvLVxt+pLE+pyO1Y/7GWt6tov7S3hNdJaUSXd8kFwiZxJAT+9yO4Cgtz0I7YzQB+oci&#10;b855XGMetQWegWOnSmS3s7WCRurRxKpP4gV+WnxA+LPii3/4O0fBHg9fEWtR+FZ/hZJdyaOt5ILG&#10;Sbyr4+YYc7C3yjnGeB6V+q1AHyn/AMFmhfN+wF4t+xSrHGtzYG7XnLw/ao/lGCP49h5zwDxnBH4j&#10;1+2//BZywvNQ/YD8VNZqsiQ3NjJcjbuYRC6jyR77iv4Zr8SKALDpc/2XGzed9jaRxHnPlmQBA+O2&#10;dpTPfBX2rqPgF4l1jwb8avC+q6FJcx6pp+pwTwtBkv8AKwLjjkrtDbvVc1gXf9pDwpZedHcLo7Xc&#10;5tXZCIWn2xCXa3QsF8nIB4BXpmrfw1TVpPiBosehrcNrE15FFZpArNJLI7bVUBeW3ZxgZznHegD9&#10;JfiF/wAFC/iJ4q8VzXml6p/YenJIfs1nBEjBUB43swO9sdc8ewrV8Vf8FF/F3if4MR6IGWz8QvOU&#10;uNVtv3bS2+3sOiyFsgsMYA4AJJEHj7/gm98QvD/idrfR7O21rTZG/dXKXCRbFOeHVyDkdOM549cD&#10;1X4Zf8Ey7d/hLf2via68nxJqEiTwzWp3Lp+0NhP9rdu+b6DHTJAPjex8V6lputtqUF7cR37Ekzhz&#10;5hJ6819UfsWftz+IdS+Imn+E/Flx/atrrEv2e0u3ULNbzH7ikgYKMeOeQfUVwXxe/wCCePjf4YaR&#10;JqVs1jrmn2weS4eGQQtbxqM72DkDbjOcEkY9Oa8s+DHju1+GHxQ0bxBdWLalHpFwt0LdZBH5jqCV&#10;5wcYbB6dqAP1e8V+IYfCXhfUtWuN32fTLWW7l2nkpGpZvTnAr8tf2g/2htc/aK8Y/wBp6s0cNva7&#10;ksbSIYjtYyc4/wBpjxuJ6kdMAASf8HFH7Xj+O/8Agif4m8WeBda1Xw/qMfiLSbK6NpdNb3Vtvm+e&#10;NmQglWU464IyOxAxPEH7OurfBL4R/DvULy8GpWHibw/Z3cF0M7wxt42dJO275+ueeTQBzVdB8Kfh&#10;ze/Fz4iaT4b09o47rVZvLV5PuxgAszH2Cgmuf6vtHU8Af5/zmvp/9gv9lfxQ3xi07xRrOlX2i6Xo&#10;ZaVftkTQSXMhjZVCo2GwN2S3TAAGc8AGB+394Dk+Fvi7wr4bs1ki8O6XokUdiMEJJLvcTOe3mMdp&#10;YjJIKmvn8DFfV3/BVm21NPiH4ZkkWZtH/s91gIU+WJvM/eDPTcU8rj0Ar5RoA9O/ZF+FOsfFT45a&#10;Culwy+Ro99BfXtypKraxI4fO7sx2kL6nH1r9SgMCvy5/Zt/bw0X9iWXVJtesWvNO1xQdtvj7V5kS&#10;vsC5IG3LYbOMZz7H3f8AZ9/4La/Db41fECx8Palp2qeEZ9Sm+z21zeOstq0hbaiM68qWPGSMAnkg&#10;c0AfCX/BZnxZq3iH9vjxTZalc+ba6LBZ22nxK+5LeE20cpA4HJeR2Pu3UgCvmPw9qbaNr1jdqvmt&#10;azxyhf721gwHevdP+Cnvw08QfD39tfx1LrkN15eu6nLqWm3Mi5S6tpGym1uh2DCY7bcV5v8As2aT&#10;4c1v47eF7fxdqUOk+G2v4zfXUoYxxovODtBOCQFzjjPJA5oA+kbWf7TaxybWTzED7GG1kyOh9x6U&#10;7HH+fwqfUbVbG9mhSaG6jhkKLNET5cqjgMuQDgjnkCvjP/glb4q1zxZ8Uv2jG1TVL/UrPTfGrWtq&#10;lzctILVfNuyFQMTtXAAwOy+1AH2ZZWkmoXsUEK7pJnWNVzjLNwPb05r9a/g34ZufBPwn8N6PeSeb&#10;eaZplvbTtu3Dekaq2DgZAIOPbFfkf908ZBznI7ev61+sX7PM17c/ArwfJqTM19JpFq0xfO4kxKfm&#10;zznGM575oA/Mb45+I7zxd8Y/E1/qG1bubUpw6rjCbXKheOPlAAz3xXK1tfEhfK+IniBdjxldSuF2&#10;u25k/evwxyckexPNYtAH2l/wSdtNVj03xhNJ5y6LI9usIYHY048zftPTIXZuwO68jGK+jP2g/jjY&#10;/s+/DO68QX0TXTRssNtbK21riVs7Vz2GAST2APWvzI8FfGfxV8OzANF13UdPjt2DJFFKRGDnd93p&#10;1Jr6F/aC/aX0P49fsaaSusX0MfjBb8MLSAbi0kWUZ3XI2I0cmc+pwM4OADMsP+CpPjiDxD9om0nw&#10;9NpzSD/RFjkRgmegk39ccbiCM9q+1/hB8VNP+M3w60vxJpu5bXUot/lv96FwSrofdWVh+Ga/JvQd&#10;DuPEutWmnWuw3WoTJbxB5FjUszADLMQAMnqTX6HfDrxx4P8A2Ivg3oXhfxT4gtY9WjjeeaKJWlkZ&#10;5HaRsKoJCjOAxwCF9aANP9u74J3fxr+B80OnPGuo6NcDUolkO0SqiOrpnoPlbOT3UDvX5pV+r3hf&#10;4seEPj54K1T+xtbtdQsWhkguigaOSBGUglkcBl4J5IxxxX5W6/ZW+m65eW9pcfbLW3mdIbgJt89A&#10;xAfHbIGefWgD6y/Zs/bL0v4TfsgahZw2O/XvDLGOKKR/3d21xK7xyE9gpJ3KOcL1548nT9v34pJ4&#10;ga+/4SEFWcMbU20f2faGzsC4yB2yDnHesP8AZi8LW3xQ8XX3gm4HkyeKrRorW7wW+xzwgzxkjup2&#10;bW6cNnIwa6xf+Cc3xQPiBrL+y7IW6vt+2m8j8krnG7Gd/v8Ad6e/FAH3F+zR8b0/aA+Een+IRbra&#10;3UjNBdwqcpHMhw23/ZPDDPIBAOcV35XNec/s/wDw20r9nT4YaT4VfU7Zrxd8srSSKjXErks5VSc4&#10;HQewr0OOYSJuBUj1HegBwjAo3cU2edbeBpHZVWMFmZjwBjrX56/GP/gov4z8UeNLiTw3ef2Ho9vN&#10;i2iVAZJUUna0hPc9So4H60Ab3/BU/SdBtvibot5b3kn/AAkFxZ7Lu1AzGsCsfLfOeGJLDGDkL1GO&#10;fEf2aNI0HXfjp4btfEl5JZaXJeoS6rne45RGP8Ks4ALDPX05GX8Vfirq/wAZfE66xrkkc2o/Z0tn&#10;kVdu8IDgkdAcenGc+tfFH/BUTxDrnhrxB8B30nUNU023v/iHZWV3JaTvB5qu6/u2KkZyAxx7e1AH&#10;9JC8LS0ijatLQAUUUUAFFFFABRRRQAUUUUAFFFFABRRRQAUUUUAfBP8Awcv+Jde8K/8ABFz4yTaB&#10;JcR3FxBp9ndvCSHW0m1C2jnHH8LRsyt6qx7Vh/sq/D/wd8Pf+DauO38FQ2K6bqHwSvtTupLcDN1f&#10;z6RK93JIR1kM5kBzyNu3jAA+4/jn8FvDf7R3wg8SeA/F2nx6p4b8WafLpmo2r8ebDIu1sEchh1DD&#10;kEAjpX4n+OP+CaX7e3/BL/4T/ED4U/Ae/wBD+N3wC8YWOpWFrpepeWNS0aC7hkSQLG0kbLKFdsGF&#10;mjZgGMYJK1KWjXcpbp/10PrT/g1DG7/giz4FDdP7Y1rr/wBf8teDf8EXNM0fwV/wcZ/tpaB8PY7e&#10;3+Ha2PnTQWQC2kF+tzbbkVV+UbZpL5QBwAGA4FfOv7EXwK/4Kj/Cr9knT/2evh38PbD4X+F7e4uW&#10;l8Sah5NpqEa3cryOfOklbaFJODBEHXjkkiv1W/4Ip/8ABIXSP+CUPwM1WzvNbHi/4keN7lNQ8Va/&#10;sKrcSKG2QRbiW8qPfJhm+Z2d2IXIVdZNczl5Gf2bef6n2x0oooqCgooooAKKKKACiiigAooooAKK&#10;KKACiiigAooooAKKKKACiiigD8if+DjP/lJv/wAE0f8AsrQ/9Ovh6v12r8if+DjP/lJv/wAE0f8A&#10;srQ/9Ovh6v12oAKKKKACiiigAooooAKKKKAGu21WPtX5C/8ABZv9uvTfj74vj+G+g28jaZ4K1WRr&#10;y9Zvlu7tVMZVVxwqbnXPc54xiv16kG5GHtX4hft8/wDBPH4hfBf48+IL6w8P6hrnhrXdQmv9OvrC&#10;BplVJXL+U4XJR0LbefvYBHBxQB8SftBfBW3+P/w1uPDd1ezafDcTRzGaJA7Ao24DBI61+kn/AARG&#10;/Ztt/hZ4d1T4y+LL6zsfBPhPR5tFglul/wCPjCIkshH90J8uOcs5A6V8L63478L/ALP2qXF/8SLG&#10;8XTdKuBb3do179gdZg4Bjkfy3YDhlICg5PBFfcnxi/b9+HP7SX/BNPUvBvhHR2+Htzoctjc2eii6&#10;FxBqNqbhR+7l2KXPziRgyq2RnJGTQBN8ef23f2a9V8K+OtO8G/CWG11zWNOubTTtaFjFFHHM6PGs&#10;iJnMWAxbKgH8a/M345fs/Wnxu1jwreXOoz2LeFr9dQiWOMN55DK205PH3Bz716FWD4y+Juh/D270&#10;2DWNRhsJtYnFrZpJn9/ISBtX1PzD86APuz/ghJDHJ+25cFoZJTH4avCrBuIT5luNzeoIJX6sK+tf&#10;+C8vgG78T/sj6ZrFvNGlv4a1yK4uYmYL5iSo0CkDqWDyLwOzN6V4p/wb7eNPD8Hjrxv4fk0mMeKL&#10;iyjv4NTL5Z7VGVJLfH8OJHRsjrnn7q19Xf8ABYC50u3/AGAvG39qxTyRyfZUthEQrC4+1RGI5IPy&#10;huW7lQQOuaAPw5r3L4k/tEaJ40/YX+Hfw5hbU49c8F6re3lwJVH2adLiWV12Ec5QFeD3d/bHhtHW&#10;gDY+HvhyPxd4003TpXMcNzMFcg4wACTj3wDX1ha2yWVrHDGCscShFBJbAHA5PJ/Gvj/SdVn0PVLe&#10;8tn8ue3cSRsByCOf1r9L/wBkn9ijUv2q/gV4d8b2fiPS7G21iORbmBoHeS2mjkaJlABweULckcMK&#10;AMay+Gfiz9oP4dQ69pdgNRbwpEmjTxW0QR2hG6SNwBgMRvKtjn5VJySTXPxfs9eOJtGnvl8La19l&#10;tsGRjbMCMkqPl6nken6V+lP7P3wE0f8AZ58Ax6HpLSzbnM91cygeZcykAFjjgYAAA7ADqcmu78tf&#10;7o/KgD8w/wBnT9lrxV8U/iLpcbaTf2Gl29xHNdXVxC0KJGpz8ucEscEDHt0r0L/gpV8Htasfi3J4&#10;uW1nuNE1K3hRplyy2rxqEKt/dBwGHYknvX30kSxqAqqoXgADpXzh/wAFPJtTi/Z4t/sXmCzk1aFd&#10;Q8sHIj2SFd3bZ5gTOe+ygD4C0TVpNA1mzv7f/X2MyXEZ9GRgV5/AV9TfCL/gp54gTxTaweLrTT59&#10;JuJBHLPaxtHJb5b7+MkMAD04OB3NfJ9FAGp44vJNR8baxcTK3nXF9PJJubLZMhJye55P41R0zU7j&#10;RtQhurSaa2uLdw8csbbXRh0II9K9K/aZ8XeD/iDqOh694XsV0y91Sy36xZozFbe4VtvAxjnBOQfm&#10;BBIBPPl6NscEdR0PpQB9f/tW/theLvC3gDwRo+n3M2l6trnh+21TU7xBtlJkXAVOPkyVYkjkZA7G&#10;vGPhT+2V46+HniCKS48Qatq+nSEx3Ntd3BmLoSc7C+SrDkg+vUEV9UfHv9kmb9qr4Y+E9etr61sv&#10;FdnpMEbM/NtdAoHZCVGVw7MQwH8RBHp5j8Kf+CZWsab4ih1DxtqGmw6LYn7RNbWbtLLchP4CcAKp&#10;A5IycHGAeQAfLnirw5ceD/E+oaTdD/SdNuHt5MdMoxBI9jioLL9mrS/2x0vPhZrWp3mj6f48s7jS&#10;HvraETSWpkiYK4QkBsMB3/Stj4r+Nx8SfiVr2veS0C6xfS3axM25olZiQufYYFWvgf8AFzw/8Bvi&#10;ro/jLxVqtvofhvw7K95qWoTyeXHawBG3OxweMdsc9O9AH3Z8Af2QG/Y4/wCCdem/BvwvrF5rcnhH&#10;w1c6Vp+oTRCGe6dhKykqpIViXwMH0NfnbdWsljdSQTRvDLC5V0ZdrIwzkEduR9a/UT/hoDSPjH+y&#10;he/ET4b6ta6/pOqaJc6jouo2xzHcBUcK6ZBzhlPBHJGK/Hb9pL4o6l4V023W2mk+3atLI0lyx3OA&#10;MFj/ALxLDntz6igD1DX/ABt4kuP2efHXgHQoZrtfGUVufIiyZGkhmSTCDP8AGgZSMZbCjoMV8SyR&#10;mJ2VlKMuVZSMYx6/4V0Xh74u+JvCuotdafrepW9xsdfMExLDehRiPfaSM9RwRyK51mLHJ5J5JPeg&#10;D6O8Of8ABMX4keNP2U9P+JWj6VcXj3l3NnSQu24ayVU8u5QdW3MZAV67QhGc18keB/2ONU/ZL8Xe&#10;J59Yt9Ytbzxpetq32fULQ27RDzJQdoPLLuZhuwM7a+2/2Zf+CwPxE/Zl+D+m+DbPTND8QWOlXDtD&#10;NqnmtLFbnkQKUdRtVtxDHOA23oBWz8QvifY/8FyPD9x4q+Gq2I+KHwphGj+KPDMc4b7RAXdo5rZ2&#10;AJIkEymNueRgk/fAPPfiN/wVA+KnxV+BuofD/WL7Tm0S+giti9tbeRMkSOpEe4HBQgbSCOQeT1z8&#10;64r6k/Z5/wCCSHxd+MPxCsbHXPDeo+D9B84HUNR1FBEYYQ2H8tDzI5H3QODwSQMkfpRB/wAEjPgL&#10;b+J11X/hCYZJlZX8h7ub7KWB3Z8rdswem3G3HGMUAcd/wSrh8X3P/BM5I5pLiPUnj1FPD7yht8cO&#10;0+RjODtEu/bg424xX44eILG+03XLy31RLmPUbe4kjuo7jPnRzKSHD553Bs5z3r+k/StHtND0u3sb&#10;O2htbO1jWKGCJAkcSKMBVA4AAHSvjP8Ab+/4JD6X+1h4zbxh4X1eDwv4ouFCXyTW++z1DaMLI23D&#10;JJ0BYBgQBxkZIB+OKAFvmbbwRnGelfT/APwT31z4P/BLxSvxL8feJbq41bwrPHJpWg2tm/mTTsvE&#10;xbgMIzngfxKCcjg+P/tR/s76t+yr8bdX8EazcQ3l5pQiYXMCMsNykkSyBk3AHA3EZ9VIrz/pQB+q&#10;X7QH7YfgH/gqV8BNW+GvhW8utF8bTtFqGkWWpp5K6jPESxgRwdpdk3AA8ZIr87ZP2U/iUni99Cbw&#10;P4nOqRyiAxf2fIcMW2j5sbcbv4s496z/ANnrRdS8R/HfwbYaRN9n1S61q0jtZd4XypDMu1snjjrz&#10;1xX9FmYURpisakLljjoAM8n2oA8A/wCCZH7Muqfsrfsp6X4e1zYmtXtxLqd7ErFhbvLtxH1x8qqo&#10;OMDOfqfye/4KfW2tQft2/EZtcWbzptSLWpcEK9psUQFc/wAPlhRkcZ3e9fVf7Tn/AAXk1bS/Heoa&#10;X8MdA0S40mzleFNW1TzJ2vSuV8yKNGQIndSxbOBkDOB8g/tA/tgeOP22L7SLHxRa+HrrU4rki2vb&#10;bTUt7ra2f3TSDnyxnOPbJyRQBifseaR4lv8A9oHQ7zwrDNJqWh+bqzsib1ihgjZ5SwPG0oCuD13A&#10;d8VuftP/ALH2n/tOfEH4a+IL7WrrS5vhvrA1i3ihgWRb1xJbybGJI2jMAGRn7xr6I/Y6+LN/+xr4&#10;ams9D0nw3qF5qBJvb28sSbi4U4/db1YN5a44GcEkn2r1G61v9mvxPq/gufxX4suPhrr/AMRNZOha&#10;ZoK3KsmoX5aJBHblo2xua4iwDwN+MDFAHsf/AASe1m8n8L+LtPZF/s+3ureeJwoB810YOCe/yon0&#10;/Gvr6uU+Evwk0H4LeE4tF8P2i2tqh3sSd0kznq7N1LH8hXV0AFcZ+0Lo8OvfAXxrY3AlMF7oV9BL&#10;5QJfY9vIDtAwScHsc10XiTxNY+D9CvNT1S8t9P0+xiae4uLiQRxwooJLMx4AAGa+WNX/AOCx/wAB&#10;tR1O+0RvEd9tZXt/tY02U20pOVOGK4x3y2FII5IoA/FOgN8pXC9c57jrkf59KdOymd9n3Nx25GD+&#10;VNoAktblrO4jlTbujYMu5A65HTIIIP416N4D/bH+Knw28U2+saV4+8VR3kEiy7JtSlngl2jADxOS&#10;jrtOMEHFea1b0D+zxr1n/an2waZ56fa/su0z+VuG/ZuIG/bnGeM47UAf0I/slfGqb9of9nDwj40u&#10;LcWdzr9gJ54QDtWQMyPtzzt3KSPbFekVwP7Mf/CKr+z/AOEB4FZX8IjTIRpRHXydoxuzzu/vZ53Z&#10;zzmu+zigD44/4LcfGq8+Fn7HL6XZQhm8a6imjTzMDtt4drTPj/abygoB7Mx7V+MR5989c1++P7cX&#10;w4+Gf7QHwrk8DePvEWm6G17Mk+nzSXUcVza3IyEkjDnk8spHdWYZGcj8Uv2ofglpX7P3xVuvDek+&#10;MtH8bQ2qgyX2nIyxwyEkGJs5G8dTtZgMgZyCKAPO6/dr/glT491b4k/sH+A9R1q6lvL6KGez86ST&#10;e8kcFzLFHk9c+Wirzzxzmvwlr90f+CSlhc6Z/wAE/vh/HdQx28jwXMyKoI3RtdzMjHIHLKQc9+Mc&#10;UAfSdFIHBbHeloAKKKKAAmmCTP8AOvmz/gol+0frnwX8N6PpHh+Z7O+14yvJeL9+CKPYNqcfeYv1&#10;6gL7g18f+Av2pvHfw98RRajZ+ItSuGWQySQXM7TQz567lJxzjqOR2oA/VasXxz40074eeFrzWdWu&#10;Y7SwsYzLLI3YDp9SeAB3JFN+HnjBfHvgTR9ajjaFNVsobsRk5Me9A23nHTPXvXm/7dvw+1X4lfs6&#10;arYaPFJc3lvLFdmCM/NOkbZZQMEkgHcB3Kj6EA8N+NH/AAU7i8SeEdX0vwrpuoabeXKeTbajI65Q&#10;FsMwUcqxUHB6gn2r5EfU7mTUmvGuJ2vGk80zmQmQv13buu7POetMns5baVo5I5EeMkMrLjaenP06&#10;VHQB+lX7A3xU1P4s/s/291rE8l1fabdyae9xIcvOqhWVmPc7ZACfavbq+af+CX/ie11T9n+80+FW&#10;W50rU5BPkjDeYFZW9enHP909a+jr/UIdMs5ri4lSGCFS8kjthUUZJJPYDk59qALFfn//AMF+9F8K&#10;v8CvCepaklwPFcepPb6O0RG0xMA1wsg/u4WM5HO7b2Jr37Vv+Ck3w30nxHJp4utUuo42Km9gtd1u&#10;T7HO4jryFxx378x/wUG/ZWt/+Ci37OWlTeD9YsX1XS7g6jo87t/o11ldkkLtglM8c9mQA8ZIAPxL&#10;0qe3g1O3kuoGubVZUeaJX2GZARlQ2DjIyM4OOuD0r+iL9mr4haJ8U/gF4R1/w3btaaHqGlwtZ27H&#10;LW0aqE8o8n7hUr1/hr8ePAv/AAR4+Ovi7xhFpd34XTQrYzCObUL26j+zwLjJf5GLOP8AdB5496/Y&#10;j4I/C2x/Zu+BPh/wpZSz3dn4X05bYSmP95cFAS7bVz8zHccDPJ70Acj/AMFBvhlZfFv9jL4i6ReI&#10;zeXok+oW+xgrefbL9oi5PGN8S59RmvwDr1z9p39tfx7+1P461DVtc1nULfT7iVvsmlQXDLa2MRLb&#10;YgowGwpwWIy2CT1ryOgAHX6HA9q6z4I/CPxB8bviZpPh3wzYT32qX1wiJ5SkrANw/eOeiqM5JPFf&#10;W3/BFb9jrS/jj8TL7x5rd3Z3On+C5TAmkMu9rqaWMgPIDx5YVmwOSzDsBz+rngn4S+E/hoG/4R/w&#10;7oui+YCGNnaJCWBJJ+6B3JP40AeO/tl/8FEPBf7D+lafaa19s1zxBfRB4NOtComdAcGVyflQE5+u&#10;DivI/hR/wXc+GPjO01D/AISHTdZ8L3FjbGdFkVbhbthnKIU/i4GA2M5r47/4Ldad9i/br1Kb7atz&#10;9s0myl8nduNlhCnl4wAM7d+Mn/WZzzgfIkaNK6qiszMcAAZJP/1+g75oA9b/AG5/2iNP/ap/aa8Q&#10;eOdKsL7TbHWFt0S3u5BJIvlwRxEnHAB2ZAHTNeR05laNmVlZWGRjGMdv0/Om0AFA60V6x8CfgpY+&#10;LdI/tjVt00MjmOCBW2hsZBZu/XoB6UAeyeCNIbwh4C03Qo5pJLPTy8qIWyolkwZHA6ZYquT3Cj0F&#10;e3fDj9oHWF+APjLwTqEp1DSf7OSexWYkmyYXMOQp67SHJAPAZR64ryCNPJjVF4VQAMdgOKuaZrV1&#10;o8V4lvL5a30H2acYyJI9ytg+25FOfUCgDxLxh+x7p/jH9tDwl8Z5NZuodQ8KaPJpEWnLADDcKy3Q&#10;Ll85BH2puAD9wetfqv8A8EqrvzfgnrsOyMeXrTtkH5juhh6jt0/Gvzd1f45+E9B+L+l+AbzWrSHx&#10;drVo19ZaaxPnXEKiUl1GOR+5k7/wGv1F/wCCb2i6RpX7N9vNpdxJcT313LNqG9ceVcAKpQD+6FVM&#10;euc8EkAA+gKKKKAEbG056V+OX/BY/wARfB3XPj7qS+F7fUP+E6idU1y5syn9nPMoUFWU9ZAo+Zl4&#10;3DB5ya/YyX/Vt9K/nb/am8I6r4H/AGj/ABxp2tRTx6hFrt2ZDKpDTbpXYSDdyQ6lWBPYg85oA+/P&#10;+CIMPwZHiDVpNH/tI/EmO3cN/aoQH7IWGfs4Ukem7+L8M1Q/4Kgf8FWvFHgb4vat8OvAX2LT7fQi&#10;LfUtQntkuHnn25aNFcFAq7gMkEllPHHP5yeFfFup+BvEFtquj393pep2L+bBc20hjkib1DDkVr/F&#10;7xL4g8eeOrrxJ4mWRtW8TY1OSVo9i3YkziRQOMEg8jjOR2oA4746WMnx60fxRb6lNFaT+LIZ47mW&#10;2gWNUeYEO6xjCjJYnAwMnAAHFdl/wT//AOCefi/4meAz4R8EQ/2vD4QsZZprq4ZYdxzJKiYz952O&#10;0Y4z1Iri9f1+z8LaFealfzra2NjC1xPK/wB2JVBLE+2BXrn/AATX/aBuNC/aU+HnibwnrK/2Tqmq&#10;wwXMyTeXb3Fm0vl3HmEggIEDnJGFxu4IzQB5ne2cmn3c1vMjRzW7skiN1RlOD+RGK/SD/ggb8TfA&#10;vh9PF2g3y2un+ObyUXcd7cMqi6sFVB5MbHoUk3Mw/iDqedvHwL8cdC0Xw18X/Elj4d1i31/Q4dQl&#10;FhfwIyJcw7iVIDcggHB6glTjIwTzNrdy2M3mQySQyYxuRirfmKAP6P8A4n+D0+I3w31zQ2cRrrFj&#10;Nah+oQyIVDfgTn3xX5feNf2dvGngPxPNpN74d1RriNiEaC2aWOYddylQQRj9K9c/4Ij/ALYGqeOv&#10;hn4r8L+M9ejuF8I+TdadcX1wPOW2ZX8yMsxyyRbFOcZHmYzjAH0hcf8ABQ74XxeIGsW1a4YRttF0&#10;tnI0BOccMBnHfPT3oA53/gnH+z3rHwh8L6xrOvWzWV9r5hSG2k/1kUKbzlh2LF+nYL719MVn+Htf&#10;svFGjW+o6fdQ3lldKJIpomDJID3BHWtCgAoorl/il8W9B+DXhWXWPEGoR2VrGdq55eZ8EhUXqx4P&#10;A7Z7CgDqKK8J+H3/AAUM+HfxB8RR6at5faTNcOY4ZL+IRRSNxj5gSBuzxnH54r1/w7450fxejNpW&#10;qWOoqoBJt51kwDx2NAGvRRRQAUUUUAFJtpa+Dv8AgsB/wUW8Tfsxaro/gbwPNHp+t6vYnUL7Uyoe&#10;S1gZ2jRIgcgOxRyWI4AGOTlQD7x218v/APBST4a+F9f8EWOu6trC6PrVgHisgVMn25T8xi2jngnO&#10;4dN3PWvzp/Zu/wCCv3xa+EXxCsbrxJ4hv/GXh0zBdQsb9hJI8RbLmKQ8q4BO3JwcAHjivsz/AIKm&#10;WV5qXizwjrkbNLod5pxit2U5RZQ5cng91ZOcYIXjocAHj/7Lnw08LfEj4rabp/iTXF0+1eZSkBQr&#10;9tbcNsW/ou71681+o0MSxQoqAKqqAAOgA4r8bY5GhlV0ZldTuVgcEH1r9fvAmsw+IfBek31vdLfQ&#10;3VpFKlwgwJwVB3+2euO1AGxRRRQB5n8fP2avBfxwtY7jxNB5FxZxlUvopRDLGnJwWPBXk8EHHOOp&#10;qr8A/wBmDwH8GLiTUPDMQvLyZRGb6WcXDqpA+VSPlUHGTgZOfTivkj/gol8cNY8T/G3UPDcN9NDo&#10;mgiOEQRMVWWUoHZmx1bL7R6bcY614l4V/a58RfslQ3XibSJ2uhDH5b2FxIxt7st8qhwCOhbcMHPy&#10;0AfaXiD/AIJfaLr3/BV/Rf2rG8ValHrmi+F28MLoQtENrLGVnXzTLu3Bv3x424+Uc819UV+AOu/8&#10;FnPi1e/G1tOb4oX1p4iuoTdx6TAFWBIsswKw42YG0jJySBzXTfD7/gqz8dPAfi2HVG8cahrUazeb&#10;LY6n/pFrOOhQrwVBGfuFSOCOaAP1a/4Kc/FWT4QfsP8Aj3U4ra1u7i6sl0yOO5iEsR+0yJAxZTwc&#10;LIxGeMgdq/Bmv26/aO8O/wDDyT/gm22oaG0OlXmu6fBrlnFdSgpDPC294WfIAztkj3HgEgkcYH4i&#10;0AdR4k+MPiDxX8NfDfhG9vg2g+E3uJNOtkjVBE07hpWYjliSMAtkgcdKj+EfxP1f4K/EzQ/FWgzL&#10;DrGhXa3VszIGBZeCpB6qwypHXBrnZIzGFyV+YZ4YNx+fH4+1XPC8gi8T6a21ZAt1EdrdGG8Eg0Af&#10;tb4j/wCCpHhnQ763htdF1HUh5SG5kjZY1VyvzKuTzhu/Q17b8Bvj/oP7QvhNtU0SV1a3YR3NtKMS&#10;2zEZwR7+o4OK/LXxZ4P1TwN4gudL1SyntL61cxvE6kHI9PUHsRkEH0r6e/4J56vp/wAEdN8QeJPF&#10;mrW/h/TdYSK2sUupRG14VYlnVD8xA3AAjg5brjgA+iP2vvin4X8PfCbxB4f1bXrXTdS1rTZre3i3&#10;EyEuhVSQOdpPXPbNfmXFbSXE3lRq00nZYwWLdeg9v5V1nx+8ZSeP/jT4o1SS+XUI7jUp/s8ysWja&#10;HzCI9nfaEC49q7D9hPxNH4Z/aW0Jrm4tbWyuknguDOf3bL5LsAcjruVcZ7igD5b/AGxP2dpP2rPg&#10;Fqnw11HXtU8PaZqF/bXd0IF3Zlt2JUPGxAJByOfu19DfCD9oO+8EfBm18B+KLU+OvD2n2cFrZrqE&#10;7LPaNEoQSRycsvyg4GcDOOmQfWf+CjnwC8EfAjQ9S+K2reOtA8FeFby7jW9l1YuttHcTtgFJEDff&#10;Yk7duAe+DgfM0s1lPI0mm38Gqae/zW15AGEd1H1SVQwB2sMEZAODQB9IfsyeMvgfYeMbCfVtG1Wx&#10;1LzWMT6jci4soHyNn3QPzYEDnjoa+rIP22PhlNri2C+KLLzGICybW8sknH3sf561+YIOKBxQB9G/&#10;8FHfjlH8Sfiha6Dpt59o0nw9F8+xgYpbl+WYEdcLtUHp97HXn5yqa5tmit4ZWkjk89SdqtlkwxHI&#10;PTPX6fSoaAPB/wBq+T/isNN+Zty2mcdhl2xg/h+gryv+nQ+lfTXxX+DUPxYlsVXULXS75JBBHcXb&#10;Fbfa7AfOw5VRnOcE9eDXqX7JP/BGm6+JvjqyvvEvjfwdfeGbOQTXVtoV/wDbbm7UNwmQFEauAfmy&#10;SBkbc9AD6K/bV/4KC/CX4VeAtD8G+I/Ddp8Tteh0u2nNtdWkUkdm726lZJGcfK5BBIUbgG96/JS1&#10;1Py9civJURisyyuiqFU4IJAAwAMZGBwBwK739sTUH1P9rD4lSNHNDs8TahCkUv34USd0RD/uqAMD&#10;OMDk9a84X5mG3uemOSaAPr/QNetPEmlw3lnMk0MwyCDyucEg+h56Vyv/AAT8/Zz8N/sZfEv4lX+p&#10;TXHizRfixqw1HVLaaIQyaaRLK4e3ZSTvTzmwT1AII5rA/Zbtr7TtG1SG6glhtzLHNDvQqzEghuvb&#10;5V6e9dP8Nfjn4T+MGq6/Y+G9btNWuvDF0bHVI4c7rOcM42Nkdco/5GgD9PPhz/wTm+Hnh7VrXVnf&#10;UtajVhPBBdSqYCDgruAA3Y6+hz0r6FYx2kOfljijH0Cgf0Ffl18P/wBsX4h/D7W7e6h8SahfW8L5&#10;a0vJTLbyjGCpUnjjuOR2r9KPA/iS3+Kvwy0vVliaO217T47gxOdxQSoCVPrjJHpxQB+Zv7UvxH0H&#10;4p/GPVNY8P6b/Z9pcyEPJv8A+P1hkedtx8u7079+c11X7KP7NHh/9pk3Vi2tX2j6xpsfmzQ+SsqX&#10;EZYqHQ5BGCUBB+vfFee/G34XyfBn4n6t4de8t77+z5tqzRMG3KfmXdj7r4PK+p9MV9If8EqfCWnv&#10;4h8Ra42pWzalFbrYx2AH71I2YO0hz2JRQMZ6HPagD5W8a+FbrwL4t1HR76KSG7024e3kV12nKk84&#10;9xyPUEVBZaBfalp11e29pcTWtjt+0TRxlkhznG5u3Tv6V9/ft16n8NfA2lWmqeKvDNvr2vXWY7GC&#10;NjBLKF5JkdefLUkAnB5OADk48l+An/BQDw74Nnh0G88C6Vofh+5lxJJp7b/K3H5WkVh84Hc5zjoO&#10;xAPnP4T/AAy1j4teNrHSNFtZri4nlXfIo+WBSeWc9ABycn+da37TSarD8fvFy6w07Xq6pMN0uctG&#10;HPlEZ/h8sLj2xX6leHNG0qwsIZNLtbG3glQMjW8SqGVvmHQdDnNcl8W/2YfBXxuuY7jxBo0d1eRg&#10;KtxG7QzY9CykEj2NAHwp+wJpGpeI/jz/AGfZtNHp99pl3b6myZCCB4WA3Ef9NChHTnpXmfxU+HF9&#10;8JfHmoaBqDQvcafKU3xOGVxn5Tx0yOx5HSvuT9pvQdN/Y9/Zv1KbwDpsWi3mqXUdlJdxbmmhWQNl&#10;95Jbou0cnBYEV+f93dy391JPPI800rFndzuZyepJoA+hP+CcPwj1fxP8crHxNHDLHo3h/wA3zrnO&#10;1XkaJ0WNT3b94Cf9n6191/FzxTc+CPhd4h1mzjEl1pem3F3EpHBaONmGfy/KvkD/AIJSa9eDxz4o&#10;0v7R/oL2KXZgJOPMWQKGA6DAOD3PFfcF3ZxX9rJDNGksMylHR1yrqeCCPQ0Afj34r8W6l441+41T&#10;V724v7+6bdLNM5Zj/wDW7YHAHHSvtr/gl38Vta8Z+FPEGh6pczX1roTQNaSysWaJZBJmPJOcfJkD&#10;tz7UeNv+CVvh/XfE73ekeIr7RdPlYu1m1qLjyyeyPuXCj0IJx3r3T4CfAPQv2evB39kaKkj+a/m3&#10;NzNgzXMmMbmI4x6AcCgDuJYlmjZWUMrDBBHBFfnp8X/+Cc/jTwz4xmXw3a/21o9xKTbSLIFkgRic&#10;K4OORnqOv6V+htGKAPx38V+Fr/wT4jvNJ1S2ks7/AE+UwzQuPmjI/wAeoI6gisvSf+CYlr/wUq+K&#10;ngu31LX9U8Oab8OdWi8Stc2lqs4uJYmXy4G3MAN2DzycZ4r9VPi58Evh38SJ/wC0PFWnaVNNZgBr&#10;mSTyXUZ4DMCMj2Jwea/PX9uj9u7wp+zl4ug8K6T4g03wP4QuL4aZp/2FzH/bN2y/MWdRluWKgZIw&#10;M85NAH6oK3FOr8/f2Iv2s/FWmfGDSPDeraneazo+vTralLmQyPbyNwjoxGQAcZHQgnPODX6BUAFF&#10;FFABRRRQAUUUUAFFFFABRRRQAUUUUAFFFGaAPjL/AIOAfiv4k+CH/BIf4yeKPCWtah4e8RaTZ2D2&#10;moWUpjnt2bUrSNirDkZVmX6Ma/Oj/glj/wAHBnxI/ZCsvh/4B/bFsNWXwp4+0e01jwf8Q5YzKJbK&#10;4RJIzcMoIlRRIqsy/vIzwynivvj/AIOWD/xpH+On/Xjp3/p2sqo/sbfsQfDf9vz/AIIZfAPwH8Tv&#10;Dtrr2i3Hw80d7eQqFutOn+xRhbi3lxujlXPUdRlWBUkGYt6td0Dton5/ofcvhnxXpvjnw5Y6xo2o&#10;WeqaXqUCXNpeWkyzQXUTgMjo6kqysCCCCQQa/J//AII6/Gjxd42/4LzftueHNY8T67qvh/w/dyrp&#10;um3d9JNa6ePt5GIo2YqnHHyjpXz5Za3+0b/wa1/FNLHUm1b4yfsl61fHypFBM3h/e2Tt6i3k55TP&#10;lSHJG1iSey/4N2fjV4e/aO/4LZftkePvCd42oeG/GNumr6fO8ZjdoprzeoZTypG7aR6g1UFeaa2s&#10;/wBAldRd+6P3GooooAKKKKACiiigAooooAKKKKACiiigAooooAKKKKACiiigAooooA/In/g4z/5S&#10;b/8ABNH/ALK0P/Tr4er9dq/In/g4z/5Sb/8ABNH/ALK0P/Tr4er9dqACiiigAooooAKKKKAGTTpb&#10;xNJIyoijJZjgAV8TfFX/AILofC/4fePZtH0vTdZ8TWlrI0U2o2ZVIGZcj93u5kGRjdwD1GRjP1N+&#10;0V4O1H4i/APxpoOku0eqa1od7Y2jZAxLLA6pkngckDPbNfzw+KfCmpeB/EF1pOr2NzpupWMhint7&#10;iMxyRsOoIPP+PWgD+g79mn9p7wn+1f8ADqPxN4RvjdWfmeRcQyLsns5gATHIvY4IIIyCDwTXZeLN&#10;eh8K+HNQ1S4Vmh0+2kuZMAliqKWOMAnoPQ/Svz9/4IAfCXxF4U8GePvE2o291Y6J4gksYNPWVNou&#10;2h+0NJIARnaPNUBhwdzdcCvoD9uj9t/4b/CLwN4n8Gav4qjsvE2taPdWcENsnny2kk0LJGzgAhMF&#10;wfm7DPSgD+dH/grV4rHj34N+MNd8toBrWvrf+W7l2TzbgvgseSRuxnvjNemfCXT2vfhlo7K0aLa6&#10;RbytuOMjZGuBx94lhx9fSneLfBelePdFbTda0+11SxkZXaC4QSRllOQcH0rc0fU20HwzcaPapHDY&#10;3Hk7o0G3aIdwRRj+EBjweOFPUAgAq181ft//API7fCH/ALGNf/Q4a+layPFHgHRfGtxYTatpdnqE&#10;mlzefaNPGGNtJkHcvoeB+VAH6M/8G+2paPD8c/G9rPDJ/b1xoqSWkxf5RbrMvnJt7ks0Jz2Cn1r6&#10;T/4Lnavq+nfsRGGxVvseoa5aQamVBO2Ab5FzxwPOjhGeOcDvivzs/wCCeP7a1r+xB8RfEGvXHh9t&#10;ck1bSnsYmSfy2gYHeoxjBV3SMMeqgHGelVP2nf8Ago58Uv2rdHu9H8Sa1DB4bup1nOlWVskUAKMW&#10;QFsF2wcHDMQSqnGRQB4RVjTdMuNZ1G3s7O3mury7kWGGGJC0k0jEKqqByWJIAA6k1XqawmMF/Cwd&#10;lZZFYMDgqc9qAHyaLew6w2nPaXK3yy/ZzbNEwmWTO3yymM7t3G3Gc8V+3v8AwSR+BfiL4BfscaXp&#10;nie1uNP1LVL2fVRZz8SWkcoUIjL1VsIGKnkFjnnipPDH/BQL9n3V/FexPEnh2TxFHGsbXL2gE9ww&#10;BbasgX5juB4Bxk8V5n4u/wCCqOuP4lkbQ9B0+PSEYhFumYzSDsSQcL9OeKAPSP27P2x9U+B+r2nh&#10;vw4sKatdW4u57qRd4t42LKiqv947WPPbb614v8EP+Ci/jDw74ys4/FF1HrGjTyLFcFkCywqW5dSM&#10;ZIznB6gVufFPwZJ/wUD8O2/jjwlCtv4j0WFdN1TSZZBzgs8bo3Q53N16gDuK534Jf8E8PGPiTxlZ&#10;yeJbP+w9Ht5FmuTI4MsqhuUVR3OCMnoDQB+hUcgkQMpDKwyCO9cP+0nomk+IfgV4otdcu/sOmPYS&#10;NNPt3GHbhlIHc7lGB3PFbnjvx/pHwy8J3GrazfQ2Gn2ajfI/qcBQo7kngAV8Iftj/tvXHxtP9h+G&#10;5rqz8Lsg+0h1CyXz5Bwe4UYHHc5zxigD50qzomjXXiLWLXT7GJri8vZlhgjBA8x2ICjJwOSR3qtV&#10;3w3q39g+IrC+2yN9iuI58I21iFYNwex44PagCLV9Nm0bVbmzm2+dZzPBIFYMAykqcEcEZHUVX6ir&#10;/ivxBL4s8T6jqk0cccupXMt1IkfCKXcsQO+BmqUEJuJ0RdoZ2CjJwMngUAfol/wTV1DVL/8AZvi/&#10;tFpXt4dQnisDJnPkAJ93P8IcyDjjgjtXvGualDo2i3l3cMFt7SF55SeyKCx/QGsL4M+El8B/Cbw5&#10;o6+WW03ToIHaM7ldlQBmB9zk/jT/AIvWN5qfwp8TWunJ5moXGl3MVsuM7pGiYKB7k4/GgD8mdfls&#10;5devH0+OSKxe4ka2SU5ZY9x2g9sgYHFeH/8ABQqf7N+w/wDFJhz/AMU5dr+aEf1r2aWJoJWjkVkk&#10;Q7WVhgqfQis3xX4U03x14cvNG1ixt9S0rUYjBc2twm+OeM9VYdwaAPaP+CQH7dfhn4K/8EbvgLpk&#10;MEmt65D4faGazU+WtuRczZ3sfUHIHcenGflr9sPWLPU9Nhlmt1W+vLySe3EfyrCucuMenKjH+Fd3&#10;4P8ABulfD7wzZ6Lodha6XpOnx+VbWlsnlxQJknCjsMkn8a8r/a2H/ID5PSYY/wC+KAPGc1ra/wCB&#10;dZ8LLYHUdMvrNdUto7yzaSIhbqGRdyPGejA8jjoQQcEEDJr7K+F//BZrxh8Ifhx4P8K6T4V8O3Gm&#10;+FNOisRJeF5J52jjC+YGGNnOeADxgZ65APjm8tJrG4aG4jkhmXG5JFKsueRkHmrH/Btt+1d4b/ZA&#10;/an/AGjPE3im4u10y4meyjtbWHzZrydr1mVVGQowqOdxOAMjqQD9Ift5/t6+G/2xbSxmsfhpo/h/&#10;XtqG+1pmLXkpCj5FKbQyg5GZAxKgDAr5M8M+ANF8F3moXGk6XZ6fNqs3n3rwRBWuZMk7m9Tlm/M0&#10;Aft38Nf+C1nwX8d2Goy3t5q3hyfT7R7ow39sP9K2gny4WQkNIcAAHbkkYrx9v+DhDSE8XSRr8P75&#10;tD8wLHMb5RclN3LlduM7f4QeD3xX5d5ooA/Z34A/8Fr/AIV/GPxLBpOrR6l4NurtlSCXUdrWruSR&#10;tMq/d/h5YAc9RivUPir/AMFKPgv8GfGreH9d8bWMWqQvsuI7aKW6W1PpI0asoI7rksO4FfglSsxd&#10;iScknJJ70Afu58Vv2bPgz/wUn8Eab4ikks/EEIjMdnrGl3HlzxcZ8tj1GCcmNxkE8gV+bH/BVj9g&#10;ax/Y48deH7nwjYaofBuracqPdXMpn2X6u4dS2PlDJ5ZA7ndjpXZf8EKv2iV+HP7QmpeCNQuplsfG&#10;lr/oURb90L6L5xx2LRiQZ77VHpX6h/H7x14D8CfDu7ufiJcaFD4dmAjmi1WNJYLnuFMbAh/XGDQB&#10;/OvaXUthdRzQyPDNCweORG2sjA5BBHOQec16v4U/bs+LfhDW2voPHWvTyTZ86K5uTNDMCu0hkbjB&#10;UkYGPw619dftI/ss/Bn9urU9Nm+APiLwjoniixt2im0JY/sUeox+YxDqMACUFmJPOVx0wK+dv2g/&#10;+CYfxK/Zi+DM3jXxZHpNvYQXMNs0Fvc+fIpkJAJxwACAM99w60AfOma3fhhd3Fj8QdHltYvOuFuU&#10;CpnG7JwRn6E1hV0Xwllmg+JOitbqHk+1KAM4yD15+hNAH1UK+Gf+CvnxOuvC/wAdf2ZYdMma11TQ&#10;/GH9s29yg/eQyGewEbA/7LRZHvX3NmvFf2pP2ZbP4yazo+vPpVjq2oaEd1sk8YZ4WDBxJGT0bIGe&#10;/wAq+9AE/wALv+Cg3xe+FXjOHWrPxrrN86TedLb305uILkHG5WVsjBAHTHtX7m/Av4ox/Gv4M+F/&#10;GEMLWsfiTS7fUfIbJ8gyxq5TJA3bSSM4wQMjg1+Mf7GX/BMTx5+1J4qs57ywuNB8IwzqL3UpsKzK&#10;D8yxL/E/p2Ga/Zi+8HN8N/gTPoPhOL7K+h6G1jo0ZJbyTFBsgGepxtUZ60AfGP8AwWy/at8KS/AO&#10;++HOj+LLWTxY+p2zX+m2peRxbqWLpI6jahDBCUY7sDpg5r8mxxVzxDJfS69fNqbXLam07tdtcZMz&#10;SljvL553bic571ToAKKKKACiiigD+gL9gXwlZ+Bv2M/hxp+n3g1C0XQ4LiO5UFVm84ecSA3IGZDg&#10;HoB+FelePNcm8NeCNY1K3ha4uNPsZrmOFfvSskbMFHuSAPxrw3/gll4nm1z/AIJ//Du6vo47X7LY&#10;TW2cBFMcM8kavx0yiAknknJrzv8AaK/4LU/Cr4T3t1o+jw33ji9jka3m+xBVtBxz+8fhx1BwD3oA&#10;/In4o/FDXPjL461DxH4i1C41LVtSmaaaaVi2NxJ2qP4VGcBRwOlc/XoP7ROufDzxX43u9U+Hun6/&#10;ounX8pmOmagsTLZlixZI3RiSg42huQDjJxmvPqACv1W+G37YGr/sw/8ABGDwh4r0+OO411mk0TTX&#10;kUtHC5urhVdwRg7I4zgHglQMnNflTX7ran+xF4U8d/sB6T8K76Z9P0uz0e3lS7jfc1rdKPNa45Pz&#10;ZkZ2IJwQzAY4IAPyGtf28/jBaeMm15fiB4jOoPMJmzckxMQ24DZ93b7Y6Gv1f/4Jpf8ABROz/bU8&#10;JTaTqkS2PjfQLWOXUIlOI75MhDcRDsN2Ay/wlx61+Jepww2+p3EdvMZ7eOVlikZdpkUEgEjtkc47&#10;Zr3T/gnP+2Bp/wCxV8eZ/FOqaPdaxZ32nPpkqW83lyW6vJE5kA6OQI8YPrntQB+9FFeH/GD9uTwt&#10;8N/2QX+L1i51jRrq1jk02ONtrXc0h2JET/CQ+Q3ddrccV+bcP/Bcf413njj7VBD4dexklGzTPsLM&#10;uzfnaHDbtxX5d344oA+0P+CsOs2K6P4QsXtPM1F5bmeK43EeTEBGrLjod5Kn22e4r4tgZUnRnXzF&#10;DDcucbwO2fevo79p79qjwn+1J+zl4R1aSzutO8aLM5fT2bnTsgCYOejIzKhQjngHjkV830Afrp8J&#10;tVs9e+F/h280+3+yWNxplvJBB/zwQxqVT/gI4/CukxXx9+x1+3nN4s8T6P4L17TrKyjmjSx06e0D&#10;KilVCpGysT1xgNnqRX2DmgDyT9q7wn4T0j4F+L9W1TR7PmxZXnhgRLhnYgJh8ZyXK81+YVfol/wU&#10;l8fL4S/Z5m01LhY7rxBdxWqofvPGp8x//QVBP+0K/O2gD76/4JaXely/BPVYbRJF1CHU2N9uYHeS&#10;g2Mo7LtGMHuDW5/wUN+L2m+CvgXqWgSXzQ6z4ijWK1hjGWaMOhkLf3VK7lz3J4zzjL/4Jc6Qln+z&#10;5fXQhMcl7q8pLls+YFjjAOO2OR+BPevJf+Cp3gPULb4naN4kZXbS7ywTT1f/AJ5yxtI5T2BVtw9T&#10;uoA+VxxXuX7J37Z+pfs7hNHuLVNQ8N3N0bidOk0JcKGaM+wXO3oTn1zXhtaXhHwfqXjvxDa6TpNn&#10;Ne312wWOKNd3fGT6AetAH696PqkGuaTa3trJ5treRJPE+Mb0YAqeeeQRVsjNYPw18Mv4L+HWg6PI&#10;259L023s2I7mONUPTA7dsVvUAfzqftO6DbeFf2kPH+mWdgNLs9P8Q39tBaL921jS4kVUHsFAArhq&#10;9W/bn1248RftkfFC6ultUm/4SW+h226qI8RzNGv3QASVQFm6sxLHJJNeU0Aen/swfta+LP2Sdb17&#10;UfCNxFb3mvaYdNdpVLrDmRHWVV6b12kAnpvNRX/7Y3xU1K7uppvH3ilpLyRZJcX7ruZenAOB+GB9&#10;a81ooA2vHnxD1r4o+JZdY8Q6leaxqkyJHJdXL75HCLtUE+ygAewqT4Wa5Z+GPif4b1LUlZ9P0/VL&#10;a5ulAOWiSVWkx9VBqLxZ4PfwnZaHNJdWtwda04agFhcMbcGWWII/o2It2PRxWNQB6d+2XceGb79q&#10;XxxeeDb6LUPDWo6pJfWM0SeXGVlxKyqOyqzsoBAOFHArzGiigAr1b4FfG2z8IaQ2k6p5kdurl4Jl&#10;UsF3ckMBzg+ozzXlNdV8N/hVqnj+486zjjjtYJBulm+5n0x1P0FAH0/bXC3cEcqZ2SKGXKlTg9Mg&#10;8j8afRRQB8Q/HD/lO18G/wDsSbj/ANA1iv2x/wCCXnxl0Wz0K98DzNJb61dXcupQ7z+7uRsRWVfR&#10;lCZx3AJ7GvgrUvhH4X1f4k2HjG60PTbjxVpdubS01R4Qbq2hPmAxq/UKfNk4/wBtvWvXv2afiTp/&#10;wf8AjHpnibUluJYdHjnkSGDh7iRoXREz2G5gTnjAoA/Vyivgs/8ABVPxZ/aczroOjtaMT5UW9wyD&#10;nGW79uw6Vmaz/wAFlNS+GGjzX3iTw7Z36MGjtorKRo3eQglQdxI2jHJ9OnpQB9z/ABI+JWh/CPwX&#10;qHiHxLqlro+i6bH5lzdXDbUjGcADGSxJIAUAkkgAEmvx2/4Kcft5eD/2r/F7W/hXwjpwtrONYl8Q&#10;3cGzULn7pwAOFQFdo3ZOM9Olcp+2V/wU08a/to+DLTw/rVhpmk6TZ34vkisTIGkYIyKshLYbG4kc&#10;DnFfN9AH0R/wTX/Zd8H/ALXPx4/4RXxVrGpaYywm9tre1QY1FI8mWLf1RguGBxyA3QgZzf8AgpMs&#10;mkftg+KvDywx2uk+ETDo2kWkX+rtLKKNDEqj33Fj6s7Hnqdz/gkZqUmnf8FB/AGxoV85r2JvN7Br&#10;K46HBw3YYxnp3Nef/tuarZ63+2B8S7zT9QTVLO68RXkkV0pDLIDMxOCOoB4B9FHJ60AfOP7UPH7N&#10;/jr/ALAd3/6KarX/AATa+JC+Bv2LLexXT7W4uPEWkSWMN6w/f6f/AKazOYz/ANNIw8TDuHx656jW&#10;dHtfEWk3NhfW8V1Y3kTQzwyLuSVGGCpHcEVH4b8Naf4P0S303SrO3sNPtQRFbwrtjjBJJwPqSfxo&#10;AvdqKKKALmha5eeHdThurG4lt7mM/K0bFW9146gjgjvX11YyyTWcLuoWRkUsPQ45rgP+CYmrfDPQ&#10;v2pbG9+KBsV0e1tXfTzfRl7Zb7fH5TSAcYC+YRuBGQPavsjxYn7PevfEGZoLjxVpunySMW+yIDb5&#10;Jx8m4FgvU9+OmOKAPav+CVnibUtS+GPiDTbhmbTtLvkNmW/gMikuo9gQD9WNfVdcV8BvDnhXw18M&#10;9Nh8Frb/ANgSoZYJIm3+cSTuZm6lsgg554xwABXalsCgDzL9rD43SfAD4M32vW0azXzSpaWav90S&#10;vnDMO4VQzY749K/Nz4l/GXxN8X75ZvEWr3WpGNmaNJDiOLJ52r0HpX3B+178dPhj42+G+veE9T8R&#10;RyXkcZmiFnmVknT5o8EfKcnAxnGCelfnvQAE5rrPgn8QtY+GvxM0fUtFuJobpbqNSiNhbhSwBjbs&#10;QQSOeB17Vydb3wx8dzfDHx9pPiC2t7a6m0m4W4SK4TdG2P5EZyD2IB7UAfrxGcrTZ7lLSFpJHWOO&#10;MFmZjhVA6kmvjn9rb9vfVtBXR9N8FyrYyajptvqVxeMiyPEs6LIkaA5UHaQSSD1GOea+TP2rP22P&#10;id4k/Zx1zw7da9NeWGrGKC6kEaxzrBuy6b0AJV+FYHqDjOMggH6Iwf8ABRX4J3HjNtAX4keG/wC0&#10;FlEHMxEBcttwJseUee4bGOc45r2iG4W5iWRGVo2AZWB4YHoa/mf7V+4H/BHnX/EHiL9hHwu+vyXE&#10;zW8txbae85O/7HHIViHI+6PmVevyqvNAH1JXxt/wVN/4JuX37Za6T4j8LXdta+LNDtTZmG5YrBfw&#10;bi6oW52srM5Bwc7iD0FfZOaCcCgD8if2cP8Aghr8QvEXxC0+b4hf2foXhu3lV7uKC6E11dIrcxrt&#10;4XcB97JwD0zX2Z/wVC8DLqfwf0PVEureD+wbwxCB32tOsoUYQd2XYDjH3cn6/VIYGvij/grJbXqa&#10;14OmMjf2e0Vyqx7uBLlMnGeu3bg44x70AfJOhaLceJNas9Os0WS7vp0ghRnVAzuwVRliAOSOScV+&#10;sHwP8CSfC74SeHfD9xKs1xpdlHBK6k7XcDLYJ7ZJx7V+SqsVbK/KRyCO1eqfFv8Aa78ZfE2S1t11&#10;zVNP02wt4YEhtrhoTOyooaSQqcszMu7BJxkd8kgH6hFwAfavAPHv/BR74f8AgrxTJpcbanq3kOUm&#10;ubKJWiUjspZhu57jj3NfPn7J37RvjXxxJrngC71W+1hvEGkX0enzXMpmntbgQOww7HdtOMcng4xi&#10;vnHVNNudG1G4s7uGS3urdyksUi4aNhwQR6igD6c/aW+Bdv8AtDSXnxS8A6lY32mXiA6pb3My2z2k&#10;qIAclyFXKhc5I5OckGvkP4++HLI/s/eJrybVrMX1q9qlvZKrtJcEzRlmDbdu1BkdQSc44HPqFrYe&#10;IfD3wEvrrdc2ugeINWt4AuCq3bwxzMSP9kF19iQOu2vO/Edql9oF7DJH5iSW8ilSM5BU9u9AH5W6&#10;5/yk90f/ALFpj/47NX0pWO/gHRZfGEfiJtLs21yKHyEvjEPOWPn5Q3pyfzrYoA/QjxN/wU2+H8v/&#10;AATRn+Ffh5dd0/xVa+HLPRlaa3EcV026NLhkdWOAyeY2GxgMRnIr896ApYHA6DJ9qKADpVrRBu1i&#10;z/d+b++TKA43/MPl/HpVWrWj6i2kava3afetZkmUepVgf6UAfq58Uf8Agog3iHxWkmk+ENAk0+z2&#10;xwPqVus88irkDJ/hHPTt0rwX4m/ES/8Aip41vtb1Aqs125KQp/q7aMcJEg7Kq4UCsTwFpOpfEfwh&#10;pWtabpt5NZ6xuW2YR/fdCyso/wB0ow/Cr3i7wdqXgbWDp+qWrWl4sUcrRMRuVXG9c49jnHagDMo7&#10;UUUAeX/8Fmfi5eeJf+CIfxD8M6lqCztpXibQrjT45pszeU1wwcKDyVUhT6DdjjNdV8FP+SNeEf8A&#10;sC2f/ohKtfET4ZeH/i34Yk0XxNo9hrukzOsr2t5EJImZTlSQe4Na2nafDpOnwWtrFHBa2sYihiQY&#10;WNFAAUD0AAFAE1exfCL9jDXvjLpEOoaXrXhn7AyI9yxvCZbLdztdNuQwHODgHBANeO1LDfTW0M0c&#10;c0scdwAsqq5CyAEEAjvyAee4oA9e/bE+Dnh34Jax4W0vQ9SGo3DaSJL11wyyt5r4lBHHzfMMD7oQ&#10;eteOUZzRQB4D+014rub3xn/ZazH7LZxIxjU8F2G7LD1wRj2Fc18HvjZ4o+AnjKHXvCer3WjanCrR&#10;+ZE+FdWBUhlPDDDZ56cGrv7QtpHafFXUdkm/zljkcf3GKAYJ/AH6EVxNAFrXddvPE+tXepahczXl&#10;/fzPcXE8rZeaR23MxPck859TXffsy+HLPXPGdxNdIszWcHmRIwyMlgMkewOPxFeb13n7OEN3J8T7&#10;drZmWPypDccfejx0/wC+ttAH0h2r4n/4I9W8N18fP2lI7ib7PDJ44ZWlK7hHm4vfmI6nHXA5NfbF&#10;c54G+EPhf4ZahrF34f0LTdHuvEFz9r1OW1hEbX02WJeQj7zZdjk/3jQB7nrf7PNp8LfGtrp/jbxN&#10;pNjHvVp4tPL3lysZ2kHaFAXcrZ+Y5xzjkZ9+b/gpzofgT7Jovh7wvdXehaTAtnbyzXHlyPHGgVMD&#10;BxjGOeTxXxvqWozaxfzXV1K81xcMXd2PLE1DQBe8Ta5N4n8SX+pXDM02oXL3Dljk7nYsf517V/wT&#10;gupIf2odOSNphHNZXSyBPusvllvm9twH44968HrU8G+ONX+HmtrqWi6hcaZfrG8Qnt22uFYYYfl+&#10;XUcgGgDvP2sv2gbv9oL4oz3sirDpuml7XTol6iLcfmP+02N30wO1eX5qS5uJLy5kmlZpJZmLux6s&#10;xOST9ajoA/TL9lX9oHw54q+A3hT7VrWk2OoQWUdjLa3F9Gs2+HMWSpIPziMuOOjV7DBcJdRLJG6y&#10;I6hlZTkMDyCD6Gvxsr7U/wCCVvxG1nWLXxJ4dvJprrSdLSG5tTI277KzMylFz0U4BCjgEE96APpL&#10;49+EtN8cfB/xDp+q2yXVn9ikmKMwXDIpZSG/hIIBB/pX5M1+vHxMkjh+HmuefdQWkT2MyNPMQI4t&#10;yMAWzxjmvyJkTy3ZSclSQSD1P1oA+rf+CUV95fxH8VW/lx7pdPik8wkbxtkwRjuDvGfQgeor7pr8&#10;zf2PP2gNP/Z0u/FWtXSfaL2405ILG1Ax9okMoPL9VUAZPr7kCujsP+CmnxEtvEH2mZdHuLNpAxtD&#10;bbQF9A+c5I7nPSgD9D8UYrkfgn8U7T41fDPSfE1irxwalGS0bH5onVirqfoysM9xXXZoAa7bVJ9B&#10;Xyr+2F+3xY+E9O1Twx4PupJfEEcn2ea+jA8m0wcOFP8AE4I25AwDnmvprxZrdr4b8NX9/fXS2NpZ&#10;27yyznpCoBJb6jrX49yuXlZmO7JJz60AaGqeL9W1wzNe6lf3X2ht8vmzswkPqeccdvSvg3/gtQcW&#10;PwU/7HaH+S199eB/h1rnxK1Kaz0HTLrVLqCIzyRwLuKoMc/qMVxnxc+BOheN9StbDxp4asdSutAu&#10;/tFvDqFuHaynH8ShvusOOaAPqn/gmz4U8L658ZFutTvJP+Eg0+NptMsmULHKcDc4bOWdV3fLgevO&#10;OP0Ir8tf2M7uWy/ai8FvCsjM2oCM7Tg7WVkb8ApYn2Br9SqACiiigAooooAKKKKACiiigAooooAK&#10;KKKACuE/aK/aQ8E/sofCy98a/EPxFp/hbwtp8kUNzqN6+yGJ5HCICf8AaYgfjXdg5rzn9qX9ljwP&#10;+2d8G77wD8RNFi8Q+FdSmhnubGR2RZXicSRnKkHh1B/Ck7geYfHT48fs5/tZf8E9dd8ZeNvEXhvx&#10;H+z7rcSjUtUmmcafOkV6kYy4w3F1Gi8fxLivK/hL/wAFpv2HPgd8M9D8HeF/jX8P9J8O+GbGHTNM&#10;sorp9lrbxKEjjXIzhVAHNeq6n+xf+zz4A/ZOsP2atRs/DelfDnxA5tbHwvd6oIZNQc3RvCkIZxJI&#10;xnBfC5PHpXj97/wbffsWWFnJcXHwj0iC3hQyySyX86oigZLEl8AAc5PandLVbAa3jv8A4Le/sP8A&#10;xR8H6h4f8R/Gb4a63ourQta3ljev50FzGwwysrLggg9681/4Is/s/fsU/C39oL4ka5+yx46j8Sa1&#10;rthGdY0qDVDd22mWpnLx+WrKCihztGWJxxXlun/sQf8ABJfVfiR/widvqXwjm1zzfIEI8UN5bPx8&#10;ol8zyieQMBuvFfd37Fv/AAS2+Bf7A/iXWNd+Efguy8MX3iK1SyvZ4LiSX7REr71X5mI+9zxTWmqC&#10;Wuh9GUUUUgCiiigAooooAKKKKACiiigAooooAKKKKACiiigAooooAKKKKAPyJ/4OMz/xs3/4Jo/9&#10;laH/AKdfD1frtX4u/wDB1T4N174h/tjfsB+H/C/iB/CfifXPHt7p+ka2kfmNo15Ne6EkF0F/iMUj&#10;LJjvtr0j/hzx+3d/0f5rX/hPr/jQB+rWaM1wv7Nvw+8TfCz4CeD/AA54y8USeNvFei6VBZ6tr0kX&#10;lNq1yigSTlf4d7c4rzX/AIKQfs1/Fn9qH4H6X4f+Dnxeuvgv4ns9ch1C51uCzF011ZrBcI9rtPQN&#10;JJDJn/piPWgD6EozX5S/8OeP27v+j/Na/wDCfX/Gv04+FHhjVvB3wt8M6Rr2rt4g1zStKtbPUdUd&#10;Njalcxwqks5XsZHDNjtuoA6LNFfM3/BSz9lT40/tT+C/DNj8F/jdefBPUtJvZZ9SvLexF2dThZAq&#10;REHptYbs18ff8OeP27v+j/Na/wDCfX/GgD9QvG/i6x+H/hDVNe1OQwabo1pLe3cmC3lxRqXc4HJw&#10;oJwOvSvxv/aC/wCCs+rfFf4tNrel+A/A1vp9o7LaJqelR3t3JHyA0srY+YjnCbQM4yep/Vb9qG/8&#10;P+F/2VPFUfjrVxZ6HJokthqN+Vy5MkRi3Iv8TlmGF7kiv5q/2ifhX4r+IF/Yr4N8bz+GLexedZXF&#10;tuN6rFNhK5+XAU8ZP3sc4zQB/QR/wTL/AG6bH9s74V6jHJpNvoPiDwq0NvqFna5+zMkgbypYvRW8&#10;txs5KlepBFfjJ8dZtam+NXi0+IpZJ9e/te6W/eQnc0wlYP8AeJPBBGCe30ruP+CRP/BNP9oX4g2V&#10;94l8E/teSeFbyyv4E13RItH3zXFsjs6BiT91x5gBA45B5FYf7X3ivQ/HX7Ufj7WPDazLouqa3dXF&#10;t5mMvukJZht4wz7ioHRSBQB8+ftH/G5f2fPhdceJm01tWW3nih+zifyd284zu2t+WK6/wzrH/CRe&#10;HNP1Dy/JF/bR3Ajzu2b0DYzx618+f8FEfhV4u8f+A47nQby+vNPtzHHPolrbGZrqQvlZeMn5R/Kr&#10;vwZ+AnxT8Lal4V1S6+Jc02n6dLZ3cukz2QKvEhVjbvz0KgqfagD6Drzf49/tDL8Ddb8I2baSdU/4&#10;SrURp4cXXk/ZclBvxtbd9/7vHTrXs1548Z/HFxrdrpulWLTTmeK1it91vbZz8qq2eOe+fWvjv9vX&#10;4P8AjLx58TfA95oNxqE1itzHCsVtatKulTCQMbpiOgwycHj93QB9TV2Wo/s+eMtL+Dtn4/uNDuof&#10;B+oS/Z7bU22+TLIHdNo5zncj8Y/hJ6V8t/D39n/4neGvGum3+rfFK41jTbWdZLizNrtFyg/hJr9X&#10;v2gPH2m/Gv8A4IzeBJfDOmtp1v4C8Sw6XrNrGWZIZRBNmYn+7I08bbjwGmx1oA+E69FsPgvbah+y&#10;jqXxAjvlm1DTvFEGizWKsC1vbyW0kqzsuM7WddgbOMqRjvXyx8YPgl8RPG3jm41Dw78Rrjw3pcka&#10;JHYrbeYI2CgMc+5Gab8J/gr8TvBfjSzutc+KV5ruhxszXWmG38uO6PluqE89VZ9w/H1oA+iPg9ND&#10;b/E3RWnYLEtwOcgAHBx198e/419UV8k+BdJj17xjpdlMzLDc3McbFeuCQOP1rU+Ov7I/xu8ffFXV&#10;9W8K/HS88J+Hrpo/sekrYiRbJViVSNxPOWVm/wCBUAfsL/wSi8MzWHgTxVq0kbpFqF7DBE5UgP5S&#10;MTjsQDJj8815v/wUA/aV8S33xh1Lwnp99caZo2iiONkgYxtdO0auzueD/FtA6YXIzmvHP+CFn7NP&#10;7RXhH4wXOr+OP2htT8afD3wxaSWp8MS6csUNxNcBykgcHIMbKWweu6uo/b1sp7X9q7xUZsHzmtpE&#10;Kjqhto8fyx9QaAPOtX+I+va74dj0m91bULzTopRMkE0zPGrqpUMAc/wmsTNfKXxZ/Y8+PHjP4la5&#10;qug/H698PaLqF5JPZaamnh1sYicrHnPO3pXWfsp/s3fFn4O/ES91Px58Xrrx/pFxpslrDp8lmIRD&#10;OZYmWbPqFR1/7aGgD6Boor5D8a/sWftBa94y1a+039oi+0zTry9mntbMaaGFpCzsUiBzztUhc+1A&#10;H15niivDP2S/2fvih8Gdf1i48ffFS5+IVpe26R2lvLaCAWkgYlnB75BxXudAH3V+zv8At7eBfBPw&#10;X8LaP4g1S+XVbKzMFyVs5JFh2Fgm4gHdlAvK598V6l8avjpZzfsteI/FvhXUIL5FsiLeeF/uO5VM&#10;9QQy7s4POR68V/PzqH7Dn7RdxfTSQ/tJ6hDE8jOiDTB8ik5x1/zivqb/AIJ53HxM/ZV+FvxN8I/E&#10;jx9P8VNL8eQ2y2Imi+zHRZIhNvdOoJkLxE/9cRQB0ru0rszMzMxJJPc9T+fqa4z9on4vL8A/gd4o&#10;8Ztp7aovhvT5L77GJvJ+07Bnbv2ttz67T9K6rWLWa+0q5ht5zbXE0LpFKBnymKkBvwzXwF+0l+wx&#10;+0MnwG8WG6+N+r+NLcabKZNCh0vMmqKBzCoGTz7UAfZv7N3xth/aP+Bnhvxxb6XJosfiS2+1LYyX&#10;QumtxvK7TIETd93P3R16Vo/FP4Z2/wAS9ES3kk+z3EB328wXOwkHqPQ45+leIf8ABKf4QeNPg9+y&#10;rpdr4y1O+mkvAJrLS7y2MEuhRDI+zkHnlstz/er0L9rLxnq+gfD2bS9CvG0vVNat54Yb5V3NZtsw&#10;HA9QzA/hQBF8N/2Hr7xsPEMl94p0PRo9D0e81VFZZJZb4wQvJ5Ua4VQzbOpbgZOGxivDM14XF8H/&#10;AI8QiZV+O2rbbhWSUNb7lcOMNnJ7jj8a9C+B/gfxF4B8Hy2PifxJJ4o1F7pplvHi8vZGVQCPHsQx&#10;/wCBUAdlXI/sffHPQ/2h/jLquh+Ire68M6B4b8QxaTqd/DN9okFuZ2SSdV2cFVjLbcN17451vH+i&#10;ah4k8F6lYaTqTaTqV1A0dteBdxtnP8WK+P8A9n39mf4qN4m8bfZfFmqeEWGpnzbiawIGtHdJ++XO&#10;ODyeOPnoA/ZH9sL4V/s13fwJbxJ8G/FV1J4h0mS0t7nTLuaSNruFgY2m8qaMOX3BWbYQo3E45Wvk&#10;auW+DvhHXPBHga30/wARa8/iTVI5HZ75o9hkUtlRj2GBVj4q+GtX8Y+ANQ03QdYbw/q1yIxBfqm8&#10;2+JFZsD/AGlDL/wKgDoaP/1V86f8MxfGD/osl1/4Aj/Gva/hf4c1bwl4D0/T9b1Ztd1S2VhcXzJs&#10;NwS7EHHspA/4DQB9A/sAfEPQvhT+2P8AD/X/ABK8kej2OpgSyLjELOjRxu2eipI6s2OdoPpX0J/w&#10;XY+I8/jr4++E10/VoNU8IroCTWT2c/m2xuWml87JB2+Zs8n/AICU6Z5/PD4x+D9c8ceCJNP8O68/&#10;hvUmlR1vVj8wqo+8Me4ryMfs2/GRbdoR8aLzySd2z7H8ueOcZ68DnrgCgD6S8O+Ir7wjrdrqWl3l&#10;zp+oWMiywXFvIY5InHQqw5Bz6H/CvevEX/BRLxl8Tf2TvEHwx8ZX91rwu7i0udN1GcCS4hEUwd4n&#10;fIJBwCGO4grt5Dbl+Y/AujX/AIe8F6ZY6pqB1bUrS3WK5vCu03MgGC+PesL45eBvEnxA8I29n4X8&#10;TP4V1CO7WaS7SLzDJEEkBjx7sytn/ZoA7Otr4c+IE8K+ONLvpFZo7ecb1UZYqcq2Pzr5a/4Zi+MH&#10;/RZLr/wBH+NfUX7PmlTWXivwtZ6hL/aVzb+VFPOVx58iKAZCPdhuxQB9aJKJEVufmGeRgn29q8I/&#10;bG/bft/2RvGfw50mbw8+u/8ACwNUbTjLHfC3awAeFfM2lG35MxOMr93GeeN39rP4MeP/AIy+H9It&#10;/APxCm+Ht5ZXDy3c8VsJvtaFcKhHsea/O39vD9kX4zeG/in8OE1z4hap8Qrqa7H2e/j08j/hH/3s&#10;f71wMgLn5sn/AJ5mgD92f+CW/wDwUu0NPFy/D/xJeXOl2mqFV0ZrvDRJclwvkhwflD5BG4AbuMgn&#10;n9FfHPiaHwV4K1bWbhJJLfSbOa8lRBlmWNC5A9+K/m/8DaVLqXiLR7H7XDb3FxcwQfapn8uONmZV&#10;3s3ZQTkn0r9nP+CnX7FHxy/a70vwbafB/wDaAvPgxbaNb31vrwj08Xf9vecLcRbuRt8vy5unXzj6&#10;UAfkV+0H8aLz9oT4v654uvrHT9NuNZuTN9ms4FjiiHIA4xuYDGXPLHk9a4uuF/aa/wCCfvxA/Zx+&#10;MsnhvTP2kF8cLpMuzUprXSTDDFMjkPACWO7GMEjgE4ruqADFB4NeYfHj4SeNviHrVjP4V8dTeE7W&#10;CAxzwpB5nnuWzu/XH4VyfhX9nX4qaP4m027vvizc31la3UUtxbGzAFxGrAvHntuUY/GgD3ujPFFe&#10;T/HD4OePPHvjGG+8MfECbwvp6WqRPaJbeYHkDOTJn3BUf8BoA/bb9nj4zP8AG7/gj7qnhHwvq1rN&#10;8QNC8M3NnJp1pKrXiwxyOFxGCGBe3GAfU556V+UciNHIysrKynaQRgg+lYn/AATW+GXxi+EX7ePw&#10;n1w/F+4ubO38S2UeoWzwCGG7tXlVJo5WzxGY2IYnoOe1fQP/AAUNu/CN/wDtkePJvBMy3GiTag0n&#10;mxsrQvcEbpzEV48vzd+McY6cYoA8Xorx34wfBL4ieNvHNxqHh34jXHhvS5I0SOxW28wRsFAY59yM&#10;1D8KfgT8SPB/j7T9R174mXHiDSbcubiwa12C4zGyrz/ssVb/AIDQB7RX21+yf/wVk8S/AX9lHxho&#10;OqNJ4g1qzmtbbws92PMW2EyTCUSsT80cQiUouMkuRwOR8S14r8UfgP8AErxd481DUND+JtxoOlXD&#10;K1vYrbbxbgIARnvkgn/gVAHtRbcx9zk0V4/8Gvgp8QvA3jeLUPEXxGuPEmmrFIjWLW3lgsRhWz7V&#10;7BQB+heqfC/Uvih/wQr8KweEmu9Zk8O61LqeqwQxksiLcXXmIqtk4j86NiF4O1m6Zr5G/Za0m3uv&#10;GV9JPFuuLS3DRBh9wk4J+o4/M/j534V8MftSeCf2efF/izwD+0dr3gvwXD4oj0+DQbSxjaNDdQyy&#10;M288jasSj33r0qj/AME5vg/4+8F/GfXtW8W/ES48WWs2kSQpZyW/lnznnibzs55ICMP+2hPagD7M&#10;oor5D8a/sWftBa94y1a+039oi+0zTry9mntbMaaGFpCzsUiBzztUhc+1AH6kfsQfsq+IvFPxQ0Dx&#10;RqVnJpug6XNFqMUs67WvCMPF5anBKk7Tu6Y6ZNfoU0qxplmVVHcmvwQ/Yy8CfG/9nnxRqN94x+N2&#10;u+OIZLeKHT4SGtxYsjZ3DnBGMDHQelfpB8T/ANo/xL45/wCCfdjrCyyW+pXmprpGoXMfyNJGu4ll&#10;P+1tQEj1YUAaH/BSI6L8VvDGm3Gh+ItFvtT8KyzfarCK7VpjFIF3MFDclTGMjGSCfQg/FFfG1/8A&#10;sO/tGXOoTSxftJ6hFHJIzIn9mD5ATwOvYV7J+yJ8DfiN8FYvEC/ED4lXHxEbUmtzYGW28j7B5fm+&#10;ZjHXfvT/AL4oA+z/ANmf9tbWP2bfC95pNvpsGr2d5dLcqk87J5HGHCgDHzcEntjoa1v2t/2wdN/a&#10;W+HXh2zh0m803VrC6knulaXzIUGzaNp43bsk5IBG3HOc1876vbTX2k3UNvP9muJoXSOUDPlMVIDf&#10;hmvjg/sLftH/APRy+of+Cwf40AfZ+Kk0L45p8AvF+m67Hq0em31nKrxc/NIOpUqOqtyCOmDz2ryP&#10;9kv4OePPgz4V1Sz8ffECb4gX95dLNbXUlsITaxhAPLx3G4ZryP8AaNg1TX/Enii1W8ksdQmWe2s7&#10;kjJtcqRE4B7L8re9AH9B/wAFP2k/A/7QOmNceEvEuj60YQPPjtblXkhJ6Bl6j64rvd2K/k7+DPwg&#10;/aG+HfxG0u+8IfHzVdE16SYW1vcwW4RgZCEwexXnoQR36iv1W8c/td/Gn/gmV8L7j4Q+KfioPjR8&#10;Sry+k1W68WX9kIRpdnNDEkNnHGDhmBjlk3Hp5ox0oA+S/wBrZbdf2pviQbW4tby2k8S6i0c9uwMU&#10;qm5kIK4JGD25rz2sf4g6NqXiXwZqVjpOpNpOpXULR296F3NbOcfPjvivDP8AhmL4wf8ARZLr/wAA&#10;R/jQB9F0Vy/wd8Ja54I8DW+n+Itdk8R6nHI7SXzx7DIpYlVx/sg4qf4q+GtX8Y+ANQ03QdYbw/q1&#10;yIxBfqm82+JFZsD/AGlDL/wKgDoWcsBnnbwOentR/wDqr50/4Zi+MH/RZLr/AMAR/jXtfwv8Oat4&#10;S8B6fp+t6s2u6pbKwuL5k2G4JdiDj2Ugf8BoA6CiuV+Mng/XvHPgeTT/AA7r7+G9TeZHW9SPfsUH&#10;LLj3rx7/AIZi+MH/AEWS6/8AAEf40AfRdfR37OOuWl/8NrW2hkjW5s3dJ4s/NkuSD+RHPtjtXy34&#10;E0a/8P8AgzS7HVNQbVtRs7dYrm8K7ftMgGC5HbNdJqX7NXjv40+CIrjwb40uPh/eW96jrqEcJka6&#10;jCuHjAyONzIc/wCzQB9fUV8Yf8ML/tIf9HL6h/4LB/jX174L0q+0LwdpNjqV82p6jZWUMF1eMu03&#10;UqxqHlx6swLfjQB5J43/AGx4/Bn7c/g/4KN4da4fxbokmsDWBe7VttgvDs8nyzu/49Pvbx9/pxz7&#10;bXwT+3T+zn8SPjB/wU9+HuoeB7rWPCscPhE2x8VwWLTW2mSq+os0bNjaGdXVME/8tl9RXTj9hb9o&#10;/wD6OX1D/wAFg/xoA+z+9eAftQeJLi/8aJprfLa2MSug/vs4yT+AwPwNe9WML29jDHJJ5sqxqruf&#10;42Axn/PrXzJ/wUc+APib4oadoes+FPHaeC7jS1miuoxAJH1Te0Xl9+seHP0egDk80V896d+zX8W7&#10;a/hkm+MF1NEkis8f2MYdQc4/z619CUAfTH/BIS5sYP2/PBcd9azXDXUV/BbPG5BtZTZzfPgA7htD&#10;r2wXDZyorw/41fD26+E3xf8AFHhi+cSXXh/VbmwkcZxIY5WXcM84OMjPPNeatonxEs/jl4Z8R+B/&#10;i1qnwp/s1JIJb+wsRdzQmQMjSKhIB+RipGehNZf7Qn7JXxk+Hv7T11P4g+P3/CwIrm7tdbm1KG0C&#10;rrkFwsdwGIByjOj4YEZU5FAGx8TvGo+G3w51zxA1t9sGi2U175Ak8vztiFtu7B25xjocVR+BvxRH&#10;xo+FOj+KFsm00atG8gtjL5vk7ZGT72Fz930HWq/7RulXOu/ALxlZWcEt1eXWjXUUMMSlpJXMZAVR&#10;1JJPQV4b8JP2e/iXqfwX8HrpfjS+8DrZ6c8Nxpstmd4lFzOxdgcEZVkH/AaAPqaivDfAH7PvxO8O&#10;eNNNvtW+Kdxq2m2s6yXFmbTaLlB1TNe5UAKiNI6qoLMxAAHcmvrjwVaXGneD9Lt7vJuobSJJc9d4&#10;QAg/Tp79a/OX4wfBP4ieNvHc2o+HfiRceG9LeNFjsktd/lsFAZgc9zzX0N+zB+y18bPAvxC8N+Iv&#10;FnxtvPFHh+3haS60WSzCi4DwMqKXz/C7K2e+ygD9df2Nvj7pX7P/AOx/qWsa1dNeLHrUsVpZQspm&#10;LtHGQgBPyglWbnoMnnoeR8ff8FO9c8ZeD9a0mDw/b6W2pQNBBdQXrmW1DDBP3fmOM8jbgmvEPDnh&#10;GbXPgh4p1SO62roeoWDyW5b7ySi4Tfj2YqM/7VfF3x6/ZK+N3xF+LWsa14V+Ol54T0C+eM2mkpYC&#10;RbMCJFYBs87mDN/wKgD6gY72bPO7nr1or56/Zc/Zj+LXwl+JLat46+Mt9460f7FNCulvYiFPOYrs&#10;k3Z/hAbj1Ir6FoAKM18pfFn9jz48eM/iVrmq6D8fr3w9ouoXkk9lpqaeHWxiJysec87eldZ+yn+z&#10;d8Wfg78RL3U/HnxeuvH+kXGmyWsOnyWYhEM5liZZs+oVHX/toaAPoWe7kuynmyNJsUIu4k7VHQc9&#10;h0A/lU2iatouh63ZXniSCC48P2tzHJqMU4zHLAHBkVh3yuRjucCqtfCn7Tv7LHxttbnVL1vj9eR6&#10;Xq2oyS2WkiwH7iIuzrGDnkRqQPwFAH33YePP2JB8YZJW8LfEH+zftStHK7E6aMOct5Xmed5eMfKQ&#10;Tt4Cg8H7x/aP/wCCgHw5/Y5/Z28Na9o0NrrlrrluIvDWm6XIkcV1EqA7t3SOJBtDEAkFgMc8fzy/&#10;Ab4U+Nvh3q2oTeKvHE3iy3uIVSCJ4PL8hg2d3419J+OtU/tH9mb4fxSX1xczWOqazCkDBvLtYSLJ&#10;1VSfl5d5G+XueaAPt7wh/wAHC9/FqTf258NLSa0ZztNjqzRyRISCMh42DkDP93Jx05rzn9un/gsd&#10;4i+PdrpelfDmbWPBWifZll1I+Yq3lzck8x+Yh4iQAY24L5OR0A/Ju6/Zn+Lkt1K8fxiuo0Zyyr9j&#10;HygnOK9C+AXwy8X/AA5TVh4r8Yy+LjeGL7KXh8v7Lt37/wDvrcv/AHzQB93fsKf8FJfiN8HPjf4f&#10;s9V8Q6p4j8L6tewWF9p9/M022N32b4iclHUtuGOuMHivtH/gq1eahJ8QvC8Mm7+yhp7vAD93zjIf&#10;N/8AHRF71+dHwO+Dcdxpmm+LLPXITfwu72scUZ8zTbqIgoXzw2DscY4xjPcV5z8Qv2a/2sPirfQX&#10;XiL9qzWtWuLWPyonn0xT5a5zgYx35oA+rsV9Qad/wTyvvit8LfC/ibwvqFnYTarpsMl3Y324IJNo&#10;BdHXdw2N20jucY4A+B/2S/g548+DPhXVLPx98QJviBf3l0s1tdSWwhNrGEA8vHcbhmvvjwf+2pa6&#10;J+xFq3gmHVtU0PxtJpF/pOj6pa2wl/suSSJ1trrkgExM6tt7mMDgGgD2v9kX9hNf2fvEMniDWtRt&#10;9U1zy2hgW3RhBbK3BYFsFnK8cgAAkV6/4m+Bvg/xprC6hq3hrRtQvl/5bTWqs57ckjn8a/Ij4G/s&#10;V/tfftBTXFvof/BQTxDHfWq7ns7vw2kcxTON6jcQRnuDX6S/8E5/2dvir+zD8Cb3w78Yfi3c/GXx&#10;VcazNfQ67PZi1aG1aKFEtto7K8cjZ/6an0oA7343/s7aD8avhk3hm8j/ALPt4SslnLbRgGykUEKy&#10;r0xgkEdwT06j8sP+Cjnw31D9jh9K0Jda0/U77xHFLKj26srW0C4UlgT8rMWIGMjCsc5xj7v/AOCs&#10;vxJ8XeEv2WtQ0bwF4gm8J+KvFgaxstcij8x9KIUuZVHTdwAPYn0r+fP9of8AZu/aCfxjDF4k/aC1&#10;bxFciDzY7i5tNzBWYgjkk9VoAffftDLa/tN2nw4/sks13px1D7f9p4TAc7PL2/7P3t3fpXu3wg+N&#10;etfBbXGvNK+w3ENxhLuyvrVLm1vE5BjkRgQVIJ6cg8jnGPin4a/B7xn4N/bX0O88QXWpeJIbfRJY&#10;ptca1ZIWZvOKxlvu5GQMZr6H+KvhrV/GPgDUNN0HWG8P6tciMQX6pvNviRWbA/2lDL/wKgD9ff2k&#10;/BXgHxR/wSK1vx54H8A+HfDU3iLS7C6nW1tVSW1/06EyqrquW2uHAJPT06V+UfasHxZP+0VpvwI0&#10;/wAD2H7WHibVNDuNMit7rRRoyRWdqpAY24c/M+zoTgZI4JHNJ8L/AA5q3hLwHp+na3qza7qlqjLc&#10;XzJsNxl2IOPZSB+FAG/VrRLBdV1uztZG2LcTpEzf3QzAZ/DmuL+Mng/XvHPgeTT/AA7r7+G9TeZH&#10;W9SPfsUHLLj3ryGL9mb4xRyKy/Ga8DKcjFlyD2oA/VTR5JNB0azsLWeeO10+IRQIJCBGvtjpk8+u&#10;ST3qS7vZtQnaSeWSaRgAXdizHGAOTzwOOvQVy/wc0DVvDHwq8O6frurSa9rFlYRRXmoyJ5bXsoUb&#10;pCvYsa5b9q34UeNfjD8O7LS/AfjibwBq0GpR3U2oxwec0sAilVocf7TOjf8AbMUAem0V8Yf8ML/t&#10;If8ARy+of+Cwf419e+C9KvtC8HaTY6lfNqeo2VlDBdXjLtN1Ksah5cerMC340Aeb/tr/ALUi/scf&#10;Ae78cPobeIRaXcFsbNbv7KX8xtud+x+nX7vNekeDPEX/AAl/g/SdWEP2f+1LOG8ERbd5XmKG27sD&#10;djOOgzivlb/gs98HvGPxg/ZbtLfwiuqaj9h1SOW80extWuJNQU4CnCgkCNvmNcx4G/YW/aMPgrR/&#10;L/aI1LS4/sMG2ybSxus18sYiOe6j5efSgD7i70VFYwvb2MMcknmyrGqu5/jYDGf8+teNftdfAj4k&#10;fGmTQG+H/wATLj4d/wBnC4F+IrUT/b9/leXn02bH/wC+6APaqO9fHOjfsQ/tEWWr2k9x+0hfXFvD&#10;KjywnTB+9UMCV698V9fatcvY6XczKpZ4YndQP4iBnH44oA8B/afsrW1+I0csMjNNc2ySTrxhTyq4&#10;PXOBnn29ePOTwa84/aM+Hfj74veK7fUtA8fXHhpfLYXMaweZ9okLE7vbA4x6VxfhX9nX4qaP4m02&#10;7vvizc31la3UUtxbGzAFxGrAvHntuUY/GgD3uvUP2Vb/AMjxte25UN9otCc8Aja68fjnt6e1eX15&#10;v8Sfhl8TfE3xGtdS8CfES98Ix/ZltfstvbCUySFmy2f9oFV/4DQB+ileI/sk/tlR/tUeNfiVo0fh&#10;1tD/AOFc622jmVr77T9vw86bwvlr5f8Aqs7ct97rxzwPwe/ZA+O3gn4naHq3iL4+XviLRbC6Sa90&#10;t9PCC9jHWMtnjNZP/BLv4XeJPh78X/2hbrXdD1TSLfXPF7XWny3ds0S3sRmuyHjLD5l+ZeR/eHrQ&#10;B9hUV82/tJfst/GT4p/Fa71jwb8arvwXoM0MUcWlJYiURMqAO27/AGmGfxqp+z9+yd8bPht8XtH1&#10;rxZ8crzxd4esjKbvSHsBGt3uhkRMtnja7K3/AAGgD6door5f+PX7JXxu+Ivxa1jWvCvx0vPCeg3z&#10;xm00lLASLZqIkVgGzzuYM3/AqAPqq402OLRbe6W8t5JbiWSN7dQ3mwhQmHbI24YucYJPyHOOKq18&#10;4/sz/sv/ABi+FPxSh1bxp8aLrxxoaW8sT6ZJYiFXkYYV93+z1r6OoAK/ST/gn74IsfCf7NujX0Vj&#10;Ha3muK9zeSMdzzkO6oxJ7bAuB0GT68/hd8Wf2O/jx4z+JeuaroPx+vvD2i6hePPZaaunh1sYicrH&#10;u7ha9z+CehftHfBL4lalY+PP2jfEHxK8KWdg2n2Oni0+wRxyCSIpOu3BwI0dAOmJM9qAP02/4Ki6&#10;9Pp/wJ021huvJj1DV41mjUndOixSNj02hgpIPcD6V8B5re8RfE3X/F2hQ6bquq3mpWttL58K3Mpk&#10;MT7dpwxyQCuMj2FfEvjX9iz9oLXvGerX2m/tEX2l6deXs09pZjTQwtIWdikQOf4VIXPtQB9ed6K8&#10;P/ZB/Z3+J/wi8UanJ4/+K03j611GGOC0intfIWxcPlpMjOQRgHjoK90ubdrS4kjfbujYq21wy5HX&#10;BGQfwoA/Sz9hO80Oz/Zh8NQ6ZfLMY45GuvM2pIk7SM0qkZ6KSQD3VQava/8Atv8Awy8OeJJNLufE&#10;9t9ohJR2ijkliVhgEb1Urnn19fSvwEi/Y8/aZ0vUbibTf2oNa09JnYqkFiU2q24Y4P8AdOPxNesf&#10;sifA34jfBaLxAvxA+JVx8Q21I25sDLa+T/Z4TzfMA9d5ZPpsFAH7e/Gnw7H8evgBrmnaDfWt1/bl&#10;gfsc8U2YpTwy/MMjacYP1r8qZoXtpmjkVkkjYqysMFSOoNez/sxftZap8GdP1bRbvULpdDvrC5W3&#10;8tfMexumRjHJGDj+PGR05z2r83Nd/Yv/AGjvE2q6hqF9+1Dq1xfXUrSNIdIQecx5LNggAnnOKAP1&#10;L/4Jz/Ei4+Heu+N7qeNpNE0/QJdTuVXAYPCylQp/vMGYAZAyR1xXwz/wUS/b8k+AfjLQvEF54aOt&#10;zfEjxMbJo0v/ALOtiZTuLZKOXADY28dOtd1+wD4g+Kn7Ivwj8ZeFfFfjq3+Ii+LrhhJd3VgIporZ&#10;oPKMIIOQOWbPYk18mf8ABZL4Q+LPi/4S+GNr4R03Vb69tPEyyyXFjatcHTgVwszBQcKp5yfSgD9I&#10;v2JLuGx/ao8GvcSNHG128alTgl2idVX6FiB9Dj3r9RM1/OL8Cv2AP2nte+Mvhmx0v9qTUtL1K8vo&#10;4ba8TSBI1s5OA+M/wk59utft5/wTn/Zz+K37MXwIvfDvxg+LV18ZvFNxrM19Drs9mLVobVoYUS22&#10;jsrxyNn/AKa0Ae/ZorgP2nvhz4q+LX7Pni7w14J8WS+BfFmtadJa6V4gji859JnP3Zgn8W30r85P&#10;+HPH7d3/AEf5rX/hPr/jQB+rWaM14v8AsF/Az4jfs7/s4ab4X+KnxJuPix4wtbm5luPEU1sLZ7iO&#10;SVmjTYOmxSF/CtL9tT4QeOvjv+zL4o8J/DXx5N8MvGmrLbjTfE0VuLh9MKXMUkmE774kkj+khoA9&#10;WozX5S/8OeP27v8Ao/zWv/CfX/Gv0K/Y3+E3jb4H/s1eF/CvxF8cTfEjxnpEUyal4klgED6ozTyy&#10;IxT+HbGyJ/wCgD1CiiigAooooAKKKKACvmX/AIK9/txv/wAE7P8Agn18QfilaxwXGt6TapZ6NDMN&#10;0cl9cSLDCWHdUZ/MI7rGRX00DkV+bP8Awdb/AAv1T4lf8EcfGNxpcM0//CL6zpmtXcca7ibdJ/Kd&#10;sdcKZgx9AhPQE1nUuVHc+Tf+CHH/AARQ8a/tT+MPAf7afx0+J3ijU/GGrapH4r0OwL+dLdxK5aF7&#10;iWTO2JxysMahRGVAK5xXSf8AB2r+2p4v+2/Cv9lf4c315DrXxVlS51yK0lKTXkElwltZWhIOfLlm&#10;Epcd/KQcgkV95f8ABDn9pHwj8cP+CUXwRvdC1XT5P+EZ8Iad4e1WFZVV7G7sbZLaZZFzlfmiLDPV&#10;WB71+VvwR1SD/grb/wAHYuoeM9JZdY8AfBmQ3EF2nzwNDpkXkQOjcgrJqEnmr6rkitnFe05el7kx&#10;doOb3sfSukf8Gd/7Py/syw6Hda34vX4lNYDzPE8V7+5S92clbYrtMAf+HO8jPzg9M7/g1n/a48f6&#10;T4o+MX7JvxO1S51bXPgbfSrpE9xMZpIbWO5a1uLYM3JijlWNo89FmKjChQP128ceNtI+HXhHUNc1&#10;zULPSdH0m3e6vbu6lEUNtEilmd2PAAAJya/Dv/g2g1p/2r/+CxH7Xvx/0m1uIfCOsyXVvZySJt3i&#10;+1P7RCP94RWu5h23j1qYtubXSz+8mXwX63R+71FFFBQUUUUAFFFFABRRRQAUUUUAFFFFABRRQTig&#10;AooooAKKKKACiiigD8if+DjP/lJv/wAE0f8AsrQ/9Ovh6v12r8if+DjP/lJv/wAE0f8AsrQ/9Ovh&#10;6v12oAKKKKACiiigAoorM8Y+LbDwJ4U1LWtUuFtdN0m1kvLqZukUUal3Y/RQT+FAHyl/wW48F3Xi&#10;v9hu/uLW6jgj0HVrTUJ43kVRcRjfFtGepBlDADn5c9q/FuvqD/gol/wUm1r9tfW4dKsbeTRfA+lz&#10;mW0sS+6S8lUMonmI77WOFGQuTySc18v0AfoR/wAG/PgW8u/i9478TLMsen2Okx6a8W8bpJZpVkQl&#10;euFWB+eOSK+Ifjrptvovxu8Y2dpbyWtraa5fQxQSY3xKs7qEOABkDA4Hauu/ZA/bB8UfsZfEmTxD&#10;4bFrcrewi2v7K6UtDeRBg204wVIIyGHI+hIOf+1h8dNM/aR+NWoeMNN8LWvhI6sqyXdnBcmdZrjn&#10;fNkgYL8ZAGMgnqTQB5uen8v60u4/n6/r+NeP/tx/ETWPhZ+z9faxoN4+n6jFdwRrMgBYKz4I545F&#10;eleBL+bVvA2jXVw/mT3NjBLK/TczRqWP40AatBG4c/X/AD+tFeGftjfFbXvhv4q+G0Gi6hJYw65r&#10;a2t8qgHz4t0Q2nI/2m6etAHudbFh8Qde0vwdfeHbbW9Wt/D+pypPd6ZHdyLaXUiEFXePO1mXaCCQ&#10;TkA1j0UAFFFFADraeS3mWWNmSSNtyspwVI5BFfXv7MVyPiJ8Lb7xH4uum021t5/sGnCzjEk+pzKo&#10;aT5CwCKivHls4JfA6GvlTwXokfiPxbptjM+2K8uEhdgcHBbBA+ucCvrDSdLt9D02KztYlgt4RhI0&#10;GAM9fz/z60AfTvw1/bf0L4J/Be+0Dwf4butN1eVS8d7cSJN5szYUyycDJCgEDGBgD1z8/eMfGurf&#10;ELXptU1vULvVL+b701xIXbAOQoz0UZOFHA7YrLooAKKKKACiiigAooooAKKKKACjr6dcnP6UV5f+&#10;2t471X4Y/sm/EDxBod09jq+j6NPdWdwoBaGRV+Vhnjj3oA9QHBxXj/7WrJ/Z2iDcPMEkuF9QQuT/&#10;AC/OnfsF/ETWPiz+yB4C8R+ILyTUNY1bTvOurlgA0reY4zxx2FQftbLEItDOV83dNj6YSgDxiiii&#10;gAoHA44Ht+f+fworwv8AY/8Aitr3xH8c/E+11nUJL2DQdca1sUYAeRH5k42jA/2V6+lAHulFFFAB&#10;RRRQAUUUUAFFFFABW98MNag8O/EHSry5bZbw3A3t2UHKk/hnP4Vg1vfC+wXUviJosLRiZHu4yyHo&#10;VDAnP8/woA+rlO5cjpXzx+0+zn4kqH6C0jCc9RluP1Jr6Hxgfh0r4L/4KtfFTV/h9+0Z8IbLQ9Ue&#10;1i17UI7PVIUXPmR+fCApyOhWQ9OcGgDqAcEH09K+xv2e/wDgtH8SvhD4S0nw3rNvYeJNF02H7ILm&#10;UMNSEWCF/esxVmTIxuXkKAT3r45ooAc0jO+5iWZjkknJJPXn8abRRQAUUUUAFFFFABQOP1oooAKK&#10;KKACiiigAooooAtT6xdXOmW9lJdXDWdozvDAZD5cTPjcwXoGOFyQM/KByBXb/s3+GJ9b8efaobmS&#10;1j05PMlKYzICcbDx0POfYevI8+r3v9l7whDYeF5tY3M0+oM0WM8IisRjHqSM/l+IB6jRRRQAV9le&#10;MZ7H4bf8Eu9LsfMhkn14Qopj2srSy3RnYN2+VEZT3BXtXxrWhL4s1Kfw/HpT391JpsL+Ylq0hMSN&#10;knIXoD8zc+5oAz6KKKACiiigAr5V+LWvR+JPiNq13CzNC0ojQtxkIoT8jtyPbFfVVfJvxH0yHR/H&#10;mq2tvIzww3LBSRz3yPwzj8KAMUHaQem3nj19fzp8873MrSSMzyNyzE5LH3plFABRRRQAUUUUAFFF&#10;FABRRRQBc8P6LN4j1y1sYdpmu5ViQnoCe5r6y8L6Enhjw5Y6fG25bOFIt2PvkD5m/E8/jXzX8E4U&#10;l+Kmi+ZuCibIx3ba2PwJx+Br6ioAKKKKADOPzxRXyn8V/j94s0D/AIK3/DH4eWmsTQ+Edc8Kzahe&#10;6cFXy55lXUiHJxn/AJYRdD/CPevqygAr54/abe7k+IgWbf8AZ1tkFsP4QMHdj33Zz7YFfQ9fOv7T&#10;GqzXnxJkt5JA0NpAixqP4dwDH8c/0oA89ooooAKdLO85BkZpCoCjcc4AGAPoAAB9BTaKADPPp/ni&#10;gDI6dPw9P6VyPx98RXnhH4IeLdU0+Zre+0/Srm5glAyY3WNip/Csf9krxnqXxC/Z48M6zq9095qV&#10;9DK08zAAviaRR046AD8KAPRqKKKACvS/gz8b7/QdT0/SL1hcabIwt48jDwbjgYI6rk984ArzSus+&#10;CuiWWufETT4726W3WOQSRqR/rnUghc9OcZ59MDJ4oA+svCviWTwxqfneX9otpl8q6tmcrHdRHG6N&#10;sfTIPZgGHIFZp5bj5QT09KKKACiiigAooooAK8p/an8MXGpaBYanF80ens6TDP3Q+0AgfUY/Eele&#10;rV4v+1J43mW6t9BhG2EotzO5H3zyFX6DGfxoA8brvviV4+07Wvgx8OfDun4aTQra/utROwqVu7i8&#10;b5cnO4fZ4LU5HHJGOCTwNTPNG1hHGsO2dZGZpdx+dSFwuP8AZIY577u2KAIaKKKAPVv2cPiXZeFx&#10;f6ZqBmjjmDXMLxxNKzyDaoTavTcM4PqBmvdIpo7iNXjdZI2GVZehFcP8AvBdnoHgKyu1hQ3moJ58&#10;khX5sHlQOOBjHH1ruscen07UAFFFFAHYfAL4qN8FPizpHiVY5Z1052MkKNtMysjIy/ju/QHqK6Lx&#10;z+2b8RvG3imTUx4m1TSl3kxWtjcNDBEvYFVID49Wyc88dvLaKAPXPi5+09qnx0+CGlaT4hZLnWtE&#10;1QSJe42vcQtE4+YDjcGUZbjqvua+U/2nl0keFrdrpP8AiZlsWTKMsOm8H/ZwB9DivUlkxEy7VO4g&#10;7u4AB4/HOfwrxH9rW1K32h3HPzJNH19Cp6f8CoA8fHBP6mivDNV+KuvW/wC3rpvhJdQkXQJtCa6a&#10;1AG0ybZPmzjP8I/Kvc6ACiiigArqvgv4UTxj8QrG3lbEMP8ApDj++E52/icVytdl8A47mX4qaYLa&#10;TyzlzI2M/JtO4fiOPrQB9ND/ACKKKKACiiigA7j9Pyoxjj/Pv+vevnD/AIKrfGjxL8Av2P8AUvEf&#10;hPVJdI1mHUrSFLmNQzBHkww5yOa9x+Fur3GvfDDw3fXUhmur3S7aeaQ9Xd4lLH8SaAN6iiigAqrr&#10;b+Tol4wbbthf5v7vynB/CrVUvE7NF4b1BlbbttZcN/d+U0AfIFFFFABXafADRZNX+KNi0e3bZhrh&#10;93oowP1YY/yK4uvTP2XdCuL/AMbXF9HII4bGHEgxnzd+cD2HGfwx9AD6Aozx/vfr/kUV8o/8E3v2&#10;gPFvxq+Kvx2sPEusTana+E/FbWGlRuqj7JAJrobBgc8Ig59KAPq6iiigAooooAKKKKAJbGJJr2KO&#10;SRY45HVXY9EB6mvQv2pb/wAH3/xPVvBJaTS4rC3ikm4CTSrGoLIuBt4Chh0LbuBXnGaM8/l+OKAC&#10;iiigAxlfxzQTn+h9KKKACiiigAooooAKM0V8o/8ABUn9oDxb8B7T4WN4V1ebSTr3iqLT74xqp8+E&#10;7cocg+vbmgD70/ZFllh/ab8D+Ts3nVYgdxx8uSG/HaWx74r9Uq/K/wDZCmtrb9p3wS10rNF/acaj&#10;H/PQgrGe/Ryv/wBbrX6oUAFFFFABRRRQAUUUUAFFFFABRRRQAUUUUAFY/j7wDo/xR8Eat4b8Qafa&#10;6toeuWktjf2Vwm+K6gkUq6MPQqSK2KO9AH4k/GD/AINCb3S/HusN8Ffj94k+HfgnxBIzXuhTee48&#10;sk/ut0UiCRQpIHmAnFff3/BJf/gj98Pf+CTHwk1DRfC01xrniTxE0cuua/eIq3F+UB2RgDhIlLMQ&#10;o7sScnp9cZ5pBzRewPU/JT/grr/wRu/ad/4KXftj6lb6f8YofCf7Pl9aWKjSTeSsySJGFuM20aqH&#10;BcFgXdhls4GK+7v+CcP/AATo8A/8Ey/2brH4d+BLeV4VlN5qepXOPtWr3bKqtPKR7KAFHCqAB6n3&#10;vZtpVk3dqForBuOooooAKKKKACijNcj8dfjRov7PXwj8QeNPEUxt9H8O2j3dww+8wGMIo7szFVA7&#10;lhScktw3OsMmP/10CUGvyj+G37Rv7Zn/AAUvu9S8VfC++0z4beAbe5eCwZ4oP35U4x5kkbtIw6MV&#10;AQHjHFdN+z1/wUj+Nf7J37UujfCX9pq1tLi18RSRwab4hjhjiwXOyNy0YEckRfCsQoZScnNNK7sH&#10;S5+nFFND7l6U4nAoAaXAoEobpXwf/wAFM/8Agpt4u+Dvxi0X4LfBfS4Nb+J2vLH5srxCcaaJPmjR&#10;Y+hkKAud3yopBIOa8b8dx/8ABQP9mXwnJ8QNR8VaX4wsdPjN5qWjrb2tx5UQ5fKJGjFQM58tsgDN&#10;Cd1cOtj9VA+TQHzXgP8AwTo/bl0v9vT4AQ+KrW2XTdZsZvsOs6cH3fY7gAH5TwSjg7lJ9x1Brwb/&#10;AIKT/wDBTXxp8N/jnpfwQ+B+mQ6z8TNY2fabl4hcLp29dyRoh+UybPnZm+VFwcHJwS0dgPvcSAmn&#10;Bs1+U/xEuf8AgoB+yl4Sk+IGr+KNL8ZaVpyG61PSVt7W4EMQ+Z8okaPtHOTG3ABNfcH/AAT0/bd0&#10;n9u/9nu08X2NuNP1G3mNjq2n+Zu+xXKgEgHujKyspwMhuxBAO4bHu3mc0u6vgD/go5/wUz8deEf2&#10;hdP+BPwI0231b4j6iqfbbySETrppdPMEaI3y7xHiRmfKoMZB5x5L8R9U/b6/Y98KSfEDWvE+leON&#10;F01Bcarpotra4FvF95yyxxo+0c5aNuMZpaWuw62P1azRXiP7An7Z+j/t0fs8ad4002EWN55jWWqW&#10;G/cbG7TG5M91IIZTgZVgcA5Fe3ZpgfkT/wAHGXP/AAU3/wCCaP8A2Vof+nXw9X66eZX4v/8AB1Jq&#10;fizQ/wBsT9gS88B2Fjqvjiz8e3s/hyxvX2Wt5qS3ugm1ilOQRG0wRWwRgE8jrX7EeArrVL3wVo82&#10;uwQ2uuS2ULahDCcxw3BRfNVOT8ofcByeKANgvg0b+K+ff2X/AB5+0B4j/aU+L2nfFHwj4V0P4a6T&#10;fonw/wBR0ycveavbGSYO9yvmNtbyxCcbV5ZuOOHf8FF/Hnx/+H3wW0e8/Zx8I+FfGXjWbXoYNQst&#10;fnMNtFphguDLKpEifvBMtuoGejscdwAfQVN30RklPmr59/Yl8d/tA+MPF/xOi+N3hLwr4X0jTdea&#10;DwVLo83mPqemhpsTXA8xtshUQ8fLyzcegB9Bbua8q/blZY/2OfigzRed/wAUvqPyZIz/AKO/PHPH&#10;X8K5T9ubx3+0B4Kv/h0vwL8J+FvFFvf68kHi5tZnMR0/TcpumgxIm6T7/HzdBxXZftmTSW/7IfxO&#10;kj8gSJ4V1IjzuE/49ZM/iR0HQnHY0Afz1j9cf/qoByK434K6t4y1rQb5/G2m6fpt/HeOlulm+5Hg&#10;2ptZuT824tS/EXVfGVh408Lw+HdN0+90a6uSNbnuHxLbR748FORlipk7H7ooA7Gj/CodQaZLCZrd&#10;VkuFjLRA9GbGRn61zPwZ1XxZrHgwTeNNPsdN1rz3Bgs33xBBjaep5696AMX9qr4L3nx8+D154bsb&#10;u3sbie4hmEsyllUIwY5ArtvCekN4f8K6bp7sskljaxW7Mo4ZkRVOPriuV8feLvFHhv4k6Clrb6PH&#10;4OkU/wBq313OIpLZ/m2hMsBzhexrqvEt5er4S1C40eO3vNQFpI9irt+7ml2HywTn7pOO/egDQHPS&#10;vKf2lPgBffGzX/BF5Z31tZr4X1QX8yyqWMqhoztXHf5e/rXafCfUfEeq+ArGbxbZ2mn683mfabe2&#10;bdCmHcJtOT1QKevWsbxF4x8TaJ8bdJsWh0W38GXlqfNvJ7gR3LXP7zCIpYbh/q+gP3jQB3Y5oxnp&#10;WP8AEC71iw8FalN4ft7e81qOEmzguDiKSXsG5GAfrTfh5d61qHgrTZvEVtbWWtSRZu4IDuijfJHy&#10;8nPT1NAG0OT+OKC2K4211fxk/wAaLqym03T18ErZh4L0P/pDT4U7SM/d+92rR+Kt/wCItL8BahP4&#10;Ts7PUPEEfl/Zbe5YrFJl1D5II6JuPUc4oA7/AOF3/JRtExH5hF7ESo6/eBz+A5r6u9fbrXyr+yf/&#10;AGhqXizwvNrEcdrqxtBLeQw/NGk/2cmRV5PyhiQOvFev+BvEPxMvP2ifFWn65oujWvw5tLVG0LUI&#10;Zc3l1KREXWRd3A+aX+EfdWgD0v8A/Xmj/wDV/SuA/aW1z4geHPhdNdfDPSdJ1zxUtxGI7bUZPLgM&#10;RPztncvIHI5rs/Dst5ceH7CTUI4odQkt4zcxx8pHKVBcL14DZ/KgC5jNGMV5p8IfEXxM1b4seOLX&#10;xjoujad4SsbpF8M3VrKWuL6Lc4ZpRuODtCdAPvGj9qbxF8TPDPw/sLj4V6LouveIJNTjiubfU5PL&#10;iS0Mcpd1O5fmDiIYz0Y8UAel0Y4orzT9n/xF8TNd1zxgnxB0TRdJsbPUjF4fewk3td2mXw8vzHDY&#10;2ccdTQB6X/XpRXmn7RHiL4l+H7jwuPh1oejazFc6mkWuG/l2G2tOMvH8wy33vWvS6ADGKCOcfjXm&#10;f7L/AIj+JniPwlq03xQ0TRtB1aHU3isYtMk8xJbQKhR2+Zvn3b+PQLR8afEfxM0b4k+A7bwTomja&#10;l4Zvr8p4pubyTbNY24eHDQgMNzFDMeQeVXjnkA9MxzXB/tQfCe6+Ov7PfjDwbZXUNnd+JNMmsYp5&#10;lJSJmGMsBzgV2msG4i0m6azRZLtYnMCN91nwdoPtkfrXn/7O3jHx1d/CKTU/i1p+heGdet7iUzR2&#10;c/8AokUAxscuWIBOWzk0AO/ZK+DF3+zz+zf4R8F395BfXnh2z+yy3EKlY5DvZsgHkD5u/pXK/taT&#10;RvrGjx7m8xIZGKZ7FlA/PBH4VveLfHHxBvfjb4Lj8Iab4d1j4a6jE761qpuA09uw37fJ2thhwnY9&#10;TXnv7ZGpamniDUBpscNxqFnpZNjDI3yPMVcqG6cFsZ56UAcOOelGOf8APFc78J9R8R6r4CsZvFtn&#10;aafrzeZ9pt7Zt0KYdwm05PVAp69az9R1fxlF8Z9Ps7fTdPbwTJZF7m8Z/wDSEn/eYVVz904j7dzQ&#10;B2Q5ryn9nD9n+++Cnirx5qF5fW93H4s1U38CxIVaFS8rbWz3+cflXffEC71iw8FalN4ft7e81qOE&#10;mzguDiKSXsG5GAfrVP4V+KL7xL4Ps21htNj16FNuo21lMsqW0uWG3gnHToT2NAHSDk/jigtiuNtd&#10;X8ZP8aLqym03T18ErZh4L0P/AKQ0+FO0jP3fvdq0firf+ItL8BahP4Ts7PUPEEfl/Zbe5YrFJl1D&#10;5II6JuPUc4oA6HOaO/1rO8I3Go3fhTSptWhit9WktInvYYjmOOYoDIq/7IfIHXpXPeGtW8ZXPxa1&#10;y11LTdPh8IwxKdMu43zPO/yZDjOMcv2HQUAdl/8AqoxzXK/GPVfFWkeC5JvBtjY6lrQlQJBdvsi2&#10;E4Y9R/Oui0h7ibSrZrpVjumiQzIn3VfHzAe2aALBGBzR2/zzXG/D/V/GV/478SQ+INN0+z0O2mA0&#10;ae3fMtymWyX5OCBs7DvR8bdX8ZaP4YtZfA+m6fqmqNeIk0V4+yNYNjlmHI+bcE79zQB2Vdt+zxbL&#10;cfFfT9ys3lrKy7egPlt1/wA9a4mtX9gjVfGWrfFzxIvizS9Osbe2WVdJe2fc00HmAb3yThsbemOp&#10;oA+txz+NfBf7f/7OOqfFT9orwnqkN/bW8fhfWF1WQSgs00RaBgi46HERHPqK+qf2iPEfxK8P3HhY&#10;fDvQ9F1mK61NYtcOoS7Da2ny5eP5lywy3HP0rx74++I7e0+LWpJqF1b2s1xOIbdJpRG02ERVVQSN&#10;2QV4GevvQBz45NB4Fcb8FtW8Za1oN8/jbTdP02/S8dLZLN9yPBtXazcn5txal+ImreMtP8aeF4fD&#10;mm6feaNdXJGtz3D7ZLaLfHgoMjJKmTsfuigDsaP8Kh1BpksJmt1WS4WMtED0ZsZGfrXM/BnVfFms&#10;eDBN400+x03WvPcGCzffEEGNp6nnr3oA6zH+fSgDP1rjfFmr+MrT4p6Da6Tpun3HhWZD/at1I/7+&#10;3bnGwZGei9jXR+KZ9Qt/DGpSaXDFcapHayNaRSnCSTBCUVvRd2O460AXxz0oxz/niud+E+o+I9V8&#10;BWM3i2ztNP15vM+029s26FMO4TacnqgU9etZ+o6v4yi+M+n2dvpunt4Jksi9zeM/+kJP+8wqrn7p&#10;xH27mgDshzRjPSsf4gXesWHgrUpvD9vb3mtRwk2cFwcRSS9g3IwD9ab8PLvWtQ8FabN4itray1qS&#10;LN3BAd0Ub5I+Xk56epoA2hyfxxQWxXG2ur+Mn+NF1ZTabp6+CVsw8F6H/wBIafCnaRn7v3u1aPxV&#10;v/EWl+AtQn8J2dnqHiCPy/stvcsViky6h8kEdE3HqOcUAdCRgUZ/z61neEJ9Ru/CelS6vDDb6tLa&#10;RPewxf6uKYoDIq8n5Q+QOtc94a1fxlc/FrXLXUtN0+DwjDEp0y7jfM87/JkOuenL9h0FAHZf/qox&#10;zXK/GPVfFWkeC5JvBtjY6lrQlQJBdvsi2E4Y9R/Oui0h7ibSrZrpVjumiQzIn3VfHzAe2aALB461&#10;9OfAXTBpfws0tQNrXAeZuepZjj9MV8ZfDzV/GWoePPEkHiDTdPstBt5wujXED5kuI8tkycnBxs7C&#10;vqX9oW++I3w9+EOixfCLRNH17WIbuC2mt9UmKRR2flS75Ady/N5gj4yfvHigD1ijHFFeafs/+I/i&#10;Zruu+MI/iDomjaRZWepGLw89hIXe7tMvh5fmOGICenU8UAel/wBelFeaftEeI/iX4fn8L/8ACudD&#10;0bWIrnUkj1w38uw21pxl4/mGW5bjmvS6ADHFBHOPxrzP9mDxF8TPEfhTVpvihoui6Dq0OpvFYxab&#10;L5iS2gVNjt8zfNu38ewo+NPiL4maN8SPAdt4J0TRdT8M318U8U3N5IVmsbffCA0IDDc2wzHkHlV4&#10;55APTAM/l+VAGar6ubiLSrprNFkulicwo33WfB2g+2RiuF/Zk174ieJPhkLr4naPpOh+J/tUim10&#10;6TzIPJGNjZ3N8xy3egD0Idf/AK1fIfim8/tLxRqVxkN9oupXyO+WY8fnXtHxb8X/ABK8O/GTw3H4&#10;f0TR7v4fNaTTeIdQnkxd2jIHK+Wu4ZHCdj1NfPPi261CLwzqk2mxR3OqLayvaRynCST7CUVunBbG&#10;eaALw56UY5/zxXO/CfUfEeq+ArGbxbZ2mn683mfabe2bdCmHcJtOT1QKevWs/UdX8ZRfGjT7O303&#10;T28EyWZe5vGf/SEnxIQqrn7pxH27mgDshzRjPSsf4gXesWHgrUpvD9vb3mtRwk2cFwcRSS9g3IwD&#10;9ab8PLvWtQ8FabN4itray1qSLN3BAd0Ub5I+Xk56epoA2hyfxxQWxXG2ur+Mn+NF1ZTabp6+CVsw&#10;8F6H/wBIafCnaRn7v3u1aPxVv/EWl+AtQn8J2dnqHiCPy/stvcsViky6h8kEdE3HqOcUAdCRgUZ/&#10;z61neEJ9Ru/CelS6vDDb6tLaRPewxf6uKYoDIq8n5Q+QOtc94a1fxlc/FrXLXUtN0+DwjDEp0y7j&#10;fM87/JkOuenL9h0FAHZf/qoxzXK/GPVfFWkeCpJvBtjY6lrQlQJBdvsiKE4fuP510WkPcTaVbNdK&#10;sd00SGZE+6r4+YD2zQB23wLLL8WNH2qG/ePnPYeWwJ/AZP4V9PYxXxf+yTrXjS9/aRvIde02xtND&#10;trll0ae2k/fXEe2TcZOTj5dp6Dqa+hP2p/EfxM8M+ALG4+FeiaNr3iB9TjiubfU5DHEloY5S7qdy&#10;/MHWIYz0ZuKAPTKMcUV5p+z/AOI/iZruu+MI/iDomjaRZWepGLw89hIXe7tMvh5fmOGICenU8UAc&#10;V8Qf2Q9W8Yf8FFPAvxkh1Syi0jwn4fl0mexZG8+Z2W+G8HoF/wBKXr/cNfQFeT/tIfEvxz4U8S+E&#10;NJ+H1r4X1TUNSvx/a1pqN4sVzDY/xSwx71ZmASTkA/dPoa9YoAMcV80/tDweR8WtSxu+dYm56H92&#10;nT2yK9L/AGYPEXxM8R+FNWm+KGiaLoOrQ6m8VjFpsvmRy2gVNjsdzfNv3/gBXzd+014t8bXPx2sD&#10;oGn2N9o9xqksGsTXDlZLWBJI0QxjcOdgkPQ8qKANCj/CodQeZLCZrdVkuFjLRg9C2MjP1rmfgzqv&#10;izWPBgm8aafY6brXnuDBZvviCDG09Tz170AdZj/PpQBn61xvizV/GVp8U9BtdJ03T7jwrMh/tW6k&#10;f9/btzjYMjPRexro/FM+oW/hjUpNLhiuNUjtZGtIpThJJghKK3ou7HcdaAMv4u+DZviN8K/EWg28&#10;qQT6xp81mkjglY2dSoJx6ZrN/Z5+Glx8G/gzofhq8uIbq40uORHljGFctK7jA6/xCr3wx1vXp/hz&#10;a33jS30/SdZVZXvI4XH2eFQ77SCSQMoFJOazn8S+K9R+L2mx6Za6TeeAbiyZ59RSbfN54EnyrhsF&#10;crHzg9TzQB3AG7pzRjPSsf4g3esWPgrUptAt7e81qOAmyguDiKSXsG6YB+opvw8u9a1DwVps3iK2&#10;trLWpIs3cEB3RRvkj5eTnp6mgDaHJ/HFaXg4N/wl2lLG22RruEAk42neK87tdY8ZN8aLqym03T18&#10;ErZh4L0P/pDT4U7SM/d+92rb8daj4m0jwzJceDbKz1LxJFNAbG2u32QysZkDBjkY+Xd3FAH3Higj&#10;FYvw3u9Z1H4d6DceJLW3sfEU+m28uqW1scwwXRjUzIhycqsm4Dk8d64/wP4i+Jl3+0V4q0/XNF0a&#10;1+HNrao2h6hDLm8upSIiyyLu4HzS/wAI+6tAHpXb9c0f/q/pXAftL654+8N/C64uvhnpOk654qW4&#10;jEVtqMnlwGIn52zuXkDpzXZ+HZby48P2EmoRxQ6hJbxm5jj5SOUqC4XrwGz+VAFzGaK80+EPiL4m&#10;at8WPHNr4x0XRtO8JWN0i+Gbq1lLXF9FvcMZRuODtCdAPvGk/am8R/Ezwz8P7G4+FeiaLr3iBtTj&#10;iubfU5NkSWhjlLup3L8wdYhjPRm4oA9MrwT9qq6gk8ZWMMcZW4itN0smfvKzHaPwwT/wKve6+NvF&#10;HiL4ieIPip4mXx9pGlaXFZ3Hk6IbKQv9pst8ux3+Y7XIKk4xyTQAzv8Az9qK434tat4y0qbQx4R0&#10;3T9QjmvAmpG6fb5EHGWTkfN19eldlQADk0Hge1cb8FtW8Za1oN8/jbTdP02/S8dLZLN9yPBtXazc&#10;n5txaj4iat4y0/xn4Xh8Oabp95o91dFdbmnfbJbRb48FORk7TJ2PQUAfb/wriMHw20NWbd/oUTfT&#10;cu7+tb4Ga5rwR9og+EeltZost0ulRmBXPys/lgqD7ZrC/Zk174ieJPhkLr4naPpOh+J/tUim106T&#10;zIPJGNjZ3N8xy3egD0IDJ/zzQOTXmnxD8R/Eyx+PvhGw8PaJot54AvI3/t+/uJdt1aON20RruGR9&#10;z+E9TXa+PrnVrLwNrU2g29vea5DYztp0FwcRT3IRjEjnj5S4UE5HHegDWHNGDXF/s86v42174RaX&#10;d/ETTdN0fxfKZvt1pYPvgiAmcRbWyesewnk8k/SsnXPEfxMi/ag0bTLHRNFm+Fs2mtJqGpvIft0N&#10;3iYhFXd93iHnb/E34AHpXbPb19a8J/au11rjxPpun8+XZ27T5PRi5x/JP1r1P4u6h4k0n4Z65deD&#10;rOz1DxRDau2m210+2Geb+FXII+X8RXzLrnirxV4t+x3HjWxs9M8UQ2yQ39tauXhglXqFJJ45z1PU&#10;0AeNaj8AL67/AGt7H4iC+tlsLXSTp5tSp8xnIcZz0x84r1YtiuEtvGPib/hf1xotxDoqeF/sAmt5&#10;RcD7dJLhTgpuzs+/zt7da2virf8AiLS/AWoT+E7Oz1DxBH5f2W3uWKxSZdQ+SCOibj1HOKAOhIwK&#10;M/59azvCE+o3fhPSpdXhht9WltInvYYv9XFMUBkVeT8ofIHWue8M6v4yufi1rlrqWm6fb+EYYkOm&#10;Xcb5nnf5NwcZxjl+w6CgDsv/ANVd9+zVZ/avijC2WUwW8shA78Af+zfpXi/xj1XxVpHgqSbwbY2O&#10;pa0JUCQXb7IihOH7j+de0fskPczeNYXukjS6bTiZ0X7qt8hIX/gVAH0djNFeafCHxF8TNW+LHjm1&#10;8Y6Lo2neErG6RfDN1aylri+i3uGMo3HB2hOgH3jR+1P4j+Jnhn4f2Nx8KtE0XXvEDanHFc2+pybI&#10;ktDHKXdTuX5g6xDGejNxQB6XRjiivNP2f/EXxM13XfGCfELRNF0ixs9SMXh97CQu93aZfDy/McMQ&#10;E9PvGgDn/wDgoB+zFqX7Xf7OF94L0vULTS7y7vba6We5QtGFifceB616r4A8PyeE/Ami6TLIksum&#10;WEFo7r91zHGqEj64rz/9qT4iePPhxa+GbrwZZ+GbixuNUSHXbjWLsWyWlqcZZGLqC/3uOfpXqkEy&#10;XMCSRuskcgDKykFWBxgg9CDmgB2OKMc15p+zB4i+JniPwpq03xQ0TRdB1aHU3isYtNl8yOW0Cpsd&#10;jub5t+/8AKT41eIviZo3xJ8B23gnRNF1PwzfX5TxTcXkm2axt98IDQgMNzbDMeQeVXjnkA9MAz+X&#10;5VzPxa8ZWngzwddNdbme8ja3hjX7zllP8u9b2rtcRaTdNZosl0sTmBH+6z4O0H2yMV846g3xI8Yf&#10;AvTdW+JmkaPofiSz1CeKS006XfB5LBfLb7zZbKnPOcUAcTj/AD6UAZ+tcb4s1fxlafFPQbXSdN0+&#10;48KzIf7VupH/AH9u3ONgyM9F7Guj8Uz6hb+GNSk0uGK41SO1ka0ilOEkmCEorei7sdx1oAvjnpXt&#10;H7I6fu/EDfLjdbqOe/7z/GvnX4T6j4j1XwFYzeLbO00/Xm8z7Tb2zboUw7hNpyeqBT1616P+zRr3&#10;xCg/aH/s/TtH0mb4dT2Svq2oSSYu7acJcGNEXcMqW2Z+U4yaAPqftnt6+tfPv7E37IGrfsweP/iz&#10;rGpapZajD8QvEDatapBGym3QyXD7WJ6nEo6ehr1/4u6h4k0n4Z65deDrOz1DxRDau2m210+2Geb+&#10;FXII+X8RWZ+z/wCOtV8cfDTT5fEraHF4ugi2a3ZaXdLPFZT5YbOGYjgdz2NAHbYxR/jXmlh4i+Jk&#10;n7UN9ps+iaKnwvXTRLbaosp+3PdkIdhXdgL9/naPuitn4/6v4y0L4Raxd/D/AE3T9W8XwiI6faX7&#10;7LeXMyB9zZHSMuRz1A+lAHZEYoxj8Kxfhxd61f8Aw70GfxJa29j4im063k1S3tjuht7sxqZkQ5OV&#10;WQsByeK47wP4i+Jl3+0V4q0/XNE0W1+HNrao2h6jDLm8upSIi6yLu4HMv8I+6tAHpfb9c0f/AKv6&#10;VwH7S+uePvDfwuuLr4Z6TpOueKluIxFbajJ5cBiJ+ds7l5A6c12Xh2W8uPD9hJqMcUN/JbRtcxx8&#10;pHKVBdV9t2cfSgC7jNFeafCHxF8TNW+LHjm18Y6Lo2neErG6RfDN1aylri+i3uGMo3HB2hOgH3jR&#10;+1P4j+Jnhn4f2Nx8KtE0XXvEDanHFc2+pybIktDHKXdTuX5g6xDGejNxQB6XRjiivNfgB4i+Jmua&#10;74wT4g6Jouk2NnqRj8PvYS73u7TL4eX5jhsBOOPvGgD0rFFeaftD+I/iX4fn8Lj4daJo2sR3WppF&#10;rhv5dhtrTjLx/MMty3HNel0AGOKMc15p+zB4i+JniPwrq0vxQ0TRdB1aHU3isYtNk8yOW0Cpsdju&#10;b5t2/j0A4pPjV4i+JmjfEnwHbeCdE0XU/DN9flPFNxeSbZrG33wgNCAw3NsMx5B5VeOeQD0wDP5f&#10;lQBmq+rtcRaTdNZosl0sTmBH+6z4O0H2yMVwv7Mmv/ETxJ8Mluvifo+k6H4nN1IptdOk8yAQjGxs&#10;7m+Y5bPNAHoQ57f/AF6+ff29v2QNW/a1t/AMel6pY6YfCOvpq8/2hC3nIoX5Vx0Jx1Ndv8Q/EfxM&#10;sfj74RsPDuiaNeeAbxHPiDULiXF3aON23y13DP8AB/Ceprp/ix4xfwZ4F1OayudJi1yS0nXSINRu&#10;Vgiu7wITFGSxGQzhQcHpQB6l8BPEFv4U+N/hHUrxmjtLHV7aeZvRBIuT+Qr9aBJkD3r8Pv2XNa8X&#10;a18PPD158TtJ0/SfE0lw51Oy0590KILhwm07j96LYTz1Y1+n3i/x5+0Bbf8ABQnwvoOj+EfC1x+z&#10;zc6E8+t+IJZv+JtbakFutsMaeZzHuW152H7788cAH0GHyaC+K4H9qDXPHnhv9nvxbqHwu0nS9e+I&#10;Vpp0kugafqT+XaXd0MbEkbcuFPc7hUH7J+v/ABE8T/s7+FdQ+LGkaT4f+It1Zh9d0/TH8yztLjc2&#10;Vjbc2V27edx+tAHou/mgyYOK+ftG8dftAS/8FC9Y8P3nhPwrH+zxHoSz6f4gScnVpdS2Qkwsnmf6&#10;vcZudg+6vPr1f7a/ib4qeDf2ZPE2pfBPQdD8TfE61FsdE0zWJfLsbkm5iWbzG3KRtgMrD5h8yr9C&#10;AereaKXdmuQ+Amq+Ldb+B/g288eWFlpPjm80Sxm8RWVk++1s9Ra3Q3MURycosxdVJJyAOT1ryv4R&#10;+Ov2gNW/bp+I2h+MPCPhXTfgTp9hFJ4Q1y1nLanqNyRb+Yk6eYQqgtcYOxfuLz6gH0JRRRQAUUUU&#10;AFFFFABWP468eaP8MvCGpeIPEGp2OjaHo9u11fX97MsFvaRKMtJI7EKqgckkgD1rYql4i8O2Pi3Q&#10;rzS9Stbe+0/UIHtrm3nQSRzxOpV0ZTwVZSQQeoNDA+GP+CjH/BeD4Q/s2/saeN/G3wo+KvwY+IHj&#10;/QYLd9J0AeJLe8/tB3uoY5F8qCYSvtieR/lIxsyeAa6r9k//AILY/AX4s/sx/D3xV43+NXwX8L+M&#10;PEnh2w1LW9HPiq0t/wCy72a3jea38uSYyJskZl2uSwxg818q/tvf8Gm3wJ8Zfs9eLo/g3od1oPxM&#10;vFjbRLjUdYlawtX+0xtIGXafl8nzFA5wSK89/Y//AOCDn7B3xB1fRfg9rWuJ4u+PPhnwxDeeM7PQ&#10;vEcksEN1CIYbtwyrsUfaJQNmdwB5AxRFXTt5Afpd/wAPb/2Ws/8AJxHwX/8ACy0//wCO18r/APBL&#10;X/gtn4i/4KMf8FQ/jd8MbC18K33wp8A6fcXXh3XdIhl36isd7FBHJJI7sreZHIxG0KGEeQK8c/bI&#10;/wCCH/8AwTi/YF0fw3qXxWTxJ4V03xVqJ0uxuZdYnlj84RmQ79iEqoVeWwQMivvj/gmd+wn+z5+x&#10;98Im1L9n/S9JOh+MEiuZNctbz7fJq0aZCZnyQVUluFwAS2RmiNr3Bn03RRRQAUUUUAHevgX/AIOL&#10;fG1x4Z/YNs9Nt5Gjj8SeJ7SzuAP+WkccU04U/wDA4UP4V99V8B/8HGXg248R/sHafqUKFo/D/ii0&#10;u7ggfcR4p4Af++5UH41nPa/oVHc+kv8Agnb4BtPhr+w58KdKs4ljjXwxY3MgXo008Kzyt+MkjH8a&#10;+QP+DlfwPa3f7NvgHxQIwuo6R4mNhHMOHWOe2mkYZ/3rdD9RX2L/AME/fGlr4/8A2I/hRqlpIjxy&#10;+FrCF9p4WSKBYpF/4C8bA/Svj3/g5Z8a21p+zB4D8O71N9qnij7bHFn5mjgtZkY49A1wg/GqqXct&#10;O/6k09FqfeH7OPjK4+Iv7PXgTxBdNvutb8PWF/M3955baN2P5k12jniuJ/Zq8Hz/AA//AGc/Aeg3&#10;K+Xc6L4d0+xlU/wvFbRow/NTXcMMirlu7Exvyo/J/wD4Jr26fG3/AILh/HXxXqgW5uPDp1VLJn5M&#10;JW7is0x9IQy/Q1+rV3ax3NnJHIqyRyKVZWGQwIwQa/Kn/gmVt+EH/Bbj49+F9Q/cXGtf2rLaq3Hm&#10;5vorpcfWFy30Ffqtcy+Vbs7MFVRliegFR9hFfbZ+VP8AwQ5kb4Wf8FA/2i/h3Zlo9Isbi6MUOflX&#10;7HqL26Y/4BNj8qb/AMEo7VPjP/wWK+PvjTU1+03OjyanHZM/JgD34hQj3EMZQexNO/4Ihr/wtD/g&#10;ol+0d8QLH95pd5cXaxyj7rfbNTedMH/dhJpP+CTLL8JP+Cv37Qng+/8A9HutQfU5bUPx5yx6isi4&#10;+sU28ewJpwveL8iZfat3R+qt/ZQ39lNDMizQzoY5EcZV1IwQR3zX5W/8EEZX+G37X/7Qnw8gZl0v&#10;Tbl3hjJyENrezW4I/wCAyAH1wK/VK9uVtbWSSRlSONSzMTgKB1J+lflb/wAEFo2+JH7ZX7Q3j62U&#10;vpt9cusMvZ/tV7NOuP8AgMWfxFKPxW8ipfD80Q/8EcLZPjH/AMFS/wBoHx1qK/aL2xlvUtXfloRc&#10;X7KMemI4dv0JFfqprGkW+t6Vc2l1Gs1tdRNDNG4ysiMCGUj0IJBr8r/+CMzD4T/8FPv2h/A99+5v&#10;p5rySBX48wW+oNnHrlJ1b6c1+qGrahHpOnzXFxIsVvbo0kjscKigEkk+wGaLXgvQa+N+p+Wv/BvP&#10;fTeBPj18fPAKyMbDTLyKWGMnIjaG4uYCQPUqUB9dor9E/wBpH9qnwD+yJ4Ft/E3xG8RW3hnQrq+T&#10;TorueKSRXndJHVMIrNkrG56Y+Xr0r87P+De22fx3+0N8fvHUSn7BqF3FHFIejtPc3M+B9FVT9GHr&#10;X6YfFH4NeFPjb4ei0nxf4f0nxNpkFwt1Ha6lbLcQpKqsocKwI3BXYA+jGq6L0IW79T8XP+CxX7aX&#10;wx/bW/4KT/8ABPW5+F/iyz8Ww+Evi1af2s1vDLGLP7Tq2ieRu8xFzvMEuNufuc4yK/cfZzX4uf8A&#10;BdL4BeCfgF/wUu/4Jyx+CfCug+FI9a+LUJv10yzS2F35Wq6D5W/aBu2mRyM9N59a/aMOTQUGyjYK&#10;N+T2pPMx70APpCgNLnNND8UAO215T+3BFDL+x18UPOkaKL/hFtRO8Lu5+zyYGMHqcDpxmvVBJmvL&#10;v22tQm039kD4nzQW/wBqlXwvqIEZ/iBtpAfyBJ/CgD+e4jP5YoxxQDu9KOv8qADrRR/nik3Z6UAe&#10;Df8ABSPj9lnUf+v216/9dBXr/wAM/wDkm/h/r/yDLf8A9FLVf4q/CrR/jP4Ol0PXY5JtOmkSVljk&#10;8tsocjke9bek6bDo2l29nbqyw2cSQRjqQqgAfoKALFfNf7fo/wCK3+EPf/io14/4HD1r6UByD7f/&#10;AFq5T4lfBjQfixqGh3OswyzTeH7oXlkUl2hZMqcn1HyjigDq6KM0Z5oAP8c0dqCcfj09/wDP9KOv&#10;+frQB2v7Pkmz4taZ935hKBn/AK5vX0vivmP4BvGnxY0necfNIFPqfKcfzNfTmcY96ACjHNBGKMcU&#10;AFGcUZ5ozQAUUUZoAKKCcA/5/wA//WooAKOv8qDwP8+tBOBzxQAHkV4x/wAFExj9hv4pf9i9c/8A&#10;oNezjn/PWsH4ofDfS/jB8PNY8L63HLNpOuWz2l2kb7GMbjBAPb60AeS/8Ex/+TCfhj/2Cc/+RZKy&#10;/wBpd2f4oShlIC28QUnuME/z/WvaPhH8LNH+CXw40nwroMc0Oj6JD9ntY5X8xlXJbBPflj+leLft&#10;KSNL8Up1yTtt4gB6DGf60AcBRjmjOQfb/wCtR+X+NABXzX+wSM/Ef4zep8SNnP8A11uK+lM1yfw3&#10;+DOg/CnVdevNHhnhm8SXRvL0vIWDyFnbj0GXagDrP8c0dqCcfj09/wDP9KOv+frQAYoxQDmjPbvQ&#10;AUUHjH0oz/SgAoxR3/DP8qDxQAV6V+ywP+LjXH/XhJ/6Gn+Nea16V+yzn/hY1x/14P8Ah88dAH0F&#10;X5l/8FXvl/a4+FI/6mmPvnjfZf0/lX6aE7RXxn+1p8ItB+L3xyt9T1a2na58L6gtzYbJNgWRBF8x&#10;HfJiU496ADFGOKAc/wCf8+ho6/yoAOtFH+eKTdnpQAtGKAPcUdelABRjmjOQfb/61H5f40AFFGaM&#10;80AH+OaO1BOPx6e/+f6Udf8AP1oAMUYoBzRnt3oAKKDxj6UZ/pQAsfMi/wAPPX0r7Jtwpt48Nu+X&#10;hvXj+tfGuevpjP8AKvqL4JazLrvwv0u4uGaSZUaIuTkna7KM/gBQB1VHaijNABRQTgH/AD/n/wCt&#10;RQAAYooPH+e+aCcDnigAPNFA5/z1o7f54oAp+ILH+0tBvrYttFxBIhb0ypr4/Pyn/dr6+8UyeR4X&#10;1KTlttrK3yjJ4Qnj34r5B69Off1oAKO9Gcg+3/1qPy/xoAKKM0Z5oAP8c0dqCcfj09/8/wBKOv8A&#10;n60AGKMUA5oz270AFFB4x9KM/wBKAOu+A6b/AItaOrKD88h5PcRuR+v8q+ngcGvmL4Dvs+LWj/w/&#10;PIOv/TJ/8/jX07mgAo7UUZoA+Ifjjz/wXZ+Dv/Yk3H/oGsV9vV594i/Zl8J+J/2itD+Kl5a3LeLv&#10;DenvpllOJiIkhYTggp0J/wBIl5+leg0AFfJHjzavjjWArMyi+mwx6sPMb86+t84/z05NfJPj3aPH&#10;OtbV2L9vnIUnpmRj+NAGT1oo7Um7PSgBaMUAe4o69KAOE/ah4/Zy8df9gO7/AB/dNWD+wx/yal4P&#10;/wCvebqOf9fLXo/i7wtZ+OPCupaPqCtJY6nbvbXCq20sjrg89jg1X+HngDTfhd4MsNA0mN49P09W&#10;SFXfc2CzMcnvyx/SgDaoozRnmgAx/PNXPDp/4qGxP/TxH/6EKpk4/Hp7/wCf6Vc8O8+ILH/r4jPT&#10;p81AH2BRR0+n/wCujPP1oAO1GOaDwaMcUAHSijNGaACvnX9prn4mnjj7LHjP419FV4D+1VEo8fWb&#10;KGDNYJu44I3vjHv/APWoA8x7fpRQflHzf4UUAGKMUA5/z/n0NHX+VAH1h8Mzj4daD/2D4P8A0Wtb&#10;lYfw0/5J3oP/AGD4AP8Av2K3O3+eKACijP8An34o/wA/5/WgAPNHajOf/rUZ/WgAr5f+OEnnfFXW&#10;cE8SqvT0QA//AK6+oOv1r5c+Na7PilrWQV/fZ5H+yP8A9efQ0AfIWtD/AI2e6P8A9i23/oM1fSna&#10;uTufgxoNx8XLfxs8M3/CQQWhs45PN+TyyGH3f+BNXWdf8/WgAxRjmgHNGcfWgAr0T9mO4EPxOCtu&#10;/fWsigjtgq2T+WPqa87PGPpXoP7MsgX4nJ833raQdcbvun8aAPovpQDg0ZozQAUdqKM0AfI//Bbk&#10;Z/YH1f8A7C9iD6/63mvpL4K8fBvwl/2BbP8A9EJWf+0F8APDf7THw2n8K+LLe4uNGnnjndIZfKbe&#10;jbl5+tdVoGh2/hrQbLTbVWW10+CO2hDHJCIoVcn6AUAXKKM4/wA9OTQTgc8UAHavH/2tLvbY6Lbh&#10;z8zySlPXAUAn8zXsHX/PWvF/2trXEuhzbuSJkK/TZz+tAHjdGKAPcUdelABXs37I/TxB/wBu/wD7&#10;VrxnOQfb/wCtXtH7I6Dydfbd8263GPQfvcc/p+FAHslfD/8AwSN/5Lb+0z/2O7fh+/va+4Ov1rz7&#10;4J/sx+E/2fvEHizU/DdrdW93421A6nqhlmMgkmLO2VGPl5kbj3oA9B7UYoJ6ev8A+ugjj8aADNGO&#10;KOg9v/10Z5+tAB2o70Hg0Y4oAOlAODRmjNABR2oozQAUUH5Rk0UAFFGcf56cmgnA54oAO1B5o6/5&#10;60dv88UAFfEH/Bab/jx+Cn/Y7Q9B2wP8a+38/wCffivPvj7+zH4T/aUj0BfFNrdXI8M6gup2Pkzm&#10;LZMuME46jjp3oA9FgcxzxsFDbSp56HHrX7F6ZK0+nwySR+VJJGHZM7thIyRnvgnFfjhvy3rj/Ir9&#10;hvCz58M6e3Cj7NGf/HBQBo7aNgpN9G7mgBdnNIYwf50F8CjfQAGPPr1zSlM0gkyaN/HagB1FFFAB&#10;RRRQAUUUUAFFFFAHxf8A8F//ANpnxH+yb/wSZ+LXi3wjd3GneIjZ22k2l9ASstj9suobaSVWHKus&#10;crkMOVbB6gV5V/wbzf8ABJP4Z/sffsr+A/jBa20+tfFb4meFbbUtU1+e7kfyre9SK5NpDGG8tUUi&#10;MMxBdmQndjCj7H/br/ZK0X9uj9knx38KNfka20/xnpb2YuVXc1nMCHhnA7mOVEfHfbjvX44/s/ft&#10;4/tlf8EDfBEfwf8Aiz8BdY+Lvwz8Js1voHijRHlaJbNSWVFuY45ECBc7Y50SRBxwBwQ0u+oS2P2K&#10;/bA/YR+E37evgCLw18WPBek+MNMtGeSzNzujuLCR12tJBMhWSJiMZKsM4Gc4FfmN/wAG+cOs/sRf&#10;8FT/ANqD9kO116+8QfDzwYi+I9AN0+9tPJe2BXjgM8V3EHxgF7fOMk1gan/wdKfGr9oawfw/8D/2&#10;Q/Gt14sux5MM149xqUVq7cI7RxW6DAG45Zwvy5PANfTX/BBP/glx8Qv2Sf8AhYnxq+Ot/HqHxy+N&#10;V0LvWIUlSb+yLfe0nkM6Eo0jyMGYRkooSNVJ2kkjo2/X7xS2t10P0gooooGFFFFAADmuJ/aF+Bui&#10;/tJfBfxF4H8QxtJpPiOza0m2feiJwUkTtuRwrr7qK7ajbRuB+Svwl+G37ZX/AAS7uNQ8H+CfDNj8&#10;UvAj3Ty6cDC1ykG4kl0CukkO7qyHK7skdST0vwL/AGA/jh+3X+1RonxW/aUjt9I0Pwy8c+neHEUI&#10;rlSHWEQgny49wBdnJd8AZI+7+omwE9KULg0LdPsJo5D44ax4l8PfBnxVeeDbODUPFlnpNzLo1rOu&#10;6O4vFjYwowyuVaTaCAw69RXmH/BP74jfGz4j/DfWrn44+G9J8M+IYNSMVhBYQNEklt5SHeQ0j5O8&#10;uM5HTpXv2MUYpJWGfn7/AMFO/wDgmv448cfHXR/jv8DdQTS/iRoyRi8thIsbX/lqUSVC3ylvL/du&#10;j8OgUeufKfiD8Yv29/2mPBM3w/b4cWPgtdUjNnf63BbNZtLEcK22WSVljDDOSgzg/KRX6sEZo2g9&#10;qEtLdA63PnP/AIJofsIWH7A/7Psfhz7TDqfiHV5vt+t36LtWecgKI0zz5ca/KuepLHA3YrwL/gpb&#10;/wAE2vH2u/tB6X8e/gPqC6f8QtPEYv7MSLG160abFlQt8rFo/wB28bcMoXqcg/oTtHpRinLV3COi&#10;sflJ8S/in+3p+1j4Nm+H03w5sfA9vq0bWWp6vBbNZmeFvlcCWSVgisC2dgyQcAjv9s/8E4v2HNN/&#10;YK/Z4t/CkNzHqWt6hOdQ1rUFTaLm5ZVXC9xGigKoPXBbALGvoEqD2o2jNCFY/PD/AIKO/wDBN/4i&#10;H9pew+P/AMAr6Ox8eW+w6lYB1jN28cfl+agb5H3xAI8bfeA7kmvM/ih8Rf28P2w/BU3w7uPh3ZeA&#10;7DVk+yatqsVu1n9phI2uvmySNsRhncEGSDgHBIP6ubaTaPSpjGysxnhH/BPD9iXS/wBg/wDZ1sfB&#10;1pPHqGrTStf6zqCptF5duqhto6hFAVVB5wuTgk17wRmk2jNLVXbElY/F7/g6l8Ha58RP2xf2BPD3&#10;hjxBN4T8Ta949vdO0jXIU3yaNdzXuhRw3SjuYpGWQD1Wv2I8B6Le+HfBOkafqd+2qajY2UNvdXrc&#10;NdyogV5SP9pgWx2zX5Rf8HGf/KTf/gmj/wBlaH/p18PV+u20DtQM+e/2YP2afil8IP2lfi94s8af&#10;FzUvHng/xxfpc+F/DU8JSLwhCskzGJGz82VkjXoP9UKd/wAFGP2a/il+1L8GNG0D4SfF3Ufgz4hs&#10;Neh1K71qzhMz3lokFwj2hUEcNJJE+e3kivoLbRigBsS7Ur59/Ym/Zo+KXwA8X/E+9+I3xc1L4oWP&#10;i7Xn1Hw5aXUJiXwvaF5iLROTuAV0GeP9XX0JRigD59/bn/Zp+KX7Q9/8O5Phr8XdS+FUPhfXV1LX&#10;ktYDKPEVmCmbR+RhSFbnn71dx+1vr83hT9lf4i6hDFa3E1j4a1GZY7kK0LkWzn5w2VZe5BGG6d69&#10;IZti5Nfgf/wVP/aR+MX/AAWL/wCCuN1+xj8J/E83g34e+E3eDxNfRMy/afJjR7yeYKdzrEziGOIE&#10;BpMZIDEqR1fKh+Z8p/Avw3qvhDR76z1vxgPF15NeNPFMWG6CLCgRAAngEMfxqx8RvAviDxR4z8L6&#10;hpPiW40bT9HuTJqVkibl1RC0ZCN6ABWH/AzXm/7UX/BJrUf2UPHPijQfDvjPXH8YeDLmWITGYrDq&#10;DR8grwCm5cEZyBkZz1rW/Yl/aHuP2gPhZJJqW063ok32S8dV2+eCuUkx6kZBA7qT0IoEetaowksp&#10;oVuEt5pIyquWGUJBAOPY8/hXL/Bnw1q3gPwYtj4i8UN4n1ETvIb2U7WKNjC4z25r5W8Z+Crz9qz9&#10;ufxXoMWt6hpem6Pb7WltnP7vyRHGRtzjJkZv1rtV/wCCZyDp8QPEn+fxotpcD0j9pDxPefCjWNH8&#10;dXHiTULPwvpLLBfaVaxbxqDOSFY89Blf++frXbah4rsfGvg+a103XLXT9R1iwYWj+cnn2zyx5R9m&#10;c7hkHHtXjf7d3hr/AIRL9iuPSVuJLr+zHsbbzpPvShCq7j7nj8a4Hwz+yNoM37Gn/CYeZfDxd/ZE&#10;mtR6gLlw0ZVWdYwOm3YAOe/OemDpcFr6n1P8KPC+reCvAVjpuua1N4g1S3MnnahKu1pg0jOOPYEL&#10;9BXnHxr+IUnwm/aD8I6hfeJtQj0fWgNNXQYIwyTTsWVZn54G6RP+/f4Vc/ZH+MsnjL9l7S/EXiG6&#10;2yabFNHe3cpwGWFmG8+vyAZPc5718pePNX134z/Gzwr8RryGaDRdY8Twafo8DKdyW8EsfzenVvxb&#10;f6U2rOwLa595+P8ARNQ8TeC9S0/S9Sk0fUbqAx296i7mtnPRgPam/Dvw/qHhbwVpun6tqkmsajaw&#10;7J7112tctk/MR9MVtd6KQHCN4d1TSPjbc65d+MBH4fuLIQxaHIwVI5OB5oJPchu3erfxV3eM/AOo&#10;abofiq10DVLjy/Iv45lZrfbIrNgZ7qCPxrl/jt+yHoPx/wDFVtq2qahrVncW1qLRUtJxGrIHdskY&#10;POXP4AV8p/twfs06V+zfpnhybQ9T1q4fVpZ0mFzcbtoQIVxgDH3j1oA/RT9lbUbXRvFPhi11LxBp&#10;99d6faql1eS3CKbqRICrSHnqWG76mvZfBvgrxB4W+PXibxpq3xHXUvA+vWyQaVocrKttpsiiPLI+&#10;cMSUk4H98+lfBHwh/wCCZPgvxnqugR3mveLIV1MRCQw3gUguB0+U45PftXpH/BW74VWv7OH/AATg&#10;8E+EdDvtSks9F8TQQw3FxNm4cNFeyHcwxnlsfQClKVo3Ba7H2L+0f8OvE3xf+E8ml+CvGU/gvV7i&#10;aGaLVrZfMby1OSoAIyGHfOK7Xw9Y3Gl6BY291cfbLq3t44ppyMGZ1UBm/Egn8a8a+GH7Tvw/+DP7&#10;O3w4g8YeNvDug3lx4Y011hvr9I5nzap82wndjjGcda9T+H/xR8N/FfRF1Lwzrula/p7EL9osLpLi&#10;MHjIJUnB9jz7daYbbnJfCD4T+MfA3xZ8da1r/je68SaH4iuVl0fSpY9qaGgaQlFOfmBDKP8AgA9a&#10;P2pvhP4x+MXgGx03wT43uvAOq22pR3c2oW8fmNPbrHIrQEZHBZ0b6xiuq174teFfC3jGz8O6l4j0&#10;HT9e1CPzbXT7i+iiurlPm+ZImYMw+RhkDHyn0Nc/4N/at+GnxD8Xt4f0Px14X1XWlcoLK21GKSZy&#10;Ou0BstgA/dz09KI67B0ueg15r+z/APCjxj8NNb8YXHirxvd+MLfXNSN3pUM0e3+x7cmQiBeeQAyj&#10;/gIrpPiX8aPCPwb05LvxX4l0Pw7byf6tr+8SDzT3C7iCx78Z6VmfDD9pn4e/Gi9kt/CfjTw3r91H&#10;ktBZ30cswAGc7Ac46c4xz9aA9TN/aI+E/jH4oXHhZvCXje68Gro+pLd6ksMe8arb8ZgbngHB/OvS&#10;6bIyouWIUKMkntjv/P8ACvL/ABN+278IfB2uNpupfEnwbaX0bbHhfU4i0bE4w2GO0j0PNAFj9mH4&#10;T+MfhB4U1ax8Z+N7rx3fXmpSXdrdzx+W1pbsiKsAGegZWP8AwI1V+M/gPxJ4++LvgO58OfEL/hGb&#10;Pw3em51vRYiGbXod8DiJhnKgLHIM46Sn8fQfCfjLR/HmixaloeqafrGnzcx3NncJPDJ2yGUkf5zX&#10;5/WmsyW3/Bf/AFCOW6kjs49PLMrS4iUDRVYnqB7mpcrNIFqfoZq9rLf6TdQwTNb3E0LxxygcxswI&#10;BH0ODXkPgZta/Y4/Zh1zVviT4u1Dx5N4eFxqd1qRhxM8HBEaqT/Dg9+c1qw/ttfCGbxJ/ZEfxL8F&#10;tqW/yxD/AGtD97+7nON3bGevHWsj/goQ41D9hj4nGA+csnh64KFDu3AoMYx14NVYOtin4Tn139qD&#10;xP8ADX4qeEfGmp6J4DazeW78PSQ4GrAtIoaTn5SOOOfuiub/AGxNLvNY8U6pa2l41jd3emeVbXKD&#10;LWzsjKsg9wxz+FQ/sL/Gzwf8Ev2AvhfJ4v8AE2i+GVk0srH/AGleJA0n71yQqsQSe/APFZPxU+Pv&#10;gj4zfEBJPCfivQfEAFmoYWV5HMy4Zj0U5HXPIoA4H4YaBqXw/wDh5Z2XiLXm1y+tPN8/Up/3Zl3S&#10;My5yeMBlUfQVn3Xg7XNV+Men+JLPxTIvhmGzME2joN0NzL+8/ebs4yNy/wDfFcr+3rM8H7KPix42&#10;ZHVLbDKcEf6VCKtfsPzPP+yr4PeRmdmt5csxyT/pEtKLvfyA77x/omoeJvBepafpepSaPqN1AY7e&#10;9RdzWznowHtXA/s3/GjTvFGjah4futZm1DWfCE/9m6he3gEJvJQ7qWXJ5HyEflXW+L/jh4P8AX/2&#10;XWvE2i6Zdf8APGe6RXH1Gcj2yMHtX5neMtW+0/H3Wrmyui9reeIZ5Y5YZPkmU3JIIIPIIIIPuPWr&#10;jHmdmB+lFp4E8QQfGm619/EtxJ4dmtBBHopT93FJhcyA+uQ3/fVaHxV8L6r4z8A6hpuh6xJ4f1S4&#10;8vyb+NdzW+2RWbj3UEfjXRUVIGf4Q0u70Twppdlf3j6lfWlpDDcXbDBupFQK8hHqSCfxrnfDXgTx&#10;BpHxb1zXLzxLcX2g6hEsdnpJTCWLDZlgffa3/fVdlRQBy3xj8G63468Eyaf4f8QTeGdRaaORb2Fd&#10;zKoPIx7iuh0m3lstKtYZpTcTQRLHJKesjAAEn6nJqxR1oA43wB4E8QeGfHPiTUdV8TXGsaZq04k0&#10;+wdMLpiAuSq+uQyj/gNHxt8DeIPiD4WtbPw34kuPCt9DeLNJdQpuaSII6tGfYllOf9muy6UUAHSt&#10;v9gDwL4g8F/E/wAVya14muPEEOpq89jFICosI/MH7sD+IYYc/wCzWJXdfs5avDpXxOgWTd/pcT26&#10;kAnaxwRn2+UjPbr70AejftE/Cfxj8ULjws3hPxvdeDV0fUlu9SWCPeNVg4zA3oDg8+9fO/7Yvxn0&#10;f4KfHix0nUlu5LjxdqK2tm0S7lWRxD97ngZmH5GvtSvzL/4KrO2ofta/CuSNZJFj8UojZB+XbJZr&#10;6exx7YoA7b4LeBPEHgLQb638ReJLjxRc3F408NxKm0wxlVAjHsCCfxo+IvgTxB4q8aeF9Q0nxLca&#10;Lp+j3Jl1KyRNy6ohaMhG9AArD/gZrssUdKAIdQt3ubCeOORopJI2VH7occH8DXM/BnwXrvgTwYth&#10;4i8QXHibUBO8hvZl2sUbGFxntz+ddZRnNAHG+K/AviDWvipoOs2Hia40/RdNRlvtLVMpfnnBJ7Yy&#10;Pyro/FWm3Os+F9Rs7O6awvLq1lhguVGTbSMpCyD3BIP4Vfo7UAc58J/C2reC/AVjpuu61N4g1S3M&#10;nnX8i7Wm3OzLkdsKQPwqhqXgXxDc/Gqx8QQ+JbiHw5b2Zgn0UJ+7uJcSYlJ+rLx/sCuyooAx/H+i&#10;ah4m8F6lp+l6lJo+o3UBjt71F3NbOejAe1N+Hfh/UPC3grTdP1bVJNY1G1h2T3rrta5bJ+Yj6Yra&#10;70UAcbaeBPEEHxputffxLcP4dmsxBHopT93FLhcyA+uQ3HvWh8VfC+q+M/AOoaboesSeH9UuPL8m&#10;/jXc1vtkVm491BH410WKKAM/whpd3onhTS7K/vH1K+tLSGG4u2GDdSKgV5CPUkE/jXO+GvAniDSP&#10;i3rmuXniW4vtB1CJY7PSSmEsWGzLA++1v++q7KigDlvjH4N1vxz4Jk0/w/4gm8M6i0ySLexLuZVB&#10;5GPcV0Ok28tlpVrDNKbiaCJY5JT1kYAAk/U5NWO9HWgDjfAHgTxB4Z8c+JNR1XxNcaxpmrTiTT7B&#10;0wumIC5Kr65DKP8AgNe66n8K/G3xl/Zu0jTPBvjS6+H+pWutfajqNvHva6tlWVXhIBHBd0OTn/VD&#10;2x54Pve9fW3gTwvF4M8JWOmws0iW8YyxP3mbliPqxP0oA1q81/Z/+FHjH4aa34wuPFXje78YW+ua&#10;kbvSoZo9v9j25MhEC88gBlH/AAEV6VRQB5r+0R8J/GPxPufCzeEvG914NXR9SW71JYY941W34zA3&#10;IwDg/nXpVFFAHmf7MPwn8ZfCDwpq1l4z8cXXjq+vNSku7W7nj8s2lu0aKsAGegZWP/AzTvjT8J/G&#10;Hj34l+AtW8OeN7rwxo/hu+NxrWmxRlk16LfCwic/wgCOQf8AbU/j6VRQBX1e1lvtJuoYJmt7iaF0&#10;jlA5jZgcEfQ4NcL+zL8MPFfwk+Ga6R4y8Y3PjnWPtUkx1OePY5jbG2PHoMH869CzzR2oA8l+N3wu&#10;8X658VND8Vab43u9H8K+H7G4/tXw+kW6PVyUkwWJ4GMjsegr5+8V6ddax4Y1KzsrprC8urWWGC6U&#10;Za2kdSFkHuCQfwr7Q1+FbrQ72NlVlkgdSCcA/KeK+PqAOc+E/hbVvBfgKx03Xdam8QapbmTzr+Rd&#10;rTbnZlyO2FIH4VQ1LwL4hufjVY+IIfEtxD4ct7MwT6KE/d3EuJMSk/Vl4/2BXZUUAY/j/RNQ8TeC&#10;9S0/S9Sk0fUbqAx296i7mtnPRgPam/Dvw/qHhbwVpun6tqkmsajaw7J7112tctk/MR9MVtd6KAON&#10;tPAniCD403Wvv4luH8OzWYgj0Up+7ilwuZAfXIbj3rQ+KvhfVfGfgHUNN0PWJPD+qXHl+Tfxrua3&#10;2yKzce6gj8a6LFFAGf4P0q70Twppdjf3j6lfWlpDDcXbjBupVjCvIR6lsn8a53w14E8QaR8W9c1y&#10;88S3F9oOoRLHZ6SUwliw2ZYH32t/31XZUUAct8Y/But+OfBMmn+H/EE3hnUWmSRb2JdzKoPIx7iu&#10;h0m1mstKtYZpjcTQxLHJKRzIwABJ+pyasd6KAIf2TfAniLw1+0jeahqXiObWtN1a6L6fYSJhNNQC&#10;UsFPf5SOf9kV9D/tTfCfxj8YvAFjpvgnxxd+AdWtdSju5tQt4/MaeBYpFaAjPQs6N9YxXlPwPBPx&#10;W0XawTMrck442NkfiK+ocYoAK81/Z/8AhP4x+Get+MLjxV43uvGFvrmpG70qGaPYNHtyZCIF55AD&#10;KP8AgIr0qigD5m/aw+K954k/av8Ahn8JfDfjPWvB3iS+B8QTm2tvMttUsk88tbyNn5ci1l7H7wr6&#10;Zr4l+N9rI/8AwXQ+DsixuYl8FXKl8HaDs1fvX21QB5n+zD8J/GPwg8K6tZeM/G9147vrzUpLu2u7&#10;iPyzaQMiKsAGegZWP/AzXzH+0D4E8QeKvjXp+oaT4km0HT9J1a4l1KwjTKakhmU+W3TCgK4/4FX3&#10;RXyH4tOfFmq/9fcv/oZoAydQtnubCeKOQxSSRlVfuhI4P4GuZ+DPgvXfAngxbDxF4guPE2oCd5De&#10;zLtYo2MLjPbn866zpRnNAHG+K/AviDWvipoOs2Hia40/RdNRlvtLVMpfnnBJ7YyPyro/FWm3Os+F&#10;9Rs7O6awvLq1lhguVGTbSMpCyD3BIP4Vfo7UAcP4fmvPgZ8EJrrxVrN14judBtbi7vL4p+8nQM8m&#10;APUL8v4Vi/D681L4y+LPD/xC0bxHfW/g67sHjbQ5YtqzyBpk8xueuSp/4APWtj9pxWk/Z08cKqli&#10;dDuwAB/0yYfrWD+w1G0X7Kfg9WUqywTAq3BB+0S4/wAfxFAHoHj/AETUPE3gvUtP0vUpNH1G6gMd&#10;veou5rZz0YD2pvw78P6h4W8Fabp+rapJrGo2sOye9ddrXLZPzEfTFbXeigDjbTwJ4gg+NN1r7+Jb&#10;h/Ds1mII9FKfu4pcLmQH1yG4962fH3hTV/HPhefSdB1uXw5rF5LCttqUa7ntWEyMxA91BH41s4q7&#10;4bDSeItPUfxXMQHuS4oA+pfhzoGoeFPh7oOl6tqkmtatpunW9re6i42vfzxxKrzEersCxHqa4/wP&#10;8J/GPh79onxV4o1Lxvd6p4R1m1ji0zw68eI9KdRHudWzzkq/GP8AlpXpQooA4H9pT4a+Kfix8LJ9&#10;H8HeL7rwRrUlxFImqQJvdEQ5ZMehHFdl4dsbjTNBsbe6uDeXVvbxxSzkYMzqoDN+Jyfxq53ooA81&#10;+EHwn8Y+Bviz461rXvG914j0PxFcpLo+lSR7U0NA0hKKc/MCGUf8AFJ+1N8J/GPxi8AWOm+CfHF3&#10;4B1a11KO7m1C3j8xp4FikVoCM9Czo31jFel0YxQAV8beKPhn4s+HfxT8SN4o8ZXni6PVLj7XpyTx&#10;7BpduzyssC8nIXcBn2r7JrwX9q63VPGmnS7vmkstrD6O3+P6UAfPfxZ8C+IPGlxobaD4luPDq6fe&#10;Ce8ESZ+3RDGYz6Z55967KiigDjfgt4E8QeAtBvrfxF4kuPFFzcXjTw3EqbTDGVUCMewIJ/Gj4i+B&#10;PEHirxp4X1DSfEtxoun6PcmXUrJE3LqiFoyEb0ACsP8AgZrssUdKAPqjwVay33wj0uC3mNvPNpMc&#10;ccwH+qYxAAj6HBrB/Zl+GHiv4SfDNdI8ZeMbnxzrH2qSY6nPHscxtjbHj0GD+ddN8MS3/CutC3f8&#10;+EPT/cFbnagDzX4hfCfxj4n+PvhHxLpPje60fwrokciapoCx5i1cnfgsc8Y3L1H8IrtPHujX3iTw&#10;NrWnaXqD6TqWoWE9vZ3yruaymaNkSUD/AGGIYD1Fa1FAHF/s8+AfEfwx+EGl6H4s8UXHjHXrMy/a&#10;dWnTY90HmkdMjP8ACrBPcKDWTrnwn8Yah+1Bo/jC38b3Vt4LsNNa0uvDAj/c3lwRNtnLeoMkfb/l&#10;kPw9KooA5v4v+E9X8cfDHW9I0DWpPDus6havDZ6nGu57GQ9JAPavmjxD8PtY+GH2LSdf8QSeKNah&#10;tI2vdTkXbJdS4I3EZPPAr67rwP8Aao0H7F4xs75dvl31vsx33Iefw2so/A0AfJKeOrjTv22G0CXx&#10;FqUlvfaN58OjeV/osR25Mm7PX5H4x/FXonxV8L6r4z8A6hpuh6xJ4f1S48vyb+NdzW+2RWbj3UEf&#10;jXh+twuf+Cm+kSbGKf8ACOMCwHGds1fSVAGf4P0q70Twppdjf3j6lfWlpDDcXbjBupVjCvIR6lsn&#10;8a53w14E8QaV8W9c1y88S3F9oOoxLHZ6SUwliw2ZYH32t/31XZUUAct8Y/But+OfBMmn+H/EE3hn&#10;UWmSRb2JdzKoPIx7ivWP2ZLyPw5450uPULnzJPsxtzOxx5kpUDJ/3jnj1Nch3qS0bZdxN0w4Y+1A&#10;Hv3wg+E/jDwN8WfHOta944uvEeh+IrlJtH0qSPamhxhpCUU5+YEMo/4AKT9qb4T+MfjF4BsdN8E+&#10;N7vwDqttqUd3NqFvH5jT26xyq0BAPQs6N/2zFekxHMa+4p2KACvNf2fvhP4x+Get+MLjxV43uvGF&#10;vrmpG70qGaPYNItyXIgX1ADAf8BFelUUAfOf/BSPxzqXwi+GHh/xpb+NNY8I6T4e1qBtUj06386T&#10;VYpGUCBhkYU88+9e/eGdfh8VeHNP1S33fZ9StYruIMMMFkUMoPvg18sf8FsrZ7r9gzVljjeRv7Ws&#10;flVST/rfbrX0f8Fht+DnhNW6/wBjWYx6HyEH6dKAOb/Zg+E/jH4Q+FNWsvGXji68d395qUl3bXc8&#10;fltaQMiKsAGegZWP/AjTfjR8KfGPj74l+A9W8OeN7rwxo/hu+a41rTYoyya9FvhYROewAjkH/bU/&#10;j6ZRQBX1e1kvtJuoYJmt7ieF0jlA5jZgQCPocGvlnWvhj4s+EfgHQdH8ZeMLjxzrCzXc/wDak8Wx&#10;yjGPEeM/w4OPrX1dnmvJv2qvDc19omn6lChdLF3imx/CHwQ3pgbf1FAHy14r8C+INa+Kmg61Y+Jr&#10;jTtE05GW90tUyl+ecEn2yPyro/FWm3Os+F9Rs7O6awvLq1lhguVGTbSMpCyD3BIP4Vfo7UAc58J/&#10;C2reC/AVjpuu61N4g1S3MnnX8i7Wm3OzLkdsKQPwr0j9mj4Z+KtT/aJXxPaeL7mz8J6bZC3vvD6x&#10;5iv5WWcLKW7FSynGOdlc1Xs37I4H/E+PG7/R/wAv3lAHoXxf8J6v44+GOt6RoGtSeHdZ1C1eGz1O&#10;Ndz2Mh6SAe1eW/sK/tBWnxV8J654Rk1jVPEPiT4Z3Z0XXNVvYPKOoXAeVfMUZORmMj8B717tXxH/&#10;AMEkbaW2+Nf7SxkheNZPGrMu9Su4faLzp+n4UAfSOnfCjxha/tP33jCTxvdzeC7jTRaReGDHiG3n&#10;wmZw2euVbt/Ga2v2gPAviD4l/CLWND8K+JLjwjr18sQtNWhTdJaFJUdsAYzlVZPo2a7HrRigDF+H&#10;Wg6h4V+Hug6Xq2qSa1q2m6db2t7qLja9/PHEqvMR6uwLEeprj/BHwn8Y+Hv2ifFXijUvG91qnhHW&#10;bWOLTfDrx4j0p1Ee51bPOSj8Y/5aV6UBig8mgDgf2lPhr4p+LHwsn0fwd4vuvBGtSXEUiapAm90R&#10;Dlkx6EcV2Xh2xuNM0Gxt7q4N5dW9vHFLORgzOqgM34nJ/GrneigDzX4QfCbxj4G+LPjrWtf8b3fi&#10;TQ/EVykujaVJHtTQ0DSEopzyCGUf8AFJ+1N8J/GPxi8A2Om+CfG934B1W21KO7m1C3j8xp7dY5Va&#10;AgHoWdG/7ZivS6MUAFea/s/fCfxj8M9b8YXHirxvdeMLfXNSN3pUM0ewaRbkuRAvqAGA/wCAivSq&#10;KAPNf2iPhP4w+J9x4Wfwl43uvBq6PqS3epLBHv8A7Vt+MwN6A4P516VR0ooA80/Zg+E/jD4Q+E9W&#10;svGfje78dX17qUl3bXlxHsa0gZEVYAM9Aysf+BGk+NHwp8Y+PviX4D1bw543uvDGj+G75rjWtNij&#10;LJr0W+FhE57ACOQf9tT+PplFAFfV7WS+0m6hgma3uJ4XSOUDmNmBAI+hwa4X9mX4Y+K/hH8M10fx&#10;l4xufHWsC6lmOpzx+W7RtjbHj0GD+dehZ5ooA81+IXwn8Y+J/j74R8S6T43utH8K6JHImqaAke6L&#10;Vyd2CxzxjI7fwisX9tH9pXSf2ffAVnY315qWm6j46lk0HSL6yh81rC7kjZY5iMjhGZW/CvZK+I/+&#10;C0NrJc2HwW8uOSTb41hLBVJwMDOaAPqj9nj4feJPhp8ItJ0HxX4nn8Za9aNN9p1aZNr3e+WR0yv+&#10;yrKnuFBr9PNQ/Zh+K2qft1+CviTa/FvUtL+Fuh+Gv7K1T4eCEm21O9Mdyv2tnzwytLCcY/5YD1r4&#10;X+GHw71L4r+PtM0DSUWS81GYIhY4WIclnY9lCgt9BX65WsH2a3jj3M2xQNzHLHHc/WgDhf2ofhv4&#10;m+L37Pni7wz4L8WXHgXxVrWnSWul+IIE3y6RO33ZlHcj0qD9k34YeLPgv+zx4U8L+OPGFz8QPFui&#10;2Qt9T8RXCGOXVpdzEysvY4Kjr2r0fFGKAPn3R/2aPilYf8FDdW+J9x8XdSuvhTfaCum2vw9MJ+zW&#10;l2FhBuw+epKOcY/5aV1X7bPwe8bfH79mTxN4R+HXjy8+GPjLVxbDTvE1rH5k2mGO5hlkKqCM74kk&#10;jPtIa9YxRtoA4/4B+C9d+G3wO8G+HfFHiCbxZ4l0LQ7HT9V1uZdsmsXcNvHHNdMOxlkVpCOxavK/&#10;hH+zT8UvA/7dPxG+ImvfF3UvEXwz8VWEVtoPgWSErb+HJlFuGmR887jFKcYGPOPpX0JijaPSgAoo&#10;ooAKKKKACiiigAooozQBj+OfGmk/DbwbqviLXL+20vRtEtJb6/vLh9kVrBGpd3Y9lVQT+FfjT8a/&#10;+Djf49/tJJ411X9k34GzeIPh14Fiu59Q8aa7ERblLeJ5ZJFQsq4CLv2bi+MZA3Cvrb/g5j1LXdL/&#10;AOCLvxkk0Dz1mmg06C8MX3hZvqFss+fYoSD/ALLNWP8Ass+HvB/h3/g2ot4/A62a6TcfBG+uJ2t8&#10;fvL6TSZWvGfH/LT7SZd2eQ2R2qN05diktV5nm/wN/wCCvn7QnxW/4IZ6N+0VoPgHTfiD8TP+Eint&#10;9Q0fS7J0gOnQXUySyCNWZ8rHGv3MnLA4r6k/4JJf8FYvBf8AwVh+Al14m8O2s2h+JPD862fiLQbl&#10;g02mTMCVYH+KOTDbW45VgeVrwn/g0/Ab/gi14G3c/wDE41oc/wDX/LXg/wDwRhGjx/8ABxn+2knw&#10;9WFPh4LIm4Wzx9l/tL7Vbb8Y4/1xv8Y4+9itZL3+XyuZ30v1vb8T9oqKKKkoKKKKACiiigAooooA&#10;KKKKACiiigAooooAKKKKACiiigAooooA/In/AIOM/wDlJv8A8E0f+ytD/wBOvh6v12r8if8Ag4z/&#10;AOUm3/BNH/srQ/8ATr4er9dqACijNGaACiijNADHQSLzxX89X7W2va1/wQW/4OHdd+P3iDwzqetf&#10;B/4vCdptQtIi5iW8WJ7pA33RPFcxbwhI3RnjknH9DAOa/KH/AIKy/wDBY/w/8Lf2tvFX7K/xM+GO&#10;mWPhbxR4UuJdH8Z61dLcWd1cTWLvBttmiwB9pUwb/MBSQA4wKlNqV0PdWPzT/wCCiH/BTb4X/FX9&#10;ojx14g+F+oX/AIsk8WXputJtls3jlaaaJCVcEcbZGYYGelfLP/BKZLrT9f8AH1tMpXyxa+aP+mga&#10;YY/U1638S/HHwu/Zk8DahrWi2Hha01aaBksY9Ohi864lKnaPl5Cg4JPYZrlv+CdHwy1bwX8Fte8R&#10;SQ7dT8VS+dZrPnDpEr+WzDjhndj9MHuK0jZXbDS1upw3wp/ZE+Kep/EfxXqF3qsnguDXLhprm5gk&#10;Ek91vkaTahHIAzkkkdB1q38W/hh8Tv2QtJTxdofjjUvEel2cqC9gv3eTarFVBZWJ+UsQOCCMg16h&#10;+xh+1Vqnx8+KF94H8VR6PoPiqW9W2063ZjaxykkqY2eVyN6sAMnAIPsap/8ABQX436F4d+D+teEo&#10;r+1vte1h1s1t7aQTGPbIpd225HRcA9yRjviXfSwuup2mnXem/tjfswlnU2tv4msmR1+8bWdHI/8A&#10;HJFyPUYryG0+Efxr0z4SS/DNINBfRXRrNNXM53rasSSu36HA74wPer2la94j/Y5/YJ0m/gt7T+3E&#10;nWaSC8jZo4hcTM21lVlO4Ky9xgmvbvEXxctfA3wSHi7WGjWOLTYrt0T5RJI6KQi57sxCgE0S0fkE&#10;drHz78XPDD+H/Dfg79n3wjdNJd6kPO1u8HWKAsZHLDtubLYP8KqP4q7TVP2mtA+EOrR+AfCPhPVv&#10;FU3hWBYJ0sIwVtdg5ySDls5z/tEjk1J+xL8ONQvbLVviZ4kUv4k8bSGaLcP+PS03fIi99rYGB/dV&#10;K+dvgX8dda+AvxQ1jS44dPOreIPFkdlqxvkZ5Fi8x1JUh1wQzucnIyRRdvR7g7brY+zfgV8fdD+P&#10;3hy4vtIaaKaxkEV5aTjbNauc4DD0ODg/7J9K7ivln9jR11T9rT4uahpbbtCkuXXdH/q5JTOzKRjj&#10;osmPZq/Rj9nL/gnV8Uv2ofDi634b0SJdElSdor+8nWGCVo+Cik9SW+UduuTgZo6Jh1seG9q+Qf8A&#10;grL/AMgLwP8A9fN3/wCgw19qeOvBt18PvFN3o95NYz3djIY5WtLhbiPcCQQHUlTgjnFfFf8AwVl/&#10;5AXgf/r5u/8A0GGgD68+D+tnw5D4ZvsMwtI7aQgdSFC5H41m/wDBemcXH7Gfh+RQ22TxVaOMjB5t&#10;bvqK6H9nqCO51jwgkyK8bC1yrDg/KuP1xWB/wXzP/GG2h/8AY2Wv/pLd1NTb5r80FPYZ+xZ/wSw+&#10;HPir9nzw34m+IWmXHizxN4o0uC+llvLqULZxyRqYo0CsCNkZUc56YAxivJP2T/Bs37Gn/BZK++GH&#10;h+8u/wDhFNft58QSSFgYjYteR7h0LIyFA3XGfU1+gX7LR/4xn+HX/Ysab/6SxV8P67/ysM6L/wBe&#10;Df8ApjmpynaasFvdszlf+CvPgy8+I/8AwUo+FvhuxvJrC48Q6NZaULiJiHiSe+uonOR/sueK+u/D&#10;H7CXwd/ZGQfEHRvDb2+peB9Ku7n7Sbh5GmVYG3yOCSN5UMARjqeK+cP+Cgh/43IfAH/rnpX/AKcr&#10;mvvb4weC3+I/wk8UeH438uTXtIu9ORz0RpYXjB/AsKinJqneO+v5jtrbofk5+zF4n+F/7W3xX8Uf&#10;EX9o7xzCtw10ItN0SaWVI9hG442A4iUYQKCCTuJ9979tjwt+zj4X8Cx+MPgb42s/D/jjw/PFPbWe&#10;m3Fx/pSllVthcZV1BLZ3YIBHeq3/AATH8JfBmPXPFHw5+NnhfRbfxlp+os1lcaxmPcAAkluWyACr&#10;LuGeokOCcV9DftVeGP2Q/wBlXwX/AGlfeBvCeu6hM6x2+l6ZJ5txPk8n7+FVRk5Y88DvWzVloLr7&#10;xD8ef2kvGPx7/wCCNsXjTQ2nj1u/hitddkswVkSKO4MNzIuPuh9gZsdEdumK8f8A2LdP/Y78W/Bn&#10;RtL8ZpbweMpLcLqE+rzTxfvzwxidDsC5ORu9s96+qPFH7Rmi/sm/sBaP448F/Cu7t/DN0yynw9NI&#10;LZrGG4Z/3smPM+Vm2HvxKpPcVwvh79nb9lH9uH4Z2ni5dO8P+GNS1K2SW+TTNT/s6ewnIzIjR5ET&#10;ENuG4xnd17ijW70DmTSR2H7AP7Eafsy/E7xR4g8I/ECz8RfDnxEriz0u3k+0JCdytG5kUlS6jcmR&#10;jKtz2x8nftR/Ba5/aJ/4LXat4Nh1C70u11oWqX89s5ST7IulxSTKD/tIpXnj5ueM1o/sH6OPgZ/w&#10;VRm8D/C/xVf+Kfh48Ey6lMX3wmNbVnG8rhS0c5RQ4AySRwGIrutMGP8Ag4Vv/wDrw/8AcKtZyfvx&#10;b7P9BdGkeg/tW/8ABJr4R6P+y74mufDGgNpHiDw9pNxqFpfpcyPJM8KNJtkDEqQwUrkAYzmqH/BL&#10;f9o2+0z/AIJjeKvEWvSNqkfw5m1OG3Wdt5lhhtYrlIsntulKAdhgdq+sP2mD/wAY3/ED/sW9R/8A&#10;SWSvzx/YRuWs/wDgiz8dJFVWP2/VF5z30+yH6ZzRzO7S7I0jZtXLH/BOH9juz/b+uPEXxe+Lk914&#10;iSbU2sbKwMpjhYoquxIUgiNd4RUXHRjUf/BUn9grwr+zfoNj48+GME3hi80oLLPbW1w7LgOieYm4&#10;lgcuD1wQD9K6L/gh5+134T8NfCbVPhz4g1Sx0XV4NUk1DTzcyiJL2KVIwVDMcb1dDx6Mp7Gr3/BZ&#10;/wDaJ8Np4Ll8O6TrNjrOseILSK0FtazrMbVRN5jM23puXgc5Jb2q6n90iO92eS/F/wCKM3xm/wCC&#10;bV54iugovLy2gS52jAMsd7HE7Y7ZKFsehpfA3xUuPg3/AME2tN1yzbbfx2T29q2M7ZZLp0Vsf7OS&#10;fwrM8YeA7z4c/wDBLubTdQjaG8+zw3MsbDDR+dfpKFI7EKygj1pbH4e3nxL/AOCYWm2NjG015b2z&#10;XsUSjLSeVdSMwA9Su78qhfaCOr1G/sg/sb+G/iB8MLXxd4zt5te1LxCz3IW5nfbGm4gEkEFmbG4k&#10;noRXlX7ZH7OFn8Avif4YbRZZv7A1qdpILeR932aZWiEgU+hBjPr27V9BfsH/AB/8P+IPgdpeg3Wo&#10;Wun6x4fRrWe3nkEZdQxKOueoIIHHQgivmX9pb9pTWfjj8UrXStQh0v8As/w1rk8VjNaIw86MzKoL&#10;FmYMdsY5GByeK2p6zQLbU/R6iiiswCiivQPg38N/DPxC8KeNpNY8TReHdY0PS11HSEuB/o2ousqr&#10;JCzfeDsrjaADkknoDQB5/RRRQAUUUUAFeh/syR7/AInqfL37bWQ5P8HTn9cf8Crzyu8/Zy1a30n4&#10;lQ/aH8tbiF4UYtgbjgge+cHj1xQB9IV8z/tGafCvxXvS0MX3YnBxnB2Lz7c/yr6Yr4J/4KPfHjW/&#10;hB+0x4L0zS7fT3tvFuqw6feNcROzLHi1XMZVlAbEjckEcDjg5AOqooooAKKKKACiiigAooooAKKc&#10;8bKFZlKh1yPcdP6U2gAooooAKKKKACiiigAr6C/Z7+J1341spNOvId0mmwr/AKQD/rBnA3e/v7V8&#10;+5r6C/Zi8OWtj4IbUY1Vry9lZZGzkoqEgL7dM++RQB6VRRRQAU4xsFVtrbWJAOOCRjI/DI/MU2vr&#10;j9hT4A+Evj9+z94gsfENnI9xa6yzx3cMnlzW4MMWNjYI7NkEEHjI6YAPkeiug+K/hW28DfE3XtFs&#10;5priz0vUJraGSTG6REcqCccZwOo69a5+gAooqSS5aWCOPbGPKzghAGOfU9T+PSgDO8SW/wBr8Oah&#10;Dv8ALWa2kXfn7uVIz+FfIFfYGvXa2Wg3tw6+YlvA8jL/AHgqkn+VfH560AFFFFABRRRQAUUUUAFF&#10;FFABRRmigDqvgiwX4qaLldw848e+xgD+B5/CvqKvl/4GyCL4r6KzblzI44HrGwFfUGaACiiigCNr&#10;OF7lZmhjMyjarlRuA9Aevc/nUlfOPxI/a18TeEP+Cl3w/wDg9a2+jt4X8UeHZdWvJpIXN6sqrfkB&#10;HDhQv+ix8FCeW55GPo6gAr5H8aDb4y1cFSmL2bgjlfnbivrivkfxuVPjPVsdPts3bGPnPbtQBl0U&#10;UUAFFFFACSIsqlWUMGGCCM5pI41hjCoqqq8AAYArm/jP4wuvh98JPEmu2KwveaPps95Csylo2dEL&#10;AMAQSMjnBFZf7NXxJv8A4v8AwP0DxJqkdtFfapFI8yW6FYlKyug2hix6KOpNAHdUUUUAFb3wvjjl&#10;+IuiiZlWP7ZGSW6ZDDA/E4H41g1seAIY7jxxo6zSeXE15EGbHT5h/Pp+NAH1pRRRQAUUUUAFFFFA&#10;BXlH7VGh2s+g2WoNcCO6hk8mOM/8tlPXH0xn8a9Xrw39q7T7r+3dNuiGNn9nMSkD5VcMS344K/lQ&#10;B5LRRRQAUUUUAfV3wvk834c6G3H/AB4wrwc9EA/pW9XO/CZt3w10PMnmf6HHyO3HT8On4V0VABRR&#10;RQAUUUZoAK8Q/a0Mf9r6OBMPOWGQNFnlVLDDficj8K9vrwn9qbw3dJ4ottUVJJLOW3WEv/DG6sxx&#10;7cEH3yfSgDyY28Zm8zy08wDAbb82PrT68h1H486zaftlaf8AD9YdP/sW60g37yGNvtAkAkOA27bt&#10;+Ucbc9ea9eoAKKKKACjNGafbf8fEfy7vmHHrQB9VfDNNWTwZZf2wVa88sdPvbccbv9rHXFb9NjP7&#10;teNvHT0p2aACiiigCO5tY7yLy5o45U67XUMPyNPVQihVACjgAdq8K/4KNftK+IP2TP2Yb7xl4Zg0&#10;u51a1vra2RNQhaWHbI+1sqro2cdPmr174da/N4r+H2h6pdLGtxqWn293KsYIQPJGrEKCScZJxkmg&#10;DYooozQAVmeNLCPVfCOp28ytJHJbSAqvVvlNaear6taf2hpl1bjrPC8YPplSP60AfHdFS31m1heT&#10;QSY8yFzG2DkAg4NRUAFeufsmQM2taxIJNqJFGGTux3HB/DB/76ryOvV/2T544/E2qRs58yS2UoM/&#10;eAbn+Y/M0Ae61Hb2cNoztFFHG0h3OUULuPqfWpM184/sI/tbeJ/2l/iN8YtJ8QW2jwW/gDxE2lac&#10;1jC8byRCW4TMpZ2DNiJeVCjk8egB9HUUUUAFFFFABRRRQAUUUUAFFPWBngeVV+SNgpPoTkj35waZ&#10;QAUUZooAKKKKACiiigAqO4s4bwL50Mcuw7l3qG2n1FXtP0ttQtL6ZT8tjCJ39wZEj/m4r5l/4KIf&#10;tbeJ/wBlO1+HbeGrfR7hvFfiOPSb3+0IXk2RNjJj2OmG56nI9qAPsL9niy1LUfjr4Ri0lpFv/wC1&#10;YGjZDyoDgux9ggbPqM1+sw6V+Xf7FCM37VHg1V6/bGPIzwInJ4IPbv268YzX6iZoAKKM0UAFFGaM&#10;0AFFFFABRRRQAUUUUAFFFFABXA/tFftM+A/2SfhtJ4w+JHifTfCHheG5hs31G/YrCksrbY1JAJGS&#10;euMDGTXe7q+If+DhD9h/xX+3z/wTN8VeC/A8f2zxXp99aa5p9iZAn9otbud0AJ43GN3K54LKv1qW&#10;2iopN2Z9OePdP8B/tQ/s531tq0+keIPhz4+0ULJO06mz1Gwu4gVdZMgbXR1KsD3BHavxs8c/8EfP&#10;22v2Bfh1468C/su+OdB+KXwL8fWV9bR+GtXu7eO9s4LuGRGWI3G2EMVkwJElXccEqBkn5j/a7/4K&#10;n/tIf8OiNU/Zv+Jf7Nfijw7pmi6DpXh258Yy2F3DbW8FlNa+TJITH5W5xDGhIfaWfjk4r3L9ij/g&#10;4Q/aD+Bv7Hfwt8G6H+x7468VaL4V8KabpFjrNvY6g0OqwQWsccdwhSAqVkVQwKkjDccVXLu0KMpJ&#10;K/8AWxzX7Hn/AAT+/wCCqPw7/Zgsf2f/AA7pfh/4N+AYZrl5tVuta01roi6laSXE1rJPMMFiMKo4&#10;YdccfrD/AMEcv+CSHhr/AIJP/AS90O01KTxN408VXCX/AIm8QSpsa/nCnaiDJKxJufaCSSXZjya+&#10;Ex/wc1/tMZ/5Md+If/gu1L/5Hr65/wCCRf8AwVa+K3/BQr4keLtF+InwB8S/B2y8P6bFe2l5qltd&#10;QrqEjS7DEvnRoCQvzcEmqu2Q7H3vRRRUlBRRRQAUUUUAFFFFABRRRQAUUUUAFFFFABRRRQAUUUUA&#10;FFFFAH4u/wDB1RqHi7SP2xv2BLrwDY2OqeOrbx7eyeHLO9kEdrd6kt9oRtYpWJAVGm8tSSRgEnI6&#10;16R/wvr/AIK0f9EP+Bf/AIPIf/kqsP8A4OM/+Um//BNH/srQ/wDTr4er9dqAOF/Zt1Hx1rfwE8IX&#10;nxM03TdH+INxpUEniGx0+QSWtrelB5qRsGYFQ2cEE/WvNf8AgpB4s/aG8FfA/Srr9mnwr4U8XeO5&#10;Ndhiv7PxBdrbWsWmm3uDJKrNIgLiYWygZPDsccZH0JRQB+Uv/C+v+CtH/RD/AIF/+DyH/wCSq/Tf&#10;4T3XiLUPhb4buPF1pa2PiufSrWTWra1YPBb3phQ3CRkEgosu8A5OQBya6OigD5l/4KU+N/2nvA/g&#10;rwxL+zH4N8GeMtbuL2VNbh8Q3iW0dtbiMGNoy0keWL5BGTxX5h/t0/skf8FAf+Cj3hay0v4sfsx/&#10;AXXTphJsb2LxDHbX1lu6iOZLoMqnHIzg1+6juIxz0FfjD/wV1/4K5/HP4yf8FCrH9j/9k+RdL8YR&#10;yJBr3iFVVpIZWhE0sas4KRRQxNmSQgtuyo5AzOrlZB5nzF/wUF/4IYfBv9g74w+G10drrWG1nTEv&#10;pNK1C7a4bS5F2od3OHSRw5XqR5bDpgnxD46al8RPD8ejxfDnRdF1CHbKt4t3KIhAF8sRhBuH+2PQ&#10;YFerf8FMf+CS37Y37IOhaf8AErU/ixqnxlmhsP8AiaSGOa5+x7CW8kh8nZ8xIIxkkjg4rP8A+CYV&#10;rqf/AAURsbW6s9Pazs9Gm/4qq7ORa6PCg3yzO+PlUxhmUdTgjnBIruLqfN/w2/4J6/HH/goF+0Bo&#10;ujL8LvDN5qVxOst/dWWpLavHaowMryOJAvC8At3IA5NeyeM/+CaHgH9kb9ojxJosNnDq+oeG9Ult&#10;4bmW8+2RqFf5CvbcBjORuU5BAIxXpv7KvjH49/8ABXL9prxx4X/ZN1RfgD8E/DlwqXuvRA/bruPz&#10;H8jzrjBmaWQBmWKNlVFHzZPJ+OvjQ/xk/YY8ZXOpeIfEknjrQ4dTe11UXJYzLNvYMSzfMCWDc5Iy&#10;cEc0R21HudV+3N8OPiB8YvDcPhvwtpen3mi3KpNeTTXCxSpKj5ULuI4wPTrXC698KPjJ8XbLwr4c&#10;8WeG9Ej8MaTd2/2lbfUFVpIk2ozMA/zER7uMdT617d8Wvj7beFf2Z77x9pJFzFJp8dxZEjjfMVSL&#10;cP8AZZxkexrwPSfhV461f9nOT4oH4geIl8RtZvrMdms5+y+UoLbPLzt5QbumAeKPUFa2h9gWtrHY&#10;2scMMaxQwqI0RRgIoGAAPYAce9fJn7av7JHij4q/Fm21bwl4d01rdrZJLu7+1rBJczBmBDAsOihc&#10;MBnnqcV7n+zF8YpPjJ8CdJ8R35hhunSSO8IO1FeNirN7AgBvbdivOvgT4l1b9pD9ovW/Gkd9qVv4&#10;J8OH+z9LtkneOG/lAI81lBAbGS3PTcg7Gqe9uoR2Kn7N/g/4sfCe+0zRW8F+FtH8Mvchr+a3ulkn&#10;ZT1bO8lmxxzX6OfBT/gpd8RPgr8CtQ+HNnJYzeGbnS73TrUeQI7iwe58xjMki4JYPISNxOOnGOPF&#10;fhp8Mde+MXjOz8PeGdLudW1jUG2w29uuSfUk9AB6nAFfS/7On/BHr4r/ABQ+IVhb+KNDm8J+HhKD&#10;e3lzIhk8pWw6xqpOXPbOB3qQPzq+M3iP4z6Z48uYvB/h/Qb7QljQxzXlwElLkDfkFwfve1cBqXwg&#10;+I37Rnjbw/a/FHwlosfhzTnnd5rHUSk0O+PjAWTnLog6HAJ6V+4X/BVP/g358Rft4ftCaX4y8A/F&#10;C3+FGmWehQaZdabZWJC3lxHLMxuW8sqNxjeNM4ziMV/P5+3L4F+IH7InidbdfihrXiCC61K8s4po&#10;5JId6QMAHxn+IMDjtUxbaA+9Phej6B4q0GKxiaRrS4hihi3feAwoGfccc/WuY/4KE/B348/tM6/q&#10;PhS1+H3hPxD8PLDUIb/Spp9X+x3UjrBtLPtlU8NJKMEYIweeDXgXwy/Y8+KHiTVtDkt/jJrNhNqD&#10;QmOUPJmDfg5zntn9K9s/4KUal47/AGTP+CePguyt/HOsXXiix8QQ2d3rkM7x3F8jx3kmGOc44QYP&#10;9wVUrKN33X5oI67HqP7HF5+0RoPiXRfDvj7wb4R0HwLo+mfY4prC+We4j8mNUhXiRi3CgEkc+vev&#10;Tbj9jnwLdftN2/xebT7z/hOLaMwpc/a5PJCm3Nvjys7P9UxGcdTntWx8AvFP2j9nfwDqWr36/aL/&#10;AMP6fNNcXMwVp5Wto2ZiT1Ykkn1ruIZVuIlkjZZI3UMrKchgehB96OXqB8A/tR/s7/Hr4l/te2/j&#10;7S/hv4R1ZvB92sfhrUJtaMDG2hmeWEyRecAWy5JyvOce1e//ALKXi79obX/iHew/Frwr4U0Pw6un&#10;SPbT6XdrNK935sQVCBI2FMZlOcYyo55r6B7/AEOKgt9Utbu6khiuIJJof9ZGkgZo/qOo/Giy2QHj&#10;H7R//BPX4W/tSao2peJtAC6yyhW1CylNtcPgYG9l+/jtnP48V8J+HP8AgmT8WPhB8WNQ1LQPhN4M&#10;8RWNjqEraVLrOtCbMKufJZozKFLbQp5HX8q/Va4uY7OBpZpI4o4xlndgqqPcmm2GpW+qw+Za3ENz&#10;Hu27onDrn0yO/IoWuwO54L+zPL8Z/iMmv6N8bvBvg/TfDs9isFtDYTJcLcljh43UO427cdsVxPiz&#10;/git8EPEutSXlvpmsaSspy1vaag6xA5P3Qen0HFfW3Wqt7rtjptwsNxeWtvK4yqSSqrMOnAJo0uC&#10;0R+e3wE+B/7Sn7KdtfWfgP4QfDbT4bpysl3Jqay3Vygb5Q8jTbiMY4/rXrv7H/7MHjDWv2lfEnxc&#10;+L/g/SdB8dbLeLTLnS9UaaG4U28kE2+ISMoxGsQHA5JPNfW2OK+DtN+NPix/+C4954MbxDqx8KrZ&#10;bl0r7Q32UH+yEkzs6ffy31OaUpLmS8n+geZ9s/ETw2vjLwBrmkyQidNU0+e0aLfs80SRshG4crnP&#10;Ucjrx1r84fCv7K/7TXw//Zw8UfC7w/8ADXwXpfhnxY00l5/xPFnmV5Y442ZWkmOPliQY6A59a/S4&#10;axaHUDafarf7UOsPmr5g4z93OenNWKdragfBH7M//BKi1+InwXh0n41eCdN0XX/D7LZ6Zf6Lfhbi&#10;8twM75mjYqzAkgZxwBxmpvid/wAEv/Bv7ONlN4g8GeH5dY1G3tJHtX1KdrhYboBjHuB4VSdozx36&#10;V923N1FZQNLNJHDEgBZ3YKqj1JPFZPinWLOfwNq1wstveWsdrKGKOHRvkPBIPfOPaj0A/Kf4j6Z8&#10;fPiv4LvPD+teDfCs2magEEyR34jLbXWQYYSZHKg/pXrX7JvhPxD4E+DtvoviTSbLR5tNuJIrW3tr&#10;jz1EDYcEvuOTvd+/YVX/AG1fEt/4P/Zm8Talpd5PYX1utuY54W2yJm5iBwe3ykj8asfsceIr7xZ+&#10;zX4W1DUrqe+vriCVpZ5m3SSETSDk+wA/KpjrcDkf2hf2HfC3jzSdW1fRdFWPxPJG0kEcVwbeC4l6&#10;jeMheT34r538PfsN/EzQ3bzPBujXqrci5gEmrBfJIxgArIMjgdc9PrX37dX0Njt86aKHccKXcLn6&#10;Zr5Y/wCCh/xO1/wN498Bw6LrV9psN6ZftCW0xQTYkixuA69TWlPVpID6E+Dt/wCKtS8DQSeM7Oy0&#10;/XmkkEsVpIHiVAx2YIJ/h96m+K174isPAGoTeErS0vvECiM2kF0+2J8uofJyMfJuPXqBXRUVIHzp&#10;/wAJj+0j/wBCn4R/8C0/+OV718M9E8Y3Pwf0jXfFmkrY3l5NNazyW3z2onQhjGrAnkRyRMRn+L64&#10;0a+uv+COPhPSvi5+0LrngXxPY2us+Fde0Kaa6066UmN54nj8uVCOVkVXkAYEcM3PIFAHw/8AFl/G&#10;Q8IsvgPTbXV/EUk8aw2s7YV1Jw+ORz+NeNnxh+0kCR/wiXhHI6/6WnH/AJEr+kfxh+zv8D/+CcHw&#10;21r4oWHg20hutBh3Qzu7XE7SvIFjSPeSELOyruABAJ561+LXxE8Tw+NfHutaxa2a6bb6tfTXiWiy&#10;GQW6yOW2BjycZxn2oA5HwLcaxdeDNMk1+3t7XWmt0a9hgbdHHLjLBTk5GeOtYPxz1LxtpfhK3k8B&#10;6dp2p6w12omivZBHGINkhYglhzuCcZ7mu0oxzQB86f8ACY/tI/8AQp+Ef/AtP/jlfTvwKkkuvEfh&#10;dtejhhumaBrxFYeWk20FgD0xv469KzaBkEfXPH5igD3D9rXxD8X/AA/4f0hvhDoOg67qEtw66gmq&#10;3CwrFFtypUl1ySfrxX58/te+C/2jvjj8V/C+qeKvB3hPTtW8F3CXlslnfR+XMwdHG8+Yc/cUdQe1&#10;fpV+z3rF5rnw8jmvLyS7k8141Z+WVV4AJ/M5PrXG/tSvo5ubbbu/twKoOzoI+2/+g64PpigDxm0a&#10;Q20RmVRLsBcDoGxzXnvx81n4laQ+l/8ACvtJ0fVFlE3277dMI/K+55e3LLnq+evQV6NX1N+y9/wS&#10;S+Jv7Q66Dq1xb22g+EdZijvBqc06yM9uwVsoikksVbgHGCDnpQB+aun+L/2imvrdbjwp4TW3aRRK&#10;RdqSEJwcfvPTmvoSuh+LehW/hf4p+JtMs4JrWz07Vbq1hilfe8SJKyKrHuQAATXPZ4oA8w+O2ufF&#10;LSdasV8A6LouqWLQk3L3s4jZJNxwACwyNtcn4Y8WftAXHibT01Xwv4Wh0uS6iW8kjulZ0hLjeVHm&#10;ckLnFe90UAFeT/G/xB8XNL8Xwx+BdC0HUtHa1RpJbydY5BNufcMFxxtCdu5r1inQQvczLHGrSSSM&#10;FVVGWYnoAPU0AeGeAfFXx4vfGelw+IvDXhq10Vpgt3LBdK0kUWSW2jeeR6YPWvca+2vDH/BGHXIv&#10;2ZL34ieLPFdn4Za30SfWX0+S1ZntUSNpAsp7HauSByCQOtfEtAHjvxh8SfGbTfHNxH4N8P8Ah/UN&#10;BWOMxTXdwqSlio35Bcfxe1Q/CrxL8bL/AMf6fF4s8O+HbHw+xkF3Pa3KtKmEYpgbzn59o6dCa9oo&#10;oAK8V+KHib43WPj3UIfCvh3w7e6ArL9knublVlkGxS24bxj5t3avaqsabff2bqNvceVDP5EiyeXK&#10;u5JNpB2sO4OOfWgDxf4N+I/jHqfjeOLxpoHh/T9D8qQvPaXCvKHA+QYDnv7V7BVjVNRk1jVLm7mW&#10;JZbqR5XEaCNAWJJ2qOFHOAAAB7VXoA8L8deKfjxaeMtSj0Dwz4ZutFS4cWU01yqyPFnClgXGDjnp&#10;X01/wT51z44Xt69v8QPDPhjSfBsmnzT2l3YXSy3E14JowFZQ7ELs809Byq/Q8zXefBP4sN4D1gW1&#10;7LK2k3GQ6jnyXOPnH5YxQB9IV8h+NviH+2Ja+MdWj0PwF4BuNFjvZlsJptQRZJbcOwjZh5owxTaS&#10;MDmvrqKRZo1dTuVgCD6g13H7P+leH9T+JULeKplj0Oyt5ry6jP3roRxlvKX/AGmPT6UAfKv7Jfiv&#10;48a/r+sJ8XvDXhfQdPjt0bTn0q6WZpZSxDBgHbAC/Tmvr/Q/Gfir4U/AGSGxa70zT/GWpOv2lCUa&#10;dLeNQyqc5wTNgkDnZjPUDjZdd02w8aNfWGlq2lxTeZDY3khlBUdA7DBPrxj0r658e/F/wP8AtBfs&#10;T3eqato66fP4bmW1t7OzAQ2t0wAjERx/q2BBIx0U+gNAH4y6n8TP21H1K4MXw/8Ah7JCZWKO+opu&#10;YZOCf32ckfrXsf7IviX41eIovEH/AAuLw/4d0Fojb/2V/ZVys3ng+b52/DtjGIsdPvH0r2WigCvq&#10;z3EekXTWSpJeLC7Qq5wrPtO0E+m7H5180/CzwX/wUG+Na3DeGfhH8P8AU47Vgk7jV7eJIiemS9wB&#10;zX3B8Av2bPEH7Reo6hBocljH/ZaxvcNczbMB923A6n7pz6cetfeHwa+Fei/sUfAnUJtQvftH2UNq&#10;Gp3WOJHwFCov0CqO5NAH5C/s/wCmfGyw0vxBpnx48J6X4T8QWt35NvZ2cgkWSApyWIZurE456c9K&#10;8i/aT+GGofC+xvptD8u8luredtMilbA89UysbngbSxUZz0POD1/Qv9q/9rb/AIaTuLeFNBs9NtdP&#10;naS3uT81264I2s3ocg49VFfHv7WNncTaRo88a7rWKSRZGAztZguPzwaAPgT/AITH9pH/AKFPwj/4&#10;Fp/8cr1n4H6l401TwhNJ460/TtN1hbp1jis5BJGYAqEEkE87t/foBXaRRNcTJHGrSSSEKqqMlieg&#10;A9a9H/aY/Zi8RfsteI9D0zxFD5Vxr2i2msxqRhovNQF4mHZ45FdCO+3I4NAHj3xAudZtPBepSeHb&#10;e3utcjhZrKGdgsckv8IYkjA/GvDP+Ex/aR/6FPwj/wCBaf8AxyvouigDl/g7f+KtR8DQSeM7Kx0/&#10;XmkkEsNpIHiVAx2YIJ/h96m+K174isPAGoTeErS0vvECiM2kF0+2J8uofJyMfJuPXqBXRUUAfOp8&#10;XftJBQ3/AAiPhLaxIB+1ryR1/wCWnuPzr2r4X3niC+8B6fN4qtbWx19lb7XBbNuijO9gu05Ofl29&#10;69T/AGd/hRH8c/jb4b8Hve/2b/wkl6lglz5fmCJ3yEJUdRu2g47c9q9N/bd/4J5eJ/2HLfQbnXNW&#10;0rVrXxDNPDby2gZSvlBD8wbnkPx6YoA+VfjLqHizTPBEkvguxsdQ1wTIEgu5AkRQnDnJI/nXj3/C&#10;Y/tI/wDQp+Ef/AtP/jlfRdSWUAubyGNpEhWRlQu/3UGcZJ64HWgDR/ZWvNUm8ReE5fEdvb22sSIp&#10;vYoXzHHOUbhTk5AYjvzXtX7Vmu/FHQPh3ZTfCXRdF1zxI2oxpcQanOIYVtDFKXcEsvzeYIhjPRjx&#10;xXkfwiwnxO0UM7Kv2tQCvcnjH0J4+lfVNAHxj/wsv9tj/onfw5/8GUf/AMer688Fz6nc+DtJk1uG&#10;G31mSzhbUIYTujiuDGpkVTk5UPuAOTxWlRQB8V/tsfs8fGa+/b08G/Fr4W6Bo2tf8Iz4Z/swf2he&#10;xwx+c73quCrOrHEdwpBHGT7GpR8S/wBtg/8ANO/hz/4MU/8Aj1fZ9XbPQbi90e6vo/K8ixKiXdKA&#10;43HAwucnn0oAzLFpnsoTOFSYxqZAvIDYy2Px4r4I/a01f4laR45f/hAdG0fUi17dnUBezLH5J8xf&#10;L25YZ6vnr0FfftfI/jmLyfG+sJtaMJezDaTkr85oA+Z9P8X/ALRTX0C3HhTwmtuZFEpW7UlUzg4/&#10;eenNfQlGOP0ooA8w+O2ufFLSdasV8A6LouqWLQk3L3s4jZJNxwACwyNtcn4Y8WftAXHibT01Xwv4&#10;Wh0uS6iW8kjulZ0hLjeVHmckLnFe90UAcr8c/C1543+DXijR9OjWW/1PSri1t0ZgoaR42VRk8Dnu&#10;a8R8EaD8bvg38MPC/hzw74d8P3UOn2DC7a5u03pO1xMxUHeARsMZz6kjtX0xmjvQB4b4A8UfHa78&#10;Z6bF4h8N+GbXRJJwL2aC6VpI4u5UBzk/hXuVFFAHjvxh8SfGbTfHM8fg3w/4f1DQVjjMU11cKkpY&#10;gb8guP4uOlfTn/BKX9gX9pv9rb44eD9c8beDtD0L4O/bpf7W1u0v4TcYijkZVhiMhZiZ0jjY7SAH&#10;J7V6r+xl/wAEzfGv7aHhz+3tHvtH07w/b6gdPubi4lJlidVVmxGBzhZEPXnPtX7M/s2fAjS/2afg&#10;h4f8EaO0kljoNu0YkkPzTSM7SSSH03SOzY6DOBQB+c/7Rv7Omtfs9+NbizvbeV9JlkLWF8qkxTx8&#10;7RnoHAAyp5HUZBBPw38evHf7U2k/FrWbfwB4L8F6p4RjeMabdXt6kdxMpjQvuBlBH7wuOQOAK/eT&#10;9s/RtP1j9mbxbHqM0MCR2RnhkfA/fRkNGB7swC8c/Ma/LugD5x/Zm8aftLa38Uobf4oeEfB+j+FW&#10;t5TLc6deJLOJQMoABIxwT146V9JXdxJeTtJJgs2MlRjt/n8a3Php8LNc+LniSPStBsJr66f5mIGI&#10;4l9Xboq+5rU+NHwB8R/AS+0+38SQ29vPqkLzxJFL5mFU4OTjGQTQB8PfFjx/+1rp/wAStch8I+B/&#10;At94YivJF0u4ur9Fmmtw3yM480EMR1BArrP2UvF37Q3iD4h3kPxa8K+FND8Orp0j21xpd2s0z3Yl&#10;iCIQJGwvlmU5x1UetfQNHSgAr4h/aL8ZftZXcXiGCHwH4Hm8L2965tLj7ahuDbrMfLcjzcglQueO&#10;Mmvt6uP+NXjyy8IeD7q3uN0k+pQyQRRp947lwW9gM0AfC3wI1z4oatql+vj7RtF0y0WJTatYziRn&#10;fd8wIDHA216bRRQB883fjD9owXMgh8J+E2i3kITdqCVzx/y0r0L4B6z8RtXXVv8AhYOk6TpbRmL7&#10;B9hlEnmZ3+buwzYxiPHTqa9Er0j4KfAjTPi/4W8QXVx408P+Fr7RDE8dvqzmJL5HD/ccZO4FBkY/&#10;izQA/wCCnxN8Q2sf9h6fapqQ2O0CyZxbnBPLf3c9jxXmJ+Jf7bH/AETv4c/+DFP/AI9XvP7LMVva&#10;aPrER8v+0I7rZKVIbKAYXnuMhuRXq1AHk/7Jmv8Axc8QeFtUk+Luh6DoOrR3SrYR6XOJklh2AszE&#10;O2DuyMcV6F4+uNYtPAutS+H7e3utejsJ302GdtsU1yI2MSscjCl9oJJHFa1FAHxj/wALL/bY/wCi&#10;d/Dn/wAGUf8A8er6J/ZbvfilrXwskvvizoOlaHr0moyxW0emy+bbyW6pEQdwZhuDu2RnIG31r0Wv&#10;tT9gP4WeG/ip+zRrVp4ns7XUbODXJZVEw2m1/cQksrjBXOMnB5xzQB8EfGC+8S6b8MdcuPBtnZ6h&#10;4ohtXbTLa7fZBNMPuqxJGB7kivhj45fFn9rp7Gzsdd8F+CbOGctIq298hEuMfePmnpmv0i+IGjWv&#10;h7x1rFjY3EV1Z2t5NFbzRNuWWNXIUg9/lxXmH7Q2mW958Lr6eWFZJLQq8LnrGxdVJH4E8e1AH5sf&#10;DD4TfEjW/wBqjR/HnjDSdNsI4dJksrj7Jcoyo37wIAu4k5DDJ6V7h8Vr3xFYeANQm8JWlpfeIFEZ&#10;tILp9sT5dQ+TkY+TcevUCuiPFHagD50/4TH9pH/oU/CP/gWn/wAcr2v4X3fiC+8B6fN4qtbWx8QM&#10;rfa4LZt0UZ3sF2nJz8u3vXQUZoA5X4y6h4s0zwRJL4LsbHUNcEyBILuQJEUJw5ySP515DF41/aSS&#10;RSvhHwjuBBH+lrzj/tpX0RQpbeNv3s8UAfVfwkvfEWofDLQZ/Ftra2PieaxifVLe2YNDDcFRvVTk&#10;5APTBPFcn+1brnxQ0D4d2c3wm0XRdc8RtqMaXEGpziKFLQxyl3BLLlvMEQxnox44rv8Aw2bo6BZt&#10;fLGt55CecE+6Gxzir1AHxj/wsv8AbY/6J38Of/BlH/8AHq+vPBc+p3Pg7SZNbhht9Zks4W1CGE7o&#10;4rgxqZFU5OVD7gDk8VpUUAfL/wDwVa+BXxE/aU+Alh4Q8A6Vp+pC+1BLjUvtF0lu0KRYaMoXYAkt&#10;wRzxXB+GPFn7aXhPw3pul2/w9+HzW+m20VrGz6lGXZY1CAn991IGa+3MUDmgCGxaZ7KEzhUmMamQ&#10;LyA2Mtj8eK8d/a58S/G3w6+gf8Kd8O+HdeWYXH9q/wBq3Kw+QR5Xk7Muuc5lz1+6Oma9oooA+OdH&#10;+I/7Z0ur2q3vw/8Ah7HZtMi3DJqCFlTcNxH77rj+VfYOoRPcWFxHGxSSSNlVs/dOOD+dS0UAfnZ+&#10;0bc/Frwh4ths/Beg6PfRxRsL77fMI3jmDHgAsMgjBz71xfhjxZ+0BceJtPTVfC/haHS5LqJbySO6&#10;VnSEuN5UeZyQucV9P/F/Uf7U+JutSiPywLkxlc/3Pkz+O3Nc3mgArhfEfij42aD8aNKX4X+HfD+s&#10;WrQLg39yImac796kF1+XYENd1Xov7MOmQah8RZJJ4/Ma1tHliJHCtuVcn3wx/OgDm/g949/ay1H4&#10;n6HB4y8EeBtP8LTXSrqdzaXyPPBD/EUAlJJ+gNW/+Cev7Mni/wDZ/wDiZ8bdS8TWNvZ2fjTxM2pa&#10;U0dykpng825bcQpJQ7ZU4PPJ9K+oKckbSuFVWZmOAAOp9KAPmv8AaS8aftM6J8Vru3+GXhDwbrHh&#10;NYYjb3OoXqxzs+wbwQZFPDcDiqv7P3jj9qTV/i7o9v8AETwZ4L0rwdIZv7RurG9SS4i/dSGPaolY&#10;nMoQHg8E19Tazot34e1OWzvrea0u4TiSGVdrocA4IPTgiqtABXy/8evHf7U2k/FrWbfwB4L8F6p4&#10;RjeMabdXt6kdxMpjQvuBlBH7wuOQOAK+oKKAPnH9mfxn+0trfxRhg+KHhHwfo/hU28hludOvEknE&#10;oGUAAkY4LdeK+jqKKAPlL4seP/2tdP8AiXrkPhHwP4FvvDEd466XcXV+izTW4PyM4MoIYjqCBXWf&#10;so+Lv2hvEHxCvIfi14V8KaH4cXTpHtrjS7pZpnu/NiCIQJGwvlmU5x1UetfQNfYH7Bv7KngX4u/D&#10;6bxFrENxq12kz2U1pM2yGBwA2RtIJyrLzkY5+tAHx/1r5D8bfET9sO18ZatHofgHwDdaLHezLp80&#10;2oIsktuHYRMw80YYpgkYHNfr1/wUY/Z58OfDXwDoOq+G9Ch01VvWtrqSDdjDLuXdnP8AEDyfavkH&#10;qKAPDP2SvFXx48Qa9rCfF7wz4Z0LT47dG059KulmaWXcdwbDtgY+le50Vv2Xwy1jUvh1e+KobfzN&#10;I068jsrh1OWjdlLAkdl6DPqQKAPhe/8AiT+2kt7Mtv8AD34dtbiRvLLaigJXOFz++9Oa9k/ZF8S/&#10;GrxFF4g/4XF4f8O6C0Rt/wCyv7KuVm88HzfO34dsYxFjp94+ley45/SrWsaJd+H7sW99byWsxijm&#10;2SDDbJEDofxUg/Q0AZurvcx6TctZqr3ixOYVY4Vn2naCfTdj86+OD8S/22P+id/Dn/wYp/8AHq+z&#10;6KALX/BNW98feLv2TPjjc/G7wzoui+JrNLEaMdInEwa3aUckhn2/vggOcfL1wMkfJP8AwVS/Zq8e&#10;ftG+E/AJ8A6bZ6lqfhfXhqksdzdJboAqfLy5GfmA4HPNfrF+yh8NNP1b9iD4lXls0dzq2q29xHNH&#10;uyYxbxb4lK9jkuR65HpXyTQB81fs1/Fr9vPTPjj4dm8N/DH4W32vLM4soLvVI1hkcxuOT5wxgEkc&#10;9QK/a7/gnT4q/aC8ZfAm9uv2kfC/hbwj4+XWZoraz0C6W5tX08RQmKQssjjeZDOCM9FHHPPzV/wT&#10;Q8GR+J/2kBfSq23QtOnvEI+6JGKRDP8AwGVyP92v0UoA4H9p7VPH2g/s+eLrz4WaXpetfES302R/&#10;D9jqUoitLq7H3EkYsoCnudw+tfnGfj3/AMFaD/zQ/wCBf/g9h/8Akmv1aooA8X/YM8RfGrxZ+zhp&#10;t78fvDvh3wv8SpLm4W9sNEuBPZxwiVhCVZXcEmPBPzda0v21Nd+K3hn9mXxRffBHQ9E8SfFCFbf+&#10;xNO1icQWdyxuYRN5jl0AxbmZhlh8ygc5xXq1FAH5S/8AC+v+CtH/AEQ/4F/+DyH/AOSq/Qr9jfW/&#10;il4k/Zp8LX3xo0XRfD3xOmilOuadpE4ns7ZxPKIxG4ZgQYREx+Y8sR2xXqFFABRRRQAUUUUAFFFF&#10;ADQvFfBP/ByD+018Tf2Rf+CZOr+OPhTrN94d8Sab4g0yObUrSNZJLW1eUhyQ6ldrP5aHIIIfFffF&#10;cv8AF/4VeGfjb8NNX8JeMNKsNc8Na9A1pf2N6geC6jbqrA+/IPUEAjBxUyRUdz8k/wBur/grR8I/&#10;2lP+DeHVJbzxx4F+IfxD1XwjoK614d1O9e2ub/VFuLE3ayw2kkEqssgkkxEyL8owCnyn6l/4Jrf8&#10;FM/2f/DP/BPX4HafqfxO+G3hXULPwJosFzow1raNKkSyiVrfE0jyjY3ygSOzDbyxOSfmz9v3/g1B&#10;+CHir9m7xldfArwndab8VbpIDoIvfEU6abE/2iLzdyNuUL5IlwMHnH1ra/Zx/wCDSj9mmP8AZ88E&#10;r8SvDHiGT4hLodmPE0lh4nuRavqPkJ9pMWCAI/N34wAMHitE7pv0J5bJL+uh91f8PU/2b/8Aot3w&#10;3/8AB5D/APFV2XwU/a9+Fv7SWrXlj4B8e+F/GF5p0QnuodKv0uXt0J2hmCngE8c9a+Fz/wAGkf7G&#10;I/5lPxj/AOFTd/8AxVe8f8E7f+CQn7P/APwTY8e+I9W+D1nqVnq3iCzTT9TF1rcl/wDuo33gbXJ2&#10;Hd361PkD8j68ooooAKKKKACiiigAooooAKKKKACiiigAooooAKKKKACiiigAooooA/In/g4z/wCU&#10;m/8AwTR/7K0P/Tr4er9dq/In/g4z/wCUm/8AwTR/7K0P/Tr4er9dqACiiigAooooAjnTetfzyN8S&#10;dM/4I8/8HTnj3xl8W1uNN8C/FQXk2n6/LGTb2sOo+VMs+e8cU8bW7n+AZboM1/Q/nIr86f25/wBo&#10;z9kj9s39vCx/Y9+NHg3UdT8cBFn03U9RsY7WxikktftKR294ZRJvdPlAVNpcbc7qmMnGSa9PvK0t&#10;ZnrH7Y//AAWJ/Z9/Z4/Zr1jxdN8QfCfieS4sJG0fR9Mvo7u61udkxFDFGpJyzFRkjCgkngGvyH/4&#10;NJ/DeqfF34Xftj/DNZGsP+Et8OWlqshBUWc88WpW2QMfLjzBnHP7selfT37VX7Hf7C//AAQZtY/H&#10;1r8O28U+Pre3a/0Ww1fVnvlt3XKxyYmJCln4XCsWZT0wSPnv/g0p/aU0H4I+IviheeOEuLPUPjNr&#10;FnHp+pMB9nMsBuCUbptEkt0VDcjcgBwAWFrlSd+wfYVt7o0v+DWj9ujwL+wLe/Fz9nv40X1v8N/G&#10;z+JjqEEmtMLaG4lSJbae1LtwsiGEMAT84dsfdr4Z/wCCmP7RnhfxD8PfEOgaPqq65qGvXwnUo6yy&#10;RQrOJvOlK8BjtHpktkAYNfsh4H8K/sK/8HHHxL8dSz+Bdcs/HXgOaK31Sa9QaFq16haRRIBFKzyR&#10;q0TIxcBkLAEDIr8Yf+CjH7Pfg79gXwz4t+H+n6dHbeKrjUX0bdPk3bwxTZeXD/MqMEXB7+YMZpOX&#10;Mve8vwCNlI851/Vpr3/glbp4dmxFf+R1+8gvHYA/QkflWx4W+J3xCf8AZph+HUPw/wBcm1e6086b&#10;BqCjFsbWRTtkz7Rtj07+1en+B/2Wl8a/sX+HfA+tT3WmSSRx3s7RKvmxyNK020hgRkb9p+leu3uo&#10;af8ACf4cG4vrny9N8P2A82Z+vlxoBn6nb0HfirqSV7Ex8j5n+IGm6l8Df2fvCfwX0GZbjxl4uLpd&#10;NC3ywRyOWlbPZedmccqrn0rE/ab8SaB+z6fhh4O0PWZIz4Tv0n1dLV2DupaN3aQL1ZzvbbycHHTF&#10;eh/sfeFb74s+ONb+MHiCFluNYd7TQ4HB/wBFtVO0sPrjYD3w5/iryX9lz9n+y/aP+Ini7XfEF9dR&#10;azofiOO7eMBW8795IxRwwPylkIwPSp16hsfq1/wRS+OcXjT9s/wLqPgvVobzT9Umnsr7Y+1Wg8l2&#10;eNwRkEFVYAgfMq9Oo/eyM/Kv061/ID+wrq938O/2wfinZ+G7qfT9N0+7M0LWrGMWsyXDBApHTAMg&#10;yOoXrX9Rn/BN34v638dP2MvBXiTxEzzaxdQS2887Yzc+TPJAspx3YIM9OcnoaXRPuB7q/wBw1/JB&#10;/wAHCp03/hoO7/seF7bTV8Wa2ltGzFiEEygcnnnrg+tf1uXCNJbuqsY2IIDY+771/H7/AMFr9FvP&#10;DvirR9P1Cdbq+0/W9UtrmZZBIs0qNGrsGHDZYE5HWgD6g+EFvHex+F4ZnMccgtVZwcbQQtZ//Be8&#10;f8Yd6H6/8JZa8H/r1u66z9mP4Z/8Lbu9I0f7dHYldJa88xlLbhBbmZkAH8RVCAe2Mn1rj/8AgvPa&#10;i1/Ys8PxKzssPim1QFjuJAtbscn+tRV2+a/NE0vhRx37Nv8AwS7u/wBq74H+GfGHxW+IHjKS71LS&#10;IP7I03TJ44IdKsxGq26kOjg5j2ttUL15Ock4n7B2teL/ANjj/gpPqnwDv/EN94g8M6jHO1oLhiVU&#10;i1N5FMoJOxjGGRlU4JPQ7Qa++P2Yrlpf2X/hrEdgWHwvpoAC462sZJPqT/SvhvXj/wAdDGi/9eDY&#10;/wDBHN/+uqdS00Vb3dTn/wDgrbq3iqH/AIKN/DPTfB+qXWm65q2h2thZSRyFViluLu7gD46AgSZ3&#10;YyMZHI4+mv2Vf+CSHg74A/FzT/HVx8RfETXnhvS77UdQk1i4QWN3KltI7NhV3IMBsKxfLbeRivBv&#10;+CgnP/BY34Bf9ctKP/lSua++fjb8NtY+JP7PXj6z0mxurg3GhXloZkiYxwvLC8UYZsYXLsByepqI&#10;y/d3W93+A7an5o/CjT/EH/BXb4m+IvE3j3x/P4K+Huh3Yt9P0a0vUhdtwyqKHO3cqEF5WViSwAGP&#10;u3v2l/2SJP8Agn54a/4Wh8FfixqkzaJLF/aGl3+owXUk8bsEzhAqyKGYbkZOnIPFec/8Euv2Nvhb&#10;+1dpfiTQvGl9q2n+NNFu98dlFefZmmtSoUkIeSUkDBvTcmetfQnx6/4Jc/s3/s2eA5fEXjPxB4k0&#10;nS1kSFc37SSTyN91Y0UFnbqcAHABPQZrb4Q3d2d3+0r+3Vr2r/8ABLWD4reDkfTdZ8QQwWks0Xzn&#10;SJGmME7qTyCGRlVuoLq3NeDfsn/sEfCT9qr4T6b4i8QfGTxLqHjbWIBcXsVtq0ELWVw2cxtHKjuz&#10;KcAncN3bgg19GWvj34H/ALKH/BPfS5Vttc8WfCXW5ZbeFWsWnkufPeRzvSbyyql1YBmwM7cEgg15&#10;jL/wR5+Ef7RHgzTPG3wz8Ua54ZtNbtkvrMRTLcQw7gDhgTuVlbKlQ42lSO1K65pXX/AF0senf8E+&#10;/wBnH4yfsu/EnxN4c8Ta4niX4YBG/sW6uLwSXCOrLsZY8s0aFCwZCcblBHcn5N/aq8NeMPG//BaX&#10;WNA8D6xL4f13XFtbEalF9+xgbS4hPIp6giIPggg9gc813n7EvxF+I37Lf/BRWP4E614vPjjQLmKR&#10;HfzjN9k22r3CONxJRhtCspJ+99K0tNXd/wAHCl9np9gyOf8AqCrUSfvxb2s/0C1tA/aW/wCCOem/&#10;C34Fa94x8K+PPGt14w8NWUmrSPe3KGG88pTJIECKrxsVBIy78gDuTW18Dv2nfE3xz/4I3/ELWtY1&#10;K7m8ReGLS/0g6jv2zzeVFFLG5Yc7gkyqW6nbkkkkn7H/AGmOP2cPiB6/8I3qPH/brJXwd/wTO+H1&#10;58Uf+CRnxk8P2KtJqGqajqsVqgHM039nWjIn/AmAX8aIzs+V+Qct7WPPf2B/2VPG3/BSTwp/anj3&#10;x/4otfAfhKVdKsre2uP31zKFDuELZVcK6lpCrElgOxx037aP7C+vf8E6vBn/AAsT4W+PPE0miQSx&#10;W2p6dqc6yMyOcAtsVEljLYBUoCM5yeo9Y/4IOfFbR9S/Zt1rwa11DB4g0PWZ7uWzdwskkEqR7ZFB&#10;5IDK6nGduBnGRXXf8FqvH2j+Gv2NNQ0+6v7ddU1i6igsrMuDJc/MC7BeuEUFs9BwP4hWlRcu3kEN&#10;T5k/aI+J8Xxm/wCCe+o+Joo1h/tO1tmkiB4jkF5EjqPYOrY9sUvwc+Kq/BT/AIJ5aT4k8tZprCxl&#10;EEb/AHZJnuZEQH/Z3MCfYGuPv/C154Y/4JSyQ3kMkUk0KXW1lwVSXUEdD+KsrfQ0zVfDF14p/wCC&#10;WOmLZo8k1jF9sZEGSyR3chfP0XJP+7Wezfqv0COpU+A37J2oftVeGF8c+PvFOvM2sM7WkNpKsbBF&#10;YrvJZWVVJBwqqMAdeRj5r8WW95pXxcm0ma9vr600PWZLC2e5kLkLHNsA9M4UHAwPpX33+wh450/x&#10;f+zZ4dtbO4ja50eE2V3Du+eF1ZiMj0ZSpB6HNfLn7Y3w20H4T/F/T7PS9Vm1LU9b1aXV9Qjcrtsz&#10;LKpRAQO/zHBOcAHvW1NNTQLVH6DUUUVmAV+g3/BAP4U2Ws/Fvxd4ylv4DfaHYLptvY8eZi4YM03s&#10;B5O0Y4O9gcd/z5zx/wDXr7f/AOCC2gaveftdaxqFqsy6RY+H5Y79wpMbM80XlIT0DEqzDviNu2aA&#10;P0l/bo/Zul/au/Zi8SeCra4jtdQvkjnsppANqTwyLIgPBwrFdhI6K5r8Gfif8NdY+DvxB1bwvr9r&#10;9j1jRbg291CGDbHGDjIODwQciv6N/EviWw8IeHb7VtUuobHTdNge5urmZtsdvEilndj0CgAkn2r+&#10;ej9qf4oQfGn9o/xx4rtCzWeuaxc3VsWzloS5EZIPIygHB6fSgDgasaXYtqup21qrKrXMqwglSwBZ&#10;goyBzxntzVetj4fSTReO9De38zz1v4Gj8tQ7bhIuMAnDHPbPJxmgD179uT9iPUP2IdX8J6Tq2qQ6&#10;tqWvaa99cyW6FbaFxKU8pC3LbVAYscZLjgYyfCa/Tz/g4A8aeHV8OeBfD8mn/aPFkksl/BeBgPsl&#10;njY6EdT5j7SM8fum71+YdAHrH7HniNZfjHovhi/vZLTSfE96lgZQgf7NPL+7ilIP8PmMgfHJXJHI&#10;r53/AOC2Pw58Ufs/ftrfDHSb+4uLf7V4kWOQwT/u7lFezUgkdRjoD0Vh71658BNck8L/AB18F6nH&#10;HFNJpuvWNyElbbGxS4RsMew4wfT3r0b9rH9kyw/a8+JfgHxR4g1rUob7wLrTa2gjCSDUJWlgkZZS&#10;wPy5hHTHDGgDzL4TfCHxB8cPHOn+HfDWm3GpalqMqxRpGhKpk4Luf4VHUk8Cv6Gfg78O7X4RfCjw&#10;34VstxtfDul22mxFiCzLFEsYJIABJ28kAZPYdK+F/wDgmt4x0n4P+IPHGqaj9h0nw7pmhG/v7po1&#10;UQbJUA568hm4HUgd8CpNb/4OB/Blr41ltLPwRrl5oSvtW+a7jimkG4AuISDxtyQC+eB0oA4P/grj&#10;+zr8BtB+Jd5rkvjS48KePtY/0i80qzs/tsNy52/vXjXBhZl3Etkhjg4zkt8q6z+yZ4duP2btb8de&#10;F/iJp/izUNBuIUvdJtbGWCa3gdmRp2EuH2jMeDtx8zZPAzwn7TPxLX4x/tC+NPFEd5cX9trms3V3&#10;ayzoUcwNIxiG0k7QqFVC5OMYzXHadq91pBmNrcT25uIWt5fLcr5kbAhlb1BBxigCvRRU09n5Frbz&#10;eZAy3ClgFkDMmGK/MOq9M89qAIafbXElncxzRSNHNEweN0baykHIIPqDzn1plfY3/BKT9mL4O/tT&#10;eN5tJ8Yz62fFGlA3yac06JY6pApwQCAHBTchZM89emQAD7v0z4hXXxR/4JB6h4g8dG4mvNS8C3j3&#10;0iBTNM3kSKko7b2wj8/xNk1+JXQ1/SF4n+GOj+KfhlqHhGezjTQtS06TSpbaIeWot3jMZRcdPkOB&#10;jpX4a/t+fsTt+xJ8UbfRf+Ek03XbfVEe6tIY9y3lrACApnTG0bjuAIY7tjHAxQB4PRRUz2UiWUdw&#10;V/cySNGrZHLKFLcdeA6898+xoAhqWOymmtZJ1jdoYSFdwOEJzjP1wfyqKrFlqtxp9tdQwyMsV5H5&#10;cyfwuoYMAfxANAFeiiigArR8H+Frzxx4r03RrBY2vdWuY7SAOwRd7sFXJPAGTyTwKzq9e/ZP8SfD&#10;fwnrOp3njj+2F1T7NLFossKq1laTtGwWWYff4JGNoOOuCQKAPbU8Kw+CIY9Ht9SXWYtNRbYXyqVW&#10;5KgBmUNztJ4GecY70uf0PPt0pzxtHjcOWUFf9pSMqR7HqPUc10nwg+F9/wDGX4h6f4c01o4rrUGc&#10;CWRW8uIKpYlsDgYU/jigDH8N+G7/AMYa7a6XpdrNfaheNsggiXc8pxngfSvqjxJ+zcvwF/YT8SL4&#10;qk8jWtYvra6jhhCv5MqNiGMnv8pckg8Bj9D6l+yr+wFa/AvxYviLWNSXWNYtwRaLHH5cNvkYLckk&#10;tjI9gfWvT/2mPgovx7+EOpeHfPW2uJis9rMwyEmQ5XPseQcc4NAH5UUVpeMvCl54E8V6louoKsd9&#10;pNzJazhT8u9GKnBOMg4yD3HNZtAH1z/wSr+H2pN4p8QeKGWSPSVtf7OUk/LPMXRzxjJ2qPXq/wCX&#10;0j+2B4Zg8V/s3eK7O4vIbGP7J5/nyk7EaJhIoPPcoF79eh6V8e/8E/P2i9Q+G3xNsPCczedoXiS8&#10;WDy2PNvcPhUdfqcAjv17V9Wft8KH/ZQ8VfvFjwluQSfvf6RFx+PSgD8ywM14V8U/2hrq+1W603Tr&#10;e0OnwuYXaeISm4weeG42nkdCSD2zXutfOvxI+BGtaP4huJNPs5tQsbiUvE0I3Mm4/dZevUkZ5GBQ&#10;B337JP7aehfs3+LdN1DUPhT4L8QSWd15x1ArMuoRA8HYXkaIFeNuI16HnnNVP+Civ7Tkn7Vn7TOp&#10;eIbe6a40GG2t7bRomABtrfy1cqcfxeY7lgeQxI7Vx3gT9kr4nfErXrbTdG8B+Krq4umQI502WOBQ&#10;67lZ5WUIilfmDMwBHIzWP8b/AIM6/wDs/fFHVvCPia1a11bSJfKf/nnMvVZEJ+8jKQQfQjp0oA5O&#10;iiigAooooA7HTr7VvgH4l8MeItD1yzj1ySzXVbaaycSyaaXLqqueiyhVLbf4Q6854Fj4uftK+O/j&#10;3pul2vjLxPqniSLRWlayN/J50kHmY34cjf8ANtTOW52jjisT4ZfDvUvi18Q9F8MaNGkmqa9eRWNq&#10;sh2qZJGCgs3ZepJxwoJ6Ct79ob9nHxN+y/44i8N+LI7K31p7VbyS2t7gXBgR2YKGK/LuO3OATwRn&#10;B4oA4OiiigDovhQ0g+JWh+XH5jfa4+D6ev4Zz+FfVVcL4l/YH8ffsuWPg/xr4sj0ePSNY1KG1hFp&#10;fLcSIZY2dGbb8u04xkEjkeoz3WaACiini2kNt53lv5IO0vt+UHGcZ6dMn8KAPi740+KtUs/+C23w&#10;j0eLUb6HS7jwbcTTWazssEjhNWIYpnBPypyR/CPQV9veFfCt/wCNdftdL0u3e6vrx/LijXHPckns&#10;B1OTgYrxPxZ+xzpvjb9srwr8ZW1LUk1fwnpDaRBYRxqbeZHF0NzHG7I+1N0OPlHvX014Z8H+IvAX&#10;wz1Xxg9vdaXZago0eynkBja5eUkyeX0yvlxyKSOMt9cAHDz2MttevbyIVmjcxsv91hxivk/4s3Ut&#10;38S9daaNI5Y72WFlTGBsbZ24J+Xkjqea+qjyfxr5b+NOgf8ACOfEvVovm8uaY3CEjqJMPx9CxHH9&#10;2gDL8Da3F4Y8b6RqU8KzQ6few3MkbIHWRUkViu3jcMDGCcHpVbXGs/7cvf7NNwdN8+T7KbhQsxi3&#10;HYXA4DbcZA4zntTNMkt49Rt2uo5JLVZVMyRttZkyNwU9iRnHXFW/GlzpV94u1SbQrW5sdFmupXsb&#10;a4l82aCEsSiO/G5lXAzjnFAGZSshUDP8QyPekoJyKAOH/aVvJtP/AGe/Gs8EskM8Wi3TJIjYdD5T&#10;Ywe2COvWsT9ijUrjV/2XfCVxdTSXNxLBKXkkYsznz5ByTyegruviJ4Nh+IvgPWNBuJpLeDWLOWzk&#10;ljALxrIpUlc8ZGe9Wf2YP2ebvRtG8L/Dnw0txrF88osbASbVkuZJZGZVPQDJcDJwPegDQorW8b+A&#10;dc+GniOfR/EOkalomqW2PMtL63eCZQeh2sAcHseh7Vk0AfW/7Df/AAVh1r9jbwZZeEl8I6Jqnhlb&#10;17u7kSSaPUJmk++29naPIwmAEUYTHU76/Yb4QfFPSfjb8MdD8WaFN9o0nXrVbu3YjawB6qw7MpBU&#10;jsQa/nC6/wD1q/cn/gj/AA30X/BPbwGt9A1v/wAfz26tkM8JvZ2ViD65JGOCu0jrQB1P/BRDT1vv&#10;2WNeY3Hk/Z5baXBYgS/vkGz3zn88V+bNfpZ/wUA8OSeIP2WPEWyRYzp5guzubAbbKmR+RP44r806&#10;APtf/gk8Jm8M+Mt0Y+zrdWxjcn+Mo+4Y+gQ5zzn8a8K/bi+MupfFf46ara3W2Kw8N3M2nWMIX7gR&#10;truSRnc5XPoBgDPU8B4E+LfiT4Y3Ak0HWL3Tf3izOsUhVHYcgkdD0x9K1vEPw98YfEWym8cLot5q&#10;Fnrl5M81xZ27SLHPvy4ZQCVznIPTkAHIIABw1Okk3/dVVwAOM84/H/PtU2q6RdaDqElpfWtxZXUJ&#10;xJDPGY5Iz1wVYAg45war0AFeW/tbaNNr+jaBeW1gu7S45be5khBLSqzBkdhjqDvG4dQFyBjLepVx&#10;/wAd9XuNE+F2pSW25ZJAkRZeNquwVs/UHH40AfMdFFFABR1H+f8APNFKDhMcDdg5PbGe/wCJ/KgC&#10;74f8SX3hXUVu9PupLW4X+JD1HXBHQj2Ofxr2z9nbx74o+JOu6stzF/aGn6bZi7upliCiyXzEiDZU&#10;D7zyKPxrwWvuz/ghN8Orjx98XviDFeWq3XhWbw6LHUo3AKSSSzxmJeuQdscrAgcbeo4yAc/RXvv7&#10;YH7PngP9nvWmsdO1nV7zVryLzoNPGwraAn5TI/XBwcLjcfUDBrwKgAxzX3V8Q/hzb/s/f8E7tSsd&#10;D1AzTapFBdz3Rfy2uPtDxCTYM8Dy/lx/dByCSc/CyEBl3LuXPIz1Fej/ALRf7RV98eNasGVZtP0b&#10;TLOC2tdPEmY4iqAM3vlt2CecYHagDzf/AD9f8+leO/tW63eW8el2MbvHZXAeWTBwJWXAAP0BJx71&#10;7FivBf2q726fxjY28hb7Ilp5kY/h3M7Bjn1+Ufp60AfEms69fR/8FJNJ09bu6Fi/h4yGDzD5RbbK&#10;c7emeBzX0u2n2qeHY7v7cjXz3Lwi0CHckaqp8wt0AJbaAOu1umOfMrz4AWN5+0Pa/EQ392t/a2B0&#10;8WoC+Sy4Ybs4zn5j37V6jovg7VvEmn6hd6fpeoX1rpUQnvZre3eSO0jLBQ8jAEKCSBk8ZIoAza+q&#10;P+COvgDwr8Sv2xY9N8W2ul6hato901naXsYdLq4+QAKD/EIjK3/AT9a+V6+wv+COH7MPir4j/tUe&#10;HfG0On3lr4T8JyyXNxqTxssM8vlOiwRv0ZyXBYDICg5xkAgHyz8TPCN34D+IuuaLqFmdPvNLv5ra&#10;W2KsvklHYbQG+bbxxk8isWJ/KlV8fMrBhX3N/wAF5fhPqHh39pzR/FUemeXomvaLFB9tihCxyXUU&#10;s3mI7Dq+xojlsEjgZCnHwueBQB9deEvFVp4w0eC8s5VkWZQSoPzRtjBBHsa0ypU4IIOcYNcH+wvp&#10;WofBP4xeG/HepW8d1pljI0sulSjJvYniePLA8AjfuXIPKjpXtPx2+I9p8Wvilqmv2OlQaLa3rL5d&#10;pEBiMKoUE4ABY4JJAAyaAORooooA+VP+CzXiXUPCf7DWrXmmX11p90uq2Sia3laKQAy8jKkHkV9D&#10;/By4e7+EfhWaRnlkk0e0d3Y7izGFCST3yfx5rlP2vP2YNN/a++Ct14J1XUr3SrO6uYbo3FqqtKGj&#10;bcB8wI5rv/CPh5PCPhTTNJidpo9LtIrRHf7zrGgUE/XAPFAGhRR/+qigAooooA+X/jkip8V9YVQi&#10;7pVb5RjkopJ/HOT6kmo/gl8O1+Lnxi8L+FXvBp6+ItUttONyV3eSJZFQtgdSM9Km+Ox3fFjWPm3f&#10;OgyRj/lmn8ug+lb37GWrQaD+1t8M7y4ufsdvD4n09pJsDEY+0R5JzwBg8n6mgD6K/bb/AOCVvhr9&#10;jDwLP4q1L4h3l5p91cC20nTF0tReXcpJby2fzNiqqDLSbf8AgHIFfLvwC8TN4b+JFmqx+Ympf6I3&#10;zY27iCCPXBA/DIr9ef8Agrv+yH4i/au+AGlt4ShW+17wretfxWW4K19E6bHRCSF3DAYA9dpA5IB/&#10;KHwJ+zB8Rz40hL+CfF9gmkzie9uZtIniSwRBvZ3ZkAXCqW5IoA99rwn/AIN2fD8/xk/bH/aEm8R+&#10;IJV0jwX4y+37LyfepSO6utsMYbKgFlUFf7oOOle7V5D+y9+yJpv7Lvir4iappmr6lqDfETV/7Yu4&#10;rgKqW775n2ptAyP3zdcnigD6A+LXxHvfiz8RtW8QagsSXGpTlykSBVjUfKq++1QBk8mudo5yfpk0&#10;UAFTWFhNql9Da28Uk1xcOI4o0G5nY8AAepqGvsH/AIJv/swLf3Fv8RNSms7iGHfFptsjCRo5ASrv&#10;J/cYAHaOuGB9MgHguqfsjfEfSdLsbyTwrqrw6gu6MRR+Y8eTgB1HKk9gcVyHjfwDq/w41ddP1uxm&#10;06+aITGCXiRFOcbh2JxnB5xg96/X4RYFflP+1Rq0utftF+NJpTJuXVriFfMGCqoxQD8AAPYUAcCO&#10;a/Tn9h/4b2vw3/Zy8PrbtM8muQJq9w0nBMkyKcAdlChVHrtz3r83/h22ir430pvEa3B0NbhDeCD/&#10;AFhj6nH8j7V+tnhJ7CTwtpraU0Laa1rEbMw/6swlAY9v+ztxj2oAqfEfS9J1fwPqkOvWcF9pItnk&#10;uoZU3I6ICxyPbGfrX5EXDJJcyNGpjjZyVUtuKjPAz3xX6g/tf/Gu3+B3wUv9Qkh+03Wo5060iPRp&#10;ZEflvYKGb8Md6/LugAroIfibq9r8MpPCMNx5OizXx1GaKMbWnlKKnzHuoCAgYAzz9Ofq9q/hnUtA&#10;htJL7T72zjvovPtmnhaMTp/eUkcj3FAFEMynKttIOQR1FTX2oT6pdNPcTSzzPjdJI25jwB1PsAPw&#10;7DioaKAHwBWmUSMVU5G4HG3PQn1wecUr2sqbN0cg8wBk+X74POR61Hjmv0z/AGSfgtb+Gf2fPCsG&#10;v6Vp9xqsdu8xM0KSvCsrtIq5x2Rhkc4PHbNAHiX7F/gDVPh1+y/8SvEOsC50uz1bTpfsgcAPtjgl&#10;zIFI7lwFz1Ixj1/Gn/gsV4s1PwrZfB3+zdRvtPN34yhim+zztH5qcZVsEZHPQ1/Qt+2L4cl139l7&#10;xja2pMbx2BnATj5YnWUr9CqEV+LP7Wv7H2lftbQeEY9U1bUNL/4RHV01eA2qofPdf4W3A4H05oA+&#10;7f8AgmK2pD9oeb7LvFidLlF9wdu3cmz8d+3GewNfoXXwn/wSlium+KHiZ1YizXTY1lGODIZRt/IC&#10;T86+7KACiiigAooooAKKKKACiiigAooooAKKKKACvzx/4OivGes/D7/gjr481PQdW1PRNSh1XSFj&#10;u7C6e2nQNfRBgHQhhkEg88g1+h1fm/8A8HXTY/4Is/EL/sLaN/6Xw1nU2+a/MqG59Af8EYNcvvFX&#10;/BKT4A6jqV5dahqF74L0+We5uZWmmmcxDLO7ElmPqTXxb+3B+3D8V/hx/wAHNvwC+D+i+NtW0/4b&#10;eJtDsrnVNBiEf2a8kdtS3M2V3ZPkx5wR9we9fZH/AARBOP8AgkX+zvn/AKEfTv8A0UK/OH/got8/&#10;/B3/APsysOf+KcsB+TavXRK3tfvMo/w/kfuLI3Ar8N/+Ddk5/wCC6P7dftrGpf8Ap7nr9yH+6K/D&#10;j/g3Y4/4Lp/t1/8AYZ1L/wBPc9Zw+P5P9C5fB80fuVRRRQAUUUUAFFFFABRRRQAUUUUAFFFFABRR&#10;RQAUUUUAFFFFABRRRQB+RP8AwcZ/8pN/+CaP/ZWh/wCnXw9X67V+RP8AwcZ/8pN/+CaP/ZWh/wCn&#10;Xw9X67UAFFFFABRRRQAAYFfEv/BVv/ghf8L/APgqpd6Pr2t32qeDfH3h6IW9j4k0gD7R5IcusUqk&#10;gOquSynIZSxwe1fbVFA7n833/BQz/g3c+IXwY8RaJ4h8dfFb4h/GzwzFbLAbq+mnuZNPKFtsLmSS&#10;Qxx4YbSOPmYcHGen/Yi/Y+1/4zfEnwv4X8G6HcWmk2M8IkuYomjttNt0cEuXxgH5TjuxHfmv6FLm&#10;xivYmjmjjljf7yuoYN+dQ6doNno8e20tbe1XGMQxiMfpQLzPzN/bg/4NmfBPx/8A2jdQ+MHwq+I3&#10;i/4GePtane71G48PSNHFPPIcyzIUdJIWcks21sMxJwM1+PZ/YcsdN+N+o+JPG3jLxF8UNes711j1&#10;LXLp7p7kROVjkkd2dpOApGWI+or+sCRN6EV+Jv8AwUd/4Js+I/2UfFOqeKrNoL/wDqWoE2d0JFWa&#10;0aViVgkTAOV5AKggqueOQBKwbnxr8QPiHovwt8OSavr19Hp+nxssbzOCQGY/KMDPWuS+Pfwif9pD&#10;4f2OmW+uSabo13LHd3Jij3G9j4ZEzkYHQ/UL6Vxn/BST5f2WtS/6/rUf+RK9f+GZz8OPD54/5Bts&#10;fp+6SgDoZF02z0nSdP0nR7HRLHSdPhsEgtN2yTy12mQ7iTvbqecZ9O3zP8cfgTofgP4oR69pPjq+&#10;8Aap40uDbPFAheO/nYjOB2YswPPckgjNfSVfOP7demXGsfEn4M2dpDJcXVz4njihjRSzyO0sACqP&#10;Uk4x70dbgtND6K/4J1/sxfDb4QfFHR9H8WXesTaL4g1CP+2NTQj7TOzHapYnO1AWJOMkZY8k1+1n&#10;7TH/AAUZ+Gf/AATwstL8AaVo82qahpNlHHFpWnsqRafCF+TzHPRjwSPvENk9a/Pb9kr/AIJd/E74&#10;3fFDSY9Y8M6p4b8MQ3EU+oX+o2/khoQ/zLGrY3udpXAGMkZ46xf8FXvgd4k+Fv7Y3i7VNUtLttJ8&#10;TXh1HTr0gtFLG4GU3AAAoQV29QFHXqQD9K/2L/8Agqb4G/bH8SSeH7W1vvDviJYzLFZXrK32tFxu&#10;MbrwSOTt64Ga/Bn/AIKV/s9af+2T8ePEeoXGqTaTFD4l1W+h+zxCQSLPcFsfMRgADIr7D/4JJfA7&#10;xL8SP2yPCms6ZZ3kekeGLk3+o3oBSKNAjDy9xBBLlgu3qVJ6Y3D1z/goH/wR78T+FvG3iTxt4Akt&#10;tW8O3kkupy6bJN5d5Ysx3yIm7iVdxYqAd2PlwSASAfHv7I3xNsP2fPiNZahqFvNeafHpF5pEhiA8&#10;xBPZy24kHbgupI9AQK6b9sr9k/Sf28vgtpvh+41650mxj1KPVYry0hWZpCkcse3DEYH7xjn1XHrX&#10;kv8AY90b37L9luPtW/yzCIzv35wRtxnPbp14r9rP+CTP7N1/8J/2O9Hg8YaTHHq2oXk+qwQXcKtL&#10;ZQy7Qi8gFchN5XkgueewUlfRhHTRHy3+y/8A8E7/ABxq3wW8N2mk28Y0zR7GDS4Li+b7O9wkESIJ&#10;QuOjYHTv04r57/aG/wCCPt98Bv8Agodp/wAada1q+a8S1CQW0NqDZT7rF7Ur5uc7gGJxjqvpX6x/&#10;thftcw/sx6VZ2Om2EF9r2pRs9vFISsFtGPl3uFwSN3AUEE4PIr5wt/8AgpJr3ijSNR0zxVoOg6jZ&#10;31pPDHJBC8bwyMjBCQzMCoOMjAOOcmnbW4H53fHP9gvTPjj+1n4H+LFz4gvrC+8ErbLDYR26vFde&#10;RcSTjc5IIyZMHA6Cv09/4Jl+KG8ZeHvFvgbVrWG/0X7OLlYpIxtIkJR0J98gjuDmvj/vXafAr456&#10;1+z742/trRmjcyRtDPbyE+VcKegYDHQ4II5yBzSSS0A+Jf2uv+CSXgv41/GLU/GHhjUtU+G/iaa8&#10;lmkfSj+6MuT8wGQVY/xMrcnnqSa4Xwz/AMEXLHxB4vs9U+JnxM8X/EKKxYbLS+ndldRg7TI7swUk&#10;YIXGR3FfcU8zXMrSSMzSSHczHuTyaIQjTKJGZYyRuKruYDvgcZI9MimD1OQ8d/A3wt8R/hFceBdU&#10;0e1k8L3FolkLFE2Rwxpjy9mPulNo2kdCBXx8v/BF3UPBV1dQeB/jR448LaLdsXaxt5pIlyePm8t1&#10;DcdyK+7qKFoB8/fsdf8ABOjwb+x9qd7rNncX3iLxVqUZin1jUSGmCtyyoOdu4gZOST61o+F/+CdU&#10;Ov8A/BQFvjNpurapfa9eQmFNFitVZGAshbnDZ3EhVLYx7V7hXbfs6/F0/Av4u6T4la0F9DYsyTRD&#10;77RurI23kDcFOVzx2oeruB5n8TPAw8ceBvEHhu7aax/texudMnbZ+8gEiNGTtP8AEu4nB7ivG/2X&#10;f2dfDX/BNj9nbxBaXXiW4vtBgv59evNQu7cRG3VoYY2GEzkDyQc9cmvpr4s+LLXx58T/ABDrllDN&#10;b2usajNeRRTY8yMSOz4OOM/MR1OK+d/+Cin/ACY18U/+xfuf5UW1uB4140/4JjfDf9rLxDp3xR+G&#10;njLVPAk3iFxdrqejBkhlyxVpkUFWjJwSdpAJHSqfgz/gjr4d0bxS3i34leNPE3xPvNMXz0h1GZ2j&#10;kEY3BZGZmZ1OMbcgYr2H/gmL837BXwx/7BJH0/ey17tPCtxE0bKrLIMMD3FC0A+Iv2lNCuP2kvhx&#10;qvhi81KbStO1JYo1jtFAjt0ikR0VY+BxsA9h9KyPhD8KbX4TfCvTfCizNqVnp0Twb54wPOVnZiGX&#10;kfxYx3r7O8I/8Ew/E3xc8JeKvFHhzUdOttB8NxvczLfCQSMFikkZI9qsHKhAMcHLivluiwHzf4o/&#10;4J3WEHim41Twb4p1rwe10TvhtHZVUHnCsrBsZ6A54rm/Cn7E3gD4mu0Gj+ML/UNc8Nai/wDbN40X&#10;mTTzEgCNt3TBjfoTnJyelfWlfNf7BH/JR/jN/wBjIfx/e3NNSaA+ntD0G+8Tarb2Gm2d1fX10/lw&#10;29vE0ksreiqoJJ+lfbP7AX/BH7XvjZq19qnxO03VvDHheO3eO2hyIr26nJwGAOdqKAScjk4+tfNH&#10;7F+u3nhr9rj4aXmnxrPdR+JtPjjizjzd86IVz2yrEZPHev3E/ag/a/8AAv7Ivhe31Lxlqws2vGK2&#10;lnCvmXN1jGSiDkgZGSeBkZpAfGPi3/g3y0u416FtE8fXttp+398l3aCSUHH8JBA5OOuK+wv2N/2L&#10;vCv7F3w2k0Lw8sl1dX0iz6jqM4Hn3sgXAzjoi5O1RwNx7k54v9m7/gqv8Jf2mfFsWg6XqV5o2sXC&#10;7obXVohbmcjJKo2SjMAM4zkjoDg4+kFnWRQy4ZSM5BzQB4n/AMFF/hjrfxi/Yx8eeH/Dsck+sXlk&#10;klvDHjdceVNHK0a57sqFQO5IFfgjfWE+mX01rdQy29xbOySxSoUeJgcFSDyDnI55Ff0uPFvGD/8A&#10;rr8Cv+CkMdnF+3T8TksY1jt11t8qo/5aYXzD+L7j9SfrQB4lXbfs6fEfR/hB8bfDvijXtD/4SPTt&#10;Du1u2sPN8vznTJjJODkK+1sHg7cHrXFwqskiqzrGpOCxBwv1xz+VEUTTyrGilnYgBV5Y56YH9KAP&#10;q7/gp/8Ato+E/wBtm2+HuvaFYXWm6vptte2uq21xgtFloGjAI+8ufMIPvjjFfJ9fWH7HX/BM/wAY&#10;/tIfAv4geIP7JaxmGnxr4bN6pi+3XSzLI5jBxwY0ePeeMzDrgkfNPj34da78LvEEuk+ItJv9G1KE&#10;kNb3cJicYJHQ9uOooA6D9l7w+vin9pb4f6e9p/aEd54k06GS37SobqMMvQgAgnJxwOa+0P2wPhHp&#10;f7IXxh8E+F9e8U6PZv8AFLVjo3hIXLskup3JeJBDgKQGDTwrk4BMg969Q/4JH/sk/DXwD8Ko/ibc&#10;appPijx1ZQy3M32a9S4i0FNmfLVV6SlD8zHJBbAxg5/NH/guX+0l4o+Nn7Zf7Ket6hfTW4sPHvna&#10;bbwvtTTh9s04rsx/ENqkt1JUH2oA/U/4m/8ABPDX9G/YN+Imi2Uo1Dxl4ggtp/s0B/dlLa4jn8hS&#10;R8zEK3oCwT0r8j9R0C+0fW5NMurO6t9Qhl8mS2liZZkfptKkZ3dvWv2p/wCCcv7TWufFK81Pwp4i&#10;un1KfTbQXdndSnMpjDqjI5/iwWXDHnrnPGPpaf4caBda1/aUmi6XJqBXb9oa1QyYzuxuxnrg/hQB&#10;/OBrmhX3hnVp9P1K1ubC9t3CzQXEbRyRt1wVPIOOcGpNH8NXmu2GpXVvFut9JgFxcueFjUyJGOfU&#10;s6jH19K+vP8AguTr9neftmNplroljp02maXA1xexQ7JtTeRQ252/iVFCoD2IYZ6AfIVhqd/9ik0u&#10;1mufs+pSxmS2jJIuJE3CPK9yC7Y4/iPvQBRoJ3D/AAq1Z6FfahqaWUNndTXkjiNYEiZpCxOAu3Gc&#10;54r7qP8AwQ68U+If2W/DPiLR7qe3+Il3C9zquh6hPGtuyM7GFIm2AxyCMx7lkYjdnBGMEA+C6/Qz&#10;/gh1+yF4lf4pL8WNQtXsfDtrYz22lyOcHUJZCY3ZQD91AHGTxnGPUeUfDn/giz8cPGfia3tdU0aw&#10;8N6c0oSe+vL2J1hXuwjRi7+gAHUjOBzX7BfAz4R6f8CvhD4d8H6W80lj4dsY7KKSU/PLsHLt7k5P&#10;pzQB1tfjn/wXa8Ff2H+15Y6x/aFvcrrmjw/6Ks26a0MRZMMv8KtwV9Tur9avih8VNC+DXgTUPEni&#10;TUIdL0fTI/MuLiU8IMgAY6kkkAAckmvwL/bM+M1v+0H+094y8XWVzc3em6vqDvYtcRmN1twNsa7S&#10;TjaoHf3wM4oA8xozRQVKhSeA2cH1xQAUUda774Lfsy+Nvj34+sfDvh3QNSuLy9lCGR4GSG3XcA0k&#10;jkYVVzkk0AcDmiv2a+Nn/BOz4N6l8Etb8M6LpPgqx+IU2irbWl5JLHHObtFXbKcnKl3UZYjJ3c5r&#10;8bNT06bR9RuLS4Ty7i1kaKVM52MpII/DFAEFWtH0i71/U7ex0+1uLy9unEcNvBGXlmYnhVVeST6C&#10;qvevZv8Agnlpuual+2x8NV8PxytfQ67byyFELBLYMDcM4H8JiMgPtn1xQB+rXwS/YG0bxH+yr8Pd&#10;H8c2c9v4o0XR4re4uLeQLPEeWELHBVgm4KMjI29a9e+CP7LHg/4ASTTaDYyfbLhdkl1cP5k2zrtB&#10;wAq55wBz3zgVu+Pfi/4X+FUcbeINb0/S/M/1azyhWf6Dqfwq/wCDviJofxD0/wC1aHqun6tbhipk&#10;tphIoPpxQBtY4ppfinV5z+1F8az8Avg7qPiGK3jurxSttaRSH920znClu5UcsQMEgYyKAPzz/a70&#10;W80H9pbxnDeKPNk1KS5TH/POU+Yn5qymvOa2PH/jvVPib4xvte1m4+1alqL75pNoUcAKAAOAAoAA&#10;7AVj0Aelfse3iWH7Tvgl5IPPVtSSLbk8FwVDcf3Swb0+Wv0A/a8+Fd98Y/gBrmhaWc6hIsc8CFsL&#10;K0civsP12kc98HtXwP8AsVy2sP7Ufg1ryVoYvtpCEZ+aUo4jXj1bA/Hmv1F20Afjx4j8Jan4Qv5L&#10;XVNPu9PuImKsk8RTBH16/Uela3wq8VaH4Q8V2t5r2gr4gsopQz27TmMFRnIx36g4JAOK+1f+Cn3g&#10;O41/4LWOrWkKMui6gsl0RgMsbgpuPc4YoMe5NfAlAH67fDPxbpXj34faTrGjhf7MvrZJLdQm3yx/&#10;dx2KkYx6ivyp/wCCv37avhf4r/E7VPBGl+D9DvrrwvPLp8/iG5jYXaTISkiRFSvyo24fPuUtk4r9&#10;JP2O/BV54A/Zq8L6bfJ5d0tq1w8ZI+TzpHlC8eiuB/ia/I//AIKO/sQ+Nfgr+0b4q1eLRL7UPDPi&#10;LVbjU7C+tIHljVZ5Wk8ljyQ6bipz1xnocAA+X6KlvrKbTLyS3uIpILiFzHJE67WjYHBBB71FQBal&#10;0S8h0SHUmtpl0+4ne2iuCv7t5UVHdAfULIhx6MKq17V8RPi4fEH7C/w78KW+lWOm2+j+JNVe7mhi&#10;bdqcwitWjmdiPvBbh0Kq3RUyB8uPFen50Afq1/wQv/ZM0PT/AIPN8VNV0pJvEWoX9zbaRdS/N9nt&#10;EUROyDoGaQTKW64GOh543/gsr+wJ4z8e/GD/AIWV4Q0u416y1CzittStbVN1xbSRDYsgT+JWTaOO&#10;QV6c5r7Q/wCCdui2uhfsPfC+GzhW3jk8P2tyVDFt0kqeZI3zcgs7scdBnA4wa9S8e6bd6z4F1qz0&#10;+b7PqFzYzxWsuAfKlaNgjfgSDQB/NzdWsljcyQzRyQzQuUkR12sjDqCOxHcGvRv2RP2frz9pn9oD&#10;w74Tt7e+ms724DahJbL81var80r5PAwoIBPUsB3rh/GXhfVPBXirUNJ1q1uLLV9PuHgu4JwRJHIp&#10;IIOffPU816Z+xp+2P4k/Ys+KH/CQaDHa3dpfKlvqlhOm5b23DBiqsOUcc4YdCeQRlSAcx8f/AI3+&#10;Ivjv8Sr7WvEF9cTSrK8VrbNITDp8KnCwxL0VVAAwOuM8mul8I/tSS6Zo8dvqdlJdzwoFE0bgGTHQ&#10;sD39T3r6C/4K3/sj+G/BOl+F/jJ4Hia18O/EZlnvLXzBsiubiI3KSRqPuq6byQCQGXgDOK+Rvhv8&#10;L9Q+Jd/JHa7Ybe3wZp5B8seegx3J9BQB9O6Dqn9uaHZ3wXZ9shSYDOdu4A9fxr6K/wCCf3jZZ/ij&#10;H4H1TT7HV/D3iXzJJba5t1lWKaOJnWUZHXC49s56ivJfhJ8OvDfiPRvC/hpdSbQNZht0sJ7u73Pp&#10;93KGKo+cs8RZSoOdybs4CjAH3h+yj+wrp/7PWvya9qGof2zrux4YHWLy4bVG4YqCSSzDIyexPqaA&#10;PD/2jf8Agpz8K/2Tf2kbX4L+E9J8Nx+PL+2+1G1Ft5XnInmscFV+Yr5MudxyCpArqdM+Pel/8FA/&#10;Bl54B1a2Tw34jkb7dpsqP5kMssQY4OQD9wvkemT2r8sv+CoXwkv/AAB/wc0/De22tdLr3g281i0E&#10;QLM0Uv8AbZII5OVKuPoueM19aWfwj8ZeE/BV54wWxv8ASdNsXFq1y+YGcygxlV6EggkNjsccZoAy&#10;PHPw7vPAvje40GaazvLqGTy1e0nWWOQ5wMMO+eMHoa+Rvj1r1/qvxO1a11CFrWXRrmXT1gZNrw+W&#10;5Qg9925TkHoa+mixLbsndnOc9/WvlH4qXi6j8SddmUljJfTEsTneQ7Aknvk8/iaAMEnFa/hDwLqv&#10;jeS8/s2wur2PS7SW/vXijLLbQRIzu7noo2qeuMnA616X/wAE/dU8P6P+2Z8PX8UWtreaHPqgtLiK&#10;5jEkLGaNoY96twQJJEPPpmv1k/bz8Z+Av2Kv2QvElza+DtH+z+JYW8PQ6bZ262sd4Z4pAUkZACqC&#10;MSMSCDxgYJoA/Dmj/wDXRX3H8Mf+CUuifGL/AIJ/N8TvCeta9r3jG809ri100pHBbRzw3O25i24Z&#10;3YJHMq/MNzbSODigD4P8R+IbPwnoN5qeoTLbWOnwvcXErAkRRoMsxx6AV7v+xBc3Xhr4P6p+0bok&#10;Nrqeh+G4hbeH7l2OyTUZ5DbrLsHO2HEjfOAGZUHOTXzD+1ppVxoXwB8f2t5bzWt1b6LeJJFKmx0I&#10;icYINY/7BfiPUNP/AGO/DNhDfXUNjqFrItzAsrLHOFunZQy5wcMAfqoNAHtHxH+JWvfF7xdda94m&#10;1a81rV71sy3Ny+9j6Adgo7KAABwAKybGxm1S+htbaN7i4uJFiiiQZaR2OAoHckmocV0Pwm+IVz8J&#10;fif4f8T2cUdxc+H9Qgv445ACsjROH2nII5xjOD16UAfqz+zX/wAETPhrpngbwvq3jaz1i+8SfY7e&#10;41Kwe9/0RLjaGdMKASueMbu1fb2h6Fa+GtHtdPsbeG1srKJYIIYl2pFGoAVVA6AAAD6Uzw9qq61o&#10;FjeKjxrdwRzBHBVl3KCAQeR171fJoA80/a4+Ht58Uf2e/E2j2DhLua3WaMO21XMUiy7Se2dpAzxn&#10;rxX5aSRmKRlb5WU4PPSvvX9vH9qvw/pHw717wXpmqSP4kvFW3mW3UstsvmIZEdwcKWTcCOeuCOa+&#10;CM/lQB798IP+Ceni34qeGdL1r7bpthpmposys0vmSBCTn5V4zgZr6A/aK8RSfsP/ALLWk6D4TLpd&#10;3E4so72RdzIzB5ZZcdAzEHA6Dd7Vl/8ABKrxrfax8O/EWi3BkktNHvI5LZmOdomDFkHPQFN2PVzX&#10;uP7RPwF039of4cTaDqEkluwkFxa3KDLWswBAcDgNwSCD1BPSgD8rNW1a617U572+uJry8unMk00r&#10;l3kY9SSeuar16P8AtA/sw+JP2evEK2upQ/bbKZQ8F/bIxgl65Ukj5WGOQfY9DmvO5raS3OJI2jLD&#10;IDAjIoAZXN/GjTry5+EXiCa2tJriO1gRrh1TcsKGRF3MegHOBnv710lYv7VXxW8WeC/2YNG8L2qP&#10;Y+G/F2r3Ut1OI8NfC3S3xCGzzGHlLlccsF54IIB8m0Yor0n9k/4J6b+0X8ZbLwZfarNodxrUFx9i&#10;vwgkhglihef98n3mRljZcqQVYg8gYoA82A3HHc9BX0944/4JZ+OvCP7Kuj/E7daoJrGS+1TSbpxB&#10;dWUYZ2jZc8Nuh2MV+8CSO1fPOmarH4H8dwXlr9h1mLSb4SwC5gZra9Eb7l3xnBKNt5U4ODg816J+&#10;1J+2z49/a78Q2194o1FYbWzgSGDTrHdDZREKA7iMsfmc5JJJ6gDAAAAPI6+4v+CNM+ufCG7+JXxM&#10;ktp18M6T4fa0XflIdQvWmiMUYPcrhskdN2O9fDtfY3/BP/xZ40+J37O3xE8AWf2rUND8PC28QQQK&#10;oZoD5hWVF77WDeZtAIzCT3IYA6T4l/EnVvi340vNf1u4+0ajfEb2C7VVQNoUDsAoA/DPJJrBpWQx&#10;uVYFWU4IPUUlAEthZSalfQ20K7prh1jQZ6sTgV9zfD//AIJo6LqHwZsbHxJNLa+J2le5lu7Qg+Tu&#10;wBFzwwUKDnjkmvjL4XeD7rx/8RtF0WzH+lajeRxJyBj5hk88cKCefSv12iG6Nef/AK9AH4/+NtEt&#10;/DXjTV9NtLg3drp97PaxTldvnIjsobHbIGa8Z/ad8ENq2gQ6xHIqnSwUkVuNyMwHHuG/nXvnxzu7&#10;G++M/iqbTY5orGTVLholkbcxHmMCc+hbJA7Agds15H8fbj7L8J9UYxtKriND6LmRBk+n+OKAPkWX&#10;4paDB8RIvCbahEviCa3+1JZ7W3tFz82cYxwe/av1l+EP7Ruh+O/+CRvxGbwDouleE/Fvh3SRaa1b&#10;WMao8oOxXusgZbfCZDk9GDDjrX4Ta3x/wU80f/sXDk/8Blr9E/2X/iLJ+z3+z98UPEV2x2+PNIl8&#10;IaRbMqyR3k7tHJcyshH3YYWA3HgNOowSflAPAK/Sn/gj5+1+vwz/AGR/ixZardSahJ8PLWXxDptg&#10;8h3tbtG5aOP+6nnIM9lM2e9fmtX0h/wSq1fT5P2trTwtrFvNeaN8QtJv/DF/HHIVLRXEWTnHPWNR&#10;kYxnOcCgDgf2iv2yviJ+1JrNxN4s8RX11YyT/aItMikMdjbEcLtiHynaDgMcnk88mvL0YIysyhlU&#10;5Oe4r67/AGyv+CQHjj9mfRtV8S6LcxeKvCNjIG8yJSt/bxE4zLHjBxkAspxgZwBXyVpmmzanqcNr&#10;DDNPNM4RYkQszE9gByfwoA+vNJvYtS0q2uIf9TcwpLH/ALrAMP0IqxTYrf7Kiw7PLMQC7MEbccY9&#10;eOntinUAFFFFAHL/ABf+M/hn4C+CpfEXizVIdH0WGVIXuZVZlDucKPlBPJrf0jVrfXtJtb60kWa1&#10;vIlnhkHSRGG5SPqCDXyh/wAFuRn9gnV/+wvY/wDo2vpT4GWst78IvCMcMck0j6LZgIqlmP7hM4Hf&#10;+fFAHZXumQW+h2N1HdRzXF00qywAfNbhSoUk/wC1knj0FUam1DTbjSb2S2uoZLeaFirxyrtZT3BG&#10;P5/hUNAB0H40UI2xgfT1qS9umvr2WdljjaZ2fZGgSNCTnCqOAB0AHAFAHy/8eEZPixq+4MMuhGTn&#10;I8tcH/634Vn/AAr8Gah8RviZ4f0DStv9pa1qEFlaln2ASPIFU59iRWv+0O8cnxX1Dy5GfCxBwf4W&#10;Ea//AFj+P4VyOj6xdeH9Xtb+ynktbyxmS4t5ozhoZEYMrKexBAI96AP6U7KJks4VZ2dlQAtjBYgd&#10;T9a4/wDaJ1GPQ/gR4wupLcXEcOj3OYioYP8Au2ABHpzznjGc1yP7B37SiftUfsweGfFTbm1P7Otl&#10;quVC5vIVVZmA7KzfOPZh3rtvjyti/wAFPFkepSeTp8mj3aTybd3loYXBOBycDsOtAH5L1x/ws+Pn&#10;hH40az4isPDOs2+q3XhS8+warHErKbSbc67DuA5yjDj0rsK+H/8AgkWB/wALs/aa9vGz/wDo+9oA&#10;+7NfisodXuF06WaaxV/3DyoEdl9So4FU6Mc0UAFfS3/BMn4h6xpfxrbw5DcTSaPqVtLPPblsxxPG&#10;ARIB0BP3SR1yM9BjyX4I/s5eJv2gby4i8Ow2cos2QXLTXKReSrdGKk7iOvQHoR14r7//AGYP2S9D&#10;/Zv0MyQs19r95Cq3t+/8WOSkY/hTP4nAyTgUAeu18c/t8/sZzaze3HjbwrZyXF7O+/VLOIcyfL/r&#10;kA/iyPmA5Oc9c19jU0x5oA/I3wd8H/E3jvxBDpumaLqU11LJs5gZFjPfcxGBjvmv1Q+Evg6T4f8A&#10;wv8AD2hyTedLpOnQWjyZJDsiKpIz2JBwOw4rei0+GAkxxxoT1IXkn61MRmgD5H/4Ku6ldQ+BPCdm&#10;kKtZ3N/LLLLt+ZHSMBBntkSOfcqK+H881+unxT+E2h/GXwjPomv2a3ljOQ2M7XjYdGVhyGHrX5d/&#10;H3wLpvwy+MXiDQNJuLm607Srk28Utw6PK+FBO4oAv3t3QD068UAcfXrXi3Ubrxh+yB4fvtUa4uLn&#10;QvEc2lafPIScWr26ytGfXa6rt9sjtXktfot4K/Zx0n43/sT+FPDl/aro8j2EN9DLAgLQXBUkTEcZ&#10;ZgxLA8neRnODQB+dNFd5+0F+z5rX7O/jb+yNU23Ecsay215EpEVwp9M9CDkEdsdwQa4PH8s0Abvw&#10;z8DzfEv4g6PoFvNFbzatdR2qSynCruOCT/nmv1r8NaFH4b8O2GnRf6mwt47ZP91FCj+Vflh+zLqS&#10;6T+0P4JuJLdrlV1m1XYPvHdIqg/UE7sd8V+ryNuXPSgDkPj9bXF78D/GENn/AMfU2jXaRZHUmFuP&#10;x6V+M/xc+PnhH4Ex6Q3ivWYNHXXrsWFiZVY/aJj0QbQcH61+znxt1q68NfB/xVqFlGsl3Y6TczQq&#10;wBG5YmYHHfGM474xX82f/Bahc2PwVx/0O0I+v3aAP2a/4JOeIYbfxP4u0lin2i6tre7iGPm2xs6s&#10;c+gMq8fSvt6vhH/glNdQr8VPE0L27NcSaUrpOCcRqsyblPb5iynn+59a+7qACiiigAooooAKKKKA&#10;CiiigAooooAKKKKACvkH/guP+w34y/4KL/8ABO/xV8KvAdxodr4l1q/0+5t5NXuZLe1CwXUcr7mS&#10;N2B2qcYU5Pp1r6+BzSbalq61GnY/An4Y/wDBG3/gqt8GPh5o3hPwn+0R4N0Hw34ftEsdO0+18UXK&#10;w2kKDCIoNgeAOlcX4y/4N5f+Cj3xB/aK0L4ua18ZPh3qPxK8MwrbaX4hm8TXRvLKNfM2qjfYcADz&#10;pMcfxmv6K6Kq+txbKx+En/Drv/grsf8Am6Dwz/4VVz/8gV71/wAEBf8Agjd8e/8Agnh+1L8XPiN8&#10;bNe8G+Ib74laeoku9H1Oa8ubi8a7NxNLL5kEQG4sxyCeT0r9YaTZxRzWdw8haKKKACiiigAooooA&#10;KKKKACiiigAooooAKKKKACiiigAooooAKKKKAPyJ/wCDjP8A5Sb/APBNH/srQ/8ATr4er9dq/In/&#10;AIOM/wDlJv8A8E0f+ytD/wBOvh6v12oAKKKKACiiigAooooAKKKKACvF/wBvX9lz/hsD9m7VvB8N&#10;0ljqLul5p88g+SO5jyU3d9rAspIyQGJwcYr2ivK/2yv2kIP2Uf2ePEHjaa3+2TabGkdrbbsedcSM&#10;EjU/7O5gT7A0Afjb4o/4I0fGrxxq03hvVvhr/aNiJwGnnurc2LANxIGL5IzzgDdjtXgP9l/2H/oQ&#10;iWBbT9yIx0Tbxj8MH8q779ur/gs98bPDXgW88XXHizVoYYLuJY9O0m4OnxR75OBlPmYDp8xbI4Nc&#10;JpvjqX4h2sfiDVVmu77Xtmo3LtLhneX95Jk45Zi3LeuTzQAwc11H7P8A4MtvFX7TfwzuG0ez1jUt&#10;L8S2M+nx3EXmbJftEfPTI6DJxxjPavuj/gm7+z/+z3+2l8HNS8F33h/UtN8b6Xtvry6a93XUqZCb&#10;4Xxt8sMwUoV4LjuQR8R/8FfPHfgP9gP9pXwb4J+F/wBu1qO+nj0zU9SfUd0kN2zhHRSigAIrKCBz&#10;ksM4GKAP6KILiGbmJ437jac1T8UeCNH8b6b9j1nS9P1W0zu8m7t1mQHGM4YHn3r8B/2SP2rPGX7M&#10;fxZ0fVfD2qX5s/tMUV5pfnM1tqEJf5o2TOMnJ2nGQT9c/wBBUT74lb+8O9AGf4e8H6V4Qsfs2k6b&#10;Y6Zb53eVaQLChOMZwoAzjAz7V+IH/BRL9svxx8af2kvFWnz6xqmmaH4e1W50yw02GV4EjSCUxhnU&#10;EEuxXcc9Ccelfuielfgv/wAFM/gHJ+z3+2F4q0/7Vb3Vrr1y+u2vln5oormSR/LcdmVty89VAPeg&#10;D1j/AIIwfGq6f9ray8J6tYWevWPiWK5lE93arPcWVxFG84mEjAsMlGByerA9RX7HLHtFfgr/AME0&#10;PizoXwQ/bS8Ga/4h81bCOaW0EkY4gknieBZG/wBkGQk47V+9anKigD5S/wCCin7MOvfFi703xT4d&#10;s5NTudNtWs7q0iGZnjDF1ZB1YgswKjnnjJr5q+Ev7HHjz4neK7Wyk8P6ppFi0g+03t9bNbxwoDyR&#10;uA3N6KOvsOR+oOwUCNV6cfSgD8+fiB/wTO8caR4pkh8PtY6tpMjZhnknWGSNTnHmKe44GVyD1wO3&#10;aeE/+CXS2ngPULrxFrjf2wbNnt4rOMtFbSAZBY9ZOmMADqe9faRXBzTJCrIynBByCKAPxsB4orsv&#10;2gPh9N8MPjN4k0eS0NpDb38xtU2bVNuXYxlf9kqR345FcbigAooooAKKKdsOxWwQrZAOOM8cfhkU&#10;AN6VR8T+GNP8aaBeaVq1nBqGm38RhuLaZd0cyHqrD0q8o3/d54JP4Z/z+dZXxzuPEfwl/Zp8c/Eq&#10;z8NX2raX4H0yTUro4McRCDON5+o6ZxkUATeD/CumeAtBs9K0ixt9P0vT1CQWsK7I41znAA9yfzq+&#10;DmuJ/Zv+K9x8d/gF4T8bXGmNpH/CVaeNQjtS+/YhkdBz3zs6+9dN4vu7jT/CmpXFqP8ASYLWWSL1&#10;DBSRj36UAfT37Fv7XPgzw/4Q8S/DHx54m0HQ9M1Sym+zy3lykO0SqUkjYtxyGLDdjoetfFvxZ/4J&#10;i/FbwN4wNt4f8O3njjw/evv0vWtDAu7W9gYkxuWU/ISoGd3AJ4JGCfnqe4a5maSRy8kjFnZjksT1&#10;JPrX6h/8G/HjvXtQ8D/EPR764ml8MaLPZzWPmsfLtZpRN5qoTxgrHGSOikA/xZoA/NHx94A1r4W+&#10;MdQ8P+INNudJ1rS5BFdWk4xJCxAIBHupBHqCDXJ+HPBOk+Ebq+m0vT7Wxm1OXz7t4U2m4fk7m9Tl&#10;ifxr2b9tf4x6b8fv2qfGvi7R/tX9l6zf7rQ3B/eNGiJGG9g2zIXsCB2r5j+AX7QX/C7PEnjTTzpv&#10;2D/hEdSNhv8AM3/aPmkXdjHH+r/WgD1/wN4wv/h7420jxBpUnk6lot7DfWj4z5csTh0Pvgj6EcV9&#10;gf8ABb3Q/E118ffCfibVrW6j0fWvDVsLNiQ0MEy7mnhBBxuUupJ7hh1Ar51/Y21Sy0f9q74dTahp&#10;Fvrlo3iCzhksp13JL5kqxghe7KWDBTwSoBBHFftz+3Rr3hbwR+yt4w1zxb4esPE2j6Rai4On3UYZ&#10;J5iwjiGT9073UbhyMnFAH8/1tdSWdwkkMjxzRkFHQlWQ9iD1FfrJ/wAEKf2mPFXxh8DeMPCviO8u&#10;tWt/CLWcmn3s5LyRpN5waF2JyQDCCuc9X54Ffk5dSrNPIyRrFGzMyxgkqgPQDNfrt/wQY1Hw3ffs&#10;va5Fpeliy1+11cxa1cltz3xKboWB7KqMVC9iHP8AFQB91HmvwD/4KKytN+3F8UGb7R/yH7hR542t&#10;gHHH+zgDae64Nfv5X4F/8FJ44U/bs+Jwt7hrqP8AtqQlyclXKqXT/gDZTH+zigDw+uu+APhzWvFn&#10;xw8Kab4dhluNaudWtxaJHH5hDiRSCR6LjJzgYBJIAzXI10vwc8Wah4G+K/hvVtJvjpuoafqcE0Fz&#10;u2iFhIvJPYYyD7ZoA/oQ+K/xO0L9n34T6t4o1po7DRfD9oZ5digYUYCxqB/ExKqo7kgV+DX7Yf7S&#10;t9+1d8fdc8XXX2mGzupPK060mk3mytl4SPjjPUnHcmv0I/4OAPEHiCz+C/gaws5rhfDuoanO2qCM&#10;nZJLGiNbq+ByOZSATyVBwcZH5T9aAPdv+Cc3xL1T4aftN6fLZzXH9l3lneRa1bRsQlzaC2lZww6b&#10;htBXOPmA5Gc13HjP4W+HfiFqmj32t6PY6peaBP8AatOmuIg7WcuVbeh7HKL/AN8ivqL/AII9fA/w&#10;LafsR+MvGt9HbahrGqf2lp+qXMan7Rp1mkCE2oJ4BK4lyBz5qgk7cD4N/a5/bEX9mT4m/C3w/Fov&#10;9qx/ErXDpAlafy2sl823jD4wd3+vzj/ZoA/Sb/gk74chuPGHi3WDMPtFrZw2ixeqSyFy3X1iA6dx&#10;X3BXxr/wSc1nTza+L9PWGRdULQXMkpbKyQ4ZVAHYqxYk99w9K+yqAPlj/goH/wAEyNB/bbuLPWod&#10;Rbw74s0+IW6Xqw+bFcxbshJUyM45wQQRnnivJv2V/wDgjH4d/Zq8a2/jr4geLLXWo/DeL+KJoVtb&#10;G1ePc3mzM7HKpgMM4Axk+33/ALea+Uv+Czdhr2pfsIa+NC+1NHHeW0uqLBnc1krEyZx/CDsLZ42g&#10;0AYcn/BTT9lvw342v7iGTS/7Shcu2o2ugFluHXcR5cgTJJ5wxwDuHPNYHhb/AIL0fC3WvGa2N9of&#10;iXSdNkmWNNRlRJFVSDl3RTlQCOdu44zxxivyEYfp69qm0/T59Uv4bW1hmubmdwkUUSF3kY4wqqOS&#10;fQDrQB/Sd4e8Q2fivQrPUtNuYb3T9Rt0ura4hcPHPE6hkdSOoZSCCOoNaFeI/wDBO34aa18IP2Mf&#10;APh/xEkkOrWdg0k0MmN1uJJZJljOO6rIqn0Ir26gD45/4Lc/DfxD8Q/2Nmk0G3vLyLQ9Yt9R1KCB&#10;Sxa2WOVGcgcsEZ0Y44ABP8OR+MW0+nK549K/pgkgSZCrqGVuoIyDX45f8Fxvgpb/AAx/ac0XUtI8&#10;O6fomg63ocbLJYWa28FxdpPP5u7aApl2tHk9SrLnNAHxXVxNEvH8PyamLSZtPjuUtjdBT5aysrsI&#10;89NxCk464U/WqdfqR+yR+zZ4R/bv/wCCUWm+CtL3aJq2g6tLLLdMAxOpoWfzZNoBdGhuNozkhcAZ&#10;2igD8t6/XLwX+034n8N/8EXT8QrMxSeKoNNex+2oF3g/bTaCdumZAmGzydwBOea/Lv47fB+++APx&#10;a1vwfqlzZXmoaFP9nnktJN8RfAYgH1GQD7g19+f8E3/2uvCP7SXwZj/Zp8T6I+jw6hpE+n6fc29w&#10;XF8drSyZzyku7dIMfLwRx0oA/OXVvFmqa9rs2qXuoXt1qVw/mSXMkzNK7ZzksTnOaovI0sjMzMzM&#10;SxYnJJPrX2p43/4IWfFzR/F9za6LcaDq+kqWMF6915DOvYMhGQ3b0yK+RfiN8Nde+EfjC70HxJpd&#10;3o+rWLYmtrhNrDPQj1B9RkUAQ+BLDTdV8caPa6xczWWk3N9DFe3Eab3ggZwJHVf4iqknHtX76fs4&#10;/sl/DP8AZ5tmvPAvh/S7OS/hTdfRsJpZkwMYkJJ2ng8cGv59a/ST/ggR8a/E2p+LPFngW6u7q88M&#10;2emLqdokrl1sJhMkZSPJ+VZFcnaOMoT1JyAZP7VXiHVfEP7Qni6TWHka4ttTnt41cnbHEjlYwucf&#10;LsAwR1HPeu4/4JyeINW039pnTbOxkk+w6hbzrfxAny2jWNmDH3DhMe5x3rk/2y7fULb9pzxh/aW7&#10;znvi8RbvCQPJx/2z2flWp+wUmpN+1H4bOmtIu0ym7Kk7TAI23bvbOOvfFAH6bV5Z+2N4f8PeJfgD&#10;rNt4m1SPR9OwrpdsNximB/d4UcsS2BtHJBPTrXqYORXyZ/wVg81Ph54VZbhli/tKQNAD/rG8v5X/&#10;AOA4I/4HQB8OzoqTyLGxkjViFYrtLDscdvpTKMc12/hP9nHxx43Szk0zw3qVzb36LJBMI/3TqxwD&#10;u6YoA1/2N/Dl54i/aX8HrZ25uDZ6hHdzEJuWKKM7nc+g44J7kY5xX6lV5H+yJ+zlD+z58M4LS6hs&#10;5PEF4TNf3UcY3ZOMRh+pVeB6Zye9euUAfLv/AAVRvrm2+CmixxTGO3uNYVJkBx52IpWGeeQCvI9c&#10;V8B3+oQ6ZZyXFxNHDBCMvI5wqDPUmvrD/gpN+0RpfjzWYfBdjbNJN4dvfNurwngSBGVolH1bn3Wv&#10;g39qGG6k+HsP2cOYEu1NwF7LhsE+2SPxxQB+gv7G/wDwVN+Edj8NvDPg/XvFzWetWqC0Nxe20kdt&#10;y7mMGY5AVU2qWbA49Oa+y7y/t/7JkvFX7ZD5fmjyR5nnDGRtxwxPbHX8a/mr3ZX9fxP+NfqV8HP+&#10;Coeh/sVfsefDnwr4qtdW8ReNodK8yWwiba9hbNI7WwlZj8p8jysL1CleBigD84fjr8W7z47/ABe1&#10;7xdfW9rZ3WvXj3TQWyBI4g33QMdeMZb+LknrXO6Lpv8Aa+sWdoZYrcXUyRebK4SNNzAbizEKAM5J&#10;JAA613X7S/ijwD41+ItzrHw/0nWdB03UpHnm02+MZjs5GOdsJQ/6vk4B5HHWvO22hvl44BPHU4/x&#10;oA/Rb9uL4NfAP4H/APBPvw54f0TxNb+INct9SmutJvdKuobqW+vXjjFw82xiqxhBCD3G2ID1r4P+&#10;Dml+GdY+J+iWvjK/vtJ8M3F0iX93aQiSWCMnkgEjjpkjJAycHgHmc5p0EazTxozCNWYKzH7qA9z9&#10;KAP6RfhxoOk+Fvh/oel6D5P9h6fYQW2n+S++P7MkarFtbuuwLg9x618pf8FlP2wPEv7Lvwb0Cw8J&#10;zzadrHjC5nhOoop3WcMKoX2nGA7eYoBPOA2B6fTnwH0K38K/BPwfplreLqFtp+i2dtFdhiwulSBF&#10;WTJ5O4AHJ5Oa+T/+C6d34Mh/Zd02PxFHcSeIptQb/hHTbkBklC/vSxPHlbSu4dSSmKAPyF8Q+I9Q&#10;8W6zPqGqXt1qF9dHdLPcSGSSQgADLHk4AAqGw0641a7S3tYJrq4kztihQyM2BlsADsMkkdMVDXa/&#10;s4Xmr2nx58Jf2Gsz6pcapBbRxx5/frIwjeNsZJR0dlYYI2sc0AaOtfGHxd+0Lq/h3w/4g168uNLs&#10;kt9PsrPftt7OGFBGgSPoCFHfkkmvdvDXhex8I6Ytnp9usEK84HVj3JPcn1qj/wAFLP2GLf8AYR+J&#10;Ohap4f1hrjSfEk89xptrLGfPsPJMbFWb7rgeYoB6nByK4vwn+0/p+pC3h1G1ltbiRlR5FO6IZ4Le&#10;oFAHqaD95zwPUDNfrj8KPiHpPxT8BWOtaLeNfWNwmFd+JAw4KuP4WBzkf/Wr8i7ORb9Ea3PnLLgI&#10;Y/m3ZwBjHXOa/Rr/AIJz/DXVvhx8BH/teGa0k1fUJL6G2kGGjjKRoCR1BYoTg9tvSgD0rXf2b/An&#10;ib42aT8SNQ8K6LeePNCsm07T9cltw17Z27CYGJH6hSJ5hj/po3rXmX/BSzC/sv3QHmru1G2/1Y4P&#10;zH73t/XFcL8Xv+Co7/C3/gsb8LP2U/8AhE1ul+JHhKfxP/b/ANr2/YvLTVG8rysfNn+zeuR/rfav&#10;Uf8AgoDew2X7KviMzW0d15hgjjDniN2mQBx7jORjuB2zQB+adfJvxJtY7H4ha1FHu8tb6YKCMY+c&#10;8fTqM19ZV4P+1Dpfh3T9WspNPe6XxBcGRtTi2jyNvy+U4brubLAjGBsB6mgCr+xt4Lh+I/7V3w60&#10;O48429/4gs45fKXc20Sqx9OAAcnsMntX7Qf8FEv2SJP2yv2cbjwvY3UNlrVldx6jpksv+qM6K67H&#10;IBIVlkcEjJBwecYr8qP+CU3xP8H/AAq/bD8P3ni7TnuvtkgstMuy+Y9NupSESVkxznO3P8O7P0/c&#10;9VDjcaAPwv0f/gkj8e9W8Yf2Q3geazVZlikvp7yAWiAk/OHDksuBk7QWA6jPFfp14c1Lwv8A8EoP&#10;2FtItfEl5JfQ6Cpi/cKBNqd9PI8zRxg4z8zPyekcZPO2vpgrmviv/guP8Gtf+Kv7K2m32g2d3qH/&#10;AAi2sLf3ttAC58hopIzKEH3ijMvQcBmPTNAH5n/t+/tRWf7c/wASW1q68JaTodi9ibCS1iUM96hZ&#10;mLTPgb2O7H0rA/YV07wn4G/aB8E6Pq3h3S77wjeagmk3WnyoRDFFdEws6gdChkLg+oryD4peMD8N&#10;/h1r2vfZxcHRbGa88nO3zPLQttz2zj9a1P2KPjVb+Ppfh744u9Jzay6nBeTafu8zzEiusMnTncE9&#10;Oc0AfRX/AAUx/Z38P/svftVah4V8MWd5aaKljbXUKXFwZmYyLliCecbgRg85HoRXgunWlxfajBBa&#10;wyXF1PKI4Yo0LPIxOFCqOSSSAAOcnFfYn/Bcvx3d+JP20TpE0cK2vh3SLaC3KxgO3mgzMWbGT8z4&#10;A6DGepNfHmmancaLqNveWdxNa3drKs0M0TlJInUgqykdCCBgjpQB/SX4X+0L4b0/7YipefZ4/OVA&#10;dqvtG4AHnGc9ah8deLIPBHgzVtZumK2+k2st3IR1KxqWIGeMnGBnvXzv+x7/AMFE/APxE+D3guy8&#10;S+OtAh8cXWm26ahBLL5TG4K4OSQFDNjJGeCa+jPEmh2vjXwtfabcfNZ6pbSW0pRusbqVOD9DwaAP&#10;yC1TUptZ1K4vLmRpbi6kaWR2OSzE5J/EmoK9k/aM/Yv8Sfs/w3WpTPb33h+OYRRXavtc7j8oZOob&#10;6cV43QB95f8ABKizhj+DXiC4WN1nl1ho3kONrBYYioB9tx49/rX1NXyv/wAErPF7ar8Kte0Zo4V/&#10;se/WVCqBWZZgSdx7kFDye2B2r6ooAraho9rq0BiureC5jbqksYdT+Br5f/4KGfswah8RNA0fW/Cu&#10;mQy3WirJHdWdtEqyzRHaVKgfeKlT8vXDcdK+pppfLhZucKM8Cvyy+On7Svir4weO7y+utVv7Wzjn&#10;b7HZwzNHHaoGyoAGMsMA7jznpgcUAZ/w/wD2b/G3xI8SQ6bYeHNWjkeUxyTXNs8MNtj7292AC4GD&#10;jqewzxXa/wDBafxh4d+Dn7PXgH4UR6LY32qtEt3DfMoVtPSECNpEAOd0rl854wrZycY9Z/4JsftE&#10;eIvE3jK88H6zeXOq2K2L3dpLcMZJLYo6qV3HkqQ/c8EDHWtv/gqX/wAE97z9tPwro+peHbyC18V+&#10;GllSCKc7Yb6FyGaMn+FtyqQTxyc9qAPxSr379gj40/D39nPxRr/jTxhaarrGuadYyWmg6ZahViuX&#10;uEeGZnkP3cRsV6H/AFh4Nec/Hr9nTxh+zT40fQfGGjz6XfBQ8bH5oZ1PdH6N746VxjWFwlmt00Mw&#10;t3cxCUqdhYDJUHpnHUfnQA9oUvNSaO1WRY5pNsCyON2CcKC3Az6ngV93fs6/8ELvFXxL+F02q+Mt&#10;Y/4Q3WbtkfT7IRrdNHFg7mnAIwxJUhVY4Gc8nA+DbSzkv7qOGCOSaadgiRou5pGbgKAOp5xjvX9I&#10;HwtsbnS/ht4ftbzf9st9Nt4ptzFmDrEobJ4zyDzxQB+TOtf8EGfi5a+MpLOw1bwneaPuzHqEtzJE&#10;zJkDmIIxDYycZIP94Gv0W/YZ/Yn0H9ir4TjRdPZdQ1jUGE+q6m0e17yQfdAH8KL0C+5PUmvb9v60&#10;gTAoA+H/ANvP9jvXrn4gTeLPCujyalp+oRp9rtrKHdLBKBtLCNeWVgASQOuc8c18oajptxo99La3&#10;lvNa3UD+XJDMhSSNu6lSAQe2CBX6mftSfFi4+C3wN1zxDZwrLfWqpHbBhlVkkdUDN7Luz74x3r8v&#10;fFvizUPHPiS81fVbhrzUL+QyTzMADITx24x2wOKAK+i6hc6Tq9rdWUkkd5bSrJA8f3ldSCCMd84+&#10;tfr94Xubi68M6fNeKqXcltG0w7Byoz1x3zX5JfDa7urL4h6FNYhWvo9RtzApGQZBIu39a/XyNPkF&#10;AH5M/tA6HaeHPjd4qsrG8j1C1i1KYpKmcEliSvPUocqSOCRXlXxh1W10f4bas93D58MkPleXnHmF&#10;yAv5Nhv+A16b8bdPj0f4y+LbWNmaKDWbuNWbOWAlfrnv9eteV/G3w/feJvhnqdtp1rNeXCp9oeKK&#10;Mu/lxsJHYAf3VQsT2ANAHyXJ4J0mXxYmutp9qdYji8hbvZ+9VOflz6cmvsP4s/C+1+NP/BNvwD46&#10;8H6bb6fafDG7vNH8UWzTjc81xJbut2Cx+bcWjUjrl1Ayq5r4Evv2gmtP2oLP4c/2buF1pp1D7b5n&#10;3cBzt2/8B6571+t37LWiSeB/+CIXxQvPEWl3DabrFxdz2CKhjknWT7NBHLn+6J1zn+6h7c0Afm7X&#10;6Kf8EJP2XPDnjXXdU+KF7fSXOt+E7o2FnYbQsdsZIgftBOctlWdRwACGPPGPzrr9bP8Ag3/1PT7n&#10;9m3xda29rLHqFv4g33c7HKzhoU2bf90Kwx7570AfeU8EdzAySKrRsCGVhkMOhB9jmuL0H9nT4f8A&#10;hfxGdX03wf4bs9ULiX7RDYxrIrAYDA4+U/TFeTf8FTP2qtY/ZL/Zfk1rw7iPXtav49Js7hk3LZs6&#10;SO0uOhIWMgA92B7V+Puj/tp/FrQ/GH9uwfETxf8A2g0yzuZNUlkikYEkBo2YoyjJG0jABwABQB+y&#10;vxj/AOCeXg74seK5dajuL7Rbq7kMt0LTb5c7E5LYIOCeeR61+fXjXw3N4N8ZatpFxG8c2mXclu6u&#10;CCNrEdDjsM9q/SH9gv8AaIvP2o/2U/C3jTUrdbfUtQilgvFRSEeaGZ4WZf8AZYpuxzjdjtXwx+2B&#10;8RpPiZ+0J4kvJLWC0WxvJNOiWOIIzrC5QM/GWc4zk8jgdAKAPMqKKKAMXx98O9D+KXhyTR/EWlWe&#10;s6XI6yNbXUe+MspyDj2NfQ3/AATe8E2d9+0jokarDb2uhWc08MHAVgsXlIij/Z354/uV8bftvftR&#10;N+x98A7zxsNJXWvst3Ba/ZvO8rd5jbc7sHpXqPw28bXWqeGdF1+zkm0+51Cyiu1MMhV4vNjDFQww&#10;ejYOPU0AfY3/AAVX8E2em674X1y3Wzt5r5Z7e5VcLLOV8sq5HVgASCT0yB3r5FrsPiR8atc+LPh7&#10;QbTXLma+n0ETRRXUjkvJG+whW/2hsPzdTkZ6Zrj6ACiiigD5h+Od3DefFTVmgHyrIsbH/bVFDfqM&#10;fUGsj4f+CNQ+JnjrR/Dukokmpa7ew2FqrttRpJXCLk9hk5JwcD1rofjx4En8I+Nbi6ba1rq0zzwv&#10;nnJIZh+Bb9a4m2uZLS5SaGR4ZY23o6HaykHIIPY8detAH7+fsH/suf8ADIX7OWj+D5buO+1GNnu9&#10;QnjGEe4kIL7e5UYVQTyQozjoO/8AjH4O/wCE/wDhR4j0VRufU9Ont48DJDsjBT/31iuY/ZO8d3/i&#10;39k34feIvEkwW/v/AA1ZXt9cTuAJCbdGMzHgDcPnPYbqteFf2sPhr448Tf2LpPjfw3fao0ghS2iv&#10;VLyPjIC/3iR6ZoA/K+6tZLK6lhmjeKaFikiOpDRsDggjqMe/Sub8F/Czw78Or/VbrQ9GsdLuNcn+&#10;1ahJbx7Gu5csd7+py7f99Gv0o/bb/ZG0z4keB9T17w7otuviy3ZbhmgyjXigkyKVHys5ByDjJI61&#10;+SP7Hf7U2oftXfEn4n+G4/DNzp158O9fOh7EZppLtxLPHkpjKtmE8e+O1AHs1Feu+PP2J/HngXwX&#10;pOtNpU19HfQCW5htlLzWTEnCuo5ztweM8kjtXmXhsafb+I7Ua1HeNpyyf6UlsQs5UdQu7gHtz0oA&#10;9O/Y5/aJ0/8AZt8b6nrGoWd5qCXlj9lSKBguSZEbcc+gU4+pr7s/Z9/ao8L/ALRlpdf2LJNb31iA&#10;09lcrtmRScBxjIZcjqDxxnGRn8u9Q8g6hcNbLILYyMYhJy2zPG7tnGOnFfQX/BMrQ7nUP2izfRSJ&#10;HBp9hL56s4DSbwFVQvU4PPH93mgD9EKKKKACiiigAr8mf2hfCl14L+OPivTrtmaaHU5m3tnMiuxk&#10;Vjn1Vl/Ov1kLYFfmb+3D8UPDHxY+M1xf+HbNomgH2a8vARs1BlwodQOmAMZ/iAFAHA/BcaOfi54a&#10;Gv7Bov8Aadv9tMn+r8rzF3Bv9n19s1+sOnavYNtt7a6s28pFxHHIvyoR8vA7EdPUdK/Hip9P1O50&#10;nUI7y1uJra6hcSJNE5SRGHQgjnNAH66+M/AGifEHSzaa5ptnqVqTu23EYYD3B7fhXhfx+/4J5+GP&#10;ibb2s/htofDN7axiICKHfbyr1G5c8Hnrn88Cvkv4p/ti+Nvip4W0vSbrVLi0tbG2ENx9mkMbag4z&#10;+8kI5JIIG3pkE+1crpnxx8YaNoFxpdr4m1qGxutvmRC6fkL0AOcqPZSM4FAH2p+zZ/wT0034QeMr&#10;XxFrGrLrmoWLLJaxxw+XDDJ/eOSSzA9OmOD6V9NAYFflj8A/2lvFPwd8d6fd2uqX91YtMkd1YzTN&#10;JFcRliWUA5w3JII5z7ZFfqZE2+NTQBy/xp8P3vir4Q+J9M04t9v1DS7m3tgDjdI0TKoz7kgZ96/H&#10;b4i/CLQfiFNaW/ibQ7PU5NFujPAl5EHNpODjcvowr9pdetprzRbyG3k8u4lhdInx9xiCFP4HFfgr&#10;/wAFAP2odS/Ya1zwrYap4dl1DUPEfiEaHcRyzGNrZzjL9Du/r1zQB+hn/BKSyu3+Jfie4SPNgmmo&#10;kr7ekhlGwZ/3RJx3x7V92V8Qf8EqPCuqJ4u8Sa1smj0V7JbXcQRHNP5gYY9Sqhx7b6+36ACiiigA&#10;ooooAKKKKACiiigAooooAKKKKAEUYrzr9qb9q3wN+xh8G7/x/wDEbXI/DvhPTZoYLm+kieQRPLII&#10;4xtQE8swHTjNejA5rh/2hf2bfAv7V/wuvPBXxG8Nad4t8K6hJFNc6bfBjDK8TiSMnaQflZQRz1FJ&#10;7AfJI/4OWv2L/wDos2m/+C28/wDjVH/ESz+xb/0WfTf/AAW3n/xqvE/+CvH/AATd/ZB/4J6f8E9v&#10;iN8VNN/Zz+H95rWhWcVvpUUsMzR/bLmeO3hdx5nKo8ocjuFx3ry3/gi//wAGz/wR8Qfso+Cvil8Z&#10;NDTxx4o+IGm2/iJNMeZotM0y3uVWaGBY1I3N5bLuJPUkDjmmtfl+oS0Pr4f8HLH7F2P+Sz6b/wCC&#10;28/+NV7J+xn/AMFVPgZ/wUC8Uaxovwl8cWvizUvD9qt7fwxWs0PkRM+xWzIig5bjjNeI/Gr/AINq&#10;/wBj74veD7jS7X4T6Z4RuJI2WK/0OaW2uIWIGGyWIOCM4Ix1FfJf/Bt58ONF/Yd/4KI/tIfsy32g&#10;6FdeMPAkKXll4vtITHeavpZliZYbjnBIFzbuMAEFnXnaKI728r/cEtr+aP2sooooAKKKKACiiigA&#10;ooooAKKKKACiiigAooooAKKKKACiiigAooooA/In/g4z/wCUm/8AwTR/7K0P/Tr4er9dq/In/g4z&#10;/wCUm/8AwTR/7K0P/Tr4er9dqACiiigAooooAKKKKACiiigAr5l/4K6at4e039g3xlH4i+0+XfCG&#10;DT1t/wDWNe+YHg5PAUMm5vVAw6kV9NV4r+3x+y//AMNe/s16v4Qhu4bHUjJHfadPIP3aXEWdoY9Q&#10;rAspI5AbPOMEA/md/b58Har48/ZzvtP0bT7rUr6S8t3WC2jMkjAPkkAdq9w+Gfwi8UH4ReF75fD+&#10;ryWd1ZxW0UqWrtG0qIqOmQMblJwR2/GuovPgnq2nfFeTwfcXnh+HUYbv7HJcvq9v9iRvM2FvO3bd&#10;oPJ7gZJA5FfuT+wf+zLB+yx+zPofhJ7q21S8jZr68uYhmOS4lIZih7qOFU9SFBoA/Pr/AIJo/s8e&#10;KP2ePAnxK+NHiqK58J6RZ+EL3T9Llu4nWaaeQoVmVMglVMaqAfvM4xyua/I/9uHwXrvj/wAb/DO8&#10;0/T9Q1b7D4hF1fSxRmXyV3wkyOR0HB5Poa/p4/4KAeCE+IP7FfxK01ldv+JFc3YCdS1uvnr/AOPR&#10;ivwD7UAfXH/BG39nnwj8f/2n5v8AhKZWmk8L2a6vp+nceXeypKg3SHuiZU7O5YdgQf2rUYFfkt/w&#10;QA+GX9vftA+MPFbM23w3pEdkqjGDJdSEg9c5C27j05z6V+tVACN90/Sv59P267/xBqn7YXxGk8Tt&#10;PJqia/dxDzd3ywLKwgCbh/q/KVNv+zg96/oLf7h+lfgB+3r+0Ve/tNftM+I9durW3sbe0uX0+zhS&#10;Ly3WCJiqmQkBmcgclunTAAAoAj/YT/Zpvv2q/wBpbw/4Xt90disv27U7jyyywW0R3Pkf7WAgz1Z1&#10;7V/QFEMRr64r8ff+CGPx9n8DftON4GaxtZrPxnBMwuBFm4tpYYmlHzAE+WVRwQcDJBr9hKACiiig&#10;Dx39t742al8DPgdNqWj7U1O+uY7CCYruFsWDMZMYwTtQgA8ZYHnGD+edp8b/ABfY+IP7Uj8Sawt+&#10;0nmmb7U+WbOeecH6dK/T344/B/TPjn8O73w9qu9YbjDxyx/ft5Acq69s9Rz1BIr5Ksv+CU2uN4gM&#10;dx4l09dLWQYlSBvOZM/3TwDj36mgD3D4JWOg/tkfAfQ9c8ZeH9O1DUsSQzStFtZnjcoXRhgjdgHA&#10;4BJHavmL9o79g3xd4M+IF9ceGdHuda0G+nea0+yJve1DMD5bIPuhc4BHBAzxyK+8fhZ8NdO+EfgP&#10;TfD2lxlbPTYtilj80hJLM59yxJ+pqp8VfjT4a+C+ipfeJNUg0+GZtkStlpJyMZ2IMk4yM8cd8cUA&#10;flz8SPhB4i+EV1ZweItNm0yfUITPBHJjcyhihyBnHI6H2PSuar6P/wCCgf7QPhP49HwnceGrg3El&#10;gtyt0zxNHIgbyyqnIwfut0J6184UAFGTgc/Lnpnv3/l/KivpD9hX4AeG/wBpDw94m03XrObzNImg&#10;mtr23k2SL5quCh7EfugQMdd1AHkXwE+LrfBD4mWev/YV1S3hV4rmzdgq3MbL90kq2OcN06rV/wD4&#10;K3ftwah+0L/wT1+JPgjwJ4Uuba98SaDdWlxbLGs81zuVQscIQdW7nGeBiov2m/hXb/Bf42634fs5&#10;Fms7WVWt/wB55jKjqHCt6MAeQeeh6EVwVAHkf7BGk694Y/Yu+Gmi+JLS80/VdF0ZbOS1u4zHNaqs&#10;shCMpGRjd37GvXOo+taPhHT11TxXpdrJH50d1dxRNGW2+YCygjPbPTNfVPjX/glbqT+KJG0DxBZr&#10;pEzFlF3GxlgHUDjhvrxQB4f+xz/wTV+GX7V13r02uf8ACRaXd6NLFIV026SOC7SVXBDK8bFSpTIK&#10;sM56cc/op8D/ANnLwj+zx8NY/CfhfR7ex0dQxljPztdMwwzSMcliRgZJPHFZP7L/AOzVp37NPg6e&#10;wtZmvr7UHWW+u2G3zmUYUAdlXLYHua9QxQB+Bv7c/wCw34i/Yn+JH9n6l/pvh7VJJX0bUlI/0mFS&#10;PlkA+7IoYAjgc5GRXwf+xZ4D1rwd49+K0+q6Xe6dDqmvGe0kuIii3EZknO9Seoww59xX7Rf8HC2p&#10;62Nd+HFn+8/4R1oLuYbVOxroFFbcemRGRgdeWr82+lAH15+zrefAH9jHxx4X8aeJPFGq/E7xJDBD&#10;fwaboenItlok5AJ815JB50iMTtC7cFMkZ2mv0Z8D/tB/C/8A4Kg/APxZ4Y0vUrqO21Cza11O0nXy&#10;L2wDH5JcZKnBVWDAspxg9xX4VVteDviJrvw8kvm0PVL7SZNTtWsrl7WUxtLCzKxXIPQ7BQB9Pav/&#10;AMEa/idP8QLrSfDuqeD/ABJp8MjLHqEOrwx5Ax96EsZFYAjIAIBBwxGDX6af8E+/2MrX9iT4Hf8A&#10;CO/2gurazqVz9v1W7RSkMkxUKFjU8hEVQATgsckgZwPwt8D/ABF174ceJrXWdC1a+0zU7SQSxXEE&#10;rI273x1H14Nf0F/sw/Ee++L37OngfxRqluLfUNe0O0v7hVxtLyQqzMvJwpJJHsR06UAd/X4K/wDB&#10;T3SrfSf29/iXFbeUY21NJj5bbhvkgikfnA53u2fQ5BzjNfvU3SvwH/4KP6RPo37c/wATI7iGSFpN&#10;alnXeS25JMOrAnHBVgeOADgZAzQB5X8O/AWqfFTx1pPhvRIFutX1y6js7OJnWNZJHbaoLMQBk9yc&#10;DPWvtf8AY8/4IufEbV/i3o+rfESxt/DfhnS7iK8mi+1Rz3V+UbIiVUJ2Z2jczEYB4ya+df8Agnp4&#10;SuPGf7bXwztII3kMev214+3PCQt5znjphUY+nrX7+qvy0AeJ/wDBQb4J2/x4/ZB8aeHpr7T9Lke1&#10;W7t729ISC3lgdZlLsSNgYpsLZ4Dk4PQ/gbPaNBeSQlo2aNzHuRwyEg4yGHBHuMjHOT1r9Xf+C9n7&#10;QWoeCPhL4a8B2Kyxx+Mpprq+nBZR5NsY8RehDNICeeNg4+YV+T1AH7Uf8Eu/2Y5v2bP2H9Th8U3N&#10;i0nix7jW70JNuhtLZ7eONUaRSVP7uMuzL03kc7a/E7/grDoWpap8eP2eb7SdNu9Uh8MeKTqN/wDZ&#10;UMgtoRcWbBmP8KkRvycD5T6Gv1p/4I8+Ldd+P/7CnjrwNfTN5ektNpOl3Uh4RLiFmEZ5ztRj0/us&#10;B9Pg/wDbh+Bnir4VfEsvr2k31knlCHfJGfLDKTyGxgqcggg880AfTX/BKP8Abc0Kw/aM/sXV5Doa&#10;eKLQ2VuJ33w3F15itEu4D5WIDgFsAk4zkrn9Wq/nn/ZE+BHib9oT4+eHdD8M2V3NcrfQ3FzdRKwT&#10;T4VcFpnfGFCgHBPU4AySBX9DAGKACvjz/gsT+2FrX7L3wP0zTPDccUOseNZ5rP7ZJGJBa28aKZSF&#10;YFSzb1XnOAWOMgY+w6+bP+CoP7H9x+1/+zdNp+iwxSeKtBn/ALR0ne+3zWAIeHOcAuvAJ4DBc4GT&#10;QB+H3hbxHL4T8UafqsMFndzafcpcrDdwLPBKVbcA8bcMp6YPav3a/Y1j+Gvx6+Evh74meH/BvhbT&#10;dU1qBZLt7Wxj8y0ukGyWPftDZVtwB7jHrk/inF+yx8SpvGDeH18B+LDq0cwha3/syXchJ25J27Qu&#10;f4iQvfOOa/aj/gmz+zbq37Kn7KGh+F9eMY1qSabUL2JH3LbSSnd5QOSDsUKCRwSDjjmgD3xUCdKd&#10;RRQAV+dP/BcP9pf4cah4IHw1u7ObWvHVnLHf201tIEXQmOP9Y5B3F0yPKAzghiV+U1+i1fhT/wAF&#10;XPhNrnww/bd8Z3WsRTfZfE142rabct8yT28nQA/7BBTb1G0dcjIB841+ln/Bv38btRn1Dxl8OpoU&#10;fS4IR4gt5gnzQylooJEZuhDL5ZGeRsb8PzTr9d/+CGfhf4b2fwQ1HVPC91NdeM7pki8RrdALNaN8&#10;xjjjA/5YthmBGckHPK0Afn5/wUu8Pab4b/bp+JMOl6guoQz6u93MyKV8meXEk0Rz1KSMy56HHboO&#10;i/4JFeH9O8Qft9eCf7R1BbI2bXF1aoyE/bJ0hfbECPunBL5PB8vHevQf+CoP/BO/4g+GP2ivE3jL&#10;w54d1XxN4Z8VX8mpCXTrdrmWzmlJeRJI1ywG7cQ2NuCBweK6H/gk5/wTu+IEH7R2i+PvFnh/U/C+&#10;g+FXe4gTUYGt576coyoqxthgq795YgA4AGTnAB+tZUEV+fX/AAWy/Zi8AeJdD03x9qni6y8H+KoI&#10;fsEEU8LzLrcanITZGC4ZAxO8AjBAOBgj9Bq/H7/gvrf30v7X2gW9xJL9hh8LwPaxk/IN9xc72A6A&#10;krjJ5O0DsKAPiJ44YnjPmeemAZAvyEc8jJB/PHfpX6sf8EPfi/8AC278I6r4R8PaJeaH448pb3U3&#10;vbpbqTV41YqJI5AqYRNw/d7V278/NktX5Q96/Qj/AIIdfsm+LE+MrfE/UtOu9L8M2unS21jLcI0Z&#10;1OSbC5jB+9GqgndgqSVAJwcAGz+2t4c1bw1+0p4obVY5/wDTrtrq2kcYWWBseXtPOQB8v4djWn+w&#10;N4b1bW/2mvD9xpqz+Rp7ST3sqruWOLy2U5PA+YkKM881+iHj34U+G/ihaRw+INGsdWjiJKefHuKZ&#10;64PUVJ4L+G2g/Dqye30PSbHS4ZG3OtvGF3noMnqfxoA3K+Uf+Cq9tYSfDDw7NNMY9Rj1F1tY1TPm&#10;oU/eZPbG1PrkV9XV4n+25+zhdftE/Di1h0mSJNZ0mZri1EpwkwYAMhOOMgDB6ZA+oAPzTr9U/wBl&#10;S10+y/Z28HppszXFmumxlZGTYxY8vkc4+Ytx7dT1r4N8MfsIfE7xD4hjsZvDk2mxmQJJdXUsYhjG&#10;M5yrEt/wEHn07d/8fv2otc+Aj2fwz8FXpsLPwnbR2V1qCovnXU4XLkdQoBY++7NAH3uEApa+Hf2P&#10;f27vFGs/FDTPDPiu7/tSz1qZbaC5dQssExwFBPGQzYGDzkg+1fcVAH5y/tmfsr+KPBvxc1rWrTTL&#10;rUtF1u7kvYbi2jL+U0jF2jcDJGGJAPcY6ZwOH8IfseePviXJHaw+FdQW1uiI3lvIjFBjnJLMMYAG&#10;e5PQckV+qBRT2pQoFAHzR8Ff+CVnwf8AhXb6Xf3HhHTdW8RWaJLLd3BkljecA5ZYmYxqMngBeyk5&#10;PNfl/wD8FSPgj4k+FH7YnjK81axul03xFqEmo6bdlcwywycqisAAPLzs29go69T+7GKyPF/gDQ/i&#10;Bpv2PXNI03WLXORFeW6zKDjGQGBwccZFAH82nltkfK3sMdu1EsDQStHIrxup5VgVI/z71/Rg37O/&#10;gFriCU+C/CvmWwIjP9lw/KCMH+H0r8cf+CsP7L/iL4J/tUeJNem0qZfCviq8a+02+hhP2Vd43NAS&#10;BhXQhhs67QCOKAPmFo4PsEbLLJ9q8xg8Zj+RUwu1g2eSTvyCBjCkE5IEOasLDNYiG5ktyYnLKhlj&#10;OxyMD6HG4fnVegD97P8Agnl8XvD/AMQv2Uvh/p2n+ING1TVtE8Naba6hb2l0JZbSRLaMFJFzuVxj&#10;DA9Dkc4zXnf/AAV5/Ys1/wDa6+D+h3XhVI7rxB4PuZp4bJiqG9hmVRIqMTjeDGhA/iAI64z+Yf8A&#10;wTr8beIPBX7Z3w9k8OzTx3Goa1bWFzGhO2e2lkCTK4Gfl8ssxJGFxnjGa/Z39sD9rzwz+xp8KP8A&#10;hJPEnnXD3Mn2awsLcgT30xBO1c9FAGWY9BjqSAQD+f8A1rR7vw3rF1p+oW01nfWMz29xbzKUkhkR&#10;irqynkEMCMHoRX0L/wAElEik/wCChXw5WbzlXzrxgYl3Hd9huCvY/KSBn0GecV4t8ZviTN8Yvi34&#10;k8VXEMdvN4i1OfUWhUcRebIWwOO3TPevZ/8AglH8TdG+FX7c3g7UNca3hs7xrjTUuZR8ttNNC8cb&#10;D0LOQhJ6LISeAaAP0U/4LP8Awp8E+Pf2YI9Z8Wa63h7UPDNw0mj3CQmdrmaUBTbeWCCwk2qSRyuz&#10;d90MD+Q/wd8DWvxC+IFnpt9Nd29iweS4kto1klCKpOAGIAJIAyc7d2cHof1c/wCC3vwS1r4t/Bfw&#10;bfaXHcTWOg63nUhF8wt4pk8sTMvcKw257eZ6cj4t8JfD/SfBduq6fZxxsq7GlPzSMOOrfgKAPoT4&#10;Q/tjt8FNK0nR9H8D+EV0HR4hbW8Dwu10IgSzZnZiWkYkszlSNxyF7V+gnwd+KWm/Gf4dab4i0oOt&#10;pqCE+Ww+aF1OHQ+6sCPfFflj8PvhZ4i+KmoPa+HtH1DVpI3RZTbxFkgLE7d7dEBweWIHBr9Lv2Uf&#10;hDN8DPghpOgXkiSX8Jknuiv3RJIxYgeoHC577c0AfkD/AMFJfHPjC6/4OTvhZ8TPBukatFo/w98E&#10;XPhu510WfnWkFyF1oSKSwKBs3YQA9SVI6ivp34m/tqeIvjf8Hb7wv4iht7i6a6iu4Ly3QxErHksj&#10;qvynrkHA6c84Ndv+13+wz4sPxP1bxB4X099a0zW7p7tooSomtnclmG3I3LuJwVzweRXP+EP+Cf8A&#10;42j8AeI9b1WxawvrGyf+z9PDrJPdPxuyFJABj34Gck44FAHz3XzD8dNZTWfijqkiR+X9ncWx/wBs&#10;oNufxI/Svp5vlrci/wCCRHi79pHwL/wm/hu+sdLu9QuW22Wpboo7qMKAJ1dQSuWyMFcHqDjqAfNv&#10;7DXw4t/i5+138PfD95cG2tbzWYnlcR+ZuWLM2zb/ALWzbk9N2e1f0GRrsXFfB/8AwTo/4JD3H7MX&#10;xQj8c+M9WstU13TFdNMtbJW8m2Zl2tKzMAWbazADAAye9feVABTZIUmjZXVWVhgqRkEU6igD+ff/&#10;AIL5eHJr34+fGbQ9K0O3s9mjC1sLKxt1Qz77CNwwVANzO7k85PzAZ4rxn/gkJ4KvtG1L4HaLrGiv&#10;JeR6/Zx3Gm3cZUuG1DOx1I4BU8g+tfoV/wAF2/HHw91P4xWei2OlTSfELT7aH+0tSjfy4o4WG+KF&#10;1x877GDbuysBk9B5n/wR28b/AA98JftVaTb+LdJmuPEGqTC18P6g77oLK5cFFDR4+85O1X7Mw45y&#10;AD7Y/wCCmv8AwSyuf2v/ABHZ+MfCWqWeneLLa2WyuoLzcLbUIlOUO8ZKOu5uxDDA4IyfgX9pb/gl&#10;x8RP2U/gt/wmniibRmthew2bWtjK88sQkD/O52hQAVVeCcmQfQ/pj+37/wAFNPDf7Eb2ejR2LeIv&#10;F2pQ/aUsY5QkdpDuKiSVuSN2GCqBk7STgYz4v+zv/wAFfPBv7X/iBPhv8TPCNnpNr4sC2EcrTedY&#10;zysTiOQNym5goVsnDEZx1AB+UisVOVO0jofQ1+7X/BKrxR4g8Y/sH+A77xJJNNf+TcQwzTkmWS2j&#10;uZY4S2QOkaqAecqqnJzXF6N/wRT+COm+Mf7WbTdWuofOWZLGW+ZrZeSSpHVlORwT0FfWmiaHZ+G9&#10;HtdP0+1hs7GxiWC3giXbHCigBVUDoAABQBxv7SXwn/4XT8F9d8Pqu66urcvZ5fYBcJh4sn03KM+x&#10;Nflr4h8H6p4V1qbTtR0+7s763cpJDLEVZWHUY9v88V+tXxD8dad8M/Bepa9q03kafpcJmlbufRQO&#10;7E4AHckCvivxR/wUwfVfFkl1D4I0G4s1JSI3Y8y52nj7w7+wFAHpv/BMb4Rav4B8C67rWrWktivi&#10;CWEWsUo2u0cQf5yvYEyYHOTtJ6Yr6jrgf2efjxpP7Qfw+j1rS0e28tzBdWshBe2lAB2k9wQQQehH&#10;4gd9QAjLla+Qvjd/wTFXxb42udU8J6za6XbahMZprK7iPl27Mct5TKM7ec7SBjoD6fX1JtFAH5/+&#10;Idag/wCCeGrzaPoLW+veOtStUa91G4iK2+nQM2ViijByxfaGZmOMKvHYdT+zn/wUl1zW/H2n6P4y&#10;trG4s9SlS2S8tY/Kkt5G4UsvKspJAONu3rzjFaH/AAUC/ZG8SePPHn/CY+GbGTVftEEcN7aRf65W&#10;QYV1H8QK4BA5G3oRnHl37Nn7EfjLxT8RNNvte0m68P6Hps8d3cy3yeU8iqQ2xUPOSVwc4wCTzwCA&#10;ffHjr4WeGfippkdr4k0HSdctlO9Yr61SZVPqAwNcj8Uf2Pvhx8Xvho/hLVvCek/2G0hmjht4Bbtb&#10;y4x5kbJgo4yRkHkEiuN8Tf8ABUL4F+DvGE+h33xA0wXlqxjleGKa4t0cfw+bGjIT9Ccc5wQQPb/C&#10;/ivTfG+g2uqaPf2eqaXfIJbe6tZVmhnU55VlJBHHY0AfPfwJ/wCCT/wb+AXja38RaXot5qWrWTmW&#10;1l1O6Nytq+QVZEOF3LgYYjI65r6U8tadjFfK/wC2h/wVh8D/ALHvipvDcmn3vibxPCiyXFlaSLFH&#10;Zqy7l8yQg4YjBCgE4OTjIyAfVFFfNP7Fn/BUDwN+2dr9xoNjb33h/wASwxtOmn3rK32qJcbmiccM&#10;V5yuAQOeQDj6WoA5j4vfDrTviv8ADXVvD2qfJY6lAY3cdYmBDI491ZVbnutflR8RfBj/AA78b6lo&#10;sl5Z6g2mzeV9otZBJDLwCCD+PI6g5HUGv0O/4KA+ItW8N/s0avNpLzRtNNDb3MkeQyQu2HwR0ycD&#10;tgMa/NegDovhGqP8V/C6yRySRnVrQOiZLOPOTIAHPTp71+ukQITmvyb/AGfPGGn+AfjV4Z1fVLeG&#10;60+yvkaVZeFjGQDJ9UyHHX7tfrFb3K3MCyKyssg3KQeCOxoA/LT9rTwNqvgn9oHxSNTt5k+36lPe&#10;28zKNtxHK7OjAjjocHHIII6ivLfG+veKPh18LfEHirw55to2mW/2Sa+AXECXR+zMFzwXZZWAxyOW&#10;x8pI/Tj9pn46/C/wHJDpnjS3tdYvMB1s47YXE0QPIJBxtB6jJGe1cv4j8PfDH9u/9m7xV4B8M3Nt&#10;pcGoxqWiitxDPaTK6yRTeX/EokVcnOCMjIzQB/Ndq/gTWp/+Ch2l+IV0y+bRI9BaB74RHyFk2yja&#10;W6buRx16V+/3/BKa9b9rj/gnZqvg3xn/AMTHSrW7ufDqtvHmG18qKRBkchkMh2k9Aq+lfH+of8ER&#10;fjdbeNJNNt7PQ7nT1bC6n9uCwuu7AJXG8HHJGCO2Sa/Tz9hX9k+1/Y2+ANj4RjvP7QvGnkvtQutu&#10;1Z7l9oYqOygIqgdflz3oA+AfF/8AwQA8d2/jO4h0Pxh4ZudALloLm9WaK6VeMK8aIy7uTyGwcds4&#10;H6B/sUfsf6L+xX8GY/C2lXUmp3FxMbzUb+WMRteXBABbaCdqgBQFycAdSSTXsW0elKRmgD87/wDg&#10;vn8fodC+G3hv4cLp9vcXHiCcaxJdyj5rJIDsUxjP3mLOpJz8oYY5yPyrr9dP+C7f7O0nxC+AGk+O&#10;NOs7i61DwbeeXdGIZ8uxmBDuw9FkWLkZ2gkngEj8i+vr/n/69AH7of8ABJXXbfxF/wAE/wDwDJb6&#10;bHpkdvDdWxiQNsleO7mV5QT1MjBnbHAdmA4FeE/8FJvhZoPw++LdtqGltNDqHiVHv722wPJRt2PM&#10;U9cuwYkdMgnPOK96/wCCT3gzWPAP7A/gPTtctZbO7aO6u47eVNrxQz3U00eR/tJIr+oDgHGK8m/4&#10;KvSt/wALE8Jr5O0Lp8uJc/fzIMr/AMBwD/wKgD5Qrc+HXw71X4q+MLLQ9Ft2utQvn2oucKg6lmPZ&#10;QMnJ9PwOHX0D8N/24rP4QrD/AMI38P8Aw7p7GMR3M2+Rpp2AxncTxnqRQB8Z/wDBej/gn98Q/C/7&#10;Bs1tbWNvr2qalq1o0WnaW5uLtgjhnYR4BYAHkrkDHPUGvef2I/2Yf+F0fDbwrpH/AAlGj6Lrlvpd&#10;vFLpl7HKt0uyBAcDbtZsg5UNlcZPPFdB+1X8eT+0P8QrfXIori1tYrKOBLWQ5Fs43bwD3yxzng4I&#10;yMiuQ+F1vrU/xG0dfDsc0mtLdRvZrGDkSA5BOP4eMk+gNAHrv7XHw90P9nPwpofgHS/s+p6hdH+1&#10;9V1ORR55f5o44lxnZHjecZz0J6knwOr3iXX77xR4gvNQ1KaW5v7yUyzySfeZiefyzjHtVGgAqSWz&#10;mggikeORY5gWjcrgOASDg98EEcfp0rW+HPgLUPij4403w/paxtf6rMIYd5wgPUknB4ABJODgV+k3&#10;wx/ZM8MeF/gzpHhPXNOsfEC2IaSSWeIfNLISXKnqAScAZ6AUAfnH8Jf2T4P2wvHlj4XvEvorDc09&#10;zfWoXzLFFX7/AMwI5bC4PXPQ9K9p+F//AAb/AHhXwz4zhv8AxN441LxHpdtN5g0+DTVsxcKMbVkk&#10;8xzjrkKBkdxV/wDb6/4KJeHf2FNQvPh/8MdB0uHxfLDHLfXKxjydMDjKhh1eQoVYAnADA85r5d+C&#10;3/Ba/wCLngrxza3Xia8tfFGhyTZu7N7dY3KMRny3XlSOdoOR696APq7/AILoeMNb+Gf7K3hXQvDr&#10;SaXoWqakLG/+yny1EMUW6KDAHCEjOAR/qgOc1+R9rdzWNxHNDLJDLGQyOjFWUjoQRX9EXjTwH4R/&#10;a1+CFvZ61Yxa14Z8UWUN9CsowxR1WSKRSOVYBgQQeK+Z/CX/AAQw+EPh3xIL+6uNf1a1R96WdxcD&#10;ygMHglRlhnnn0xQBm/Af/gqT/YPwD8FW/iHR9S1/xMNPjXVrl51gywJAbJUlnZArHIA3MRuPWvjP&#10;/ghb8Uv+GXvin+2Z4y8Z+FdW05/HXxG/tPw9aXEHly38T3GpSBo3YAeWBImXAxyODkCuw8a+Ebrw&#10;D4t1LRb7y/tWl3ElrN5b7lLKSDg/h9f5Vl0AfSnxt/4KS698TvBcmk6NpbeGJJ5D511DeGWVocY2&#10;Kdi7Sc8n0GB1r5rLZo7UUAB5rU8GeKtU8FeJ7HU9HuJrXUrOZZIGj+9uByBjv6be9e6fsPfA3wf+&#10;0Xp2uaJrlndRapprJew31vMVYxNhShGMYVgD77j6V9MfCf8A4J9+CPhb4nt9XC3mrXlo/mQ/bGDR&#10;xsDkNtAwSO2aAPb9PuJprGF5lWOZkBdAd21scjPfFWaQIAOnSloAKKKKAIry0W9tpImztkUq2Dg4&#10;Ix17V+T/AMbvgV4g+A/i2bS9atZFj8xha3QUiK8QdGQ+47dR04r9Za+Zf+CnXwtuPGPwestft5FU&#10;eFpmknjYkb4piiEjtkME464J+hAPgONVaRQzbVJAJxnA9a+yfh//AMEwdB8U2mnax/wm11qGh30M&#10;dzGtvYCJ5o2G775dgMgj+HP0r40r9Cv+CZvjnUvFnwCntb6RpYdD1BrK0kOP9V5ccmz/AICXOPYg&#10;dqAKP7QP/BOHRfiDaWNx4VuYfD+oafbJaGN4y1vdIgwpfHzb8fxc57ivMtU/4JnW3gzwReX3iTx9&#10;pek3UZXyZGi22i/3g7MQx5OBgds4OcD7pxXwL/wVG8R6tc/GbTNLmkkXSLfTo7i1jBPls7u6u54x&#10;nhR3xx60Aan7J/7Hng3WfHllqOoeOvD/AIlk051uI9L058+a6sceZvwxUEA4C8554HP3MvA4r8ef&#10;COval4W8TWOoaTNNDqVrMr27RZLb8jHA65PGPev1+06SSSwhaZVWZkBdVO5QT1wfSgCb5VX0xX4r&#10;/wDBy5r+m/tFeLPgbY+B/C2oeKtR8F+P4b3X7zT7ASqLVMB0LjkqDnJI257nmv2d12zkv9FuoIZG&#10;jlmheNHHVSQQD+BxX5E+NfB2qeAfFN7pOsWs1nqFjKY5Y5FPUH7wPdT2PQgg0Afpz+zX8afB/wAY&#10;fBSv4Rhj0+309Vjm0/yliks8jhSo4x6EEg469a9Kr4j/AOCVfgTV4PEviDxJJDNDos1otlG7cJcy&#10;+YrZX12hSMjoWxX25QAUUUUAFFFFABRRRQAUUUUAFFFFABRRRQAYxRRRQB4X/wAFHf2NtO/4KAfs&#10;W+PvhLqVwLFfFtgI7S827vsd3HIs1vKR3CyxoSB1XcO9fkb+y3/wV2/aI/4IjfDzTfgl+0Z8CvFn&#10;irw34Fi/s7Q/E+hoZA9hFxHHvwYnRIxhGLK2xQCOC1fud438Z6V8OfCGp69rl9b6Xo+j20l7e3dx&#10;IEhtoY1LPI7HoqqCST2FfjH+0H/wcafGj9qODxpc/sq/s8r42+G3geK6n1Txr4pspZrJoYImkkmW&#10;FWjSJQilgJJGZl6opO2pva9vmVutS94t/wCDtK/+Lukto/wN/Zw+JXiTxleAw2yajFutoJW4RnEI&#10;YkZycHaDjGR1Hun/AAQM/wCCaPxM/Z/8V/Ez9ob4+TrJ8avjZMJLuz43aRaGTzTG+CQGdwnyDIRY&#10;Y1z1xwv7Pf8AwVY+M/if/gh7pH7S/hP4R+FfGnxIbxFPbalo+iaPJBbrpsF1Mks22JjINkaD5sth&#10;myVKgivr7/gk7/wVe8D/APBV/wCAlz4o8M2d1oHiDQZ1svEXh67lElxpFwQSMMAPMhfDbHwM7WBC&#10;spUabX79fwM3ql2/yPq6igdKKkoKKKKACiiigAooooAKKKKACiiigAooooAKKKKACiiigAooooA/&#10;In/g4z/5Sb/8E0f+ytD/ANOvh6v12r8if+DjP/lJv/wTR/7K0P8A06+Hq/XagAooooAKKKKACiii&#10;gAooooAK+Y/+CvPjvWfAX7B/i660Sae2uLx7awuLiJtrQ2806JJz/tA+Xx/z09q+nK5v4q/DLRvj&#10;J8PtW8M+ILNL/R9Yt2t7mFu6noQeoYHBBHIIBHIoA/lf/bo+Ies/DD9nu+1bQb6TTdRjureNZkUM&#10;QrNgjDAjmv3i/wCDfr4k+IPiL/wTz0htcuZ7waTetZ2M0zbmMBt7eXb9FeVwB2GAMAAD41/4Kff8&#10;EC/B9/8AC2/0OD4++G/Bcep3UU9hD4mtPnCpKCylo5MvhSBkRjnrgV+oP7AXgLwP8JP2VPB/hHwJ&#10;q2ia3pPh2wis5rzTJxNFdXKqBNKSCTlnDH5uQMDtQB7PPbrcwvG6q6yLtYMMhh71+FP/AAXx/Y20&#10;X9lH9ov9m9Ph/q2p+HdL+MXj6PQtW0+FUkht4mmtVbytwJAPnthe2MZx0/cLx54pXwP4J1jW5Imm&#10;j0exnvXjQHdIIo2cgYBPO3sCfY1/Nj/wUb+IHxI/4KGfGjwZ4w1jxV9ibwbrv9r2dnlhDYqJEZY7&#10;cL90qIwNx+YnkknJoA/oX/Za/ZU8I/sjfDiPw34StWWF5ftF1dTMHuL2YgKXdvoAABwB75J9Pr8z&#10;f+CKH7b3jT4jfErUPhr4q1K617T/AOzZNS066uXMk9m0boHj34yyMHz8x+UrgfeIr9MqAAjIr83f&#10;2yf+CH958RvirqXij4d61p9jb65cNd3OmXwZVgldgWMbjPylizYONvQZr9IqKAPi/wD4J0/8EpIP&#10;2O/GU3jDxJrFtrvihYntbNbaNltrFG4ZxuwWdlyuSAAC3XOR9Zal8S/D+j6v9hu9c0m2vO8Mt2iO&#10;vTqCeOo61z37T3i/UvAPwD8VatpG5dQsbItC4xmMkhS4z/dDFvw79K/Ky/1G41S9kuLiaW4uJWLP&#10;K7bnYnqSe5oA/ZBJBIgZWDBhkHPUU6vmn/gmX8QNY8ZfB3U7TVJprq30W9FvZzSNubYyBjHnr8p5&#10;B/28dsD6WoAMUbfaignAoAa7KgycADv6V+X37Y/xuh+O3xrvNSsZJm0izRbOy3ngqmdzgdgzHP0x&#10;npXrP7W37fXiQfEHV/DfhWaPS9L0uaSxmuDEsk146nbJgnIVdwIGMEjknBxXy3oeh3vibVrex061&#10;uL6+um2RQQpueVvRQAcn6UAVc80VLe2U2m3k1vPHJDPbyGOSORdrIwOCCD0IPGKioAK92/4J5/EX&#10;V/Cf7RWl6TZSyPp/iAvBe2+flYLG7q+Om5SM5643DvXhNerfs/8A7RGn/s7WMmqaZ4dt9U8XTyPG&#10;Ly9lP2e1tyFwsaLglmIJY5HGAM5OADn/ANpS2ltP2hPG0c032iT+27smT+8DMxGfwPI7Gvnf9trx&#10;vq3w1/ZL+IOvaFeSadrGk6LPc2lzGoZoZFXhgGBHHuK+iPEuqah+0p8aZLizsbGx1nxNOuLZJ9kM&#10;twwAO1pD8pdhwpPVsA9BXkX7Zv7PGseOPhV4++GdxNDpGs6hZz6S8suZI7eQ8ZO37y+46jpQB2v/&#10;AARk+Afj79q/9m/4U+M/E/2ia01KzTUdQ1e5RV+2hZnHyquAxOwLwABX7FEZr8pf+CKmpeKv2R/D&#10;Xw7+Ed5q/wDbmmw2502dYw3khyXZZYweVx8oPtnPQEfq1QAYooooA4v44/Abwr+0b4DuPDnjDR7b&#10;WNLnIdUlGHgkAO2WNxyjrk4YY4JByCRX41/8EO/2SPC37YXxv/bM8O+ORqGr2fw58dS+HPDJNwY3&#10;0q3+036AqVA3Mogi5bd0OQc1+1PxJ+I2i/CTwRqXiPxDqEOmaPpMJuLq5l+6iD0A5JPAAAJJIABJ&#10;Ar8Yv+CTv7WPgj/gnt+0r+0hrGu3Gta9oXxw8cN4i0+8sbARnTYWubxyJo2k3HC3KnKAsdp+XOAQ&#10;Dy/49fsV/ET9n/4i3nh/VPDOsXXlylbS7tLSSaC9TJ2sjKCOQM7eo5FfVf8AwTm/4JISfGT4f+Jt&#10;Y+J+k6holnrFoltom4GG8hbeHNyFPQfKEww5Bbp1r9QfA/jTQ/iz4O0vxBot1bavpOpwrdWdzH8y&#10;up7j0I9DyDkHBrfVdooA/Pb4Z/8ABALwn4d8ZQ3viPxpqfiDS7Wbf9gjtFtvtSjoHcMSOeoUcjuO&#10;o/QDSNIt9B0q2sbOGK3tLOJYYIo1CpEigAKAOAAAAAPSrVFABX4D/wDBR6f7T+3T8T2a6+2H+3JU&#10;8zGNoUKAnH9zAT/gPrX78HpX4B/8FFLVrT9uL4nq0ckZbXp3wyqpO4hgcLxg5yD1IIJ+YmgCf/gm&#10;1cNaft2fDBlu/sJ/tpF8zGchlZSn/A87PUbq/fRPuj6V/Pd+w+szftjfC/yPO83/AISjTiPJAL/8&#10;fCZxu46dfbNf0IRtuVfpQB8S/wDBdb4T6f4u/ZJt/FMtq0uqeE9ThFtOp/1MVw6xSqf9liIvxUV+&#10;O9f0SftS2+iy/s5+Nm8SaTHrmh22i3dzeWDZH2pIomk2AqCyt8vDDlTgjkCv53Z3WSZmWMRqzEhA&#10;SQg9BnJ496AP1/8A+CGl5Jov7COtX0lqirb+IL2WNo0+e5jS3gOTjlju3qP90CvzR/4K+ft9/Fa7&#10;/aZ+Asdj4u1TSdJ8ZeLvsWoabbsv2aW2+02arFtIPRZXG4YY7jzX3j/wRn/aN1zx7+zN8Qfh6Ybe&#10;ObwXpz3OkXEcO3cLhZzsfaACyyJuDE7mDn+7x8E/tkfse6n+038UvhDr9hrFjpsPw218avcxXETs&#10;14nm20mxCvQ4gI5/vCgD9Tf+CWHxXutQGreDZbW2Fnpdmt3ZyxQrG0aBghiYqBuAL5XPI+YdOn2T&#10;Xw3/AMEnGX/hOvF4/c+Z9hgKg/6wjzGzj/Z6Z9ytfclABRiiigBnkrn7tPxRRQAUUUUAFfmf/wAH&#10;C/giD7L8M/EabFuN99p0vHzOn7qROfQHzP8Avv61+mFflf8A8HAvxktdY+IHgnwJHZ5u9Fs5NZmv&#10;C3QXDeWsQX/thuYnsU96APzrr9Jv+Df/AOCniDT/ABR4v8fXFtPa+HL7TxpNrI4wl9N5yuzLxkhP&#10;LKkjjLkdRx+bNft5/wAEZwo/4J5+DNscyM1xqJZnztkP26flMn7vbjA3K3fkgH1QRuGKMUUE4oAK&#10;+Jf+CzH7F3iL9p34f+HfEHhGz/tDW/CLTrLZoP315by7C2w5wSjRg477z6c/azXUazCMyRiQjIUs&#10;NxH0r4O/4K7/APBSDxN+zB4g0vwF4Gkhstb1KwGpX2puiytaQs7pHHEDkB2MbFiw4Upt6kgA/Oz4&#10;WfsK/Fb4t+ModF07wVrtvNJN5Uk95aPbwW+MbizsANoBzxnPav3Y+A3wxj+C/wAFfCfhGOQXH/CN&#10;6Ta6a02CvntFEqM+CTjcQWx2zivx8/Z5/wCCwvxc+E/juwuPEWvXHi/w/wCaBf2N8qtI8ZYbzHJ9&#10;5ZAMledueCCOK/aXw9rEPiPQbLULZvMt76BLiJv7yuoYH05B7UAXqKKKACjFFFADJHWFCzEKqjkn&#10;oBXwD+2h8LfD3j74yXuseFvFmg3moakyi8sJLoIyyqNmUf7pBAHGcg57V9L/ALfOv6r4d/Zh1ubS&#10;pJYZJXhhuJIzh0hZwHxx34U9MBj9D+aJOTn360AfY37HX7BeveFfiPp3irxUbe0g0l1uLO2hlEjz&#10;SY+ViRwAufqSAPU19pV4T/wTu17VvEH7NFg+qSSzfZrqa3s3kOWaBSNvboGLAdeAPoPds0AFFQya&#10;jbwyiN54VkPRS4BP4VMGzQAUUUUAFQ3thDqNu0NxDHNFINrI6hlYehB61NRQB8r/APBTL/gnz/w2&#10;n4D0mTR7yHTPE3hcyf2d52RbzRyBd8LY+7nYpDY4I9Dx8S/Br/ghf8TPEnje3j8YXGk6DoMUp+1T&#10;QXS3E8qKRxGoHVhnBPA/SvbP+C0H7evjH4I+MdJ+HfgvUJ9DkvNOXU9R1G3O24KvI6JFG3BTHlsx&#10;YHJ3KMjBz8d/sw/8FM/ij8AviNp99deJtW8R6F5ypfaXqFyZ454S2XCFslH5JDDv1yMggH6rfsrf&#10;8E1fhj+yT4gOteH7G8v9caMxLqGpTCaaAEYcRgKoXdznAJ5IzivJf+C2/wCzD4o+PXwW8M6x4Ws7&#10;jVLjwbdXEt1Y25LSSQTLGDIqfxFDGOOoDHHevti1uUvbWOaM7kmUOpx1BGRUrLuXB70AfzbWHw38&#10;RapdSW9roOtXM8ZIkiisZHZSBzkBcjgfkK9o/Ym/YZ8e/H744aBGmgatpeiWN7Bd6hqN1byW8UUK&#10;OGO1jgszBSFCnqe3Wv3WtvDun2czSQ2NpHI33mSJVY/jirEFpHbIFjjWNV6BRgCgD57/AOCj/wC1&#10;f4Z/Zd+AFyuv2cmrXPipJdNsdOjfY1wSh3sW/hRARk9clccmvzl0fWrfxDpkF5aSrNDOoZGU9j/n&#10;GOxr0z/g4Rv9Vl+Kfw8t5o2GiwaXdSW79mneVRKOnZUh7nr0Hf5P/Z1+LFnoFi2h6gzQ+bOXtpcE&#10;qS2AUPp0yO3J9qAPrT9mz9oq+/Zv8Sarqdjax3cuo6e9miSHCxyZVkkI7hduMAjO7rTpf2uviTP4&#10;ibUj4w1pZmfeUWbEA+bOBF9z9OnFdN8Ff2D/ABx8T/ENvHqWm3nh3R+GmvbuHawXnAjQkFmOPoOp&#10;I4z00/8AwS+8er4ha2jvtCaw34W8aZhld2M7NpYNjnHTtmgDwnwj/wAFOvir8Tf+DgX9nP4Xw+Kb&#10;vT/AHiTwBfXXiPQIYIvsmoX8MOuutxuKGRSfs1qcK4AMWORnP6N/t165qfh79lvxRcaTJJDcFIoZ&#10;ZIyd6RSTIkmP+AsQfQEnjFfKmjf8EUtR8I/8Fbfgr+0RpPi7S/8AhH/hj4OufD2o6XNbSfbdUup0&#10;1ZWnRgSiIDqMfyk5AiPUnJ+/ta0e18QaTcWd5DHc2l1GY5YpF3LIpGCCPQjtQB+Odfdv7DPx0034&#10;Z/snyan4416x0fR9P1SW1sbm/nCbogsZ2LnlgHZsAZxz0A409U/4J0/C2Txc0z6hqFqsjb/7OW/R&#10;Y15zxlS+O3Xoe1fl/wD8FOvi/N41/aa1jwnYw/2Z4U+Hk8mhaTpyZWKLym2yy4IGWkk3MW5428kY&#10;JAP2a+EP7TngH49tMvhHxXo+uSW6iR4reYGRVOcHacHHHpXmf7UX/BTv4Yfsp+K/7B1vULrUNcjC&#10;tPZadF5z2wbBHmHopIOQOtfjP+yj8QNc+Gn7RngvVPDs80OqLq9tCiRNt+0iSRUaI5yMOrFTkEc1&#10;e/bQ8HeIfA/7U/juz8TxXSapJrd1cGSdcG4jeVnjkXBI2shUjBIAwKAP24/Ze/bY8A/te6ZdTeDd&#10;Va4ubHm5sriMw3MCk4Vyh/hPqOM165X4y/8ABDfwb4h1f9s2DVtNjul0PSdMuv7VmC/uSjoUijYk&#10;j5jIVYAZPyHjAJH7NZoA/GX/AIOF/wBjzx14Dl+Jfxo8K2txdaLd6E+oXFzbrvfR54LQIzODn5SI&#10;w+7GASQeBXj/APwQM/ZG+In7Vmj/AAq+JGvW15/wjun3Y1e81e5j2Lfm3upCkcYGNxLRhCQMAZNf&#10;sd/wUQ+Gtr8cP2Hvit4DuvEekeFP+E48L6hoEWqanJttbOS5geJXfkEgFwcDk4rhv+CPHwe0j9lr&#10;9gD4e/Cez8deGPH194Gs54LrUtFmDW83nXc86sq5LAbZcc9SpoA+Gf8Agu18Px4b/a5sdcXUra4/&#10;4SLR4X+yCUtLaGEmP5l/hV+Cvqd568180/smeAf+FoftL+B9COoW2lrqGsW4NzPN5KxhXDnDdQ5w&#10;VX1YgV7b/wAFqbiSb9vjxBHJM0q2+n2CICD+6HkBtoz7sW44+b1zXzX8Mbp7H4k+Hpo5Xt5IdStn&#10;SVQS0REqncMc8deOeKAP6RolAjHFOpsH+qWnUAeM/t86dNqP7KvinyImmaNIJWCk5VVnjLNgdcKM&#10;88ADPavzNzx+lfshfWEOp2UlvcRJNBMhSSNhlXB6gj0rwzVP+Ccvwz1LxJJqH9n30McjbzaRXTJb&#10;5zngdR6YBxg9KAOV/wCCVfh+TT/g9r2oyI6x6hquyMtnDiONMkDpjc5GR3UjtX1LWb4V8Kaf4I0G&#10;30zSrOCxsLRdkMES7VQe1aVABTS6jvXOfF/x8vwt+GGu+Imh+0f2RZvcrFnHmMB8q592wPxr80PF&#10;f7VvxA8XeJptWm8UapbzyMxRLaYwxQg8YVV4Axx7989aAP1UArwf/gpdea9ZfsLfEaTw01wuqLpw&#10;BaDPmi3MsYuNuOc+T5n4Zqv+wH+0Xq3x38Aalb64yzap4fljie5C7ftMcgYoxAGNw2MCe+ATzkn3&#10;q9s49QtZIJ40lhmUpIjjcrqeoNAH80J5r9Zv+Df/AFnWL39n3xha3ty8mjWOtIunRs+7yWaMNMFB&#10;6KSUOP7xb8fzo/bT0eLw5+1r8RtPtdLtdFtbHxDeQW9lbxhI7eNZWVNoAA5QBuByST6mvYf+CMvx&#10;J8ReF/24fDeiaXcTNpPiKK6g1S034hkiS3klDng4ZXRCCOTjbkBqAP20r8Kf+CpfwP8AEnwn/bH8&#10;aahq1ldjTfE+py6pp18U/dXEUrGQIGAxlMldvX5ec9a/dasfxb4J0fxxpxtda0ux1W1/55XUCyr+&#10;TA0AfjD/AMEefgd4j+IP7ZfhnxFp9ndR6L4Umlu7++2bYkHkvGIgxGCzM4GBztz0wDX7bA5r8U/2&#10;yP8Agpd441r4wa3onw/1KXwJ4P0O/ltLK10hVtXufLfaZpXTlixTIXooOO5J+gv+CQ3/AAUn8a/F&#10;r4tf8K38eahN4ibUbaa50vUZgPtEUkYMjxyN1dSgcgnlduOnCgH19+2F+0z4Z+DXg260fVLePWNT&#10;1i0cQ6a43JIrZUGX+6nX3OOOa/Ne7nW5upJFjjhWRywRM7Y8nOBkk4A9ya+hv+Ck3w91jR/j3ca9&#10;cW88mk6xbw/Zp8bo42RFjaMnHykEZwecNn6fOtAHYfB34GeIvjf4lg0/RdPnljklCTXRQ+TbjjLM&#10;/TgMDgcnIr9WvDulLoegWNirNItnAkAZjksFULk557V81f8ABLnxnpuq/CDVNCt7eSDUdJvftN2z&#10;PuFx52Qjj0wI9pA/ug9Wr6joA/J39pW6mvP2g/GzXFwbqRdauk8wnOQsrKoHPQKAAOwAFdj/AME+&#10;7ua3/aw8MrDOYVnW6jlGeJU+zyNtPryAR7gHtXHftJvaSftAeNDYq6239s3W0Njr5rbiMAfKWyQO&#10;wx1612H/AAT+Np/w1d4ZF2sjsftPkFcbRJ9nkwW4PGM4xjDFTmgCz44/bK+Jmm/8HOHg/wCCkHiy&#10;/i+FuofDiTWbjw+Iovs812I7w+aW2eZnMadGx8vTrX6U45r4r8Uf8Eu9e17/AILe+Hf2rE8UaRH4&#10;f0XwY/hh9DNvJ9sklKXK+aH+5t/fjjr8pr7UoAKKKKAPzJ/4L1/tGeKvDXiXw38O9MvrrTvD+qaW&#10;2pX/AJDmP+0C0kkYhcg8ooTJXod4znHH52fDbx1dfDH4gaP4isYbW4vNFu47uKO6hWaGRkOdrKwI&#10;IPQ/XPUV+hX/AAcO2aprPwtuPJkDSQ6lG0pVdhwbUgA/eyNx68YPHOa/NqgD+j74R/EjTvi/8NdD&#10;8TaTMs2n65Zx3kLKc8OMkH3ByD6EGvAf+CpHgi+8QfCfRdUs7VpotHvXN2yR7mijdMBieoUMAD2y&#10;QT0ra/4JTT6dL+wH8Of7LupLy3js5kleRSrJP9pm81MEk4WTeoPQgAjAIFfQl7Zw31s8VxHHNE4w&#10;yuMhh9KAPxtqxpmk3mt3q29la3F5csDtigiMjsMcnaOegOfQCvqH9uvW/hd4I1uTwzo3gywfxBDi&#10;a5urdzbR2bMvyqQnLtjaxU/KAR1JOLP/AATz+L3gXTfiAuiyeG49I8Q6ovlWmpG4adZjtBMXz8xl&#10;ipI2nBJx1AyAfmb/AMFWf2gfGn7OH7EfiG58J6tNoOovq1hHLKsEckiESEEDzFbYcFgduDgkHivv&#10;T/gk38fdG0DStCh8TWukxX2saJBcLrkyhZlkMSu6Mx4Ctkn5QOQAcjGOT/4LT/8ABFzxf+198JvE&#10;9j4B1PTbe21jUE1mZb1iGszHJ5sijkblPzEYORyMHAJ8h8CeHX8H+B9F0mSRZpNLsILR5FGFcxxq&#10;hIz2OKAPcv2xfgbH8IPiMt5p97b6hofigyX+nyxEMFXcNyZHB2s2AR2x0ryOvoD9kn4Iv+1V4M8Q&#10;eG7++uLWPQPLu9KuyPMWzmk3K8e08lHCKSARgoD1PPG/HD9nyz+AWqTaXq3iiy1DWgu+Oz063eTy&#10;wcFDMz7BHuGeF3kcHBBzQBz3wR+L118DviHZ+IrGxsb66s8hFulJC7hhipBGG25XdzgE8V9B/Fz/&#10;AIKha1qS2sXg+xt9NVoUe4mu081xIVBZFGQMBsjJzmvm34cfDPWviz4oi0fQbNr7UJQWWLcFwuRl&#10;iSQABkZJ6Vo/HD4VL8F/H03h86pb6peWcEX2xoUIWCdkBeLJ67T3HYjODkAA+ZP23dY1Xx18dNS8&#10;Yas1u1x4oKzv5WQoZI442ABJIGFB645wMAYryKAp9oj83d5e759v3iCece9fYU37K037WN/Foel6&#10;rZ6b4kt4pJdLiuwRDqEgwXgLj7jFVLKSMZXHGc1Q+F3/AARZ+NvjTxnBY63otp4X0pZtl1qFzfQT&#10;CJRgtsSNy0hIPBA2k9WFAH68/s66vo+vfADwTeeHhINCuNCspNPWTHmJAYE8tWxwGVcAgdCDXW34&#10;b7HLtkWF9pxIRnyz6/h1rH+F/gGy+FXw38P+GNN8z+z/AA7p0Gm25c5dkhjWNSx7khck+tXfFulP&#10;rXhjUbKORoZLy2khV1OChZCoOfbPWgD8gdWhlttUuY55PNnSVlkffv3sDgnd356HuOa82/4N/dD8&#10;Qft4/Hr9pjSfHmu3+oaH4H1w2OjsPLR9OLXNysaKFA3KEiIO7OcDkHmvW/H3w/1f4Z+KLrSNasp7&#10;K+tXMbLIpAYA9VPdT1BHBGCOK47/AIIq+CG/4Jq/tDfGDxF4m1CPWtJ+LGr/AG2MWCMjaYnnzSAy&#10;Iw+cjzQPlIwA2M9KAP0Z+HH/AATJ8HeDdbS91a+vPESx7ttvPGIYST03BSS2B2zgn8q+Pv2hPhv4&#10;d+G3xTvtJ0HxDDq2nxytl1jJNocnMZI4YrwMjrX6ceK3m8VfDjUW0W4VptR06U2M8ZDBmeI+WynI&#10;BySCDnFfkhrGm3WjatcWt9DNBeW8rRzxyrtkRwcNkeuQQRQB9/8A/BOv4V+HPCPwyuNa0fWo9a1L&#10;WCi3ropQWm0ZWHaecjcSSeueOBX0ht9q+MP+CUfh7VoLnxTqkkc8eizJFAjMvyTTAsTt/wB1Tg/7&#10;w9q+z6ACiiigAooooAKz/EOj2fiHRbywv4Yp7G9haG4jkGVkRhhg3ttrQr5F/wCCn3xn17wdbaF4&#10;a0u4uLGz1iGW4u5YSVacKwUR7h2GSSO+VzQBcu/+CY/gnXfEclxp/iS+j09mJNnEUlMXI4D5zx05&#10;BPPX1+i/hh8NdJ+Eng+00LQ7VbWws1O0ZyzsTksx7sSSSfw6Cvys8BfFfxB8NvE1vq2kapdW15au&#10;HB81isgzkqynhgehB6jrX6w+Cdbk8TeDtK1GSPyZNQs4bloz1jLoGK/hnFAGrXDfGr9n3wz8ftEj&#10;svEVj5xtyWt7iJtk9uTjO1sHrgcEEcdK7migDxH4SfsEeA/hJ4jttXt4L3U9Qs23Qveyh0hbOQ6q&#10;ABuHYnPrXtwXAoooAK/L3/g5P/aE8Wfs4Wf7Ntz4M1K30m48UfEi20jVJG062umurRgC0RM0b7QS&#10;SflweTzX6RfFHxj/AMK9+HOua75JnOj2E14IgT+8KIWC8A4yRjPbNfhr/wAFOvhZ46/4KKaz4Ev7&#10;rxdHYzeD/EceulbhGaIKuPkhVeFIxwaAP3k0+wg0yzjt7aGK3ghUIkcaBERR0AA4A9qmr5r/AOCd&#10;P7Q2t/GXwdrGl69NJeXnh5ofKvHGXmik3gB+OSpQ8k5Ib2zX0pQAUUUUAFFFFABRRRQAUUUUAFFF&#10;FABRRRQAUUUm4UAfBX/BzHrWuaH/AMEW/jJLoLTpLLBp9veNFkMtpJqNskw47FCQf9lj2zWL+yz4&#10;U8H+Ef8Ag2shj8Ex2a6Ve/BC9vbh7YD99fSaTK12746yfaDKGzyCpHbFfc/xh+E2g/Hj4W+IPBni&#10;nToNW8O+KLCbTNRs5vuXEEqFXXjkcHgjkHBHSvxQ8ef8Ej/24P8Agm/4B+IHw3/Zv8XaR8T/AIF+&#10;OLLULP8A4RzXGT7XpcN3FJFIIlYrtlKyNzG21mAYpkkVm9mu9vwKj0fZ/wCR9W/8GoKq/wDwRa8C&#10;hsbf7Z1ng9/9Plrwj/gjDbaTov8Awcb/ALaVj4ASGP4erYkzx2YxapqK3dsHChflGJjfgY44YCvn&#10;v9jv9i7/AIKhfDn9lfT/ANnvwXpuj/CXwPbz3Jm1qSaKDUQl3I0kv7/c7DBZsGFUcZGDnBr9WP8A&#10;gjR/wSS8L/8ABJr4E32gWurL4m8feK5Y9Q8Ua4w2tdyKGWOKNT8wgj3Pt3cszuxxnaN5azc/K35G&#10;e0bef6n2dRRRUFBRRRQAUUUUAFFFFABRRRQAUUUUAFFFFABRRRQAUUUUAFFFFAH5E/8ABxn/AMpN&#10;/wDgmj/2Vof+nXw9X67V+RP/AAcZ/wDKTf8A4Jo/9laH/p18PV+u1ABRRRQAUUUUAFFFFABRRRQA&#10;VieP/HWl/DHwdqWv65eQ6fpOkwPc3dxKcLFGoJJ/TgDknAHWtuvmf/grt4QvfGP7AXjmGxkZXsVt&#10;r+VVxh4obmJ3B47KC3GDlR2yCAfjR+11+0VJ8ZvjX4o8aa9q6JZ6hqEn2WW8nEcdvbl2EMQLEBcJ&#10;gY4yfU19I/8ABDb4ga9p/wC2ZY6RpVxJL4f13Tbl9TiVi0JRIi8UvGRnzAig8cOeecV+X/8AwUkP&#10;/GLWpe17a49v3gr9nv8Ag2e8M2x+B/ibWGs0+2CDTLKO7Ma7hH9nLtGG+9jOwlenC984AP031HT4&#10;9V0+e1uI1lhuY2ikRhw6sCCD9QTX5SftWf8ABGPT/AHxMtW0P4keD/Dej+Jr7ydL0/xFfJaXDO7Y&#10;8iAsR57LuQBQNxyO5r9ZM1+RP/Bz4xX9oT9hQD/orMOR/wBvOnUAfZH/AATm/wCCZVh+xFJqGuah&#10;qi674u1WD7G9xHGY4bWDcGMaA8ncyqWJ/ugDFfV1IGB70tABRRRQBW1TS7fWtNns7qGO4trmMxSx&#10;yDKyKRggj3FfM2vf8EtvCOp+IpLq01bVtPspCWFqgVxGfQMRnHXr619RUUAfPnxi+K3hn9gP4VaZ&#10;o2haWJry8Mn2O2Zz+8I+9LK3fBKj1PAHTjyb4b/8FTdTk8VW8PifRbIaVNLtlmsywlgUkANg8EL6&#10;da7f/go3+zjrnxT0zSfEXh+3kv7nRY5ILm1jyZHjOGDKM84IOR1+bPOK+Tvhz+y941+JXii30210&#10;HULUPJsluLmBoorcAgMxJHbPbnpigD9TrC+i1SxhuIJFlguEWSNx0dWGQfyNWCMisvwh4dXwl4U0&#10;zS423x6baRWqMc/MEQKD1J7eprUoA+Ef2rf2BfFk/wATNW17wpY/2xp+s3Ml40CSKktu7sWYYYgF&#10;dzHGO3bvXYfsP/sPa/8ADT4gx+LPFkcdjNp6SJZ2SyCRi7qULsRkYClsAZOTnivr6hm2igD89v8A&#10;go78B9O+FfxEsde03zFi8XS3E80J+7FMrRl9vf5vMzg9DmvnCveP23v2o9Q+NHje+0GKO3h8PaHe&#10;yR26+UDLNIhKGQvycHnAGODznt4PQAVJZ2c2o3Cw28Mk8rZISNSzHAyeB7c1HX0p/wAExPDWj6x8&#10;cLq+vbxl1TS7JnsLXb8swfKSOT0+VTjHGd+e2CAc7+x/+zH4p8dfGHQdTm0u/wBP0bR72C/uLq4h&#10;aFWCMHCpnBJbaBxwM59q+hf2x/2JNB8e3uoeN/8AhItN8INDF52p3OousdjtUcyu7FRGeBlicYr6&#10;fEe3G3gfSvzR/wCDkH9ovWPDf7F/xM8CaXJ9ls77whPc6jKFBa4RyyiMZHA+QkkeuM8EEA+lP2Mv&#10;2MvDfgG8s/G0PibTfGhuI2bTLzTnWSyCsNpkjdWYOfvDIOBk96+nK/EX/giH+1n4s+Cn7F/wgjj1&#10;S9vtBj01YptMmkMkPlefIT5YP+rYZJBXqeua/biKXzolZejDNADqKN1N8xT/ABCgD5b/AOCwPws8&#10;Q/Fj9ifWLPw5b3F5dabeW+pT2sIzJcwRFt4C9WxkPgcnYMZPB/DbSdfsdfuLiGxvbS9mtJPKnSCZ&#10;ZGhfJG1gpO05B4PPBr+mtgJFxw3+cV+Of/Btj8OvD/ij9sv9u7UtS0PSdQ1DSfi3J9hurm0Saaz/&#10;ANO1Q5jdgShyFOVIPANAH3t/wST+FfiD4R/sS+G9P8SQXFnfXk1xfxWk42yWsMshaNSP4SfvbTyC&#10;+D6D6apiR+Wu1RtHQcdKfQAUUUUAFfJ/7bv/AASg8IftheKh4lhvrjwx4maNYri6t4w8d6FBCmRD&#10;/EMgbhyQAK+sKKAPkX9jD/gkZ4N/ZM8dQ+KrjULvxR4isx/ok1zEqQ2TFNrMiD+I5OCckZ49a+ug&#10;MUUUAUde0G18T6JeadqECXVjfwvb3EL/AHZY2BVlPsQSK/MP4u/8EBNcfx7NJ4L8V6cnh24dpEj1&#10;GN/PtByQmV4fHAB4OP1/UqigD50/YY/4J9aL+xp8I9Y0eO7bVtb8TIP7W1Aps83CsqxovZE3vjvl&#10;zmviL9oL4Naj+zf8QtP8P+IJLa3m8Q3v2PQXkmVDrblgoSBScvJl0GwAtlgMciv1or8if+DksY/b&#10;0/4J0jt/wtpP/ThotAH2R/wTk/Zn174XT6r4o8QWc2mXGqWq2lraSrtmWPcHZnH8OSqgA89c46V9&#10;XUUUAFFFFABRRRQAUUUUAFfn3/wXM/ZX0PxV8O7X4rTa1DpGs+H4E0nyZQWXVUaR3jhQDkSBnlYH&#10;pt3Zxiv0Er5h/wCCsf7MmvftRfsqyaT4ZjN1rWi6jFq1vaBiPtgRJI2jHON22UkZ7r6kUAfiZ4Pk&#10;0mHxTYPrsd5NpAmU3kdo4Sd4s/NsLAgNjoTX9An7IF/4L1P9mjwdN8PUWPwe1go09BwyAEiRX/6a&#10;CTfv/wBvdX4N6X+zl491vxWNDtfB3iSTVPOFuYBp8oZXyQASRgcg8k4r9xP+Cef7P+qfsy/sjeEf&#10;COtMDrFnHNc3iq5ZYpJ5pJvLHb5A4U44JBPfNAHtteP/ALd3x0v/ANm79lPxh4w0uDz9S0u1VbXK&#10;FljkllSFHb2UyBvT5a9gr52/4Ko6dqWq/sD/ABEh0u1+13H2OJ5I/L3sIluYWlYDB5VFY57YzwQD&#10;QB+LfiX9pP4geLvFVxrl94y8SSancuztMuoyxkE9lCkBR7DAro/j1+0E/wC0f8PvDOp+J9QvL7x/&#10;oCto8lwyfLfaeCZYnkb/AJ6rJLIuR1XGfu8+S4r2TwL+wr8QPih+zn/wsjw9o91q2mx6nNYSW0ER&#10;a4CRpGfPVf40LOynGTuQ54oA4X4GeH/D/iv4xeGdN8VahLpPhy+1GGDUbuNNzQRFgGOP5nsDnBxg&#10;/wBGGlWEOk6VbWtuojhtYkhjUdAqgAAfgK/B79l//gnr8SP2h/iVpemr4b1jR9IaZWvtRvrV4Yra&#10;EPhmAbBZuDhR1I7da/eWytVsrOOGNdqRqEAz0AFAE1FFFABRRRQBR1vQ7XxHpNxY31vHdWd1G0U0&#10;Mi7lkUjBBFeFv/wTZ+HL+IWvfs+pCBnDi1FyfKB3Zx647Yr6CooAz/Dnh2z8K6Na6fp9rFaWdnGI&#10;oYY12rGo4wP881znx/8AHt18L/g54i1+zj86702yeWFSu5Q3QEj0BOT7Cuzqj4i8PWfivQ7rTdRt&#10;47qxvomhmicZWRGBBB/CgD8kfEPxK1/xTr82p6hrGoT30xLvMbhgwz6Y6dumOlfd/wDwTi+NGtfF&#10;X4XalZ65NNfXGg3KQxXknLSxupIVm7lcH8CO9cH4k/4JQRz+I5G0nxR9m0lmLJHcQGSaIHoMjAP1&#10;4+lfSHwE+A+j/s+eBo9E0hZJNzma5uZMeZdSHGWbHQDGABwAB15JAO5ooooAKKKKAPzx/wCC7Xwg&#10;8Car4P0XxhqviBdG8aWcMljptoIzM2sQq28xkA/KEaQnf0HmYOeK+E/2BPhv4B+KX7SOhab8QteO&#10;i6U1xG0MTRHytTm3DbbvJn92rHjJGDyMivoz/g4B8I6lZftHeENckZm0nUtBFlbE4wksM8jyr+U0&#10;ZyeuSO1fBakq2VJB65H6fyz7UAf0xA8UVwf7Mnjr/hZ37O/gfxD++ZtZ0KyvHMow+54ULZxxnJPT&#10;j04rvKACiiigDz39or9mbwj+1L4Ebw/4y0mPUbRWMkEgJSa0kxjfG45U4/A1438CP+CRHwi+BHje&#10;08RW2nX2salYuZbb+0p/OigfIKsExgsuOCfrX1NnijNACIoRcL0paM0UAYGofFbwvpPxAsvCd14k&#10;0C28ValAbq00aXUIk1C6hAcmSOAt5joBHJlgpH7tv7pxzn7T/j6/+FvwG8Ta5pa7r+xtf3JIzsLu&#10;se/H+zvz+FfmV+10cf8AB4t+y57/AAmveP8Atj4or9Z/Evhyz8W6Dd6ZqFvHd2N9E0M8LjKurDBH&#10;6/hQB+Quq+KNR1zWJdQvL66uL6Z9zzvKWkY9+fyx+A44rR0P/gmVrP7bOi6x4x0LXobLXI77yLtN&#10;RDNDd5jVhIHGWDjocgg5B9a+v9b/AOCUOlXniOSax8UXlnpkjFlge1EssQ/u7tw3D3wPxr6O+Dnw&#10;f0j4HeCLfQNDhaO1hYyPI5BkuJD953OOWOB+WOlAHyD+wf8A8EadP/Zy8eW/jDxtqlr4m1zTXEmm&#10;20MRW1tJOMStu5d1/h6AHnqK+rPjD+zD4B+Ppgbxh4U0nXpLUYikuYf3iDOcBhhsZ7ZxXfUUAcz8&#10;N/hH4Z+D2g/2X4W0PTdBsd5cw2kIjDMe5xyT7nOBjtXxL+3z/wAFlZP2f/inqHgjwJpFnqmpaJJ5&#10;OpX94zeTFLjLRRqMZKk4JJxnIHTNfoATivxF/wCCtH7JWu/AL9pbXvE0yLN4b8danPqOn3StyJZD&#10;5ksTAkkMrMeehBHTOKAPO/21/wBvrxV+2FrFpqfimez0fSdGt8JY28rR2cRGS8zbjjdjqzHgLjjn&#10;OL+wv8Z9Y8AftIeB9Z8HakZn1DV7azItZw0OowySrG8RIyrBgxHfBGeor53/AGoDj9nHx1j/AKAl&#10;2f8AyE1dR/wRck1qCx+B8nh1ZH1hdWh+zhF3Z/01w2ePuhd2evGaAP2Y/wCCof8AwS11H9rXxNa+&#10;NPBt9Z2viiC1Wzu7S8YpDfRqTsYOAdjKGI6EEAdK8W/Yu/4IleLvD/xf0fxF8SLrS7LSdDuI75LC&#10;ynM813Ih3IjtgBFDKCcE5HHFfqTRQA1F2KBTqKKACiiigAooooAy/GHhW18ceFdQ0e/j8yy1S3e2&#10;nXOMo6lTz+NfDviz/glr4ttvE80ej6rpV1pTMTHLcM0cqjqAVAIJ7cHtn2r72ooA8t/ZZ/Zutf2b&#10;fAMmmxXDX1/fSefe3O3aJHxgKo7Ko6fU16lRRQB81/td/wDBLz4dfte+JBrupx3mieIGUJPqGnkK&#10;9yqjC+Yp4YgADPXFbn7Iv/BPP4f/ALG891eeHLO4u9YvU8qTUb1vMnEZIPlr2VSQM464r3jOaKAC&#10;gjcKKKAPy7/bd/4Io+LvFPxh1bxR8N7nTLzTPEN3Jez6feTGGWylkbc+1sEMhYsRnBAGOeK9d/4J&#10;h/8ABK3VP2T/ABldeNvGeoWd14kaB7OytLF2eC0RuHcuQCzMoAxgAAnrX3PRQBxP7Qtvpj/BDxVJ&#10;rFut1YwaVcySptDMcRN93IOG9D2ODX5O1+w/ifQLbxX4evtLvE8yz1K3e1nTON0bqUYZ7ZBI4r80&#10;P2r/ANmNv2bPFENt/bFrqNvqG6S1jBxcpEO8i9vTI4OPwoA95/4JNS2Z0vxpGsci6kstqzuTlWiI&#10;kCAehDbifqPSvsevh3/gnF8dfBfw8kl8NXS3lnrniOdN95MR9nlZdwjiH93G44J6lj7V9xA5FAHy&#10;D+1H/wAE7NS+IPj6+8SeE7yzjl1aU3F1Z3RKqJTyzKwB+8csQR1NdJ+x9+wfN8DPF/8Awkuv31te&#10;6tbo8dpFbg+XAHBVmJOCWKkjpgBjWH+0b/wUif4feOLzQfCmm2t9Jpchguru7J8syKcMqKMZwcgn&#10;I5HSrfwf/wCCnPh3WtA1m58bRweG30m0kvvOVy8M6IMlF7+Yey857elAH0ZL8VvC8HxAj8JyeJNA&#10;TxVNb/a49GbUIhqEkPJ8wQbvMKfK3zBccH0rfzX87vxA/wCCpejXv/Byf4Z+MVt4b1GTR9N8Dvoy&#10;2bTKs8sZS6Bl9AcSZ2+o6iv3s/Z++PXh39pT4Vab4w8MXP2nS9SDYDDbJA6nDxuvZgeo+h7igDtq&#10;KKKAPnv/AIKP/sdN+2Z+z3LoenvbW3iPS7pdQ0qeZfl3hSrRM2Mqrq2DjuqnnFflPov/AASq+O2s&#10;eMP7H/4QO+tWWZYnvJ5o1tYwSRv37juXjJ2gnGOM1+7e4Uu6gDyv9jH9nNf2Uv2b/DPgf7Ut9caT&#10;E73VyqbRPPLI00hH+yGcqM87VFed/t//ALVmrfA+103QPDrrbatq0L3Et0QGa3hBKAKD/EWB5PTb&#10;X0xmvBf22P2Spv2jdGsb7S7iO317SEdIVlP7q4jbkoT2Oeh6dc+wB+d3iTxLfeL9dutT1S6kvr69&#10;fzJ55Wy0jdMn8gPwxxXs37BXwM1b4m/GjStbhXytH8M3aXdzOWxl1+ZYwOuSQPbGfbPlHxG+H2qf&#10;CrxneaDrMP2fULBgJVVty8gMCD0wcjpXdfsT+K9W8L/tJ+F10qSZRqN2tpdxqTtmgb7+4dwBlvYr&#10;mgD9KPHnxE8O/C7w3Jq3ijXtF8O6TGyxPe6pex2durMcKpkkYKCTwBnmvD/G3/BPL4f/ABQ1/wDt&#10;/T7i5sLbUQLnZp8qtbzhxuDoeQA2d3ynB7cV8pf8HbpI/wCCM/iU/wAX/CR6Nz6f6RX2/wDAt7yD&#10;9iHwa+mj/iYR+B7FrXj/AJa/YE2evO7FAGF4Y+I/wh/ZEtV8Jw6xZafcq+65wHnmaQ8bpWUHBGMY&#10;PQDpXxB+1NjUPjf4g1m3uo9R0vXrx7yxvIm3RzRMchQexQEKVOCMYPauC1Ga4uNRuJLppmunkZpm&#10;kJLl85OSec5613fwq+H3ib4kfDTxha6Pb3F3YaWlvqM0CJu3yIxUbePveW7n5cEhRnOKAKf7OfxH&#10;tvhJ8a/D/iK9+0Gz02ctOIADIUZWUgA8Hr07j3xUPx/8Y6f8QvjR4k1zSftB0/VL17iEzDDkNgnI&#10;5xznHtiuRljaCRldWRlJVgwwQR1FWNE0S78Saza6fY28l1eXkiwwRRrlnZjgAD3oA9O/Ye06HU/2&#10;p/CKXEhhVLiSZD/fdIndR+JGP071+oFfKH7Fv7CWp/B/x1H4s8UXFuL6ySRLO0t33hC6lC7kcH5S&#10;QAPX2FfV9ABRnFFQ3dot9byQyLujkUowz1B60AfnD+3V+0bpv7QPjyzTR7Zhp/h/zreO6Lc3gZl+&#10;YDsvyEjuc/hXifwhsD8evF8uheD5rPxFqlrN5N1DYXCTtZNnDedtJ8vBBB3YwRXonxe/ZQ8Y/Cnx&#10;hNpr6PqGpWrSlbS7trcyR3CfwngHae+D0NeG/wDBp98OpE/an/bE1y6Z4bjSfF/9mG3YEMHkur1m&#10;z/u+VjB/vdu4B+z3wt8JSeBPhroGiSS+dJpOnwWbyc/OyRqpI9iQayfGP7PPgvx9rS6jrHhrS76+&#10;XH754sM2OOSOv457V21FAGfoPh2z8L6TDY6daW9jZ267Y4YUCIo+g/n3rQoooAKKKKACiiigArzP&#10;9pP9mXRf2kvC8VnqTSWt9YktZ3kQ+eAnqD6qcDI9ga9MooA+Svhr/wAEtNN8P+Kbe88Qa82sWdtJ&#10;5otYoPKWbBBCucnj1x16V9YW1stnbxxRqqxxgKqqMBQOAB9KlooAKKKKACiiigCnrmi2/iPRbvT7&#10;yFZ7S+he3njbpIjAqyn6gmvg343/ALAWmfDHxPZtN8QvCnh3R9aufs1gddvY7SWSQ/dhjLsBK/sv&#10;PtX38Tivx/8A+DsDXLP7H+yna/a7b7RD8VrWaWPzRvjTavzEdQPc8UAfpd+y5+zRp/7NXg2ext7h&#10;r7UNRkWW9umXb5pUEKoHZVycf7xr1Kmw3EdzEskbrJGwyrKcgj2NOoAKKKKACiiigAooooAKKKKA&#10;CiiigAooooAK5v4teI9a8G/DTXdW8OaEPFGu6bZS3Njo5vBZ/wBpyohZYBMVYRs5GAxUgEjOBkjp&#10;KaUyKTv0A/nh/wCCon/BzN4n/aa/Yx+IXw1t/wBnv4jfC/VtaS3tv+Ehm1p8aQ8N5DI2QLWM5by2&#10;T74+/wB+h6j9kD/g6w1r4IfsqfDfwbd/sz/ETxfc+FfDOn6VNria223WGgto42uRm0Y4k27+Wb73&#10;U9T+0f7aX7PngP8Aak/Zk8XeB/icSvgLVrVZdZcXf2PyoYJUuN7S/wACq0SsWPGAa/Pzwz/wcxfs&#10;SfsceC9B+FvhXWvHGteG/Aem22habc6boxuoPs9sghjAkkkRnwqD5tvPWmuq9A7fP9DyX/iMG1L/&#10;AKND+JH/AIPD/wDIVWv+Dcpfjb+0z/wUV+P/AO0Z458M+JvBvgHxxZS2+k6Xqss3krPPeR3CR24k&#10;A3rDFGys6qATKOOcD10/8Hf37Ief9b8TP/Cej/8Aj9e5/wDBNT/guD8L/wDgqp8aPF3hb4Z6P4ph&#10;tfB+lxaldahq1ulus3mTeWqKisxz1bJPY0RVnf8ArUH2PtiigUUAFFFFABRRRQAUUUUAFFFFABRR&#10;RQAUUUUAFFFFABRRRQAUUUUAfkT/AMHGf/KTf/gmj/2Vof8Ap18PV+u1fkT/AMHGf/KTf/gmj/2V&#10;of8Ap18PV+u1ABRRRQAUUUUAFFFFABRRRQAVn+IvDlp4r0S703UbaG8sL+JoLiCZd0c0bAhlYdwQ&#10;cYrQooA/Nn9ob/g2s+GPx/uLywn8Ua9p3hS8mE50lU8x4WUgqEnDK20HP3gxIwM96+2/2VP2VfCX&#10;7HPwb0zwR4NsWtdJ01ADJK5kuLp8AGSVzyzYAHoAABgAAcx/wUO/b08I/wDBNj9mbUPip44s9Yvv&#10;D+nXltYyRaZEslwXnfYhAYqMA9ea9X+HHja2+Jnw+0LxJYrLHZeINPt9St1lGJFjmjWRQw9drDI9&#10;aAH+OfFtv4C8Eaxrl3u+y6LYz382OpSJGdv0Wv57v25v2gte/b7+Lfh/xV40urvPgrVv7V8M2dnc&#10;vBDokodXVk2EbnBRPmbJYqMnsP6GPFHhu38W+GtQ0m8USWep20lrOv8AeSRSrD8ia/n+/wCCkP7L&#10;eu/8E7/jR4J8N6rbya1p/wAT9dGh+Fry0dP9ImaSNESVWI2MPNQE/d5znsAD9Iv+CM37eHib9pKy&#10;13wX4yuv7U1bw5bR3tpqL/665tyRGyyYHzMrFCHPJD4PTJ+796+tfmX8FPgP4l/4JL/sdeP/AIoa&#10;3DbTePNbgt9OsrJP3sWmq8ihd7AYZgzbyAdv7sDJ618RXn7bnxYvvGcmvv4/8TLqTyCQlL1lizu3&#10;YEf3MA9tvt04oA/oR3ilr5z/AOCYf7VGqftbfswWuva9Gq65pl7LpV7KilUupI1jYSgYwNyyJkDI&#10;3BvpX0ZQAUUUUANZSaNlOooAKKKKACmuMrTqxPHXjSz8D+Hry+uri2haGF5I1mlWPzmVchBuIySe&#10;PxoA/Kz44WFzpnxm8WQ3cP2e4XV7vegBAG6VjxkA4III4HUVy8cTSthVZiOTgdK1/iF481L4neMt&#10;Q13VpvOv9RkMkjYwF7BR7KAAPYVb+G/xS1P4X6nJcaetrNFOpjuIZ4FkjmQ8EEkZH4EHPNAHN19C&#10;f8E44dN0v4y33iLVtX0/S7PQ7Fsi5nERkaX5cjJAIADE57kcenl2qfs+eMdPsdNuovD+rX1jq8Ed&#10;zZz2ls86SpIu4DKg4bsQecj8a5rxD4f1Dwlq02n6naz2N9DtaW3nQpJHuUMMg8gkMDzyM0Afrx4c&#10;8Y6T4wtDcaXqVlqEKkAvbzLIoyM9jXyJ/wAFbv2bvhz+0B8Orix8Ya5a6Veanp76Y9q5lLalakli&#10;h8nMiYZmw6jqxB7EeIfsQ+O9X8H/ALRnhu302aVYNYvFs7yDd+7miY8kjplc7geuR7msH/grD8XU&#10;+DHxX+InirxE9xeab4XtI7oxwYZ1t1t0fYgJxnLHI45JPegDqP8AgnF+wL4HsrDQtB0vxFpLeHvC&#10;UaNBokMlxJdOobdtdp1VimTyVL5zjI61+mAHFfj3/wAE6f2gbP4seK/hl460GS60/TfEV7btH9oG&#10;2QQvL5Tq4BwMjI646V+sPxY+Lvh/4H+AtQ8TeKNRh0rRdNj8ye4k7ZICqB1LMxAAHUmgCL4yfESP&#10;4TfCbxN4okt2vF8P6Xc6kYFJzN5UTPsyASN23GcGvwf+K/7cfxQ+MHj2bxBqfi7WLe6aQtDDZ3D2&#10;9vaKcgJGikAAA/U9SSev6SRf8Ftfgv8AEjUb7wzrWneIbXQtXRrCW7ubYGGSGRGR96qdyqQccZPJ&#10;NeE+Ov8AghFq/ijxHDqnw+8Z6LeeD9YQXdnNebvMjhkXehBXiRSCMMMZFAHu3/BFr9tHxT+0j4K8&#10;TeGfF11JqmoeD/s72uoyDMtxBN5g2SEDBZGi4Yncwf8A2c175+yn+wD8Lv2LfGPxG174d6HdaPqf&#10;xW1k6/4lll1G4uhe3heaQuqyuwjG6eQ7UwPmxjAFZH/BP79hDSP2HPhveafb3h1XxBrkkc+qX+3Y&#10;spRSEjReyLvfHcljmqn7DX/BSvwP+338Qfi94b8IWOuWd58GPELeGtabUIVjjnuBJcRlodrHcm63&#10;fk44IoA+jKKKoeJvE1l4P8PX2ralMtrp+m28l1czN92KNFLMx+igmgC9vFLu5r8s/ir/AMF/deTx&#10;9Mvg7wnpbeHbeRkibUXfz7sDOGO04UdCAPpzX2d+wL+3Ro/7cfw5vtStLRtK1rQ5Y4NV09m3eSzh&#10;ijq3dH2PjPPyEe9AHv1FFFABRRRQAUUUUAFeK/tQfsA/C79sj4ifDHxT8QNCutW1r4QayNe8LzRa&#10;jcWq2N4JIJd7LE6rIN9tCdrhh8uMYJr2guAM18i/tn/8Fo/g/wDsRfGPwB4J8Rzaxq2qePtY/sWC&#10;TSoFmhsJvMhjPnMWHAM6525Iwe/FAH15RWD8PPiZofxV8NQ6voN/DqFjMdoeM8ow6qw6qwyOD6jt&#10;W9QAUUUUAFFFFABRRRQAU0tmnV82/wDBSP8Abxh/Yb+Gem3FpYx6n4k8SSywaZbyEiJBGFMkrkdl&#10;3oMdy49DQB9FR2cMVw8yxxrJJjc4Ubmx0yfarGa/H74Wf8F2vihofjS3m8U2Wh61okk5NzBBbfZ5&#10;ljOPuMD1XkgGv1o+H/jix+JXgXR/EWlyGbTdcsor+1cjBeKVA6HHYlWHHagDZqvfWMeo2ctvNHHN&#10;BOhjkR13K6nIII7gjj8asUUAfLviH/gj18CfEfjabWpvCUkLTtve0t9QmhtC+QciNWwOn3R8pyci&#10;vozwb4K0v4feGrPRtE0+10vStPjEVva28YSOFfQKOn9a1qKAG7MHjH06U6iigAooooAKKKKACiii&#10;gAooooAKKKKACiiigAopC2KWgD5//wCCgX7Cenfty/C6z0uS+Gj69okz3OlX5TzEiZlAeN16lH2r&#10;nHI2g+x+GfhZ/wAEBfHmoeMoV8X+KPC9hoMM379tMlmuLq4QY/1avEirnkbmOR/dNfrNRQBleCvB&#10;1h8PfB+laDpMAtdL0W0hsbSEHPlQxIqIv4KoH4Vq0UUAFFFFAHlv7VX7Xngv9jvwImveML6aNbpz&#10;FZWVqnmXV/IBnZGmQOB1ZiFGRkjIrwv9n/8A4LXfCr42ePbPw7dWfiDwre6lKIbSfUoojayuzYRC&#10;8bsVZs9WULx97kV4L/wcCfCzxFeeJ/BXjGGC6uPDNpZSabNIgLR2dw0hYFsfd3qQATwSgHXGfij9&#10;l7QbXVPGd1cXCrLNYwiSBWGRuJ27vqO31PpQB++mi/F3wv4i1P7DY6/pN5eA7TDFdo0mcZxgHPTm&#10;uiDg1+Nlnezafdx3FvLJBNEwdJI2KMjeoI5BHtX6qfsw+LdR8dfATwrq2rMW1C8slaZz1lIJUOf9&#10;4AN+NAHK+Mv2Avhd4+/bb8J/tDapoV1P8VvA+jSaDo+qDUJ0itrR1u1ZDAriJyRe3PzMpI3jn5Rj&#10;2qvnT4i/8FLPA/w0/wCCkfgP9l++sdck8efELw9L4k066ihU2EdvGt8zLI+7cHxp83AU/eX1NfRd&#10;ABRRWP42+IWh/DbQJNU8Qatp2i6bCQr3V7cJBCpJwBuYgZJ6DrQBsUVynw0+Ong34yQyyeFPFGh+&#10;IBbhWmFheRztCGzt3qpJXOD1A6V1dAHm/wC0l+1N4L/ZO8Df2/401T7DayMY7WCJDJcXsmM+XEg+&#10;8fyAHJIHNfAf7ZP7Vvwv/wCCqXgrR/CPhjUdT8L+ONLvmn0OPxDbR21pqjuNjW3nI8gjeRcFC2AW&#10;VQTzmof+DgvwN4gfx/4F8R+VdS+F106TTxIFJht7vzmds+jPGUxnr5R9K/PvwP4T1bxx4w03R9Ct&#10;bq91jUrlILOGBSZHlLfLjHTB79uSemaAK/x5+BN/4T1HxB4D8baXNY3flNZajZPJhgkkYJG5T3Rg&#10;cqe/WvXP+CQXjTT/ANkD9pXwJo+j6Pa3Gh6hdpoXlzoZ5rRLqUKZInYM4ZXkyccsAV6HI1f+Cw3w&#10;38S/sz/G3xV4y8WWuoXuj31jHqkWpLGWS7EdsglQNwu9WjYbSc42noc1nf8ABF7wdqH7YH7Qfw88&#10;ZeHNMv8A/hHNJ1CPWb26mj2x2qW8pIVm5G93QKFzkg56AkAH77UUUUAFFFFABRRRQAUUUUAFFGaa&#10;XxQA6kLgd6zvFPjLSfBGlNfaxqNnptmpwZrmZYkz6ZYgZ9uteN/tW/tMWmkfsl/EHxF4D13TNS1r&#10;RdHluITbXCSPbZ+Uylc5Gwbm5GPloA9E8Q/tEeBfCfiT+x9U8XeHdP1bn/RLi/ijm4xn5S2e4/Ou&#10;uguo7mFZI3V45AGVlOQQfQ1/NPqmr3Wv6hNeXl1cXl5dOZZZ5pDJLKx6szHk59TX64f8EHfix4k+&#10;IP7PXiTSdZuri+0/wzqUdvps80hkdEkj3tDk84Q4Iz0EmBgAUAfdlFFFABRRRQB8f/t2/tq698Ov&#10;HUng/wAKyrYS2cKPfXpUNJvdd4RP7o2FST1JOOAMn5D+IPxJ1z4p64mpa/fTalexwpAs0mN2xScD&#10;t0yT9TX0B/wUc+BGuad8YLvxdbWVxeaNq8MPmzRKXFrJGioQ+PughAQTwS2OteQ/Az9m7xN8fPEs&#10;djpNnJDbbd81/NGwt4VxkZbuSegHPfpk0Acj4UfZ4p01meSNVuoiZIxl0G4ZIx3HXjNfsNEcpXx7&#10;8BP+CZVz4V8a2Or+LdTs7y30+RZ47K1DESupyNzH+EYBwBz0r7DVdoxQB+Zf7Un7MHij4XfFDWLj&#10;+zbq90fUbyS6s7yCJpEKO24K2M7WG7aQepGehzXJap+wH8Qvj58FvFE2n6XcWL2Nt9os4btWifU5&#10;UdWMCKedxUNgngttHBJI/WDZk0eXgUAfzG6r+yutr8eE8QXfhnWIvG1lF/ZoVkmWRFJK7PK6ZyxH&#10;TPNfuX/wSD/Z58Rfs8fsiw2fii3ksNU17UZtWFjKT5llE6RoiOp+65EW4jsGGecgX9d/4KBfDXR/&#10;+CnWlfs33Gg6g/xJ1jw6fEcOpCyiNqtsolfaZc7937ljjGM4r6Y2/wCFADqKKKAPI/20P2rdJ/Y1&#10;+Bl74y1O3k1CVZks7Cyjbab25cEqm7BCqAjMWIOApxkkA/m5ov8AwXr+Klp4xN5faL4VvNHeYMdP&#10;SB42SPJyqy7idxBHzMG5Gcdq+9f+CnH7J2oftf8A7Ms+g6LJFHr2l30eq6esp2pcOiujRE/w7lkb&#10;B9QK/I3Rf+CeHxq1zxh/Ykfw78SQ3SyiFpZ7Yx2ykkjPnH5CvB5BP6igD9wv2dPjzo/7THwV0Hxx&#10;oazR6br0BlWOUYkt5FYxyRt7pIrrkcHbkcEV3ROK8j/Yc/Zyl/ZT/Zg8MeCbq5ivNQ02OSa9njHy&#10;vPNK8zgeqqX2g9woPevW25U0Afnb/wAFKvH1n4t/aBbTrW1t438PWqW1xcKmJZ5Hw5DHuFBAXtkt&#10;z2HnX7LvxPuvhN8cNB1S1hjuPNuFs5Y2TcXilYI23uGwQQRyaT9qbQNQ8N/tDeMLfU1YXEmqXFwj&#10;Px5kUjl42HbBRlPt04rO+AOs2Xh742+Fb3UbcXNnb6nA0kf/AAMAH3wcN+GKAP0S/bI/Ys+Hf7ff&#10;wMuvh18UNHuNd8J3t1BeTWkN9NZsZYW3RnzIWVxg84Bwe9eheD/CVl4D8IaVoWmRtDpui2cVhaRs&#10;5cxwxIERSzZJwqgZPJ+tfK//AAUe/wCCxvw6/wCCbngy81fxBp+seJG0u4gtby30wJmB5WCgFmOC&#10;RnJA6cfh63+yf+2p4T/a38LQ32h/arK8mtIr42F2AJlhkClXGOCBuAOOhPuKAH/EL9hn4dfErxK2&#10;rX2itDeTPvnNrcPAtweuWVSBk9yOT613nw3+E2g/CPw2uk+HtNh0+zXlgmS0p6ZdjlmPuTXSUUAc&#10;pr3wS8J+Jo7oX/h3Sbj7YuyctbLmQZzycevNfEH7Qfxk0n4BfFrUNF+Gug6XoNxo7Nb3OptAs1y8&#10;vO9UL52Kp4yOcr2HB/QphlTXxD+2b+wr4m1/4m6j4o8KWq6ta6zJ59xaq6pNBKR8xAOAVOAeucnv&#10;1oA1P2N/29vEHjb4jWnhfxg0F9/arFLO8jhWGSKQLkIwUAMrYODjOT6dPsqvin9i/wDYZ8SeEfih&#10;Y+KPFtvHpkOjsZLa0Lq8k0u3AZtuQFG4985A6V9rUAFGeKKzfF19c6Z4X1K4s4/MvIbWR4EP8ThC&#10;VH54oAxfGPxs8I+ANTjstc8RaPpt3IAViuLpEbvgkE8Dg8mvNv2Ov2H/AIRfsoa98QfFfwt0trO5&#10;+L2sHxD4guv7VmvYtQu2eaTzEEjssYLTyHamB8w44GPzo1/X7zxRrVzqWoXMl1eXkhllmkbJkYnJ&#10;Of8APFerf8EJv28rL9pb4wfFTwHoseqrYeApmgvlu1Cxx3STtFui5Pytsb05ANAH6bbqb5i5xWf4&#10;r8QReFPDOo6pcKxh061lupMddqKWP8q/NH4iftoePvHni+bUo9dvNJh8wm3tbR9kcK84H+0cHBJ6&#10;9aAP0/3jPWlr5l/4J8ftPax8atN1TQ/EEgutS0ZEmjuyMNcRHK4ftuBA57g+1fTVABRRRQAUUUUA&#10;FFFFABRRRQAUUUUAFFFFAHM/GPxLeeDfhR4k1awj8y+03TLi6gU9N6RswJ9sgcd6/F39pP4FeHf2&#10;uNS0e88fQ3muXWh6iNXs5jeyxMlwP4yUYbh7HI4r9wrq0S+t5IZkWSORSjKwyGB4II9CK/N3/gpz&#10;pPwa/YF17wDqfiabxda2fxO8SJ4dsLTSLeK4W3uXwQzF2BVOfegD3j/gln8RdY8T+E/Euj30015Y&#10;6NJbtZySNuMXmCTcgJOSPkBA7c+uK+sK434LfBDQ/gR4PXR9CgaOFm8yaVzuluJOhZj+mOwrsqAC&#10;iiigAooooAKKKKACiiigAooooAKKKKACiiigD4F/4OZ/HmsfD7/gi/8AGC40aWWCbUY9P0yeSPhl&#10;t59Qt45l+jRsyEdCrkd6+d/2a/8Aghj8CdU/4IMx3EPw98L638S/GvwubxGvim8so7rU4NTudON1&#10;EYJnBMKRu6IFj2gheckkn9Jv25f2TdH/AG5f2TPHvwp1yZ7Ww8a6U9iLlU3NZzAh4ZwvGTHKiOBx&#10;nbjIzXwr/wAEM/hR+2F+yR401b9nv47aJo+rfB7wdoEy+FfFFuy3C3YW4ijitUlVg3l+U8rCOaNZ&#10;FCgDCgVMY3Ul3/RD6p9meOf8EDP+Cen7Nn/BSn/gjx4dbx98HvAt94o0q+1Hw9qmvWWmx2OsSyRy&#10;M0UrXUIWUusE8PLMQSoJB79//wAG+WozfsY/th/tHfsX6gbPUIfhVfx+IPDmqi2jjvLvTLrynCXD&#10;oAZGRbm3YFskGV1BChQPnL4aeFv2xP8Ag3Q+LvxK8F/DH4K3nxx+CfjbWpNZ8O3FjbXF41i7qEXz&#10;Bb5eKQRrHHIrrhjErI2K+nf+CBn7Dfxyt/2o/jL+1d+0XpP/AAivjz4vQx6dY6E6hLi0tA0Ts0kW&#10;SYlCwW8caMd+2JiwGVLaLV36W/EiUbK3n+B+rVFFFSUFFFFABRRRQAUUUUAFFFFABRRRQAUUUUAF&#10;FFFABRRRQAUUUUAfkT/wcZ/8pN/+CaP/AGVof+nXw9X67V+RP/Bxn/yk3/4Jo/8AZWh/6dfD1frt&#10;QAUUUUAFFFFABRRRQAUUUUAFFFFAH5r/APB2DoV94m/4I3+KrXTrO6vrpvEOjsIbeFpZCBdDJ2qC&#10;eK+5P2SI3tf2VPhlFJG8ckfhTS1dWG1lIs4sgj1rur/TLXWLXyLy3huoWwTHMgkU+nB4qSKJYYgq&#10;KqqowFAwFHYUATV+S3/BzN4a1LX/AI/fsOPY2F5fLZ/FaGSdoIGkECfadPO5toO0cHk4/nX601Tv&#10;tIs9UaFrq1t7loG3xGWIP5R45UkcHpyPSgDk/wBon4DaP+0r8Gtd8Fa95n9m65AI2eM/PburB45F&#10;7ZR1VgDwcYNfmXff8EBPiEnjN7e28VeG30XeCt6/mLKY92MGMAndj5sZxnjNfrZTdnNAHmn7Jf7M&#10;Gi/sj/BTS/BuiSTXMdoWmurqXh72d+XkI6L0AAHRVA5PNem0UUAFFFFABRRRQAUUUUAFfkv8cfin&#10;rXxY+I2p6lrVzcPJ9okSK3Zj5dnGGIEarnCgeg6nJPJNfrRXzb8c/wDgm74d+K3jC41vS9UuPDt1&#10;fOZbqNIBNDK5OSwXI2k85wcZ5x1yAfCPgjwDrHxH11dM0OwuNS1CRWdYIRlyq8sce1e8fCf/AIJq&#10;+MfFt9azeIGt9B00ufOVmD3G1eOFHGT2J6fjX1T+zV+x54e/ZuFxdWktxqesXS+XJfTgBljznYij&#10;hQeM9zgewGj+0t8fLH4MfCvW9St5rG61a1iVYLMygszyOI1JUHOFJ3H2UigD5t+I3/BRuf4d6nb+&#10;G/Aek6a2heH1WwhuL4PKZ0iwg2gMMDC8Ekk9ateAz4P/AOCjV9NFr1nJ4d8caXbbzc2LZjvYAcZK&#10;twdrMOvzYYDJHT4/lk82VmwBuOcCvrb/AIJX/C2S58T614ye4g8i1ibS4oA37wu2yRnI7AKAPcse&#10;m2gDhPGfjDQ/2Mvirfab4GtY9V8Qabm3udX1ZfN+zuVAeOCNdoU84LNuPVRxnPyF/wAFYviPrHxz&#10;/Za+LWt6lBBJq2oeHZI5Fs4SomKRBFO3J+YhR06n24r7d/bV/Y48WW/xZ1fxNoGl3WuaTrk7Xbra&#10;JvmtZW5dWQckE5IYZHIBwcZ+b/FvgzUPCeoyabrem3NjdbFZ7a7hKOFYArlWHQg96APJv+CMdvJp&#10;f7PPwFS6g2yQS2e+K4BQDF2eGHUD1zX6H/8ABcz4aeIfiB+yVp9xocF3eW+g65FqGpW8C7j5HlTR&#10;+YQOTtaReB0BJPTj5k+AMcen/GnwaI7aN4o9bs9sIAVW/fphRzgcnvxX61XFpHe2zRzIskci7WVh&#10;kMD1BoA/mhC84xz6AdDX1J8Ef+Cu3xU/Z9+FHhvwf4fi8NyaX4bjlijN7ZvNJcB5JHAZhIuAu/AC&#10;4Py9T0H6weNf2Fvhf4p8OeIrWHwd4e02+8QWU9pJfwWEfnxGWJo/MU4+8obI+lfjv8V/+CZvxm+F&#10;vj2bQx4J1rXozIy2t/pVq11bXSDOGDKDtyBkq2GGenTIB+qn/BOD9vq3/bl+Hmoy3VhHpPijw7JH&#10;HqltESYXEgby5YyeQrFHG05IK4ycg18Vf8G1HhvUfD/7Vf7e0l9p99Zx3vxXklt3ngaNZ0+2aody&#10;FgNw5HI9RX0v/wAEeP2GPEn7J3gfxFrnjGFLHxB4w+zqunhg72NvDvKhyP43aUllBIGxR1yB9jWG&#10;kWemyTvbWtvbtcNvlaKMKZW55OByeT196ALlct8avhyvxd+D/ijwq032dfEelXOmGbk+T50TR7uC&#10;Ccbs9e1dTRQB/Ph8Vv2Kfid8IPHlx4f1Twfrk11G7JFLa2jzwXKjJ3IygjBAzX6Vf8EVv2N/E37O&#10;XgPxR4k8XWcml6j4uNrHa2Eo2y29vD5jb3HQFzKMAjKiP/aNfcXlZP8AD7HFLsoAdRRRQAUUUUAF&#10;FGaaJM9qAOG/aL+I1l8Nfg/4gvrnUY9OuG0+4SyZn2s85ibywoBBLbsYwRX85n/BVnTbvVP2jv2X&#10;5Ybe5uVh8aB5nRGYRj7VYZLYzgdevpX68f8ABVCbVj8YNDjmMv8AY40oNagZ8rzfNkEntvx5fTts&#10;6V8w6b4ZbxVrNjZw2a3l7cTrFbJ5XmNvYgDaOuScYx1NAH1v/wAEndRuv+Eo8YWvmSNYi2glZCfk&#10;WXc4Bx0yVyM46AenP27Xn37PP7O+h/s8eD/7N0lGe4uCHvLqQ7pLh8Y59AOwHA+pJPoNABRRRQAU&#10;UUUAFFFFABXwP/wXx+CjeMPgJ4Z8aWscklx4R1B7acRxbv8AR7kKCzHqAskUeO37w198V8f/APBY&#10;H9slf2ZvgpZ+H7TStP1fVvHy3FmI7+JZrWC2QIJXZCfmY+YgUEY+8T90AgH4tmv24/4Iza3rWtfs&#10;FeG/7YaeSOzu7u2095WLO1qsp2cn+FSXUDsqgDgAD8W/BOs2Ph7xfpt9qelw61p9ncpLc2EkjRJd&#10;IDkxllwwz6iv6Hf2fdY0HxJ8DvCOpeFrOPTfDuoaTbXWnWiIqC1geNWWMhSQCoOCAeooA7OiiigA&#10;rE8XfEnw/wCAfJ/tvWtL0n7QcRfa7lIfMOccbiM8kVtnpX8837WXxu8T/Hf47+JNY8T3V012uoTw&#10;x2rvmOwRHKrCq5IG0ADjOSM5Oc0Af0HaNrtn4i0+O70+6tr21lzsmglWSN8HBwwJBweKt1+Rv/BC&#10;b43eJ7L9oy88Efarq88M6lpc15JbvJuSzliKESrk/LncVIHUsMjjj9cqACiiigAooooAKKKKACii&#10;igAooooAKaZAKdVfU7OS8sZYo5ngkkQqJFALISCMjPGR70AfIf7Rf/BZ/wCGfwG+Is3hq2tNW8UX&#10;mnz/AGe+l08IIbZwSHUMxAZlx247V7N+yT+2t4L/AGyPCNxqfhW6mW4sSq31hcrsuLQtnbuHQqcH&#10;DDIODX4O/Fr4YeIPg58QNU8O+J7K4sdY024eK4SUH94wY/OrH7yt1DdCCKsfCD45+LvgJ4jbVvB+&#10;v6joF9Mojme0lKeegYNscdGXcoODxQB/Rt5nNOr56/4JqftY3/7X/wCzPa+ItYhhi1zTruTStRaJ&#10;dsdxLGEYSKv8O5JEJHY5xxxX0LQAUUUUAFFFFAFHW9CsfEmmT2OoWlrfWdwhimt7iJZY5UPBVlYE&#10;MCOoOc159dfsdfC+bw3qGl2vgbwzpMOpIyzSadp0NpMSSGyJI1DZ3AHGccdOorxj/gp//wAFGZP2&#10;KNA0vR/D9jDqHjDxHFJNA1ypNvYQKdvmsBy7FuFXpwxPQKfj/wDZ/wD+C6vxC8O+PbEeP7fS9f8A&#10;DdxKEvDbWi291axsR+8j28MUGflYfMBjIPNAH234c/4JceCdI1+O6vNQ1fVLSOTetpIyxqwx91mU&#10;BiP90rX0np+mQ6VZR21tHHBbwoI44412rGoGAAB0AHam6Pq8OuaVbXlvIJLe7jWWJx/ErDIP4gir&#10;VAH5LftZ+G9Ruf8Ag77/AGYdUjsL2TTbf4U3sct2sDGCNjD4m+VnxtB+ZeCe49a/WmqcmkWc+px3&#10;r2tu15CuyO4aMGVByMBsZA5PHuauUAFfjf8A8FzviL4i1v8Aa6Hh2/uLpPD+h6ZbSabbFiInMqZl&#10;mx0LF8pk5OEA6V+yFeLftd/sG+Af2z9ItI/FVpcw6lpqlLPUrKTy7q3UkErkghlPowI5yMHmgD8U&#10;/wBjT4jeIvhf+094J1HwvPcR6nJq9taeVGxAu4pZVR4WHQqykjB6Zz1Ar+hRTla+YP2U/wDgk58M&#10;v2VfGkHiSyXVNf1+zA+y3epyq/2RsEFkRVVQxz1IJHbFfUFAGX4s8G6X488P3Wk63pun6tpd8hju&#10;LS8gWeGdfRkYEEcd65L4Xfsp/Df4KasdQ8J+CfDOg6gVZPtVpYRxz7WOWXzMbtp44zgYGAK9BooA&#10;/L7/AIOHv+Cg2m+B/wBmr4pfBvSdEt9e1rVPCd5FqNxOu5dL8+1YIIxjJm2OrAj7oZevSvJP+Da7&#10;/go/Z+C/2XfhT8F/EWg2ulR3Cz2enanEpSSa4lu5mVJ1P8TMwUMP9kY713X/AAWG/wCCfvjjV/2g&#10;NX+I/hnQ7zxL4f8AEkcDXsVlD502nzRwrCwaMZYoyxhtwBALEHGAT55/wTb/AOCc3xC8cftCeFfE&#10;GreG9Q8M+E/C+o2+rXFzqFs1t9p8p1lSKFGwzbyFBIG1QSc5wCAfsr4l8V6b4N0abUNWvrXTrG3x&#10;5k9xKI40z0yTxWH8P/jr4P8Ais5Xw34k0fWmVd7LaXSyMq5xkqDkDIxnFfmF/wAF7/it4kn/AGgP&#10;D/hCS4uLfwza6HHqENuj/u7maSaVGkYDqQIlUK2cYJ/ir42+AnxS8RfB74taFrvhe8uLXVrW9iMa&#10;xPj7Qd4HlsOjBsldpBBz+FAH9GQORRUVm7PaozrtZlyVznFS0AFJu5rm/i78R7f4R/DXWfEl1G00&#10;GkW5mMasAZDkBVBPTLED8fwr89vEP7f/AMTNa8RzX8Otrp8bk7LSCFfIjX0wck/UkmgD9LA4Ip1e&#10;OfsZftGzftH/AA2mvL6CO31bSpvst6sY/dyEgMrqM5G4ZyPUHHHFex0AZPjjxbb+BfBuqa1dbvs+&#10;k2kt3IB1KopYge5xx9a/Ofx3+318SfFnimS+s9cbRbTcfJs7aJDEingbtwJc98njPIAr9HPFnhm3&#10;8Y+GdQ0m8Vms9TtpLSYA4JSRSrYP0Jr8/vHP/BNf4h6D4qktdIt7HWtNdiYbxbuOHC9t6yEEMP8A&#10;ZyKAPL/jN8fvE3x51azu/EV557WMCwRRxr5cQxyW25xuY9T9B0ArE+HmuX3h3xpptxpyebcNMsPk&#10;lQy3SOQrQupGGRlO0qc5DYr7M+F3/BMTRk+G723iy6kk8QXUglNxYS4W0UDAjXcMN3ySOeOmK774&#10;M/8ABP7wT8HfEkGsR/2hq+o2hD28l7IpWBwT8yqoAz7nPTPWgDwvxl/wQb+F/ifxjPqOn6x4i0HT&#10;LlmkOm28izJETj5UdwWCjnhtx568V9XfBP4I+Ev2W/hXb+HPDNnDo+g6arzSM75aRvvSSyu3LMep&#10;J6AADAAA7oLgV4j/AMFFfDuveLf2KviJp/hlLmTWZtMzEluu6SWNXRpkAyOWiEi8c88AnigDzzxT&#10;/wAFovgd4W8aTaO2sanepbuY3vbSxeW2LDH3WH3hz1HHFfSnw5+Jeh/FrwdY+IPDupW2raPqSb7e&#10;6gbckg6H6EHgg8jFfzdOpikZWUqynBB7H/P/ANev1+/4INeF/EOhfsp6xdatHcw6TqmuPPpKTLjd&#10;GIo1kdMnO0yAjGByrHnNAH3JRWX4l8baT4Nt1m1bUrHTYXIVXuZ1iUk8AZYjuRVvTdXtdYtVntbi&#10;G4hYkLJE4dTjjqOKAJpIVlGGVWHoaSO1SEYVVUdgO1SUUAFFFFABRRRQB+S/xE8Nai//AAd9+BdU&#10;XT71tNX4USRNdiBjAr+VfjaXxtz04z3FfrRVNtJs21Nb02ts14qlFn8seaB6bsZxyfzq5QAUUUUA&#10;NKUbOf8APNOooAKKKKAPmv8AbT/YjuPjzrkXiTQbyG21qOBbe4gnYrHdIudpDfwsMkehGOmOeA/Z&#10;y/4Jua1oPjzT9Z8YXVrDa6ZKl0lnbSeY08inIDN0Cg4Jx1HHfI+0O1Kw280Afz7/APByH8KvEHg/&#10;9n3xxY3mn3s1xd+JYLu3kWIv9qje4LBwVHOQecdDmvtr/gjZ8Oda1LWfBuuR29zDpOjeHoluZWXb&#10;G7vbKix8jlsnJA5+Xn0rsP2y/wBs+68b+OdQ8P6Zpujtouj3LW/m3llHdSXEkbDLfOCFXcvGOSOT&#10;1wPSP2Cv2xLr4g+I/wDhC9asdPhupYpJ7G4s7ZbdJCuWZGRMKPlyQQB93HXFAH1t5go314V+23+1&#10;Zcfs4eGtPtdKghn17W/M8hpV3R20aYy5Hc5ZQAeOuelfMfw9/wCCkfxA8N+JorjWri11vTWkJntm&#10;t0jcq3UoygEEdgePagD9Ey2K+HP2z/25vFGl/E7UvC3hS8/sey0WT7PcXUaq09xKOHAY52qpOBtw&#10;cqTntX2p4b1638V+G7HUrVmktdSt47mFiMEo6hlyPoRXyD+2F+wL4g8a/ES+8U+Dlt75dXfzLqwk&#10;nWKVJcYLoWIQq2M4JBBPcHgAofsW/ty+KPEfxQsfC/iy8Gr2+tOYba6dFSW3l25VTtADK2CORnJ6&#10;mvtyvjr9jf8AYH174ffEW28VeLza2raWS9nZQzCV2lIK73I+UKATgAkkjtgZ+xaADNMBya8e/bZ/&#10;bI0P9ir4Pt4n1a3k1G6uZhaabp0T7JL2cgtjdg7VChmLYOAOASQD8D+CP+DgTxlb+L4pPEXgvw/c&#10;aDJKPNhsGlhuoo+c7Hd2Ut0OGXnBHHWgD7A+OX/BOzwf4t8R3fiKHWpfC1vM5uL5Aivb5JyzLuI2&#10;Z/EZ6elfn/8A8GulppHw+/aZ/bS0uW4hSa4+Igi0qadBG+o28dzqI3x5+8pyrYBI+YV9ff8ABQ74&#10;8p8TfhV8Pb7wzeTSeFfF1vNqSyqdv2naI9qsOoKCRsjpk+1fI2jlvD9+t5p/+h3SyCXzYB5bhweu&#10;R3565/GgD9jdS06HWNMuLSdfMt7qJoZFJ+8rAgj8Qa+FPiR/wTA8U2PiyZfDd5Y32jzOTC9xL5Ut&#10;uvOFYfxYwBkdeDx0rR/Z2/4KQ+IJvG2m6T4xS2vtNvpEtjeQw7J7d2+VXIHDgsRu7459c/cS/OMg&#10;0AeJ/sa/snL+zZ4dvJby7W81zWNn2qSLIiiRc7Y1z1wSSW75A7V7dTdlOoAKKKKACiiigAooooAb&#10;5oo8yvkj/god+1Vr3wz8RWPhPw3cSabNNaC8vL2PiXDsypGh/h4UknvkDsQfBvgl+2z41+GnjCym&#10;vdZv9a0lpVW6s7qQyAx7ssUJ+62MkHpnrxxQB+mVFR2063ECyL8ysMg+1SUAFFFFABX5K/8AB1X4&#10;b1HxHov7Kf8AZ+n3199n+K9rLL9ngaXyk2r8zbQcD3NfrVVTUdIs9W8v7Va2915Lb4/OiD+W3qMj&#10;g/SgC3RRRQAUUUUAFFFFABRRRQAUUUUAFFFFABRRRQAUUUUAeY/tiftWeGf2Jv2a/F3xQ8YSSR+H&#10;/CNiby4WIAy3DFgkcSA9XkkZEUerCvx+8E/8HCH7bn7ZkUviH4Ffsrx6j4LaaVbS9nWSQXSqwX/W&#10;uyRsykkHy8jOR2Nfo5/wW8/Y9179ur/gmT8Tvhz4V+bxJqVnBfaZDu2i8ntLmK5EB7fvBEUGeMsD&#10;Xh3/AAQ//wCCl/wYtv2CPAPwz8QeJtA+HfxA+FOkw+F/EfhzWp0sLm1u7QeTJNh8BhKylyR/E7A8&#10;g0o63CXQ+c/+HpH/AAVIx/yabpn/AHyn/wAfr64/4JG/tb/tc/tHfEnxZY/tH/Bu1+GOh6bpsU+k&#10;XMSr/plw0mGj4kbonzdq+nP+G9Pgp/0Vb4f/APg9t/8A4uuk+GX7RHgL40ahdWnhDxj4b8S3VnGJ&#10;Z49M1CK5eFCcBmCEkAnjNUgO4ooopAFFFFABRQpyKa8mxckgAdc0AOor5F+P3/BbD4F/ADxncaDd&#10;a/da5qVnIYrhNJtWuY4GHBUyfdyDwQDxXon7Jf8AwUb+Ff7aBkt/BfiFJtWt4/Nm0y7iNvdovdgj&#10;feUeq5FHoD0PdqKAcig0AFFed/tG/tU+Bf2UPBR1/wAda9a6LYM3lwq2XmuX67Y0HzOe/A6V80eD&#10;v+C/f7P/AIr8Vppsuqa3pMU0nlpe3mmulv1wCxGSoPXJGBRuB9t0Vm+FfFmn+NvD1nq2k3ltqOm3&#10;8SzW9zbuHjmRujKRwa4n9pP9rTwH+yV4N/tzx3r1rotnI2yCNgXnum7rHGPmYjvgcUbAekUV8S+B&#10;/wDgvv8As/8AjDxXHpk2ra1o8cz+XHeX2nPHbk5xlmGdo75NfZPhzxPZeLtDs9S0u6t7/T76NZoL&#10;iBw8cyMMhlI4INAGjRSFq8Z/a3/b3+Gv7EljpM3j7WpLGTWnZLW2trdrmeQKMs+xMkIOBuPGSBQB&#10;7PRVXR9Vj1rSba8hbdDdRLNGSMZVhkfoatMcCgNz8if+DjP/AJSb/wDBNH/srQ/9Ovh6v12r8if+&#10;DjP/AJSb/wDBNH/srQ/9Ovh6v12oAKKKKACiiigAooooAKKKKACiiuG/aO+NUH7PXwN8TeNLq2N1&#10;H4dsXuhAG2mdxwiZ7bmKjPbOaAPm3/gu/wDt2eNP+Ccn/BPLXPif4BTS5PEmnatp9lENRg8+DZPO&#10;I3yuRzt6c19N/APxnd/Ej4F+C/EWoeUt9r2g2Oo3IjXaglmt45GCjsNzHAr+dX/gqv8AtKfGj/go&#10;V8D9Z8OXniCa6t9Sv7e7TRYpRaabEI3DABM4bbgYLlmzzkmv2U/4IqftV6l+0T+yLpmi+ILW3g8S&#10;fD21s9EvHgGI7mNYAIpMZOG2oynHBKFhgHAAPsavgj/gtJ/wUe+IH7A3xW/Zj0XwRHor2nxc8dx+&#10;HNbN9a+cy2xmtEPlHI2tid+ee1fe9fnv/wAFv/8Agnt8TP25vi/+y1q/w/0/Tb6x+FXj+PxBr7XV&#10;/HbNBaLNZuWQOQZGxC/yrzx7igD9CKKKKACiiigAooooAKKKKACiiigAozTd/FBJZfegD5L/AGvf&#10;+CgK+ErzWfCPhSPzNRhDWlxqe/5baTOGEfqy8jPY/SviK9vZtSupJ7iWS4mmJaSSRizOT1JJ61v/&#10;ABit5LT4ueKI5o3ikj1a6DI7b2X98/BPc9Oe9bH7OHwrsfjB8U7XSdUu5tP0lIJru9uo8AwRRoWJ&#10;y3AyQBnnGc84xQBwY56ete/f8E2tb1Ww/aXsrOxkl+w31rcf2hGCdhjWNijEdOH2AE/3sd+dD4oe&#10;Pf2f742ej2PhnxG1vpK/Z11PTpUhkuFByS3mZ8zJydzLk569K+jP2Hv+FW3Phy7n8A280N/lUvxe&#10;tuvFBJ2gk/wcHG3A/GgD3zZzX5T/APBeT4v6p8Irjx94o0lbX+1PCvhdJrTzUDoXVWkG8Dnq+MHt&#10;7Yr9Wq/L7/gu1+xz41+LngD4iSeF9Nk1T/hM9D+x2xDfLBcCJYtjk8Ip2gg9OfagD5o/YJ+KGt/t&#10;EfAf4d+KNR8mPX/EkcUr/Zl8tRKZiilRnjoPxr91oUKRKGbcQOSe9fjt/wAEbv2JPHnhX4b/AAr8&#10;N63pM2nTeD1hm1WfcfJiCTmXasg+8zDAG3169a/YscCgAppjBNOooAQJivgr/gjP/wAFH/H/AO3l&#10;8dv2qPDvjaPRUsPg547fw3oX2G2MLtbC4vo8ynJ3Ntt0547+tfe1fnv/AMETf+Ce3xM/Yf8Aj7+1&#10;l4g8fadp1jpvxc8fv4h8OPbX8dy09obi/kDSKpzG22eP5W55PpQB+hFFFFABRRRQAUUUUAFFFFAH&#10;jX7dn7VkP7HP7O+peMPsqX995yWOnWzttSa5kztDHrtAVmOOcL+NflHaf8FiPjnbeL21RvEltNA0&#10;okNg1mn2YLuzsAxuwenXoBX6u/t1fsrQ/thfs7ap4O+2Lpt+0sd7p9ywykNxHu2bsAnaQzKdvIDZ&#10;HTB/KK1/4I7/AB0n8YNpbeGreOFJhGb9ryP7NsLY3hs5IHXAGcdu1AH6i/s9ePvC3/BRf9lvQ/Ee&#10;taJbut0XiubVzuayuYztkCMOQCQCO5UjNfHH/BTH4wv/AMEuf2uf2RdA+Guh6JJD8aPHQ8Oa5c6t&#10;Cbu4htjd6dFmBiQI323cvzYJ6V91/sX/ALNdv+yV+zzoPgmG6OoTaeHmu7rGBPcSsXkKjqFycDPO&#10;0DPNfKP/AAWc/wCCe/xK/bV/ar/Y88WeA9P0690f4N+P18QeJnub+O3e3tPtemS7o1YgyNstpTtX&#10;ngeooA/QbGKKKKACiiigAooooAKKKKACvlv/AIKi/sG3X7bPw00ltFvIbPxR4VknlsfPOIrmOUJ5&#10;kTEDIJMaFT2wfWvqTNflp/wVe/4Kh+KLT4ieIPhV4GuBoum6Zmy1jVIgReXEvWSKJv8Almg+6WHz&#10;EhsEDqAfP3wc/wCCXfjb4j/FiPwzqeseEdDaK68i63a3bXFygB52Qo5csecAgHg5r9rfhl4Esvhd&#10;8OdB8NaaHXT/AA/YQadbbvveXEgRSx/vYXk9zmv5wLbU7qyvFuIbi4huEcSLKkhVww5DA9cj161+&#10;73/BMX4s6/8AGz9iTwT4g8TSyXWrSR3Fq91J967SG4khSRueWKooJPLEFu9AH0BRRRQAHmvjX9q3&#10;/gjR4F/aP+JVx4q0/VNQ8K6lqUvm6glrGskF1ISN0m1vuscEnHBJzX2VSbKAPBv2Kv8Agnv4L/Ym&#10;0y8bQ2utS1rUgEutUvAvnSRgkiNQOFXPOB1Iya96oooAKKKKACiiigAooooAKKKKACiiigAooooA&#10;8s/al/ZI8I/tW/DvUtF8QaZZ/bbq38q11NYF+12Lg5VkkxuAB525wehr80bz/ggv8Vk8ZyWdvrHh&#10;eTR1kwuoPM6sU34z5W3O4LzjPtmv2BAxSbeaAPKv2O/2XtL/AGQvgXpvg3S55Lv7Oz3F5dSDBu7i&#10;T774/hHCqB2Cj616dZalDqVqJreWOaJiQHjYMpwSDyOOCK/MX/gu1+1B4s8OfEfRfhxpN9e6R4fu&#10;tITU7/yHMZ1JpJpYwjEdY18rp0LMc9BXxP8As1/tReMv2ZvidpuveG9Wvo/JmjFzZGd/s+oRbstF&#10;IucMDyM9QTkc0Af0NUVDZ3BurWOTa0fmIG2uPmXPY+4qagAooooA/KX/AIOCfCN/D8YPAuuNZ/8A&#10;Esm0eSwW6WPrMk7uY2b/AHZFZR/vde357IjSOFVWZieAB97/ACa/o8+K/wAGfC/xy8IXGgeLNFsd&#10;c0i5+/b3KZAbsysPmRx2ZSGHY15N8Lv+CXnwN+EHiuHXNH8D2ranazefby3t1PeLbt2KpI7JkdQS&#10;CQeQc0Adx+yBpuraN+yt8ObXXY3i1i18OWEV3G67XikW3QFWH94dD7g16RTVjCLinUAfA/x5/wCC&#10;j3xA+G//AAcEfBP9mXT49FPw7+IHgW58R6m8lruvhcxx60y7JM/KubCDjB/i9a++K/Pf9oD/AIJ7&#10;fEz4h/8ABxV8DP2jtN0/TZPhf4E8AXPh/Vrx7+NLmO7kj1xVVYCd7Lm+t/mAx8x/umv0IoAKKK+N&#10;/wDgpD/wVVh/Y21+18KeG9Jtdc8XXEC3U/2pmW106Jidu8LguzAEhQRgck9AQD7I6UV+cn7GH/Bc&#10;LUPir8WNJ8K/EXQdH01denjs7XU9M8xI4p3OFEkbsx2sxVQQ3BPORyP0bByKACiiigDxz/goT8cN&#10;Z/Zi/YX+L3xF8Oratr3gfwjqWt6eLqPzITPb2zyx714yu5RkdxXG/wDBIL9qnxN+3D/wTh+F/wAV&#10;fGK2EfibxhZXNxfLYw+Tbho724hXamTj5Yl79c18vf8ABez9v280/wCDvxI+APg7S7HUdc8VeGLn&#10;StUu7tysdoLy2ZViQAj94UkVtxOF3Dg848p/4N+P+CgOsfAP4HfC/wDZ68e6RptrFZCTTNM1C0cs&#10;0U011NKiTfMVfc0oAZduMqCDyaAP0q/a6/Yh8E/tl+F7Wx8U2siXum7jY6hbEJcWu7G4A91OBwe4&#10;+ufKf2Y/+COfw1/Zz8eWPiWS41LxRq2luJbNtQ2iK3lDErIEXgsvGM9CuetfXFFACKu1celLRRQB&#10;5P8Atq+JNN8Nfs0+KW1SN5ob22+yRRoQGaZ2Ajxn+62GPspr8v6/V39ov4Nw/Hj4Tap4bkm+yyXi&#10;q8E2MiOVCGQkd1yMH2Jr4Mu/+Cf3xOt/ED2K6LHMisQLlZ18lhnGc5/H6UAfS3/BLuy0uL4D309m&#10;0jahNqci6gHI+V1Vdm3vt2MDz3LV9MV5b+yT+z//AMM6/ChNGmuFu9Qurhr28lT7nmMFUKn+yqoo&#10;56nJ716lQAU0pkU6igBClLRRQAU0xKRjtTqKAPHfE37AHwb8Y+Mptf1L4f6BcapcNvlk8oosjcZY&#10;opC7jjk45/E16tpui2vh7SobSxt4bW1tUEcMEKCOOJRwFVRgAD0FXKKAP5+f25Pj14m+PP7SPiq9&#10;8R3l039n6rc2VpZPITFp8cchjEaL90HCjcR1IzX0N/wQ4+PPifQf2mY/Asd5cXXhnXrG5mltZH3R&#10;WkkSGRZUBPykkFTt67wT0zX1t+1//wAEbPBP7TfxGufFml6xe+D9a1STzdREEC3FtducZkEZKlHI&#10;B3ENhjgkZyW9A/Yi/wCCcPgv9iUX17pc11rfiPVI/IuNVvFVXWINnyo0HCL0zySxGc4AAAPoqiii&#10;gAooooAKKKKAPgjxd/wUf+IGif8ABwR4Y/Zlhj0U/DvWPAb+I53a1zfC5Ed03EmeFzCnGPWvvevz&#10;48Y/8E9fiZrX/BxT4V/aOg0/TW+GGk+AH8P3F2b+MXIuzHdqFEGd5GZU+YDHNfoPQAUUUUAFFFFA&#10;BXn/AO0Z+0Dpv7OvgBta1CNriSWQQWlshw1xIecZ7AAEk+gr0Cvlb/gqjZ6fdfCfQpJr+O31G11A&#10;m2tjkvdKyYfH+78pJP0zzyAcN4c/4Ksaymvo2q+G9PbTJJPnFvKwljT/AGSeCfrX2b4Q8X2Pj7wv&#10;Y6xpsvn2GowrPA/TcrDIyOx9vUGvx8719W/sFftjahoOv6J8P9Yigm0e5f7Lp86rtltZGJIVj0ZW&#10;YnHcEjtwAD5c/wCC/XhXxt/wT8+BXiT4s+DV0670661q3VDcpvW0NzNhkZOO5wpHb0r6z/4Jf/ss&#10;+IdN0jwz8SvFiQ2tzqGjQ3NnaxkMS1xApaQ9Qo2uwAznDdqT/g4B/Yj8ff8ABQj/AIJxa38N/hrY&#10;2OoeKb3WdOvYoby8jtY/Lhm3SHzHIXIXt1NJ+1L8ZfFv7OvwP+G/w4sbhtH1S38M2cWq3NtJ+8Bi&#10;hWAxRuOg3I5LKc4AwQCcgHrf7d/7Ld9+0H4a02+0Qxf2zonmCOGUhVuo32krn+8CgIzxya+Wfh9/&#10;wT9+Ivi7xLHaahpP9h2IcrPdXEqMFAPO0KSWPp2rlfhb+1T43+Fnim31C31/VL63SQG4s7q6eaC5&#10;TOWBDE4J5+Ycjrmv1F0HVI9d0SzvI1Kx3cKTKrDlQygj+dADPCnhu38I+GNO0q1yLbTbaO1iB/uI&#10;oVf0FXjGDTqKAG+XTqKKAPkf/gr5+yNr/wC1T8AtM/4RaEXuu+F75ryKy37WvInTY6Jkhd3CkZ64&#10;I71+UPgr9jD4q+P/ABfHoun+AfFK30koiY3GnS28UJIzmSR1CqMZIJPIHGa/oUKA0CFVLYGNxyfe&#10;gD5nf9lLwj8M/wBiDwv4L8dapBap4Ts1UamjYaK4Ys7+XnlgWYjb3AHHAx+Rf7BX7QHiD9qn4xfH&#10;Dw/c3el3Fv4D8XvomgxpD9mmvLYTXKK7EnbuKxR8Ejr3r9TP+CsNnqk2geD5ofObRo5rlbkLny1m&#10;Ij8sv2+6H28ZHzetfkf/AME9f2WvGPwC+KPxo1DxDZ28MPjrxOdS0f7PcLM8sJmuWBZV5VsSpwee&#10;cdqAP0a/Z2/YW8Y+MPiBpc+vaTNoeh2s0dxcSXQAeVVbOxU65bGOccHPNfouq7BgVzXweg1C0+Ev&#10;hmPWDI2qR6XbLd+Znf5vlLu3ZJO7Oc++a6QNQA6ikzmloAKKKKACiiigAooooA+ff20P2NG/aLex&#10;1jSbyGz8QafAbX9/ny7iLcWVSf4drMxB/wBqvIfgn/wTJ1uHxdZX3jC70+LTLOVZXtbaQyPc7Wzt&#10;JwNqnA96+39oFII8GgBVXaKWiigAooooAK+CP+C6H/BSD4gf8E7NN+BU3gOPRZG+IvjuDw5qn9oW&#10;vn7bZwCfL5G1uevNfe9fnv8A8F7v+CevxM/4KAaX8Aovhvp+nag/w/8AH8HiHWPtd/HaeVaKq5Zd&#10;5G9uPujmgD9CKKKKACiiigAooooAKKKKACiiigAooooAKKKKACiijNAHxn/wX7/aR8Xfspf8EoPi&#10;t4y8C3NxYeJLe1tbG3voP9Zp63N5BbyTKezLHK+09jg9q/O//gmL/wAGs/wh/am/ZC8D/Fr4ueLv&#10;G3ibxR8TtHg8RzJZ34ggtlu0EyLuKmR5AjDeWY/Nu44FfqV/wVuvNTs/+CdvxRXSPhyvxavrzTEs&#10;l8JlZD/a6TXEUUqjywXDJG7SAryDGD2r8Vf+Cdn/AAUB/wCCgH/BPj4VR+AbH9mfxb4y8D6VLKdC&#10;07VtNuhPo8DuzrbrcKMvGmTgMM/hgCYvdFS2R9zf8QfP7Jn/AFUD/wAHh/8Aia+kv+Cbf/BEr4Of&#10;8EsfHXiTxB8Mf+Ek+3eKLCPT7z+0tQNyvlpJ5g2jAwc18K/8P+f28v8AoxnUP+/eof8AxFfXH/BI&#10;3/go/wDtDfts/ErxZpPxn/Z/ufg3pei6bFd6deSrcqNQmaXa0X71QOF+bjmtIkM+9qKKKkYUUVyP&#10;xw+Nvh/9nb4War4y8VXT2Og6MqPdzrGZDGHkWNeByfmdR+NAHXV8o/8ABZn9pDUP2af2DfE2oaPc&#10;SWeteIJodBsZ0O1oWnJMjKexEKS4PY4NZ/8Aw/P/AGcf+hwvP/BdL/hXgX/BeP4w6L+0L/wTc+Hv&#10;jLwpdSX3h3WvFsUtvOYzGXUW17Hkg8j5lYc1E9io7npv/BIT/gnT4D8B/sj+F/FviPw1peueLvG1&#10;kur3V3fwLcGKGb54Y0DA7V8ooT6kk+lfPP8AwWB/Zz07/gnh8bvhr8dvhTZReG5JNWNvqVla/u7a&#10;SdAJFwg6LLGsyuo4IAOOTX6SfsZGOT9kT4WNDtMP/CI6VsI6Y+xxYr4//wCDk6SJP2JvCatt81vG&#10;dtsHfAsr3P8AT86dSTUrro7E09Vr1PvzwT4rtfHPg7Sdasm3WesWcN7A396OVA6n8mFajHivMv2M&#10;Y5Iv2QvhYs27zk8I6Sr565+xxA16W/SqloyY7H5G+LfC6/8ABUf/AILbaz4T8SSTXnw/+FcU8baf&#10;vKxyJalI5FP/AF0upPmPUoAO2a+9fjv/AME2PhD8bvhDeeFZ/Buh6WrWxhsbuxtEhn0+TbhZEZQD&#10;kYGQeoGO9fEf/BHlDD/wVy/aSS6+W783VyMj5iP7XTP81r9WHX5WqY/w0X9tn5pf8G+Pxo1rSrf4&#10;nfBXxFcSXFx8Pb8y2AZi3kr5rw3Ea+iiVFIHYyNXnMfg+P8A4Kn/APBa/wAVaP4qMmoeAPhWtzCu&#10;nFyIZUtJFtymP+mly5dvVVxW1/wSFHm/8Fff2lprf/jz8/WRx0ydaUr+YDUf8ESUa3/4KVftIR3O&#10;PtgnvgwP3uNTfd+uP0pxbbUn1Qpac3k1+J9rftF/8E0PhH8e/g5feFZPB+h6PJ9maPTr6xtEhn06&#10;XbhHRlAJAO3IOQQMGvl3/g3k+OWtXfgz4hfCHxBPJNdfDvUUksw77jDFI0kcsS/7KSxZH/XU+lfp&#10;JIMKc+lfk7/wRs1m10L/AIKN/tO6rJPFa6LYtqM088jbYYY11N2DMegAVXOfQUoytJry/IJL3U/N&#10;H6SftM/tG+G/2U/gxrXjfxZd/Z9L0iLcEXBlu5T/AKuGMd3dsAdh1JABNfhd/wAFCPD/AMRvjZ8P&#10;tF/aG+Iskmnn4javJZeHNF5xYaZFGWjIB6Bifl7tgufvivrn/hZGm/8ABYf9tH7V4i17TdD+APwv&#10;uwbWyvb5LU+I7odGKswJ3Dr/AHU+Xguad/wcXeMvDHiD4C/DGx8O6xoeoR2Oszr9n067imFvH9nC&#10;r8qE7VGMDtxU6/F/XqHl6n6efDMf8W80L/sHW/8A6LWtt/u1xnwT+IOg+LvA2jwaTrWk6pNb6dbm&#10;WO0u45niHlqBuCkkenNcX+3H8Kvit8YvhJY6X8H/AB/a/DnxPDqkVzcanPaC5WW0EUqvBtIPLO0b&#10;Z/2K1e5Mdj88f+DjP/lJr/wTR/7K0M/+DXw9X67V+BP/AAUu+CPxs+CP/BSH9geP43fFGz+KVxrH&#10;xb0/+wJLawFp/ZPl6to32nOAN3m74Menle9fvtSKCiiigAooooAKKKKACiiigArl/jJ8MdL+NHwt&#10;17wrrXmf2Xr1lLZ3JRtrqjAjIPYjqD7V1FfLX/BYP4j+Ivhl+xDrl34bnms57+8t7C8uYWKyQW0p&#10;YSYI5GSFTI6BzQB+avjf/gmpq2kfGO68KaH8RPhbrRW48iGSTxHBaz5JCqkkLEsshJI2rvwQfav1&#10;P/4J3/sT2v7EnwWk0VtQj1jWtZuBfaneRArC77dqJGDzsVeMnliScDOB/NT/AMFENXu9D/Zk1G5s&#10;bq4s7hb62AlgkMbjMgzyCDX9D3/BEH4l+JPip/wTc+H+oeJri4vr23tvscF3cMXluoIgqozMeSRy&#10;uTknZkmgD64qGSWOIrvkVd5wMnG41NX5Q/8AByx8Qde8D/Hz9iGHRdc1jR4dV+KkVvepZXklut5H&#10;9o08bJAhG9eTw2RyaAP1eooooAKKKKACiiigAooooAKGOBRQRmgD4D/bR/bJ8VXvxX1bw7oOpXGi&#10;6Vodw1k5tm2S3UqcOWbrjOQAOMDPNaP7D37ZPiq9+K+n+F/Emo3GtafrbNDDJcvumtZcErhupU42&#10;ke4PHNdf+1r/AME+9T+JHj+88TeEbi0WbU2El3Z3LlP3mOXRueuBwe5OKvfsg/sD33wi8dweJvE9&#10;5ay3mnhhZWtqxZEZlKl2bv8AKSAB65oA2/2z/wBmT4e6h4e1bx5rjajpV1ZxB7h7AruvW3BUUqwI&#10;3MxVQ3HUE8Cvi7TPi+3hTwn4g0XRdLs7O18QRfZprmQmS78oSK+3zOB0UKQAAQemea/SH9qD4RSf&#10;G/4Ja14dt5o4bu4RJbZ3+6JI3DqD7HbtPsxr83PFX7PfjbwVPerqXhnV7ePT0aW4m8hmhRAeW3j5&#10;ePr0oA40cV7h/wAE8/Gt34U/ae0m3t42kj1yKawuEA/g2GUNjPZowc9hurw+voT/AIJm3VvF+0pH&#10;DNZR3Uk2nTiKZhk2pABLD6jK5/2qAP0UHSoZ0jMTeZs8vHzb+mPepq+W/wDgthr194V/4JM/tAah&#10;pd5d6bqFn4NvZYLm1maGaFwnDK6kFSPUHNAH07bRQrCvkrGseONmNuPwqevkP/ggt4i1Dxb/AMEf&#10;/gNqWrX15qeo3nh3fPdXczTTTN9omGWdiSxwB1NfXlABRRRQAVCk0czNsdWKnDBSDj61Q8W+MtL8&#10;BeH7rVda1C00vTbNPMnubqVYool92bA/xzgV+RH/AAbgftcab4t/a7/bL0rXvHsmotrHxLll8MW+&#10;palJIJLX7VqJC2wkOFXaY/lXGRjA44AP2MopFbcuaWgAooooAKKKKACiiigBNtAQClooAjlYRRMz&#10;HAUEnmvlH4p/8FSNI8JeL5NO0HQ/7atLWUxyXctyIVuCOvlLgkjphmx9MYJ+pNe0/wDtjQry13tG&#10;bqB4g46ruBGa/nJ/4LM+DPF/wG/a2/Zp8P3TarpLXHjfyJRBJJHDqMYurAAjbgSIQTxzjJB7igD9&#10;8v2Zf2qNF/aX0C4msY5LDVLDb9ssZWDNFnoysPvITkA4B45A4z6lXxt/wS++DWueHNT1nxXqVrcW&#10;On6hZiztEmBRrjMiuZAp/h+UYPfccV9k0AFFFFABRRRQAUUUUAeE/wDBRP8Aapuf2Q/2ZdU8UafB&#10;HcazPNHpumiQZjS4lDESMO4VVdsHglR2zX4U+PvHWqfE7xtqniLWrprzVtZuXu7ucqFMsjnJOBwP&#10;oK/f79rn9mvS/wBrT4F6x4L1SaS1W/CyW1ynJtZ0O6N8d8MMEHqCa/Knx9/wRl+IPwrTUNU8SeI/&#10;COj+EdL/AHlzrMty21Yt23cI9u7d0wucktgc0AfH/wDnPpX7o/8ABJO81S7/AOCfvgBtWi8qRIrm&#10;O3DIUdrdbqYRFgQOqgYIzldpzya/Pr4OXv7HPh7xrpttrMHjnVfsrQxyX958ljcyLkPK0a/MsZPO&#10;MkgYr9fvAM+j3ngjSZPDrWb6DJaRtp5tMeQ1uUHl7McbduMY7UAbVFFFABRRRQAUUUUAFFFFABRR&#10;RQAUUUUAFFFFABRRRQAUUUUAFFcP+0d8cNP/AGcPgn4j8baoryWfh+1MxiT707llSOMe7OyrntnP&#10;avyZ8Rf8FwPjPqPjabUbGTQ9P0xnPlad9j8xI0yCAXJDE9s+9AH6Jft5f8E7vDf7cWj2Ml5eTaH4&#10;k0lGjs9UhjEhEbHPlyISN6BskDIIOeeTXhP7Mn/BCnQ/hV8QtP8AEHjTxP8A8JUmmyrcQ6bBZfZ7&#10;ZpUcspkLMxdeAdoA565FfR/7AP7Ylv8Atq/AmLxMtmun6nY3L6fqdqrbkjnVVfKHqVZXUgnuSO1e&#10;5bQRQAFciloooAKKKKACiiigAooooAhaeMTCMuoduQufmP8Anmpq/KH9q74g69p//B3N+zL4dt9c&#10;1iHw/ffCu8uLnS47yRbO4kEPiXDvCDsZv3ackZ+RfQV+r1ABX5bf8Fmv2DfHHiv41N8TPCuj3niL&#10;S9UtIbfUYLKMy3FlNEvlqxjGWZGULyoOCrZxkE/qTSbF9KAPw9/YT/4J2/Eb4zfHPw7d33hvVtA8&#10;MaTewahf6hqNq9vG8aOHCRBgDIz7Nvy5C5ySAK/cGMbVpdgz0paACiiigD8r/wDgr1/wTq8deJPj&#10;xqnxM8HaPd+JNJ8QRQNqFtZJ5lzYzRRLET5Y+ZkZUVsgEgls4GCfPf8AgnF/wTQ+I3jH9oLwx4o8&#10;TeHb/wAM+F/DN/Bq0kuoxeTLetGwljjjjb5mDMoBbAAGe/FfoL/wV61i78Of8EtP2hr/AE+6ubC+&#10;svh9rc9vc20rRTQSLZSkOjqQVYHkEHINecf8G7/ifUfGf/BGb4G6nrGoX2rald6betPd3k7TzzEa&#10;ldgFnYlmwAByegFAH2pRRRQAUUUUAJsGaTYAKdRQAmwZpaKKACiiigAooooAKKKKACiiigBvljNL&#10;sFLRQAUUVBJeRwyIjSKrP90E8t34oAnopobNOoAKKKjlnEEbO7KqKCSTxgDqaAGmeMSiMuu88hc/&#10;MR9Kmr8a/iX+2joOnf8AB1b4Pb/hY6L4Ag+HcljdImqu2krfbLxQGUN5W7cU+fGBxzxx+xdhqUOp&#10;2UdxbzR3EEyh45I2DK6nkEEcEY5yOtAFmiiigAooooAK+Mf+Cp/w21jUr3w/4mt7ea40iyt5LS4K&#10;fMLVy+4MwA4DDjd0yoHGefs6o7m1jvLd4Zo45YpFKsjruVgeoINAH4++FfB2qeONdt9M0iwutQvr&#10;ptkUMKbmY/0HqT069Aa+pf2PP2DfFWh/FHTfE3i60j0az0WUXMFsZUknuJQMocKWCqpwTk5yMY6k&#10;fZmgeB9G8KyyPpmk6bp7SZ3m2tkhL5OTnaBnJ5rU2L6UARSSJAgaRlRehZjj9a8d/a4/ZMs/2m9E&#10;tJobtdO1zTVYWtyV3Rup5KOPTIByOR6HkV8i/wDB1n411n4ff8EgPEmpaDq2qaHqK+ItJRbqwunt&#10;plU3HIDoQcHuM819y/ssXUuofsx/Dm4uJJJ55/C+mySSSMWeRjaxEsSeSSSSSetAHzJ8K/8Aglnq&#10;Vl4qtrjxZrWlz6Zbyb3tbAu7XIB4VmZV2qR1wCew9a+1oIEtoVjjVVSMBVUdAB0pdozS0AFFFFAB&#10;RRRQAUUUUAZ/ibwtp/jLRJ9O1Szt76yuV2yQzIGVh9K4LwN+yj8O/AmvrqWk+H7Bb63kLLIT5vlM&#10;cdM524x/OvSy2K/KP/g29+IOveNv2qf277fWtc1jV4NI+KstvYx3t5JcJZR/a9TGyIOSEXCqMLgf&#10;KPagD9UPEWtW/hrQb7UbptltYQPcysP4URSzH8hmvzt+I/8AwUM8f+LPFct1pOof2HpyyE29pDGG&#10;wg+7vJ+8SMZ7Z6YFfoZ4xtbe98J6pDdRtJay2kqTIoyzIUYMAPXGa/H2do2uJPLUrHuO0NyQOwPv&#10;QB+gn7B37XWpfHldQ0HxAsL61pduLlLmIBftUOQp3L0DBmXkcEMOhHP0lXwj/wAEpJ7ZPit4liaG&#10;RrxtKVopv4UQTLvU+5LJj/dNfd1ABRRRQAUUUUAFFFFABRRRQAUUUUAFFFFABUck0cO3e6Ju4GWx&#10;k+1SV+UH/B0v8Qde8AaN+yy2g65rGinUPira2919gvJLf7THtX5H2Ebl9jkUAfq/RRRQAUUUUAFF&#10;FFABRRRQAUUUUAFFFFABRRRQAKcivBf+CkP7asn/AAT8/ZP1z4nR+ENY8dPo9zaW/wDY+mf8fEwn&#10;mSLcvB+7u3HjoK96rH8beKNF8E+Fb7WPEV/pul6JpsRuLy8v5UhtbWNeryO5Cqo6kkgCkxo+R9L/&#10;AOCtk2pf8ElLj9qL/hVviiOW3jd/+EOOf7Sbbqf2HH3O/wDrPu/d/Ovic/8AB3hdD/m1P4rfr/8A&#10;Gq+yP+Ci3/BZr4T/ALKv7FPjbxx8OfHvwh8feLPD0NtJp3h2LxJa3H9oNJdwxOBHDLvO1JHf5emz&#10;J4BrqP2UP+Cq3wL+NP7MXw88Y+K/iZ8GfDPibxT4dsNV1XR38SWUTaXdT26SS25SSXepR2ZcN8wx&#10;g85p7tsW1j4R/wCIvK6/6NT+K/6//Gq+tf8Agkr/AMFqZv8AgqL8RvFmgy/B/wAX/DVfDOnRagLn&#10;Ws7LzfL5exPkX5h169K97/4eFfs1Y/5LT8Fv/Cp07/45Xyb/AMEwv+C0d/8A8FAv+CoXxs+E+j6P&#10;4Rm+G3w+0+5udC8RaMJHbVhFexW6yNIWKMsiyllKgA7Mjg0R1YpbXP0oooooGFYfxD+HGg/Frwfe&#10;eH/E2kWOuaHqIVbmxvYRNBOFYMu5TwcMoIz3ArcooA8O/wCHaH7P3/RHfh9/4Jof8K8+/wCCln7E&#10;Vj8WP+CeGu/D/wAB6HZabJ4cVNV0HTLGERRLLDIZHijQYALo8ygDHzOK+sqCuRUyjdWGnZn5v/8A&#10;BKT/AIKy/DvRv2bNB+H3xI1628GeKPAtsNJJ1TMMV3BFlYiGPAZUARlOCCnoa8b/AOCkf7Rtr/wV&#10;q/aS+HfwX+Ekk2saHpmoNd6lq0cR8gu+EaYZ/wCWcMXmfNwGMmBkgGv0A+OP/BLr4H/tDeKJNa8S&#10;eBdNk1a4bfPdWha1luG9XKEbvx68V2f7Ov7HPw3/AGVNMkt/AnhXTdDa4ULcXEce64uAMffkb5j+&#10;dXu7shKysjqr/V9D+Bnwqlu764j0vw54T0svNNIfktbW3j5J74VFrI+Af7TXgf8Aah8OXmr+BPEF&#10;n4i07T7k2k81sTtil2htpzjnawP410vjrwPpfxK8F6r4e1q1jvtH1y0lsb23f7s8MilHU+xUkfjX&#10;Lfs9/sweB/2WPDd5pPgTQbbw/puoXP2ueGEkrJLtVN3P+yoH4Cl6lbH5n/tBa/d/8Epv+Cxl58Ut&#10;U068l+HPxOika5uYIywQXAQ3A4/jjuIxLt6lDx1r64+Of/BaD4G/DL4O3fiDR/GWm+KdWa3LWGk2&#10;DlriabHyLIMfu1yRknGB69K+jvi78E/Cvx48HzaD4w0HTvEOk3HL295CJFB7MueQR6jmvCfB/wDw&#10;Rw/Z38FeKF1e1+H1nPcRv5iR3U0k8CNnIIjY7eD0HaklaNg63PA/+Dfr9njXtH8E+Ovi94qt5odU&#10;+JV8rWfmpseWBZJJZJsf3ZJZOPURZ6EV5P8AFXxTP/wSW/4LE658QNa0+8f4b/FZLiWa7giLBBcu&#10;ksxAHV4rhNxX7xR+Oor9btO0230ewhtbWGO3t7dBHHFGgVY1HQADgAelcx8ZPgX4S/aA8IS6D4y0&#10;DTfEOlynd5F5CJAjdAynqpHqDmnLe6/pAtrM+bv2if8AgtJ8EvhV8Gr7XPD/AIw0vxbrk1sx03S7&#10;By8ss5X5BJ/cXJGSewPfAPiP/BD/APYv1LWf2X/ih4o8cJfWc3xsjl08EAR3JsWjmV513AhWkeeQ&#10;rlSPkU4IIr6O8Ef8EdP2efAfiiPV7P4fWM91DJ5kaXk0lxDG2cghGJXg9OK+mrKxh02zjt7eGOGG&#10;FRGiIoVUUcAADgAelFlbUOlj8/4v+Db74HxKdvif4pqO+NUsx/7a18d/8Fhv+CXvgH9gf4b+DdX8&#10;H6x4w1K58QanLZ3C6xeQToiLFvBQRwxkHPXJIr9yq85/aG/ZT8B/tU6Rp9j488P2viC10mY3FpHO&#10;SBC7DaSMEdRxQB5F/wAE8P8Agmt4H/YljuvEnhXVvFmoX3izTLVLxNWu4Zoo8DzB5YSJCPmY9SeM&#10;V9R4qvp9hFpVhDawJ5cNuixRqP4VAwB+AqxQxJWPyJ/4OM/+Um//AATR/wCytD/06+Hq/XavyJ/4&#10;OM/+Um//AATR/wCytD/06+Hq/XagYUUUUAFFFFABRRRQAUUUUAFfOf8AwVM+NFn8D/2MfE15daPZ&#10;64daKaNBaXi7rfzJgfmcdcKqswwQdwGCOo+jK8Z/b0/Zsm/ay/Zg8ReDbOaG31S5Ed3p8sv+rW4h&#10;cOoY9lbBQkcgPmgD+c/48/Biy+P3w7uPDeoXVzZWtxNHMZbcKXyhyPve9f0Af8Ek/ifpvxJ/YQ8D&#10;w6bY2+mr4Us08OTwQKAge1RU3gDoXUq5zzlz16n8V/2n/gx4u/Y08N6jrXxM8M674V0TS5kguNSn&#10;sJZbMM7+Wm2WNWRgzcAqSDX7Uf8ABKL9niT9nj9jnQ7ae6gvbzxS48RTSQA+Xi4jjMYBOCf3Sx8n&#10;uT7UAfS1fMf/AAUG/wCCYfhb/goh43+D2ueJPEGuaHcfBvxKnibTo9PWNlvZlkgfy5d4PyfuF+7g&#10;8n2r6cryX9pT9uD4W/sha/4J0v4jeLIfDN98RtVGi+HIpLK5uP7TvC0aiIGGNwh3SxjMhVfm68HA&#10;B61RRRQAUUUUAFFFFABRRRQAUUUUAGKMYFFFAAVDdqz/ABD4fs/Feg3mmahBHc2N9C0FxE4+WRGG&#10;CD+FHiXxHZeENBvNT1C4jtLGxiaeeaQ4WNFGST+Ar5uuv+CpvgyDxC1vHo+uTaerbRdqqAtzjcIy&#10;c7cc8kHtgUAcZ4o/4JSXMniORtG8TQR6SzEot3CzXEQPQHbhWxzz8v0r239l39jfQ/2bGuL2O6m1&#10;bXLtPJe8kjEYjj3ZKInOAeMkkk4HTpXkHj//AIKrRWHidofDfh1b/S4m2/aLyRopLj1KqPujPTOT&#10;jqATge6fsxftQaP+0t4VmurON7HVLAql7Yu24xFhkOp/iQ4IBwDkEEdCQD1KviT/AIK9fF3T/iR8&#10;E/GXwLVZF/4TXRn0/Vb5D81jDOo4Rehk2nOTwAQeelfbdfmF/wAFVvHnhv4VfHPxZ4i1TUGsdL0f&#10;Tre61e4eNpEtisK5IVAWYCPyycDOSeMYoA63/glH8fbf9mD4R/D74GXUa3Wg+H7ddH0rVGG24Zmk&#10;YqJgDtO53xldoHHHU1+iFfjH+zj8ZvD/AI0ufB/jjQ7ga14cmu7fUIZER4vtcSTAnCuoYZ2kcr+F&#10;fszFIssKsv3WAI+lAD6KKKAPzg/4ODvEXiCx8HfDvT7Wa4j8N3txeSXyxkhJrlFi8nzOMcK0pUZ5&#10;JbjgY/IL4E/Ay1+A3izxJq2j6lqEt74m1Iak7EhWtpN7sPLK4IwZD78V/Tb8ZPgj4Z+Pvgm58OeL&#10;NJt9X0q65aKUco3OHU9VYZOCPWvjP9hn9mH9kP4w/Fzxq3wyvpvHGv8Awo1ttK1y1vhd+Tot6HkQ&#10;QlZ40SUq8EuGXeMqfm6ZAPsP9m/Vtb139n3wPe+I/MOv3mg2U+oGTh2uGgQyFhgYYsTkYwD9K7im&#10;ogjTavbpTqACiiigAooooAKKKKACiiigAr5h/b2/4JfeFP2/PjN8DvGniHXta0e9+BfiQeJdLgsU&#10;iaPUZRPaTeXNvBOzNog+XB+Zvavp6vJv2if23fhb+yf43+H/AIa+IXiyHw7rfxU1UaJ4Wtns7m4O&#10;rXhkhj8oNFG6xnfcQjMhVfn64BwAerrGqKFVVVV4AA6U6iigAooooAKKKKACiiigAKg9q+Pv+C2n&#10;gDxB4+/Yvk/sGG4uk0fWbfUNRggXc0lsqSoSR1IV3jYgZ6ZPANfYNflP/wAFQf8AgqV430z45678&#10;P/AuoN4f0fw3M1je3cKqbm9nAxKN3IVFJKADklST6AA/PVIHllWNFLOxAVQMkk8D361+7X/BK/wL&#10;r3w5/YT8DaX4kjuLfUvKuLlbaZcSW0MtzLLEp78oytg8jft7V+eH/BLP9pHR9R/ak0rw/wCNPCfh&#10;rWpvFd15dpqz2Ea3VnebSYzu4DIxBUjruYY7g/suF2jAGAOg9KACiiigAooooAKKKKACiiigAooo&#10;oAKKKKACiiigAooooAKKKKAPN/2tfgJD+05+zt4o8DzXH2U65ahYLjaG8iZHWSJiPQOi5xzjOCDg&#10;1+NfiP8A4JWfHLw941m0VfA+oXxjYql5asr2ki5GGEnTBz3xjnjjFfu5RigD5z/4Jm/sd3f7GX7P&#10;X9iatcQ3XiDW71tV1IxYZIJGRI1iVsDcFWMc9CzMRx1+jKKKACiiigAooooAKrf2pALtrfz4fPUA&#10;mPeN2D0OOvtXgv8AwU0/aH1v9mX9kfXvEXh1WXWJ5IdPtrjZu+xGZtpm9ioBAJ43Fa/El/jp40k8&#10;UPrZ8VeIDqzTeebr7fJ5hfduznd/e59PagD+jmivnH/glx+0dr37Tn7JGla54k3zaxYXU2l3F0y7&#10;ftxi2kS+5KuAxH8St719HUAfMfxN/wCCYfhX4n/8FR/h3+1PdeINct/Fnw58NS+GbLSYlj+wXMMi&#10;agpkkJG/eP7Rk6HHyL75+nK8l8V/twfC3wR+1x4Z+BOqeLIbT4seMtKfW9H0A2Vyz3tmguS0omWM&#10;wrgWdzw0gb90eOVz6P4s8VWPgrw7eatqlxHZ6fp8LTTyueEUDJ//AFd6ANOivk29/wCCrXh2DxE0&#10;MPhnVZ9MVtouvPVZHGfveXg445A3Z7cV9I/DP4k6T8WvBlnr2i3P2rT74Eo2NrKQcFWHZgQQR6ig&#10;DoaKKKACiiigD8rf+C5f7deteJY/G37Pvh2aPS9H1bR30nxJqAhSW4nS7txvhi3ghVEcgBbG7cSA&#10;RjJ8u/4Inftya7+yTa/D/wCBOqXi638P0mGkaZLNBHFdaZJcXDurbkA3oZZTu3ZIDZB4xXtP/Bar&#10;9gG+N14r+PWkX1nHo+k6UdS8UW9w5VreG0hw9xHgHdiGNcoPmJUkAk4rzf8A4I7f8E+7z9oK68B/&#10;HOfULCT4eiZdY0XyZD5+qyQysq5QgGNEmjIIbBbZjGDkgH7BUUUUAFFFFABRRRQAUUUUAFFFFABR&#10;RRQAUUUUAFFFFABRRRQBzfxZ8XzeAfhh4h1y3h+0TaRp893HGc7XZEZgDjtkcnsM1+VPjH4n6/8A&#10;EDxJNq2rare3moTsWMjSkbAeygcKB6Cv1w1XTYNZ064s7iNZbe6jaKaNhlZEYYYEehHFfIfjb/gl&#10;TDqHieSbQ/Ex0/S5mJ8i4tTM8OeysGGRn1GQO5oA6T/gmf8AGrXfiR4Q17R9aup9Q/4R94Da3UrF&#10;38uTf+7Zj1xsyD1wxHYV9RV5z+zn+zro/wCzf4Mk0vS2kuJ7pxLd3UgHmXDgYHTooycDtk+5r0ag&#10;Ar5t/wCCr/iLxD4Z/YQ8cXXhuW5t7wwwQ3EtuT5sdrJcRpPjAJwYyyk8YVmORivpKqes6La+IdJu&#10;bG+t4buzu4mhnhlUMkqMMFSDwQR2NAH8td58A9Pu/wBoK1+IjX14NStbA2C22F8krhxn1z8xr92/&#10;+CIfiLxFr/7FFuuuSXE9pZ6vc2+kPNkt9lURttUkcqJWlA5OAMdgB534h/Y9/Y5j/brtfhBcX91b&#10;fFTVtNOv2/hKNr1YJLUF3ModU8lVxE42GQHC/d5GfvLwb4M0v4feGbLRdFsbfTdL02Pyba2gTZHC&#10;g7Adh/OgDXooooAK8a/aI/b1+F/7LupR2Pi7xNDa6lKokFlBE1xcKhIwzIgJAOc89RXsp6V/PX+2&#10;rHr8P7WPxCXxM102rLr11vM6srGMyt5JUNz5fl7dvJ+XbjigD90vgL+1H4F/aY0Sa/8ABfiC11mO&#10;3bZPGmVlgOSBvQ/MuccE9a9Cr8Xf+CHqeID+2/YtpX2oaQul3Z1rYrGMweWfL3kcD98YiM/1r9Qv&#10;2r/2sdP/AGZvD1ri3/tPXNS3fZLQuVUKvWRz12gkDA5J445IAPYKK+LPhf8A8FTLq78U29v4q0Ox&#10;t9NuJNj3Vmzh7UEjDFWJ3KvfGD37YP2bbXUd7bxzRuskcih0ZTwwPIIoA8D/AOCmH/BPnw7/AMFO&#10;f2V9Q+E/irWtY8P6TqF/a37XmmLGbhWgfeoG8FcHvXsvw18F2/w0+Heg+G7Waa4tfD+nW+mxSy43&#10;yJDGsYZscZIUE4rkf2qf2ufh3+xH8ILnx58UPEkfhPwjZ3ENpNqElpcXSpLK22NdkCO/J4yFwO+K&#10;7nwt4nsfG3hrTdZ0u4F1purWsV7azhWUTQyKHRsMARlWBwQDzQBpUUUUAFFFFABRRRQAUUUUAfMf&#10;/BSH4/a98JfC+h6ToNxLp03iEzme8i+WSOOLYNiN2LGTJI5AX3zX5nfsR/CW9/YN+KfxA8XeD/FW&#10;uSal8RNaOt6ityytF5m+ZyhUcOpMzZ3ZPfrzX6+/tQfs2aV+0h4Misr6drG+09mls7xQD5DMAGBB&#10;6q2FyMjoD2r4g/Yz+CXwz/a0+KXjLR/DnxS0vxU3wy1g6P4lsdP066tZrS5V5E8ovPGitloZQWi3&#10;j5eG5BoA/Q/4ceKv+Fh/DXRNZkh8n+2dPhu2hPOwyRqxXkcgZx718m/Fb/glxeah4vmuvCer6fa6&#10;Tdylvst4HDWgYn5VKg7lHQdD65xmvsbSNLt9E0q2srWNYbWziSCFFHyxooAVR9AMVcxmgDxb9kj9&#10;kSz/AGaNKup5rtdS17UlVbm4VdscaDny0B5255JOCSB06V7TRRQAUUUUAFFFFABRRRQAUUUUAFFF&#10;FABRRRQAV8x/8FI/+CYfhb/gpXafDWHxR4g1zQV+GfiWPxNZHTVjb7VMgAEcm8HCHHbBr6cryb9q&#10;T9t/4W/sWQ+FZPid4sh8Kp421VdE0UyWdzcfbrxsFYh5Mb7Sc9X2r70Aes0UUUAFFFFABRRRQAUU&#10;UUAFFFFABRRRQAUUUUAFZvivwrYeN/DOoaLq1nb6hpeq272l3bToJIriF1KujKeCrKSCPQ1pUUAf&#10;jj+23/waK/BTV/2evFsnwTsdesfidcCJ9DGra/8A8SyJzcRmQOPLztEPmhRng7etav7P3/Bor+za&#10;Pgn4Rg+IUPjCT4hQ6LZnxL/ZviIC1+3mJRcNEPKz5RlWTbnsPavtr/gsX+2XqX7A3/BOT4n/ABO0&#10;RYv+Eh0XTo7XSGkQOkV7czR20MhU8MI2mEmDwdmK+Qv+CFP7MfjD9i/9kPxt+1Z8avihrvi3Vvit&#10;4Sg8YaraX8jTrp1lBDNeRSNK7FmlMMrEqAqrv28kVMZaSvshu+i6v/gHF/GH/g3U/wCCc/7Pmv2u&#10;k+OPHWpeE9UvgGgtNU8cQW0zg5AYo0YIU/3iAOOtfen/AATf/wCCZnwJ/wCCevgm8l+CulRfZvFk&#10;cU1zrT3wv59UjXPl/vx8pjG4kBcA7s88V+Lf/BFb/gmHof8AwXz+Ifxz/aC/aJuvE2q2eoa2bDSo&#10;bHUWtdl3IvnS4cAnZbxPbJGn3cNyDgCvrf8A4N7vEPib9jb/AIKG/tJ/sYap4k1DxV4T+GxTxB4X&#10;uL190tpbu0O5PQb47u2YqMKHSQgDcauOmj33FK262vY/YmigHIopAFFFFABRRRQAUUUUAFFFFABR&#10;RRQAUUUUAFFFFABRRRQAUUUUAfkT/wAHGf8Ayk3/AOCaP/ZWh/6dfD1frtX5E/8ABxn/AMpN/wDg&#10;mj/2Vof+nXw9X67UAFFFFABRRRQAUUUUAFFFFABRRRQB+Zf/AAdtqq/8EYfFmFX/AJGLRv8A0qFf&#10;eH7IJ/4xN+F//YpaV/6RxVtfFr4LeEfj34Ml8N+OPDGgeL9BuJEml07WLCO+tZHQ7kYxyAqSrcg4&#10;47VvaNo9r4f0q1sbC2t7OysoUt7eCFAkcEaDaqKo4CgAAADAAoAuV+RP/B0Af+MhP2E/+ytQ/wDp&#10;Tp1frtmuN+J/wA8DfGzUdBvPGHg/w14ou/C92NQ0ebVdOiu30u4ypE0BkUmN8oh3KQcqvoKAOyoo&#10;3ZooAKKKKACiiigAooooAKKKKACiiigDyX9trwLq3xE/Zt8Rabo8cs97siuBBH96dY5UdkHqSqkg&#10;DkkAd6/MOeF7aZo5FaOSM7WVhhlPoRX7LEZFczqXww8Ky382p3Wg6G11sPm3UlpGX29TliM470Af&#10;kb3r7G/4JO+FpvtXjDWm3LDtgsoxnhm+d2/EDbz7muU+Ingj9nI/Ea5jj8TeItPty7edFp0fnWiN&#10;xxG5jYgcn+8B0GOlfX/7POm+C9D+HFra+A5rKbRIzw9vJ5jO/G4u3UscdT7DoAAAd9X5H/8AByTY&#10;aDD8EvihcafeNJrU/hWT+04MZSEhMRnP95kxkdgAe9frhX5x/wDBSn9mPUL/AOKev6jqWi/294U8&#10;WIpkEsH2mFsRqrxSqQRj5eARjaR6YAB8v/8ABv8A/Dzw/wDE/wCAHwd03xFffZbb+zDLDBji+kSV&#10;yId38IOD7noOTX7eV+Yv7Av7MGoP8UfDCaHoP9heGfC11HdnyLf7LbQJGwkEaBQANxwMLx83PGa/&#10;TodKACiiigAr8if+DZE4/az/AOCgH/ZW5f8A0s1Wv12rjfhj8APA3wW1bxBf+D/B/hnwvfeKrs3+&#10;tXGladFaSatcEuxmnaNQZHy7ncxJy7epoA7KiiigAooooAKKKKACiiigAooooAK/Ir/g5PP/ABnt&#10;/wAE6P8AsrK/+nDRa/XWuN+JXwB8D/GXXPDmqeLvB/hrxNqXg+7+36Hdanp0V1No9wGRvOt3dSYn&#10;3RxtuXByinsKAOyooooAKKKKACiiigAooooAK/NX/gpR/wAEivFnxY+M2qePvh21tqDeIHE+o6Zc&#10;SiKSOfbhnjY8MrbRwcEEntiv0qooA/N3/gm1/wAEifFXwY+NFh48+IUlnaTaCWk07TrWXzmkmKbR&#10;JI3QKoY4A5yB2r9IqKKACiiigAooooAKKKKACiiigAooooAKKKKACiiigAooooAKKKKACiiigAoo&#10;ooAKKKKACiiigDjPjz8END/aK+FGseEPElt9o0vWIvLfHDwsCGWRD2ZWAI+npmvzyb/g3vv28aMF&#10;+IFqPD/mjaxsT9r2bueM7M7f1r9QKKAOH/Z8+BGgfs2fCXSfB/hu3aHTdKjK7n/1lw5OXkc92Zjn&#10;9OgFdxRRQB+RP7XJ/wCOxj9lv/sk17/6J8UV+kn7Y/w81P4ofs5+ItH0mNptQkSKeKFePOEUqSFf&#10;ckKcD1xXQav8APA+vfGPS/iHfeD/AA1eePdDtDp+n+IptOifVLK3PmgwxXBXzEQiebKhgP3r/wB4&#10;12VAH43XWmXFlftZzW80V0r+UYXQiRW6YK9c+1foz/wTw+GerfDX4AeXrEM1rcarfyXyW8ow8SFE&#10;Qbh1BOzOD6jp0r2WTwfpc2pfbH02xa8Ix55gUyY6/exmtJV2DHQegoAWiiigAooooA+Cv+C837bP&#10;gT4Q/sE/Gn4e6hqElz4s8T+BtUs4bK2XzGtvOtJFjeU9EUkjjryDjBrkP+DYn9pnwf45/wCCWXwr&#10;8A2eqKvinwnpt39ssZRtdkbULl/MT+8oEgBx0PavjT/gqb8MdY0X9sv4jWniyzkurTX9Rmurc3cQ&#10;aG8spSTGozkMojwhBJxg5GeK6D/gjD8JdU/4bP8ABzeFNN/s/RPDf2i5vzaQCO3trcxSAoRwo3u4&#10;UDrls9qAP3PooooAKKKKACiiigAooooAKKKKACiiigAooooAKKKKACiiigAooooAKKKKACiiigD8&#10;ifiMf+OxjwH/ANkll/8ARN/X67Vxtz8APA998YoPiHN4P8NS+PbS0Onw+Im06I6pFbncPJW42+YE&#10;w7fKGx8x9a7KgAooooAK8g/aF/Ya+Gf7T+ow33i/wza32pW6CNL2ImG42gjCs643AdBuzgZxivX9&#10;woDZoA4H4Ffs0+Cf2bNAm03wX4fsdDtrl/MmaJS0s55xudss2MnAJwM8d6+d/wDgqn8M5Lqy0Hxa&#10;lxAsdmp0+aB5MO24llZB3wS2cc4Ir7Gr4l/4KuaTq0mu+Fr4rK2ipBJCCAdiT7snJzjLLtxwOh69&#10;gD5b+Hngub4ieONL0O3mt7abU7hIFlncJGmfU/TPHfpX63eGdGXw94dsdPTLLY28durZ5IRQuf0r&#10;8gdFsLzVNYtbaxjmmvppVSBIs7zITxtxzkHpX69+EYLy28LabFqDGS+jtoluHP8AFIEG49T3z3NA&#10;H5uf8HcXP/BGbxN/2Mmj/wDpRX3r+yaf+MWPhp/2Kml/+kkVa/xa+C3g/wCPngyTw7448L6B4u0C&#10;eRJ5NO1mwivbV5EOUcxyKV3KeQccVvaRpNroGmWtjY28NnZ2USQQQwoEjhjUYVFUcBQAAAOwFAFz&#10;NGay/GHiuw8C+G7zV9UuI7OxsYzLNK5wFUfz56Cvm+T/AIKoeDk8QNb/ANi641jv2C7ATkZ+9s3Z&#10;xjn17YoA+pM0Vj+CPGmm/EPwvZ6xo91HeaffRiSKVO49+4I6EHvWxQAUUUUAFFFFAHyj/wAFQviv&#10;rXgrwv4d0TTLiaytdea4a7liYq0qx+WPLyDnB8zLDvge4r8R/wDgi/4y1LwH+0Z+0jqmk309hfWv&#10;jhmSWJyrf8fF5kH1U9weDX9Fnx5/Z+0P9obwh/ZOtrIvkt5trcw4Wa1kwRuU9wQcFTwR74I+bfgt&#10;/wAEY/h78JPF9/qayWvl6ndm8voLDTI7A6lJkkNO6ElySz5z13Hnk5APqr4T+J7jxr8MPDusXUYh&#10;udU023u5kHQM8asce2T+VdFUNnaJp9pHBFGscUKhERFwqAcAAdgBj8qmoAKKKKACiiigAooooAKK&#10;KKACiiigAooooAKKKKACvyJ/4OxD/wAST9k3/srVr/6CtfrtXG/Fj4AeB/jwukr418H+GvFi6Ddi&#10;/wBNGr6bFeCwuRwJovMU7HGPvLg0AdlRRRQAUUUUAFFFFABRRRQAUUUUAFFFFABRRRQAUm7g0uea&#10;+ef+CoP7e1j/AME0P2Ptd+LmpaBd+JrPQ7uztX0+2mWGSX7ROkIIZuON2fwpXsBh/wDBZD9jHU/2&#10;/P8AgnB8Tvhjofl/8JFrFhFd6OJHCJJeWs8dzFGWPCiRotmTwN+e1fiB8ZP+Cx3xr8Yf8E0dP/Yh&#10;b4EeOtN+McWk2vgi9mW2ma4ubC3KRBUtRFv8ySOIRsclSCzfxDH9CP7GP7R1v+2F+yn4B+KFpps2&#10;j2vjrRbfWIrKZxJJbLKu7YWHBI9q8x+L3/BVb4W/Bj/goB4N/Zr1pdc/4WJ48tIb3TfJsfMsjHIb&#10;gLvlzwf9Gk4we3rS5bNxfV/kCldXXTU+W/gNfP8A8G4X/BCrwvqfiLwZqHizxTaTx3GvaXp1wqMN&#10;U1CQkK8mGG2M+TAWUMTsXANcf/wbpfsrfF3xv+0T8bv2vfjV4euvCfiL40lLXRtJuoGt7iOy8xJW&#10;fy3+dItsVtHHuAZhEWPBUn9aLuwhvI1SaGGZUdXRXUMFZTkED1GAR6Gvgv8A4Jnf8Fitb/bw/wCC&#10;gH7QPwZ1DwTpfh2x+DF7dWttqVvfSTy6n5V/JagujKAmQm7gnk4qk7yb6v8AInltHyPv6iiigoKK&#10;KKACiiigAooooAKKKKACiiigAooooAKKKKACiiigAooooA/In/g4z/5Sb/8ABNH/ALK0P/Tr4er9&#10;dq/In/g4z/5Sb/8ABNH/ALK0P/Tr4er9dqACiiigAooooAKKKKACiiigAooooA+Xf+Cvv/BQm4/4&#10;JffsUav8W7bw3D4rm0vUbOwGny3Jt1k+0SiPdvAJ+XrjHNe+fBzxy3xT+EnhXxQ1utm3iLSLTVDA&#10;G3eSZoUl2Z743Yz3xXxL/wAHMn7PnjX9p/8A4JSeJPCXw/8ADep+K/El1rulTxafYRh5nSO4DOwG&#10;Rwo5NfY37MOh3nhb9mr4eaXqFvJa6hp3hnTbW5gkGHhlS1jV1PuGBB+lAHUeL/FVj4H8K6lrWpT/&#10;AGfTtJtZby6lwW8uKNSztgZJwATgAmvxP/bc/wCDmX4kfCf4teE4vBnhnRbfw34l1Y6dDDer5s+z&#10;ciiR26bvn3bVxjAGT3/aD4s/Dy3+LHwu8ReF7xvLtfEWm3GmyuF3GNZYmjLAdCRuzj2r+b7/AIKW&#10;f8EjPj5ofxs+G+laT8Pdc8Uw6X4hEzX+lQ+dbtArRHzC2flGFJw2CCCOaAP3O/4Juft82/7cHw71&#10;KS609dL8UeG5I49UtkJaF1l3eXNGTyA3luNpJIKHnBFfStfFv/BHr9hjxF+yd4I8Qa54ujjtNf8A&#10;Fpt1WwBDPYwRbyN5H8btIcjoAi96+0qACiiigAooooAKKKKACiiigAooooAK8z/a/stUv/2bPGEW&#10;j+Z9u+wFh5Q+YxqwaUD6xhx/Q9K9MqK5tUu7eSGRVkjkBVlYZDA9QRQB+NmMn2619Nf8Et/EOoW3&#10;xy1LS4pJW0680qSaeEH5FZHjCuR6jeVz/t/SvRviZ/wS10/XfFU134f1z+y7G4k3tazxGTycnJCE&#10;dh2B7cV65+zD+yJov7NNlcS2s76lrF8oSe8lQKQg52KOy5wT6kDPSgD1yvH/ANvn9o4/sg/sa/Ej&#10;4of2PBr58DaHcauNOlk8tLwxrnYWwcA+uDXsBOK/Pf8A4LxftIzap+xl8XPhF4X0ibXPEXiDwzPZ&#10;TLGeY2lQFY0H8TlSD6c0AfTX/BOn9qP/AIbZ/Yn+HfxYbQ7fw5J430z+0G02GTzUtP3jx7Q2BnhB&#10;2HWvbq/NP/ggV+01eeAf2LfhF8IPGGhzaDq+l6V9igaQ/MsnmyOI5F7MS3BGRyBX6WUAFFFFABXx&#10;3/wS9/4Ki3X/AAUR+Lv7Qnhm48JweG1+B/i9vC8c8d2ZzqirPdxeawIGw4ts4Gfve1fYlfmN/wAG&#10;+/7L3xA/Z4/aU/bW1Txt4T1bw3p/jf4mSapoM97GFTVLU3Wot5sfJyu2WM5/2xQB+nNFFFABRRRQ&#10;AUUUUAFFFFABRRRQAV8d/wDBTP8A4Ki3X/BPz4//ALN3gm38JweIl+PXi8eGJLqS7MB0lTcWMPmq&#10;oB3n/SycHH3PevsSvzH/AOC9v7L/AMQP2gf2zv2Fda8F+E9W8R6T4D+JS6p4hurOMNHpNt9t0l/N&#10;lORhdsMpzzwhoA/TiiiigAooooAKKKKACiiigAooooAKKKKACiiigAooooAKKKKACiiigAooooAK&#10;KKKACiiigAooooAKKKKACiiigAooooAKKKKACiiigAooooAKKKKAPjv4wf8ABUa6+F3/AAWd+FP7&#10;Ka+E4Lu1+JHhCfxO+vm7KyWRjTVW8oRYwwP9nAZz/wAtT6c/YlfmN+03+y98QfFH/B0t+zt8VtP8&#10;J6tdfDnw38NLvTNT1+OMGzsrlovEIWJ2zkMTcwcY/wCWq1+nNABRRRQAUUUUAFFFFAHz/wD8FKZv&#10;CPgP9jb4jfELxR4K0XxwPh14c1DxBDYXqAfaGt4HlMfmYLKG24OOmc1hf8EiPjJ4c/ad/YI8B/FL&#10;w/4H0b4fxeO7ee8l0vT8MsLRXU1uBvwC2RFnnpurwT/gut/wUI8NeF/2Vvi98GNFsbrxJ4w8UeEt&#10;R0eZLZh5dg9xauiBifvP86naOmRnnivOf+DdT9vzw94H/Yw+E/wI8V6bfeGfFGj2s9nbT3TL5N5N&#10;JeXEyxnH3GIkAGep4oA/V6iiigAooooAKKKKACiiigAooooAKKKKACiiigAooooAKKKKACiiigAo&#10;oooAKKKKAPjvxH/wVGutA/4LO+H/ANlL/hE4JLXWvCDeKDr/ANrIkiKpO3leVtwR+465/i6V9iV+&#10;Y3jv9l74g3//AAdK+DfitD4T1aT4c2Xwzk0ufXxGPscV0Yr0CItnO7LoMY/iFfpzQAUUUUAeF/t0&#10;/tx6B+w78NbbV9St21TWNXma30rTElEb3LKAXctziNAV3HH8ajvkfF/wn/4OAdUk8aW8fjLwXpqa&#10;FPOVkm0yWTz7VDgA4ckPt5JHBPbFevf8Frv2QfFH7RPw98L+IvCdlLq194Pe5W6sYsmaaGYRNvRe&#10;hKGIZA5IbvivzL+Fn7H/AMSvjB4zttD0fwbr/wBqml8l3uLGSCG36Z3uwCrgHJBOcdqAP6DPDXiW&#10;x8X+HrHVtNuobzT9St47u1uIjujmikUOjqf7pUgg+9Q+KPCWl+N9Dm03VrG11KxmG14J4wynt+fv&#10;WL8Cfhmfg58F/CnhTzluW8O6Ra6c8wz+9aKJUZhnnBIJA7ZrwP8A4KOftJa98LIdK8NeH7iXTZtW&#10;ge5ubuI7ZBHkoERu2SCSRyOMYzmgD2zwF+zZ4F+HGsf2hovhzTLW+UnbOI9zx5IOATnHTj0rvt1f&#10;lf8ADD9q3xx8MfFFvqEPiDVL6GOTdPa3dy80U6kgsCGJwTjqORn8K/UHw3rK+I9Asb9EaNb63S4V&#10;G4ZQ6g4P50AfNX/BX/8A4KG3H/BLv9irVPi1b+GofFk2n6nZ6eNPluTbq4uJNm7eAT8vpjmvoD4R&#10;eNm+Jvwp8M+JWt1tW8QaTa6kYA24QmaFJCue+N2M+1fD/wDwc0/s9eNv2of+CVPiDwn8P/Dep+K/&#10;Edxr2l3Een2Ee+Z4458uwGRwBya+zv2atEu/DH7OngDTdQt5LW/0/wAN6fbXMDjDwyJbRqyn3DAj&#10;8KAOT/bq8B6r8Rf2btastGjlnvIZIrswRn5p0jbcygdyB82B124r8y2gdJfLZWVwcbSMNn6V+yhX&#10;ePmH4Vin4Z+HW1xtUOg6OdSZt5ujZx+duzu3b8ZznnOc55oA8r/4J/8AgDVvh9+zpY2+sQzWtxfX&#10;Mt7FBLw8MT42gjqudu7B5G78K9wpoTbTqACiiigAooooAK+O/wDgl9/wVFuv+CiHxe/aF8L3HhOD&#10;w0vwP8Xt4XjnjuzOdUCzXcXmsCBsOLYHAz97rxX2JX5jf8G/P7L3xB/Z4/aW/bW1Txt4T1bw3p/j&#10;f4mSapoM97GETVLU3WpN5sfJyu2SM59HFAH6c0UUUAFFFFABRRRQAUUUUAFFFFABRRRQAUUUUAFF&#10;FFABXx3/AMFb/wDgqNdf8EyrH4RTW/hODxV/ws7xfF4YcS3Zt/sIcA+aMA7iM9DivsSvzF/4OT/2&#10;XviD+01pP7NUfgHwnq/ilvDPxMttT1QWMYf7DbADMr8jCjHWgD9OqKKKACiiigAooooAKKKKACii&#10;igAooooAKKKKAGp0r84f+Drk5/4IsfED/sLaN/6Xw1+j56V+cH/B1ud3/BFr4gcddW0b/wBL4azq&#10;bfNfmVDc94/4IgnP/BI39ng/9SPp/wD6KFfm9/wUY4/4O/8A9mX/ALFzT/8A0LV6P+CbX/B0r+zP&#10;+yb+wX8Jfhr4osfibN4i8F+GrTSdQax0W3ltzNFGFbYzXKllz0JUZ9K+Qv2tv+C2fwb+N3/Bfb4N&#10;ftMaPb+Mk+HXgPR7Wy1KK402JNSaSM35by4hMVYf6THglxnDenO8v4l/Mziv3bXkf1BM2cV+HP8A&#10;wbr/APKdT9uz/sMal/6e569sP/B43+yS2P8AiX/F7/wn7b/5Kr5r/wCDWr4taT8ff+Ct37YHjrQR&#10;dLovjIz63YLcxiOcQXOrSzRh1BIDbXGQCcHPJqIR/eX8n+hT+BrzR++VFFFABRRRQAUUUUAFFFFA&#10;BRRRQAUUUUAFFFFABRRRQAUUUUAFFFFAH5E/8HGf/KTf/gmj/wBlaH/p18PV+u1fkT/wcZ/8pN/+&#10;CaP/AGVof+nXw9X67UAFFFFABRRRQAUUUUAFFFFABRRRQBHnNAPNfBX/AAcn/tLePP2Rv+CWPiTx&#10;p8OPE+peEvFFrrml28Oo2LBZkjkuArqCQRhlyDX2B+zNr974w/Zw+H+r6lcSXmpap4b068u55PvT&#10;zSWsbu59yxJP1oA7moyqv/nvUlfmf/wcCftdfEr9l342fsg6f4B8X6t4XsvHnxJi0jX4bNgq6naG&#10;exUxSZByuJHH/AjQB+l22nUUUAFFFFABRRRQAUUUUAFFFFABRRRQAUUUUAFFFFACMMg18Dft8/sv&#10;+JLT4vap4s0vT7jVNF1opM7WyF2tZBGFYOvJx8u4HpyR2r76r5x/4K7/ABT8Q/Az/gmX8bvGHhPV&#10;rrQ/Enh3wpeX2nahbECa0mRcq6k9waAPnn9i/wDZX8VeKPjBomuX2m3Wl6NoN1HfST3KFGmZMOiI&#10;DgkkhcnoB69D+ilfLf8AwRa+L/ib9oP/AIJa/Bfxp4y1i88QeKPEGhfadR1G6Iaa7k8+VdzEAc4A&#10;H4V9SUAFFFFABTGP6U+vzP8A+CBX7XXxJ/ad/aQ/bO0nx54v1bxNp3w/+JMmkeHYLxwy6Vai51FB&#10;FHgDC7Yoxz/cFAH6YUUUUAFFFFABRRRQAUUUUAFFFFACbqrXOrW1nIsc1xDC7/dV3Ck/gao+PNfk&#10;8J+CNY1SOLz5NNsprpYx/wAtDGhYL26kfrX8+H/BVr9s34nWH7T37P8ANY+MtZsV8Y+L/smqxW85&#10;SO5gNxZqIsdAoWRwAMcNQB/RKsyuu5TuU8ginV8l/wDBMb41a74507XfDuq3M9/baKkU9pPKdzRK&#10;5KmMtnkfKCP+Be1fWlABRRRQAUUUUAFFFFABRRRQAUUUUAFFFFABRRRQAUUUUAFFFFABRRRQAUUU&#10;UAFFFFABRRRQAUUUUAFFFFABRRRQAUUUUAFFFFABRRRQAUUUUAMJwc0+vzP/AGlv2ufiT4R/4Of/&#10;ANnv4N6b4u1az+GXir4b3er6r4fRx9jvbtIvEDLKwxncDa2/f/lktfphQAUUUUAFFFFABQelFFAH&#10;4Yf8FS/2ePFXwk/a88ZatqljeTaP4m1ObVNP1EAvDNHK2/ZuxgNHkoVPIwO3J5L9hT9nLxV8ev2k&#10;fCdroWn332ex1O21C8v1UpFZQRSLI0hfGASFwvXLEcZr9dP+CsXiC68A/wDBNb46eJNLaO31rw54&#10;I1fU9NujCkjWdzFZyvHKoYEblYAg4rgf+CBnxD1j4z/8El/g94y8SXS6l4l8Q6fdy6jftCkcl2yX&#10;91GhbYADhEVRx0FAH2NRRRQAUUUUAFFFFABRRRQAUUUUAFFFFABRRRQAUUUUAFFFFABRRRQAUUUU&#10;AFFFFADCafX5n+OP2ufiTpv/AAc/eD/g3b+L9Wj+GV/8Nn1e48PBx9jluhFeESkYzuzGnf8AhFfp&#10;hQAUUUUAN8vn+lRx2UcO7y0RNxJOB3PWpqKACvGP2u/2R7X9pfQbWSG8XTde0sN9kuWQtHIrcmOQ&#10;dduQCCOQex5B9nooA+Ifhf8A8EstWXxTbzeK9Z00aTbyb5Lex3tJc4I+XLKAqkZ5yT7d6+2LWzjs&#10;baOGFVjihUIirwFA4AFS7aWgCPd81AbBr4H/AODlT9pjx5+yL/wS21/xp8N/E2peEfFFtrumW0Wo&#10;2LBZkjkn2uoJBGGHBr7G/Zv1288W/s8+A9V1K4ku9Q1Tw7p93dTv96aV7aN3c+5Ykn60AdtRRRQA&#10;UUUUAFFFFABRRTZZlgjZnYKqjJJPQetAClsU1jkivkj4n/8ABUmx0HxhJZ+HND/tbTrVzG95NMYx&#10;cYLAmMD+HpgnqO1fOH/Bul+3T8RP2zPjJ+1rD4+8Xalr9r4U8cJB4dsLyZX/ALGs3nvx5MYAB2AR&#10;xrk/3BQB+pNFFFABRRRQAUUUUAFFFFABRRRQAUUUUAFFFFABRRRQAU3OadX5of8ABx1+118SP2TN&#10;J/Zvk+HXi7VvCbeLPiTb6Rq5sXC/b7VlXMT5B+U0AfpfRRRQAUUUUAFFFFABRRRQAUUUUAFFFFAB&#10;RRRQACuZ+K/wa8J/HfwXceG/GvhzRPFnh+6dJJ9N1ayjvLWZkYOhaOQFSVYAjI4IrpqKAPAP+HU3&#10;7MpH/JAPg7/4SNj/APG6Qf8ABKX9mX/ogHwd65/5FGx/+N19AUUAeAD/AIJS/sy4/wCTf/g5/wCE&#10;hYf/ABqu1+Cn7HPwo/Zt1W+vvh78OPBPgm91KIQXc+h6Nb2ElzGDkK5iVSyg84PfmvSqKACiiigA&#10;ooooAKKKKACiiigAooooAKKKKACiiigAooooAKKKKACiiigD8if+DjP/AJSb/wDBNH/srQ/9Ovh6&#10;v12r8if+DjP/AJSb/wDBNH/srQ/9Ovh6v12oAKKKKACiiigAooooAKKKKACiiigD5V/4LJf8E+dT&#10;/wCCn/7DmsfCXSPEFj4XvdS1Kxv1v7yF5YkFvKJCu1eeegr6C+C3giT4XfB7wn4ZmmS6l8O6NZ6W&#10;8yAqszQwJGWAPIB2k81Y+IvxP8OfB/wvJrfirW9L8P6RC6xve6hcrbwozHCguxAyTwOea1tN1G31&#10;jTbe7tZori1uo1lhljbckqMAVZSOCCCD7igC1Xxh/wAFX/8Agl9rH/BRb4k/s+67pfijTfDsXwY8&#10;Yp4nuo7qB5G1FFltn8pCv3W/cEZPHzCvs+uZ8efF/wAK/Cy80e38SeItG0O4165Fnpsd9dJA19MS&#10;oEcQYjc2WUYHPIoA6aiiigAooooAKKKKACiiigAooooAKKKKACiiigAooooAK8d/b9/ZrvP2yv2L&#10;viV8K7HUrfRrzx3oVxpEN9OheK1aQY3sF5IHoK9irL8WeLdL8BeGr3Wda1C00vSdNiM91eXUoiht&#10;4x1d2PCgep4oA8k/4Jw/sqXn7Dn7D3w5+E2o6ra65eeB9L/s+W/t42jiuj5ryblVuR9/HPpXt9ZP&#10;gzxjpHxE8MWet6DqVjrGj6jH5tre2colhuEyRlXXgjII49DWtQAUUUUAFfGH/BKr/gl7rH/BPD4x&#10;ftGeJtU8Uab4ih+N/jFvE9rDawPG2moZruXynLcM3+kgZHHymvs+uY8B/GDwp8T9S1q08OeItH1y&#10;68P3Js9UisrpJnsJssPLlCklGyrDB5ypoA6eiiigAooooAKKKKACiiigAooooAhurKO9t5IZVWSO&#10;VSjowyrKRggjuDX5nf8ABQf/AIN8m/ay+PXwp8UeE/G1l4Z0j4feIDrVxYX1s8zSL51tIY4mXgcQ&#10;EDd6gc4zX6b1zPjn4v8AhT4Z6xoun+IvEWjaJfeJbj7HpMF5dpDJqM2VXy4lYgu2XQYHPzCgDmv2&#10;bP2Z9H/Zt8Ky2ens91fXrB7y9kGJJyOFUDsoyTj1JNel0YooAKKKKACiiigAooooAKKKKACiiigA&#10;ooooAKKKKACiiigAooooAKKKKACiiigAooooAKKKKACiiigAooooAKKKKACiiigAooooAKKKKACi&#10;iigD4w+Mv/BL7V/ij/wWx+Ev7VkPijTbXR/hv4On8MT6G8Dm5vHkTVl81XHygD+0U4PP7tvUV9n1&#10;zOo/GHwrpHxOsPBd34i0e38W6tbG8stHkukW8uoQHJkSLO5lHlScgY+RvSumoAKKKKACiiigAooo&#10;oA8r/bd+AN1+1f8AsefE74Z2eoQaTd+PvDOoaBDezoXjtXuYHiWRlHJALAkDmuX/AOCYP7IF9+wF&#10;+wh8PPhBqWsWuv33gm0uLaXULaNo4rkyXc8+VVuRgSgc+hr2vxN4m03wV4dvtW1a9ttN0vTIXubu&#10;7uZBHDbxKNzO7HhVABJJ7CoPA/jnRfiV4Ws9d8O6pYa1o+oKXtr6ymWaC4AYqSrqSDgqRx6UAbFF&#10;FFABRRRQAUUUUAFFFFABRRRQAUUUUAFFFFABRRRQAUUUUAFFFFABRRRQAUUUUAfGPif/AIJeaxr3&#10;/BbLw/8AtWL4o02PRtF8Gt4YbQjA5upXZLhfND/d2/vhx1+U19nVzM/xg8J23xOh8FyeItHTxbcW&#10;5vItHN0gvZIcMfMEWd235W5x2NdNQAUUUUAFFFFABRRRQAUUUUAfKf8AwWU/4J66n/wVC/Yh1T4S&#10;6R4hsfC95qGqWWoC/vIXliQQSbypVeeelfQXwm8K/wDCpfg14Z0G8u4JP+Ea0a10+a5zsjfyIUjZ&#10;+egO3PPQVa+I3xP8N/CDwu2teKtc0vw7o8brG95qFytvArMcKpdiBknp618r/wDBT/4pakmheFNL&#10;0q8I0HXoZb6SaCT5L3bs2DcvVdr7vQ7l644APq7QPiNoPiq5kh03WdLv5oyQ0dvdJIy4xngHPGRz&#10;W1mvx38NeKNQ8Ia3a6lpl1PZ3lo4ljlibawI5/U9j1r9bPhzr114l+H+h6lex+TeX9hBczx/883e&#10;NWZR16EkUAblFFFABRRRQAVm+KNG/wCEh8N6hp+9ozfW8kG4HBTcpXP61pUBcUAfkj8R/gt4k+Fn&#10;iu40fVtJu4bmNyiMsRaO4GSAyNjDAgE+uK7T/g38/wCCZ3ir9i74gfG74geIr1JbH4qasL3TLbyn&#10;ikijM00xLq3XHmqAfZuxr9M7nTLe8dWmhjkZfullDbfpXPeAvi74T+Jd/rFl4a8QaPrVx4cuPsWp&#10;w2N0kzafMCy+XKqk7GyrDBwflPpQB1FFFFABRRRQAUUUUAFFFFABRRRQAUUUUAFFFFABRRRQAV8Y&#10;/wDBYT/gl5q//BTOw+DsOk+KNN8M/wDCsfGUPie4N3A8v21EAHlLt6McdTxX2ReX0dhaSTSsFjhU&#10;uzHoABk/lX54/H//AIK26x4e8XxnTdU0Pwvoc139msBfJG0uoHJwGMn8TDB2rgjgZ70Afolv9qdX&#10;z7+xH+2DP+0VZ32l61bQ2+v6VEszPACIruInbvA52sCVBAOOQR3A+gqACiiigAooooAKKKKACiii&#10;gAooooAKKKKACiiigAooooAKKKKACiiigAooooAKKKKACiiigAooooAKKKKACiiigAooooAKKKKA&#10;CiiigD8if+DjP/lJv/wTR/7K0P8A06+Hq/XavyJ/4OM/+Um//BNH/srQ/wDTr4er9dqACiiigAoo&#10;ooAKKKKACiiigAooooA/M3/g7bG3/gjD4s/7GLRv/SoV92/sgr/xib8L/wDsUtK/9I4qpftf/sd+&#10;AP27PgnefDz4maO+veE765hu5rRbmS2LSRNvjO+MhuG56133g3wpY+AvCGl6HpcX2fTdFs4bG0iL&#10;FvKiiQIi5PJwoAyeeKANSvyJ/wCDn/j9oT9hP/a+LUP/AKU6dX67V43+1N+wh8Mv2z/EXgLVviFo&#10;MmtX3wz1ca74edbyW3+xXYaNhIRGwD/NChw2Rx060AeyUUUUAFFFFABRRRQAUUUUAFFFFABRRRQA&#10;UUU0ttFADqK838TftafDzwf4gbS9Q8U6bDeRkrIoYuIyBnBKgjP9eK7jw/4ls/Fekw32m3VveWdw&#10;N0c0ThlcdeCKANCvkX/gu7rljo//AASI+P8AHd3drateeD7yGATShDNIU4Rcnlj2A5r66Y/LX5d/&#10;8FTdH/4Xv8XvGHg/xZHNdeHZLZNOWzEjRqbd4kZtpXBG4sSSOegzwMAHtv8Awby+I9P1j/gjp8Cr&#10;W0vbS5uNP8PCG6iimV3t3M8xCuAflbBzg84Ir7Xr8mf+CcXh1f2c/ij4D8L+CYprLR7a4j0wWgla&#10;RWtXY7wxYkttDFuehGa/WYdKACiiigAr8if+DZHn9rH9v/8A7K1IP/JzVa/XavG/2Xf2EPhj+xv4&#10;u+IWu/D/AEGTRdS+KWrnXfEkrXktx9uvC8rmQB2IT5p5DhcD5unAoA9kooooAKKKKACiiigAoooo&#10;AKKKKACvyJ/4OThj9vb/AIJ0f9lZX/04aLX67V45+01+wj8Mf2v/AB/8N/FHj7QZNY1r4S6v/bvh&#10;idbyWD7Bd+ZBJ5hVGAf5reE4YEfL7nIB7HRRRQAUUUUAFFFFABRRRQAUUUUAFFFFABRRRQAUUUUA&#10;FFFFABRRRQAUUUUAFFFFABRRRQAUUUUAFFFFABRRRQAUUUUAFFFFABRRRQAUUUUAFFFVNV1eHRdO&#10;nvLqVILW1QySyOdqooBJYn0A5/CgD8lP2uf+Vxj9lv8A7JNe/wDonxRX67V8J/Ef4hfs4+Kf28vD&#10;Pxy1Dw7rGpfErwNpUmgaT4ihmlWG3tWF0rp5G4K3F7c/MVJ+cegr7S8DePNL+JHhi11jRbyO+0+7&#10;XdHKnfB5BHYg8EUAbVFFFABRRRQAUUUUAfNP/BZNcf8ABJ79o7/snOuf+kMtea/8G3Y/40l/AU/9&#10;Qu+/9Od5X1v8afhFoP7QXwj8TeB/FVm2oeGfFumz6TqlqJWiNxbTIY5E3KQy5ViMgg81l/szfs4+&#10;Ef2Rfgb4f+HPgPTX0fwj4XieDTrNp3nMKvK8rDe5LNl5GPJPWgDvaKKKACiiigAooooAKKKKACii&#10;igAooooAKKKKACiiigAooooAKKKKACiiigAooooA/In4jf8AK4v4D/7JLJ/6Jv6/XavHNS/YP+GO&#10;r/tnaf8AtAXGgyN8UtL0c6Fb6qLyUKlmVkBj8rd5Z4lfnbnnrXsdABRRRQAUUUUAFFFFABTXbYtO&#10;oI3CgD8NP+DpL9rzU/i5+xd4s8K2XlW/hnTfENlDgAM93JFcYLlueNwOAO2D1r6x/YM+KNv+1z8G&#10;PBPwx8fwrdlfD9tJo2oQgR3Fu8dqhKH1/dqT0P3cEYwRH/wUP/4JCf8ADSdxrGntpY8TeE9fvxqM&#10;lkLlreW3m378ZUj5dxJGD0617J+wF+wZqH7P+r2uta4IbOTSbP7BpljFJ5hiQL5e527/ACDaBnPJ&#10;NAHRfDz/AIJleD/B3ieHUNQ1DUNbW2kMsVtOFWJumNwUZbHPHQ5r6WjiWFAqqFVQAAB0A6U7bRQA&#10;UUUUAFFFFABRRWd4r1aXQ/DOoXsMfnTWltJMkY/5aMqkgfiRQAuq+KNP0SaKO81Cxs5Lg7YlnnWM&#10;yH0UE8mvyX/4NkpVl/av/b9ZWVo3+LMhVgcqw+2aqQc1X8c+PdW+JHie61jWr2a9v7xyzu7E7Rk4&#10;VfRRkgAcDtXtX/BD34J+GPgH8QfitD4X0k2LeNpYdd1eczPIZrlZJcH5idufPkOBxxQB+i1FFFAB&#10;RRRQAUUUUAFFFFABRRRQAUUUUAFFFFABRRRQBW1PTY9V064tZQrRXCNG4I4IYEH+dfzz/wDBxb+y&#10;X4i+BGu/A+1kjW80vU/iBDb6bdxuP9IJxtQjIw4GMjp71/RDivHf2t/2D/hj+3HB4Rj+JWgvri+B&#10;dXTXdGC3ktv9lu1xtkPlsN2MDhsj2oA4X9gH9k7WPgm2o+IvEapa6rqkC2sNoCGa3iyrMXI43Ehe&#10;BkDHJzwPpyjbg0UAFFFFABRRRQAUUUUAFFFFABRRRQAUUUUAFFFFABRRRQAUUUUAFFFFABRRRQAU&#10;UUUAFFFFABRRRQAUUUUAFFFFABRRRQAUUUUAFFFFAH5E/wDBxn/yk3/4Jo/9laH/AKdfD1frtX5E&#10;/wDBxn/yk3/4Jo/9laH/AKdfD1frtQAUUUUAFFFFABRRRQAUUUUAFFFFAHg//BRj/goD4S/4Jmfs&#10;v6j8WPHGleI9Z8P6Ze2tjLa6HDDNeM9xII0IWaWJMAnnLA47GvW/hx46tfif8PNB8S2ENxDY+ItO&#10;ttTt45wFlSOeNZFDhSRuCsAcEjPcjmvzy/4OxdGvPEH/AARv8VW1ja3N5cN4h0dhFBE0jkC6GThQ&#10;TxX3N+yRG0H7KXwxjkVlePwnpSsrDDKRZxZBHrQB6JXzb+3r/wAFOfA//BPTxn8JdD8YaL4s1W6+&#10;MniNPDOjvo8FvLHa3DPCge4Ms0ZWPM6coHPDfL0z9JE4FfjH/wAHO/xl8L3X7T37HGnw65Y3F74P&#10;+JkOpa3DA/mtpcH2ixO6XbnbwjHB5xg4wRkA/ZyisH4e/EfQvit4Vs9d8N6tY63o98u6G6tJRJG/&#10;qCR0YdCpwQeCAeK3qACiiigAooooAKKKKACiiigAooooAK4b9o7UtU0z4E+LLjRfMXU4dNmaBkB3&#10;qQvJXAJ3AZI98dOtdzSOiupVlDKwwQR1oA/GqR2eRmZmZmOWLHLE19sf8EoNS1a48OeLLWZpW0a2&#10;mt3tt27akrBxIF4x90ISAeDjjmuy+If7IPwVuvHTSalc2OjahcEyPYLqiW/mZAORGTkdc8cc17b8&#10;P/h7ovwx8MQaToVjDYWEJyscf8RP8RPcnHWgDfr5p/4KXeGPhz4H/Zy8YfFjx1puuTW3w/0iXU7q&#10;XQ/L/tGa3iBYxosrLG554DkD/aGTX0tXyr/wW+sZ9T/4JH/tCW9tBLcXEvgu+CRRIWdzs6ADkn6U&#10;AH/BMLwx8Lvi7+zt4O+NHgXTPEUdr440/wC2WDeIDENQtYizRsrJCzRKxKEnaTwevYfVVfHv/BAa&#10;wm0r/gjp8A7W6gmt7iHw5teKZCkiH7RNwVPI/GvsKgAooooAK+bf2Ef+CnPgf/goL8RPjD4a8H6L&#10;4r0u9+CniM+Gdak1iC3jiu7hZLiMvbmKaQtHm2flwjYK/LnIH0lX5J/8G02hX2j/ALVv7e0l5Z3d&#10;ol38WJXhaaFo1mX7ZqnzKSBuHI5HqKAP1sooooAKKKKACiiigAooooAKKKKACvm/9uH/AIKc+B/2&#10;Bvi98E/BfizRfFeqal8dfEY8M6HLpEEEsFlcGa1h33JlmjZY913GcornCt8uQAfpCvyU/wCDjvQL&#10;7WP27f8AgnjNZ2V3dRWfxXWSd4YWkWFf7Q0Y7nIHyjg8n0NAH610UUUAFFFFABRRRQAUUUUAFFFF&#10;ABRRRQAUUUUAFFFFABRRRQAUUUUAFFFFABRRRQAUUUUAFFFFABRRRQAUUUUAFFFFABRRRQAUUUUA&#10;FFFFABXmP7YXhjU/Gf7N3irTdHWaS/ltVdY4h80qpIruo9cqrDA5PQcmvTqCMigD8FfGH7Wug+Cv&#10;2ufDXwZvNN1w+J/FGlvqtvcpDH9ihiUXJKyMXEgfFrJwsZ+8vPXH6uf8EyvCeq+GPgLdSalHcW8G&#10;qak9zZRyLjMWxELjuAzKeD/dz3r4K/a7+EVnqP8Awd0fs2v/AMI8k2h3XwwvJr5hZ5tXnEXiTBkO&#10;Nu75YuvJ+Wv2BggS2hWONVSNAAqgYAA6AUAOooooAKKKKACiiigDg/2mvj7pP7K/7PHjf4la9a6j&#10;faJ4D0W712+t9PRHup4beJpXWIOyqXIUgBmUZ6kDmsL9iD9r7w7+3t+yx4R+LnhTT9a0vw740t5b&#10;iytdWjjjvIljuJYG8xYnkQEtExG124I6HIHDf8FhbSbUP+CVP7RUEMUs883w71tI441LNIxspQAA&#10;OST6CvNf+DczTbjRv+CLXwJtbu3mtbmHTL4PFNGY3T/iZ3Z5U8jgigD7cooooAKKKKACiiigAooo&#10;oAKKKKACiiigAooooAKKKKACiiigAooooAKKKKACqus6za+HtJuL6+uIrWzs42mnmkYKkSKCSxJ4&#10;AABq1Xzd/wAFYvD+v+I/2D/HVt4dS6mvFhhmuI7cHzJLVLiNp+nOBGHLeqhh3oA8a1//AIOLv2e/&#10;D/7Ydv8AB5pPF11eXFobv/hIbfT430ZAN/ylvM88n5D8yxFcEHcRnH3B4O8Zab4/8NWWtaNfW+pa&#10;VqUQmtrm3kDxzIehUjrX8kOs2kx/4KZ6RN5Mvk/8I4yl9h252zcZ6V/Rd/wRB0HxBof7EtvJrSXU&#10;VpqGr3N1pCTgj/RCIxuXPRWkWUjpnORwQSAfY1FFFABRRRQAUUUUAFFFFAHg3/BRr/goJ4R/4Jk/&#10;sxX3xW8caT4k1jQNPvrawkttChhmvGed9iELNLEm0HrlgfY1678PPG1t8Svh/oXiOyinhsvEGn2+&#10;owRzgCWOOaNZEDAEjcAwzgkZ7kc1+dv/AAdkaLeeIf8Agjr4mtrGzuby4bxFo7CKCJpHIFxycKCe&#10;K+7v2Uo2g/Zc+G8citHJH4W0xWVhhlItIsgigD0CiiigAooooAKKKKACmvGsilWUFTwQRTqKAPl/&#10;4m/8ExfDPjTxfNqWla1deH4bqUyT2cduJ4gSST5eWBQZIOOQOnTpxf8AwSO/an+FHx31/wCM3gv4&#10;c6H4wsdW+D3iT/hHfEmo69Bbx/2pdLJcRb7cxSyEwg20hAYIcMpK5LV9qYr8k/8Ag2o0K+0b9q79&#10;vh7yzu7WO6+LEjwNNC0azL9s1TlSQNw5HI9RQB+tlFFFABRRRQAUUUUAFFFFABRRRQAUUUUAFFFF&#10;ABRRRQAV83f8FDv+CnXgf/gmta/DuXxtovivV1+JfiKPwzpo0SCCb7PcOAQ83mzRYj56rub/AGa+&#10;ka/JP/g6t0C+13Rv2U/sNld3nkfFi1eTyIWk8tdq8ttBwPc0AfrZRRRQAUUUUAFFFFABRRRQAUUU&#10;UAFFFFABRRRQAUUUUAFFFFABRRRQAUUUUAFFFFABRRRQAUUUUAFFFFABRRRQAUUUUAFFFFABRRRQ&#10;AUUUUAfkT/wcZ/8AKTf/AIJo/wDZWh/6dfD1frtX5E/8HGf/ACk3/wCCaP8A2Vof+nXw9X67UAFF&#10;FFABRRRQAUUUUAFFFFABRRRQAEBhzzRmvi//AIL1ftzeN/8AgnV/wTo134nfD1tLTxNp+r6dZQnU&#10;LUXMHlzzhHymRztPB7V9QfAHxne/Ef4EeCfEWo+X/aGvaDY6jdGNdqebNbxyPtHYbmPHagDU+JU+&#10;pWfw61+bR+dWj064eyH/AE3ETGPt/exX84fiK+vtT8QXtxqklxNqVxcSSXUlwSZnlJJZnzzuJJyT&#10;zk1/SwRuFfjr/wAHCfgLw38Af2lP2Zrvw34f02zm+MnxATQfFGwOi31u81qrEBWARz57kuOTx6UA&#10;ekf8G9+sa+3iT4haf5lw3hdbe3nKNnykvCzKCvbcYwQe5CpxwMfqFXGfBH4B+Ff2dPBEPh3wfo9t&#10;o+lwneUjG5pnwAXkcks7kAfMSa7OgAooooAKKKKACiiigAooooAKKKKACuK/aD8Xah4C+CfijWNL&#10;H/Ew0/TpZYCRu2MB97B4O3O7HtXa1X1Cwh1SymtriJJoJkMckbrlXUjBBHcEGgD8dtS1O51jUJry&#10;8uJrq6uHLyzSuXeRjySSeSTX3d/wS9+IGseK/hhrWl6hPNdWWh3McdjJIdzIrqS0eeu1SBgdg2Bx&#10;gB3ir/glt4P1rxHJeWOraxpdnKxY2cWx1j9AjMMgD0O7r2r3f4SfCDQ/gl4Oh0Pw/afZrOMl3Zju&#10;knkOMu7d2OB+AwMDFAHVUHkUV4R/wU1/aC8Qfsof8E//AIt/Ejwq1oviLwX4budU043MPnQiaNcr&#10;vTjcvtmgD3ccCivnf/glD+0v4k/bH/4J2/Cn4neMGsW8TeMNG+3agbSHyYfM86RPlT+EYUV9EUAF&#10;FFFAHz3/AMFBv27tL/Yb+G9jfyWJ1bXtdkkg0ux37FkKAGSR2xwq7kzjklxXxP8ACX/gvv4utfGk&#10;K+MvC+hXGgzTkTNpiyRXFvGcAEbmYOV5OOM+xHP0B/wWb/Ys8UftP+APDfiDwfa/2lq3g9rlZ9OT&#10;/W3lvN5ZJjzwWRox8vVg5x90A/jD/wAE4Phf8Xf26vjf8S/CFj4feaTwV4iOkSymA28OlASTo32l&#10;z91l8rGD83ynAJoA/pn8J+JbHxr4X03WtNnW507VbWO8tZl+7LFIgdGH1Ug/jWnXLfBX4cR/B/4Q&#10;eF/CsM32iPw5pVtpomK7fO8qJUL47bipOO2cV1NABRRRQAUUUUAFFFFABRRRQAUhAJ5x7UtfAf8A&#10;wWL/AOCjXxE/Yg/al/ZF8IeCW0ddJ+NXjweHvEX22zE8htTd6bF+6bI2Ntupeee3pQB9+UUUUAFF&#10;FFABRRRQAUUUUAFFFFABRRRQAUUUUAFFFFABRRRQAUUUUAFFFFABRRRQAUUUUAFFFFABRRRQAUUU&#10;UAFFFFABRRRQAUUUUAFFFFABRRRQAm0Fs4GfWlr4D+Pv/BRr4ifDn/g4S+CP7NWnNo//AArfx94D&#10;ufEOqLJZ7rw3SR62y7Jc5Vf9Ag4x/e9a+/KACiiigAooooAKKKKAA8jmgYA4rxn/AIKHfG/Wv2Z/&#10;2EvjB8Q/Df2UeIfBPhDU9a043MXmwi4t7aSWMuv8S7lGR3rjP+CPP7VHin9tr/gm38Lfil40axbx&#10;R4usrm4vzZweRBujvbiFdqAnb8ka96APpmiiigAooooAKKKKACiiigAooooAKKKKACiiigAooooA&#10;KKKKACiiigAooooAKbJGJUZW5Vhg06igDxPUf+CdvwS1bxnJ4guPhv4bk1SZ97v5JELtu3bjCD5W&#10;Sep289DxxXslhYxabZxwW8McMMKhEjRQqoBwAAOAB6Cvgvxf/wAFGfiJov8AwcJeFv2aoW0f/hW+&#10;r+A38RTqbMG8+1CO6biXP3f3KcY9a+/KACiiigAooooAKKKKACiiigAIDDnmgGvi3/gvb+3T44/4&#10;J0f8E7Na+Jvw7bS18TWGsafYxHULUXMHlzzbJMoSOcdOeK+pPgR4xvPiF8EPBuv6h5Zv9c0Oy1C5&#10;Ma7U82WBJGwOw3MaAOuooooAKKKKACiiigAooooAKQBV6Y5pa+A/+CMH/BRj4ift0/Hj9qzw744b&#10;R20/4P8Ajx/DugfYrMQOtqLi+j/ekE72228fPHegD78ooooAKKKKACiiigAooooAKKKKACiiigAo&#10;oooAKKKKACkYBuuPxpa+A/8Aguz/AMFGviJ/wTz034Dy/D9tHVviJ48g8O6t9vsxcZtXALbORtbn&#10;rQB9+UUUUAFFFFABRRRQAUUUUAFFFFABRRRQAUUUUAFFFFABRRRQAUUUUAFFFFABRRRQAUUUUAFF&#10;FFABRRRQAUUUUAFFFFABRRRQAUUUUAFFFFAH5E/8HGf/ACk3/wCCaP8A2Vof+nXw9X67V+RP/Bxn&#10;/wApN/8Agmj/ANlaH/p18PV+u1ABRRRQAUUUUAFFFFABRRRQAUUUUAfFv/BfL9hvx1/wUO/4Jy69&#10;8M/h3Hpc3ifUNX069iW/uvs0JjhnDyZfDYO3oMcmvqL9n/wVffDr4D+CfD2peWNQ0HQLDTroRtuT&#10;zYbeON8HuNynB7iuuaZVHzMF+ppQ4Ycc/SgBa/P/AP4LY/8ABOr4j/t2fFn9l3WPAcOjSWfwn8ex&#10;eIdeN9efZ2W1Wa0cmMbTvbEL8cdq/QCmvMsZ+ZlXPAyetADqKKKACiiigAooooAKKKKACiiigAoo&#10;ooAKKKKACiiigArwb/gp1+z74i/ar/4J9/Fz4c+E0s38SeMvDd1penLdS+VCZpFwu98HaPfBr3mm&#10;tIqrkkAepoA+dv8Agk1+zT4m/Y//AOCdHwn+GnjJLKPxP4P0b7DqC2k3nQrJ50j/ACPgbhhxzivo&#10;umrIrrlTuHtTqACiiigBMZr8/wD/AIIs/wDBOj4jfsN/Hv8Aat8ReOodHj0/4vePpPEPh82N59od&#10;rQ3F9JmUbRsbbcR8c8554r9AaakyyEhWViOCAelADqKKKACiiigAooooAKKKKACiiigAr8//APgs&#10;l/wTp+I37bP7VH7IPi3wPDo0uj/Bjx6viHxGb28MEiWv2vTZcxLtPmNttZeOOcDvX6AU1plQruZV&#10;3dMnrQA6iiigAooooAKKKKACiiigAooooAKKKKACiiigAooooAKKKKACiiigAooooAKKKKACiiig&#10;AooooAKKKKACiiigAooooAKKKKACiiigAooooAKKKKAPz++P/wDwTp+JHxF/4OG/gf8AtJabDozf&#10;DXwF4DufD2qySXhW9W6ePW1UJFt+Zc38GTuHVvTn9Aab56Bwu5dzcgZ5NOoAKKKKACiiigAooooA&#10;8X/4KI/A/Xf2lP2DvjD8PfDK2r+IvGnhDU9F00XMvlQtcXFs8cYdsHau5hk4OB61xf8AwRy/ZW8V&#10;/sUf8E1vhb8L/G0djH4q8J2V1b6gllP59uGkvriZdr4GfklXPA54r6aMiqMk4HqaBKrLuDAj1FAD&#10;qKKKACiiigAooooAKKKKACiiigAooooAKKKKACiiigAooooAKKKKACiiigAooooA/P8A8Yf8E6vi&#10;PrP/AAcN+Ff2koYdGPw10nwC/h64kN5i9F0Y7pQBFt5X98nO719K/QCmeegfbuXd6Z5p9ABRRRQA&#10;UUUUAFFFFABRRRQB8U/8F9v2GPHf/BQ//gnRrXw0+HMWlzeJ77WdOvYl1G6+zQ+XDNvfL7W5x2xz&#10;X1R8BvBt78Pvgd4M0DUvLGoaHoVjp9yI23J5kVvHG4B7jcpwe4rrHmWNcsyqPUmlD5FAC0UUUAFF&#10;FFABRRRQAUUUUAFfn/8A8EWP+CdPxI/Yb+Pf7V/iLx1Do0Om/F7x8/iHw+bG8Nw72pub+QGUbRsb&#10;bcR8c859K/QCmpMshIVlbbwcHpQA6iiigAooooAKKKKACiiigAooooAKKKKACiiigAooooAK/P8A&#10;/wCC8P8AwTq+I/8AwUF034CxfD2HR5m+Hvj2DxDq/wDaF59nAtUADbPlbc3HTiv0AprSqn3mVc9M&#10;nrQA6iiigAooooAKKKKACiiigAooooAKKKKACiiigAooooAKKKKACiiigAooooAKKKKACiiigAoo&#10;ooAKKKKACiiigAooooAKKKKACiiigAooooA/In/g4z/5Sb/8E0f+ytD/ANOvh6v12r8if+DjP/lJ&#10;v/wTR/7K0P8A06+Hq/XagAooooAKKKKACiiigAooooAKKKKAPzZ/4OuPEmpeEf8Agjr4qvdL1C+0&#10;y8XxBo6rPaTtDKoN0AQGUg8jqK+4v2TJpLv9lf4ZzSySSSzeFNLZ3c7mcmziySe5PrXE/wDBSH9g&#10;Dw1/wUv/AGW9R+FPizVNU0fRtSvbW+kudP2+erwSeYoG7jBPWvXvhp4Gt/hj8OvD/huzlkmtfD2m&#10;22mQySffkSGJY1Le5Cgn3oA3K/Jn/g5f8X6r4X+P/wCw9Hpuqahp0d98VoYblba4eIXCfadP+Vwp&#10;G4YJ4PqfWv1mr5r/AG/f+CZHhL/goT40+EWt+J9Z1jSrj4O+JF8S6Yljs23cyvA4SXcPu5gXpzya&#10;APpSiiigAooooAKKKKACiiigAooooAKKKKACiiigAooooAK+V/8Agtxql1oP/BJX9oK8sbi4s7u3&#10;8GXzxTwSGOSJtnUMOQfcV9UV5z+1r+zZpX7X/wCzP42+F+uXl5YaP440qbSbu4tcedDHIMFkzxu+&#10;tAHgv/BA/WLzxD/wR5+At7qF1c315ceHd0s9xK0ksp+0TcszHJ7dTX2BXl/7GH7LGj/sT/su+DPh&#10;V4fvr3UdF8E2P2C1ubvHnzJvZ8vjjOXPSvUKACiiigAr8mP+DbHxdq3ib9qv9vKHUtU1DUIrD4rS&#10;w2qXNy8q2yfbNUG1AxIVeBwMdPav1nr5q/YK/wCCY/hL/gn/APEb4zeJPDOs6zql18avEjeJtVjv&#10;tmy0nMtxIUi2j7ublxzzgCgD6VooooAKKKKACiiigAooooAKKKKACvyZ/wCDjLxfq3hn9un/AIJ6&#10;2+nanqFhBqXxWWG7jtrh4Vuk/tDRhtcKQGXDMMHPU+tfrNXzV+3V/wAEyPCf7evxh+CPjLxJrOsa&#10;ZffAvxGPEukRWQTy72cTWs2yXcM7c2iDjnDNQB9K0UUUAFFFFABRRRQAUUUUAFFFFABRRRQAUUUU&#10;AFFFFABRRRQAUUUUAFFFFABRRRQAUUUUAFFFFABRRRQAUUUUAFFFFABRRRQAUUUUAFFFFABRRRQB&#10;+TP7WHi7VrP/AIO8f2Y9Gh1TUI9HuvhVeSzWS3DrbzP5PibDNHnazfIvJB+6PQV+s1fNXxK/4Jj+&#10;Efib/wAFOfh9+1Jd6zrMPjD4d+HJfDVlp0ez7FcQyLqCl3yN27GoS9OPkX3r6VoAKKKKACiiigAo&#10;oooA+bv+CvupXOi/8Erf2iLqzuJrW6t/h5rckM0DtHJEwspSrKw5BHHIxXm//ButrV94m/4Iw/Am&#10;+1G8ur69m029aSe5lMssn/EyvANzNyeAB9AK+nf2oPgFpv7VH7Ofjj4a6xdXVlpPjvQ7vQru4tse&#10;dDFcRNEzJnjcAxIz3rB/YZ/ZD0T9g39lPwf8JfDd/f6novg23mt7a6vdvnzCS4lnJbbx96UjjsBQ&#10;B61RRRQAUUUUAFFFFABRRRQAUUUUAFFFFABRRRQAUUUUAFFFFABRRRQAUUUUAFFFFAH5M/EPxdq0&#10;X/B3l4F0ddU1BdHk+FMszWIuH+zM/lX3zGPO3dwOcdhX6zV81a5/wTH8I69/wU50f9qSTWNZXxho&#10;/hxvDUWnLs+xNCVmUueN27Eze3Ar6VoAKKKKACiiigAooooAKKKKAPzV/wCDr/xLqXhD/gj34kvd&#10;J1C+0u8XxHpCrPaTtDKoNxyAykHnvX3V+ytcSXn7MXw3llkkkll8L6Y7ux3M7G0iJJPfPrXB/wDB&#10;SP8A4J+eGf8Agpj+y9qHwr8Warqmj6NqF9bX73On7fPV4H3qBu4wT1r2L4c+CLf4a/D3QfDtpLJN&#10;a6Bp1vpsMkn35EhiWNS3uQoJ96ANqiiigAooooAKKKKACiiigAr8mf8Ag2z8Xat4n/as/b0h1LU9&#10;Q1CLT/itJDapdXLyrbJ9s1T5UDE7V4HAx0HpX6yB8ivmn9gr/gmZ4R/YB+I/xm8S+GdZ1jVLr41e&#10;JG8S6rHfbNlnOZbiUpFtGdublxzzgCgD6YooooAKKKKACiiigAooooAKKKKACiiigAooooAKKKKA&#10;CvyZ/wCDqDxfqvhPRf2Vf7L1TUNN+1/Fa1hn+yXDw+chVcq20jK+xr9Zq+av+Ci//BMjwl/wUltf&#10;hzD4s1nWNHX4a+I4/Eth/Z+z/SJ0AAR9w+7x25oA+laKKKACiiigAooooAKKKKACiiigAooooAKK&#10;KKACiiigAooooAKKKKACiiigAooooAKKKKACiiigAooooAKKKKACiiigAooooAKKKKACiiigD8if&#10;+DjP/lJv/wAE0f8AsrQ/9Ovh6v12r8if+DjP/lJv/wAE0f8AsrQ/9Ovh6v12oAKKKKACiiigAooo&#10;oAKKKKACiiigDzL9rX9r7wF+w/8ABm7+IHxJ1n+wfCtjcw2k155LS7JJn2INqgnluK7rwj4usfHP&#10;hTS9b02b7RpusWkV9aS4K+ZDKgdGweRlWBr83/8Ag7Y5/wCCMPiz/sYtG/8ASpa+6/2Q+P2UPhf/&#10;ANilpWP/AADioA9IryH9p39uf4a/seeIvAul/EDXv7FvviRqw0Tw/H5DyfbbstGoj+UHbzKnJ45r&#10;16vyH/4Off8Ak4T9hP8A7K1D/wClOnUAfrxRRRQAUUUUAFFFFABRRRQAUUUUAFFFFABRRRQAUUUU&#10;AFeGfto/8FAvAv7Dngi+1rxZNcSLp9o19PDbLueGAZHmN6DI+pwa9zr8iP8Ag42+Her6L8G/i5rk&#10;0M8uk6x4YYWtwBujjKQhGjPHykMpOPRs89AAfaf7JP8AwVj+Hf7Wul6He6Wt5ptl4kjD6ddXGPJu&#10;SWKhQeqkkYG4DnivqTNfgn/wRx+HmsfEr9kb4P6XotvNLeXNigV1BCwgTyZdmx8qrySf/wBR/eqK&#10;LyolXczbQBk9TigB1FFFABXkP7Mv7c/w1/a+8WeP9D8A68Na1L4Y6sdD8RReQ8f2G7DyoY8sAG+a&#10;CQZGR8tevV+RH/Bsr/ydj+39/wBlal/9LNVoA/XeiiigAooooAKKKKACiiigAooooAK8i/aS/bm+&#10;Gv7Jfj34deGfHWvf2PrHxW1YaH4ahMDyfb7vzIY/LyoIX5riIZPHzV67X5E/8HJn/J+n/BOn/srS&#10;f+nDRaAP12ooooAKKKKACiiigAooooAKKKKACiiigAooooAKKKKACiiigAooooAKKKKACiiigAoo&#10;ooAKKKKACiiigAooooAKKKKACiiigAooooAKKKKACiiigDyHxb+3N8NfA/7Yvhf4C6lr32f4neMt&#10;JfW9J0ryHb7TaILpmk3gbRgWdxwTn5PcV69X5EftdNu/4PFf2W/+yTXv/ojxRX670AFFFFABRRRQ&#10;AUUUUAcz8Y/i9oPwE+FHiPxt4ovP7P8ADfhPTp9W1O62l/s9tChkkfA5OFUnArM/Zx/aN8I/tYfB&#10;LQfiJ4F1L+2PCfiaJ5tOvBG0fnqkrxMdrAEYeNhz6V5F/wAFkRj/AIJPftHf9k51zt/04y15l/wb&#10;eHH/AARN+Auf+gZff+nO8oA+46KKKACiiigAooooAKKKKACiiigAooooAKKKKACiiigAooooAKKK&#10;KACiiigAooooA8i1L9ub4a6T+2JYfAa417Z8T9S0k65b6T5D/vLQCQmTfjb0jfjOeK9dr8ifiMdv&#10;/B4r4D/7JLL+P7m//wA/54/XagAooooAKKKKACiiigAooooA8x/a2/bB8A/sPfBq68f/ABK1n+wf&#10;C1ncw2kt2YWl2ySttQbVBPJrvvCfimy8beF9N1nTZfP0/VrWK9tZcY8yKRA6Nj3Ug1+a/wDwdvnP&#10;/BGbxN/2Mmj9/wDp4zX3r+ydx+yz8Nf+xU0v/wBJIqAPQ6KKKACiiigAooooAKKKKAPnz9vb9pvU&#10;v2f/AAvpdnoPlprGvGTZcOu4Wsce3cwHQsS4AzkDBr4S/Zq/4K4638Q/HviKPQfGd14obwhqJsdb&#10;sL2MmNJdzKyZIyvMT42HAx0wSD+g/wC2X+yy37TPhGxWzuo7PWtFZ3s3lz5UocLvjbuM7VwRnGOn&#10;Jr8Vv+CBv7GOvfG79qT9rLTTdWen2fhv4hPZ6pOX3sjC5vwVjX+InY3JwB+lAH79+A/F0HjzwTpO&#10;t2qstvq9nFeRqx5USIGwfcZx+Fa9Z/hXw3beEfDOn6TZq0dnptvHawKTkhEUKoJ+grQoAKKKKACi&#10;iigAooooAKKKKACiiigAooooAKKKKACvIf2rv25/hr+xPB4Tk+I2vDQV8b6suh6P+4eX7VdtjbH8&#10;oOM56nivXq/In/g7B50b9k3/ALKza5z/ALq0AfrtRRRQAUUUUAFFFFABRRRQAUUUUAFFFFABRRRQ&#10;AUUUUAFFFFABRRRQAUUUUAFFFFABRRRQAUUzzOcd6USZ70dLgOooooAKKQnApnmZ/i70ASUUd6aX&#10;xQA6imeZzTxQAUU0vikEwNAD6KKKAPyJ/wCDjP8A5Sb/APBNH/srQ/8ATr4er9dq/In/AIOM/wDl&#10;Jv8A8E0f+ytD/wBOvh6v12oAKKKKACiiigAooooAKKKKACiiigDnfid8IvCvxq8JyaD4w8O6L4o0&#10;OZ0lksNVs47u2d1OVYo4Kkg8g44ra0rSLXQ9Nt7Ozt4bWzs4lgggiQJHDGo2qqqOAoAAAHAxXzD/&#10;AMFhP+CiF9/wS9/Yh1j4uaf4XtfGF1pmpWVgum3F8bNHFxKIy3mKjkbeuNvPqK9/+DXj6T4p/CHw&#10;r4nkt1s5PEmj2mqNbq29YDPCkuwNgZxuxnAzjoKAOnrlfiJ8DvBvxdvtGuvFXhXw/wCJLjw7dC+0&#10;qXUrCK6fTpwVIlhLgmN8qp3Lg/KPQV1VfG3/AAVU/wCCpWpf8E5viP8AAHQrHwfZ+Ko/jR4wj8MT&#10;zT6g1qdKVpbZPOUCN/MOJydpK/c688AH2TRRRQAUUUUAFFFFABRRRQAUUUUAFFFFABRRRQAUUUUA&#10;FY/jj4faF8TfC15ofiPR9M17RtQQxXVjqFslxb3C/wB10cFWHsRWxXkH7e37Tdx+xn+xp8SPipa6&#10;TDr1x4D0KfV49OlnNul4YxkIZArFc+uD9KAO9+Hnwk8LfCPQodL8K+HND8N6dbp5cVtptjHaxRrk&#10;naFQAYySce9dFXif/BOj9rG6/bm/Ym+HXxavNGg8O3PjnTP7Qk02G4NxHaHzXTaJCqlvuZztHWvb&#10;KACiiigArlvh78D/AAb8JdU1u+8LeFfD/h288S3RvtWn02witZNTnJZvNmKAGR8u53Nk5Y+prqa+&#10;Nv8Aglp/wVK1L/goj8YP2iPDF94Ps/C8XwO8YP4XguINQa6bVlWa7i85gY08s/6MDtBb7/XjkA+y&#10;aKKKACiiigAooooAKKKKACiiigArl/H/AMEfBvxX1rQdS8T+FvD/AIg1DwvdfbdHudRsIrmXS58o&#10;3mwM4JjfdGh3Lg5RfQV1FfG3/BTr/gqXqX/BPv8AaC/Zq8E2Pg+z8Tw/HrxgPC9zdzag1q2jqbmx&#10;h85FEb+acXhO0lf9X154APsmiiigAooooAKKKKACiiigAooooAKKKKACiiigAooooAKKKKACiiig&#10;AooooAKKKKACiiigAooooAKKKKACiiigAooooAKKKKACiiigAooooAKKKKAOW1T4H+Ddc+Kum+Or&#10;zwtoF1400e2NlY67LYRvqNnARIDFHORvVD50vyg4/ev/AHjXU18bfGP/AIKl6l8LP+C0vwn/AGUY&#10;/B9nead8SfCE/ieXxE2oMk1i0aas4hWDyyHB/s1fmLj/AFp4+UZ+yaACiiigAooooAKKKKAM3xX4&#10;P0vx34a1DRda06z1bR9Vt3tb2yu4Vmt7uJxh45EYFWVgSCCMEGoPAXw60H4V+D7Hw/4Z0bTPD+ha&#10;arJaafp1slta2yli5CRoAqgsxPA6kmuG/bW/aFuP2Tf2QviZ8T7fTItauPAHhq/1+PT5JjAl41vA&#10;8ojMgViobbjIBxnoa5b/AIJlftk3X/BQD9hb4e/GC80O38M3fja1nuZNMhuTdR2hjupoMCQqpbIi&#10;z90fe/GgD3uiiigAooooAKKKKACiiigAooooAKKKKACiiigAooooAKKKKACiiigAooooAKKKKAOW&#10;n+CHg26+KsPjqTwt4fk8aW9r9hi11rCM6jFB8w8pZ8bwnzN8oOPmPrXU18beJv8AgqXqWgf8FpfD&#10;/wCyivg+zl03WvB7+KG8RHUGWaF1S4byfs/l4I/cfe3j73Tjn7JoAKKKKACiiigAooooAKKKKAOd&#10;+J/wh8K/GzwnJoPjDw7ovijRJpFlew1Wzju7Z3U5VjHICuQeQccVtaXpNromm29nZ28VraWsawwQ&#10;xKEjhRQAqqBwAAAABXy//wAFiP8Agopff8Euv2JNV+LWn+F7Xxhdadqdlp4024vWs43FxJsLeYEc&#10;/L1xt59q+g/hB47k+J3wn8L+JJLdbOTxFpFpqbQK28QGaFJCgOBnG7GcDpQB0tFFFABRRRQAUUUU&#10;AFFFFADQgFcx8PPgf4N+Emqa5feFvC3h/wAO3nia6+26vPpthFbSanPlm82ZkAMj5dzubJyx9TXU&#10;18a/8Etf+Cpepf8ABRH4w/tEeGL7wfZ+Fovgd4wbwvBcQag102rKJruLzmBjTyz/AKMDtBb7/Xjk&#10;A+yqKKKACiiigAooooAKKKKACiiigAooooAKKKKACiiigArlvib8EPBvxoTS18XeFvD/AImXRboX&#10;2njVLCK6+xTjpLHvB2OP7wwa6mvjb/grz/wVK1L/AIJj2Pwgm0/wfZ+Lv+FneMIfC8ouNQaz+wI4&#10;BMy7Y33kZ+6dv1oA+yaKKKACiiigAooooAKKKKACiiigAooooAKKKKACiiigAooooAKKKKACiiig&#10;AooooAK86/ar/aK0n9lH9n/xN4+1rdJY+HbQzCFThrqZmCRQqexeR0XPQZz2r0Wvz7/4OO/E8+i/&#10;sM6LYwuyx6z4stbecD+NFt7mUA/8DRD+FRPYqOrPEfgL8Gf2oP8AgrNo9z8StV+Klx8NPB19cyLo&#10;1paRyMsoRmQmOFHT92rBl3uxZip4PWtL4f8A7TPxw/4JP/tV+GfAPxs8RN4z+Gni6QQ2WtSuZBAh&#10;ZUMyM3zKYmdPMibPysCM5Br9A/2C/C1v4K/Yr+FGm2saxxReFNNkYKOsj2ySSH8XZj+NfH3/AAcs&#10;+F7e8/ZL8E6y0am707xWtrG5HISa0uGcfiYU/Kqk1F3WxMfeR+jcUnmxqy9GAP50+vP/ANlfxLP4&#10;1/Zl+HesXTtLdat4a068mdjy7yWsTsT+JNd8x5py0FF3Vz85v+CmH7ePxK8aftUaP+zh8B5/sfiy&#10;+Cf2zqisEe0Z4/OEavg+WqQ4kdwCcMAOQQeC+If/AATV/as/Z08G3Hjzwj8dNU8WeItKia9utIXz&#10;YzOB8zpEXd1mbg/Kypu6Drgw/wDBK1E+JP8AwWl/aC8RX2J7rS21aK3L8mMf2jHCMfSNCv0Nfq3M&#10;oaBgQCMdMVEfhT6lfat0Plz/AIJRft+t+3l+z5JqOrRQ2njDwzOthrkEQ2pIzAtFcKv8KyKDx2ZH&#10;A4xXgX/BRn9uf4nfFb9rXT/2bvgJdjT/ABFKB/bWsI/ltbsY/NZBJg+XHFHh3YAklto5BDcN/wAE&#10;Vh/wr3/gpv8AtI+DbP8Ac6XBPflIV4UfZdVaGLjpwsxH403/AII9qvxG/wCCtH7RHiq+2zXltJqa&#10;Qs3JjEupgcfRYwv0OKpatPyuLbm9bD/id/wTj/as/Zb8FXHj/wAH/HLVPGGuaPE19e6UomjaVFG6&#10;QRh3dZuh+QqhYDgEkLX1/wD8Erv29F/b0/ZzXWtQjgs/Fmg3H9na5bRcIZcbkmQdkkXt2ZXHavpi&#10;ZA8bAgEHggjrX5T/APBCgf8ACA/t4ftFeDrX93pdrcTFIh91fs2oTQpj6JLj8qI/E0xSTSTR1H/B&#10;Qb9sz4v/AB7/AG5If2bPgfqH/CP3VqijVtWEnlSFzCLiQmTBKQxRsoIUbmYkc8CuW+Kn/BOX9qT9&#10;lD4f3vxA8I/HfUvFWqaDbNqF/pjCWEyRou+UJ5kjrLjDHawTcBxydtZn/BVK7s/2F/8AgoPpvxu8&#10;A+LtHm8c6mkf9p+EplaSa4RoVt2bC/dWSMKcHDbhuGRWR+1F/wAFvfit4z+CFxoK/C2++H3/AAlF&#10;s2nz67qMNwIYUlAR2iLIAflZsHkgYIzS+xzIe8rH3R/wSi/bpuf27v2ZF17V4YbbxPod62lausI2&#10;xzSBVdJkHZXVxx0DBscYr6fr5H/4Iz/s8eE/gD+x5aHwv4o0/wAZN4mvG1TUdTsj+5M5RE8lQfmX&#10;YqgYYA5JOORXqv7av7bXg/8AYM+FFn4y8bx61JpN9qkekxjTLT7VMJpI5ZVyuR8u2JsnPXHrVSJj&#10;sfnZ/wAHGf8Ayk3/AOCaP/ZWh/6dfD1frtX4If8ABTz/AIKJ+AP+Ci//AAUj/YFu/AEfiCKPwL8W&#10;rAal/a1h9kLfbNW0YReX8x3Y+zyZ6Y49a/e+goKKKKACiiigAooooAKKKKACiiigD4D/AODlb9m7&#10;x1+1d/wSu8SeDvhz4X1bxh4ou9c0q4h03TovMnkjjuAzsBkcKoJNfYP7Mnh6+8I/s3fD3S9StZbP&#10;UNM8NabaXVvIMSQSpaxK6MOxVgQfpXd4oxQAV+Zf/BwV+yd8SP2mfjb+x9f+AvB2teKrPwP8SYtV&#10;1+awhDrpdoJ7FjNLyMJiNzn/AGTX6aUYoAKKKKACiiigAooooAKKKKACiiigAooooAKY8ojUljgA&#10;ZOT+dPrhv2kbbVLr4D+K4tFEh1RtNmEHlf6wnbztx/ERnHvQBx3jX9vr4aeB9em0+bXJL64t2KTG&#10;ytnmjjI6jeBtJ6/dJxgg4PFdx8J/j14V+NthLceG9Yg1AW52yx7Wjmi643IwDDpwcYOK/Jn7rNng&#10;5wQe1e+f8E3LbVJv2nLGSx877HDaXH9oFc7PKMZChu3MgTHfIz2oA/Ryvm//AIK8/C7xD8bv+CY/&#10;xv8ACXhPSLzXvEniDwneWWnadaJumvJnXCogyMk19IUUAfLP/BFT4QeJvgH/AMEsPgv4P8ZaLfeH&#10;fFGgaF9m1DTrxNs9pJ58rbXGeDhgfxr6moxRQAUUUUAFfmX/AMEBP2T/AIkfs2/tJftoar478H61&#10;4X07x58SpNW8PXF9EEj1a0N1qLiaIgnK7ZYzn/bFfppRigAooooAKKKKACiiigAooooAKKKKACvz&#10;M/4LxfsnfEf9oz9sn9hvXPA3g/WfE2kfDz4lLqviO7sYt8ej2ovdKfzpTn5V2wynPP3DX6Z0UAFF&#10;FFABRRRQAUUUUAFFFFABRRRQAUUUUAFFFFABRRRQAUUUUAFFFFABRRRQAUUUUAFFFFABRRRQAUUU&#10;UAFFFFABRRRQAUUUUAFFFFABRRRQAUUUUAfmZ+0x+yd8RvF3/B0T+zz8XtN8H6ze/DPwv8NrvStV&#10;8RxxZsbG6aLxCFhds8OTc24xj/lqvrX6Z0YooAKKKKACiiigAooooA8D/wCCpHw61z4v/wDBN346&#10;eFfDOmXWteIvEXgXWNO02wtlDTXlxLaSpHEgzyzMwAHvXA/8EJfgt4r/AGc/+CTXwb8F+ONB1Dwz&#10;4q0PT7yPUNLvUCXFoz6hdSKHGeMo6t16EV9dUYoAKKKKACiiigAooooAKKKKACiiigAooooAKKKK&#10;ACiiigAooooAKKKKACiiigAooooA/M3x1+yd8SNQ/wCDofwb8XofB+tS/DOx+GsmlXHiJYv9Bhuz&#10;FegQls/fJdBjH8Qr9MqMUUAFFFFABRRRQAUUUUAFFFFAH5//APBy1+zZ48/av/4JY+IPB3w48K6t&#10;4w8T3Ou6XcRabp0YkneOOfc7AZHCjrX2R+zboF54V/Z48B6XqVvJZ6hpvhzT7W6gkGGglS2jV0Yd&#10;iGBH4V3GMUYoAKKKKACiiigAooooAKKKKACvzL/4IC/snfEj9m39pT9tHVvHfg/WvC+nePPiVJq3&#10;h64vogker2n2rUXE0RydybZYznj74r9NKMUAFFFFABRRRQAUUUUAFFFFABRRRQAUUUUAFFFFABRR&#10;RQAV+Zf/AAchfsn/ABI/ao0r9m1fh34P1rxc3hX4k2+q6uNOh8z+z7RQoaaTkYQY61+mlGKACiii&#10;gAooooAKKKKACiiigAooooAKKKKACiiigAooooAKKKKACiiigAooooAK81/aw8AeNvij+z34i0H4&#10;eeIo/CfjLUEiXTtVeR41tGWeNnJZFZhmNXXgH72OlelUUAfmf/w7v/bk/wCjltN/8GV7/wDI9N/4&#10;K5fADx1o3/BIXw1aeONcHi7xd4E1u2v9Z1WKR5Fuld7iAPudVYhftMS5IH3a/TKuc+Kvwv0f4zfD&#10;rWvCviCzS+0XXrSSyu4G/jjcYPPYjqD2IBqZRurFRdmeXf8ABNr4m2Xxb/YX+Fmq2c8U3leHLSwu&#10;Ahz5c9vEsEqn0IeM/hivkL/g5R+IVvL8EPhz4HtXFxrGs+IjqcdsnzSFIYJIQdvu9wAPXBrnvDn/&#10;AATY/as/YR8T6pa/AXxxpOreDtSuGlhs9RmWOSHPd4pVMe4AAb0IJ67R27f9k/8A4JL/ABG8Z/tI&#10;WPxh/aQ8UW3ibxBpLx3OnaTbymeKKRDuj8xsBQqHkRoMbgCSRxVStKV+hEbxR91/AHwVJ8NfgZ4L&#10;8OzDE2gaFZadJ/vRQJGf1U11x6muT+OGleJtZ+DPiiz8G3UNh4tudJuYtGuZm2xwXjRMIXY4OFEh&#10;Ung4A6GvL/8Agn74I+N3gb4b61b/AB017S/EHiGbUjJYTWEvmRxWvlRjYf3afN5m89Dx3pXuwSsr&#10;Hw9/wT/uo/2eP+C6vxp8J6sy2beLv7Sew8w7RM0txFfRAeuYix/Aiv1T1bVLfRdKnvLuaO3tbWJp&#10;ppZG2pGijJYn0FfGv/BTX/glVdftbeMNJ+I3w+16Pwh8T/D8aRw3TFo4b9UYmPc6ZZJEJ4cA8cEE&#10;Yx4J4v8A2P8A9vL9o3w1/wAIL408a+HdL8KzDyL29ivE33UQwCG8pPMk3dcNtB7kUl8KXUf2rlf/&#10;AIIS20nxc/bZ/aF+KVuj/wBl6pdzpDIRhXN5fSXIA+ixg4/2hUX/AATKu4f2fP8AgtJ8dPA+rMtp&#10;J4kk1GTT/MO0z/6Yt1Eo9S0EjN/wE197fsM/sY+H/wBhj4DWPgzQGkvJPMN1qN/Km2W/uWxvkI7D&#10;AAVewAGepPhP/BS//glPqH7Unj/Sfid8N/EEfhD4oaGqKLh2aOG/Ef8AqizoC0ci9A2GBXgjGMVs&#10;12SsG6d+rufZ3iHWrXw5ol5qF9cRWtlYwvPPNI21YkRdzMT2AAJr8uf+Df8A0+b4m/tJfH74mLHI&#10;un6xeCOByuA7XF1Ncsv1CrHkf7QqTxt+xr+3b+1B4dXwP478beHdI8Jz/ub+5iu03XcXQhhCgeTO&#10;M7WKg9z1Ffen7FH7H3h79iT4D6f4J8P+ZcLEzXV9eyqFl1C5cAPK3p0CgdlAHal15ge1j85f+CTn&#10;hzR/jv8A8FUPjV4i+IUdvqnjPRLu6n0u3vxv+zv9seF2RG/iijWNF/uhjjtX6q/EH4eeHviL4M1D&#10;RfEWk6dqWi3sDQ3Ntdwq8TxkYIOenH+NfEP7c3/BIPxF41+PrfGL4F+KovA/j6aTz7yCR3ht7ubo&#10;0qyICUZh94FWVjzwck+ceJ/2Yv2/P2gfDzeEfFXjTw5oPh+6QQXl3BdxxyTRcBgTAhkbPXB255yR&#10;0pR+Gw/tNmb/AMG/usT+Gv2m/jt4L0K8uL7wDpty01gxcyRgx3csULg9MyQ8k/xCNfQV+qd7ptvq&#10;USx3EMNwincFkQMM+uDXg3/BPb/gn/4b/YB+Ecmg6TcSarrOqSLcaxq0sex72QDChV52xrltq5JG&#10;SSSSTXv7Luq30JR+QX/BxLpdrpf/AAU0/wCCan2W3gtxN8Wl3+VGE3Y1Xw9jOOuMn86/X6vyJ/4O&#10;M/8AlJv/AME0f+ytD/06+Hq/XakMKKKKACiiigAooooAKKKKACiiigD4B/4OWf2jvHX7Kn/BKrxJ&#10;4w+HPijWPB/ie11zS7eHUtNm8q4jjkuArqG9GXg19ifsyeIbzxZ+zf8AD3VNSuJrzUNS8NaddXVx&#10;Kd0k8r2sbO7HuSxJJ9TXin/BYL/gnhe/8FQ/2I9Y+Edh4ot/BtxqmpWV+NTnsTeogt5RIV8sOhO7&#10;GM7hj0r334N+AJPhZ8IvCvhiS6W8k8OaPZ6W1wqFBOYIEjLhcnaGK5xk4z1oA6ivzJ/4ODP2rviP&#10;+zZ8bP2PbDwF4w1zwrZ+NviVFpWvQ6fP5aaramexUwyj+JcSOMf7Rr9Nq+Nv+CqX/BLTUP8Ago18&#10;R/gFr1j4wtfCi/BfxgniiaGfTmuzqqrLbP5KkSJ5Z/0cjcQw+bpxyAfZNFFFABRRRQAUUUUAFFFF&#10;ABRRRQAUUUUAFB5oooA8n8afsU/DPx7rsupah4XtvtlwxeVreaW2V2OMkrG6gk9ScZJye5rsPht8&#10;H/DXwj0x7Xw7o9npcMrF5PJT5pD/ALTHLN7ZJwOBxXUUUAFfNv8AwV7+KHiH4Jf8Exfjh4s8J6ve&#10;6D4k0DwneXunajZv5c9nMi5WRG7MPWvpKvIf29P2Y7j9sz9jb4kfCu11iLw/cePNCn0dNRltzcLZ&#10;mRcBzGGUsB6Bh9aAPN/+CKPxd8TfHn/gld8FfGHjLWr7xF4m17QftGo6leyeZPeSefKu5z3OAB+F&#10;fU1eJ/8ABOv9k24/YZ/Ym+Hfwlutah8RXHgbTP7PfUorY2yXh8x33iMsxX7+Mbj0617ZQAUUUUAF&#10;fmT/AMEAv2r/AIj/ALSH7SX7aWleO/GOueKNP8C/EuTSvD0F/P5kek2outRUQxD+FdsUYx6IK/Ta&#10;vjf/AIJa/wDBLPUP+Cdvxf8A2iPE974xs/FMfxx8YP4ogt4dOa0bSVM93KIWYyP5hxcgbgF+4eOe&#10;AD7IooooAKKKKACiiigAooooAKKKKACvzK/4Ly/tW/Eb9nX9sr9hnQ/A/jDXPDGj/EH4lLpXiS0s&#10;ZzHHrFr9u0lPJmH8SbZpRj0kb1r9Na+N/wDgpv8A8EtNQ/4KB/tBfs1+NrPxlZ+F4/gH4wHiie1m&#10;05rptYUXFjN5KuJEER/0MjcQ33xxxyAfZFFFFABRRRQAUUUUAFFFFABRRRQAUUUUAFFFFABRRRQA&#10;UUUUAFFFFABRRRQAUUUUAFFFFABRRRQAUUUUAFFFFABRRRQAUUUUAFFFFABRRRQAUUUUAfmT+0z+&#10;1d8SPCv/AAdF/s8/CPTfGOuWfw08TfDa71XVfDkc+2xv7pYvEJWaRO7A20Bz/wBMk9K/Tavjb4xf&#10;8Es9Q+KX/BaP4T/tXR+MbSz0/wCG/hCfwvL4cbTmea+aRNVUTC48wBAP7RX5Sh/1J5+bj7JoAKKK&#10;KACiiigAooooA8C/4Kl/EXXPhF/wTd+O3irwzql3oniLw94G1fUNMv7Z9k1ncR2kjxyoezKwBB7E&#10;VwP/AAQh+NHir9on/gkz8G/GfjjXtQ8T+KNd0+8kv9TvpPMuLtl1C6jUu3chEVfoor2n9tT9nmb9&#10;rL9kL4mfDG31OPQ7jx/4av8AQI9QkgM62TXMDxeaYwy7wpbOARnHUVy//BM39ja6/wCCf/7DPw++&#10;D95r0Pie58E2s9u+pw2ptY7syXU04IjLOVx5u3ljnbnvigD3qiiigAooooAKKKKACiiigAooooAK&#10;KKKACiiigAooooAKKKKACiiigAooooAKKKKAPzK8dftXfEfT/wDg6K8HfCODxlrkfw0vvhrJqs/h&#10;xZz9hluhFeETFO7ZRDn/AGRX6a18beJv+CWmoa//AMFo/D37V6+MLSLT9F8Ht4Xbw4dOYzSsUuF8&#10;4XHmYA/fg7dh+7154+yaACiiigAooooAKKKKACiiigD8/wD/AIOXv2kPHX7Kf/BLDxB4w+HPijWP&#10;B/ie217S7eLUtNm8q4jjkn2uoPow4NfZH7Nuv3nin9nbwDqWo3E15qGo+HNOurm4lbc88r2sbO7H&#10;uSxJJ9TXh/8AwWG/4J1Xv/BUX9ifVPhLYeKbbwdcajqdnqA1Kexa9RBBJvKeWrofm6Z3cehr6D+E&#10;PgWT4YfCjwv4bkuFvJPDuk2mmNcKmwTGGFIy4XJxkrnGTjPWgDpaKKKACiiigAooooAKKKKACvzJ&#10;/wCCAf7V/wAR/wBpD9pT9tLSvHXjHXPFGneBfiXJpXh63v5zImk2outSUQxD+FdsUYx6IPSv02r4&#10;3/4Jb/8ABLPUP+Cd3xg/aI8UXnjK08Ux/HLxg/iiC3h01rRtIUz3cghZjI/mnFyBuAX7h454APsi&#10;iiigAooooAKKKKACiiigAooooAKKKKACiiigAooooAK/Mr/g5F/au+I/7Lelfs2v8O/GGueEW8Vf&#10;Eq20rVzps/lf2hasq5hk9VPpX6a18b/8Fdv+CWmof8FObD4QQ2PjKz8IH4X+MIfFEpn01rz+0FQA&#10;eSuJE2E4+8c/SgD7IooooAKKKKACiiigAooooAKKKKACiiigAooooAKKKKACiiigAooooAKKKKAC&#10;iiigAGaKKKAA89qKKKACiiigAooooAKCM0UUAFBzRRQAUUUUAIM0tFFAH5E/8HGf/KTf/gmj/wBl&#10;aH/p18PV+u1fkT/wcZn/AI2bf8E0f+ytA/8AlV8PV+u1ABRRRQAUUUUAFFFFABRRRQAUUUUAc78U&#10;vi74W+CHhGXxB4x8RaP4X0OCRIpL/VLtLW3R3OFUu5ABJ4AzzW1pWq2uuaZbXtncQ3VneRLPBNEw&#10;aOaNgGVlI4IIIII6g1+af/B2x/yhj8Wf9jDo3/pUP8a+7P2ROP2T/heP+pS0of8AknFQB6RXK/Ef&#10;45eDfg/faLa+KvFOg+HbnxJdCy0qLUb6O3fUZyVAiiDEF3y6jC5PzD1rqd4JxX5Ff8HPf/Jwn7Cn&#10;f/i7UAP/AIE6dQB+u1FFFABRRRQAUUUUAFFFFABRRRQAUUUUAFFN8xfWl3igBaKKKACsvxl410f4&#10;d+FL/Xde1Ox0fRdLha4vL68mWG3tY15Z3diAqj1NalfJ/wDwXLGf+CQv7RHr/wAIVfcf8AoA+mvA&#10;nj7RPif4Ssdf8Oatp+uaHqcfnWl/YzrPb3KZI3I6khhkHkHtWtXxr/wb7j/jTR+z/wD9i3zznn7T&#10;PX2VQAUUUUAFcr8Ovjl4N+L2qa5Y+FfFOg+IrzwzdGx1eHTr2O4k02cFlMUwUko+UcYbB+U+ldVX&#10;5Ef8Gyv/ACdl+39/2VqT/wBLNVoA/XeiiigAoozSbxQAtFFFABRRRQAUUUUAFcr8Qfjl4N+E+t6B&#10;pvifxRoPh/UPFV19h0a21C9jt5dUn3IvlQqxBkfdJGMLk5dfWuq3V+RP/ByZz+3r/wAE6en/ACVp&#10;c+3/ABMdEoA/XaiiigAooooAKKKKACiiigAoo3UhcA0ALRRRQAUUUUAFFFFABRRRQAUUUUAFFFFA&#10;BRRuooAKKKKACiiigAooooAKKKKACiijdQAUUUUAFFFFABRRRQAUUUUAcrqvxy8G6H8WNN8B3nin&#10;QbXxrrFq19YaFLfRrqF5APMJljhJ3sg8mXkDH7t/Q11VfkP+1xz/AMHif7Lf93/hU96P/IPiiv14&#10;3UAFFFFABRRRQAUUUUAZ3i3xdpfgLwxqGta3qFnpOj6Tbvd3t7dyrDBawoNzyO7YCqoBJJ4Aqt8P&#10;viLoPxX8HWPiLwzrGm+INB1JWe01CwuFuLa5VWKEo6kqwDKw4PUGvAf+Cx/H/BJ/9o7n/mnOuY/8&#10;AZa8z/4NvVx/wRN+AuT/AMwu+/8ATneUAfclFFFABRRRQAUUUUAFFFJvUnrQAtFFFABRRRQAUUUU&#10;AFFJvFLQAUUUUAFFFFABRRuooAKKKKAOVuPjl4NtPixB4Dl8UaDH40urU30OhtexjUJIBuzKIc7y&#10;nytzjHyn0rqq/Ij4in/jsU8Cdx/wqWT8P3N9X670AFFGaTeMUALRRRQAUUUUAFFFFAHOfFL4v+Ff&#10;gf4Sk17xl4i0bwvokMiQvf6pdpa26O5wql3IGSeAM1t6ZqlvrWm295ZzxXVpeRLNBNE25JUYBlZS&#10;OCCCCCOtfmf/AMHb4/400eJv+xk0fv8A9PNfen7Jwx+yz8NP+xV0v/0kioA9EooooAKKKKACiijO&#10;KACik3CloAK5X4dfHLwb8XdU1yx8K+KdB8RXnhm6Njq8OnXsdxJps4LKYpgpJR8o4w2D8p9K6qvy&#10;I/4Nl+P2s/2//wDsrUnT/r81WgD9d6KKKACiiigAooooAKKKN1ABRTfMX1p1ABRRRQAUUUUAFFFF&#10;ABXK/E745eDfgqult4v8U6D4ZXWroWOnnU72O1+2znpFHvI3P7DJrqq/In/g7AOdF/ZNHX/i7Vrx&#10;/wABWgD9dqKM5ooAKKKKACiiigAooo3UAFFJvHrS0AFFFFABRRRQAUUUUAFFFFABRRRQAUUUUAFF&#10;FFABRRRQAUUUUAFFFFABRRRQAUUUUAFFFFABRRRQAUUUUAfLH/BUD/gk34F/4Kl+D/Cln4q1fxD4&#10;X17wLfPf+H/EGhzLHfaU7tE0nllgVyxgi5xkbAQQa+TP+IWTTf8Ao7H9pz/wfR//ABFfq1RQB+Uv&#10;/ELJpv8A0dj+05/4Po//AIij/iFk03/o7H9pz/wfR/8AxFfq1RQB+Uv/ABCyab/0dj+05/4Po/8A&#10;4ij/AIhZNN/6Ox/ac/8AB9H/APEV+rVFAH5S/wDELJpv/R2P7Tn/AIPo/wD4ij/iFk03/o7H9pz/&#10;AMH0f/xFfq1RQB+Uv/ELJpv/AEdj+05/4Po//iKP+IWTTf8Ao7H9pz/wfR//ABFfq1RQB+Uv/ELJ&#10;pv8A0dj+05/4Po//AIij/iFk03/o7H9pz/wfR/8AxFfq1RQB+R3jX/g0n8I/ErQZNL8RftLftDa9&#10;pkrq72moarb3MDspypKPGVJB6HHFaNj/AMGq+j6ZZRW1v+1V+0tb29uixRRR65EqRoo2hQAmAAAA&#10;AOBX6wUUAfjv8ev+DbO0+C/wN8aeMLX9qT9pK+uvCeg32sxW1xr6+TcPbW7zKj7VB2sUAOCDg8Gv&#10;G/2B/wDg3o8O/wDBTn9kXwP8WfG3x0+NVrq11eXktrZQ6pHdW+mSW93JAskDTq7o5EKsSGznpwBX&#10;7reMvCOm/EDwnq2g6xare6TrlnNYXtsxKrPDKjJIhKkEblYjIIPPUVg/Af4CeEP2Zvhfp/gvwLo0&#10;Ph/wzpTSvaWEMskqwmWRpZMNIzMcu7Hknk9higD82f8AiFk03/o7H9pz/wAH0f8A8RR/xCyab/0d&#10;j+05/wCD6P8A+Ir9WqKAPyl/4hZNN/6Ox/ac/wDB9H/8RR/xCyab/wBHY/tOf+D6P/4iv1aooA/K&#10;X/iFk03/AKOx/ac/8H0f/wARR/xCyab/ANHY/tOf+D6P/wCIr9WqKAPyl/4hZNN/6Ox/ac/8H0f/&#10;AMRR/wAQsmm/9HY/tOf+D6P/AOIr9WqKAPyl/wCIWTTf+jsf2nP/AAfR/wDxFH/ELJpv/R2P7Tn/&#10;AIPo/wD4iv1aooA/KX/iFk03/o7H9pz/AMH0f/xFH/ELJpv/AEdj+05/4Po//iK/Vqk3cUAfgV/w&#10;Vh/4I3XH/BNb9mOz+IWg/tFfHzxVeXWvW+jNZax4hK26pLFO5f8AdbW3AxADnHzHg8V9KaT/AMGu&#10;enanpVtcN+1d+0yjXESyFV1+PaCRkgfJX6QftHfsueAv2t/AMfhf4i+HrfxPoMN3HfpZzTSwqs6K&#10;6o+YnVuBI4xnHPTpXd2sEdlbRwxDbHCoRVH8IH/6qAPys/4hZNN/6Ox/ac/8H0f/AMRR/wAQsmm/&#10;9HY/tOf+D6P/AOIr9WqKAPyl/wCIWTTf+jsf2nP/AAfR/wDxFU/EP/BqL4e8W6JdaZq37UX7R2pa&#10;bfRmK4tbrWYZobhD/C6NGQw9iMV+s1FAH5L+Gf8Ag1A8N+C9BtdL0f8Aaf8A2jNJ02xTy7e0s9Yg&#10;hggXOdqosYVRyegq9/xCyab/ANHY/tOf+D6P/wCIr9WqKAPyl/4hZNN/6Ox/ac/8H0f/AMRR/wAQ&#10;smm/9HY/tOf+D6P/AOIr9WqKAPyl/wCIWTTf+jsf2nP/AAfR/wDxFYfhL/g0a8FeAL3UrnQv2kf2&#10;gtGuNan+06hLY6lbW730uWO+UpGC7ZZjlsnLH1NfrtRQB+Uv/ELJpv8A0dj+05/4Po//AIij/iFk&#10;03/o7H9pz/wfR/8AxFfq1RQB+Uv/ABCy6YOv7WH7Tf8A4Pov/iK+W/8AgnL/AMEern9vDxh8ZNJ1&#10;j9of48+HY/hV4ofw9aSaZ4hZm1CNXmTzZfM3Df8AugflwOT7V+/bMrjFed/A79lf4f8A7NWp+KLz&#10;wT4dt9AuPGmoHVNaeKeWQ39yS7eYfMdtpJdjhcDnpQB+dn/ELJpv/R2P7Tn/AIPo/wD4ij/iFk03&#10;/o7H9pz/AMH0f/xFfqxv4p1AH5S/8Qsmm/8AR2P7Tn/g+j/+Io/4hZNN/wCjsf2nP/B9H/8AEV+r&#10;VFAH5S/8Qsmm/wDR2P7Tn/g+j/8AiKP+IWTTf+jsf2nP/B9H/wDEV+rVFAH5Sf8AELHpn/R2H7Tf&#10;/g+i/wDiK+Qv+CZf/BDPRf8AgrJ8HdS8eeOPjV8YNL1TwH4tuNG0lbTVVultjHBazi4Rp1dklLSD&#10;JQgYjU9s1/QwRkV5z+zl+yv8P/2SfCWoaD8O/Dtr4Z0nU9QfVbq2hnlmWW5dERpMyuxBKxoMAgfL&#10;060AfnX/AMQsmm/9HY/tOf8Ag+j/APiKP+IWTTf+jsf2nP8AwfR//EV+rVFAH5S/8Qsmm/8AR2P7&#10;Tn/g+j/+Io/4hZNN/wCjsf2nP/B9H/8AEV+rVFAH5S/8Qsmm/wDR2P7Tn/g+j/8AiKP+IWTTf+js&#10;f2nP/B9H/wDEV+rVFAH5S/8AELJpv/R2P7Tn/g+j/wDiKP8AiFk03/o7H9pz/wAH0f8A8RX6tUUA&#10;fhd/wUn/AOCGH/DA37Hnij4p6P8AtJftB+JNQ8Oy2Ucen6p4g22s3n3cVudxjCtwJSwwRyB2r0j4&#10;Cf8ABtpZ/Gn4GeC/GN1+1J+0lYXXizQbHWZba319fJtnubdJmjTcpbapcgZOcDk1+qvx2+AvhH9p&#10;z4X6h4N8daND4g8M6o0TXVjLLJGkxjkWWPLRsrDDorcEdPTiug8HeD9N+H3hHSdB0e2Wx0jQ7OGw&#10;srZWLLBBEipGgLEk7VVRkknjqaAPy5/4hZNN/wCjsf2nP/B9H/8AEUf8Qsmm/wDR2P7Tn/g+j/8A&#10;iK/VoHNFAH5S/wDELJpv/R2P7Tn/AIPo/wD4ij/iFk03/o7H9pz/AMH0f/xFfq1RQB+Uv/ELJpv/&#10;AEdj+05/4Po//iKP+IWTTf8Ao7H9pz/wfR//ABFfq1RQB+Uv/ELJpv8A0dj+05/4Po//AIij/iFk&#10;03/o7H9pz/wfR/8AxFfq1RQB+Uv/ABCyab/0dj+05/4Po/8A4ij/AIhZNN/6Ox/ac/8AB9H/APEV&#10;+rVFAH5S/wDELJpv/R2P7Tn/AIPo/wD4ij/iFk03/o7H9pz/AMH0f/xFfq1TfMGKAPwD/wCCm/8A&#10;wR6uP+CfGmfDS40X9oj49eJm8f8AieLw7cLqniFgLON1yZY/L2/OP9rIr6k/4hZNN/6Ox/ac/wDB&#10;9H/8RX6KfH79lT4e/tSQaFH4+8N23iOPwzqC6rpizTyxi1uVGBIPLdckejZHtXoiyBv89aAPyn/4&#10;hZNN/wCjsf2nP/B9H/8AEUf8Qsmm/wDR2P7Tn/g+j/8AiK/VqigD8pf+IWTTf+jsf2nP/B9H/wDE&#10;Uf8AELJpv/R2P7Tn/g+j/wDiK/VqigD8pf8AiFk03/o7H9pz/wAH0f8A8RR/xCyab/0dj+05/wCD&#10;6P8A+Ir9WqKAPyl/4hZNN/6Ox/ac/wDB9H/8RR/xCyab/wBHY/tOf+D6P/4iv1aooA/KX/iFk03/&#10;AKOx/ac/8H0f/wARXy3+0/8A8Ee7j9nj9vz4K/BWy/aH+POqaX8WFla81W78QsLzTvLZgPJC4Tnb&#10;/Ep61+/hkrzz4g/sofD/AOKfxj8K/EDxB4bt9S8ZeCQw0PU3nlWSw3ZztVXCNnJ+8poA/Or/AIhZ&#10;NN/6Ox/ac/8AB9H/APEUf8Qsmm/9HY/tOf8Ag+j/APiK/VgPk04HNAH5S/8AELJpv/R2P7Tn/g+j&#10;/wDiKP8AiFk03/o7H9pz/wAH0f8A8RX6tUUAflL/AMQsmm/9HY/tOf8Ag+j/APiKP+IWTTf+jsf2&#10;nP8AwfR//EV+rVFAH5S/8Qsmm/8AR2P7Tn/g+j/+Io/4hZNN/wCjsf2nP/B9H/8AEV+rVN8xaAP5&#10;6f8Agpt/wQw0X9hn4mfBvX7D41fGDxZ4i8deIV8KDV9Y1Vft2j2zkKTbyoqupxPLwSVO5uPmOfrw&#10;f8GsmmEf8nY/tN/+D6L/AOIr9F/jv+yx8P8A9py48Ny+OfDdv4gk8I6guq6SZZ5YjY3IxiQeW65P&#10;yrw2Rx0r0NHUcD1oA/Kf/iFk03/o7H9pz/wfR/8AxFH/ABCyab/0dj+05/4Po/8A4iv1aooA/KX/&#10;AIhZNN/6Ox/ac/8AB9H/APEUf8Qsmm/9HY/tOf8Ag+j/APiK/VqigD8pf+IWTTf+jsf2nP8AwfR/&#10;/EUf8Qsmm/8AR2P7Tn/g+j/+Ir9WqaHBoA/n5vP+CL8fjf8A4Kga1+y3qvx6+N194TbwmdZuNUuN&#10;c827ut8aFrd42BhaMiQggpkgD15+nvC//Bp14Y8D6Bb6Ton7Tv7Rej6XZgrb2dlq8FvBACSxCosY&#10;VQWJJwOpNfpHB+yp8Pbb9oqb4tR+G7dfiHcaf/ZkmtCeXzWtvlHl7N/l4+Uc7c8da9FEmaAPyn/4&#10;hZNN/wCjsf2nP/B9H/8AEUf8Qsmm/wDR2P7Tn/g+j/8AiK/VqigD8pf+IWTTf+jsf2nP/B9H/wDE&#10;Uf8AELJpv/R2P7Tn/g+j/wDiK/VqigD8pf8AiFk03/o7H9pz/wAH0f8A8RR/xCyab/0dj+05/wCD&#10;6P8A+Ir9WqM0AflL/wAQsmm/9HY/tOf+D6P/AOIr5b/bK/4I93H7Kf7YnwF+Fun/ALRHx51jT/jN&#10;qMthfahfeIWW50tUlgQNBswhYiYn5wRwv4/v55y5698V558U/wBlH4f/ABq+J/g/xp4o8N22reJv&#10;AE7XPh+/eeVH02RmRyyhHCt8yKfnBHFAH51f8Qsmm/8AR2P7Tn/g+j/+Io/4hZNN/wCjsf2nP/B9&#10;H/8AEV+rAcUeb/OgD8p/+IWTTf8Ao7H9pz/wfR//ABFH/ELJpv8A0dj+05/4Po//AIiv1azmigD8&#10;pB/way6aR/ydj+05/wCD6P8A+IoP/BrLpoH/ACdj+05/4Po//iK/VnzABR5imgD8A/Ff/BHy58Nf&#10;8FWfDf7Nsf7Q3x6m0HX/AAw/iKTXX8Qt/aMMipct5Sgfutn+jgcqT8x56V9Sf8Qsmm/9HY/tOf8A&#10;g+j/APiK/RbUv2UPh/rH7Rdh8Wrnw5byfETTNPOlW2tefKJYrYhwY9gfyyP3j8lSfm69MehF8UAf&#10;lP8A8Qsmm/8AR2P7Tn/g+j/+Io/4hZNN/wCjsf2nP/B9H/8AEV+rHmCnUAflL/xCyab/ANHY/tOf&#10;+D6P/wCIo/4hZNN/6Ox/ac/8H0f/AMRX6s7+aRZVY0AfgHp3/BHq4vf+Crd9+za37Q/x6XQrPwwP&#10;EC66PELf2i0hVG8oj/V7PnP8OeBz6/Un/ELJpv8A0dj+05/4Po//AIiv0Uh/ZQ+H1t+0VN8Wl8OW&#10;6/EOew/suTWvPm8xrbAHl7N/l4wq87c8da9E8wUAflP/AMQsmm/9HY/tOf8Ag+j/APiKP+IWTTf+&#10;jsf2nP8AwfR//EV+rCygj09qdmgD8i3/AODSDwXceOI/Ez/tJftBN4khh+zR6q2pWxvUi+b92JvL&#10;3hfmPGccmtr/AIhZNN/6Ox/ac/8AB9H/APEV+rWMU3zMdeKAPyn/AOIWXTB1/aw/ab/8H0X/AMRX&#10;y3/wTm/4I9XP7eHjL4yaTrH7Q3x68Ox/CnxQ/h60k0zxCzNqMavMgll8zcN/7kH5cD5jX7+MVcY/&#10;OvO/gb+yt8P/ANmzUvFF54I8OW+g3HjPUDqmtPFPLJ9uuSXYyESOwXl34XA5+lAH51/8Qsmm/wDR&#10;2P7Tn/g+j/8AiKQ/8Gs2mj/m7H9pz/wfRf8AxFfqzvy2KBIrY70AflP/AMQsmm/9HY/tOf8Ag+j/&#10;APiKP+IWTTf+jsf2nP8AwfR//EV+rVFAH5S/8Qsmm/8AR2P7Tn/g+j/+Io/4hZNN/wCjsf2nP/B9&#10;H/8AEV+rVNLigD8kfGv/AAaU+EfiToUml+Iv2lv2hte02R1drTUNUt7mBmU5BKPGVyOxxxXzb+y1&#10;/wAEb3+N/wC3v8YvgVJ+0F8dtF0P4Q28B0/UbHXiLq9VvLXbIrAxqq7zgIo6Cv6APM4rz3wF+yl8&#10;P/hf8Z/FXxD0Hw3baf4y8bKia3qaTys9+Fxt3KzlFxtX7qjpQB+dP/ELJpv/AEdj+05/4Po//iKP&#10;+IWTTf8Ao7H9pz/wfR//ABFfqwXwaFlDGgD8p/8AiFk03/o7H9pz/wAH0f8A8RR/xCyab/0dj+05&#10;/wCD6P8A+Ir9WqKAPyl/4hZNN/6Ox/ac/wDB9H/8RQf+DWXTAOf2sP2m/wDwfR//ABFfqxvoLK4o&#10;A/AT9gf/AII9XH7aXx+/aC8E6r+0N8evD9r8EfE//CPWF1p3iFmm1WP7Rew+bP5m4B8Win5Aoy7c&#10;Yxj6j/4hZNN/6Ox/ac/8H0f/AMRX6LfBn9lL4f8A7PfjPxp4h8HeHLfQ9Y+IV/8A2n4huYp5ZG1O&#10;53yyeYwd2VTvnlbCBR8546Y9EzQB+Un/ABCy6bn/AJOx/ac/8H0f/wARWJ4R/wCDRvwT4CvtUudD&#10;/aR/aC0a51qf7TqEtjqVtbvfSksd8pSMF2yzHLZOWPqa/XRnwOacBigD8pf+IWTTf+jsf2nP/B9H&#10;/wDEUf8AELJpv/R2P7Tn/g+j/wDiK/VqigD8pf8AiFk03/o7H9pz/wAH0f8A8RR/xCyab/0dj+05&#10;/wCD6P8A+Ir9WqKAPyl/4hZNN/6Ox/ac/wDB9H/8RR/xCyab/wBHY/tOf+D6P/4iv1aooA/KX/iF&#10;k03/AKOx/ac/8H0f/wARSf8AELHpn/R2H7Tf/g+i/wDiK/VkyAdePc0K6yCgD8A/+CWn/BHu4/4K&#10;MfD3xxrmuftDfHnwrN4P8UTeHoIdJ8QsyXMcccb+a/m7jvJkI4wOBx6/Un/ELJpv/R2P7Tn/AIPo&#10;/wD4iv0U/Z3/AGU/h/8Asn6NrGn/AA+8N2/hqz16/bVL+KGeWUXFyyqpkJkdiDtVRgYHHSvRPNGK&#10;APyn/wCIWTTf+jsf2nP/AAfR/wDxFH/ELJpv/R2P7Tn/AIPo/wD4iv1Y306gD8pf+IWTTf8Ao7H9&#10;pz/wfR//ABFH/ELJpv8A0dj+05/4Po//AIiv1aooA/KX/iFk03/o7H9pz/wfR/8AxFH/ABCyab/0&#10;dj+05/4Po/8A4iv1aooA/KX/AIhZNN/6Ox/ac/8AB9H/APEVi+Mv+DR3wX8RVsV8QftJftBa4umz&#10;C5tBqGpW1z9llHSRN8Z2t7jmv10ooA/KX/iFl03/AKOx/ab/APB9F/8AEUf8Qsmm/wDR2P7Tn/g+&#10;j/8AiK/VqigD8pf+IWTTf+jsf2nP/B9H/wDEUf8AELJpv/R2P7Tn/g+j/wDiK/VqigD8pf8AiFk0&#10;3/o7H9pz/wAH0f8A8RR/xCyab/0dj+05/wCD6P8A+Ir9WqKAPyl/4hZNN/6Ox/ac/wDB9H/8RTf+&#10;IWPTf+jsP2mv/B9H/wDEV+rlFAHF/s8fBxf2ffgR4P8AA0es6t4iTwjo9tpC6rqknmXuoiCJY/Om&#10;YY3SPt3Me5JrtKKKACiiigAooooAKKKKACiiigAooooAKKKKACiiigAooooAKKKKACiiigAooooA&#10;KKKKACiiigAooooAKKKKACiiigAooooAKKKKACiiigAooooAKKKKACiigjIoA+U/28P+Crnw/wD2&#10;NtPutHt5l8WfEJlMVp4dsH3yLKR8vnsM+Wue3LHsDXyv/wAELv2gvHX7Qn7Z3xn1bx1qV/capcae&#10;ks9lKWWGxlFzsMUcROIwoXaB6Cvt/wCHv/BOz4W/Dr43eIviRH4eh1Lxh4i1GbU5b+/Pnm2klcsR&#10;Ep4QAnggZ4618Qf8EUh/xsr/AGmf+vy8/wDTpLUx+Kz7BPbTuj9VKKKKoAooooAKKKKACiiigAoo&#10;ooAK+b/+Con7bTfsKfsuXniiwt7e88RalcppWiwz8xfaXVm8yQDqqIjsQMZIAyM5r6Qrn/iD8KvD&#10;fxY0Yaf4m0PS9dsVJZYb22WZUJBBK7gcHBIyOaTA/L74J/8ABMr9oT9ubwDp/wAQviV8ete8KzeI&#10;oF1Cw0+KGW6eGGQBoy0azQxwhlO7YmcAjODkDBf40/Hb/gjB+0x4V8P/ABA8YXHxD+FfiiURrPcO&#10;8gWFXRZGi8wl4ZYt6sYwSjKQOThl/XGKG08N6Oscaw2llYxBVHCRwxoMDrwAAPoAK/Jn9tvxt/w+&#10;N/bv8F/C/wCG6tqXgf4ezyS614ghG62AkeMXEiv0KgRCND/G5JGV5pp+8lEOmp+uFtdLdwJJGdyS&#10;AMp9QelSVDYWaWNrHDGu2OJQij0AqagAooooAKKKKACiiigAooooAKDRRQB+Uvxe+Nvxw/4Knftl&#10;+Kvhb8L/ABJdfD34deC5JIb7U08yBrxY5PLMsjLh5N7hvLiBClRk45YZX7Q37BXx+/4Jo/Du6+KP&#10;gL46ax4ss/DwW41axuYJLcGLcAWMLyyxzIMgkNg4yQCRkfqXrtrpnw48P61rlppNrHPb2j3M/wBm&#10;t1Wa58tGZVJUZY8EDr1r8h/+ChH/AAVH+Lfx0+GK+B/EHwx174NeC/FUiWmo6rrGl3Zkli3KzKhe&#10;NAw4BIQZIyM1F3tEdru7P0w/4J9ftWL+2h+yp4Y8eSWkWn6hqEclvqNtET5cNzC5jk2Z52EruXOS&#10;AwBORXtgORXgX/BND4f+A/hj+xt4P0n4c+ILfxV4dhheT+1ouPttxJIzzMy9UYOxGxgCoAB6V76D&#10;kVpLciLugooopFBRRTGl2igDO8YeMtN8AeFtQ1vWby307S9Lt3uru5ncLHBGgJZiT2AFfi78Vf8A&#10;gpf4+/am/wCCj/wwvtD1DxB4Z+Gd34t07TtGs4pnt49WthfxRzTSgECQyHIIOQq4XqCT9F/tkfFn&#10;Xf8AgqT+1PH+zv8ADe+mh+HfhucXPjvxBbcxSbG5t0YcNggoo53SZOCqE15t/wAFMfhZofwT/wCC&#10;jf7JfhTw3YxabouhyaRbWsEY4VRq45PqxOSSeSST3op6yTfV2CXwu3Y/XSigcCigAooooAKKKKAE&#10;Dc1m+MfFdr4J8KanrF42yz0m1lu52/upGhdj+SmtPPNfPf8AwVQ8X6h4M/YB+J82k2l7falf6O+m&#10;Qw2kLSzH7Sy27EKoJ4SRiSOmCamd7aDjq7H5sfsFfs4/Hb/gpR4U8VeOLX45eJvBtja63JaJC1xc&#10;zpK7KJnCbZVCqokQAeh9q9/sP+CM3x4tr6GZ/wBqLxDMkciuyFbv5gDyP9fXjH/BPTQ/2vD+yTpf&#10;h74ReHNE8G+GftdxfPretYhuNZmkk5ZFcFgqqqJuCANsPJrv9D/4KeftCfsBfF/R/Dn7Svh231Dw&#10;vrT7YdZs4kLKgIDSRvH8smzIJRgGwQcAEE3onp5Eatan6oW0bQ26qxztXGfWpKp6Brtr4l0Oz1Gy&#10;uI7qzvoUuLeeNtyTRuAysp7gggj61czS8igooooAKKKKACiiigAooooAAcivAf8Ago5+2vZfsJfs&#10;16h4va3hv9auZV0/RbGVvkurpwxG/HPlooZ2xgkLjIJFe+Y6V+VP/Bxf4qt7j4pfArw/q1x5Ph1r&#10;u6vtRJBKonm20bMcf3U8z86ndpLuhoq/Bj/gnh+0Z/wUG8E2vxF+Jfxs1rwUviCP7dpemW9vJN5c&#10;TcofJWWKOFGU7gFycYJwSaf+zj8cfjb/AME0/wBuvw98Gfihr95488D+MHih0/UJDJP9mWVzHFcR&#10;u2XQLINskZJUAkjsT17/APBRb9p79piJr/8AZ8+Dax/D+zYw6fqWqLDG2oxp8oKCaRExwOIw2Dxk&#10;kGtz9jv/AIKs33j79pCy+Ff7QHw/s/BfxEZ1tdMvprPyxLK/KxkSAlPMONjoSjEgDk5rRaOxMtj9&#10;E1OVFLTYzlF+lOqRhRRRQAUUUUAFFFFAHx3+3r/wT2+J37VXxks/EXg3406t8O9Lt9KjsX022E5S&#10;WVJJXMp8uVRyJFHTPyDmvB9e/wCCPfxw8L6Ld6jqH7V2u2djYxPPcTy/aljhjUbmZibjAAAJr9Om&#10;Xivze/4Lp/tQ61rV14T/AGdPAckk3ij4iTwNqawt8y27y7IICR0Ejgs3oiDPDVPNbYqPdnz3/wAE&#10;r/B/xg/aR/bPW90v4p+MPEHwz+Heqpc3+rXtzcLbawI2ysCws7f60qThjkJyRnCn9pl+7Xk37FP7&#10;K+i/sb/s76B4H0dY3awiEl/dKuGv7twDLM3flugPRQo7V61mtJPoZxu9QoooqSgooooAK+Yv+Cr/&#10;AO2vffsMfsp3XiTQ4YZ/EmsXkekaSZk3RW80iu5mYfxBEjYgHgttBBBIr6dr5Z/4K9/BvwH8aP2N&#10;dXtfH3ii08GWejzx6jYarON4hu0V1RBGPmk3qzrsUFjnjpWcnoVHVnyD8E/+CV3x6/bC+GWn/Ebx&#10;58fNe8P6p4ktl1KwsUSW8KQyrvj3kTRJFlSpCIp2qQOCMVufsRftU/GL9jn9vy1/Zx+MWvyeMNN1&#10;wBNI1WWVppYGaNngdJG+cxPsMZRvuMeCADnzH9j3/gr38dvh/wDBOLw1ovwtv/itovhKEafYa9Y6&#10;VeughiBWPzTGhGAgXrhsDmtj/gmV4h039u7/AIKK3Xxa+KXi/T7P4jaIXGj+DxbvbNGIo2jXaXGG&#10;EQLt5YJfOWbvWq0mkiN4n6/UUZzRSGFFFFABX5qf8FSP29/ib4i/ai0v9m/4GyS2Pim/EQ1TU7Zg&#10;tykksfnLDG5/1KJDiR5BzhsDGDn9KsfLX5CfFLx1Y/sLf8F/rzxl47WWz8J+LIvMttTkQskMVxZJ&#10;D5v+7HMjI2MkLzjpU7yUWHQ7iL/gip8evB/hv/hJdE/aO1Y+PY08/wCy/wCkx20knBKC6MxY5IAy&#10;0QB74HNezf8ABJb/AIKCeKP2ib/xV8LfilbLZ/FD4du0d3IEEf8AaMKSeU7Mg4EkcmAxX5WDqR3x&#10;9Qa5+0v8PfD/AIA/4Sq88beF4PDfk+eNR/tOE27pjIKsGw2QDgLknHAJr8n/APgnp8drf4zf8F29&#10;e8V6LDcWmjeNTqpt1kjMbTWot98TspA+/wCTG+D0JqoyvLl8iZK0ebzR+z1FFFBQUUUUAFfPX7a3&#10;/BSv4a/sSaBcL4g1Iaj4maLdZ6BYsHvbliMrkf8ALND/AH24x0ycA/QteGXv/BO74W6/+0vrHxY1&#10;rw/Drni7VGgKSX5863tPKhSJTHEflBwgOSDyaAPz5/4Jd/td/EP9qz/grbq2seNpr7TjdeHbsxaG&#10;GeO106EeS0MYjOOQrZLEZYuWPWv10mmW2hZmIVVG4kngCvyu/ZPRY/8Ag4o+Kyqu1Vsr4ADt+6ta&#10;/Q79rvxLN4O/ZU+JerWzslzpfhXVLuJl4KulpKykfiBUuVoJrsKKbk1/XQ/NvxB8bPjN/wAFlP2q&#10;fFHg74Z+MLj4f/CXwc7QzahbM6fa03MiyyFCGleUozJHuVVReeclqP7Qv7Lf7RX/AASP0S3+J3g3&#10;4ual4/8ACmm3Mf8AbNlewyRxqrsqgy27SyK0ZOE3q4cFgeDyPYP+Da3wzb2X7InjLVVRfteoeLJI&#10;ZXx8xSK1t9qk+gMjn/gRr6+/bz8MweLf2K/itp9yqyRTeE9SOG7MttI6n6hlB/CiT9nHTshx9569&#10;2an7Jv7R2l/tYfs8+F/iBpEZgtvEVoJXt2fc1rOrFJYScDJSRWXOBnGeM16QDkV+fn/BuJ4in1j9&#10;hjWLKZmaPSfFd3DAD/CjwW0mP++nY/jX6B1ct9CY3tqfJf7eP/BWfwH+yFZXmh6a6+MPiM2YLTQL&#10;F97RzHhftDLnYoOMr949AOpHzR/wQX+Pfjb49/tQ/G7VvHGqX95q1xBbTTWszMsdnIZpQ0ccZ4QL&#10;tC4HQKBX2t8K/wDgnV8LfhP8ZPEXxCtvD0OoeMPEep3GqzajfHz3gkmkLsIgeIwCewzx1r4g/wCC&#10;EfP7cX7Sn/X63/pfdVEfis+zKlorruj9VCcCvkP9vL/grb4G/ZLtbrw/obR+NviRIzW1roVi3mC3&#10;m6A3DLnYAT9wfO3QAckfXQ5WvDPg7/wTr+FnwT+K/iLx5Y+H4b7xd4k1S61a41K+PnyQyzzNKwiB&#10;4jALkDAzjvRrcPU+MP8AggF8cPGXx3+OPx21jxtq2oahq1ydPnminciO1laS73IiZwgG0DaOAAB2&#10;r9Qy2BX5Xf8ABviM/tKftHf9f1r/AOlV9X6o4z+VVzXSa8g11v3Pjz9vL/grz4J/Zbtbzw34V2eO&#10;PidMTa2mi2J81LWc5ANwy5IAOP3a/M3A4BLDwj/g3x+Nni745/ET45ax4y1i/wBW1W6udPuZRcSH&#10;ZBI7XZcInSMdAAuAAoFfYvwO/wCCdvwr+AHxC1rxhpXh2G78Wa9qFxqVxqt6ftE8Uk0jSMIt3Ea5&#10;bjaM18Q/8G5HPxJ+P3/X7Yf+jb2phq7Pt/kE9rrufoj+1R+0Dp/7Lv7Pnirx9qkLXFr4asWuRArb&#10;WuJCQkcQPOC8jIucHG7ODX5kfs8fs9/tG/8ABX3SLr4jeK/i1ffD/wAF6hcyx6XZWEcjxHy3w3k2&#10;6yRr5asu3e7lyUPXGa/WjxN4S0vxpok2m6xp9nqmn3GPNtrqFZoZMEMNysCDggHnuBUHgzwPo/w5&#10;8MW2i6Dp9rpOk2IIt7S2jEcUIZixCgcDLEn8aEktWB+SH7QHw8/aM/4Iu6jonjTSfiZd/Eb4fzXq&#10;2t3a34kWBmOW8uaB3fy94DYkjckH0z836sfAj4xad8ffg34Z8aaSrx6f4n02HUYUf78QkQNsbHGV&#10;JKn3Ffnd/wAFn/2nR+1X4k0P9mf4Vw/8JT4q1LVop9ae1O+KxaLJSAuMgFcl5G6RhADySB+gf7MX&#10;wXh/Z3/Z98HeCIZvtS+GNJt7BpsYEzogDsB23NuOPeqi3yu/cJbqx2upatb6PYT3V1LHb21tG0ss&#10;sjhUiRRlmYngADJJ9BX5qf8ABTL/AILV2Np4T1zwL8D5pfEOuNbOuq+I7RDJa6PBg+YYWA+eTbxv&#10;+6nYlsY/RH4s/DOx+MHwx8Q+FdSaZdN8SabPpl0Ym2uIpo2jbaex2sea+Sf2wP2Mfhz+yB/wTG+L&#10;em+BfDtrpXmeH5FnuyPMu7r5l+/KfmP06VnLa7KW6Nf/AIIW+I9Q8V/8E6fC99ql9daheSahqKtN&#10;cyGR2AupAPmPPAxXUf8ABVL9tjUP2H/2ZbjXtBsVv/FOs3I0zSEeMyRQSMrM08gHVY1UkA8FioPG&#10;a4v/AIIF/wDKNXwr/wBhLUv/AErkr6+13wtp3ii28nUrGz1CEc+XcwrKueOzAjtWlTUinpuflr8J&#10;v+CUfx//AGtfAtj4++I3x88QeGte16AX9ppyQzXTW8cgDIsmJokh4K/LGpC+xGK1v2Jv2qvjF+x7&#10;+33a/s4/GTXj400/XFA0fVpZGmmiZ42eBlkb52jcI0ZR8lGxggA5+oP2+/23/Gv7JWp6HpfgX4Re&#10;JPiVcapZzXEr6XZ3E0OmbGVUEghjbhstgZXhDXw3/wAE3viJpH7aH/BS+f4l/F7xNZ6L8R9MZoPD&#10;/hJ7V7ZQyRsiqGfjMYZyIz87N83ODRHWVlsOWkbs/YgdKKFOVFFADWkCD5uPevgv/goP/wAFnvDv&#10;wd0y+8HfCVo/HHxGuIpI1ksl+0WejYB3SuVz5jqBkIOOMtgcN943lst3ayRtkLIpU47Zr5e8N/8A&#10;BPT4W/sZfs1+Ov8AhD/D0MeqN4b1BZtUuj595N/o0mf3h+6Dk8LgVnLZsaPHv+Ddv4ga58Sv2Y/H&#10;upeINX1DWr5/F8mZ7ydppObW3YjLE4G4k4Hc1+g+a/OD/g2i/wCTSvHX/Y3v/wCkdtX3x8Xfi5oP&#10;wN+HWr+K/E1/Hpmh6Hbtc3dxJ/Co6ADqzMcKAOSSAOTitJNIiN2eZft8fts6H+w58Cb3xNqCrfa1&#10;df6LomlhsPqV2QdqYHOxfvMewHc4B+GP+CGf7RXxJ+Nv7afxWj+IWv65f3sOlyzT6ddzP5On3H22&#10;NXRISdse35lwBwBjpXY/sX/C7Xv+Co37T8n7RHxI0+a1+H/hud7fwFoFwMxSeW+PtDDowVgST/FJ&#10;x0QA8r/wSAGf+Ct37Tvvfax/6eCamN+az7BLbTuj9VKhvb+LTrWSe4dIYYVLySO21UUckkngADJ/&#10;Cps5rF+Ifgm1+JHgLW/D160i2evWE+nXBjOHEc0bRtg+uGNV0KPz3/4KS/8ABanS/C/hzWfA/wAE&#10;ZpPFHiyS1lF9rdmnm2ehwqp82RGA+eRVDfN9xOpJI216V/wQL8U6l4w/YFt7zVtQvNSu21+/QzXM&#10;plk2jy8DJ5q9+0B+xB8Nf2O/+Cc3xgs/Avh2106aTwjqCz30n728uf3DfflbnHsMCsH/AIN6P+Ue&#10;dr/2MOof+06mO7T7IJdPU+ov2uPip/wpH9mH4geLFk8ubQdAvbyBs/8ALVYW8v8AEvtFfld+wf8A&#10;sM/Hr9t79n218fxftBeKvC9rfXtxa21tNPdXDSpE2wybhKowXDjGP4a+zf8Agux4q1LQ/wDgnn4g&#10;07SbK/vrnxJf2emuLSBpWiiEnnyMwUEqm2Agk8DcAetfLv7J+g/trap+yr4J0H4a6F4d+HvhHRbA&#10;fY31VlivdV3sZGnIZWZQ7OxAYLkMvB6kju2Etj134Sf8Ei/jb4A+K3hnXtS/aS17WtN0XVrW/u9P&#10;dboLfRRSq7wkmYjDqCpyCMHpX6HLwK/ML4F/8FXfi9+yx+0Lpfwx/ae8PwafDrDRx2uuxRqgiV22&#10;pMWjJSWHd95hhl5yOCK/TxX3xhuobkY71XQQ6iiigYUUUUAFUde8RWfhfRrnUNRuIbOxs42mnuJn&#10;CRwooyWZjwABzk1erkfjp8HNL+P/AMIdf8F601wuk+IrRrK68l9knltjO09j2z70ntoB+bn/AAVH&#10;/wCC08HiDwL4g8B/A+S61RvIMeu+K7ZGNvp9uxEZS3Yd2LBTLwBuwpLHK/V//BGrXb3xP/wTf+HF&#10;9qN3c317NFeGSe4kMkkmL64UZY8nAAH4V5j/AMFIf2TPh/8Asnf8Enfifo/gXw7ZaLb/AGfTxNMi&#10;7ri5I1G15kkPzN+JxXon/BE0f8azPhn/ANcr7/0vuaa6hLdW8zov+CmH7c1r+wX+zddeKI7aG/8A&#10;EOoz/wBnaHZyk+XNcspbe4HPlxqpY4xnCjI3ZHxX8JP+Can7Rf7dngaz+IPxM+OWueD7jXoxe6dp&#10;UUEk5gicApmJJYo4ARzsUEgEZAPFN/4OEvGWnt+0v8BND8QTmHwtaSy6jqZ2ll8mS5t0lYqMk4ji&#10;fgA9T612N1/wUR/aq/acgk1r4E/BhbfwHGxFhfaqsMcuoRjIDKJpEVgcdIwwB4yT1UNVfzfysD3t&#10;5HM/spftAfGz/gnn+3jo3wJ+K2t3fjjwl4seKLTNSkLzm3EzFIJ43b5lQygxvGxwpyR0y36ph8rX&#10;56/sT/8ABVS4+Kf7R0Pwt+OvgKz8E/E7cLXTryW08rzpB86wkSDcjP1QqSrEjHJBP6FL/q/wp9EL&#10;qOByKKBRQMKKKKACiiigAooooAKKKKACiiigAooooAKKKKACiiigAooooAKKKKACiiigAooooAKK&#10;KKACiiigAooooAKKKKACiiigAooooAKKKKACiiigAooooAKKKKACiiigAooooAKKKKACiiigAooo&#10;oAKKKKACiiigCOblPwr8sP8Agij/AMpKv2mP+vy8/wDTpLX6ouu5cV8Vf8E8v+CdnjX9lD9rn4ve&#10;PvEGpeHLzSPiBcXEthDYTyvcQiS8eceaHjVR8rD7rNzx71K+K/kwl8PzR9r0UA5oqgCiiigAoooo&#10;AKKKKACiiigAFc/8Tfidofwd8C6p4l8Sahb6Toujwm4urqdtqRIP5k9AByScV0FfHv8AwV0/Yp+K&#10;X7dPw68M+FPAeueHNH0W1u5b3WY9UupoftjqFW3VfLifKrmUkHHJTGcVMm1sVHV6nzb4x+NHxe/4&#10;LaeO7/wl8OvtngH4F2Vx9n1XWZVKT6sg+8jf3s8fuRx/eOMgff37Jf7H/gn9jH4Xw+F/Bempaw8S&#10;Xl5J811qUuOZJX6sfQdFHAAr4G+Fv/BM/wDbY+Cngex8N+FfjJ4K0PQ9NUpb2lre3CRxgkkn/j15&#10;JJJJPJJroV/Yl/b6Vxu+PXhcrnH/ACELjp/4C1ezsjP1P0uBoqpo0FxbaXbx3LeZcRxqJGHRmwMk&#10;fU5q3SKCiiigAooooAKKKKACiiigApk04ghZznCjPAp9HWgDwX9kj/gor8Ov20fF/ifQ/B9xqS6j&#10;4T8s3UF/bG2kdWLKWRSckKy7W9Cy+td3+0x4b8KeK/gJ4ts/G0VlL4VfSrhtR+1AbI4hGSXyejLj&#10;II5BAI5r4y/ax/4I4eKP+Ggrz4t/s9+OE8A+LtSlkub/AE+aR4baeVzukeOSMNtDk5aNkZSxJyOl&#10;cH4q/wCCb37Y37XdvH4f+LXxc0XS/CHmKbuKzfzGuVzk/uYY40kIP/PRx1HWpavGzHtr0H/8Gy2p&#10;axP8MfipZzNM3h+31Szkswx/drcNHKJ9vvsWDI+lfqL90V5h+yV+yp4V/Y1+C2neC/CNvJHYWmZZ&#10;7iYhri/nb780jDALNgDjAAAAwABXp9UyI6IKKKKCgU5FeK/8FCbP4gan+x541s/hfHcyeNtQtY7X&#10;TxbMFmUSSokxQkgKwiaQg9QeRzXtQGBQRkVMldWGj8df2PvCP7Z37EXw2m8N+C/gx4f8m8umvLy8&#10;vLbzbu9kPAMjicZCjAUAAD6kk+L/ALcXxZ/aJ8X/ALZnwl1b4keD9J0X4gaXPZnwzp9vBsivXW+D&#10;RBx5jZ3T4X7w49OtfvgBg18Vft6f8E6vGv7UP7b3wd+JWg6l4dtdD+H1xZTahBe3EqXMwhv1uG8p&#10;VjZT8gwMsvPHA5qvtL1+4XRnrP8AwT9+JHxs+JHw71q6+OHhnTfC+vW+peVYW9nF5ay23lId5G9+&#10;d5cdR06V79SbaWgAooooAKKKKAADFeX/ALWf7V3hX9jX4Ut4y8YjUv7HW6SyzZWxuHEjq5TIHRTt&#10;xk8AketeoVxP7QPwJ8O/tK/CLXPBPiq0+2aHrkBhnRTtkQ53LIjfwurBWU9iKmV+gId8BfjXoP7R&#10;Xwj0Hxt4buDcaP4itVurcnh0zwUcdnVgVI7EGviH/g5B1/RbX9jfw7pt41u2uXniaGbToyQZQiQz&#10;CZx32hXVSfVlrhvDH/BLj9qz9i+8vtL+B3xa0m68I3czSQ2t+/kvET/E0EkckQbAALo2WIzgA4HU&#10;fA//AII0+Pvi58cNN+Iv7TPj6HxtdaU6S2uh2sjzQEg7gkrsqqsYbOYo0w3GWxkFtJsI6I+wP+Cf&#10;Og6n4Z/Yf+E9hrCyJqVt4WsFmST78f7hSFI9QpAx2xXsdMht0t4lRFCqg2qBwAPSn05au5MVZWCi&#10;iigoKKKKACiiigAooooACM1+Uf8Awcy/DieW2+E/i7y5H060nvNJupF/5ZtJ5MsYz6kRy4/3a/Vy&#10;vOv2o/2aPC/7W/wZ1bwR4stWuNL1NQVljIE1nKpyk0bfwup5HYjIOQSKmQ0avwL1Lw/qvwa8K3Hh&#10;Q2v/AAjc2lWx0z7PxEtv5a+WFA7BcDHavzN/4OBktNT/AGoPgJa+GxG3j5p5EHkY+0BGubb7JnHP&#10;Evnbf+BEVteGv+CbH7YH7IUU/h34P/F7R9Q8Gs7Naw3j+U9spOf9TLHIiE9/LbBwenFenfsS/wDB&#10;IXxB4E/aAT4w/HDxkvxA+IFu3m2UUbvNbWUvIErSSAGR0HCKFVU6/McFa3kpfP8A4BO0bH3xF/q1&#10;+lOoAwKKBhRRRQAUUUUAFFFFAEc0wghZ2YKqjLEnoK/Jv/glvprftx/8FZPiv8bNUDXmm+FZJRpB&#10;f5hE0rNb2mO3y2sUn/AiDX6ifFnQ9T8T/DDxFpuizQW+rajplza2UkzFYo53idY2YgEhQxBJAJwD&#10;wa+Y/wDgj/8A8E/PEn/BP/4U+KtL8XX2hahrPiHVkuhLpcskkQgSFERWMiIdwcynGCMEc0o25m30&#10;WgS2sfX+yloBzRTAKKKKACiiigBu7ivyp/4OO9WuLjx/8ENF1a4uLfwXd3V3NfFSdjOJLdGY/wC0&#10;kTsR3+dvWv1Y6ivFv24/2JPCn7dnwam8J+JfOtZoZPtOm6lAoafTbjGA6g8MpGQynAYE8g4ImXQa&#10;PRvhj4V0DwT8PdH0rwva2Nl4dtLONNPhswBAsG0bNmOMEYOe+c8k5r8sf+C5Gl6T8LP27vgn4n8C&#10;xw2fxHvblZ7tbIBZrgx3MK2ryBfvMxaZMnllXByABXT+Ev2Af23v2Z9I/wCEX+H3xb0HVPCsAMdm&#10;bi5wbePGMLHPE5hPPRGI969L/Ys/4I46z4G+PcXxd+OHjRfiF48tZVuLKFGkmtbWYAhZXkkAaRky&#10;NihVVCM8nG2t5J/MnaLR99wMWUH1FSHNAooGFFFFABXyl+2Y37PP7VfxY0n4E/EiSG48bXWZtLjR&#10;WhurJni83Mc+MLvRfunKsVxgkDH1bXx1/wAFLv8Aglr/AMNp69ofjbwf4i/4Qv4meF0WOz1EhhFd&#10;orl40dk+dGRiSsihiNxBByCJ6oDhvAX/AAb1/A/wD4nXWNW1DxJr1hZuZxY3t2sVvtB3YkZFDMuO&#10;uCvA/CvFf+Cbken/ALR3/BaT4k+PPDFpBB4N8G6fNY6a1rGI7eOJEisLZUCgAK8UcrKB2Wug8Q/s&#10;Hfty/HLQj4M8ZfF7QbHwrIvkXVxBdkyXMXQg+VEskmQM4kZQehINfav7B/7CnhX9gj4P/wDCMeHZ&#10;JdQv72QXOq6rcIEm1KfGN2BnYijIVATtHckljXXmE9Y2Pc6KKKBhRRRQAUEZooPSgD8qv2Uv+Viv&#10;4rf9ed9/6Kta/SP9oHwQ3xP+BPjTw1H/AKzxDoV7pif700Dxj/0IV8s/BP8A4J0+Nvhx/wAFWvG3&#10;xyvdS8OSeFfElvcxW1rDPMb+MyJCq70MYTrGxOHPUV9rbanlvBR8g2k3/WyPzP8A+DbP4kW9v8Gf&#10;iJ8P7qRbfXNC8QDUmtZDtlWOWGOFjt6/LJAQfQsPWvrT/gpx8WLD4QfsH/FDUr64jt2utAudMtQT&#10;zLcXMbQRoB3O5849AT2r5r/a2/4I9eM4/wBoq9+L37PXjS38D+KdSlkuL/TppHt4JZn5keORAwAl&#10;PLRupXcSdwzgcVd/8Emv2kf2zvGOlf8ADQ3xTsW8J6TMJDp+my+ZLNgDPlxpGkKMwyvmHcwH8Jof&#10;vLX0COjPX/8Ag3w+HV14F/4J+wahdRND/wAJTrt5qcIYYJiAjt1P4tAxHqK+6Kxfh58P9K+F3gbS&#10;fDmh2cWn6PolrHZWdtF92GJF2qo78AdTyetbVXLVkx21Gv8Adb9K/K3/AIIRf8nxftKf9frf+l91&#10;X6pPytfFP/BNP/gnZ40/Y8/aN+Lni7xLqXh2807x9cNLYR6fPLJNCDdTS/vQ8agHbIo+UtyDUfav&#10;5MqXw/NH2xTZPuGnU2UEpxVAflf/AMG+PP7Sn7R3/X9a/wDpVfV+qBOK+Kv+CWn/AATs8bfsT/Fz&#10;4sa94o1Lw3fWnjq5hmsE02eWSSIJNcufNDxoAdsy/dLcg+nP2t1pdF6IOrfmMlG1Pwr8sP8Ag3G5&#10;+JPx+/6/bD/0be1+p86lojt618Wf8Env+CdfjX9hTxb8T77xXqXhvUIfGlxbS2Q0ueWRoxG9wzCT&#10;zI0wf3y4xnofTkj8V/IUtkvM+z7/AFKHS7Ga6uJY4Le3RpZZJG2rGijJYk8AAA5Nfml+0f8A8FBf&#10;iN/wUC+K+ofB39meOa30mImHXPGfMaxRk7XMT/8ALNewYfO38OOtfXf/AAUX+Bnj79pX9lnWvBHw&#10;71TSdE1jxBLFb3d1qE8kKCzB3SorRo7bn2qmMYKs3NfCXwK/4JIftgfsz+HLjSfAvxU8B+G7C8nN&#10;zPHaXlwvnSYC7mJtck4AAyeBSjq3cctFofbP7AH/AATf8F/sH+Dn/s2Max4v1NMarr9yubi4OcmO&#10;P+5EG/hHLEAtk4x9F9T/ADr80v8AhiT9vr/ovXhf/wAGFx/8i196fs0eFfGHgn4FeGtK8favb694&#10;wsbNYtVv4XZ47ubJy4LKp545Kj6VW+oHeV88/wDBV3n/AIJ1/Fz20GT/ANCWvoYnFeU/ttfBTVf2&#10;kP2VPHPgbQ5rG31XxNpj2VtLeOyQRuWU5cqrNjjsDUz1TKjo7ng//BAv/lGt4V/7CWpf+lclevft&#10;o/t9eB/2EdE0O/8AGw1fyfEM0sFn9itDOC8ewuGOQF+VwRnrtb0rM/4Jj/sseIP2MP2RNF8BeJ7v&#10;Sb3VtOvLueSXTZXktyss7SLguiNnDAH5etdL+2f+x14W/bf+Cd54L8UCaGGSQXNlfQAfaNOuVBCy&#10;pnjjcQVP3lJHHWql3Ijtqem+Htfs/FWh2WpafPHeafqECXNvPGd0c0bqGVge4IIP41+S3/BwXpmk&#10;+Ev2rvg/rXhER2vxIuC01w1n8txJ5c8P2KRgOd/meaFY8kKB0Ax2PhT/AIJ9/tsfswaMfCfw3+Lm&#10;hal4Rh3LZG5mCPbR9gEmifyep+WN2HvXpP7Gn/BGrVvBvx1h+LXxw8Zj4iePbWYXNnCjSS2trMvC&#10;yvJIA0jJ/Cu1VUgHnjCt7yfYf2WffVg8j2ULSKFkaNS4HY45qY5pBg0tMAHIrif2kOP2e/Hn/YvX&#10;/wD6TSV21c38W/C1147+FvibRLNoUutY0q5sYWlJEavLEyKWIBIALAnAPAqZq8Whrc+BP+DaM4/Z&#10;L8df9je//pHbVof8FzfgH8av2mD4H8N/DvQb7XvCNt5t/rFpBIscc9yrqIhJ8wJAUuQOmST1xj1r&#10;/gkN+wr4s/YG+BviTw14v1DQdQvtY11tTifSppJIljMEMeGMkaENmNuACMY5r60x7VUkm/uFG6Py&#10;+8JfHb9vLwF4U0/Q9H+Cng/T9J0m3S1tLWCx2xwRIoVVUfaOgAAr5P8A2Ivix+0V4T/bT+LWq/Dj&#10;wdpOsfETUp74+J9PuIN0Ni7XxaYIPMXG2f5fvHj161++ASvin9g//gnV40/Zi/bm+MPxM17UfDd1&#10;ofxAub+bT4bK4le6hE9+bhPMVo1UfJwdrNzx70J+/wDJky0jZd0fWvwl1XXNY+Fvhu78TWsVj4ju&#10;tLtptUtoxtW3umiUzIBk8K5YdT06mujpCmRS0FI8P/4KS8fsDfGAf9SpqH/ohq8H/wCDej/lHna/&#10;9jDqH846+oP2tvhPqPx5/Zj8eeDNJms4NT8UaHdabaS3TMsKSSxFFLlQTtyckgE47GvMv+CWP7I3&#10;iT9iL9leHwP4qvNHvtWj1S6vjLpkryQbJdu0ZdEbPynPy1PVvyQS1S9f0Os/bO/bm8E/sK+ENL1r&#10;xsNW+y6xcNaWv2K1M+6VVDbWOcLlckZ67TXp/gPxppvxJ8G6T4g0e4ju9M1u0jvbWdDlZIpFDKfy&#10;YfjXC/th/sl+F/20/glf+B/FUUgs7lluLa6hwLiwuEyEmjJ4yMsCDwQxByCa+CfCH/BOn9s79kqw&#10;bw18LPi1oOoeEI2c2cdzJsNuvGMQzxyCLOekbkcHnpTj1QFX/g5e1TSdU0T4UaHAIbjxU99dywRR&#10;gNOts6xpjHXDyBAOxKH0Nfpl8KNNvtE+GHhyz1Nt+pWul20N0xOS0qxKHP4sDXw5+yJ/wRw8QaX8&#10;e7b4sfH7xsvxE8aWMqz2NnG0k1rbSp9yR5JAC5TqqBFVSAee36CBQKa0jYW7uLRRRQMKKKKACiii&#10;gD5V/wCC1/8AyjH+KP8A1wsP/Tja03/giZ/yjL+Gf/XG9/8AS+5rvv8Agob+zvrf7Wf7H3jL4f8A&#10;h2602z1fxFHbJbzX7ulvGY7qGY7yis3KxkDCnnHaj/gnf+zrrf7Jf7H3g/wB4iutNvNY8PpcpcS2&#10;Ds9vIZLqaVdhdVb7sgzlRzmiPX5Cl0+Z8B/8HLPw6kXxh8JfF80M0mk7LvSLt0/gIeKZFz6splx/&#10;uGv1I+GGoaHqnw70K48Mtat4dmsYH0z7NgQi22DyggHGAuAB2rlP2sP2WfCv7YvwV1LwT4ugkk0+&#10;+xJFPCQs9jMv3JoycgMp9eCCQQQSK+A/DP8AwTg/bJ/ZMsZvDPwn+L2i6l4O3t9kjupPKe2U8/6m&#10;aORYyc/8s3I69M1MdLocujMb/gudFZ6j+3t+z5b+Gtv/AAnjXEKyeR/rlU30JtN2PSTzyPTJ7V+r&#10;yfdr4R/YW/4JD6x8J/ju3xg+M/jFfiD8RlZpLQIzzW1i5Ur5pkkAaRwpIUbVVOo3HBX7wA4WnHSP&#10;L6k7yuOHFFFFMoKKKKACiiigAooooAKKKKACiiigAooooAKKKKACiiigAooooAKKKKACiiigAooo&#10;oAKKKKACiiigAooooAKKKKACiiigAooooAKKKKACiiigAooooAKKKKACiiigAooooAKKKKACiiig&#10;AooooAKKKKACiiigAo20UUAFFFFABRRRQAUUUUAFFFFABRRRQAUFc0UUABGaKKKADFFFFABRRRQA&#10;UUUUAFFFFABRRRQAUUUUAJsFAUAUtFACBAKWiigAooooACM0UUUAG3ikCgUtFABRRRQAUUUUAFFF&#10;FABSFAaWigBCoNKFxRRQAUUUUAFFFFABRRRQAUUUUAFFFFACBcUu3ignAr4z/wCCg3/Bdz9nv/gn&#10;Jqk2i+MPFTat4vhXLaBo0f2u8iPUCXHyxk/7RB9qTdgtc+y9g9KMLX44Wn/B5V8IY9ShbUvhD8V9&#10;L0OaTauqyxQNCynO1wA+TuHIAr9Ev2Ef+ClXwh/4KPeA5Ne+F/im31j7Lt+3afKphvtOLdPNhb5l&#10;B7HkH1qrAe/UV8j/APBVb/gsD4C/4JJeHvBmpePNH8Q6xD42urq1s10qNGaJoFjZi+5hwfNGMehr&#10;6w06+XUbCG4UYWeNZAPQEA/1pLVXAsUUUUAFFGaKACiiigBCoNJsX0p1FABRRRQAUUZozQAUUUUA&#10;AGKNtFFACBQKNo9KWigAAxRRRQAUUZooAKCoNGaM0AIFAo2jNLRQAUUUUAFFFFABRRRQAmwUtFFA&#10;BtxRt4oooAMcUUUUAFJsHpS0UAFFFFACBQKWiigApNgx0paKAE2DPSloooAKNuKKKACjbiiigBNg&#10;9KUjNFFACbRQFApaKAADFFFFABRt4oooANtFFFAARmk2ilooAKCM0UUAJtFG0UtFABtoxRRQAbaM&#10;c0UUAFFFFABRRRQAUUUUABXNAXFFFACbB6UFQe1LRQAm0Glx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jn/guv8At+33&#10;/BOH/gnF4y8eaI0cfi3UGi0Hw6z8rFe3OVEuOhMUayygHIJiAPBr4f8A+DbP/gjX4P8AFP7P2l/t&#10;MfGjSk8ffEb4lTzavpX9tp9qTS7XzXVJ9r5DzzFTJ5jZwjoAB8xPUf8AB55oN9qX/BM/wTeW6yNZ&#10;6X8QLR7vaOAHsr1EJ9txA+pFfdH/AAR11/T/ABH/AMEr/wBnq60142tV8A6TB8mPlkjtY45B9RIr&#10;A++aKe0n1ul+AT05V6v8bHsviT4CeCfF/hy40jUvCPhu9025jMMtrNpkLRSIRgqV29McV+TY/wCC&#10;C3xa/Ys/4LLeHPjD+y23h/QPhPqBiufEWkahqptreCJ5GF7YRxKru8boBJF8u2N2AyAor9lN1ZWr&#10;+OdF8O65Y6ZfatptnqWqCRrK0nuUjmuxHjeY0JDPt3LnaDjcM9aI6ST6h0sfh3/we8Lj4T/s9r/1&#10;GNYH/kG0r3r9pX/g6x+Dv7Pfi1vCfgXwV41+MlzoapbajqWhIkOlwSKuHRJ23GUqRyVQJ6MSCK8F&#10;/wCD3o7/AIUfs+/7Wsax/wCibSv1m/YS/Yi+H/7Fv7MfhjwT4P8ADuk2NtZ6XBFfXC2yedqk3ljz&#10;JpnxmRnYsfmOBnAwOKIX9m/UUrXXozxH/glj/wAF6vg5/wAFVNcvfDfhmPXPCPjzTbc3dx4d1yNF&#10;nlhUgPJBJGzLKqkgH7rDuoGCeq/4Ka/8FffA/wDwS38S/C/TfGXh/wAR6wfilqM+n2c+mtAI9PMT&#10;26tJOZXT5f8ASFOVzwre2fyw+KHwz0T9mL/g8b+HNt4I0+28P2PiRIr27s7OMQ2++60q6jnwi4A3&#10;ld5AGNzE1v8A/B7TZHU7L9mm3X5WuL/XIg3puGnj+tLR8rXV2H9pryv+B9CeLv8Ag7L+FNr+0Yvg&#10;3wn8LviZ498Nvqq6PF4m0iGLyL64aTygbaJ2HmoXwFLOhYHIGMZ+xv8Agon/AMFafg5/wTB8BWWr&#10;fE7XJodU1ZWbTNB06IXOqajjG4xx7gAoPV3ZUB43ZIB9K/Zz/ZS8E/s5/ALwn4B0Hw3o9vonheyt&#10;ooIhZoQ00Kri4ORzKXXfvPzbuc5r8Pv2cvhPpX/BW7/g6T+NB+KUK+IPC3wdk1KOw0e6+e1ddMu4&#10;dPt4inQx+Y7zMvRm69TTteXIvN38kTGWntHt283se86f/wAHlHw7TW0m1T4C/FrTfC8j8aqGt5HC&#10;dmMRKp7kCU/U1+m/7FP7d3wx/wCCgvwdt/HHwt8TW/iDR5H8m4j2mK60+bAJhnibDRuBzgjkEEZB&#10;BrtPF/wI8F+Ovh3N4R1fwp4e1DwzcQm3fS5tPia1EeCCojxhep6YxnIr8Lf+CTnhZv8Agmr/AMHP&#10;vxS/Z58JXNwvw/8AFVrdiKwaUskKCxTVbY4/vRKXhDddrGiNnLl8vyHK6Vz9Ifjl/wAF5PhD+zZ+&#10;314k+A/ji11rw7ceFNCPiDUfE90YRpMcP2RboIAHMzSMrKiqEJZyAM5FfKXiv/g8g+FOgeMj9l+D&#10;PxYvvBKy+UPELRwW5lXJAkSBmwVPBAaRWweQDxXzF+3t+zboX7XP/B394f8AAPii2W+8PawdLutQ&#10;tHPyXcVpoYvDE3+y/wBnCkdwxFftl+2x+zl4H8Y/sF/EnwZeeFdDPhpfCuorDYx2UaQ2pW1kZHiU&#10;DCMjAMrDBBGanmtDnZVry5V5fieB/Hf/AIOLv2cfgz+y74O+JtrrmqeMP+FgQvLoHh3RLUS6xdGM&#10;7JVkiZgIfLkBRi7AZHG7jPhf7Lf/AAdw/Bv4z/GvS/BPjzwD42+Ek2uXEdrZ6lqrxXNikjkKvnsN&#10;jxKzEDdsZR1YqMkfOn/BmJ+yj4M8a/D74ofFTXNFsdb8UaPrNvoOkz3sIn/suEQieUwhshWd5Eyw&#10;GcJweTnsf+D1L4PeG7T9mH4T+N4dHsLfxQnit9KbUYoVSeW2ks5ZDG7AZZQ8KFc52846mqlaMlfa&#10;6+VxRvLRef4H7UeNPHej/DrwbqHiLXdTs9J0TSbZ7u9vrqURW9rCg3NI7nACgAnJNflL8dv+Dvv4&#10;L+CvG95ovw4+HfxE+LUenymObU9OhSzspQM5aIvulYZxy0ag8kEjGfMv+Dmz9qbxF4M/4Ip/APwz&#10;aX9xE/xVj0o61KrENd28GnJcPGx9HmeJj67O9fo7/wAEov8Agnx8P/2Ef2PfA+h+GfD+lx6zc6La&#10;3Otat5Ctd6pdyxq8rvIRuK72IVc4CgDHehbt+dhc2ifV6ni//BOz/g5K+A/7f/xHtfAskPiD4Z/E&#10;C9YR2ujeJYkjW/lwMxwToxVnznCOEZhyFPOPsr9pj9p/wP8AsffBPWviF8Q9etvDvhPQYvNububJ&#10;yWOERFALO7sQqooJJOAK/IP/AIO6f2GfBvgP9n7wj+0L4N0u08K/EDw/4ntdPvL7TIxavfRSrK8c&#10;jbMZlimiQq/3sM2ScDHff8Fdfgv8Uv8AgrT/AMG9nwc8UeDrK817xh9k0Lxxq+kWg/fawDp0sdys&#10;S/xMslwZVQZJCEAFsCpck43WlnZ/MpL3lfqr/cZfiX/g8e+Hba658LfAf4teJfDsbY/tNjBamQBi&#10;Cyxr5gxjBG51Jzggda+1P+CZP/Ba/wCC/wDwVVi1Kx8B3mraP4t0SIXGoeG9ctlt9QgiztMqbXdJ&#10;Iw3ylkY7SV3BdwB/Lf8AYd/4On/Bf7Jfwm8O/CX4q/s+33hCTwvZQ6VfHR7ZLfd5cYRnls5lVvMb&#10;GWBbkk19kf8ABLK//YR/at/bZ1z44fAfUZNL+MGo20kl/oMsj6aYoXi8qVkssCNlbhnMZYBwGOOM&#10;6WS9O5L27H2h+3Z/wUO+FX/BOP4Qt4y+KfiSPRbGV2isbSNDPfapKBnyoIV+Z25GTwFByxAyR+al&#10;z/weW/DttYaez+AvxauvCquf+JqXt0kMf9/yslPw83p6dK8U/by8FW//AAVF/wCDrTwt8E/HEs15&#10;8Pfh7aQxtpm8rHNHFpn9qTKR/wBNpXSN2HJQAdhX7saP8D/B2hfD1fCdr4U8O2/hmOH7ONKTT4hZ&#10;mPGNpi27SOB1HOKmPw8z67DlZOx5F/wTz/4Kj/B//gp18N5vEHwv8QNdT6eVGp6PfR/Z9T0pm+6J&#10;osnAPZ1LIcHDHtwX7Y3/AAWm+G/7Ef7cfgH4H+MtL1uDUPHmmLq6+IBJbx6TpNvvuFZ7hnkVxtFs&#10;7EhSMEc9cfltqfwpsf8Agkv/AMHWvgHw/wDDNG0bwT8XorUXWi27EW8cGo+dBJCFz9xLqATKP4cA&#10;DgVW/wCDmr4O2f7Qv/Beb9mTwHqTSJp/jLSdE0W7KNtbybjW7qKTB7HazUR96UeXaTsG10+iv+R9&#10;NfGH/g8K+EfgvxpdQeEfhT8TPHXhOxmMU3iSFI7G1lVTgyQpJlnXGSPMMRPHAzmvox/+DjT9mgfs&#10;Q2XxwTxJqUmn6hePpUHhtLVW8QS6giq7Wgtg+N4VkJff5eHU78EV9Z6L+y/8PfDPwXPw9sfBnhy3&#10;8FtZ/YW0dLCMWrxFdpDJjDZAGSck9c5r8BP+DUH9jLwL8UP29vjtq3iLR7XXI/hMyWvh+0v4xcQW&#10;slxdXEZn2NlTIsdqqhiP4ieoGCOr5fncHtzfgfXHw2/4PEvhFqvxQstF8dfCn4k/DvRtSnEUOs3g&#10;iuEhQtgSTRLtdVHBby/MIyeDjn9b9A8X6b4n8KWmuWN9a3ej39ql7b3kUgaGaB0DrIrdCpUgg9MV&#10;+X3/AAd0/Bvwzr//AASj1DxRc6Lp58Q+F/EGmf2dfiBRcWySTGJ0DgZ2MrnK9MgHtXlf7Sf7VPiT&#10;4C/8Gh3gDWNIvri21zxP4S0jwpHdq5WSGCaXyZNpHIJto5EB7bqXMuRtLVNL7x2d15p/gev/ALXX&#10;/B198CfgD8TtQ8H+A/DnjH4y61pMrQ3c/h+ONNNjZThlWdiTIRzykbJkY3dcbH7Df/B0l8Cf2tvi&#10;np/gXxTo/in4O+LNWlENhF4lRPsN5Kxwka3CkbXbgASogLEAEkjP5g/8Eef+C5PwJ/4Jg/sy6Toc&#10;f7PfiTxJ4/uvMuNc8UxSQebfyO7FVjZoyyRLGVUKDg4JPJrA/wCC0n/BZf4L/wDBUv4Fx2ej/APx&#10;J4R+JmlX0N3pfiZmi8xI94E0Mvlxqzo6EkAn5WCkd8v4dHqLfyP6kVYMOOaWvlH/AIIjfHvXP2lv&#10;+CV3wX8XeJpbi48QXWhfYb+afPm3ElpNJaGR887nEAYk9STX1dmiUbSsTF3VwooooK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F/4KVf&#10;sTaX/wAFDP2KPHnwn1SRbVvEtif7Pu2XIsb6JhLbTeuFlRcgdVLDvX4xf8ElP+Cw+vf8EPLy/wD2&#10;W/2qfDPiDQ9F8O6hO+ga3FbtMthFJIXePH/LW2aRmkR0ztMrAjGMf0L44rzb9oT9kH4Y/tX6Cumf&#10;EjwL4Z8ZWcf3E1WwjuDH1+6WGR+BqdU9NuoPVWZ8pePf+DlX9jvwT4EbW1+LFhrDBA66fp1rLNeM&#10;SpIXy9vB4wfQmvy98I2fxD/4Ogv+CsHhjx3P4c1jwv8As7/C+WNIzc7kVrSObzXiDjhrq6dQrBCd&#10;iKOflBP60aB/wb3/ALH/AIe8QR6lD8DvCUs0TmRY7hHmhyf+mbMV47DHHFfWXw/+Gmg/Cfwta6H4&#10;Z0XS9B0exUJb2dhbrBDEo4wFUAVUdHfsEr2sj8Q/+D3VNnwn/Z5XpjWNYH/kG0r9xfCnHhTTv+vS&#10;P/0AV55+0/8AsQfCn9tGx0e2+KfgTw944t9Bkkl0+PVbZZ1s3kCB2QHoWCLn6CvUra0W1gjjjXbH&#10;GoVVHRQOKI6Rt53Jkrteh+Dv7Zpz/wAHk3wZ/wCvHTv/AE33lWv+D1NcXP7Lv/YV1n+enV+wXiT9&#10;hf4TeMP2j9N+L2p+AvDt58TNHVEsvEctqGv7ZUVkULJ14V2H0Y1J+0x+w98KP2yDoTfFDwJ4e8bH&#10;wy8sul/2paib7C0uzzCmehby0z/uiiPu8vlqV1b8kvwPT7Pm3T/cFfz5ftU654k/4N/v+DgXxJ8e&#10;tU8O6lq3wZ+NjXT3t5ZxFtq3rRz3MeennRXcQlCE/NGcDknH9CccflqFx0AFcz8Wvgx4X+PHgy68&#10;O+MvD2j+JdDvRiay1G1S4hf/AICwPP0pfa5l5/iEbcvK/wCrHxJ44/4ObP2QfCfwlm8T2/xKj1i4&#10;WAyRaLZ2cralI5B2xmMgbSSMZJAGa+Hf+Dff4W+PP+Civ/BXH4pftueK9AuvD/hW5F1b6B56EC4m&#10;mjS2jjiJHzrDZx7GccFmHqcfo9oP/BAL9kPw14uXWrX4HeDvtccvnJHLAZLdWyCMRMSgwRwAMDtX&#10;1r4X8I6b4I0C10rR9PstL02yQRwWtrCsUMKjoFVQAKcbJ38rA9VY/Cz4kH/jtt8I/wDXgv8A6ilz&#10;X7SftXHH7LvxI/7FfUv/AEklrGvv2F/hPqP7Ttv8Z5vAfh2T4pWq7IvErWq/2gi/ZzbYEnXHksyf&#10;QmvS/EXh618VaDeaZqFvHeWOoW72txBIMpNG6lXUj0Kkgj0NTKP7vk8hp+/zen4H4y/8GT3/ACZR&#10;8Xf+x2T/ANIIKuf8HrQ3fsE/Cv8A7H0f+m+6/wAK/U/9mb9jX4Y/sa+HNR0f4W+CdB8D6Xq10L27&#10;ttKthBHcTbAm9gP4tqgfQCn/ALTX7Hvw0/bJ8KafofxQ8F6F430nS7v7da2mq2wnjhn2MnmKD0ba&#10;zDPoxpy1d/T8LCp+6/v/ABPzR/4Le/sA+Iv24v8Aghf8I77wbp82reLPhjoukeIILGFN819anTUj&#10;uY417uFKyADr5JA5IFWv+CVP/BzT8DvE/wCzB4X8L/GjxN/wrv4ieDtMh0jVf7UgkW3v3gURefG4&#10;Bwz7AWQ4KtuHIwa/V7w34UsfCPhnT9H021hstN0u2js7W3iG2OCGNQiIo7KFAAHoK+cP2gv+CMf7&#10;Mn7UPi+TX/Gnwe8I6lrU7b5r6K1+yzXB9XaMru696d9X2buSo+6u6Vj8e/8AguZ/wVCtf+C3fizw&#10;H+zH+zLpuq+MrabX4tT1PVktXjguZUR4olXIysEYlkkeRsD5Ux3z9+f8FRPip8cP+CPP/BKf4ZN8&#10;B9K8P+Irf4Z6dp3hzxHJf6dLdvBZwWyRC9VEdPl8yLDls484NwAa+yf2YP2DPhD+xhpEln8Mfh74&#10;Z8HxzALNLYWaJNPgAfPJy7Z6nJr1XU9Ht9b02a0vLeG6tblDHLBMgeORTwQynIIPoaHblsu92XvJ&#10;N9rH5aeF/wDgt7+wF+378EdLvvjNH8PYdYa1Vb7RvGPh+K6msJ2X94sLvG+QGzh0IPQ8Gvzr/ZG8&#10;AfDT9o3/AIOQvhzrn7GXhvV9B+FvhCe31LX7uJZo7KIRrN9tZN5LRwzRssKoT8zM2AFOB+03xE/4&#10;IGfsj/FDxNNrGqfBPwit9cEtK1pC1qsjEklisbAEknrjNe/fs8/slfDf9k3ws2i/DfwT4d8G6azb&#10;nh0qyS3Eh/2ioy34042T5upEr2sj8VP+C3Xgjxt/wSq/4LaeAf21dB8O3niDwHrIt4fEJtlOLeVb&#10;U6fcwueiGS1KNGzcFxj+Gvu/Rv8Ag5o/Y91P4SL4ol+JkdpN9n859HmsZRqSMACUEW05YZxwccGv&#10;urxp4D0f4j+GLzRfEGl6frOk6hGYbmzvYFmhnQ8EMrDBr5Nvf+Df/wDZCv8Axc2tP8DfBouml81o&#10;lgK2xbH/ADyB2Y74x15PNTHblZb1dz8u/wDgn2/i7/guf/wX/h/adi8N6lofwh+FQQ6bNexkb1to&#10;pEtIA33WmaeVrhgM7RkE5wT03/BeHn/g5j/Yz9m8Nf8Ap/uK/cf4cfCvw78HvCVroHhXQ9L8P6LY&#10;oEt7Owt0ghiAGOFUAVw3xW/YY+Evxx+Nfhv4jeLPAXh3XvHXg/yToutXdqJLvTfJmM0XlP1XZIzM&#10;PQnNONlKNtlqQ7tPu1Y9Wf7jfSvwd/4NAjj9sT9sT/sIWH/pbqdfvIy5XbXk37O37DPwn/ZM8ReI&#10;tW+G/gPw74P1LxcyPrFxptqsL6gUaRlMhH3iGlkPPdzRHSVypfDbzR8Vf8HaXP8AwRn8Yf8AYd0f&#10;/wBK1rzfSf2JNU/b/wD+DUvwB8P/AA+nm+Jx4OstY0WIn/j4urW4Myw88ZkRZIxngNID2r9QPj/+&#10;zh4I/an+G9x4P+InhnSfF3hi8miuJtO1GETW8jxtuRip7qwBFanwq+Evh34HfDrSPCPhHR7HQfDO&#10;gwC10/TrOMRwWcQ5CIo6KPT3qeXRru0/uHfVPsfif/wQl/4L8fDP9mb9mjSf2f8A9oh7r4d+LPhm&#10;ZdKtb7UrNxDPbLIxSKXjdFLFuCYYcqqkHrj07/go3/wdH+B/BsOjeEP2W7Sx+L3xK1zUIooz/Z80&#10;unQxH7yqFKvLK33QqnC8knjB/QL9p/8A4JV/s/ftkaz/AGn8RvhZ4V8Ras3XUJLQR3bYOeZUwxyR&#10;68jik/Zf/wCCVX7Pv7Gut/2p8OfhX4T8O6vjaNRjtBJeAZzgSvlh+B9qp+87yFaytE9H/Zq1bxl4&#10;k+AnhPUPiDpWm6H42vtNiudZ07T2ZrawuHXc0Ks3J2Z2k9yDXfKMCk24GBwKW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QItABQABgAIAAAA&#10;IQCKFT+YDAEAABUCAAATAAAAAAAAAAAAAAAAAAAAAABbQ29udGVudF9UeXBlc10ueG1sUEsBAi0A&#10;FAAGAAgAAAAhADj9If/WAAAAlAEAAAsAAAAAAAAAAAAAAAAAPQEAAF9yZWxzLy5yZWxzUEsBAi0A&#10;FAAGAAgAAAAhAE3+5kCxBAAAlA4AAA4AAAAAAAAAAAAAAAAAPAIAAGRycy9lMm9Eb2MueG1sUEsB&#10;Ai0AFAAGAAgAAAAhABmUu8nDAAAApwEAABkAAAAAAAAAAAAAAAAAGQcAAGRycy9fcmVscy9lMm9E&#10;b2MueG1sLnJlbHNQSwECLQAUAAYACAAAACEAks3vqt0AAAAHAQAADwAAAAAAAAAAAAAAAAATCAAA&#10;ZHJzL2Rvd25yZXYueG1sUEsBAi0ACgAAAAAAAAAhAH8tvrTNMwMAzTMDABUAAAAAAAAAAAAAAAAA&#10;HQkAAGRycy9tZWRpYS9pbWFnZTEuanBlZ1BLAQItAAoAAAAAAAAAIQDnrbDjAzMEAAMzBAAVAAAA&#10;AAAAAAAAAAAAAB09AwBkcnMvbWVkaWEvaW1hZ2UyLmpwZWdQSwUGAAAAAAcABwDAAQAAU3AHAAAA&#10;">
                <v:shape id="Picture 2055" o:spid="_x0000_s1044" type="#_x0000_t75" style="position:absolute;left:4572;top:47068;width:63417;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J0xAAAAN0AAAAPAAAAZHJzL2Rvd25yZXYueG1sRI/bisJA&#10;EETfF/yHoRd8WXSi4KLRUYIgiLALXj6gyXQubKYnZFqNf+8sCD4WVXWKWm1616gbdaH2bGAyTkAR&#10;597WXBq4nHejOaggyBYbz2TgQQE268HHClPr73yk20lKFSEcUjRQibSp1iGvyGEY+5Y4eoXvHEqU&#10;Xalth/cId42eJsm3dlhzXKiwpW1F+d/p6gxkj0t+FP9DMt9LVmx3X4di8WvM8LPPlqCEenmHX+29&#10;NTBNZjP4fxOfgF4/AQAA//8DAFBLAQItABQABgAIAAAAIQDb4fbL7gAAAIUBAAATAAAAAAAAAAAA&#10;AAAAAAAAAABbQ29udGVudF9UeXBlc10ueG1sUEsBAi0AFAAGAAgAAAAhAFr0LFu/AAAAFQEAAAsA&#10;AAAAAAAAAAAAAAAAHwEAAF9yZWxzLy5yZWxzUEsBAi0AFAAGAAgAAAAhAG1qEnTEAAAA3QAAAA8A&#10;AAAAAAAAAAAAAAAABwIAAGRycy9kb3ducmV2LnhtbFBLBQYAAAAAAwADALcAAAD4AgAAAAA=&#10;">
                  <v:imagedata r:id="rId32" o:title="FigR6b_Summary_99Thresh_ManhattanPlot_NA10"/>
                </v:shape>
                <v:shape id="Picture 2056" o:spid="_x0000_s1045" type="#_x0000_t75" style="position:absolute;top:3877;width:68580;height:3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G2xgAAAN0AAAAPAAAAZHJzL2Rvd25yZXYueG1sRI9Pa8JA&#10;FMTvgt9heYK3umnAYFNXqeI/EA9NW8+P7GsSmn0bdleN375bKHgcZuY3zHzZm1ZcyfnGsoLnSQKC&#10;uLS64UrB58f2aQbCB2SNrWVScCcPy8VwMMdc2xu/07UIlYgQ9jkqqEPocil9WZNBP7EdcfS+rTMY&#10;onSV1A5vEW5amSZJJg02HBdq7GhdU/lTXIyC4/7gX86XLD3vio10q217Wu++lBqP+rdXEIH68Aj/&#10;tw9aQZpMM/h7E5+AXPwCAAD//wMAUEsBAi0AFAAGAAgAAAAhANvh9svuAAAAhQEAABMAAAAAAAAA&#10;AAAAAAAAAAAAAFtDb250ZW50X1R5cGVzXS54bWxQSwECLQAUAAYACAAAACEAWvQsW78AAAAVAQAA&#10;CwAAAAAAAAAAAAAAAAAfAQAAX3JlbHMvLnJlbHNQSwECLQAUAAYACAAAACEAAV+htsYAAADdAAAA&#10;DwAAAAAAAAAAAAAAAAAHAgAAZHJzL2Rvd25yZXYueG1sUEsFBgAAAAADAAMAtwAAAPoCAAAAAA==&#10;">
                  <v:imagedata r:id="rId33" o:title="bw_Sl_LesionSize_trueMAF20_NA10_lowTR_LA2093.ManhattanPlot" croptop="3962f"/>
                </v:shape>
                <v:shape id="TextBox 6" o:spid="_x0000_s1046" type="#_x0000_t202" style="position:absolute;left:1076;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wcjxwAAAN0AAAAPAAAAZHJzL2Rvd25yZXYueG1sRI9Ba8JA&#10;FITvhf6H5RW81U2F2BBdpbRoPRUSheLtmX0mwezbsLtq6q/vFoQeh5n5hpkvB9OJCznfWlbwMk5A&#10;EFdWt1wr2G1XzxkIH5A1dpZJwQ95WC4eH+aYa3vlgi5lqEWEsM9RQRNCn0vpq4YM+rHtiaN3tM5g&#10;iNLVUju8Rrjp5CRJptJgy3GhwZ7eG6pO5dkoWH9t90X5/bEPBzctsuyW7vxnqtToaXibgQg0hP/w&#10;vb3RCiZJ+gp/b+ITkItfAAAA//8DAFBLAQItABQABgAIAAAAIQDb4fbL7gAAAIUBAAATAAAAAAAA&#10;AAAAAAAAAAAAAABbQ29udGVudF9UeXBlc10ueG1sUEsBAi0AFAAGAAgAAAAhAFr0LFu/AAAAFQEA&#10;AAsAAAAAAAAAAAAAAAAAHwEAAF9yZWxzLy5yZWxzUEsBAi0AFAAGAAgAAAAhAMkrByPHAAAA3QAA&#10;AA8AAAAAAAAAAAAAAAAABwIAAGRycy9kb3ducmV2LnhtbFBLBQYAAAAAAwADALcAAAD7AgAAAAA=&#10;" filled="f" stroked="f">
                  <v:textbox style="mso-fit-shape-to-text:t" inset="4.23317mm,2.11658mm,4.23317mm,2.11658mm">
                    <w:txbxContent>
                      <w:p w14:paraId="7D5BE6F6"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8" o:spid="_x0000_s1047" type="#_x0000_t202" style="position:absolute;left:1172;top:43527;width:4280;height:4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JNRwwAAAN0AAAAPAAAAZHJzL2Rvd25yZXYueG1sRE/Pa8Iw&#10;FL4P/B/CE7zNVKFSqlHGZNOT0CqIt2fz1pY1LyWJ2u2vN4fBjh/f79VmMJ24k/OtZQWzaQKCuLK6&#10;5VrB6fjxmoHwAVljZ5kU/JCHzXr0ssJc2wcXdC9DLWII+xwVNCH0uZS+asign9qeOHJf1hkMEbpa&#10;aoePGG46OU+ShTTYcmxosKf3hqrv8mYUfB6Ol6I8by/h6hZFlv2mJ79LlZqMh7cliEBD+Bf/ufda&#10;wTxJ49z4Jj4BuX4CAAD//wMAUEsBAi0AFAAGAAgAAAAhANvh9svuAAAAhQEAABMAAAAAAAAAAAAA&#10;AAAAAAAAAFtDb250ZW50X1R5cGVzXS54bWxQSwECLQAUAAYACAAAACEAWvQsW78AAAAVAQAACwAA&#10;AAAAAAAAAAAAAAAfAQAAX3JlbHMvLnJlbHNQSwECLQAUAAYACAAAACEAuLSTUcMAAADdAAAADwAA&#10;AAAAAAAAAAAAAAAHAgAAZHJzL2Rvd25yZXYueG1sUEsFBgAAAAADAAMAtwAAAPcCAAAAAA==&#10;" filled="f" stroked="f">
                  <v:textbox style="mso-fit-shape-to-text:t" inset="4.23317mm,2.11658mm,4.23317mm,2.11658mm">
                    <w:txbxContent>
                      <w:p w14:paraId="434B6E7A"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p>
    <w:p w14:paraId="06474CEE" w14:textId="77777777" w:rsidR="00082C15" w:rsidRPr="00650319" w:rsidRDefault="00082C15" w:rsidP="00082C15">
      <w:pPr>
        <w:rPr>
          <w:b/>
          <w:sz w:val="24"/>
          <w:szCs w:val="24"/>
        </w:rPr>
      </w:pPr>
      <w:r>
        <w:rPr>
          <w:b/>
          <w:sz w:val="24"/>
          <w:szCs w:val="24"/>
        </w:rPr>
        <w:lastRenderedPageBreak/>
        <w:t>Figure 4</w:t>
      </w:r>
      <w:r w:rsidRPr="00650319">
        <w:rPr>
          <w:b/>
          <w:sz w:val="24"/>
          <w:szCs w:val="24"/>
        </w:rPr>
        <w:t xml:space="preserve">. </w:t>
      </w:r>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
    <w:p w14:paraId="785F0AAE" w14:textId="5F7BDD90" w:rsidR="00082C15" w:rsidRDefault="00082C15" w:rsidP="00082C15">
      <w:pPr>
        <w:rPr>
          <w:sz w:val="24"/>
          <w:szCs w:val="24"/>
        </w:rPr>
      </w:pPr>
      <w:r>
        <w:rPr>
          <w:i/>
          <w:sz w:val="24"/>
          <w:szCs w:val="24"/>
        </w:rPr>
        <w:t xml:space="preserve">Botrytis cinerea </w:t>
      </w:r>
      <w:r>
        <w:rPr>
          <w:sz w:val="24"/>
          <w:szCs w:val="24"/>
        </w:rPr>
        <w:t xml:space="preserve">chromosomes are differentiated by shading, alternating </w:t>
      </w:r>
      <w:r w:rsidR="00B91AC0">
        <w:rPr>
          <w:sz w:val="24"/>
          <w:szCs w:val="24"/>
        </w:rPr>
        <w:t>light and dark grey</w:t>
      </w:r>
      <w:r>
        <w:rPr>
          <w:sz w:val="24"/>
          <w:szCs w:val="24"/>
        </w:rPr>
        <w:t>.</w:t>
      </w:r>
    </w:p>
    <w:p w14:paraId="7129B0F4" w14:textId="7A9B9AC7" w:rsidR="00082C15" w:rsidRDefault="00082C15" w:rsidP="00082C15">
      <w:pPr>
        <w:rPr>
          <w:sz w:val="24"/>
          <w:szCs w:val="24"/>
        </w:rPr>
      </w:pPr>
      <w:r>
        <w:rPr>
          <w:sz w:val="24"/>
          <w:szCs w:val="24"/>
        </w:rPr>
        <w:t xml:space="preserve">a) Manhattan plot of estimated SNP effect sizes </w:t>
      </w:r>
      <w:r w:rsidR="003B63E6">
        <w:rPr>
          <w:sz w:val="24"/>
          <w:szCs w:val="24"/>
        </w:rPr>
        <w:t xml:space="preserve">from bigRR </w:t>
      </w:r>
      <w:r>
        <w:rPr>
          <w:sz w:val="24"/>
          <w:szCs w:val="24"/>
        </w:rPr>
        <w:t xml:space="preserve">for </w:t>
      </w:r>
      <w:r w:rsidRPr="00E160CF">
        <w:rPr>
          <w:i/>
          <w:sz w:val="24"/>
          <w:szCs w:val="24"/>
        </w:rPr>
        <w:t xml:space="preserve">B. cinerea </w:t>
      </w:r>
      <w:r>
        <w:rPr>
          <w:sz w:val="24"/>
          <w:szCs w:val="24"/>
        </w:rPr>
        <w:t>lesion size using a single tomato accession, LA2093. Permutation-derived thresholds are shown in horizontal dashed lines.</w:t>
      </w:r>
    </w:p>
    <w:p w14:paraId="67766CE9" w14:textId="6A779FC0" w:rsidR="00082C15" w:rsidRDefault="00082C15" w:rsidP="00082C15">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w:t>
      </w:r>
      <w:r w:rsidR="003B63E6">
        <w:rPr>
          <w:sz w:val="24"/>
          <w:szCs w:val="24"/>
        </w:rPr>
        <w:t xml:space="preserve">by bigRR </w:t>
      </w:r>
      <w:r>
        <w:rPr>
          <w:sz w:val="24"/>
          <w:szCs w:val="24"/>
        </w:rPr>
        <w:t>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7ED01C65" w14:textId="77777777" w:rsidR="00082C15" w:rsidRDefault="00082C15">
      <w:pPr>
        <w:rPr>
          <w:sz w:val="24"/>
          <w:szCs w:val="24"/>
        </w:rPr>
      </w:pPr>
      <w:r>
        <w:rPr>
          <w:sz w:val="24"/>
          <w:szCs w:val="24"/>
        </w:rPr>
        <w:br w:type="page"/>
      </w:r>
    </w:p>
    <w:p w14:paraId="4571DE3D" w14:textId="661D5663" w:rsidR="007240A7" w:rsidRDefault="00435AF3" w:rsidP="00082C15">
      <w:pPr>
        <w:rPr>
          <w:b/>
          <w:sz w:val="24"/>
          <w:szCs w:val="24"/>
        </w:rPr>
      </w:pPr>
      <w:r w:rsidRPr="00435AF3">
        <w:rPr>
          <w:b/>
          <w:noProof/>
          <w:sz w:val="24"/>
          <w:szCs w:val="24"/>
        </w:rPr>
        <w:lastRenderedPageBreak/>
        <mc:AlternateContent>
          <mc:Choice Requires="wpg">
            <w:drawing>
              <wp:inline distT="0" distB="0" distL="0" distR="0" wp14:anchorId="2C2F543C" wp14:editId="0D9E8F1E">
                <wp:extent cx="4108451" cy="5664200"/>
                <wp:effectExtent l="0" t="0" r="6350" b="0"/>
                <wp:docPr id="2071"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08451" cy="5664200"/>
                          <a:chOff x="-153365" y="-114125"/>
                          <a:chExt cx="7087565" cy="9254490"/>
                        </a:xfrm>
                      </wpg:grpSpPr>
                      <pic:pic xmlns:pic="http://schemas.openxmlformats.org/drawingml/2006/picture">
                        <pic:nvPicPr>
                          <pic:cNvPr id="2072" name="Picture 2072">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618" y="4568365"/>
                            <a:ext cx="6858000" cy="4572000"/>
                          </a:xfrm>
                          <a:prstGeom prst="rect">
                            <a:avLst/>
                          </a:prstGeom>
                        </pic:spPr>
                      </pic:pic>
                      <pic:pic xmlns:pic="http://schemas.openxmlformats.org/drawingml/2006/picture">
                        <pic:nvPicPr>
                          <pic:cNvPr id="3080" name="Picture 3080" descr="C:\Users\nesoltis\Documents\Projects\BcSolGWAS\paper\plots\FigR7\R7a_topSNPssOverlap_12Plants_pro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6200" y="351691"/>
                            <a:ext cx="6858000" cy="42203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1" name="Picture 3081" descr="C:\Users\nesoltis\Documents\Projects\BcSolGWAS\paper\plots\FigR7\R7a_topSNPssOverlap_12Plants_probSmal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124201" y="492368"/>
                            <a:ext cx="3657601" cy="2532185"/>
                          </a:xfrm>
                          <a:prstGeom prst="rect">
                            <a:avLst/>
                          </a:prstGeom>
                          <a:noFill/>
                          <a:extLst>
                            <a:ext uri="{909E8E84-426E-40DD-AFC4-6F175D3DCCD1}">
                              <a14:hiddenFill xmlns:a14="http://schemas.microsoft.com/office/drawing/2010/main">
                                <a:solidFill>
                                  <a:srgbClr val="FFFFFF"/>
                                </a:solidFill>
                              </a14:hiddenFill>
                            </a:ext>
                          </a:extLst>
                        </pic:spPr>
                      </pic:pic>
                      <wps:wsp>
                        <wps:cNvPr id="3082" name="TextBox 10"/>
                        <wps:cNvSpPr txBox="1"/>
                        <wps:spPr>
                          <a:xfrm>
                            <a:off x="-153365" y="-114125"/>
                            <a:ext cx="1007814" cy="902624"/>
                          </a:xfrm>
                          <a:prstGeom prst="rect">
                            <a:avLst/>
                          </a:prstGeom>
                          <a:noFill/>
                        </wps:spPr>
                        <wps:txbx>
                          <w:txbxContent>
                            <w:p w14:paraId="201F2AA9"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lIns="152394" tIns="76197" rIns="152394" bIns="76197" rtlCol="0">
                          <a:noAutofit/>
                        </wps:bodyPr>
                      </wps:wsp>
                      <wps:wsp>
                        <wps:cNvPr id="3083" name="TextBox 11"/>
                        <wps:cNvSpPr txBox="1"/>
                        <wps:spPr>
                          <a:xfrm>
                            <a:off x="9616" y="4352842"/>
                            <a:ext cx="844834" cy="803527"/>
                          </a:xfrm>
                          <a:prstGeom prst="rect">
                            <a:avLst/>
                          </a:prstGeom>
                          <a:noFill/>
                        </wps:spPr>
                        <wps:txbx>
                          <w:txbxContent>
                            <w:p w14:paraId="66B46BA3"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lIns="152394" tIns="76197" rIns="152394" bIns="76197" rtlCol="0">
                          <a:noAutofit/>
                        </wps:bodyPr>
                      </wps:wsp>
                    </wpg:wgp>
                  </a:graphicData>
                </a:graphic>
              </wp:inline>
            </w:drawing>
          </mc:Choice>
          <mc:Fallback>
            <w:pict>
              <v:group w14:anchorId="2C2F543C" id="_x0000_s1048" style="width:323.5pt;height:446pt;mso-position-horizontal-relative:char;mso-position-vertical-relative:line" coordorigin="-1533,-1141" coordsize="70875,925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K67wKBQAAGhMAAA4AAABkcnMvZTJvRG9jLnhtbOxYW2/bNhR+H7D/&#10;IOjdse43xCkcX4ICvRhxi70YCGiJttVKIkfSsYNh/33nUJIVOwmatlu3BQ0QiyKpo3P7Pp6j81f7&#10;sjBuqZA5qwamfWaZBq1SluXVemB+/DDtRaYhFakyUrCKDsw7Ks1XF7/+cr7jCXXYhhUZFQYIqWSy&#10;4wNzoxRP+n2ZbmhJ5BnjtILFFRMlUXAr1v1MkB1IL4u+Y1lBf8dExgVLqZQwO64XzQstf7WiqXq/&#10;WkmqjGJggm5K/wr9u8Tf/sU5SdaC8E2eNmqQb9CiJHkFLz2IGhNFjK3IH4gq81QwyVbqLGVln61W&#10;eUq1DWCNbZ1YcyXYlmtb1sluzQ9uAtee+OmbxabvbmfCyLOB6VihbRoVKSFK+sWGrS2ie/VGKvBT&#10;f8fXid6P3tXDK8HnfCZgESfW9R26Yb8SJV7BQGOvvX138DYINFKY9Gwr8nx4ZwprfhB4EM86HukG&#10;gobP9WzfdQPfNGBHz7Y92/HbHZNGSmhFoY9bUErs+J4Xayn9Vgmt9kE1nqcJ/DeuhNEDV3455eAp&#10;tRXUbISUz5JREvF5y3sQdU5UvsyLXN3pDAYno1LV7SxPZ6K+OYqK00YFNuB7DYiUcxIalNCEph3W&#10;0gha+4aln6VRsdGGVGs6lBxgAWBFV/aPt+vbI1WWRc6neVFgNHHcGA0QOknBR/xWp/eYpduSVqrG&#10;q6AF2M8qucm5NA2R0HJJIf3E6wxTAbhCQQJykVfqno34dswbDak/nGhoWbFz2Rv51qjnWeGkN4y9&#10;sBdak9CzvMge2aM/8WnbS7aSgvmkGPO8UR1mHyj/KH4apqmRqRFu3BLNI+g4rVB7BYToIXoIdZVK&#10;UJVucLgC512Dw+tnDgva051zMQwSoIRPnIAnDmwgUchuzw8iRANIqr2BKAoiP7IAODr/PT8EEB3n&#10;P2SAkOqKstLAAXgalNGuJbcNsLstTULUmmgVQbE6J2Hwv0GNa0XgkZrLZg1q6rmMyhRyd5QsPko4&#10;tRYVlaxQuVy0WSoXM8E+gYvk4jKds+Lqt+F8wQmnYsELBrPTfH0dLq5DcqMYn7+bSfkezr+C8Bvb&#10;mRWkUvIGzqPl2Se+xkhhYBGZz4Bjh1Ah2G5DSSb/gygFOnoxKBVpg8zvQKyx3L1lGXAW2SqmcXWC&#10;3zDAgw0B7Pp2EGvafQq/jmNBnmpi7njgq/BLkoohX7ckoZnpPnnGVjyJJpHX85xgAuQ5HveG05HX&#10;C6Z26I/d8Wg0tlvy3ORZRisU9/3cqWmRFXnWniZSrJejQtScOtV/jeEAyXZbHzm8U6Pl2/Za8y5i&#10;7AVQ1qH8ukdZMPfDKGtekqJ4sbzl/uQtXca1YPkib7m2AyU5JCCWHrHjBpqXOuaCUiQMcB0rb8d3&#10;HTvStcmh8u7KimdVHj+ZC2t1bKWgFZZtoQ13z6tWsRF+rImcb6B4gXMJxXZ9BZwyh77iA1TWl2xv&#10;2LpwbPZhX2eoPcw3NQjOP1GhPtmmta2ebVlhZHt1qsSWEzje33TGQXfXqoUjtV/udTfb2bJk2R2Y&#10;soMef2DK37cEO7fidYW1le+4MWil9F0Y2HEIHcnR0vJoSRUjphsAPMwqNoQTf5U3vbFM6jfB0YSa&#10;QAR/XCiB2+pi9xBKXWWgHhDyrwklNBtBjXjXdyLPwTB1kI88L3KbMEYW7Aj/6TAe7Pg3w6g/IcAH&#10;GF11NB+L8AvP/Xsd9u6T1sVfAA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JiFU1jTAABY0wAAFQAAAGRycy9tZWRpYS9pbWFnZTMuanBlZ//Y/+AA&#10;EEpGSUYAAQEBANwA3AAA/9sAQwACAQECAQECAgICAgICAgMFAwMDAwMGBAQDBQcGBwcHBgcHCAkL&#10;CQgICggHBwoNCgoLDAwMDAcJDg8NDA4LDAwM/9sAQwECAgIDAwMGAwMGDAgHCAwMDAwMDAwMDAwM&#10;DAwMDAwMDAwMDAwMDAwMDAwMDAwMDAwMDAwMDAwMDAwMDAwMDAwM/8AAEQgCYgN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M5ooAKKKM0AFFFGaACiiigAooooAKKKxPiD8SvD/wn8Kz654m1rTNA0e1&#10;ZVlvb+4W3gjLMFUF2IAyxAHqTQBt0VV0XWrPxHpFrqFhcw3ljfRJPbzwuHjmjYBldWHBUgggjqDV&#10;qgAooooAKKKKACiiigAooooAKKKKACiiigAooooAKKKKACiiigAooooAKKKKACiiigAooooAKKKK&#10;ACiiigAooooAKKKKACiiigAooooAKKKKACiiigAooooAKKKKACiiigAooooAKKKKACiiigAooooA&#10;KKKKACiiigAooooAKKKKACiiigAooooAKKKKACiiigAooooAKKKKACiiigAooooAKKKKACiiigAo&#10;oooAKKKKACiiigAooooAKKKKACoNQ1O30m0e4uriG2t4xl5ZXCIg9yeBXJ/HP4+eFf2bvhtfeLPG&#10;WrQ6Poen7RLPICcsxwqKByWY4AA7mvxs/wCCqP8AwUy8aftr/DaePwjoWsaB8F7PU4rObUZYzG2u&#10;3ZEjxq7f3B5TuIwTyoLcgAS5dgP3CtrqK6t0lhkjkikUOjo25WU8gg9wacZFA615j+xSD/wx58KT&#10;6+D9J/8ASOKvmL/g4R+KjfD/APYHk0iGcx3Hi/XbTT8KcMY491yxH4woD/vY6GnN8oR1PusSKVz2&#10;9aDIoNflb8If+DdTw741+FnhvV9a+IXibT9W1XTLW8vLaO0jZLeaSJXZBlsnaWIyeeK+g/2H/wDg&#10;jb4c/Yg+OUfjnS/Gmva9dJYz2H2W7t0SMiXblshicjb+tV1sK+h9obwDVCbxVpdvqq2Mmo2Md833&#10;bdp1Ep78LnPTnpXwb/wWu/bb8YfCp/B/wd+GN3c2Xjn4jyqsl3auVuba3eQQxpEw5R5ZNw3jBVUb&#10;GCQRwWkf8G4Gkah8O/tGsfEjxA/j24jM816iB7QXB+Y5BO9xuz85YE9cdqiOuo/I/T7cDRvAFfm1&#10;/wAEh/2qfH3w3/aP8X/sz/FjVJtY1rwv5r6Lf3MhlmdYsF4RI3zPG0bLLHnkKGHTAG3/AMFqf20/&#10;GngnxN4L+BvwvvLjT/GvxFeP7ReWshjubeCWb7PFHG45RpJA+XGCqpxjORT8gXmffj+KdMj1YWDa&#10;hZrfNjFsZlEx4zwmc9OenSrwYH8elfmFbf8ABt3otz8OvPvPiR4gbx7InnPerGptBcEZPB/eEbv4&#10;t2SOcdq3v+CPH7Wvj3w38dPGX7NvxY1GfVPEXg0TPpV9dSmWaWOJ1WSEuxzIu10kRjk7NwzgDB1s&#10;B+kFfnP/AMHV/wAv/BEf4nn/AKiOh/8Ap1ta/RcOCa/Oj/g6xO7/AIIj/FD/ALCOh/8Ap1taAPrj&#10;/gn2mP2DPgl/2IOhf+m6CvYK8h/4J9f8mFfBH/sQdC/9N0FevUAFFFFABRRRQAUUUUAFFFFABRRR&#10;QAUUUUAFFFFABRRRQAUUUUAFFFFABRRRQAUUUUAFFFFABRRRQAUUUUAFFFFABRRRQAUUUUAFFFFA&#10;BRRRQAUUUUAFFFFABRRRQAUUUUAFFFFABRRRQAUUUUAFFFFABRRRQAUUUUAFFFFABRRRQAUUUUAF&#10;FFFABRRRQAUUUUAFFFFABRRRQAUUUUAFFFFABRRRQAUUUUAFFFFABRRRQAUUUUAFFFFABRRRQBxf&#10;xt+AfhX9orwcvh7xlpMOt6J9qiuzZzMfLkkjbcm4D7wB7HINfDX/AAcL+DtK8Bf8E9PC+laLp1lp&#10;Om2vjGzjhtrWFYo4lFnegAKoAr9GTzX58/8AByMP+ME/D/8A2OtmP/JO+rOWn3r8yo7n1v8AsUf8&#10;mcfCj/sUNJ/9I4a+Hv8Agvt8HfiZ8fvGnwk0HwR4J1zxRpmmzXF1dSW1q8lqbiV40jjlYYC4SNyS&#10;SAFkzX3B+xQf+MN/hT/2KGk/+kcVeS/tVf8ABU7w1+yR+1F4T+G3ijw/qEUfioW0g157hIrKzill&#10;aIyNkEkRsvzDIwCDWk1efzM6ekfkfPvib9hX9uD4j2Y8QXXx40Xw/qzKJY9E069ubWzg6FYiY4tn&#10;A4+6w/2jkmrn/BOr/gpN8StF/ajuP2e/2gLVV8YKzwaZqpVVklkWMyCKQrhHWSMFkkGCTgHcWBH6&#10;MRXC3FssyuGjZQwK8qwI6j1GK/JH9ozV7L9pX/g4K+H9r4Kljvm8Iy2Cavd2vzRhrNpbi4yw4+VC&#10;Ijn+IbetHM+exT+G6Nn9pcf8Jl/wcZfDexvl8y30uGxMIYZA8u1uLkY/7aH8xX6tZya/KT/gqXcr&#10;+yz/AMFg/gv8WtQ3W/hvUY7WO7uip2x+TI8Nzz/swTRtj0r9UNN1u01fSob61uIbmyuI1minicPH&#10;LGwDB1YcFSCCCOCDUx+D5v8AMH8T+R+WXxx/4pL/AIORfBFzZ/JJq1vbfaNv8W/T5oTn/gKCmfGX&#10;/isf+DkvwhZ3g8yHSIbbyFYZ27NLluFx9JHJqD4T6zb/ALZH/BwnqPinw/Iuo+Gvh/BJuvYjvhcW&#10;9p9k3Kw4Ia4kO0j7wBIyKl/4KOX8f7J3/BbH4R/FXVm+y+GdehtY7q8cfu4du+zuCT/sQyRMfZqF&#10;pyX7v9QlrzW7L9D9Xl+7+NflP43H/CJf8HMOgy2f7v8AtiCM3CqOH36JJGc/gin6gV+p1rrFreaZ&#10;HeQzwzWsqCZJkcNG6EZDA9CpHOemOa/Kj9m/V4P2xP8Ag4J8T+OvD7rfeGPA1vNtu4juhkEVkNPB&#10;DDghpnkZfUKSM4NEfjX9dAl8LZ+mvxw8b6v8Nvg/4m8QeH/D9x4s1zR9NuLyw0WCTy5dVmjjZkt1&#10;YKxBdgFyFOM9K/Fn/gut+3r8bP2j/wDgmd478J+P/wBmfxN8J/DN7Pp81x4jv9ReeC0kivYZIoyr&#10;W8YzJIqxglhy/Gelfulsr86f+Dq87P8AgiP8UP8AsI6J/wCnW1qgPrr/AIJ9f8mFfBH/ALEHQv8A&#10;03QV69XkP/BPr/kwr4I/9iDoX/pugr16gAooooAKKKKACiiigAooooAKKKKACiiigAooooAKKKKA&#10;CiiigAooooAKKKKACiiigAooooAKKKKACiiigAooooAKKKKACiiigAooooAKKKKACiiigAooooAK&#10;KKKACiiigAooooAKKKKACiiigAooooAKKKKACiiigAooooAKKKKACiiigAooooAKKKKACiiigAoo&#10;ooAKKKKACiiigAooooAKKKKACiiigAooooAKKKKACiiigAooooAKKKKADNfOf/BTP9iG5/b9+AWn&#10;+C7XXIfD8llrkOrm5lgMysI4Z4tmAR187Of9mvowDFN2cVLQ07HK/Az4ev8ACP4L+EfCclwt4/hn&#10;RrTSmnVdonMEKRFwO2duce9eY/t3f8E+vBX7e/w9t9J8TLNY6tpRZ9K1a1A+0WDNjcOfvRthdyEj&#10;O0HIIBr3gRgU7bzTlrqKOmh+YNp/wRY/aA0DR/8AhGdJ/aW1y28FgeStkt9fRBYem0RK+wdPuhsV&#10;9Vf8E/P+CZHgj9gPQ7yfSZLjXvFmroI9Q1y8RVldAc+VEoz5cZOCQCSxAJJwoH0lsp2OKYHkP7Zn&#10;7F3g79t74QXHhLxbbyKqyi5sL+3AW502cAgSRk+oJVlPDA+uCPhWL/ght8bNA8PzeD9I/aK1e3+H&#10;8xMZ037TeRI0R6r5Cv5eD3XO05NfqRSbalRs7geB/sE/8E9/Bv7AXw5uNI8OGfUtX1d1l1bWLpFF&#10;xfMudi4HCRrubCDOCxJJJrZ/bU/Yj8Hftz/CR/CviyKaFreT7Rp2pW2Bc6bNjG9CeoI4ZTww9CAR&#10;7IRk0YqnqB+W6/8ABDj43ad4dk8G2P7RWrQ/DyQmI6Z9pvFTyT1X7OH8rB/u5219pfsI/sBeDP2C&#10;PhnLofhkT32pak6z6tq10oFxqEighQccLGoJ2oOmSckkk+67eKWj0AK/Of8A4Osv+UI3xQ/7COh/&#10;+nW1r9GK/Of/AIOsv+UI3xQ/7COh/wDp1taAPrr/AIJ9f8mFfBH/ALEHQv8A03QV69XkP/BPr/kw&#10;r4I/9iDoX/pugr16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zn&#10;/wCDrL/lCN8UP+wjof8A6dbWv0Yr85/+DrL/AJQjfFD/ALCOh/8Ap1taAPrr/gn1/wAmFfBH/sQd&#10;C/8ATdBXr1eQ/wDBPr/kwr4I/wDYg6F/6boK9e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85/+DrL/AJQjfFD/ALCOh/8Ap1ta/Rivzn/4Osv+UI3xQ/7COh/+nW1o&#10;A+uv+CfX/JhXwR/7EHQv/TdBXr1eQ/8ABPr/AJMK+CP/AGIOhf8Apugr16gAooooAKKKKACiiigA&#10;r8Yf23P+Crfxy+En7W/xD8M6D4vFnouh65cWdnB9hgfyolbCjcVJP4nNfs9X86v/AAUn/wCT+Pi1&#10;/wBjLd/+h0Adz/w+h/aK/wCh4X/wX2//AMRR/wAPof2iv+h4X/wX2/8A8RXyxRQB9T/8Pof2iv8A&#10;oeF/8F9v/wDEUf8AD6H9or/oeF/8F9v/APEV8sUUAfU//D6H9or/AKHhf/Bfb/8AxFH/AA+h/aK/&#10;6Hhf/Bfb/wDxFfLFFAH1P/w+h/aK/wCh4X/wX2//AMRWj4R/4LJftCan4q0u2n8b7obi7ijkH9n2&#10;43KzqDzsr5HrW8Bf8j1ov/X/AAf+jFoA/qCooooAKKKKACiiigAooooAKKKKACiiigAooooAKKKK&#10;ACiiigAooooAKKKKACiiigAooooAKKKKACiiigAooooAKKKKACiiigAooooAKKKKACiiigAooooA&#10;KKKKACiiigAooooAKKKKACiiigAooooAKKKKACiiigAooooAKKKKACiiigAooooAKKKKACiiigAo&#10;pAaxfG3xG8P/AA00j+0PEWtaToNjuCfaL+7S2j3E4A3OQMknGKVwNvNGa4f48/tDeCf2YPhpfeMP&#10;iD4n0fwj4a00L5+oalcrDCpY4VQT95mPAVQST0FeVfsjf8FZf2d/26/Edzo3wr+KXh3xTrVopkfT&#10;sTWV4yDGXSG4SOR1GQCyqQCae+iA+jaKRSMUtABRRRQAUUUUAFFFFABRRRQAUUUUAFFFFABX5z/8&#10;HWX/AChG+KH/AGEdD/8ATra1+jFfnP8A8HWX/KEb4of9hHQ//Tra0AfXX/BPr/kwr4I/9iDoX/pu&#10;gr16vIf+CfX/ACYV8Ef+xB0L/wBN0FevUAFFFFABRRRQAUUUUAFfzq/8FJ/+T+Pi1/2Mt3/6HX9F&#10;Vfzq/wDBSf8A5P4+LX/Yy3f/AKHQB4jRRRQAUUUUAFFFFABWt4C/5HnRf+v+D/0YtZNa3gL/AJHn&#10;Rf8Ar/g/9GLQB/UFRRRQAUUUUAFFFFABRRRQAUUUUAFFFFABRRRQAUUUUAFFFFABRRRQAUUUUAFF&#10;FFABRRRQAUUUUAFFFFABRRRQAUUUUAFFFFABRRRQAUUUUAFFFFABRRRQAUUUUAFFFFABRRRQAUUU&#10;UAFFFFABRRRQAUUUUAFFFFABRRRQAUUUUAFFFFABRRRQAUUUUAFFFFACFhX4QfEb9nS+/wCC8H/B&#10;wH8WPBXjnxVruk/Cj9nCGGCy0vT7jy2e4Vo4zt7K8k3ns0mC22NF6V+7xIIr8Vf21vgr+0X/AMEi&#10;/wDgrB4+/aY+Bvw1b4ufD34yWCR+ItDt95lsrz92XZigLoTNH5iuFZSJnQjoRKdpXe2o91ZHAf8A&#10;ByR4o1H9vv8A4Kx/s6/shaPfXH9kx3Nte64sLklJryT55HXpugsonkBI4E7djU//AAcBf8Ey/hh/&#10;wSn+Bnwr/aG/Z90c/Dvxp8P/ABZp9iTZXUrJqUbRyuGkDMcvuhAbGAySOCK7L/gh9+wd8bP2j/8A&#10;gpt44/bQ/aH8IyeD9S1KGZfDmk3UJilWaaJbdWSNsssMFmphUv8AMxkznIasP9vn4XftRf8ABd/9&#10;uKH4H6p8P5vhr+zv8KfGlwNT1yQuU1tbeV4PtSyMq+Y7Ql/KjjGFMxLM2AVpJpRj13DmWr6bfgft&#10;j8NfFY8d+AdD1tY2iXWNPgvgh6p5qK+PwzW4p/Oq2j6VDoemW9nbxrDb2saxRRrwEVRgD8BVoDFB&#10;EbpahRRRQUFFFFABRRRQAUUUUAFFFFABRRRQAV+c/wDwdZf8oRvih/2EdD/9OtrX6MV+c/8AwdZf&#10;8oRvih/2EdD/APTra0AfXX/BPr/kwr4I/wDYg6F/6boK9eryH/gn1/yYV8Ef+xB0L/03QV69QAUU&#10;UUAFFFFABRRRQAV/Or/wUn/5P4+LX/Yy3f8A6HX9FVfzq/8ABSf/AJP4+LX/AGMt3/6HQB4jRRRQ&#10;AUUUUAFFFFABWt4C/wCR50X/AK/4P/Ri1k1reAv+R50X/r/g/wDRi0Af1BUUUUAFFFFABRRRQAUU&#10;UUAFFFFABRRRQAUUUUAFFFFABRRRQAUUUUAFFFFABRRRQAUUUUAFFFFABRRRQAUUUUAFFFFABRRR&#10;QAUUUUAFFFFABRRRQAUUUUAFFFFABRRRQAUUUUAFFFFABRRRQAUUUUAFFFFABRRRQAUUUUAFFFFA&#10;BRRRQAUUUUAFFFFABQTiimyfdoA/MP8A4LJf8HCTfsEfGzT/AIK/CbwU/wATvjNqUcMktkFklt9M&#10;MwBhiMUQ82aeRSGCIRtVkJJ3ba+UdW/4L/ft8/sd2ln4w+O/7MckHw9lkjFzcPo1zpv2dW6L54Lr&#10;C5yABMvUYx1rW/4JN6NbfFv/AIOsP2sNe1qCG+1Dwta6uNNklXc1q0d7Y2SMhPQi33JkfwsR0Nft&#10;F+0F8MNH+MvwL8XeE9ftIb7RvEWkXWn3lvKoZJI5ImU5HtnIPYgHtUqVoKT9StHLlOP/AGFf22PB&#10;X/BQn9mfw98UvAN1NLoeuIySW9woW5065Q7ZbaVQSA6NxwSGGGBIYE+wCLn8c1+LH/BlV4svL39j&#10;v4waHJMz2Wk+Mori3U9I2ls0D49M+Sp+tftUhyM1UtHp/WhnHbUWiiigoKKKKACiiigAooooAKKK&#10;KACiiigAooooAK/Of/g6y/5QjfFD/sI6H/6dbWv0Yr85/wDg6y/5QjfFD/sI6H/6dbWgD66/4J9f&#10;8mFfBH/sQdC/9N0FevV5D/wT6/5MK+CP/Yg6F/6boK9eoAKKKKACiiigAooooAK/nV/4KT/8n8fF&#10;r/sZbv8A9Dr+iqv51f8AgpP/AMn8fFr/ALGW7/8AQ6APEaKKKACiiigAooooAK1vAX/I86L/ANf8&#10;H/oxaya1vAX/ACPOi/8AX/B/6MWgD+oKiiigAooooAKKKKACiiigAooooAKKKKACiiigAooooAKK&#10;KKACiiigAooooAKKKKACiiigAooooAKKKKACiiigAooooAKKKKACiiigAooooAKKKKACiiigAooo&#10;oAKKKKACiiigAooooAKKKKACiiigAooooAKKKKACiiigAooooAKKKKACiiigAooooAKbIfkanU2Q&#10;gKaAP5lPAf8AwUst/wDgkt/wX5/av+IOs+AfE3jKx8SarrGhwwaaBG0bPqUM4kLOMFcQEcd2FfWG&#10;r/8AB5d4R1TSbm3H7PvxKUzxNGCbmHjIx6e9fbfxq/4LA/sOfCD4teIvC3jj4geAtO8X6BqEtlrF&#10;td+HbmeeC6RiHV3W2YMwOQSGIPqa5n/h+X/wTxz/AMlM+G//AIS13/8AIlJfColP4m/mfi//AMEH&#10;/wDgtxp//BIf4X/EHw/r3ws8ZeLpvGWsQanDJp+2FbZY4jGVYOOSSc8V96p/wedeEnfZ/wAM+/Ep&#10;dxxk3MPH6V9Vn/guT/wTxx/yUz4b/wDhLXf/AMiU7/h+R/wTzPH/AAsj4b7m/wCpVuv/AJEq+quS&#10;foBY3P2u0jlxt8xQ2D2zU1Q2siywI0f+rYZXjtipqkAooooAKKKKACiiigAooooAKKKKACiiigAr&#10;85/+DrL/AJQjfFD/ALCOh/8Ap1ta/Rivzn/4Osv+UI3xQ/7COh/+nW1oA+uv+CfX/JhXwR/7EHQv&#10;/TdBXr1eQ/8ABPr/AJMK+CP/AGIOhf8Apugr16gAooooAKKKKACiiigAr+dX/gpP/wAn8fFr/sZb&#10;v/0Ov6Kq/nV/4KT/APJ/Hxa/7GW7/wDQ6APEaKKKACiiigAooooAK1vAX/I86L/1/wAH/oxaya1v&#10;AX/I86L/ANf8H/oxaAP6gqKKKACiiigAooooAKKKKACiiigAooooAKKKKACiiigAooooAKKKKACi&#10;iigAooooAKKKKACiiigAooooAKKKKACiiigAooooAKKKKACiiigAooooAKKKKACiiigAooooAKKK&#10;KACiiigAooooAKKKKACiiigAooooAKKKKACiiigAooooAKKKKACiiigAprJvp1IzbaAPir40/wDB&#10;vX+yf+0F8WfEXjjxZ8Nf7T8S+Kr+XU9Su/7Vuo/tFxIxZ32rIAMk9AABXJS/8Gyf7FcETPJ8J1VV&#10;GSTrV4AB7/vK96/b7/4Ki/B7/gm58O5Ne+JXii2srp1JstHtcT6nqLAfdihBB54+ZiFGckgV+Pvi&#10;v9qn9tL/AIOQ/Ft54X+E2k3HwR/Z9aUwXuqyyPD9th7/AGi5Ub52Kk/uIAEyQGLAbwo66Ir1OJ/4&#10;Kh2P/BOX9kPWbjwD8JPg6nxg+Kk0hs4rTTNavZtPsrgnaFeSOQmV8/wR5yeM9cVP+CXX/BqN4x/a&#10;a1y3+IHx6hk+Gfg+8nF7b+FbDK6lPGx3CMli32dNvADFnwRnmv1p/wCCX/8AwQS+CP8AwTL0i31T&#10;TdN/4TX4jNHtuvFmtQpJchiPmFtHytuhOeFy5BG53wK+4QmFq1oRuNtbVbS3jjX7sahRz2FSUmeK&#10;WpGAoJxTDJj6etfA/wDwVa/4LIaZ+yjpTeEPhxfabrXxGmkXz5SouLTRYhgt5nOGkYcBOwYscYAa&#10;eZXsFn0PvsHNFcP+zX461D4mfs7+A/EeqvHJqmv+HrDUbxo0CK001tHI+F7Dcx4rzf8A4KFft+eH&#10;/wBgL4Nr4i1S3/tbWNSkNro+lJJ5b30wGWJbnbGgwWbBxlRgkiqegR1V0fQGcmivyz0j9r/9v74h&#10;eEx4+0f4deGrXw3JH9rg0w6cvmzQ4yMRvL575Ug5UjOOMV9Mf8Eyf+Cn9n+3fpOr6LrWkp4V+IXh&#10;gf8AEz0pS3lzJu2GWLd8wUP8rI2SpI5Oc0AfWlIpyK+eP+Civ/BQfQf+Cf8A8H4dcvrU6x4g1iVr&#10;bRdJWTyzeSAZZmbBKxpxlsH7ygZJFfHVj+11+3/4t8Jr48034deG4fDkqfa4dL/s1fOkhxkYiab7&#10;QcjByDk9am4H6m0V8o/8Eyf+Cm2n/t7+GtV0/UtLXwz488MFV1bSQxKOpYr50W75tm4YKt8yHAJO&#10;Qx3v+CkH/BRLQ/8Agn78K7XUrmz/ALc8Ta9I1voukLJs+0uoBaSRhkrGm5ckAklgB1yHLQFqfSGa&#10;DX5Zxftbf8FANV8Jjx7a/Dnw3H4dZPta6V/Zq+cYduf9UZvtB+XBznOfbivqf/gmb/wUt0z9v3wV&#10;qcN5pq+G/HHhplTV9I3llCngTRbvm2FgVKtyrcHPBL62Dpc+pa/Of/g6y/5QjfFD/sI6H/6dbWv0&#10;Yr85/wDg6y/5QjfFD/sI6H/6dbWgD66/4J9f8mFfBH/sQdC/9N0FevV5D/wT6/5MK+CP/Yg6F/6b&#10;oK9eoAKKKKACiiigAooooAK/nV/4KT/8n8fFr/sZbv8A9Dr+iqv51f8AgpP/AMn8fFr/ALGW7/8A&#10;Q6APEaKKKACiiigAooooAK1vAX/I86L/ANf8H/oxaya1vAX/ACPOi/8AX/B/6MWgD+oKiiigAooo&#10;oAKKKKACiiigAooooAKKKKACiiigAooooAKKKKACiiigAooooAKKKKACiiigAooooAKKKKACiiig&#10;AooooAKKKKACiiigAooooAKKKKACiiigAooooAKKKKACiiigAooooAKKKKACiiigAooooAKKKKAC&#10;iiigAooooAKKKKACiiigAooooAKbKMrTqD0oA/n7/wCCkX/Brf8AtJftq/tw/Ej4mWfj74fvovij&#10;Xbm90iHVNTvGuLGzZyYoSBAyoFU42qcDtmtjwl/wQp/4KUeAPDdno+hftPeGdH0mwjEVtZ2etXcM&#10;ECDoFVbUAD6V9df8Fm/+DgSH/gnt8UdP+EXwz8Jt8SPjJrEMcn9nR72h0sSj9yHWMF5JnzuEa/wk&#10;EkZFfT3/AATI+P8A8VPjB+wr4f8AG/x+8PQeBfHsxv59WsTbm1itbZLmUwPsLttH2cRkknOQTgdK&#10;mN1DTZFSTvr1Py5H/BFz/gqAP+br9H/8KK+/+Rqcv/BF3/gp8rDd+1dpLLnn/iob7n/yWrG+I/8A&#10;wXI/a+/4KkftUeKPBf7FnhuzsfBXhGQq2t3FrHJLcxhyq3Esk37uJZSpKRhSxUZzwcem/sMf8F0f&#10;j7+zH+2b4d/Z9/bW8KWmhal4tlitdF8UQwCBJJJGEcTSFSY5I5JPlLrt2kjKgVpG91+BMtLn7PWM&#10;MkFpGsjbnVQGPqe9SqflpEcOOKVPu1IHjn7cPwM8X/tHfAa68J+C/FcngvU9TuYFm1RCwaO2D5lV&#10;QpBJZeOCM+tfmj/wVX/4JqeBf2FP2B9KvdH+1a14t1bxdaRajrt+++5uFNreOyL2RSygkDk7Rkk1&#10;+yWOa/Pn/g5G4/YT8P8A/Y62n/pHfVnLT70VF/kz62/YqH/GG/wo/wCxP0n/ANI4q/O7/gqLbr+0&#10;L/wWf+B/w51H9/oOnR6fJPatyj+ZdSzTg/78UMan6V+if7FHP7G/wo/7E/Sf/SOKvzx/btUfDf8A&#10;4L9fBjXL393ZaxFpaRyNwu55bi16+xKE/WtH/Et5mcf4fyP1WhhWOBUVVVVACgDAAr8p/GVrH+zf&#10;/wAHGuhyaQq2tj48hja9gj+VZftVnJG2R05niWQ+4zX6uDgV+U/7Rzf8LM/4ONvh7ptj++k8OwWY&#10;udvPleVaz3jZ/wCAsv5ipXxr1/Qr7D9CH/gofaL+0Z/wXL+D/gDUx9p0PRY7FpLVuY5PnlvJQR/t&#10;IiKfUCv1eESqAoUbVHAx0r8pv2tgvwy/4OHvhbrV9+6tNchsFhkPAJlins15/wB/+dfqylUvh+8H&#10;8T+X5H5Q29vH+zf/AMHHMdpo6rZ6b48hJuoY8Kr/AGiwaR8jpzcQh/rSftuWiftG/wDBfX4X+CdW&#10;AuNF8Mw2LG2f5o32Ry6g+5eh3YVT6hRUvxVk/wCFmf8AByX4WtrE+cvhuCD7SynIjMWmyzNn6b1H&#10;1o/aCC/DT/g4+8B6rfHybXxDBafZ2boxlsJrNfzkQiphf3fVil9r0X6H6sqo29O+K/KT4f2sf7OP&#10;/Bx7qmjaOq2ek+OoJWuII+Fb7Rpwu24HHNzFu/Gv1cH3fxr8ptaI+JH/AAcu2P2H99D4at1F06nI&#10;TZozbvyeRUPoaI/Gv66Dl8LP1J8U+LtL8DeHL7WNa1Kx0fSdLge5vL69uEt7a0iQZeSSRyFRVHJZ&#10;iAAOTX5Z/wDBzB+2B8Jfjh/wR4+JHh3wX8Uvhz4v1+6vdHlg0zRPElnqF5MkepW8kjLFDIzlVRWZ&#10;iB8qqScAGv0/+JHw70b4ueBdY8MeIrFNT0HxBaS6fqNo7Mq3UEqlHQlSGAKkjgg89q/I/wD4OJ/+&#10;CZ3wL/ZO/wCCTvxE8bfDz4e6b4Z8Vafd6Xb2+oQXVzK8Uc+oW8MoAklZfmjkdeR37HBqgP0x/wCC&#10;fX/JhXwR/wCxB0L/ANN0FevV5D/wT6/5MK+CP/Yg6F/6boK9eoAKKKKACiiigAooooAK/nV/4KT/&#10;APJ/Hxa/7GW7/wDQ6/oqr+dX/gpP/wAn8fFr/sZbv/0OgDxGiiigAooooAKKKKACtbwF/wAjzov/&#10;AF/wf+jFrJrW8Bf8jzov/X/B/wCjFoA/qCooooAKKKKACiiigAooooAKKKKACiiigAooooAKKKKA&#10;CiiigAooooAKKKKACiiigAooooAKKKKACiiigAooooAKKKKACiiigAooooAKKKKACiiigAooooAK&#10;KKKACiiigAooooAKKKKACiiigAooooAKKKKACiiigAooooAKKKKACiiigAooooAKKKKACmyninU1&#10;k3UAfhP/AMET/DNj+0D/AMHIf7X/AI48XW8eo+IPBl9qttowuxvazX+0vsayID0KW8Sxgjosh9a+&#10;+v8Ag4i/adb9lj/gkX8WdUtLr7Nq3iSxj8MaeQ+1mkvpFgk2n+8tu078f3K+Cf8AgpF+zJ8e/wDg&#10;j9/wVc1z9rz4D+Cr74g+A/iBE58V6PZ20l0bZ5dhuUmjizIsbyxrOsqghHyGwMbvB/2oP2iP2kf+&#10;DoP4qeAfhl4a+EusfDn4Y+HdUXUNY1K4hmeztJSuxrie4dURmjjeQRwr87GQ8HqI+KEY+if6lvSb&#10;m9t19x+i3/BqB+yrb/AD/glFofiaezEOufFPVLrxDdSMv7w26ube2XP93y4t4/67H1rwD/g9W8P6&#10;TafsyfBPxIoih8Wad4untbG4X5bhbd7VpJdrdcCSK3PscV+jn7TH7QHgn/gjV/wTvh8Qy6Hq+p+C&#10;/hZpmnaJb2OnKhuGjDRWkOdxA+8yFm9ycE8V+LmmXfxf/wCDqT/gob4F1/UPBeoeDf2dPhneB5ml&#10;DParCZEknj84gLPdz+XHGQgxGoBIA+9rL3qit3X3Izp+7HmfZ/ez+hj4QavfeIfhR4ZvtTXbqV5p&#10;VrPdgjBErwoz/wDjxNdL91aiggFtAqIuFUAAAdAOgqak9xRulZhXw3/wX1+Enij4z/sYaHpPhPQt&#10;U8RalD4utLl7Wxt2nlSIWt4pcqv8ILqM+pFfcnekK5NRJX/AtHnH7Iuh3nhr9lT4aabf201nfWHh&#10;bTLa5t5k2yQSpaxK6MOzBgQR2Ir53/4LCf8ABPLWP2y/h3ofiLwRMtt8RPAcrT6Z+88k30TMrNCH&#10;yNrqyK6EkDO4ZG7I+0BRVS1dxR0Vj8rdA/4Kz/tReAfBS+Edc/Z/1DV/HNvELVNWeG5jjncfKskl&#10;usZDscEnbIqk9ABxXp//AASa/YA8eeD/AIveKPj18amb/hYni4SLaWUuPNsUlIMkkgHCOQqoqD7i&#10;Ag9QB+gW0Y6Uopdb9Q6WPif/AILCf8E8td/a78I+HfGHgGb7N8SPAMpmsFEgha+h3B/LV+NsiOod&#10;CSBncOrCvBtI/wCCt37UXhPwSvhHVP2fL7UPHsEf2VdVaG5jilkA2iR7ZY8MxwSdsqqTyABxX6og&#10;03aP7o/Kko2uujDrc+BP+CR//BPnxx8MviH4o+N/xiYv8SPGm9YrWXBlsY5XDyySY4WRyqKFXGxF&#10;x/FtXc/4LCf8E9PEX7UmmeG/iD8OZTb/ABK+H8gktEWQRvfQq6yKqOcBZYpAXTJAO5x1K19v5wKU&#10;8iqeqSXTYI6H5YWX/BXH9qLRfBn/AAiN5+z3eXXj6NPso1QwXKxPJjAka1CYLfxYWUKTyABxXrn/&#10;AASJ/wCCfHjH4M+LPFPxl+LcjS/Erx1vxbyMHksIpZPMlaQjgSSME+UcIqAfxEL95eWAPu+/SnAY&#10;o636k8vToFfnP/wdZf8AKEb4of8AYR0P/wBOtrX6MV+c/wDwdZf8oRvih/2EdD/9OtrQUfXX/BPr&#10;/kwr4I/9iDoX/pugr16vIf8Agn1/yYV8Ef8AsQdC/wDTdBXr1ABRRRQAUUUUAFFFFABX86v/AAUn&#10;/wCT+Pi1/wBjLd/+h1/RVX86v/BSf/k/j4tf9jLd/wDodAHiNFFFABRRRQAUUUUAFa3gL/kedF/6&#10;/wCD/wBGLWTWt4C/5HnRf+v+D/0YtAH9PWpXy6Zp9xcODst42kbHXAGTXxD/AMRAvwN/59/GX/gt&#10;X/45X2p4v/5FPVP+vSX/ANANfy80Aftl/wARAvwN/wCfbxl/4LV/+OUf8RAvwN/59vGX/gtX/wCO&#10;V+JtFAH7Zf8AEQL8Df8An28Zf+C1f/jlH/EQL8Df+fbxl/4LV/8AjlfibRQB+2X/ABEC/A3/AJ9v&#10;GX/gtX/45R/xEC/A3/n28Zf+C1f/AI5X4m0UAftl/wARAvwN/wCfbxl/4LV/+OV3n7NH/BXn4W/t&#10;WfGbS/A3heHxIus6sszwm7shHEBFE0r5Ic4+VD261+CNfWn/AARA/wCUkngf/r21P/0gnoA/eSii&#10;igAooooAKKKKACiiigAooooAKKKKACiiigAooooAKKKKACiiigAooooAKKKKACiiigAooooAKKKK&#10;ACiiigAooooAKKKKACiiigAooooAKKKKACiiigAooooAKKKKACiiigAooooAKKKKACiiigAooooA&#10;KKKKACiimykqM0ANZQRzR5IAHyivk/8AYd/4K4eCf26v2qPjP8JfDvh3xJpeufBXU5tO1O9vfJ+x&#10;3+y5ktt8JWQvy8UnDKMADnJxXqXws/bw+GPxm/ae8b/Bzw/r7X3xC+HUEdzr+mfY5oxZI/l7T5jK&#10;I3z5qfdY9fY0BsekeOfh9ofxO8MXGh+JNF0nxFot5sM+n6nZx3drMUYOm6OQMrbXVWGRwVBHIq3o&#10;vh2y8NaZb2Om2drp9jaqEht7aFYoolGMKqqAFA9AMVfJxRnigAooBzRQAUUUUAFFFFABRRRQAUUU&#10;UAFFFFABRRRQAV+c/wDwdZf8oRvih/2EdD/9OtrX6MV+c/8AwdZf8oRvih/2EdD/APTra0AfXX/B&#10;Pr/kwr4I/wDYg6F/6boK9eryH/gn1/yYV8Ef+xB0L/03QV69QAUUUUAFFFFABRRRQAV/Or/wUn/5&#10;P4+LX/Yy3f8A6HX9FVfzq/8ABSf/AJP4+LX/AGMt3/6HQB4jRRRQAUUUUAFFFFABWt4C/wCR50X/&#10;AK/4P/Ri1k1reAv+R50X/r/g/wDRi0Af04eL/wDkU9U/69Jf/QDX8vNf1DeL/wDkU9U/69Jf/QDX&#10;8vNABRRRQAUUUUAFFFFABX1p/wAEQP8AlJJ4H/69tT/9IJ6+S6+tP+CIH/KSTwP/ANe2p/8ApBPQ&#10;B+8lFFFABRRRQAUUUUAFFFFABRRRQAUUUUAFFFFABRRRQAUUUUAFFFFABRRRQAUUUUAFFFFABRRR&#10;QAUUUUAFFFFABRRRQAUUUUAFFFFABRRRQAUUUUAFFFFABRRRQAUUUUAFFFFABRRRQAUUUUAFFFFA&#10;BRRRQAUUUUAFI43LS0UAfir+1H/wQ4/an/Z0/wCCg/xA+Of7IvxC8P6LD8Trua91bTNUuTbvHJNJ&#10;50yEGN0kjMxZ1J2ld2Oa+KP2T/hj+3tqf/BWL4/ab4A8U+D7T48WWn258b39xOq2d1CRb+X5TGIg&#10;kfuhwo6Gv6f8YFfmv/wVr/4LMeE/+CcXxotfAHwt+Gtn8Rf2hvG0EUhsdOs1WWKNx+6N1JGplkYh&#10;Qyx8naoJIXBqYvlsvkV8X5nzufgN/wAFisf8lD+Gf/gbH/8AI9KvwF/4LEbvm+Ifw0x1OL2Pp/4D&#10;1FF+05/wV+8ZWza9Z/CvwDo1nMvnJpc9igmVQAduGuC2T9fyr0H9hz/g4Z+Ieg/tV6T8Df2wPhd/&#10;wqfxj4inS10bWYY3hsLuZ22IrK5barNtUOrsASA2K0iT0ufrdYiRbSMS/wCs2gMfU96npofI4p1S&#10;AUUUUAFFFFABRRRQAUUUUAFFFFABRRRQAV+c/wDwdZf8oRvih/2EdD/9OtrX6MV+c/8AwdZf8oRv&#10;ih/2EdD/APTra0AfXX/BPr/kwr4I/wDYg6F/6boK9eryH/gn1/yYV8Ef+xB0L/03QV69QAUUUUAF&#10;FFFABRRRQAV/Or/wUn/5P4+LX/Yy3f8A6HX9FVfzq/8ABSf/AJP4+LX/AGMt3/6HQB4jRRRQAUUU&#10;UAFFFFABWt4C/wCR50X/AK/4P/Ri1k1reAv+R50X/r/g/wDRi0Af04eL/wDkU9U/69Jf/QDX8vNf&#10;1DeL/wDkU9U/69Jf/QDX8vNABRRRQAUUUUAFFFFABX1p/wAEQP8AlJJ4H/69tT/9IJ6+S6+tP+CI&#10;H/KSTwP/ANe2p/8ApBPQB+8lFFFABRRRQAUUUUAFFFFABRRRQAUUUUAFFFFABRRRQAUUUUAFFFFA&#10;BRRRQAUUUUAFFFFABRRRQAUUUUAFFFFABRRRQAUUUUAFFFFABRRRQAUUUUAFFFFABRRRQAUUUUAF&#10;FFFABRRRQAUUUUAFFFFABRRRQAUUUUAFFFFACPytfih/wTru/D+h/wDB03+1NF8SjaxeOb61P/CG&#10;PqBGWtj9mYLAW/5aG0EONvOxZMcZr9sMc18Bf8Fd/wDghT4Z/wCClPiPRviB4d8SX3wz+MXhmNYt&#10;P8Saep/fomTGkwUqxKE/K6sGGSM4pR0kpev4hurH3wjYT+tfjh/weO6n4Nm/Y8+Gunf6LL8Vp/Gc&#10;D+Go7bDaisHkyicrj5vLLm3H++Y8ciudh/4Jqf8ABVbwZa/2Hov7TXhfUNFt18qK7ur+RLrYRjO0&#10;2zHI7ZYn3r1j9gj/AINyNW8H/tNab8bv2mvidffGr4h6LKlzpltNvawsp1bckjGQkvsb5lUBUDHO&#10;2m43fzX4Bsj9P/hkmqR/DvQV1oj+2F0+3F8R08/y18z/AMezW/TVjCjFOoe5MVZBRRRQUFFFFABR&#10;RRQAUUUUAFFFFABRRRQAV+c//B1l/wAoRvih/wBhHQ//AE62tfoxX5z/APB1l/yhG+KH/YR0P/06&#10;2tAH11/wT6/5MK+CP/Yg6F/6boK9eryH/gn1/wAmFfBH/sQdC/8ATdBXr1ABRRRQAUUUUAFFFFAB&#10;X86v/BSf/k/j4tf9jLd/+h1/RVX86v8AwUn/AOT+Pi1/2Mt3/wCh0AeI0UUUAFFFFABRRRQAVreA&#10;v+R50X/r/g/9GLWTWt4C/wCR50X/AK/4P/Ri0Af04eL/APkU9U/69Jf/AEA1/LzX9Q3i/wD5FPVP&#10;+vSX/wBANfy80AFFFFABRRRQAUUUUAFfWn/BED/lJJ4H/wCvbU//AEgnr5Lr60/4Igf8pJPA/wD1&#10;7an/AOkE9AH7yUUUUAFFFFABRRRQAUUUUAFFFFABRRRQAUUUUAFFFFABRRRQAUUUUAFFFFABRRRQ&#10;AUUUUAFFFFABRRRQAUUUUAFFFFABRRRQAUUUUAFFFFABRRRQAUUUUAFFFFABRRRQAUUUUAFFFFAB&#10;RRRQAUUUUAFFFFABRRRQAUUUUAFR78+hpznA4r8mf2d/+Cpfxi1H/g4x+J3wC8eeILLw78M44biT&#10;w5pF/ZRRvdmK3gNube4IDnzkMk5GSDhgADQtXYOlz9ZwmKQgA0iSb1yGzSt7/rQA6ikDZ70tABRR&#10;RQAUUUUAFFFFABRRRQAUUUUAFFFFABX5z/8AB1l/yhG+KH/YR0P/ANOtrX6MV+c//B1l/wAoRvih&#10;/wBhHQ//AE62tAH11/wT6/5MK+CP/Yg6F/6boK9eryH/AIJ9f8mFfBH/ALEHQv8A03QV69QAUUUU&#10;AFFFFABRRRQAV/Or/wAFJ/8Ak/j4tf8AYy3f/odf0VV/Or/wUn/5P4+LX/Yy3f8A6HQB4jRRRQAU&#10;UUUAFFFFABWt4C/5HnRf+v8Ag/8ARi1k1reAv+R50X/r/g/9GLQB/Th4v/5FPVP+vSX/ANANfy81&#10;/UN4v/5FPVP+vSX/ANANfy80AFFFFABRRRQAUUUUAFfWn/BED/lJJ4H/AOvbU/8A0gnr5Lr60/4I&#10;gf8AKSTwP/17an/6QT0AfvJRRRQAUUUUAFFFFABRRRQAUUUUAFFFFABRRRQAUUUUAFFFFABRRRQA&#10;UUUUAFFFFABRRRQAUUUUAFFFFABRRRQAUUUUAFFFFABRRRQAUUUUAFFFFABRRRQAUUUUAFFFFABR&#10;RRQAUUUUAFFFFABRRRQAUUUUAFFFFABRRRQA3Gfxr8dP+Cq//BvT8e/+CiX7X2sePrP476Dovh23&#10;vY7jwzYTaY/2vQkWJBsW4jKvjzA7gbsAvkYNfsWx21+TP/BTz/go18ef2lf2+m/Y7/ZPurbw/wCK&#10;tKslvvGnjKZQ39hxOiOUjYhhHtWWLc4BfdIFTawzU9dPMfRnlOg/8G/v7c/hvSobGx/bYvo7aEYR&#10;WN5IQMk9WkJPXuavRf8ABBv9vJ5B/wAZtXjBW5+S6/8Ai682/Ys+C/xm/Yg/4OSPhb8K/iN8dfHH&#10;xam1jwjea9fz6jrF5Nau8llfqsflzSMGVDACpIGOMAYFehftO/tZftRf8EMP+Chf/CZfE3xhcfEz&#10;9mH4yeMbk+XPLJP/AMIqtxO8ohhMmXt2hiJKxqTFIkTAAEZFrRrz/wA7WF3R+2NjbtbWkcbNuZVA&#10;Y+pxzU1V7K7XULSOeFw8Uyh0KnhgeQQfcGrGaQb6hRRRQAUUUUAFFFFABRRRQAUUUUAFFFFABX5z&#10;/wDB1l/yhG+KH/YR0P8A9OtrX6MV+c//AAdZf8oRvih/2EdD/wDTra0AfXX/AAT6/wCTCvgj/wBi&#10;DoX/AKboK9eryH/gn1/yYV8Ef+xB0L/03QV69QAUUUUAFFFFABRRRQAV/Or/AMFJ/wDk/j4tf9jL&#10;d/8Aodf0VV/Or/wUn/5P4+LX/Yy3f/odAHiNFFFABRRRQAUUUUAFa3gL/kedF/6/4P8A0YtZNa3g&#10;L/kedF/6/wCD/wBGLQB/Th4v/wCRT1T/AK9Jf/QDX8vNf1DeL/8AkU9U/wCvSX/0A1/LzQAUUUUA&#10;FFFFABRRRQAV9af8EQP+Ukngf/r21P8A9IJ6+S6+tP8AgiB/ykk8D/8AXtqf/pBPQB+8lFFFABRR&#10;RQAUUUUAFFFFABRRRQAUUUUAFFFFABRRRQAUUUUAFFFFABRRRQAUUUUAFFFFABRRRQAUUUUAFFFF&#10;ABRRRQAUUUUAFFFFABRRRQAUUUUAFFFFABRRRQAUUUUAFFFFABRRRQAUUUUAFFFFABRRRQAUUUUA&#10;FFFFADD0r8UP2S/ixon/AATw/wCDnD9orQfindQ+H4PjpaxXvhTW79hHa3LSPFPHAJWwAGzJF1x5&#10;luF5JFftlXy3/wAFQf8Agmh8Ef8Agob8IvJ+L1rbab/wjqPNZ+JUuks7nRQep85sKIyQCVf5foTm&#10;pvaSkPdWPhH456jb3P8AweIfB+4S4he3PwylPmK4KY+y6tznpWH/AMHX37Vnhb9oD4X/AA7/AGYP&#10;AN3Z+MPix4s8ZWN7/Z2nyC4fTkVJYY1kK5CySyXChV67VckYwT8r+Nf+CSv7L+g/GeObT/8AgobZ&#10;2t/p6DTraeXURPd2sDZBgW6jfYse2RhgMFG5gepr9OP+CPH/AARQ/Zp/ZP1GL4qeA/FVv8aPFkwK&#10;weLZ9Qhv47ZnHzmERFkSQgkFiSwBxxWiScUn0/zuK9m5LtY/QD4beGX8FfDvQtHkma4k0nT7eyaU&#10;/wDLUxRqm78dua3l6UZxRUiirKwUUUUDCiiigAooooAKKKKACiiigAooooAK/Of/AIOsv+UI3xQ/&#10;7COh/wDp1ta/Rivzn/4Osv8AlCN8UP8AsI6H/wCnW1oA+uv+CfX/ACYV8Ef+xB0L/wBN0FevV5D/&#10;AME+v+TCvgj/ANiDoX/pugr16gAooooAKKKKACiiigAr+dX/AIKT/wDJ/Hxa/wCxlu//AEOv6Kq/&#10;nV/4KT/8n8fFr/sZbv8A9DoA8RooooAKKKKACiiigArW8Bf8jzov/X/B/wCjFrJrW8Bf8jzov/X/&#10;AAf+jFoA/pw8Xn/ik9U/69Jf/QDX8vNf1DeL/wDkU9U/69Jf/QDX8vNABRRRQAUUUUAFFFFABX1p&#10;/wAEQP8AlJJ4H/69tT/9IJ6+S6+tP+CIH/KSTwP/ANe2p/8ApBPQB+8lFFFABRRRQAUUUUAFFFFA&#10;BRRRQAUUUUAFFFFABRRRQAUUUUAFFFFABRRRQAUUUUAFFFFABRRRQAUUUUAFFFFABRRRQAUUUUAF&#10;FFFABRRRQAUUUUAFFFFABRRRQAUUUUAFFFFABRRRQAUUUUAFFFFABRRRQAUUUUAFFFNdttAAWzX4&#10;YftW+APG3/Bf/wD4LUfED4A3vjbWvB/wD/Z/iT+1rLTptr6pdAojsUPyPK0ryIjOGEUcRKjLkN9S&#10;ftJ/8HUP7Nv7LXx88X/DjxLo3xYn17wTqs+j6hJYaHbS2zzQvsYxu10pZcjIJUZ9K/KDxt/wXf8A&#10;AP7L/wDwV1179pL9nrTfFmseG/ihZrB458J+JtPj07zZB5e6S3ljllwzNGJAxHyuXBDK+BMdWn0/&#10;qw5aLzP100L/AINW/wBi3R/DMdjcfDXVNUuo49h1G78T6gtyx/vERzJFkeyAeoNfC/7fn7DOvf8A&#10;Bs38WPBf7RX7Pvi7xFcfC7Vteg0PxZ4P1O785J43DyCMnhZEZY5ArMN8ThSGbca+iPDv/B5f+zLq&#10;PhmO41Pwd8ZNN1RoyZLNNHs7hVYD7okF2oIPY4HuBX57/wDBUv8A4OBPBf8AwVx+JngPwB4h0Hxh&#10;8P8A9nnw/rcet62be1ivvEGuvGGVUEYkWKEbHdQPMbaXL5bCpVe9zWQtOp/Tb4R8R2/jHwxp2rWj&#10;brTU7WK7hbGNySKHU4+hrRXOao+GdPtdJ0KxtbOFYbS3t0jgjXgRxgAKB9Bx+FaFHUmOwUUUUFBm&#10;jNAGBXG/Hr49eFv2afhdqXjLxnqX9k+HdJMYubkQyTlDJIsaAJGrOxLMowAeuegNAHZUV8g/8P2v&#10;2Yc/8lBuvX/kXdS/+R6739nP/gqF8E/2sfiQvhLwH4suNa157eS7W3bSLy2BjjxvbfLEq8ZHGcnN&#10;AH0DnFGayfHHjvR/ht4VvNc1/UrLSNI06MzXV5dzCKGBB1LMeAK+TNQ/4Lyfs16f4lOm/wDCXapL&#10;Gr7DexaJdNajnBIOzcRnuFwe1Tza2A+yc0Vy/wAJvjH4Z+Ongq08ReEdc0/xBot6Mw3dnIJEb1B7&#10;qw6FTgg8ECr3j/4h6J8LfCV7r3iLVLHRdH06Pzbm8vJRFDCvqzHiqegLU2s0V8bXH/BeT9muDxN/&#10;Zv8Awl+qtH5mw3y6HdG1+oOzeRnjIXHfpzX1L8K/i14b+NXgqz8ReFda0/XtD1Bd0F5ZyiSN/UZH&#10;QjoQeQeDzR0uB0lfnP8A8HWX/KEb4of9hHQ//Tra1+jFfnP/AMHWX/KEb4of9hHQ/wD062tAH11/&#10;wT6/5MK+CP8A2IOhf+m6CvXq8h/4J9f8mFfBH/sQdC/9N0FevUAFFFFABRRRQAUUUUAFfzq/8FJ/&#10;+T+Pi1/2Mt3/AOh1/RVX86v/AAUn/wCT+Pi1/wBjLd/+h0AeI0UUUAFFFFABRRRQAVreAv8AkedF&#10;/wCv+D/0YtZNa3gL/kedF/6/4P8A0YtAH9OHjD/kU9U/69Jf/QDX8vNf1DeL/wDkU9U/69Jf/QDX&#10;8vNABRRRQAUUUUAFFFFABX1p/wAEQP8AlJJ4H/69tT/9IJ6+S6+tP+CIH/KSTwP/ANe2p/8ApBPQ&#10;B+8lFJuBpaACiiigAooooAKKKKACiijdQAUUUUAFFFFABRRRQAUUUUAFFFFABRRRQAUUUUAFFFFA&#10;BRRRQAUUUUAFFFFABRRRQAUUUUAFFFFABRRRQAUUUUAFFFFABRRRQAUUUUAFFFFABRRRQAUUUUAF&#10;FFFABRRRQAUUUUAFIy7hS0UAeb6/+yD8KfFms3Wpat8Mfh7qmpX8pnubu88O2c89xIxyzu7RlmY9&#10;ySSa+b/22Pjx+xD/AME9pbW3+Kmg/B/w/ql/Cbi20tPClpc308fIDiKOEsqkggM2ASDg8HH2s/3a&#10;/BT4L/sW+Cf24P8Ag6D/AGjtF/aI0tfEseg6cdU8M6HqUrra6hbhbSK3YKCPMSO2cNsGV3EsQdpp&#10;R1kor+rD2XMz3X/h/J/wTQ/6E/w1/wCG5teP/HKVf+C8X/BNGUhV8H+G8scDHw5tf/iK+64v+CRX&#10;7KkUaqv7NvwLIUYG7wNpjH8zDmn/APDor9lVeR+zb8CV9/8AhBNM4/8AINUnqI+g7KaO4tY3j4jZ&#10;QV+napqZHCtvGFRdqqMADtTlPy0gFooooAM1+dv/AAcdfEttE/ZL8L+ErdmN34v8RxkxL1lht42Z&#10;hj/ro8J+uK/RE/eFfEn/AAVS/wCCZvjD/goH8Qfh/eaL4u0nw7pPhMSLKlwkrTq00iGSaPYMFgsU&#10;YUFl5HUVMtWkNO2pY8Gfstfsn/BTwJ4Z8L+N7X4V2/iqw0y1tb8alfwxXU9wIkV2dWcHLNk8+te9&#10;fBL9k34R/C/WLfxV4D8I+GdNu5rdooNS0xQ3mRPjO11JBU4HT0r5qg/4N7fgbceGWh1K88cajrci&#10;ky6s+rBZ3kPJcLsKcnPBB4PXvXzr+yN4h8Z/8Eqv+Cn9n8BdS8QXfiH4d+NZYo7FJ2O2P7QGFvcR&#10;oSRHJ5qmKQKcNyecLi73ehD0R1v/AAW78ca3+0T+138Jf2cdFvpbPT/EE9re6p5Z4keeZokLDuIo&#10;43kAPGWB7CvsTQf+CV3wJ0H4Vp4RX4d6Dc2Ig8l7meHdeSnABkM339xIzkEDPaviv9oDd/xEheAf&#10;tX+q+z2hh3dP+PCcDH/Awfxr9Wu34VEfgTKekreh+UH/AAToN/8A8E/P+CtnjX9n9b64uvB3igPP&#10;pkcz52SCD7VBJ/veSXiYj7xUegrR/wCCz3i7Wv2o/wBub4T/ALN+l381no+ozWt5q3lH70k8jjcw&#10;7+TbxtIAeMv9KqftEc/8HIHw9+ycTCCz87b1P+hT7s/RMfhR8TN3/ESz4b+0fNH9nh8jd2/4kz4x&#10;/wAC3Uo68l+7CWjk12X42PtTT/8Agln8CbD4Ur4RHw60CSxEPktcSQ7rxzjBk8/7+/POQcZ7Y4r4&#10;o/4Jg3uo/sJf8FUfiF+zpJqFxeeF9WMtzpUczZ2SrAt1DIP9o2zMrY6lB6V+rg+7+NflN8TF3f8A&#10;BzB4V+y/60W8XnBfbRZs5/4Biqi/fX9dA2ifqzvFfnT/AMHWPP8AwRH+KA/6iOiH/wAqtrX3X8cf&#10;CviPxn8IPE2l+ENbj8N+KdQ0y4g0nVXjEi6ddMhEUxQghgrYbBB6dK/Fn/gut+yz+1B8Hf8Agmb4&#10;7174ufHyx+JHge3n0+K70GLS47ZriWS9hSCTesKH93KUk687e9MD9df+CfX/ACYV8Ef+xB0L/wBN&#10;0FevV5D/AME+v+TCvgj/ANiDoX/pugr16gAooooAKKKKACiiigAr+dX/AIKT/wDJ/Hxa/wCxlu//&#10;AEOv6Kq/nV/4KT/8n8fFr/sZbv8A9DoA8RooooAKKKKACiiigArW8Bf8jzov/X/B/wCjFrJrW8Bf&#10;8jzov/X/AAf+jFoA/pw8X/8AIp6p/wBekv8A6Aa/l5r+obxf/wAinqn/AF6S/wDoBr+XmgAooooA&#10;KKKKACiiigAr60/4Igf8pJPA/wD17an/AOkE9fJdfWn/AARA/wCUkngf/r21P/0gnoA/Xr/goF+0&#10;jqf7I37KPiTx/o9jZ6lf6HLaLHbXLFYpBNdRQnJHPAkJHuK/OP8A4iM/iN/0I/hP/v8ATV9rf8Ft&#10;/wDlGp4//wCu2mf+nK2r8F6AP0S/4iM/iN/0I/hP/v8ATUf8RGfxG/6Efwn/AN/pq/O2igD9Ev8A&#10;iIz+I3/Qj+E/+/01H/ERn8Rv+hH8J/8Af6avztooA/RL/iIz+I3/AEI/hP8A7/TUf8RGfxG/6Efw&#10;n/3+mr87aKAP0S/4iM/iN/0I/hP/AL/TV9Zf8EqP+Clnib9vnxR4ysde0HR9Gj8N2ttPE1k7sZTK&#10;0inO702D86/Duv0y/wCDbT/kofxV/wCwdp//AKMnoA/WaiiigAooooAKKKKACiiigAooooAKKKKA&#10;CiiigAooooAKKKKACiiigAooooAKKKKACiiigAooooAKKKKACiiigAooooAKKKKACiiigAooooAK&#10;KKKACiiigAooooAKKKKACiiigAooooAa3T6c1/PT/wAFifi38Uf+CkP/AAWXh+GH7LfgeGx+KHwN&#10;QpeeOLO9Gn6gQqr5yyzs6xpaxSTCMBtzs+7GQwWv6F3+6fpX4F/G39vX4U/8EZv+Dhb4neOk1z/h&#10;JvDPxQsxp3jbSbK3f+0vCt+RbT+coYBJo2Kh8K2f3zD+EZUdZK/mVtFtHf2H7Gn/AAWChs41/wCF&#10;3fDYYQD97q25x/vH7Gcn3yasJ+xz/wAFgi67vjd8Mtvcf2n1/wDJKvrSx/4OaP2MLqwgmb4tR2zT&#10;Rq5il0q7Dx5GcMBGRkdDgnn1qZf+DmP9i9jj/hcFrknA/wCJVef/ABqqjfoSfdthHIlpGJseZtAb&#10;HrU4ORUcE63MKyJyrAMPxp6fdpAhaKKKADFfn7/wVQ/bm+L37CP7SHw/1axjjuvg7qjw/wBqJFYR&#10;yTPIkh+0QeaRlGaIoycjJ3c4U1+gVYHxI+F3h/4v+Drzw/4n0ew1zR75dk9pdxCSN/Q4PRh1BGCD&#10;zS9APHNF/wCCpf7P2ueAl8RR/FjwfDZmLzTBc3qw3qcZ2m3bEu7tjbn618C/CbXLj/gqx/wWY0v4&#10;keG9PvI/hz8Nfs8g1CeIx+ZHbb2hyD/HLcuSF+8IwSRlSK+urv8A4IU/s53Wv/b18KX8K794tY9S&#10;kFuPbHXH419LfB34G+Ev2f8AwZD4f8G6Dp3h7R4DuFvaRbQzf3mb7zN0G5iTxR15g6WPzj/4Le+B&#10;dc/Z6/ax+En7SGi6fJfaf4dnt7LVVjGPLaCcyxhz0CyxySR56DYAcZFfWnhj/grb+z74j+E8fi5v&#10;iV4d0+28gSy6fdziPU4GwC0RteZWcHj5FYHqCRzXv3jPwLpHxE8MXui69p9nq2k6jGYrm0uohJFM&#10;vXBU+/Psa+VtQ/4IXfs46h4lbUv+ERvIFZ95tItRkW2/3duc459amN/hG9Xc+Xf+CcEOpf8ABQL/&#10;AIKweNv2hv7NurPwd4bEkGlvcJgvI0AtbePjjcIA8jAE7Sy+orR/4LQeEtc/Ze/bf+E/7SOk6bNq&#10;Gj6TJb2WriIfceCRm2u38PnQSugJ7x/QH9Lvhd8JPDfwU8F2nh3wpo1hoOi2IxDaWkWxF9Se5J7k&#10;kk+tWPHfw+0X4neFrzQ/EOm2esaRfp5dxaXUYkimX3B/MHqCMjFVta3QW+54Po//AAVr/Z91T4UL&#10;4ub4meHbW0EHntYTz7NTQgZMf2X/AFpcHjCqQT0JHNfGv/BLzT9U/bq/4Kj/ABC/aPuNOubHwrpf&#10;m22kvOm0vK8C2sMY7FktVZnwSAzr65r6cuP+CF37ONz4mOpf8IjeRqX3/Y01KUW3+7tzux/wKvqD&#10;4a/Czw78GvBtn4f8L6PY6Hotgu2C0tIhHGnfPqSTyScknrTVviDpY6Cvzn/4Os/+UIvxO9tR0P8A&#10;9OtrX6MV+c//AAdZf8oRvih/2EdD/wDTra0AfXX/AAT6/wCTCvgj/wBiDoX/AKboK9eryH/gn1/y&#10;YV8Ef+xB0L/03QV69QAUUUUAFFFFABRRRQAV/Or/AMFJ/wDk/j4tf9jLd/8Aodf0VV/Or/wUn/5P&#10;4+LX/Yy3f/odAHiNFFFABRRRQAUUUUAFa3gL/kedF/6/4P8A0YtZNa3gL/kedF/6/wCD/wBGLQB/&#10;Th4v/wCRT1T/AK9Jf/QDX8vNf1DeMP8AkU9U/wCvSX/0A1/LzQAUUUUAFFFFABRRRQAV9af8EQP+&#10;Ukngf/r21P8A9IJ6+S6+tP8AgiB/ykk8D/8AXtqf/pBPQB+mn/Bbf/lGp4//AOu2mf8Apytq/Bev&#10;3o/4Lb/8o1PH/wD120z/ANOVtX4L0AFFFFABRRRQAUUUUAFfpl/wbaf8lD+Kv/YO0/8A9GT1+Ztf&#10;pl/wbaf8lD+Kv/YO0/8A9GT0AfrNRRRQAUUUUAFFFFABRRRQAUUUUAFFFFABRRRQAUUUUAFFFFAB&#10;RRRQAUUUUAFFFFABRRRQAUUUUAFFFFABRRRQAUUUUAFFFFABRRRQAUUUUAFFFFABRRRQAUUUUAFF&#10;FFABRRRQAUUUUAIwyDX58/tXfCf/AIJz+IP2h/E958YLL4JyfEqa4Q642tXIS+MvlIF80bhz5ezt&#10;0xX6ClctXw3+05/wbp/ss/tffHjxH8SfHng/XNS8WeKp1udRuYfEF3bxyusaxgiNHCr8qKMAdqnq&#10;O+h44Pgf/wAEnSP+Qf8As5/+Bg/+LpB8Dv8Agk71XTf2dc9sXgz/AOh11A/4NP8A9itOf+EB8Rf+&#10;FTf/APxyvzl/4K1/8ENPgX/wSR+Jnw4+K15ouueNvgP4j11PDfijQbnVJYb/AEaSVGkjuraeJldx&#10;simOyTI3KBn5xtqLSkl8hdD+jazCCCMR8R7flx6dqmAwKo+H7+31LRbS5s5Fms7iFJIJUOVkQjKs&#10;PYjFXqNnYFsFFFFABRRRQAY4oxxRRQAUUUUAFFFFAAF20Fd1FFABX5z/APB1l/yhG+KH/YR0P/06&#10;2tfoxX5z/wDB1l/yhG+KH/YR0P8A9OtrQB9df8E+v+TCvgj/ANiDoX/pugr16vIf+CfX/JhXwR/7&#10;EHQv/TdBXr1ABRRRQAUUUUAFFFFABX86v/BSf/k/j4tf9jLd/wDodf0VV/Or/wAFJ/8Ak/j4tf8A&#10;Yy3f/odAHiNFFFABRRRQAUUUUAFa3gL/AJHnRf8Ar/g/9GLWTWt4C/5HnRf+v+D/ANGLQB/Th4v/&#10;AORT1T/r0l/9ANfy81/UN4v/AORT1T/r0l/9ANfy80AFFFFABRRRQAUUUUAFfWn/AARA/wCUkngf&#10;/r21P/0gnr5Lr60/4Igf8pJPA/8A17an/wCkE9AH6af8Ft/+Uanj/wD67aZ/6cravwXr96P+C2//&#10;ACjU8f8A/XbTP/TlbV+C9ABRRRQAUUUUAFFFFABX6Zf8G2n/ACUP4q/9g7T/AP0ZPX5m1+mX/Btp&#10;/wAlD+Kv/YO0/wD9GT0AfrNRRRQAUUUUAFFFFABRRRQAUUUUAFFFFABRRRQAUUUUAFFFFABRRRQA&#10;UUUUAFFFFABRRRQAUUUUAFFFFABRRRQAUUUUAFFFFABRRRQAUUUUAFFFFABRRRQAUUUUAFFFFABR&#10;RRQAUUU2Rti8c0AOJwK/K39uT/g4i8d/sg/tXeNPhzpf7MvxB8b6f4Wuo7eHW9Pt7h7a/DQxybkK&#10;xMOC5HBPKmup/aQ/4Olv2b/2Xfj14v8Ah14lt/HLa/4L1SfSNQ+zaSJIfOico2xt/K5HWuEP/B4F&#10;+yXI5ZrHx+zN1J0Nef8Ax+pXRleTPOf+Irj4lH/mzr4p/wDgJdf/ABmvn39rn40/tS/8HJXjvwL8&#10;KdO+CPiL4T/CvStci1PVdR1W0nhVHCtGZpJJVQMY45ZdscYJJcZxxX2Qf+DwH9ko/wDLj4+/8ES/&#10;/F1JD/weD/snphY7P4grk8AaIBz/AN91olqieh+pnhDw5b+DfC2m6TaqY7XS7WK0hBOcIihFGfoB&#10;WkMmo7a4W7to5F+7IoYfiM1KrZqQFooooAKKKKACiiigAooooAKKKKACiiigAr85/wDg6y/5QjfF&#10;D/sI6H/6dbWv0Yr85/8Ag6y/5QjfFD/sI6H/AOnW1oA+uv8Agn1/yYV8Ef8AsQdC/wDTdBXr1eQ/&#10;8E+v+TCvgj/2IOhf+m6CvXqACiiigAooooAKKKKACv51f+Ck/wDyfx8Wv+xlu/8A0Ov6Kq/nV/4K&#10;T/8AJ/Hxa/7GW7/9DoA8RooooAKKKKACiiigArW8Bf8AI86L/wBf8H/oxaya1vAX/I86L/1/wf8A&#10;oxaAP6cPF/8AyKeqf9ekv/oBr+Xmv6hvF/8AyKeqf9ekv/oBr+XmgAooooAKKKKACiiigAr60/4I&#10;gf8AKSTwP/17an/6QT18l19af8EQP+Ukngf/AK9tT/8ASCegD9NP+C2//KNTx/8A9dtM/wDTlbV+&#10;C9fvR/wW3/5RqeP/APrtpn/pytq/BegAooooAKKKKACiiigAr9Mv+DbT/kofxV/7B2n/APoyevzN&#10;r9Mv+DbT/kofxV/7B2n/APoyegD9ZqKKKACiiigAooooAKKKKACiiigAooooAKKKKACiiigAoooo&#10;AKKKKACiiigAooooAKKKKACiiigAooooAKKKKACiiigAooooAKKKKACiiigAooooAKKKKACiiigA&#10;ooooAKKKKACiignaKAPEvGv/AATm+BHxG8W6hr2vfCbwLq2tavO13e3t1pUck1zKxyzuxHLHuTXM&#10;+MP+Cc37Lfw98N3msa98KfhVouk6bE011e32nW9vb20ajJd3bCqoHJJOBXln/BUv/gvb8F/+CY+j&#10;3Wl6lqS+MPiIqEW/hjSZlknicjg3D8rCOhw3zEduQa/Nnwp+yT+2b/wceeJ7TxN8YNUvvgz8AXmF&#10;xZaKkbw/bIgcqY7c4aZuMiWb5cgFVGcmVeWkR6LWRl/t9f8ABSj4B/Ev4jyfB39i/wDZr8F/E7x1&#10;qEzWS+I4PC63Fqr8gtaQlcyheSZpNsQCkjcpDV6h/wAEuf8Ag0ttbTV7f4j/ALUlxbaxr95N9uXw&#10;bpki/YbaRjuxdSpxIQeDHH+7HIy46fqV+wN/wTE+Dv8AwTc+Hi6H8MfCtrp91cRql/rNwom1TUyM&#10;HMs5G7bkZ2LhAecZ5r6E3fLVx93bfuKWo22gW3gVV+6owOKkpA+aWkAUUUUAFFFFABRRRQAUUUUA&#10;FFFFABRRRQAV+c//AAdZf8oRvih/2EdD/wDTra1+jFfnP/wdZf8AKEb4of8AYR0P/wBOtrQB9df8&#10;E+v+TCvgj/2IOhf+m6CvXq8h/wCCfX/JhXwR/wCxB0L/ANN0FevUAFFFFABRRRQAUUUUAFfzq/8A&#10;BSf/AJP4+LX/AGMt3/6HX9FVfzq/8FJ/+T+Pi1/2Mt3/AOh0AeI0UUUAFFFFABRRRQAVreAv+R50&#10;X/r/AIP/AEYtZNa3gL/kedF/6/4P/Ri0Af04eLz/AMUnqn/XpL/6Aa/l5r+obxf/AMinqn/XpL/6&#10;Aa/l5oAKKKKACiiigAooooAK+tP+CIH/ACkk8D/9e2p/+kE9fJdfWn/BED/lJJ4H/wCvbU//AEgn&#10;oA/TT/gtv/yjU8f/APXbTP8A05W1fgvX70f8Ft/+Uanj/wD67aZ/6cravwXoAKKKKACiiigAoooo&#10;AK/TL/g20/5KH8Vf+wdp/wD6Mnr8za/TL/g20/5KH8Vf+wdp/wD6MnoA/WaivP8A42/tPeAf2bm0&#10;3/hOfFOneGhrPm/Yvte7/SfK2eZt2g/d8xOv94Vwv/Dz/wCAP/RUPDf5yf8AxFAHvVFeC/8ADz/4&#10;A/8ARUPDf5yf/EUf8PP/AIA/9FQ8N/nJ/wDEUAe9UV4L/wAPP/gD/wBFQ8N/nJ/8RR/w8/8AgD/0&#10;VDw3+cn/AMRQB71RXgv/AA8/+AP/AEVDw3+cn/xFH/Dz/wCAP/RUPDf5yf8AxFAHvVFeC/8ADz/4&#10;A/8ARUPDf5yf/EV6l8KPjB4a+OPg6LxB4R1i113RZpHiS7t8+WzIdrAZAOQeKAOoooooAKKKKACi&#10;iigAooooAKKKKACiiigAooooAKKKKACiiigAooooAKKKKACiiigAooooAKKKKACiiigAooooAKKK&#10;KACiiigAooooAKKKKACmyjcMU6igD8WP21P+DQhf2wv2s/iD8UJPj7PobeO9duta/s4+EPtX2Dzn&#10;LiIS/bF37c4ztXOOgrik/wCDMDXoY1jT9rLxAsaDChfCkihR2wP7Qr93KKS0VkNu7uz8I/8AiDB8&#10;Qf8AR2viL/wlZP8A5YU+P/gzF8QRup/4a18RHB6f8IpJz/5Ua/dmimnYRDZW32S1ijzuMahc+uBU&#10;1FFABRRRQAUUUUAFFFFABRRRQAUUUUAFFFFABX5z/wDB1l/yhG+KH/YR0P8A9OtrX6MV+c//AAdZ&#10;f8oRvih/2EdD/wDTra0AfXX/AAT6/wCTCvgj/wBiDoX/AKboK9eryH/gn1/yYV8Ef+xB0L/03QV6&#10;9QAUUUUAFFFFABRRRQAV/Or/AMFJ/wDk/j4tf9jLd/8Aodf0VV/Or/wUn/5P4+LX/Yy3f/odAHiN&#10;FFFABRRRQAUUUUAFa3gL/kedF/6/4P8A0YtZNa3gL/kedF/6/wCD/wBGLQB/Th4v/wCRT1T/AK9J&#10;f/QDX8vNf1DeL/8AkU9U/wCvSX/0A1/LzQAUUUUAFFFFABRRRQAV9af8EQP+Ukngf/r21P8A9IJ6&#10;+S6+tP8AgiB/ykk8D/8AXtqf/pBPQB+mn/Bbf/lGp4//AOu2mf8Apytq/Bev3o/4Lb/8o1PH/wD1&#10;20z/ANOVtX4L0AFFFFABRRRQAUUUUAFfpl/wbaf8lD+Kv/YO0/8A9GT1+Ztfpl/wbaf8lD+Kv/YO&#10;0/8A9GT0AbX/AActf80V/wC45/7jq/LOv1M/4OWv+aK/9xz/ANx1flnQAUUUUAFFFFABRRRQAV+6&#10;H/BCH/lHlof/AGFtQ/8AR5r8L6/dD/ghD/yjy0P/ALC2of8Ao80AfZFFFFABRRRQAUUUUAFFFFAB&#10;RRRQAUUUUAFFFFABRRRQAUUUUAFFFFABRRRQAUUUUAFFFFABRRRQAUUUUAFFFFABRRRQAUUUUAFF&#10;FFABRRRQAUUUUAFFFFABRRRQAUUUUAFFFFABRRRQAUUUUAFFFFABRRRQAUUUUAFfnP8A8HWX/KEb&#10;4of9hHQ//Tra1+jFfnP/AMHWX/KEb4of9hHQ/wD062tAH11/wT6/5MK+CP8A2IOhf+m6CvXq8h/4&#10;J9f8mFfBH/sQdC/9N0FevUAFFFFABRRRQAUUUUAFfzq/8FJ/+T+Pi1/2Mt3/AOh1/RVX86v/AAUn&#10;/wCT+Pi1/wBjLd/+h0AeI0UUUAFFFFABRRRQAVreAv8AkedF/wCv+D/0YtZNa3gL/kedF/6/4P8A&#10;0YtAH9OHi/8A5FPVP+vSX/0A1/LzX9Q3i/8A5FPVP+vSX/0A1/LzQAUUUUAFFFFABRRRQAV9af8A&#10;BED/AJSSeB/+vbU//SCevkuvrT/giB/ykk8D/wDXtqf/AKQT0Afpp/wW3/5RqeP/APrtpn/pytq/&#10;Bev3o/4Lb/8AKNTx/wD9dtM/9OVtX4L0AFFFFABRRRQAUUUUAFfpl/wbaf8AJQ/ir/2DtP8A/Rk9&#10;fmbX6Zf8G2n/ACUP4q/9g7T/AP0ZPQBtf8HLX/NFf+45/wC46vyzr9TP+Dlr/miv/cc/9x1flnQA&#10;UUUUAFFFFABRRRQAV+6H/BCH/lHlof8A2FtQ/wDR5r8L6/dD/ghD/wAo8tD/AOwtqH/o80AfZFFF&#10;FABRRRQAUUUUAFFFFABRRRQAUUUUAFFFFABRRRQAUUUUAFFFFABRRRQAUUUUAFFFFABRRRQAUUUU&#10;AFFFFABRRRQAUUUUAFFFFABRRRQAUUUUAFFFFABRRRQAUUUUAFFFFABRRRQAUUUUAFFFFABRRRQA&#10;UUUUAFfnP/wdZf8AKEb4of8AYR0P/wBOtrX6MV+c/wDwdZf8oRvih/2EdD/9OtrQB9df8E+v+TCv&#10;gj/2IOhf+m6CvXq8h/4J9f8AJhXwR/7EHQv/AE3QV69QAUUUUAFFFFABRRRQAV/Or/wUn/5P4+LX&#10;/Yy3f/odf0VV/Or/AMFJ/wDk/j4tf9jLd/8AodAHiNFFFABRRRQAUUUUAFa3gL/kedF/6/4P/Ri1&#10;k1reAv8AkedF/wCv+D/0YtAH9OHi/wD5FPVP+vSX/wBANfy81/UN4v8A+RT1T/r0l/8AQDX8vNAB&#10;RRRQAUUUUAFFFFABX1p/wRA/5SSeB/8Ar21P/wBIJ6+S6+tP+CIH/KSTwP8A9e2p/wDpBPQB+mn/&#10;AAW3/wCUanj/AP67aZ/6cravwXr96P8Agtv/AMo1PH//AF20z/05W1fgvQAUUUUAFFFFABRRRQAV&#10;+mX/AAbaf8lD+Kv/AGDtP/8ARk9fmbX6Zf8ABtp/yUP4q/8AYO0//wBGT0AbX/By1/zRX/uOf+46&#10;vyzr9TP+Dlr/AJor/wBxz/3HV+WdABRRRQAUUUUAFFFFABX7of8ABCH/AJR5aH/2FtQ/9Hmvwvr9&#10;0P8AghD/AMo8tD/7C2of+jzQB6F8cv8AgqR8F/2cfidqPg/xd4ludO1/ShE1zbrptxMEEsSyp8yI&#10;VOUdT171yf8Aw+4/Zz/6HK8/8E13/wDG6/Mb/gtn/wApJ/iB/wBctM/9N1tXylQB+83/AA+4/Zz/&#10;AOhyvP8AwTXf/wAbo/4fcfs5/wDQ5Xn/AIJrv/43X4M0UAfvN/w+4/Zz/wChyvP/AATXf/xuj/h9&#10;x+zn/wBDlef+Ca7/APjdfgzRQB+83/D7j9nP/ocrz/wTXf8A8bo/4fcfs5/9Dlef+Ca7/wDjdfgz&#10;RQB+83/D7j9nT/ocr3/wTXf/AMbr6l8PeILXxRoFjqVm/mWeoQJcwOQVLRuoZTg9MgjrX8umK/ps&#10;+BS5+CPg3/sB2X/ohKAOsooooAKKKKACiiigAooooAKKKKACiiigAooooAKKKKACiiigAooooAKK&#10;KKACiiigAooooAKKKKACiiigAooooAKKKKACiiigAooooAKKKKACiiigAooooAKKKKACikGcUhbF&#10;ADqKaJOO3vSbz/kUAPr85/8Ag6y/5QjfFD/sI6H/AOnW1r9GK/Of/g6y/wCUI3xQ/wCwjof/AKdb&#10;WgD66/4J9f8AJhXwR/7EHQv/AE3QV69XkP8AwT6/5MK+CP8A2IOhf+m6CvXqACiiigAooooAKKKK&#10;ACv51f8AgpP/AMn8fFr/ALGW7/8AQ6/oqr+dX/gpP/yfx8Wv+xlu/wD0OgDxGiiigAooooAKKKKA&#10;CtbwF/yPOi/9f8H/AKMWsmtbwF/yPOi/9f8AB/6MWgD+nDxf/wAinqn/AF6S/wDoBr+Xmv6hvF//&#10;ACKeqf8AXpL/AOgGv5eaACiiigAooooAKKKKACvrT/giB/ykk8D/APXtqf8A6QT18l19af8ABED/&#10;AJSSeB/+vbU//SCegD9NP+C2/wDyjU8f/wDXbTP/AE5W1fgvX70f8Ft/+Uanj/8A67aZ/wCnK2r8&#10;F6ACiiigAooooAKKKKACv0y/4NtP+Sh/FX/sHaf/AOjJ6/M2v0y/4NtP+Sh/FX/sHaf/AOjJ6ANr&#10;/g5a/wCaK/8Acc/9x1flnX6mf8HLX/NFf+45/wC46vyzoAKKKKACiiigAooooAK/dD/ghD/yjy0P&#10;/sLah/6PNfhfX7of8EIf+UeWh/8AYW1D/wBHmgD83P8Agtn/AMpJ/H3/AFy0z/03W1fKVfVv/BbP&#10;/lJP4+/65aZ/6bravlKgAooooAKKKKACiiigAr+m74F8fBHwb/2A7L/0QlfzI1/Td8Cufgj4N/7A&#10;dl/6ISgDqd2elG4V/N54q/ay+J1v4n1KOPx94sREuZVUDU5cAbz/ALVZ/wDw1z8Uf+igeLv/AAZy&#10;/wCNAH9Ke4UbhX81n/DXPxR/6KB4u/8ABnL/AI0f8Nc/FH/ooHi7/wAGcv8AjQB/SnuFG4V/NZ/w&#10;1z8Uf+igeLv/AAZy/wCNH/DXPxR/6KB4u/8ABnL/AI0Af0p7hRuFfzWf8Nc/FH/ooHi7/wAGcv8A&#10;jR/w1z8Uf+igeLv/AAZy/wCNAH9KW+nV+Cf/AATu/aX+IXiz9uD4Y6bqfjTxNf2F5rtvFPbz6hI8&#10;cqnPDAnBH1r97AMUAFFFFABRRRQAUUUUAFFFFABRRRQAUUUUAFFFFABRRRQAUUUUAFFFFABRRRQA&#10;UUUUAFFFFABRRRQAUUUUAFFFFABRRRQAUUUUAIBtFfDf/BYv/goP4k/Zi03wz8O/hyqzfEj4gSLH&#10;ayCMSvYwtJ5SMiHIMkkp2LnIG1jzxX3KelflF+0AE+Jn/ByB4F0vUP31t4fgtDbo3ITybGa8X/yK&#10;+frzU7yUQ6N9jRg/4I+ftIaj4M/4Sa5/aG8SRePWT7ULMateeTHJjPl+aHwP7vC7fwr1L/gkN+39&#10;40+LPjTxX8F/i5/yUbwL5m25kQJLfRRSCORXC4BdGK/MPvKwPYk/fCqCv41+Uuuxj4cf8HL2ntY/&#10;uYvElupukXgP5mjMDwPV4lY+/NUvjS7g/hP1cr85/wDg6y/5QjfFD/sI6H/6dbWvur44fFaH4H/B&#10;/wAS+MLnT9S1a38M6bPqctlp8Yku7pYoy5jiUkBnOMAEgEntX4s/8F1v+Cv3h39t3/gmf46+Hem/&#10;DP4qeFLvVbjTrldR8QaZDb2MQt72GdlZ1lYhnEZVQB94jnB4AP12/wCCfX/JhXwR/wCxB0L/ANN0&#10;FevV5D/wT6/5MK+CP/Yg6F/6boK9eoAKKK84/az/AGirT9kz9nbxV8RtQ0XXfEln4UtPtkum6LCs&#10;1/eDcq7IUZlDN82cEjgHmgD0eivyl/4ivfAX/RuP7TH/AIT1p/8AJVH/ABFe+Av+jcf2mP8AwnrT&#10;/wCSqAP1aor8pf8AiK98Bf8ARuP7TH/hPWn/AMlUf8RXvgL/AKNx/aY/8J60/wDkqgD9Wq/nV/4K&#10;T/8AJ/Hxa/7GW7/9Dr7Q/wCIr3wF/wBG4/tMf+E9af8AyVX5Z/tYft0XXx8/aV8beNNL+DnxitNP&#10;8TatNqFvDd6EBNEjnIDhXYbh3wSPegC9RXl//DROtf8ARJPit/4Jf/sqP+Gida/6JJ8Vv/BL/wDZ&#10;UAeoUV5f/wANE61/0ST4rf8Agl/+yo/4aJ1r/oknxW/8Ev8A9lQB6hRXl/8Aw0TrX/RJPit/4Jf/&#10;ALKj/honWv8AoknxW/8ABL/9lQB6hWt4C/5HnRf+v+D/ANGLXjP/AA0TrX/RJPit/wCCX/7Krnhr&#10;9pzWNG8SafeSfCP4sNHa3Mc7BdE+YhWDHHze1AH9ZXi//kU9U/69Jf8A0A1/LzX6aa7/AMHVvgPV&#10;NFvLWP8AZz/aYV7mF4lLeHbTaCwI5/0n3r8e/wDhonWv+iSfFb/wS/8A2VAHqFFeX/8ADROtf9Ek&#10;+K3/AIJf/sqP+Gida/6JJ8Vv/BL/APZUAeoUV5f/AMNE61/0ST4rf+CX/wCyo/4aJ1r/AKJJ8Vv/&#10;AAS//ZUAeoUV5f8A8NE61/0ST4rf+CX/AOyo/wCGida/6JJ8Vv8AwS//AGVAHqFfWn/BED/lJJ4H&#10;/wCvbU//AEgnr8+/+Gida/6JJ8Vv/BL/APZV7X/wT0/4KQt+yH+1h4d8fa58GPjRqOmaPFdxzW9h&#10;oStcP51tJEuA8ir1cZyRwO54oA/c3/gtv/yjU8f/APXbTP8A05W1fgvX2p/wUI/4OKPDH7XX7Jni&#10;XwDoXwB/aH03U9bktHinv/D9usCeTdRTncUnZuVjIGAeSM4HNfm3/wANE61/0ST4rf8Agl/+yoA9&#10;Qory/wD4aJ1r/oknxW/8Ev8A9lR/w0TrX/RJPit/4Jf/ALKgD1CivL/+Gida/wCiSfFb/wAEv/2V&#10;H/DROtf9Ek+K3/gl/wDsqAPUKK8v/wCGida/6JJ8Vv8AwS//AGVH/DROtf8ARJPit/4Jf/sqAPUK&#10;/TL/AINtP+Sh/FX/ALB2n/8Aoyevx9/4aJ1r/oknxW/8Ev8A9lX1v/wSg/4LG2P7A3ifxnfeJvgd&#10;8dNWj8SWtrBAul6BG7RmJ5GJbzJUAzvGME0Afcv/AActf80V/wC45/7jq/LOveP+CtP/AAWi039v&#10;/wD4V/8A8Ix8C/jxo/8AwiX9o/af7U0GJPN+0fZdmzy5X6eQ+c46r15x8b/8NE61/wBEk+K3/gl/&#10;+yoA9Qory/8A4aJ1r/oknxW/8Ev/ANlR/wANE61/0ST4rf8Agl/+yoA9Qory/wD4aJ1r/oknxW/8&#10;Ev8A9lR/w0TrX/RJPit/4Jf/ALKgD1CivL/+Gida/wCiSfFb/wAEv/2VH/DROtf9Ek+K3/gl/wDs&#10;qAPUK/dD/ghD/wAo8tD/AOwtqH/o81/O/wD8NE61/wBEk+K3/gl/+yr9Fv8AgnB/wcJ+G/2Nv2W9&#10;N8D698Af2htS1K1vrq5afT/D9u1uVlk3qAXnVsgdePzoAxv+C2f/ACkn8ff9ctM/9N1tXylWx/wU&#10;F/4KOt+1x+1j4m8faF8GPjPp+ma2losVvf6Eq3CeTaxQtuCSMvLRkjDHgjocivF/+Gida/6JJ8Vv&#10;/BL/APZUAeoUV5f/AMNE61/0ST4rf+CX/wCyo/4aJ1r/AKJJ8Vv/AAS//ZUAeoUV5f8A8NE61/0S&#10;T4rf+CX/AOyo/wCGida/6JJ8Vv8AwS//AGVAHqFFeX/8NE61/wBEk+K3/gl/+yo/4aJ1r/oknxW/&#10;8Ev/ANlQB6hX9N3wJ/5Ij4O/7Adl/wCiEr+UH/honWv+iSfFb/wS/wD2Vfrp8Of+DpjwP4N+Hmg6&#10;PP8As7/tKTXGladb2crR+HrXazxxKhIzcg4JHGQD7UAfnb4w/wCRs1T/AK+5f/QzWbXnOuftMaxq&#10;et3lynwj+LCpcTPKu7RPmAYk/wB73qr/AMNE61/0ST4rf+CX/wCyoA9Qory//honWv8AoknxW/8A&#10;BL/9lR/w0TrX/RJPit/4Jf8A7KgD1CivL/8AhonWv+iSfFb/AMEv/wBlR/w0TrX/AEST4rf+CX/7&#10;KgD1CivL/wDhonWv+iSfFb/wS/8A2VH/AA0TrX/RJPit/wCCX/7KgD7E/wCCZv8Ayf38J/8AsYbf&#10;+tf0SV/K5+yT+3Zd/s+/tLeC/GuqfBz4xXmn+GdUivriG10MNNIi9QgZ1GfqwHvX6k/8RXvgL/o3&#10;H9pj/wAJ60/+SqAP1aor8pf+Ir3wF/0bj+0x/wCE9af/ACVR/wARXvgL/o3H9pj/AMJ60/8AkqgD&#10;9WqK/KX/AIivfAX/AEbj+0x/4T1p/wDJVA/4OvvAJP8Aybj+0x/4T1p/8lUAfq1RXzD8Df8Agorr&#10;nx/+Eug+M9F+Afxfi0rxDbC7tku49NgnCEkfOjXeVOQeOuK6z/hrbxh/0Qf4pf8Afemf/JdAHuVF&#10;eG/8NbeMP+iD/FL/AL70z/5Lo/4a28Yf9EH+KX/femf/ACXQB7lRXnPwf+Neu/EzXbq01T4c+MPB&#10;kNvB5yXOrtaGKZtwHlr5M0h3YO7kAYHXPFejUAFFFFABRRRQAUUUUAFFFFABRRRQAUUUUAFFFFAB&#10;RRRQAUUUUAFFFFABRRRQAUUUUAFFFFAA3Svyh/bduo/2cv8Agvr8LPG2rOtroviiGyRrqQ7Yoy8c&#10;tg+5ug2bo2JPQMDX6vV84/8ABRv/AIJ5aD/wUE+FVrpN9df2P4i0OR7jRtVCb/s7sAHjdf4o32rk&#10;dQVUjpgy9JKRS1TT6n0ZGcrX5R/Dm7j/AGj/APg491bWtHZbzSfAcEy3E0fzKv2fTvsT8jji5l2/&#10;hWhZfsVft56D4R/4QKy+Kmmt4WRPskeoG+jNykGMACVk+0AADA+bcB0Ir6s/4Jof8E1dH/4J++A9&#10;Q3Xw17xl4kKPq+qbNqkLkrFEDyEBYkk8sTk9ABVlzKREm7NH1Fivzn/4Osv+UI3xQ/7COh/+nW1r&#10;9GK/Of8A4Osj/wAaRvih/wBhHQ//AE62tAz66/4J9f8AJhXwR/7EHQv/AE3QV69XkP8AwT7P/GBf&#10;wR/7EHQv/TdBXr1ABRiiigAooooAKKKKACiiigAooooAKKKM0AFFFFABRiiigAooooAKKKKACiij&#10;NABRRRQAUYoooAMUUUUAFFFFABRRmjNABRRRQAUUUUAFFFFABRRRQAUUZozQAUUUUAFFFFABiiii&#10;gAooooAKKM0UAFFFFABRiiigAooooAKKKKACijNFABRRRQAUUUUAFFFFABRjFFFABiijNFABRRRQ&#10;AUUUUAFFFFABRRRQAUUUUAFFFGaACiiigAooooAKKKKACiiigAooooAKKKKACiiigAooooAKKKKA&#10;AnFHWiigAooooAK+Wv8Agsr+wprX/BRz/gnh48+E/h3VbbR9b1pbW9sZriLzI5ZrS4juUgPzLt8x&#10;ohHvJwm/dg4wfqWigD8g/hGv/BWT4L/Cjwv4P0n4e/s9yaX4T0m00ezafUA0rQ28KxIXIuQCxVBk&#10;gAZ7AV0X/Cyv+Cuv/ROv2cf/AANH/wAlV+rVFAH5S/8ACyv+Cuv/AETr9nH/AMDR/wDJVH/Cyv8A&#10;grr/ANE6/Zx/8DR/8lV+rVFAH5S/8LK/4K6/9E6/Zx/8DR/8lUf8LK/4K6/9E6/Zx/8AA0f/ACVX&#10;6tUUAflL/wALK/4K6/8AROv2cf8AwNH/AMlUf8LK/wCCuv8A0Tr9nH/wNH/yVX6tUUAflL/wsr/g&#10;rr/0Tr9nH/wNH/yVR/wsr/grr/0Tr9nH/wADR/8AJVfq1RQB+Uv/AAsr/grr/wBE6/Zx/wDA0f8A&#10;yVR/wsr/AIK6/wDROv2cf/A0f/JVfq1RQB+Uv/Cyv+Cuv/ROv2cf/A0f/JVeZeK/+Ci//BSrwR+1&#10;F4Y+CmqeE/gHD8S/GWnSatpGnJE8lvcW0a3DMzXAutiELaTnaeTtH94V+0+a+Zfin/wT5/4WR/wU&#10;4+G/7RX/AAkX2X/hANAn0T+yPs277X5seoJ5nmZ+XH27pj/ln70AfH//AAsr/grr/wBE6/Zx/wDA&#10;0f8AyVR/wsr/AIK6/wDROv2cf/A0f/JVfq1migD8pf8AhZX/AAV1/wCidfs4/wDgaP8A5Ko/4WV/&#10;wV1/6J1+zj/4Gj/5Kr9WqKAPyl/4WV/wV1/6J1+zj/4Gj/5Ko/4WV/wV1/6J1+zj/wCBo/8Akqv1&#10;aooA/KX/AIWV/wAFdf8AonX7OP8A4Gj/AOSqP+Flf8Fdf+idfs4/+Bo/+Sq/VqigD8pf+Flf8Fdf&#10;+idfs4/+Bo/+Sq8x+GP/AAUX/wCClXxl+O3jT4Z+G/CfwDvPG3w72f8ACQWc0TwQ2u44XZMbrbJn&#10;jp0r9p9wBr5m/Zp/4J8P+z3+3F8YvjF/wkQ1FfisYv8AiXfZ9n2DYQfv5+bp6UAfH/8Awsr/AIK6&#10;/wDROv2cf/A0f/JVH/Cyv+Cuv/ROv2cf/A0f/JVfq0WxRQB+Uv8Awsr/AIK6/wDROv2cf/A0f/JV&#10;H/Cyv+Cuv/ROv2cf/A0f/JVfq1RQB+Uv/Cyv+Cuv/ROv2cf/AANH/wAlUf8ACyv+Cuv/AETr9nH/&#10;AMDR/wDJVfq1RQB+Uv8Awsr/AIK6/wDROv2cf/A0f/JVH/Cyv+Cuv/ROv2cf/A0f/JVfq1RQB+Te&#10;s/GT/grV4d0a81C8+Hv7OsdnYwvcTst5uZERSzEAXXJwDx3rhP2Xv2/v+Cmn7aXwuTxt8NfB/wAA&#10;dY8MyXUlktxdq9jJ5se3evlvdZwNw571+xHjfw+fFvg3VdKWQQ/2nZzWnmY3bPMRlzjvjNeHf8Ez&#10;P2Gf+Hen7MMPw6/t8eJPK1O51H7YLfyM+dt+Xbk9NvWgD4t/4WV/wV1/6J1+zj/4Gj/5Ko/4WV/w&#10;V1/6J1+zj/4Gj/5Kr9WqKAPyl/4WV/wV1/6J1+zj/wCBo/8Akqj/AIWV/wAFdf8AonX7OP8A4Gj/&#10;AOSq/VqigD8pf+Flf8Fdf+idfs4/+Bo/+SqP+Flf8Fdf+idfs4/+Bo/+Sq/VqigD8pf+Flf8Fdf+&#10;idfs4/8AgaP/AJKo/wCFlf8ABXX/AKJ1+zj/AOBo/wDkqv1ao3cUAfjT+0j+3R/wU8/Y/wDhHf8A&#10;jv4ieDf2f9J8LabLDDcXNrvvZUeWRY4wI0ugSCzAZ7ZzXVeDvj1/wVj+IHhLSde0f4f/ALO1xpOt&#10;2cN/ZyyXRjaSGVFkjYqbrKkqw4PTOK+9P+CjX7Gp/b2/ZT1r4Z/23/wj/wDbFza3H23yfO8vyJ0l&#10;xtyM5249q9S+D/gM/C34TeF/DP2j7Z/wjmk2ml+ft2+d5EKR78ds7c47UAfmX/wsr/grr/0Tr9nH&#10;/wADR/8AJVH/AAsr/grr/wBE6/Zx/wDA0f8AyVX6tUUAflL/AMLK/wCCuv8A0Tr9nH/wNH/yVR/w&#10;sr/grr/0Tr9nH/wNH/yVX6tUUAflL/wsr/grr/0Tr9nH/wADR/8AJVH/AAsr/grr/wBE6/Zx/wDA&#10;0f8AyVX6tUUAflL/AMLK/wCCuv8A0Tv9nH/wNH/yVR/wsr/grr/0Tv8AZx/8DR/8lV+rQGKTINAH&#10;4rfGf/gov/wUr/Z6+LPgLwN4w8I/AOx8UfE67ax8NW0Eb3MV5MrxoRJKt1iL5poxlv7xPY16h/ws&#10;v/grof8Amnf7OP8A4HD/AOSq+wP2x/8AgnzJ+1X+1P8AAz4lL4i/sn/hTeqSal9i+z+Z/aW6a2k2&#10;7sjb/qMZ5+97V9MI3AH8WKAPyn/4WV/wV1/6J1+zj/4Gj/5Ko/4WV/wV1/6J1+zj/wCBo/8Akqv1&#10;a3DNFAH5S/8ACyv+Cuv/AETr9nH/AMDR/wDJVH/Cyv8Agrr/ANE6/Zx/8DR/8lV+rVFAH5S/8LK/&#10;4K6/9E6/Zx/8DR/8lUf8LK/4K6/9E6/Zx/8AA0f/ACVX6tUUAflL/wALK/4K6/8AROv2cf8AwNH/&#10;AMlUf8LK/wCCuv8A0Tr9nH/wNH/yVX6tZ5oLYFAH4r+D/wDgov8A8FK/H37Tnin4M6P4S+Adx8SP&#10;BdjHqWsafJG8dvbW7rAyslwbrZISLmA4HTcR/Ca9O/4WV/wV1/6J1+zj/wCBo/8AkqvsL4Q/8E+G&#10;+F//AAUq+Jn7QR8RC6/4WFokGj/2QLbb9j8tLJN/mZ5z9j6Y/j9q+mN1AH5S/wDCyv8Agrr/ANE6&#10;/Zx/8DR/8lUf8LK/4K6/9E6/Zx/8DR/8lV+rO4UtAH5S/wDCyv8Agrr/ANE6/Zx/8DR/8lUf8LK/&#10;4K6/9E6/Zx/8DR/8lV+rVFAH5S/8LK/4K6/9E6/Zx/8AA0f/ACVR/wALK/4K6/8AROv2cf8AwNH/&#10;AMlV+rVFAH5S/wDCyv8Agrr/ANE6/Zx/8DR/8lUf8LL/AOCuuf8Aknf7OP8A4Gj/AOSq/VrdTWbK&#10;0Afiz+yj/wAFF/8AgpV+3L8Ob3xZ8LvCfwD1zQdO1OTSLie9iewkS6jjjkZQj3RJUJNGd3QliOxr&#10;07/hZX/BXX/onf7OP/gaP/kqvr//AIJY/wDBPlv+CbX7P2seB/8AhI18T/2p4hn177V9n8jy/Nt7&#10;aHy8ZPT7PnP+17V9N5BoA/KX/hZX/BXX/onX7OP/AIGj/wCSqP8AhZX/AAV1/wCidfs4/wDgaP8A&#10;5Kr9Wt1FAH5S/wDCyv8Agrr/ANE6/Zx/8DR/8lUf8LK/4K6/9E6/Zx/8DR/8lV+rVFAH5S/8LK/4&#10;K6/9E6/Zx/8AA0f/ACVR/wALK/4K6/8AROv2cf8AwNH/AMlV+rVFAH5S/wDCyv8Agrr/ANE6/Zx/&#10;8DR/8lUf8LK/4K6/9E6/Zx/8DR/8lV+rVFAH5S/8LK/4K6/9E6/Zx/8AA0f/ACVR/wALK/4K6/8A&#10;ROv2cf8AwNH/AMlV+rVFAH5S/wDCyv8Agrr/ANE6/Zx/8DR/8lV03wX+IX/BUq6+MPhOHxx4B+Ad&#10;r4Lk1mzTxBPY3m66h08zoLloh9pOZBFvK8HJxwa/TSigAooooAKKKKACiiigAooooAKKKKACiiig&#10;AooooAKKKKACiiigAooooAKKKKACiiigAooooAKKKKACiiigAooooAKKKKACiikZtooA8P8A27f2&#10;5/Cn7BvwgPibxF5l7eXkhttL0uFh5+oTYzgZ6KvBZj0GOpIFfFVl/wAFEf22PijoP/CY+FPgro8H&#10;hOVRcW8E9lNNcTw9cq3moWBXvs98dqwf+CgepaT+0T/wW28AeB/F97b2/gXwFpyX2opdyhLULHBN&#10;qEzSE8BWVYkbPUKBXt/jH/g4O+AvgbXm0vTdP8ceINPtXEJ1LS9KiFkmCBx5s0blR7J0HGeKUXeN&#10;+4PSVjuP+CZv/BUuw/bsfV/Des6OfCfxA8ORmW+0xmJSeMMEaSPdgjaxAZSMqWHXrX17nIr49/Yp&#10;+G37Ov7Q3xv1f9oD4X3lxeeLdTdl1FFupbf7E8kYSRZLXgDftDEsCGYbgec19hDgU35h1CiiigAo&#10;oooAKKKKAPzx+L/7a/7Znhn4seJ9N8M/Ae11bw7Yarc2+mXxt5Cbu2SVlik/1o5ZArdB1rkPEn/B&#10;Rn9tjwfoF5qmqfAPTbDTtPha4ubiaB1jgjUZZmPncADrX6cEYPHFfmN/wV7/AGh/En7VX7RXhv8A&#10;ZT+GdwftWr3ETeJ7uJvkQEeYIXxz5cUQ86T1+ReoIM6rRdSku56h/wAEkP8AgpF8Uf2+/GXiY+KP&#10;Cej6X4T0OyHl6jYRSqsl6ZEAhyzEH92XYgdMD1r7urz39mH9m7w7+yl8FNE8D+GLdYdN0eEI0hUC&#10;S7lPMk0h7u7cn8hwBXoVXLfQiN7ahRRRSGFFFFABSM+0EntS1Dcr5sLJkruUjPpQwPzn/aL/AOCy&#10;fjjxn+0Dqnwz/Z18BxeNtW0WWS3u9TuEeaEujFHKIpX92rcb2YA4465rmbj/AIK9ftCfskeLNMT9&#10;oP4T2dn4b1afyxqGlQyW5iHGdu6SRXYcnaWUkZxyK85/Yp+KVv8A8EV/2qfiN4T+Mmj6ha6N4zki&#10;OmeJ7a3NzG8cDzFXwvzFJFmBYLllZACpzkdd/wAFQv8Ago94F/bz+D1t8G/g3Yap4/8AE3ifULeV&#10;LiPTpLeOyEUivlPOVXLtjaflChS5J6ZlXsreQ3u0z9Qvh94+0r4o+B9I8R6JdpfaTrdpHe2c6fdl&#10;ikUMp/I1tE4rx/8AYO+B+qfs2/sheAfBGtXCXGr6DpaQ3jI+5FlZmkdFPdVZygPooNevv92qe9iI&#10;u6uLRRRQUFFFFABXI/HD41eH/wBnn4Wa14y8UXy6fomhW5uLiU8k84VVHdmYhQBySQK66vgD/g42&#10;u9Sg/YR0tLEyfY5/Flmmobc8xCC5K7v9nzRGfc4qZSsVFXZ5hov/AAVy/aU/a98RahP8CPhHp8nh&#10;fT5TH9r1KCS4L46bmEkaK2P4Rux616d+y3/wV/8AEUfx0sfhX8fvBB+HPi7VHWGwvQGjs7qRjhVI&#10;YnbuOAGDMM8Eivoj/gmppPhnR/2FPhZF4WW0/s2Tw5ZzStCB8900Sm4Z/wDb87zN3cHivjz/AIOW&#10;ItCtPg98N77dBH4ui12T7G6YW4FqIGMpz12iQQfjj1qpe7JLpexMfeR+nYOaK8//AGWvH9x8VP2a&#10;PAHia6bzLvxB4d0/UJ29ZJbeN2P5sa9AHSiWjsKLurhRRRQMKKKKAMXx98QtF+F3hO81zxBqdno+&#10;k6fGZbi7upBHHEo55J/l1NfDf7In/BXrUP2yv+CjF94B8N2emx/DWDS7qe1upoH+33ksO396G37V&#10;jYtwpUnAByM4HRftYf8ABLvxZ+25+1Jfat46+IuoWvwjs/s7aZ4Y06VxLOyxIJS5ICR7pA3IDsR3&#10;UgY+Z/2FvhfofwW/4L5eNvCvhqwi0vQ9D0q6tbO2QkiNBa2x6k5JJJJJ5JJNSvi17BLbQ/XLfivz&#10;9/bC/wCCwHifS/2hLr4RfAXwYnj7xnp8jQ3106PLbW0q8OiopG7YxAZiygNxya+2vjh42b4ZfBXx&#10;d4kQAv4f0W81JQe5hgeQf+g1+d//AAbbfDe31T4b/Ez4jXw+1a9reuLpjXco3SBEjWeTDdfnefLe&#10;pRfSqjq7MHtfzKr/APBXT9oT9knxhpf/AA0J8KbKx8M6tN5S6hpVvJAYRxnbmSRXYcnaSpI6civ0&#10;r8BePdK+J/gvS/EOhXkOoaPrNrHeWlzEcrNE6hlI/A9O1eP/APBTH4Saf8ZP2FvidpV/bxzm10G6&#10;1K0ZlBMNxbxtNGw7ghkHTsSO9eGf8G9PxNuvHv7Aa6beSNIfCev3emQbjnELLFcKB7AzsPoKFrcT&#10;0sfdlFFFAwozRUdwjPEyr1YUAeX/ALWH7XPgv9jr4YXnibxlqkNrFGh+yWasGutQlA4jiTuTxz0H&#10;U14b/wAEhf2/PFX7fnhX4ga14msdH0+HQ9Yjt9NgsomVo4JEZ1WRmY73AwNwCg88V5p4Z/4I1ah4&#10;28Va18RP2gvG138RtchjnubHSY5ZDp9oAGaNWZsM4XgbAqKMfxCuU/4NlP8AkivxS/7Ddp/6IaiO&#10;u4S0P08zXkn7XP7Y/gn9jT4W3niTxdqcMLpG32LT0YG61KXnbHGnfJ6t0HU16tdqzW7BOHIwDX5z&#10;aP8A8Ear7W4vE3xI/aA8bXfxK8WW+n3V1a6cksh02zZY3ZMlwGk28YUKijoQ3BEyk0NK57B/wSE/&#10;bw8Wft9fDXxt4g8VWekWH9j679isILCJ12W7RLIquWdt7jdgsNucdBX19X5pf8GzX/Jt/wARP+xl&#10;j/8ASWOv0tHWrf8AkRF3CiiikUFIWANLXnf7U/gzxl8QvgD4m0X4f6xB4e8YalbrDpupSyNGlk5k&#10;UNJuVWYYTdyATnFAHhn/AAU4/wCCo3hz9hr4e3Vjpdzp+sfEXUIium6Wx8xbYnjzrgAghF67cgtw&#10;BjrXqv7Avxy1r9pX9kHwN468RLZR614jsmubpbONo4FYSunyKzMQMKOpPNfnP+3P/wAEnPDv7JH/&#10;AAT/APHnjvxFrmo+PPiddTWIm1q8ZljtjJewiQQoSTkgld7EsQT0yRX3N/wSC/5Ru/Cf/sFP/wCl&#10;E1EdmD308zov28f25/C/7BvwdbxR4gSS+vLqX7LpmmQsBLfz7ScAn7qgcs3YepIFfFeh/wDBQ39t&#10;n436J/wlHgn4MaHa+GLlPNtVurOWaW4TqCjNLGWyOAdgzX19+2z/AME3fB/7dviHwjqHizVfEFr/&#10;AMIfK0lta2UsYt7gO8bSCRXRs7hEq5BGBmvfrSzh0y1ihhRYoYVCRogwqKOAAOwGB9Kld2HkfDf7&#10;An/BYW4+Pvxok+FPxR8KnwH8RFZ4reI7lhvJEUu0RV/mjfaCQCSGHQ5r7tDZFfkh+1hNYftOf8F5&#10;vhrp/wAO0S6vvBsunt4iv7T/AFe+1nkuJyzDg7IdkRJPLHZ2xX63IMKKq943Ff3mh1FFFAwooooA&#10;KKKKACiiigAooooAKKKKACiiigAooooAKKKKACiiigAooooAKKKKACiiigAooooAKKKKACiiigAo&#10;oooAKKKKACiiigAooooAKKKKACiiigApHXctLRQB+KX/AAUJ+A0Pxm/4Ls6f4R1i4uLHSfG8+kpM&#10;8b7GmtvssaSID/t+U6Z9TX6xeGf2Rfhh4S8Bx+HbHwH4Uj0aOHyjbvpkMgkGMfMzKSx4HJJPFfLf&#10;/BYL/gnl4q/aC1Pwv8VvhbK0PxK8AhTFFGwjkvYYpDNEY2/56xSFiAeGDkemfK9I/wCC3/xg8G+G&#10;k0HxN+z74gufG1sggaWCOeG1uJem4r5bFQTn5QWHvUx+GwPWVzkPhT4Ht/2FP+C+Fp4J8DtJZ+Ev&#10;G9sRPpiOTHDHNaSTbPpHPFuXPIU47mv1wLbRX5xf8Exv2L/iX8RP2rtb/aW+N1p/ZfiPUo5F0XTH&#10;TZJB5kYhEhTJMaJBmNFJyQxY89f0fHSq2ikxbybCiiigYUUUUAFFFFAHG/H/AOLNn8CPgl4q8Zah&#10;j7J4Y0u41F1Jx5hjQsqfViAo9yK/PH/g38+DV98T/EXxI/aE8VbrvXvE2pzabZzyj5vmYTXUi57F&#10;njQEdPLZelfQH/Bb8+JNR/4J/wDiDRfDOm6lq2oeItQsrGSGxgaaXyRL5znC5OP3QGf9qu4/4JWf&#10;CeX4LfsB/DXQ7mzmsL/+yxfXkMsZjkSa4kedg4PIYbwuD0wKUN2/kEtUkfRBHFA4FFFMAooooAKK&#10;KKACuD/ad+KknwN/Z18ceMoYVuJvDOh3mpRRH7sjxRM6g+xIGa7ysL4mfD/T/ir8Pdc8M6tG02l+&#10;ILCbTrtAcFopUKOB74Y81Mr20Gt9T8uP+CSX7Euj/wDBQHSPEHxv+NV1eePNSu9YlsLGyvLhmt4f&#10;LVHdyoPTc4VUGAAvTmvYv+Civ/BJL4Y2P7PHifxz8O9LXwD4x8D6bPrVndaXM8KTC2jMrRt83ykq&#10;jAMCCDg9K+ffhM/7QH/BEjx54g8PW/gm8+JXwr1i9N5bzWiOwDYAEqFAxjkKKodGBB2Lgjqdj9oD&#10;9v39oD/go/4Lu/hl8Nvg/r3hPT/EafYtW1C8Dq5t2wHj3sqrGhBw5ySVJGBk05apcgo76n1r/wAE&#10;WP2qde/ay/Yms9U8TXD3uveG9Tm0C7u3+/eeVHFKkjereXMik9ypPevrcjIrwr/gnZ+x5b/sP/su&#10;6L4HW4jvtSWR7/VbpBhLm8lxvK552qqogz2jBr3WrluTHRWCiiipKCiiigArhP2ivgN4d/aY+D2u&#10;eCfFVsbrR9ch8qQDh4XBDJIh7OrAMPcehNd3Xjf7ef7N15+1d+yx4s8FabqU2kaxqNsr6fdRzNEE&#10;njYOisV52Pgo2c/K5qZbFR3Pg7wX/wAEzf2uP2M9VvNH+DPxL0e88G3UryRQX85iEOWyCYmRwrY6&#10;lSATnjmvH/8Agqx+yN4k+Bv7OVj42+MPjubx58WPFesw6fZgPttNKs44pZJliXjPzeUpbAHzD1r0&#10;n9nj/gpF8cP+Cfnw5s/hd8Rvgz4k8STeF0NppuoWyyFngVvkRmVGV1UEBWByVC8cZMvgj9nf4y/8&#10;Ff8A9qfw748+L3hmbwT8LPCUnmWejzqym4TertCgbDM0pVRJIQvyqAACBVdu3cm9lc/Rv9jfwpP4&#10;H/ZK+GOjXKsl1pfhbTLWZWGCjpaxqwP0IxXpgGBTY4liRVVQqqMAAdBTqJau4oqysFFFFAwooooA&#10;aVyf0r8rf2af+Vjb4mf9eV3/AOktrX6qdRX5k/s7/CzxLpn/AAcA/EbxJcaDq0Ph+6s7oQ6i9q62&#10;spNtbAbZMbTyCOvap+2vmD+Fn3t+1V4bm8Zfsv8AxG0m2VnuNT8MalaxKOrPJayqB+JNfEf/AAbU&#10;+I7e9/ZJ8a6Yjg3Vh4red17hJbWAKfxMb/lX6MSxLPE0bYZWGCD3HevyS8S/CT4xf8EZv2r/ABT4&#10;s+HPhO78dfCPxlMZptPt1Z/s672kSNtoLJJFvdVfawZGORno46SfmEtUfo3+3D4jt/Cf7HPxS1C4&#10;ZUht/Cmpklu5NrIoH1JIA9yK+TP+Dbzw/Npf7EHiC+kVlj1TxdcyQZ/iRLa1Qn/voMPwrw79pD9s&#10;T49f8FWfD8fws8B/CnWvBnh3WJoxrN7frIvmIrKwV5GVQkYYBmxktgDpkH9Kv2Ov2bNO/ZF/Zz8L&#10;fD/TXWaPQbXbcXAXb9ruHYyTSn/ekZiM9BgdqIreT6hLpY9QooopgFFFFAGP4/H/ABQetf8AXhP/&#10;AOi2r82/+DZM4+C/xS/7Ddp/6Iav0l8dRtP4I1iNVLM1lMqgckkxtX57f8G53wy8RfDD4QfEmHxF&#10;oeq6HNeazavCl9bPA0qiBgSoYDOKI7t+X6hLZep+j/3lrmPjTx8H/Ff/AGB7v/0Q9dRXNfF+1kvv&#10;hR4ohhjaSWbSbpERRlnYwsAAKmWzsVHc/Pb/AINmT/xjf8RP+xlj/wDSWOv0uz+tfnb/AMG6nw18&#10;Q/DD9nzx7a+ItE1TRLi48RJJFHfWzQNIotYxuAYDIzxn2r9EP7taS3+S/Izj19WOoooqSgpCuTS0&#10;UAfHv/Bdk/8AGszx1/186b/6XQV13/BIL/lG58J/+wU//pRNWH/wWt8Iap47/wCCdXjTS9F0+81X&#10;Uri408x21pE0ssgW9hLYVRk4AJ/Cuo/4JTeHNQ8If8E+PhhpmqWV1p2oWemOk9tcRmOSJvPmOGU8&#10;jsfxqY/a9V+QPp8/0Pf9T1a30bT5ru8mitbW2RpZppXCRxIoJZmY8AAAnJ4wK/OD9p3/AIKX+Nf2&#10;0fiLdfBn9mCzuL64mzDrHi8Apb2MJOGaJ8YROo8w8t0UVT/4L8/Fr4peIU0T4V+AtB8TXWh6hZDU&#10;9evNNtJZFuw0jJHal0H3RsZ3XvujzxkHzP8AZO/4KD+L/wBjb4R2XhHwf+yjr1vDCoa8vWnn+06n&#10;PjDTSt9n+Zj2HRRwMAULXVhLRaH3X/wTu/4Jw+Gv2EfAsxil/tzxrrQ361rky5luGJ3GNM5Kx7uc&#10;ZyTycmvpQDmvzy+EX/BZD4q/ET4reGfD+ofs569o9jrmq2thcX73E5WyjllVGmIMAGFB3ckdOor9&#10;DEbctUFh1FFFABRRRQAUUUUAFFFFABRRRQAUUUUAFFFFABRRRQAUUUUAFFFFABRRRQAUUUUAFFFF&#10;ABRRRQAUUUUAFFFFABRRXLfFT43eDfgV4di1jxx4s8M+DdHuJ1tYr7XNUg0+2kmZWZYxJMyqXKo7&#10;BQckKx7GgDqaK8W/4eR/s7f9F8+C3/hb6Z/8erX8E/tw/Bf4mayum+G/i98L/EGoSY22umeKbG7m&#10;bPAwkcpJ59qAPUs0ZqMS/lXHeD/2jPh/8Q/iHqvhHQfHPg/WvFmg+YdS0Ww1m3udQ08RuI386BHM&#10;ke12VTuUYZgDyaAO1ooooAKKKKACiiigAJwKAcioZr2O3XMkipzgZqYnFACbM0xrONn3FFLD+Ijm&#10;pKYZMUAL5ajt0pwGK89+M/7V/wAM/wBnO1WXx98QPBvgwOheNdZ1iCzkmABPyJIwZ+AeFB6GuR+G&#10;P/BS79n34y64ml+GPjR8NdY1KRlSK0h8QWwnnZs4WNGcM54PCg/qKNw2PcM5oqOKVX+6cjvUmaAC&#10;iiigAooooAaYgSPagRgU6igAooooAKKinukt0LOyoFG4k9MU9JA6hhyG5GO9ADqKKKACiiigBjW6&#10;vncoYHsRSJaxxj5VVfoKkooAQLgUtFFABRRRQAUUUUAFJspaKAI2tI5PvIrfUZp3lKBTqKACiiig&#10;AooooAKKKKAADApvlUyW7S3haSRlRFGWYnAA7nPtXhXj3/gqJ+zr8MNffS9d+N3wx0/UIsiW3bxD&#10;bPJCc4w4Vzsb2bB9qXWwHvO3mkMKt15Hoa5f4VfHDwd8dPD/APa3grxZ4b8XaXu2G70bUob6EN6F&#10;omYA+xrqicU2u4EaW0cS4VVUHsBinBAKdRQAUUUUAFFFFADQm4c//roESg06uP8Ai1+0F4F+AemW&#10;t7468aeE/BdnfSmC2n17V7fTYriQDcURpnUM2OcA5xQB2FN2bhWF4v8Aif4d+H3gifxNr/iDRdD8&#10;N2saTT6rqF9Ha2UMblQrNM5CKrFlAJOCWHrS/Dv4o+HPi/4StfEHhLxBonijQb0utvqWkX0V9aT7&#10;HZH2SxMyNtdWU4PDKQeQaQG55KinY4oXpWD8RPid4d+EPhO61/xZr+i+GNBstguNR1a+isrS33sE&#10;TfLIyou5mVRk8lgByafmBvA5pGOKx/Anj7Q/id4Vs9e8Na1pPiDQ9STzLTUdNu47q1ukyRujljJR&#10;xkEZUkZBrZzR5AFFFGcUANMSnHtQIgKjW8R5jGGXeBkrnkfhU1ADfLGc07bRRQA0xginUUUAFFc3&#10;8SfjH4T+DWgnVvGHijw94T0oNsN5rOow2FuG9PMlZVz+NeReEv8Agqz+zX451xNN0v46fC24vZcC&#10;ONvEVtF5jEgBVLuAzEkYUEk+lEddgPoGiq9jqcOpWsc1vNHPDModJI2DK4PIII6jkfnXL/Fr9oLw&#10;L8A9Otbzx1408J+C7W+lMNtPr2rW+nRXDgZKI0zqGbHOBk4oDc7Cis/w14r03xp4dstX0bULHVtL&#10;1KFLizvLOdZ7e7icBlkjkUlXVlIIZSQQc1fZttHqAEml5riPBX7SPw9+I/jvVPCvh7x54N17xPoR&#10;kGpaRp2tW11f6d5cgjk86CNy8e1yFbcBhuDzxVX4s/tWfDH4Catb6f46+I/gPwXf3kX2i3tte1+0&#10;02WePJXeizSKWXIIyOM1NwPQaK8V/wCHkn7O3/Re/gv/AOFvpn/x+uu+F/7UXw1+OE7Q+CviH4F8&#10;XzJu3Jomu2uoMu3BPELseAQfbNUB3lFMWXI+tPoAKKKKACiiigAooooAKKKKACiiigAooooAKKKK&#10;ACiiigAooooAKKKKADvX5F/8HnXyf8EsPCm3jPxI07Pv/wAS/Uq/XTvX5G/8Hnf/ACiw8J/9lJ07&#10;/wBN+pVnPp6r80XT3+/8jg/+CeP/AAa+/suftM/sKfCD4heJrXx63iDxp4R03WdRNrr3lQmee2SR&#10;yi+Wdq7mOBk4Fdb+0V/wZ4/AHWPhVqy/C/xB498J+NIbd5NMub3VUvLOScDKJMnlq20sANyMCu7O&#10;Gxg+LfsIf8HWvwt/Zb/Ys+Ffw41T4S/FbVNR8D+FtP0S5vLKG1NtdSW9ukbSRlpA21ipIyAcHtXT&#10;fHD/AIO67z4s+DLvw58B/gD8RL7x3rED2un3Gqxq6WUzghZFgtxI0zDkhSUGQOoyDtVXvO3czp9L&#10;nVf8Glf/AAUG+IHxu8G/Er4F/EjWNQ8Qaj8J2hl0e+vpzPcx2jySQy2rSMcssUkalCSSFkKg7VUD&#10;zz/ghwP+OoD9swdhb+JOPT/if2Ne/wD/AAa+/wDBKDx1+wh8JfG3xK+K1jNpHxA+K0luw0q4wbnT&#10;LKJpHHn4+7NLJIzsnJVUjzhiyr8//wDBDjn/AIOgv2zv+vfxJ/6f7GhfH8mRL4X2uvzP3E8a/EDR&#10;fht4en1bxBrGm6JpdqMy3d/cJbwxj3ZiB2NfPL/8Fo/2VYvEX9kt8evhyNQ8wReT/aa53nGBnGP1&#10;r5L/AOCv/wDwST+N/wDwVC/bq8Aw+IPGmi+Hf2W9BhQajY2WrSRak8oVnnleFoxGXkfbEh3sERSx&#10;APynD+Nv/BC7/gmz8Kfh5c6f4o1fwz4Nljtsf2ld+OjBdwtsLLJ+8mwzYBbBUg46EVnF6Xf3GnWx&#10;+qngX4jaH8T/AAxbaz4c1nTdc0m8XdDeWNwk8Mn0ZSR+Fc9qX7Tvw/0f4zWnw5uvGGg23jq+gN1b&#10;6HJdKt9LEI3lLiPrgJG7Z9FJ7V+In/BpJ8T7nwN+29+0T8GfD/i6Txd8MNHgl1HQ7vzC0Fz9nvxb&#10;R3UQ6KJoZFZtoAO1fSvNv+C6nwu8XfHL/g5d8EeBfBPiC68K+IPG+gaX4fGrWzlJbG2u4rmC7cEc&#10;n/RpJ8gYyMjIzmqtrHzDTW/T/gH7a+Ov+Ct37NPwz8ct4a1343fD3T9cWQRG0fVEZgxO0AlcjOeO&#10;te5eCviBovxI8M2mteH9W07WtJvkElveWVws8Ey/7LqSDX5vJ/wacfsmL8IZfD8mieJ7jXpLcofE&#10;smtTG/E+P9dtz5Wd3O3Zt68YNfLn/Bpb498WfBr9rD9pX9nLVNZuNW0HwFdSyWiSMzR29za30llM&#10;8an7glGwkA4+Qe9G75fK4noubzS+8q/8Fsf+ClNn4k/4LOfsr+H/AAz8XIpvhLoeu6LqPie00/VN&#10;ulwXkWst5r3YUgM0cUaHD5CgZABJz+3HwZ+Pfg39orwg2v8AgbxLpHirRUuGtGvdNuFnhEyhSybh&#10;xuAZSR/tCv5w/wDgsN/wSv8Ag98AP+C337PPwv8ADej6nb+EvjFf6Zc+JYJdTmlkunvNZlt59kjM&#10;WjzHwApGO2DX9AH7Cf7Bfw5/4JyfBSb4f/C/Tr7TPDdxqU2rNDdX0t5J58qxox3yEtjEScZwMH1o&#10;hrTT82OppPTsj2s5Jr8xP+Djz/gsV4h/4J7/AAy8OfDf4VuG+MnxQ3R6dOkYmk0a0LeV56RkENNJ&#10;ITHECCMhjg7QD+nQOBX8+P7a9unxu/4PIfhx4d8Sr9p0fw3c6MtjFN/qwINMOoRgA8f8fLE+54pJ&#10;XkkO9ouXZHr/AOxH/wAGo2j/ABY8N2nxC/a08a+NvHHxE8RhNQ1DSotWZY7VnwxS4uG3SzSYwG2s&#10;oByATgGvV/j9/wAGh/7Lvj/wZcQeBf8AhMvhz4gRCbO+tdWe/hEnOPNiuNxZenCOh469j+rBAWOv&#10;zU/aw/4OmP2ff2Ov2jfF/wAMfFHg/wCMt9r3gu/bTb6fS9FsZrOWRQCTG73qMV56soPtTctbIUVp&#10;c8D/AODff9o748fsq/tw+Pv2M/jW3iDxRpvhVZJPDmvXEc1zDYGJVkWFbhgf9Hmt2EkasfkKlR97&#10;A/aG91CPTraSaaSOGGNS7ySMFVAOSSewAHWvzR/ZD/4Ofv2b/wBsT9qXwv8ADbwn4K+LGl+LvHt6&#10;thbXeqaFp9vBvCMymaSO9eTaFUgEK3bivnv/AIOp/wBv7xFp3xf+Ff7LPhjxpb/D/T/iGtvqXi7x&#10;BcXX2WCzsri6a1gE0uRtgUxTyy88qqdB1JX0XUFq395+lfjP/grx+zL8O/GB0DWvjh8PbHV1cRm2&#10;bVEZgxJUAlcjqMda9w+HnxQ8PfFrwxb614X1zS/EGk3a7obywuVuIZO/DKSPw61+Jnwq/wCCcf8A&#10;wSX8FfDODR/EHxq+Hvi7Wmh23etXnj9ILieUj5nVY5QiDPIAHHqTknxP9hb9pLwl/wAEkP8Agtr4&#10;P+F/wV+Mun/Fr9nX4yTWtg0Fpq0eoR6Rc3UjwQqzISqzRXAQ7gAWhmAIJ5NRjd2Jb0uf0B/FL9pn&#10;wD8FPFXh/Q/Fni7QvDur+LJvs+jWl9dLFLqUm9E2RA8s26RFwO7gd64H46f8FPP2fv2ZvFDaJ48+&#10;L3gfwxq6kh7S81FBNGR2ZVyVPscGvyA/4PM9W1rQ/wBoj9lG+8NzTWviGzk1efS5YTiSK6W50xon&#10;U+ocKQfUCvq/4B/8Gp37OumfCaFfipa+IfiT8QtYt1m13xBeaxcRPJduuZTCqMoVQxON2WwASSam&#10;OsebzaK62P0b+EPx18H/AB+8Kx654J8T6J4q0iQ4F1pl2lxGD6EqeD7HBrotV1q10LTp7y9urezt&#10;bVGkmmmkEccSgZJZjwAPU1/Pp/wSK+H+qf8ABLL/AIOWPF37NXhzxFqmofD/AF6yuYhb3Um7zI/7&#10;NGp20jqML50YBiLgDILcAHFel/8ABxN+0X8SP2zf+CkHwr/Yg+GuvXHh3T/Eq2tz4kuoZGTz5Lgu&#10;+JQpBaG3tYzNsBG8vj+EGiWyt1Bbu/Q/TfxB/wAFh/2X/Cvi86DqHx0+HdvqyyCI251RGO/OMbh8&#10;vXjrXvPgn4h6H8S/DVvrPh3WNN1zSbxd0F5Y3CTwyj2ZSR3r84/An/Bp1+yR4c+E8Wg6p4d8Ra/r&#10;DQbbjXrjWZ4ruWXAzIqxkRpyOFC49jk5+Jf2PZ/G3/Bvv/wXT8P/ALOc3irU/EnwV+MElsmlw3r7&#10;jEl2zw2k20fKk0V1GYXK4DplsLkBRWb5fuF0ueif8HeP/BQCTRfh54D+G/w5+KEljdT6vf2vjfRt&#10;F1Lyp2SOO38qK7CYfYS8nyE7W7g4GP1d8Hf8FCPgnrvwr1HxNZ/FHwbdeH/DX2W31XUY9RRreweY&#10;FYllYcKXKsBnqRX4Zf8AB3r+wL8N/wBnTx74F+KfhfTb+28YfF7X9Tn8SXEt9LNFcNHFbbdkbMVj&#10;xvPCgZzX6leEv+CA/wADPhP+w/8AGL4T/D3R7zRrT4zaNHDfTX2ozX4hvII5DZzr5jNt8qaQPhcZ&#10;2jrSi/3d3vf/ACKlbmXp+p9rfDr4k6F8XPBmn+IvDOrWOuaHqsZms76ylEsFymSu5WHBGQR9RWf8&#10;Yvjt4P8A2e/Bx8QeOPEmj+FdFEyW/wBt1G4WCHzHztTceNxwePavyh/4NG/2oNVT4GfEr9m7xk0t&#10;n4w+CuvTPBZ3DYkhtJ5XSaEA/wDPG6jlyen+kIPSuQ/4OKvFOof8FEf+ClX7O37F/hi5kks7jUYv&#10;EXi1oGyLZJA5BYf3obKK4lwevnp36VKNmkuthR2bfQ/W7x7+2N8L/hb4G8P+JvEXjzwzovh/xYFb&#10;Rr+7vFig1IMgdfKY/eypDDHY1gftA/8ABRj4G/sqa7DpnxG+Kng3wjqFwoaO11DUFSYg8glBkgEd&#10;MgV+Tv8AweWeGrP4c/si/s7aPoVrFY2Oi+IZ7Owt4lASGOKyRY0UdMKFUYr2T9jr/g2a+GfxR+E9&#10;v48/ack174ofGTx9brq+vXVxqs8MOmzTgSG3iEbLny9wUsc5ZTjauAEtm/MO1+p+nXwd+Pfgz9oL&#10;wrHrngfxRonirSJDj7Vpl2lxGp9DtPyn2OK6qe6W2geSRljSMbmZjgKPc1/O78Rfg/rH/Bsl/wAF&#10;jPhbJ4J8TaxefAf40XS2t3pt7MZPKgNwkNzG/Z3tvOglSTG4hgpzyW+jP+Dr3/god4o+FNr8M/2d&#10;/BPiiHwZdfFRvtfiXW5br7IllpzTrbxK8uf3cLP5ryNwQkOOhND2TXV2+fUEnez7XP0Q+In/AAVx&#10;/Zo+E/i9tB8RfG74eaXqyuIzbPqqMytnGCVyM54617R8Mvi74Z+NPhSDXPCPiDSPEmj3I/dXmnXS&#10;XELe25SQD7HmvxJ+B3/BN/8A4JQeAPhZa6X4u+OHw78eeJJLcLf65eePUtpJpiuGeOOOULGu45A5&#10;OAMljyfC/wBn39obwH/wRp/4LK/D/wAO/s+/GnTvil+zz8XLi10/V9Ms9Zj1GPRZLif7PiRkJXfC&#10;7RzLJwzRsynPLFpapdyelz+jfxf440n4f+H7nVtc1Sw0fTLNN893eTrDDCvqzMQB+Jr59sv+CyX7&#10;Leo+Kv7Eh+O3w5k1TzPLEH9qKMt6Z+7+tfmB/wAHenxS1vTvjf8As8+DvFOoeJNH+A2tXEl34kuN&#10;IXL3TrcxJOMH5XkitmLRo3BMhPbjovgX/wAE0f8AglL+2J4Di0H4f+LtBm1q8h8m2dvFdxZ60shG&#10;Q/kXLK5bJ6GMqcYwRkVEbtX8zSWlj9pPDfizTfGeiW+p6RqFnqmnXSCSG5tJlmhmU9CrKSCPpWlX&#10;wD/wQr/4Jj/E7/gl/wCBfG3hXxV8UNL+IHgjWNQS88M2lskpbSFUyBm3udv71DCWRRtVojgnJNff&#10;1W/Izjfqc18V/i/4Z+BngW88TeMNd03w34f08xrc6hfzCG3gLusabmPA3OyqPdgK4H4of8FAvgr8&#10;FfhtpHjDxZ8TvB2heGvEEK3GmX91qCLFfxNwJIu7KScZAIr5U/4OoTt/4IgfFzH/AD9aH/6ebKvi&#10;r/giT/wQV8M/t6fsj+CfjJ+0pqGueM4dQ0pNM8G+GhfSW1no2k2xa3iZvLIJaTy2cAHbhlYgsThR&#10;V035/oU9D9lP2ff2zPhb+1dp0l58N/H3hfxnbwjMn9l3yTPGOmSv3gM8ZIxXpe/aOW/Ov52/+CyX&#10;/BMVv+CBPxA8A/tOfsza3rXh7RY9fi0vVNDnu3njgldHlQbmOXtpUiljdHJwSuDzgfdP/Bcj/gr5&#10;ffs+f8EcvCPxL+HF1NpfiT47Wunw+H7tT+90uC8szdyzqf8AnokQ2A9nkVu1Dty8y72CKd7eVz7L&#10;+On/AAUu+Af7Muu/2X4++LngfwvqStta1vNSQTIeeGVclTweCB0rtPgR+1P8Ov2ntAOqfD3xp4c8&#10;YWCgFpdMvUn2AgEFgDlc57gV+D//AATy/YD/AOCd8nwG0XxV+0R8fvh/48+Kniyzi1LWor7xwlvH&#10;pM0wWQ24VZQzPHna7OSSwbGBxXkn7dV38Dv+CPn7Qnw9+OH7EPx28P8AiCBtV+yeIfBVj4mTU1MO&#10;DIdwVy7W8io0bB8lGZCpGQBVteVh0uj+lD4v/G7wn8AfBkniLxr4h0rwvocMscD32oTiGFXc4VSx&#10;4yTwBXnHxY/4KU/AX4Fp4fbxd8WvBOg/8JVaRX2ki61FFN9BKoaKVAM/I6kEMcAg18J/8HPfxLsf&#10;jN/wQSh8ZaUzf2b4rv8Aw5rFmW+95NwVlTPvtcV5H/wR6/4N+PhH+2b/AME/vBfxU+PcPiDxx4z8&#10;faPF9iaTVJrePQtMhX7NYwQCNh923ijbJzjcAOBzMYtp36OwXVk+5+0ng/xppfxC8L6freh6lZ6t&#10;o+qQrcWl5aSiWG4jbo6sOCD7VpSS+WrMe3Nct8Evg9of7Pfwg8M+B/DNqtl4f8JaXbaTp8AOdkEM&#10;axoCe5woye5yaxP2v/EV94O/ZP8Aidq2ll11PS/Ceq3doU+8Jo7OVkx77gKmcrJtDir6H4e/tV/t&#10;V/Gj/g4l/wCCjmvfs5/BnxZeeCfgP4KklTxBqtm7KuqQwyCOW6nKEGVHkG2GDIVsB2z1X7I+GX/B&#10;pB+yP4R8Ix2evaX408ZatsHn6pfa9Lbu745ZY4NiKMnIB3EADknJPzj/AMGSPg/T1+Cnx48RbI31&#10;m613TbCSUnL+RHBLIo9QC0r/AFx7V+523FU1y2XkLmuz+eP/AIKP/wDBJP4j/wDBArxv4e/aE/ZL&#10;8XeMrrw7FqUVhq+gXLG8ki8xsJHMkYAurWRvkKsgZCyENuww/cr9i79oyT9q39ljwP8AEO40PUPD&#10;V34o0uO7u9Kvomin0645WaJlYA4WRXAJHzLg969OvNOt9Rh8u4hhuIwwfbIgYZBBBwe4IB/CvN/2&#10;vNC+IXiP9mXxppXwjvNF0v4i6jpctpoN5qs0kFnY3DjYJndI3YbAWZcIwLKoPBJE3aiPdmP8ev8A&#10;gob8EP2X9RNn8QPin4K8K3anDW99qSLMnOMMgyy8nuBUfwE/4KL/AAM/ai1f+z/h98VfBXiu+zgW&#10;1jqSNMx9Ahwx69ga/L/9hz/g2j+E/gX4Y33iz9sjXrPxd8UtWu57rUfO8Uuljp8RfCfvNyNK7D52&#10;duFLhR0JPxH/AMF4v2R/2Vf2DD4J8dfsr/E/TdN+Iljriw3ug6J4nGpS2iBJGW8Uh2eEpJEEILAH&#10;eOM5qtFuKzex/TZ4++IWi/C3wZqHiLxFqlnouh6TCbm9vrqQRwWsY6u7HgDnrXnfiL9vP4N+EPg9&#10;Y/EHVPiZ4NsfBWp+Z9j1eXUo1trvy3ZJPLOcvtZGB2g4INfM/wDwUo+IV98YP+Dd7x54s1Tb/aPi&#10;f4TW+rXW0YXzZ7SGV8e25zX5l/8ABu9/wRI8K/8ABSb9lDT/AIj/AB11fxF4k8G+GdQutA8G+FY7&#10;+S3s7SFJmnuJ32EH57i4lAUEDhid2RtfLq12BNOKl3P3A/Z+/wCCinwO/as1dtP+HPxU8F+Lr9M5&#10;trDUEaY464Q4Y4BzwDXszSbFzuwAOTX83v8AwcRf8EmPA/8AwR4h+Fnx0/Z8vNc8EXU3iRdLls49&#10;QkmW2uVie5guIXYl14gkDKSVOVOPvZ/UD/grt/wUx1z9k3/givH8XNDkWy8a+PtG0qx0aZRj7Hea&#10;hAsjSr7xxCd19GRc1PN7vMu9v8gUfet3PpL47/8ABS74CfsxeIjo/wAQPi14I8L6pu2m0vNSQTIe&#10;ThlXJU8dDivye/4PEfix4Z+Nf7CXwR8QeEdf0nxJot54xuDDe6fcLPC3+hPxuUnBHcHn6Vo/8EbP&#10;+Dbn4W/tEfskeG/jN+0Mmu+P/G3xTtF8QR28+pzRQ2NrcfvISxRg0krxlZGZjgbwoAwS3x7/AMHJ&#10;H/BIO3/4Jg+EPBt78Nde8QTfBfxfrUhfw7qF21xHoerxwuUeNm5ZZYTKOfmBiOSQQApKzSZUXd3X&#10;Zn78ftNfCf4a/HH/AIJv3fhP4vat/Yfw41jw9p0etXv2wWfkRq0DofNIITMioMkc5x3rS/4Jr/BT&#10;4U/s8/sa+E/CPwR1n/hIPhrpb3h0m+N+L7zjJeTSTfvQAGxM8i9ONuO1fOf/AAXW5/4N9PiZ/wBi&#10;lpH/AKVWVeXf8EP/ANou2/ZH/wCDYjQfibdxLcR+B9E8UausLHAuJY9W1AxR5/25Nq596qW8mZwu&#10;1FfL8j9A/wBob9uD4R/snRRt8SPiN4U8GmYApHqV8kUjAkAHZndjnrjFfCP/AAcDftT/AA6/ap/4&#10;IT/GTWfhz418P+MtNjfRxJNpd4swjzqtpjcByueeoGcd6+K/+CJH/BIbT/8AgtVaeL/2oP2nta1z&#10;xl/wkGvT2elaUL14I5zGVMsrlDuWJWbyo4kKqBG+cjGNL/gvx/wQV8K/sI/sZeLPil+z/qPiDwv4&#10;cX7JY+NvCz6hJcWOpWb3MPlTLvJYNHcCA7ScYJYYKndNSNlaXl+hpH4tD9MP+Dd0Y/4Iv/AP30OY&#10;n3/024r6A/aA/bd+Ef7LEG74i/Ebwj4Pbbu8vUdQjikx67M7sd+lfMv/AAQobXv+HD/wf/4RddOb&#10;xN/wil7/AGQNQkaO0+1/abryfOZVZhHv27iqsQM4BPFfHf7Hf/BttpviTxb46+JH7dvi2x8ceOtU&#10;1WaW2gt/E0q6eLYLua5eUiJyWYviMgKioCRk4W5fxGmZ0/hP02+C/wDwVJ/Z4/aG8QppPgv4yeAv&#10;EGpSMES2t9TQSSMegUNjJ9hmvTvjL8dPCPwA8EP4i8aeJNJ8MaGsq25vtRnEMIkbO1dx4ycHA9q/&#10;nk/4Lzf8E8f2J/2VP2c5PF3wF+IXh/QfixoeoWn2fw7pfioahNqULOiSEReYzxNGjiXeCoIUjkkV&#10;+o/7I/wK8Of8Fkf+CH/wX0z45Q6h4it9a0ezv7+SG+ktZ7q5tHlhSZ5EYNltm5ueSxqZfBzLdNFd&#10;Un1Phj/g2m/4Kbafrf7RX7T3iT46fF+3k1jxNqGjw6Rc+ItVGbmKKXU8R26t8qonmR4VAFG8YAzX&#10;7v6hrdrpFhLdXlxBa2tuhklmmcRxxqBksWPAA9TX8zH/AAbZf8Emvgx/wUC+KHx5i+JWi6pqS/DP&#10;VdLGgm21Sa0+z+ZNf7t/lsN+fs0X3s4wfU19M/8ABzd+3HrHxN/bS+Gn7JGmfEKz+F/grVktNQ8c&#10;eIru7+y20KXMjBVmfK/u4oIzLs3AO0qAngYculutg+1LyP1G8Q/8Fhf2YfCvjD+wNQ+OXw7t9W83&#10;yTbnVUY784xuGV6gjrXvngzx7o/xF8P22raBqun61pV4u+G7sp1nhlHqrKSDX4leCf8AgnN/wSP8&#10;NfDOPQ9Q+Mnw/wBd1Lytk+tXPxDSO8lkwMyAJKEQ+gVQBk8c15R/wSW/am0X/gmn/wAFrLf9nz4a&#10;/Fyy+Lv7PPxVZYdIubXUkvo9LupYmaD5kOxZllj8lwuAySK5AOAKUbvlJle1z+iSqet6oujaPeXk&#10;gZo7WF5mCj5iFUk496tr0ps0KzxMrKGVuCD3rOW2hSP5vP8Agmz+y9qH/Bzz+2H8WPip8fPHXiSH&#10;wb4LuYIdM8MaXeiI2sVy0rQ28W4MsMMaQ4dlTdIzE7sktX6GePv+DSf9kHxP4SmsdH0Lxl4X1Jlx&#10;Fqdj4inmmjbBAJWbejDJBI2jp1FfNf7S/wDwb3/tHfsN/tM+Iviz+w74+h0yy8QTPcXfhSa+Wxmh&#10;3MX+zxmQfZ7iAMTtWVkZAQPm61zVx/wXg/4KE/sKzCP48/s3Sa/o9q2251MaPNZiTA/gurXfa9ic&#10;hSOT6cUrWSWgWd2dj/wRAj/aA/4Jl/8ABUzxZ+yf4wbxb40+Ddw1yNC1ye0mfT9OmS2+2QyxStlY&#10;klhzG8QbaJiuMHduuf8AB7Uuf2Sfgv8A9jdc/wDpG1fX3/BKP/g4C+Dv/BUvXG8K6dZ6l4B+JdvE&#10;88nhvV3RzeKvLvazrhZgo6qQjjBOzaN1fIX/AAe1f8mj/Bf/ALG65/8ASNqmV7JPyKp25nbz/I4j&#10;/g2y/wCCmHir9kb4vH9jf47SXGlyHbP4Gub9/lgMyiYWQc8NDKr+bCQcZZlH3lA/eaZ9yZ9q/IL/&#10;AILQ/wDBHy6/bV/YF+Gfxi+GVvJa/Gr4X+E9Nu7Y2Q8u512yito5GgDDnz4sGSE9SQy9WGPdf+Df&#10;j/gsDaf8FM/2Y10PxRdxw/GL4fRR2XiS1k+R9RjHyx6gi+km0h1A+WQN0DLm5WkmuqMo6JSWzsfD&#10;3/BADn/g5M/bN9rjxR/6kUVcj/wdr+C7L4lf8FUf2aPDupiVtN17S7XTboRtscxTasY32nsdrnB7&#10;Gut/4N/z/wAdJf7Zv/XfxP8A+pFFXGf8HcvjaH4Z/wDBUT9m/wASXUNxdWvh3R7fU5YYV/ezLDqj&#10;SFVzgbiFwMkDJ5qIJXpJ+X5M16zS/rY+24/+DQn9j91B+x/Ej/wpB/8AGq+T/wDgrv8A8G0/gj9h&#10;T9lTXPjj+zz4u8eeGfEXwzjXV7q0utV8zzYI3XfLBNGsckMsYO/qwITA2nGfZv8AiMz+DqKB/wAK&#10;X+M3/fiz/wDjtfO//BQf/gvJ8U/+CyXwd1L4A/s5/APx7DD448q01bUbtPPu3t96s0QWNfKgRmQh&#10;5HlI2Bvu5JpyT6Ew6XP08/4N8/28vEH/AAUP/wCCafhbxl4wm+2eMNEvLjw3rN5tC/b57baVnIHA&#10;d4ZImfAxvLYwMAfb1fJf/BFT/gnxdf8ABM7/AIJ9+Efhrqlxb3XiffNq/iCa3bdCb+4YNIiH+JY0&#10;CRBv4vLzxmvrSrla+hMdgoooqSgooooAKKKKACiiigAooooAKKKKACiiigAooooAKKKKACiiigBr&#10;f0r8j/8Ag86OP+CV3hP/ALKTp3/pv1Kv1w6jPtXyr/wV4/4JfaX/AMFav2Z9L+Gmr+LL7wba6X4i&#10;t/EC31pYreSO0VvcQiPYzoAD9oJznjbjHORMunqvzKi7Mh/4I8/DXw7qP/BK39ne4uPD+i3FxN8P&#10;dFeSSSxiZ5GNlESSSuST6mvp7RvBukeGjI2naXp+ntLgSG2t0hL4zjO0DOMnr61xf7JH7P1v+yh+&#10;zD8P/hnaalNrFr4B0Cz0KK+lh8mS7W3hWISMgJ2ltucAnGepr0Zv4qupK8nJdWZwTUdQ27Bivwj/&#10;AOCHR/46gv2zv+vfxJ/6f7Gv3czXxL+xh/wRg0X9jf8A4KR/F79oyz8c6lrmpfFqPUI7jRptOSGH&#10;T/td9BeMVlEhL7Wh28qMhs8YxSjpK/kxy1hbzX4H5j/8FEvip8RP+Ctf/Beu+/ZRvvijqXwm+GPh&#10;qZ9PjhtbgwNqUkVos8jbdyiaaVmxGrHbtUYBOc/SU3/Bq1+xv+y14FuvF3xM8U+J59D0OFri9vNW&#10;1qOwtAFO/wCYKvOQCu0HLZ45r2j/AIKuf8G4/wAMv+Cl/wAU1+JFj4k1j4afExoUhudY02FbiDUv&#10;LXbE00JZT5iAKokR1O0AENtXHiPwp/4NJ9F1fxNY3Hxu/aA+JXxa0TTZfMi0VpJLKCYcZV5HmlcK&#10;2MMI9jEYwykUQuo+Zb1lfofLn/Bp/rXhHUP+Cwn7RR8B2rWPgu70C/m8PW7E7odPGr2/kKd2W4jZ&#10;OvNeh/t1j/jsX+Bv/Xjpn/pLe192fsYf8EFPBv7Bf/BRLxN8dPhz4ruND0TxJp82lN4Kh0pFsrS3&#10;kWE7I5/M3fLNAsgymeSpJ61t/Gr/AIIraN8Zv+Cs/gv9q6bx3qdjrHg2G2gi8PppqPb3PkxTR5M3&#10;mBhnzifunGO+armV4eRnr7/97/gH2+R/KvwZ/wCDcD/lPT+2t/1/65/6f2r95TyK+IP+CfX/AARV&#10;0X9gP9t34xfGvT/HeqeIr74vT3s9zplxpqW8Wnfab83pCSCRi+1jt5UZHPHSpjpK77WHLWFvNfgf&#10;n/8A8F/riOx/4OO/2K5ppFihjn8Ol3Y4VQPEEuSTX7vrz+WK+EP+Cyf/AAQo8Jf8FdLjwrrl14s1&#10;TwL438GxSWljq1rbC6jmt3cOI5IiyH5XBZWVgRvYHdkbfUf+CUv/AAT/APEn/BOb9nvUvBPiX4qa&#10;58Wrq+1uXV4tT1SF45bVZIoY/IXfLK20eTu+8Bl2470oaQ5X3b+8ctZcy7JfcfT+MEV+EP8Awc3/&#10;ALOnjL9kH9vD4R/tseA9Nmv7Pwzc2Fv4h8tCUt7m1mzA0pHSOeFjAW6Aoo6sK/eA1i+OfAej/E3w&#10;lqGg+IdLsNa0XVoGtb2wvoFnt7qJgQyOjAqykEjBFGt1JboqNtU+p4v+wN/wUp+FP/BRf4Sab4m+&#10;H3ijTby6uLdJL/RZLhV1LSZdo3xywk7htbIDgFWxkH07X4nfB34R6XDqPibxj4U+HMKc3F9q2s6Z&#10;ZqCe7yzSr+rHtX5wftJf8GifwX8deNpvEnwj8beNPgrqU0hnW10+U32nwSdQYld1mjG7nHmsAOFC&#10;15/Yf8GhF9491W3X4nftUfEbxlo9u2RaLZsshB+8Fee4lVM4XnY3TpT31WhOytufNPiz4r/DH47/&#10;APB2T8IdS+DM2g6h4P0+9sbIy6DaLDYtcQ2k5nKBFVWAJ5cDBx1I5rb/AODp/wCD+ieBf+CwPwH+&#10;JHxJ0m81T4Q+JtL0/Stb8kspaK1v5jeRqw6OILmNwO+fav2H/wCCf/8AwSD+A3/BNTSnHwz8F28G&#10;u3KeXd+IdSkN7rF2O4M7D5FOAdkQRCQDtzzXffts/sL/AA1/4KDfA++8A/E/w/HrmiXLieCRXMN1&#10;p06ghZ7eUfNHIuSM8gglWDKSpHpa3R39Qjq231Vj4r+GX/Bt5+wp8afAel+KfC/hltf0DWoFubK+&#10;sfEEk0E6N0KsDj6g8g5Bwc18/eHP2Yf+CbfwE/4KgeCfg74V8K+LNa+Lmn6vZXmnT6NeSahY2GoR&#10;yiZI5pA+FMQj8yQYIRQd3IIE+pf8GgV54TvLyx+H/wC1J8QPC/hO+JEmmPYszFDkFXaK4jST5TjJ&#10;QA5PAr7K/wCCWH/BBD4O/wDBLTW7nxRosuqeNfiNfQNbz+JtaC+bBEx+ZLeJflhDYG45ZzjG/b8t&#10;V9q/QnXlt1Pz9/4O/wAY/az/AGPP+whqP/pZpdfvNEML+FfD/wDwVd/4IraN/wAFUfir8J/FOreO&#10;9U8ISfCmeee3t7XTUu1v/NmtpcMWkTZj7MBwDnd7c/cCDagB5qVpDl83+NipfF8j8GbD/ldsl/68&#10;H/8AUTNYv/BV/wAUw/8ABPf/AIOi/hD8cvGEc1v4B8TWdk76iUJit1+yy6ZcHPcwho5WA52yL64r&#10;9IYf+CKeiwf8Fjm/bB/4TzUjrLQGD/hG/wCzU+zc6X/Z2fP8zd93959zrx717N+37/wTl+Fv/BSr&#10;4Lt4H+KGhtf2UMhuNPv7WTydQ0ifGPNt5cHa2OCrBkYcMpGKNoxtuv8AMHZt32aSPY/C/jTSPGXh&#10;S01zSNU0/U9HvoBc219a3CzW88RGQ6upKsuOcg4r8Bf28/ivpP8AwU0/4OivgHoPwxuofEel/Cm4&#10;0yHU9SsmE1sTY3k2o3brIuVKIpEe7OC4IHUZ9euP+DQDU9G+0aJ4d/ao8faR4EuZdz6OdOdhsJBK&#10;kLdLGxwBzsGSOg6V98f8Ewf+CL/wb/4JVaHet4GsL3V/F2sQiHVPE+ruJdQu48hvKTACQxbgDsQA&#10;sQpdnKqQRspKfbYUr8rXfQ/OX/g9vT/i2f7PDfw/21q+T6furSv3D8NXMd74csZYZFkhmto3V1OV&#10;ZSoIIPfIr5e/4K5/8EmPB/8AwVw+BGl+D/E2sah4Z1Pw5f8A9paNrFlEJmtJTGY5FeNiBJG6kZGV&#10;YFFIbgg8f/wR5/4JM+Jf+CU+l+NbfXvjXrnxQ0vxJFYR2ttqVq8EGiJaCYDyt88m0MJcEDaMRp6c&#10;KnpFxfe45atNdrfifBf7cIj/AOCOH/Byh4A+NQZdI+F/7QkDWPiKc/JbQTyGOC7Zz0+SX7Jdsf8A&#10;bf0rqv8Ag238C6h+3P8At1/tFftoeKbaRx4h1ifw74WM658iFtjyBM9PKtltIQR2aQetb/8AweHe&#10;J/Bfin9jn4d+B/Ji1j4pa14xt28MWlq4a7iTy3jnJQZJjffFHju5Qj7uK/Qn/glh+xla/sC/sFfD&#10;f4XwxRpfaDpSSavImP3+ozEzXT5/i/fO4B/uqo7U6fwu/S6Xzs/w2CpvZdbN/L/M/Mv/AIPXLr+z&#10;v2cvgPcKoYw+Lb2QA9Di1U1+sH7Fv7Vvg/8AbO/Zs8J/EHwXq1jqmk65p0MzrBKGexmKDzLeUDlJ&#10;I2ypU9x6EGvyZ/4PbT/xjH8Df+xpvv8A0kWus8ef8GrPh34jJZeKPg38aPGfwVsfF2nW91q+hWEb&#10;3FgzyRBpPKCTRMqEsT5bbgMkAhcKFT+D5hJbPy/U8X/4ONPiLpH/AAUS/wCCtP7Mf7P/AMOr638R&#10;a74T1SVNalsHE8dhJeXFo0sbsuQGggs2kcfwhsHBBFZX/B3b8IbXwt+37+zv8UvGGkXmrfDK8soN&#10;D1qKElfNS1v2uJ4N4+60kFy23v8AIxHQ4/S3/glf/wAEFvg//wAEtNUu/E2jSap41+I2pQm3ufFG&#10;s7fOhjYgtHbRLlYVYgFjlnboX2/LX0h+19+xx8Pf26vgfqfw/wDiZ4et/EPhvUsP5bMY5rSZc7J4&#10;ZF+aORMkhge5BypIL+FRS1s7/eVzavtax8J/Bf8A4N1P2DP2hvhppPjDwX4dbxF4c1u3W5tL6y1+&#10;WSORSAcHB+VhnlTgqQQQCDXz74z/AGRf+Cav7M//AAUN8F/Bax8J+K9c+KF5qNm1mNDvZL+3069a&#10;ceVFOwcbWUqHYYO1OWx0GprP/Bn/AHHg3V76D4YftQfELwZ4Zvid2my2bSSbeQFd4Z4UkwCRkxjq&#10;eK+tv+CW/wDwb3/B3/gmN4zl8bWl5q/xA+JcyPEviTW1UGxVwRJ9mhXKxl1JDOWdyCQGCsymtL36&#10;GevLbqU/+Cs37ef7Nfg742+B/wBnL9ofwVPrWm/EYwXVrqmpWyLpGnCSSSATm4LBo3RwQxXBVZAS&#10;dpNfPf7QH/Bnz+zv8UbGbVvh94w8VeBVuUNxFsuI9RsiCNwIL4IT6MeO9fdn/BTP/glF8K/+Cqfw&#10;qs/DfxGs7y3vtFke40XXNNkEWoaTIwAfaxBVo3wu+NgVbap4ZVYfnPB/waI+JrCH+w7f9rbx/D4K&#10;+5/ZS6bKqmI8lSguxH97n7uKzWunXuVtr+Bwv/Bsb8dviZ8I/wDgpV8Yv2Zb3x9N8TPhv4N0+/lt&#10;dSW5e6s7e4tLyCBJLZ2LbIpVlcbASpKgjoSf3u718sf8Ex/+CRPwl/4JUfD3UdK+Hlnf3mteIGR9&#10;a8QapIJtQ1MpnYpIAWONSzFY0AA3Eks3zV9T1cuxK3ufnh/wdQ8/8EPfi3/19aH/AOnmyq3/AMG1&#10;37W3hD9or/glT8MdB0fVbKTxJ8O9LXw/rmliUfabJ4XdI3ZOuySPY4bGMswzlSBU/wCDqHj/AIIf&#10;/Fv/AK+tD/8ATzZV8Mf8E/v+Ddrwp+2//wAE1vgf8WvAvxF8U/Bf4l6voU0Wr6jo+6S31YLeXEYd&#10;41kjdJPLUKWR9rBRlc5Yqn8MvVfkOVrr5nq3/B4h+1T4Zn/ZQ8H/AAL0i+t9Y+IfivxVaak+k2rC&#10;a5tbWGOVQzouSrSSyxKinlhux0rzn/g40/Yo8UfDb/ggz+zTYtazXFx8FYtH0vxCIxuFtv0xbZ5T&#10;j+FbhETP/TUV9bf8E6f+DZj4V/sWfGCz+JvjXxNrvxl+I2nzC5stQ1qMR2djP2nWDc7STAkkPI7B&#10;ThgoYBh+iHxM+GHh/wCMnw/1bwr4o0ix13w7rts9nqGn3kQlgu4XBDI6nqCDS2jZbt3+4uMveT8r&#10;ffufkN/wTJ/4ItfsG/8ABQv9kHwf4+0DwzJqGp3Wm28ev2cWuSedpeoBAJ4pI85X5wxXOAVIYcGu&#10;U/4KI/8ABP8A/wCCZX/BMrXvDOk/ELwv4hudc8UTbIdL0bUpL29tY+P38sQcFUJIVc8segOCR2Xx&#10;W/4NCfC+j/EG81r4H/HPx98IrO+csdPRXvRbqckok6TRSFBwAJC7Y6sx5r0z9gf/AINb/hX+yr8a&#10;tP8AiV8RPF3iH42eONKuFvbKXWohDYW1yCGE7Q73aaRWG5TI5UHB2lgGFc3NK707k7K25zf/AAcu&#10;+EtF8A/8G/Gn6F4csL3S/D+jXXhqy0yzvARcWltHsSKOQHkOqAKQe4NfX/8AwRAX/jUd+zv/ANiP&#10;p3/ooVs/8FTv+Cdunf8ABUH9km/+E2qeJLvwnZ6hqNpqJ1C1s1upENu+8LsZ1B3dM54969A/Y0/Z&#10;tt/2O/2WfAPwvstUn1u18CaLb6NFfywiF7tYl272QEhc9cAnHqaUXo0+rT/ATW3kj1LFUPEWh23i&#10;fQL/AE29hW4s9Rt3tp4mHyyI6lWU/UHFX6KXkM/nN/4JB/Hm3/4N+v8AgrH8Xf2f/jFcv4f8D+Ob&#10;iFdK1y7BW1HlSSGwu2boIpopnRm6K6gHG1sf0Q+HvE+m+MNDtdU0nULLU9NvoxLbXVpOs0Fwh6Mj&#10;qSrKfUHFfO//AAUZ/wCCTfwX/wCCofga10v4oeHZJtU0xXGl6/p0v2bVdK3dRHJghkPUxyK6EgHb&#10;kAj85pv+DQ3XvBrXFh4F/au+IHhzw7cZ/wBBNhIOpIw3lXSI3ykAnaMnPAHFNSbST3QO17rqe1/8&#10;HFX/AAWy079hb9n+48A/C/xfat8cvEdzBFbLp0kdzN4dgWVHlmlX5lWRwvlrGw3HzCcYAzQ/aa/b&#10;l/aJ/Yl/4N2Lf4pePrxbj45a5a20D3LWSwtov2+5xE0kYGPNit2UHIwJSARxXVf8E9f+DYD4FfsS&#10;fEmx8deIrzWvi94602b7RZX3iBVSxsZQcrNHaqSGlHUPK8m0gMoVgDX3X+0z+zV4P/a8+BfiL4ce&#10;PNJj1rwn4otfsl7asxRsZDK6MOVkR1V1Ycqyg9qTj7um7/qw09V2Pw4/4Jcf8G9PhP8A4Kp/sv8A&#10;hr47/Gr41eNPG+ueMjPczWdrfiX+zmEjoYpJXLMsvyqWUAAYUAYrwH/g4m/4J+/sn/8ABNj4PeE/&#10;AvwlmuNQ+Luoayt3qz3Orfbrmw0+OCVWWVVwsXmStEQpG47GPSvtaP8A4NAbv4eeKrz/AIVv+1F8&#10;QvBnhm+lDtYR2LfaNuT8rSQ3ESuQpwGKDkngV6dqv/Bo18Bbv9l7WPBsfiLxNP4+1y7trqbx7qSL&#10;e30HlPuaKGDcqRxyAsDyXJIJdgoWiXdaLsEfPU9H/bFulvP+DYDU5l+7J8ENNYfjp1tWJ/waT8/8&#10;EaPCv/Yw6z/6VGvpbU/+Cb8fiH/gli37MOqeNr68tG8Ir4PHiT+z1W4+zoojik8neV3LGqKRv5K5&#10;yM4rQ/4Jaf8ABPHT/wDgmB+yPpfwl0rxJeeLLPTL+7vxqNzaLaySG4lMhUxqzD5c4zk59qtyV211&#10;M1G0FHt/kfn3/wAHqv8Ayjz+GP8A2USH/wBNt/U3/Ben4A6z8b/+Dbv4Z3+i2814/wAP9O8MeKLu&#10;KJdzG2TTTayvj0RbreT2VCe1faX/AAWF/wCCT+lf8Fd/gR4c8B6x4x1DwXb+HdfTXku7SwS8eZ1t&#10;54PLKs6AA+fuzk/dxjnI+hPhx8ENN8EfADQvh3frD4g0fR9At/D063lupj1GCK3WBvMjORtdVOVO&#10;RhiOazt7jXW6a+Rpze8pdk1958w/8EEP2xvCH7Wf/BMX4UroOq2M2teCPDdh4a13TUlH2jTrm0gW&#10;DLp1VZBGHU9CG65BA/Pv/g9B/a68J3nwY+G/wZsNUsdQ8XDxCPEuo2sEokk0y3itpoIxLj7jStOS&#10;oPO2MnGCCfU/jz/waO+Dbn4sXvij4F/GLxp8E4tSkZ5tLtUe6htg2SUgkWWKRY+mFcuQP4sYAt+K&#10;f+DQ74VeJf2bYfCTfEbxQ/ji912LW9Z8a3til7e36xwTxC1SNpAIod0xkPzszMo3E4ULUvfak+9x&#10;U7R08j3T/gukf+OfX4mf9ilpH/pVZV85f8E2fgZq37Sv/BohceCdChkuNa1vw14oFhBHy9zPHrF9&#10;NHGPd2jC/wDAq/Rn9tH9hux/bN/YR8RfA2+1660Ox8RaVaaXJqsNqs0sKwSwyBxGWAJbycY3DG7q&#10;cUf8E1P2FtP/AOCcP7GfhP4N6br914osfCjXrR6jc2y20lx9pvJ7o5jVmA2mYr1OdueM4oevN57E&#10;wulHyd/yPz9/4NBP2vfCfjD9ga5+DcuqWlj478A63fXEmlTSCO5ubS4k84TopwWCu8iNjJUqM43C&#10;vUP+Dpv9rnwj8D/+CV/jfwTqWq2R8XfEsWulaPpYlBuJlW6immm2dRGiRt83TcVHU1h/t9f8GuXw&#10;x/ak+N958TPhn4y174IeNtTuje38mjQ+dY3NwW3NOsQeN4ZWJLMUfaTzsBJJ5PwT/wAGlfgJvhD4&#10;4s/HnxW8W/ED4jeMLGPTrXxXqlr5v/CPxrPFK7QW7ytukdYvL3vJ8qMQoGTlT95a/M0jo9Dqv2Ff&#10;2l9U/Y3/AODWXwx8TdBs1vtb8IeA728sInXcgnN7OkbsO6qzh2H91TXwv/wSW/4I+Rf8F4vhJq3x&#10;w+PXxy8X+JNUm16ezfQ7S9EklkEKt+83EiHeGbYqKAFIIr9tf2UP2AvDX7N37Aeg/s96rcDxx4T0&#10;vRrjQrx9QtRENVtp3laRXjVjgFZWXAP41+bHjP8A4M/9P8J/ES+1T4N/tE+PfhnpF+W3WH2ZriaJ&#10;CwYRieKeEuoPTcueBkk5JfMudv7iY6RsfM3/AAXg/wCCVf7H3/BLH9im+0zwnc6hqPxs8RXdnBo0&#10;Ooaz9qvLSBZ0kuLgwqAI0MStGGcYJfjODj9Z/wDg3nulvf8Agi18BWX+HQZ09eVvLlT/ACr598Gf&#10;8GmHwP0v4KeNdJ8TeKfFnjr4ieMLBrOPxnrJ82TRHLq/nW1tu27yUAZnd2KlgGUMc/bH/BM/9hn/&#10;AIdyfsg+HPg/D4uvPGmm+F5bo2N/c2K2cqxT3D3HlMis4O15Hw2ehAxxy/sOLeun5BLdNH5Q/wDB&#10;m3cxJ8ZP2toWkVZm1TR3EZPzFVn1UE49iwH4ivHv+Dhn4L+D/hv/AMHA3w68YfGjS7q++C/xFsNO&#10;GpzRs8arDCrWdxhl53QnyZiBk4ZfWvrf4yf8Gmdjd/tM+IvH3wl+PfjD4UWnii/kv7rTbOyaV7Yy&#10;zec0UcyTxExB+VVwSAACTjJ/Q39ur/gnH8Mv+Cj3wIj8CfFfR/7Yt7Yiaz1K1Itr/TbkLtM9vIAf&#10;LY91IZGHDKwpc3wvtbT5Ffal2Z8o+Dv+DaD9h34heE7HXdD8JyavoupQrcWt7Z+IZJre4jYZDo6k&#10;qwPqDXgX7N3wE/4Jz/Cn/gq/4Z+FXwz8MeKtX+L3hTU47/T9R0y6kvtKtby3QzsrzB9v7pUJfggE&#10;bck8VVn/AODQTVPDslzpHhP9qrx9oXgq6kJfSf7OflDwwYJcpG524GSgBx0A4r7i/wCCWH/BDn4Q&#10;f8EqLe/1LwouoeJ/HWsw/Z9Q8UawVa7eIkFoYUHywxFlDEDLMQNzNtXFR3uZy+G3U+0B0rzb9rvU&#10;fHWk/sw+Prz4Z/Zm+INloV3c+HkuIfNilvkjZoUZCQGDMAuM969JoIyKiSuiloflN/wb1f8ABdUf&#10;tu+DPEHgP43eKtH0r4z6TrExtra8RNNGp2j7dscSMQDLE/mK0f3sbTg84/U+/kt1tZHuDCIAp8wy&#10;EbQvfOew96/Ov/gop/wbLfAX9vL4mX3jzT5ta+FvjzU5DPe6l4f2G21CY9ZprZvl8wnBLxtGWOS2&#10;4nNfNK/8GjPjHVIF0jVP2vviBeeFVPlnT/7PmKmJfuKFa7KDGF424GOKe+4aJ+R4D+1To/gPx9/w&#10;dVfBWP8AZoXS5JNP1LSrnxfL4cC/YBcw3E76iwMfyY+whVkK8Fiw5YmvfP8Ag9o/5NH+C+f+huuf&#10;/SNq++/+CZf/AARZ+Cn/AASw0u8m8CaXe6r4u1aLyNR8T6zKLjUriPIbykIASGLcAdqKCSBuZyqk&#10;Uv8AgsZ/wSB0f/gr/wDC3wf4X1jxpqPguHwjqsmqpPaael41yzwmLYQzrjGc5yfpU20iuzuVGXvO&#10;Xlb8D6I/ZcXd+zP8O1/6lrTf/SWOvxB/4LT/ALInjD/gil+334f/AGz/AIEWbQ+D9c1Pb4s0i3Ur&#10;a2087fvopFXgW91zjskoGMEoK/d74aeCl+G/w80Dw/HO11HoOnW+npMy7WlWGJYwxGTjO3OMnGet&#10;Z3xx+CPhn9pD4R+IPA/jLSbfWvDPiiyk0/UbOZflmicEHB6qw6hhyrAEEEA05/FzLe5FPSKhLax+&#10;CX/Br/8AGLT/ANof/guj+0z4+0mGe303xtpWt69aRTj95FFda3bTIrf7QV8H6Vqf8HUMKTf8Fh/2&#10;UY5FWSOSDT1ZWGVYHWuQRX3l/wAEjf8Ag3q8L/8ABJD9o3xN8QPD/wARtb8WHxFosuiCwvtMjtxa&#10;xPcQzBvMWRt7DyQv3QDknjpXVf8ABS//AIIdaH/wUm/a1+F/xW1Lx/qnhe7+GKW6wafbaYlzHfeV&#10;efavmdpF25b5ehx156VeinB9I/8ABHr73n/wD7Mi+FXhZkH/ABTXh/8A8F8P/wATWvpGgWOgWi29&#10;jZ2tlbqSRHbxLGgJ5PCgCrSLsXFLUgtgooooAKKKKACiiigAooooAKKKKACiiigAooooAKKKKACi&#10;iigAooooAKKKKACiiigAooooAKKKKACiiigAooooAKKKKACiiigAooooAKKKKACiiigAooooAKKK&#10;KACiiigAooooAK5P44fC+H42/Brxd4Nurq60+38W6Nd6PNc2zbZrdbiF4TIh7MofIPqBXWUUBtqf&#10;l7+wV/wbFeA/2Tf2kdK+KXjb4ieLPjB4k8MSifQY9cAFvp8qkFJSpZmkdDkrkhQecZAI/UHG0UtF&#10;HkHmfHv/AAV5/wCCPvhj/gr18PvB/h/xR4r17wrb+D9Rn1GCTS44ned5IxHtbzFIwAM8V9XeD/Da&#10;eD/COl6THI80el2kNosjD5nEaKgJ9yBWpRQtFYAooooAKKKKACiiigAooooA8J/4KQfsL6P/AMFI&#10;P2QfE/wf17WtS8P6V4oks5Jr6wRGuITbXcNyu0OCvLQqpyDwT0Nav7B/7IWm/sHfsmeC/hLo+q6h&#10;rml+C7WS0t769VFnuFeaSYlggC5zIRwBxXsPeiktFZdQCiiim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UEsDBAoAAAAAAAAAIQADxSAD9X4BAPV+AQAVAAAAZHJzL21lZGlhL2ltYWdlMi5qcGVn&#10;/9j/4AAQSkZJRgABAQEA3ADcAAD/2wBDAAIBAQIBAQICAgICAgICAwUDAwMDAwYEBAMFBwYHBwcG&#10;BwcICQsJCAgKCAcHCg0KCgsMDAwMBwkODw0MDgsMDAz/2wBDAQICAgMDAwYDAwYMCAcIDAwMDAwM&#10;DAwMDAwMDAwMDAwMDAwMDAwMDAwMDAwMDAwMDAwMDAwMDAwMDAwMDAwMDAz/wAARCAP5BnI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DNGa+PP+C4nx41H4E/sD61Po2o3Olazr+pWWk2dzbSmKaJjL5z7WBBGY4H&#10;H0avmr4K/wDBIz46fFr4QeF/FFx+0p4i0WbxJpVtqbWD21xM9p50SyeWX+0LuZd2M4HSpWtwP1XO&#10;DQMCvin9ij/gmf8AEz9mH482fivxR8dNW8e6Tb2s9u+kz2s8aSNIm1Xy07jKnn7v5Un/AAWS/wCC&#10;hOufsheAvD/hLwGok+Inj6VobGQRiR9PgBCGRUwcyO7KiAgjO89VAqpaAtWfa5YCgNkV+WWjf8ET&#10;fjp4z8IL4o8QftB6tY/EK6i+1fY/9IuLeCQjcI3uBKGyCcErGQD03YyfQP8Agk1+3T8Qrv44eKf2&#10;evjVM91468KCRtPv5mDTXaRY8yJ2/wCWnyssiP1ZN2c4Bo8uoPa5+hp6UDgV8Pf8FkP+Cg/iL9lj&#10;w54b8BfDtd/xH+IEvlWsqIJJLC3LeWGRTwZZJDsTPAw56gV4pYf8ERPjp4h8IL4m1f8AaD1a3+Ik&#10;yfaTa/6RLbxzEcRtciUN3wWWMjPQEdZv16B5H6mbqQDC1+e//BIz9u7x54p+LHiz4C/GWRpviB4N&#10;8xrS+mI869jiYJLE7Dh2XKurjJZGJPTJ6D/gsf8A8FA/FH7Ntr4X+GfwzXd8SfiE4S3mjUNNYQM/&#10;lJ5YPHmyyZVW/hCMeuCG9NuoH3TwBQORX5aW3/BEX45al4RXxPeftDatF8RGT7T9m/0hrZJtvCG6&#10;83dkdNwi49DXpn/BID9vXxx8RvHni34G/F5mk+IngXzGiu5sedexROIpY5COHeNmQhxnejZ/h3F+&#10;XUPM+/zzxRj5a+Dv+Cxf/BQHxZ8CL/wn8JvhXu/4WR4/dQtzEA01jbvJ5MYjB4Eksm4Bj9xUY9Sp&#10;Hko/4Ig/HKTwn/wkv/DQ+qn4iGP7R9n/ANJ+zedt+59q83d143+Vj2xU369A8j9TM0Zr4H/4I8/t&#10;8+MvjJ4h8XfBv4tbv+FjeAHfFxKFE17DG/lSrJjgyRPtG4ffVweoLN977gRVCTForB+IvxP8O/CL&#10;wzJrXijW9L8P6RC6xveahcpbwIzHCguxAyTwB3rW0vVbfW9Nt7yzmiubW6jWWGWNgySowyrKRwQQ&#10;QQaBli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L3/AIOObnxB4ytPhN4R&#10;0TQdZ1q3m1C4v7lbO0kmR5v3cUEeVBG5t02B1Oa0NU0f/goB4y0aHWdEj8F+C9LtoV+x+HoriP7R&#10;DEAAkbZVlJ2jHLjvX1b+0V/wUe+Hf7Mvx98L/DnxS2pWut+Kzbm1m+yn7JFHNM0Ku8pOAA6kH069&#10;K+gEfdFu6gjPHSpjdJ+oS3PgL/gnT/wVb8U/Eb47XXwT+N2hR+G/iNas8NrOsfkpeSIu9onTkBig&#10;LoynayjjqM+SftzBfiH/AMHAHwb0a+/e2ekw6W8UbcruSSe6HHu+PyrI/bwltfiL/wAF8/hFZ+Ef&#10;Ln1bSZtGGrvbgEo8NxJPLvx1K2u3OegwO2K1v+Cpcy/s7f8ABZD4F/EzUv8AR/D+oLYxXN0/CReT&#10;cyRTkn/Zhmjb6VUd4SfmJ3Sa8j9XNoA6V+Uv7TA/4V5/wcZ/Dm/ssQya5BYm428eZ5ttPaMT6/Io&#10;HPpX6rW95Hc28c0ciSRSKGRlO5WBGQQff1r8pdev4v2nv+DjDR5NGkF9pfw/gVbu5i+aOP7LZyM3&#10;I9LiYR/WpXxr1/Qf2H6Dv2r1X4jf8HEnwv0m+HnWuiw2BhRxlQYobi7X/wAiHP1Ffq52/Cvyj/4K&#10;OXEf7N//AAW8+DfxF1Ii10HWorJJ7uTiOPDy2s2T/sJIjH0DCv1YiuUmgWSNldGAZWU5DA9CKF8H&#10;3/mEvj+S/I/Kr4un/hXn/ByT4SurL91/wkEEH2kJxv8AM06SFs/XYp+tM+PSr8Rf+DkHwPpt/wDv&#10;rfQILQwK3IQxWEt4uPTEjbvrTdFv4v2m/wDg4ybUtGkW+0jwHCwuZ4/mjX7NZGFuenFzLt9yKP26&#10;b2L9mr/gvP8ACzx5qki2uh+JobJZLuT5YoyyS2Em4+iBo2PorCiH2PV/qE9ea3Zfofq8o+Svym8R&#10;j/hX3/By/pbWeIY/ElupuUTgOX0V1PHu0Ssffmv1ViuUkgEisGVhuBHQivyl+Fl9H+0z/wAHGWse&#10;INFkW90TwLBMslxH80f7jThZNg9P+PmUj3xQvjXz/IG/dJPiCq/EX/g5Z0Oxvv31v4ehgNujjIXy&#10;9Ha5XH0lk3fWv1aTpX5Q/tZ3kX7M3/BwX4A8b6w62eh+LoLUG6kO2JfMtZNOOW6fKyxsfQMK/VyO&#10;ZTHuz8p70/sL+uoS+J/L8j8ptLH/AArv/g5buIbHEUPiC3b7QiDAfzdGEjZ/7aRqx9+a/Sr48/FT&#10;/hRvwX8TeMP7H1TxB/wjlhLf/wBm6dGZLu92DPlxqASXPQDBr80v2dbuH9pz/g4c8YeK9HcXmi+D&#10;YLkPcR/NGfJsksOG95XJHqFr9XPL2r7YpU/gSCXxP5fkfg//AMF8P+CqP/DaH/BNnxV4H/4VD8Sv&#10;Av2jULG//tXX7B7ezTyJxL5ZZkA3vt2rz1Nfsx+xsD/wyH8K/wDsT9I/9Ioa+Hf+DtJNv/BF/wAZ&#10;Hp/xP9G6f9fiV9y/sa/8mhfCv/sT9I/9IoaoD0m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P+Cj3/BNjw5/wUF8CWMF3fSeH/FWg7zpOsRReZ5IbG6KRMjfGxAOAQQRkHqD8&#10;qaT+w1+3p4H0OPwnpHxk8My6DEot4b6TU5jLFF0A3NbmVdoxwM46A1+oVN28Uo6AfHf/AATm/wCC&#10;T2n/ALGfiHUfG3ijXH8b/EzWkZbjVZFPlWYfmRYdxLEsesjYJAwAoyD6f+37+wf4b/b4+DTeGdbm&#10;k03UrGQ3WkarFGHk0+fGM7TjcjDhlyMjByCAR7sRmlxzSa0sC0dz8sdK/wCCd/7cnw/8J/8ACCaB&#10;8ZPDknhJV+ywXTancJJBBnAUEwNKmB/CpIHQE9a+pP8Agmj/AMEx9J/YF8PapfXmpN4n8deI/wDk&#10;KawybVCbt3kxAksF3HJJOWOCcYAH1RspxGaroB4B/wAFCv2A/Dv7f3weXw/q9w+laxpkputH1aKM&#10;SSWEpGGBU43xsAAy5GcAgggGvjDTv+Cen7c3hDwl/wAIHpPxj8ON4TjT7LDdHVJ1kig6BQTAZUAX&#10;A2qSB0BIr9TgMU3bUqNmG6sfL/8AwTW/4Jm6L+wF4Q1KaTUj4k8aeIiratrDx7AwXJEUSkkhASSS&#10;TljyccAbX/BRL/gnp4d/4KAfCiHR9Sum0bXtJkafR9Xjj8xrN2ADKy5G6N8DcoI+6CCCK+iKKqXv&#10;bhHQ/LG1/wCCev7c2h+Ef+ECsvjJ4c/4RHZ9lS7/ALUnEqQYwF3G3MwG35doOAe+Oa+s/wDgm5/w&#10;TZ0P/gn74Ev0TUG8ReL/ABAyvrGsPF5fmhclYo1ySsakk8kliST2C/TW2loA+cf+Cjf/AATq8Pf8&#10;FAvhfaabe3kmieJdDdptG1iOLzGtWbG9HXILRvtXIBBBUEHjn5Aj/wCCfH7dFr4Q/wCEBj+M3hz/&#10;AIRIR/ZRef2rceaINuNu77P52Nvy7c47ZxzX6mnkUm3AoBnzZ/wTf/4JxeH/APgn38Nryztb1te8&#10;Va8yS6zq8kfl/aCoO2ONckrGu5iASSSxJPQD6UoPNA4FAH5pf8Hav/KFvxl/2H9F/wDSxK+5P2Nf&#10;+TQvhX/2J+kf+kUNfDf/AAdq/wDKFvxl/wBh/Rf/AEsSvuT9jX/k0L4V/wDYn6R/6RQ0Aek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ml/wdq/8oW/GX/Yf0X/ANLEr7k/Y1/5NC+Ff/Yn6R/6RQ18N/8AB2r/AMoW/GX/&#10;AGH9F/8ASxK+5P2Nf+TQvhX/ANifpH/pFDQB6TRRRQAUUUUAFFFFABRRRQAUUUUAFFFFABRRRQAU&#10;UUUAFFFFABRRRQAUUUUAFFFFABRRRQAUUUUAFFFFABRRRQAUUUjNtHPFAC0VkeF/Hej+N0u20XVN&#10;P1aPT7hrS5a0uFmWCZQCY22k4cAqdp5wQe4rX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S/4O1f+ULfjL/sP6L/AOliV9yfsa/8mhfCv/sT&#10;9I/9Ioa+G/8Ag7V/5Qt+Mv8AsP6L/wCliV9yfsa/8mhfCv8A7E/SP/SKGgD0miiigAooooAKKKKA&#10;CiiigAooooAKKKKACiiigAooooAKKKKACiiigAooooAKKKKACiiigAooooAKKKKACiiigAprrvXF&#10;OooA/LH/AIN7WX4N/tgft2fBtitsnhL4qNr2n22AubXUGuRGyrxx5dtBnAwN6jJyK/U6vyv+Bat8&#10;AP8Ag6x+MWh/NDp/xp+F1l4jiTnbJc2rW1vkdf4YLo54A5GOlfqh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ml/wdq/8oW/GX/Yf0X/0sSvu&#10;T9jX/k0L4V/9ifpH/pFDXw3/AMHav/KFvxl/2H9F/wDSxK+5P2Nf+TQvhX/2J+kf+kUNAHpNFFFA&#10;BRRRQAUUUUAFFFFABRRRQAUUUUAFFFFAHM/ED4x+E/hOtqfFHibQ/Dq3xYWx1K+jtfPK43bN5G7G&#10;VzjP3hXOf8NkfCX/AKKb4C/8H1t/8XXwP/wcpL/xIvhBx/y8av8A+g2VflRQB/Sf/wANkfCX/opv&#10;gL/wfW3/AMXR/wANkfCX/opvgL/wfW3/AMXX82FFAH9J/wDw2R8Jf+im+Av/AAfW3/xdH/DZHwl/&#10;6Kb4C/8AB9bf/F1/NhRQB/Sf/wANkfCX/opvgL/wfW3/AMXR/wANkfCX/opvgL/wfW3/AMXX82FF&#10;AH9J/wDw2R8Jf+im+Av/AAfW3/xdH/DZHwl/6Kb4C/8AB9bf/F1/NhRQB/Sf/wANkfCX/opvgL/w&#10;fW3/AMXR/wANkfCX/opvgL/wfW3/AMXX82FFAH9MXg39o74f/EXXo9K8P+NvCut6pKrOlpY6rBcT&#10;OFBLEIrE8AZ6V21fhT/wQqGf+Cinhv203Uf/AEmev3WoAKKKKACiiigAooooA/K//gqCh/Z//wCD&#10;gf8AYd+JzMLey8bJq/gK7mGAGZlMcEbZAUbpdSG3nc21sDIGf1PDbhX5af8AB1DG3w1/Zz+BPxjg&#10;VvtXwf8AizpOsF1OHSAiR3wRzzJDBwOfyr9RrCZbi0jkRlaOQblYHgg80AT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ml/wdq/8oW/GX/Yf0X/&#10;ANLEr7k/Y1/5NC+Ff/Yn6R/6RQ18N/8AB2r/AMoW/GX/AGH9F/8ASxK+5P2Nf+TQvhX/ANifpH/p&#10;FDQB6TRRRQAUUUUAFFFFABRRRQAUUUUAFFFFABRRRQB+X/8Awcpf8gH4Qf8AXxq//oNlX5T1+rH/&#10;AAcpf8gH4Qf9fGr/APoNlX5T0AFFFFABRRRQAUUUUAFFFFABRRRQB9hf8EKf+Uifhv8A7Buo/wDp&#10;M9futX4U/wDBCn/lIn4b/wCwbqP/AKTPX7rUAFFFFABRRRQAUUUUAfEP/Bxl8JP+Fxf8EavjfZLD&#10;502j6RFr0XB+T7FdQXTtxzxHE/t68Zr2n/gmT8Wz8d/+CeHwR8XNN9on1zwTpU9xJ8vM4tY1mztw&#10;ARIHBAAAIPA6V3f7TPwpX47fs4+P/BMioyeMPDmo6IQ4+X/SbaSHnOR/H3r4h/4NYvi23xL/AOCN&#10;/gPT5mLXPgnUtV8PTZPQpdyXCDqTxFcRjnGAOmMEgH6M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l/wAHav8Ayhb8Zf8AYf0X/wBLEr7k/Y1/&#10;5NC+Ff8A2J+kf+kUNfDf/B2r/wAoW/GX/Yf0X/0sSvuT9jX/AJNC+Ff/AGJ+kf8ApFDQB6TRRRQA&#10;UUUUAFFFFABRRRQAUUUUAFFFFABRRRQB+X//AAcpf8gH4Qf9fGr/APoNlX5T1+rH/Byl/wAgH4Qf&#10;9fGr/wDoNlX5T0AFFFFABRRRQAUUUUAFFFFABRRRQB9hf8EKf+Uifhv/ALBuo/8ApM9futX4U/8A&#10;BCn/AJSJ+G/+wbqP/pM9futQAUUUUAFFFFABRRRQA2XiNvoa/LL/AINxd3wf+OP7bHwW3FYfAfxc&#10;udWtYm+8IL4yxxt9GjskIyfy7/qeRkV+WH7K239nn/g6Q/aI8KgfY9N+MHw903xZbRcKtxcW/wBl&#10;hZgBgZ3fayeCSdxz1yAfqf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aX/B2r/yhb8Zf9h/Rf8A0sSvuT9jX/k0L4V/9ifpH/pFDXw3/wAHav8A&#10;yhb8Zf8AYf0X/wBLEr7k/Y1/5NC+Ff8A2J+kf+kUNAHpNFFFABRRRQAUUUUAFFFFABRRRQAUUUUA&#10;FFFFAH5f/wDByl/yAfhB/wBfGr/+g2VflPX6sf8AByl/yAfhB/18av8A+g2VflPQAUUUUAFFFFAB&#10;RRRQAUUUUAFFFFAH2F/wQp/5SJ+G/wDsG6j/AOkz1+61fhT/AMEKf+Uifhv/ALBuo/8ApM9futQA&#10;UUUUAFFFFABRRRQAV+WH/BRhW+Bf/ByB+xl8QmLRWXxA0LV/Ac7Ln98yLM0SnGTjzdQiPQAEZJ64&#10;/U+vyx/4OgrX/hVngD9mj41wqy3Hwl+MOk3skwH+qt5MyyZPZS9pCDkgHgHqKAP1OoqOC6W5hWRD&#10;uVwCpHcVJ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X/B2r/yhb8Zf9h/Rf8A0sSvuT9jX/k0L4V/9ifpH/pFDXw3/wAHav8Ayhb8Zf8AYf0X/wBL&#10;Er7k/Y1/5NC+Ff8A2J+kf+kUNAHpNFFFABRRRQAUUUUAFFFFABRRRQAUUUUAFFFFAH5f/wDByl/y&#10;AfhB/wBfGr/+g2VflPX6sf8AByl/yAfhB/18av8A+g2VflPQAUUUUAFFFFABRRRQAUUUUAFFFFAH&#10;2F/wQp/5SJ+G/wDsG6j/AOkz1+61fhT/AMEKf+Uifhv/ALBuo/8ApM9futQAUUUUAFFFFABRRRQA&#10;V8H/APByl8I/+Fwf8EYfjJbxxq13oNrZ6/ASoYxm0vIZZGGSMZhWVSfRjwc4P3hXmP7ZvwhHx/8A&#10;2RPih4G8tpP+Ew8J6royqqlmJuLSWIYA5zlxjHOcYoAyP+Ce3xbPx8/YX+D/AI1aRppfE/g7StRn&#10;d2LMZpLSNpMk8kh92Sec17LX59f8GwXxZPxR/wCCM3wwgmbdfeEZ9S8PXK7vmjMN7M0asMfKRDJF&#10;wfr3r9Ba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pGbbQAtFJupc0AFFNL04HNABRRTc8UAOooozxQA&#10;UU3dxTqACigmm7uKAHUUZooA/NL/AIO1f+ULfjL/ALD+i/8ApYlfcn7Gv/JoXwr/AOxP0j/0ihr4&#10;b/4O1f8AlC34y/7D+i/+liV9yfsa/wDJoXwr/wCxP0j/ANIoaAPSaKKKACiiigAooooAKKKKACii&#10;igAooooAKKKKAPy//wCDlL/kA/CD/r41f/0Gyr8p6/Vj/g5S/wCQD8IP+vjV/wD0Gyr8p6ACiiig&#10;AooooAKKKKACiiigAooooA+wv+CFP/KRPw3/ANg3Uf8A0mev3Wr8Kf8AghT/AMpE/Df/AGDdR/8A&#10;SZ6/dagAooooAKKKKACiiigApCuaWigD8r/+DaB/+FQ65+1x8D2Plr8L/i9fzWdu3/LC0ucxRbRn&#10;AU/Yy3Hdz1zX6oV+WP7ESn4C/wDBzf8AtVeDWUwWPxT8GaR4zs1JOJpLdLaGQjIJP724uTwQBgjH&#10;QD9T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PSvif/gsL/wUp/4Y2+GQ8L+EZxcfErxLA72yxje2kWgD&#10;b7tgM4OFYIDxlWbopr2z9ur9s/QP2IfgNqHi7WWW4vmBt9J00NiXUro/djA67R1Y9lB9s/Cnhr9j&#10;rxAP2Hvjr+0J8XFkvPil8QfCeoT2sVwvOh2TwttRVP3GZAox/CgC9S1ZvbyRSPqD/gi58dPFn7Rf&#10;7E1n4l8a63da9rcmsXtu11cY3mNGUKOAOBT/APgrH/wUWf8AYO+Emmw6Fbw6j488XSvbaPbSLvWB&#10;U2+ZcOo5IUugVf4mb0Brj/8Ag3vP/Gu7T/8AsPah/wChrXgn/BQZF+Ln/BeT4K+GdQAm03RotLcQ&#10;PyjMJ57psj/a2oD64FXLWSj3t+RnTl7rk+n+Zo6N+yR+3d498GjxpdfFqPRNeuIvtcOgSXPllMjK&#10;xttTYjdRt5AOMkdvY/8AglD/AMFIfFXx/wDGHiT4S/FiyXS/ih4ODlmMYiN/HG4SQMo48xGK8rwy&#10;tu7E190qBivyl+O6D4R/8HHXgfUNPUQN4pgtftYThZvPs5rRsjvxGp+oBpqXvJPZ6FP4b9tT6e/4&#10;Kyf8FHJ/2GPhvpOm+G7aHU/iB4xkeHSbZ18xbdFwHnZBy3zOqov8TH2Ir5wsv2Q/28PFHg5fGU3x&#10;cj03xBMn2qPw+91sKZG4REhNivzjbyBjr3rO/bPjX4vf8HBfwn8P6gBPp+gxac0cTcqDEtxe9OnL&#10;ba/VxVwvT9KmPw3e+oPex8P/APBJ3/gpJ4k/aX1zxL8L/ihYrpPxR8ElvtC+X5LXsUcnlS7k6LJG&#10;+0NjghgR0Jrc/wCCtn/BRy9/Ym8E6H4f8I2sOqfEbxpI0WlwMnmi0jBVPOZByzF2CovRju/u4r5p&#10;8fRj4Rf8HJOgz6f/AKPD4st4vtSIMCTztNeNs/V4wx9SM039pmNfi/8A8HFvw90TUv39n4Zhsmgj&#10;blVMNpNfqce0rA/Wq35V33+QfDd9ldfM0bf9j39u/U/By+MpPi5HbeIWj+1r4eN3gjK58osE8sP2&#10;28rn+LvXuP8AwSX/AOCkWvftVzeI/h38SLGPSfid4Hz9sTy/Ja+iSTypGMf8Mkcm1WA4+ZT3NfbK&#10;gba/KZof+FR/8HLMaaeot7XxdAWuo0+UP5ujszZ+s0If6mhfFYH8Nz6N/wCCtf8AwUh1L9jbQNB8&#10;JeB7WPVPiZ42fZp0BTzfsURYRrKYxyzvIQiL0JDemD4F/wAMeft4S+E/+Ex/4W7EPERj+1f8I+Lv&#10;kfLnyt2zy9/bH3c/xd6y/jCi/F3/AIOSvC+j6ji4s/CsVs0CNyEMOmPepj6SyBq/V4YYfpUxWnN6&#10;g5a29D4t/wCCSf8AwUh1j9r7T/EPgnx9Zx6V8TPA7lb+Ly/JN5ErGNn8s8rJHINrr0BZe5IH2met&#10;flJ4NH/CoP8Ag5Q1ax05VtrXxVby/aY04EnnaSty2frNGG+or9L/AI2fGTRv2f8A4ReIfG3iJ7qP&#10;Q/DFjJqF61vEZpRFGMttQcsfbvVRlzRUhbNo/P8A/wCDtX/lC34y/wCw/ov/AKWJX3J+xr/yaF8K&#10;/wDsT9I/9Ioa/Hb/AIOB/wDgsB8HP27f+CZvir4feA7rxHP4gudRsNQRb7SJLWHyredZZPnbjIVT&#10;gdzX7E/sa/8AJoXwr/7E/SP/AEihoGek0UUUAFFFFABRRRQAUUUUAFFFFABRRRQAUUUUAfl//wAH&#10;KX/IB+EH/Xxq/wD6DZV+U9fqx/wcpf8AIB+EH/Xxq/8A6DZV+U9ABRRRQAUUUUAFFFFABRRRQAUU&#10;UUAfYX/BCn/lIn4b/wCwbqP/AKTPX7rV+FP/AAQp/wCUifhv/sG6j/6TPX7rUAFFFFABRRRQAUUU&#10;UAFFFFAH5X/t1f8AFhv+Dmr9k3xorfZbL4neDtX8F3xUhfPeFLqSEHpz5tzbdzkRgAZAr9Tkbcq/&#10;Svyx/wCDmhT8Jb/9kn41KrKvwt+MGnfaZFYhktbgrNMPo32JFPBPIxjnP6nRnKL9KAH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jd+3ZrPxm8W/wDBS258Wap8H/EvxG8G/Du+a38N6SLO4XTJQgBWclFbzCz/&#10;ADn+8VUE7Rtrf/aq/wCCn3x9+J37Nfjbw3r/AOzlqnhvRNZ0a4s73VHW722ELoVaU7oguFBzyQK/&#10;XLbXlP7bnwx1j4y/sj/ETwroFul1rXiDQbuxsomcRrJLJGVUFjwBk9TUy0jYqPxXPzV/4Im/tj/E&#10;7wL4P8HfDfSPhTeax4G1bxDIl34rUT+VZiV18wnClPkxzlh15xXRf8FIHHwR/wCC43wQ8aaj+40b&#10;WF02F7l/lSNhcS28mT0+RZY2Psa+uP8AgkF+zP4u/ZP/AGObXwh420+HT9ch1a7umijnWZfLkZSp&#10;3Lx68Va/4Kd/8E8rH9v/AODttYQ3Uek+LfDsrXWiag65RGbbvikxzsfavTkFQaqWjUu3+RnGPuuP&#10;f/M+mAylM57Zr8pfircL8d/+DjrwraaWy3MPguCBbuROViNvZS3LZPs8qp9Tir2g2P8AwUS+G/g5&#10;PAtnpekata28Ys4PED3VpJLHGPlDeY7hzgDglCfrXv3/AASz/wCCZOofsfXmveOvHmqR+Ivid4uU&#10;i8ukYyR2UbMHdFduXd3AZmwOgA9yO9+i/Mf2XHvofOv7dTp8DP8Agvf8IfF2o/6PpPiCLT0Fw/yx&#10;oz+dYtz0+XcjH2I9a/Vgt8u7NfL/APwVD/4J0Wf7fvwnsIbK8TRvGnhqVrjRb9x8g343wyY52NtU&#10;5HKlQRnkH5V0y2/4KKeDPBy+BbfS9J1GCCP7HF4ia6tHlWMDaG8xnDkgDhim72qY9vX8Ry3v6fgZ&#10;+uyx/HX/AIOQ9P8A7Lb7Va+C4At3IhysZt9Pfdn6TShPrxR+1pIvwL/4OFvhn4m1Jlt9N8VQ2SRz&#10;P8qBpYJtP5PTIk2n8RX0p/wSv/4JlXf7F8GveL/GmqR+IfiZ4v8A+QhdoxkS0jL+Y8au3zOzvhnc&#10;4yVX0re/4Kl/8E37f9vj4daZLpd9HovjjwrI82kX7g7GDbS0MhHIUlFIYcqRnnkF/Da2tt/nuHxX&#10;v1Vl8tj6qRuK/KTRJ1+On/BydcXul7brT/BMDi6lT5lTyNK8h8/S5mCfWr9nF/wUU0Hwh/wg8el6&#10;TdRRx/ZE8Rtc2jTBMYDeYXDkj+8Y8+1fRv8AwSu/4JoTfsRaLrXiTxVqSa/8SPGHOqXqEulsm7eY&#10;kdvmbc/zMx+8wHpTS1v2Jlfl5ep8yfHuSP4F/wDBxr4N8Q6pi307xhBarDLJ8qkzWEmnrg/9dYwK&#10;/VoHivkr/gqf/wAE2F/bx8FaRqGh38eh+PvCbtJpN6+VjlQ4YwyMvzAblDKwyVbPqa+aIY/+Citt&#10;4SHgcaXpTRqn2RfEf2mz84Jtxv8AM378/wC15ec9u9THa3VX+4qW9zP+Fci/Hf8A4OP/ABFq+lst&#10;1p/g6CcXEqfMimDTUs3/ACnk2/UV+rF3YQ6haSW9xDFcQSrteORAyuPQg8EV8l/8Er/+Cah/YU8J&#10;6xrHiLUU174h+LmV9VvkJaOFAS3kxs3zNlyWZjgs2PQV9cDODVW5YqIt3c/MH/g6+8GaP4f/AOCN&#10;HjG5sNJ02xuF17RlEtvapG4BvEBGVAOCK+9/2Nf+TQvhX/2J+kf+kUNfDf8Awdq/8oW/GX/Yf0X/&#10;ANLEr7k/Y1/5NC+Ff/Yn6R/6RQ0DPSaKKKACiiigAooooAKKKKACiiigAooooAKKKKAPy/8A+DlL&#10;/kA/CD/r41f/ANBsq/Kev1Y/4OUv+QD8IP8Ar41f/wBBsq/KegAooooAKKKKACiiigAooooAKKKK&#10;APsL/ghT/wApE/Df/YN1H/0mev3Wr8Kf+CFP/KRPw3/2DdR/9Jnr91qACiiigAooooAKKKKACiii&#10;gD8//wDg51+EZ+LP/BGD4rSRL/pnhV9O8QW5/u+RewiU8KT/AKh5sdOcZIGa+rv2KPjB/wANAfsf&#10;fCzxxuRm8WeE9L1eTaQdrz2kUjqcEjIZiCB0IIqj+358KB8df2HfjB4MWHz5fFHg3VtMgTj/AF0t&#10;pKkZGSBkOVIzxkCvmv8A4Nn/AIsn4t/8EXfg7NLJ5l54fgv9BuBknZ9lvp44hk/9MPJPtnHagD70&#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80v+DtX/&#10;AJQt+Mv+w/ov/pYlfcn7Gv8AyaF8K/8AsT9I/wDSKGvhv/g7V/5Qt+Mv+w/ov/pYlfcn7Gv/ACaF&#10;8K/+xP0j/wBIoaAPSaKKKACiiigAooooAKKKKACiiigAooooAKKKKAPy/wD+DlL/AJAPwg/6+NX/&#10;APQbKvynr9WP+DlL/kA/CD/r41f/ANBsq/KegAooooAKKKKACiiigAooooAKKKKAPsL/AIIU/wDK&#10;RPw3/wBg3Uf/AEmev3Wr8Kf+CFP/ACkT8N/9g3Uf/SZ6/dagAooooAKKKKACiiigAooooAjli86M&#10;qejDByK/Lf8A4Ng5f+FT+Dv2nvgtcHbefCr4w6nAkZ6rbTBYoiTgE7ms5WyeuRX6mV+V/wDwT1jb&#10;4D/8HJ37ZPw/hXydM+IHh/SPHdqvGJHVLYTtwQBme/n6gsduc8HIB+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ml/wdq/8oW/GX/Yf0X/0sSvuT9jX&#10;/k0L4V/9ifpH/pFDXw3/AMHav/KFvxl/2H9F/wDSxK+5P2Nf+TQvhX/2J+kf+kUNAHpNFFFABRRR&#10;QAUUUUAFFFFABRRRQAUUUUAFFFFAH5f/APByl/yAfhB/18av/wCg2VflPX6sf8HKX/IB+EH/AF8a&#10;v/6DZV+U9ABRRRQAUUUUAFFFFABRRRQAUUUUAfYX/BCn/lIn4b/7Buo/+kz1+61fhT/wQp/5SJ+G&#10;/wDsG6j/AOkz1+61ABRRRQAUUUUAFFFFABRRRQAV+V/7WEX/AAoD/g6O/Zr8WMv2bS/i54A1Twjc&#10;S4/1txbLdzqD1JyXtFHTHBJxmv1Qr8sf+DkMf8Ke+Ln7F/xqCxpH8P8A4uWmm3km0BhbXhjkky3B&#10;C7bJx1C5bnrQB+pwORRUducQrUl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ml/wdq/8oW/GX/Yf0X/0sSvuT9jX/k0L4V/9ifpH/pFDXw3/AMHav/KFvxl/&#10;2H9F/wDSxK+5P2Nf+TQvhX/2J+kf+kUNAHpNFFFABRRRQAUUUUAFFFFABRRRQAUUUUAFFFFAH5f/&#10;APByl/yAfhB/18av/wCg2VflPX6sf8HKX/IB+EH/AF8av/6DZV+U9ABRRRQAUUUUAFFFFABRRRQA&#10;UUUUAfYX/BCn/lIn4b/7Buo/+kz1+61fhT/wQp/5SJ+G/wDsG6j/AOkz1+61ABRRRQAUUUUAFFFF&#10;ABRRRQAV+dv/AAdJ/CiT4l/8EbfiFfW6s194Lv8ASvENsVj3MpjvooZGByNu2KeVs88KRjkEfolX&#10;iP8AwUj+Eg+PP/BP340+D1iaafxB4K1a0tkCb2M/2SQxYGCSfMCEY5z05oA639lX4pJ8cv2YPhz4&#10;2jk82Pxh4Y03W1fcW3fabWObOTg/x98H2Feg18Nf8G4vxg/4XL/wRm+Ct7JIslxoum3OgzKGBMf2&#10;K8nt0B9CYo4zz2YHvX3L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5pf8Hav/KFvxl/2H9F/9LEr7k/Y1/5NC+Ff/Yn6R/6RQ18N/wDB2r/yhb8Zf9h/Rf8A&#10;0sSvuT9jX/k0L4V/9ifpH/pFDQB6TRRRQAUUUUAFFFFABRRRQAUUUUAFFFFABRRRQB+X/wDwcpf8&#10;gH4Qf9fGr/8AoNlX5T1+rH/Byl/yAfhB/wBfGr/+g2VflPQAUUUUAFFFFABRRRQAUUUUAFFFFAH2&#10;F/wQp/5SJ+G/+wbqP/pM9futX4U/8EKf+Uifhv8A7Buo/wDpM9futQAUUUUAFFFFABRRRQAUUUUA&#10;FQajax3mnzQyIskcyMjqejA8EfjU9DDcMUAflr/wa03DfDn4EftAfBueQ+d8Hfi7rGkRxEH9zAdi&#10;KByQP3sM/AJ5z65r9Sq/LH/gmVJ/wz//AMHDH7bnwxaNobfxxZ6T4/so/wCCVSsZmkXIyR5upFWI&#10;4DKRziv1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80&#10;v+DtX/lC34y/7D+i/wDpYlfcn7Gv/JoXwr/7E/SP/SKGvhv/AIO1f+ULfjL/ALD+i/8ApYlfcn7G&#10;v/JoXwr/AOxP0j/0ihoA9JooooAKKKKACiiigAooooAKKKKACiiigAooooA/L/8A4OUv+QD8IP8A&#10;r41f/wBBsq/Kev1Y/wCDlL/kA/CD/r41f/0Gyr8p6ACiiigAooooAKKKKACiiigAooooA+wv+CFP&#10;/KRPw3/2DdR/9Jnr91q/Cn/ghT/ykT8N/wDYN1H/ANJnr91qACiiigAooooAKKKKACiiigAooooA&#10;/K74/H/hQn/B1d8FdcRvJs/jN8MdQ8Ozlfl8ye1a4n+b1/497YDPcKMZxX6o1+WX/Bw2g+Dv7VH7&#10;DPxnVfJi8H/FeLQr243EBbe/MDOpPKgGO0mzxnGcYr9S0feua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pf8Hav/KFvxl/2H9F/wDSxK+5P2Nf+TQvhX/2&#10;J+kf+kUNfDf/AAdq/wDKFvxl/wBh/Rf/AEsSvuT9jX/k0L4V/wDYn6R/6RQ0Aek0UUUAFFFFABRR&#10;RQAUUUUAFFFFABRRRQAUUUUAfl//AMHKX/IB+EH/AF8av/6DZV+U9fqx/wAHKX/IB+EH/Xxq/wD6&#10;DZV+U9ABRRRQAUUUUAFFFFABRRRQAUUUUAfYX/BCn/lIn4b/AOwbqP8A6TPX7rV+FP8AwQp/5SJ+&#10;G/8AsG6j/wCkz1+61ABRRRQAUUUUAFFFFABRRRQAUUUUAfm//wAHVfwxl8c/8EefFetW+77Z8Pte&#10;0jxJblThkZbpbUsOCchbtjkY4HXGa+7P2ePifD8bfgH4J8Z2+02/i3QbHWYypGNtxbpMOhI/j7Ej&#10;3NeY/wDBVf4R/wDC9f8Agmz8c/CyxNNNqXgnVTboOrTx2zyxAdOfMRevFeZ/8G+Pxab4zf8ABG/4&#10;C6o8nmSab4fOgtjsNPnlskHQfwW6f/X60AfZ1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GaM0hGDX5Yf8FKf+C3PxY8Ift+Wf7Mf7L/w3&#10;h+InxC06KC68S3UieYmmo6rKY1yyxRhYnjLyysEDSqvUcm7sHS5+p+8DvSeYvrX5c/8ABxv/AMFc&#10;PHn7CXhv4c/DD4NrD/wtr4s3JS3k8pbibT7YOkKCNDwZZppNiscgCOTvgj5vj/bF/bj/AOCHnxN+&#10;HOvftSeJtH+KHwb+IOpQ6Xq17b3H2ubw7O4yy+YY0ZZERXcKN0cgjcBgQDRHXXzsDv09T92M0Zqv&#10;aXcd/aRzRSLJFKodHU5DKeQQfSrBGaAWquFFFFABRRRQAUUUUAFFFFABRRRQAUUUUAFFFFABRRRQ&#10;B+aX/B2r/wAoW/GX/Yf0X/0sSvuT9jX/AJNC+Ff/AGJ+kf8ApFDXw3/wdq/8oW/GX/Yf0X/0sSvu&#10;T9jX/k0L4V/9ifpH/pFDQB6TRRRQAUUUUAFFFFABRRRQAUUUUAFFFFABRRRQB+X/APwcpf8AIB+E&#10;H/Xxq/8A6DZV+U9fqx/wcpf8gH4Qf9fGr/8AoNlX5T0AFFFFABRRRQAUUUUAFFFFABRRRQB9hf8A&#10;BCn/AJSJ+G/+wbqP/pM9futX4U/8EKf+Uifhv/sG6j/6TPX7rUAFFFFABRRRQAUUUUAFFFFABRRR&#10;QBV1fTIda0m6srqNZrW8haCVGGVdGBVgfUEE1+X/APwaq6rN4L/ZH+LfwivpJP7S+DvxR1jQjE5B&#10;aKD90VyeDzMtwckDJz6cfqRIMxt9K/LP/gkmG+BP/Bdf9vL4XyLsj8SXulePbRB9wfaFaaZhgkZd&#10;tRjJzydmcDpQB+p1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NP3a/ET9ij45+D/2E/wDg5T/a0sfi/rOmeEZviJax33h7V9WkW3tpoHeK&#10;4WMSthQGjI6nBa3I6iv2D+PX7TPgH9l7wZJ4i+IXi3Q/B+ixnBu9Uu0t4yfQbjyenAz1r87/ANp3&#10;4kf8E3f+C0/izSdF8ZeOPB2seLrPFrpeo22pvpGpbWYnyUmO0SLuydjbgC2QATmpj8V1/Vw+zZnx&#10;78NvFdh/wWS/4OqrTxd4fuE8QfDH4J28d1aXsYLW8sWnofKdSeMPqU+5fVRntXqn/B15+2j4H+PX&#10;wQ8G/s1+AdVsfGnxS8QeNbSSXTdLkFy2nGJZYRFIVyFleWdVCdQFfOMc/pp+wP8A8Ey/gv8A8E3/&#10;AAJeaP8ACLwvHo0WslJdQ1Ce4e8vtUKg7TLM5JKjcSFXCAscKMnPLfAv/gi5+z/8Af2svFfxw0vw&#10;nJqXxK8Waxd63Jqmq3Jul02e5laWX7LFgRwjc7AMFL4ON2KrT3Y9F/w4czu5dT6N+FvhebwZ8NtA&#10;0eaTz5tJ023snk/56NHGqE/jjNdBRRQ9XcUVZWCiiigYUUUUAFFFFABRRRQAUUUUAFFFFABRRRQA&#10;UUUUAfml/wAHav8Ayhb8Zf8AYf0X/wBLEr7k/Y1/5NC+Ff8A2J+kf+kUNfDf/B2r/wAoW/GX/Yf0&#10;X/0sSvuT9jX/AJNC+Ff/AGJ+kf8ApFDQB6TRRRQAUUUUAFFFFABRRRQAUUUUAFFFFABRRRQB+X//&#10;AAcpf8gH4Qf9fGr/APoNlX5T1+rH/Byl/wAgH4Qf9fGr/wDoNlX5T0AFFFFABRRRQAUUUUAFFFFA&#10;BRRRQB9hf8EKf+Uifhv/ALBuo/8ApM9futX4U/8ABCn/AJSJ+G/+wbqP/pM9futQAUUUUAFFFFAB&#10;RRRQAUUUUAFFFFABX5X/ABYX/hQf/B198OtUj/0e1+NnwlutHnk/hmuLV55sZI5ISxtxgc9Oxr9U&#10;K/K//gvqv/Cmf2+/2DvjJGqxw6D8SH8L6lMAFZrfUTbLgtkMQI47nAzt+c5HJBAP1Qooz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Ndtq06my8p&#10;QB/Pf8cvgbdf8F5f+Dj/AOIHwq8b+IdVs/hX8E7OULp1pKUZ4rU20MqR9lea6nJaTG7YMDoCPqr9&#10;uj/g1S/Z18SfsxeIv+FW6Hqfg/x5oumzXWj3qahJOlzPHGWSKdHJDLIyhS3UFsivDf8Agjd4m07w&#10;v/wc4ftoXGpahY6bA0WtRrJczrCrN/bNmQAWIGcAn8K/abxR8XPCb+HNQA8UeHubaQDGow/3SP71&#10;TtSTW9it6jv3Pzp/4NN/20PEn7Vn/BOTUND8Xaldaxq/ww159BgvLmQyTSWTwxTQB2PJKFpEBP8A&#10;Ci+lfqTnC1+GH/Bl/wCM9F8J/s6/HCLU9W03T2m8U2bRi6ukhaQfZWyRuIyK/ar/AIXB4TC/8jR4&#10;d/8ABlD/APFVpPdei/Izj28zpqKaknmJuHIPT3p1SUNL4oD5r5f/AOCnX/BRrTv2A/htp8lvYLrn&#10;jHxM7QaNp27CnbjdLJjnapYAAcliB2NfLemeNP8Agoh4t8Of8JnbWHhuys5F+0x6HJFCk5QjIXym&#10;JfoRwXBpXA/UTzKN/NfHP/BLr/gpzcftn3eveDPGGiDwz8SPCKbr+0UFY7lFcRO6q3zIySFVZTnG&#10;5ea7j/gpP/wUE0n9gH4Mw6xNarq3iLWpXtdF03fs+0SKNzSOeojQFckd2A70S0Ban0dv46UCTI/z&#10;xX5Z6P8AE7/goT8RfCH/AAnmnab4d0/TJkF3Dob28Uc8kX3gBEx38g92BPtX0V/wS6/4Kcv+2rHr&#10;XhLxdpK+GviX4TB+32KhlS6jD7GkRW+ZWVsK6HoWHNPyJv1PsLd7Ub89v/rV80/8FMP+Ch2k/sAf&#10;CS1v/si6x4q8QSNbaNppfaJWUAvI5HIjTK9OSWA9a+SbD4kf8FDPGHg//hPLXTfD9ppssYuotDa2&#10;iS4eMjIURMS/IIIBcGpvco/Uwy4NHmdeDxXyH/wS4/4Kar+3JpGs+HfEmlp4b+I3hLA1PTxuVLhN&#10;xQyorfMu1xtZTypK8nNb3/BTf/gotpv7AXwwsZ4bJNc8ZeJJGt9G0wthX2Ab5ZMc7FLAYHJLADvT&#10;egbn08XwaPMFflrb/ET/AIKHax4QHjyHTPD8OnyJ9rXQTbxLcGPGQvkk7+RzgvntX0t/wS6/4KXQ&#10;/t3eF9W0nXtMj8O/ELwoQuq6cuQkqbtvmxhvmGG+VlPKkj1FOwH1pvo3818s/wDBT/8A4KQ2P7A/&#10;w702Ox09de8ceKJGh0jTCflAXAaaTHO0MQAByzHHY18t/wDCxP8Agoc/hJfHn9m+HvsLR/a/7B+z&#10;Q/aNmM48nO/pzjfnP5VPN1A/UrfxThXyj/wS7/4KSWf7efgbVLPVNPXQPHnhVhHq+mgna6nIE0YP&#10;IUsCCp5Uj3FfVrHiqA/NP/g7V/5Qt+Mv+w/ov/pYlfcn7Gv/ACaF8K/+xP0j/wBIoa+G/wDg7V/5&#10;Qt+Mv+w/ov8A6WJX3J+xr/yaF8K/+xP0j/0ihoA9JooooAKKKKACiiigAooooAKKKKACiiigAooo&#10;oA/L/wD4OUv+QD8IP+vjV/8A0Gyr8p6/Vj/g5S/5APwg/wCvjV//AEGyr8p6ACiiigAooooAKKKK&#10;ACiiigAooooA+wv+CFP/ACkT8N/9g3Uf/SZ6/davwp/4IU/8pE/Df/YN1H/0mev3WoAKKKKACiii&#10;gAooooAKKKKACiiigAr80/8Ag65+Htx4m/4JLah4qsN66l8NPFmjeJ7V1TcY3EzWm49sAXZJzxx6&#10;4r9LK+a/+CwvwkPxy/4JdfHrwzHb/abi88FajcWse3dvuLeBrmHjB58yJMHGfTnFAHt/wf8AiLb/&#10;ABe+E3hnxVZ7fsfiXSrXVYNhyvlzwpKuDgfwuOcCulr5A/4IJfFtfjV/wR/+Amrecs8ln4Yi0SUg&#10;8h7B3sm3cnn9xnnk5z3r6/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mTAlTj0p9NlGVoA/IH9qz/AINJvCv7UX7Uvj/4pv8AHDxh4bv/AB9rVzrM&#10;9lZaPCyWpmk3mNX80FlBPUgZxXCj/gy38M/9HI/ET/wURf8Ax+un/bC/ZV/4KleKP2pvH+pfC34p&#10;aJpfw6vtcuZfDlnLrKRPbWJcmFCpgJBC4GMn615x/wAMa/8ABYr/AKLF4d/8H0f/AMj1MdrFS3ub&#10;Nh/wZReENKjZbX9ojx5arIdzCHQ4EDH1OJqnH/Blz4ZRtw/aR+Iny9P+JPF/8erzv4r/AAX/AOCr&#10;3wI8Bah4o8Z/tBeCPDPh3SYzNeajqPieG3t4FHTLtbgZJIAHUkgAEkV8ZfAH/grH/wAFCf2rfjen&#10;gD4Y/E7xl8QNbknaNTpFsjW5jDBTcNJJGgjh775dgGQDgkCrjq9CX3P6xLGD7LaRx5z5ahc/Sp1O&#10;RVfTlkWyi80/vNg3c9+9Tp92kB5f8Zf2Nfhv8f8Ax94f8UeL/DNrrWueF5Y5dMupZZFNsUk8xRhW&#10;AZd/zFWBBIGQcV5J+2T/AMFcfhT+xX4yvvC/iBta1DxVZ20VyNNsbJm3LIpZP3rYjGQBnJyMjg9K&#10;968V/H/wP4J8dab4X1jxd4c0zxNrLoljpVzqEUd7dFyQmyIneQxVgDjBIwKr+OP2afh/8Tr++uvE&#10;Hg/w9rF3qKCO4uLuxjlllUKFA3kbuFAHB7VPLp7oJq+p+fn/AARf+FOtfHj9q34k/tMawunaPZeL&#10;mu4NO0i2uVmkX7ROkjNIByFRYlUFgC5YnAA55z/gpjbp8ev+C23wP8B6kv2jQ9Lj02SW2flJC1zL&#10;cTAj0aOKNT7Cuci8Ix/8E4f+C5Hhbwh8O7q4tfCfjx7NbzR1lLQwxXheIxlf9h1Eik8qCB0rp/2+&#10;dvwu/wCC9/wV8Q337mw1uLS40lbhdzzXFqcn2LIT6BhTW8X8iWmlJfM/VaOJUTAXCr2FflP8TII/&#10;gB/wcceG7nSVW1t/G0EJvYY/lWU3NnJC2R7yxLIfVhnmv1aQ/LX5T/H8j4r/APBxx4D06w2zyeGb&#10;e0+0lTkRGGznu2z6fK6j6kUL4kV9hkf7flsnx+/4Lv8Awh8E6kPtGj6HDp7NbsMo+0zXsmR/tBVB&#10;9QAK/VxIhtr8p/2wVX4U/wDBwp8Kddvz5Vl4gh09YpG4UtLHPZDn/f2/mK/VpDxSj8HzYS+P5I/K&#10;PUbdP2f/APg5Cs49JVbWx8cQg3cKcK5uNPYvke88Qf6jNN/bFtI/2gf+Dgn4Z+EdUX7RpXhmKwZb&#10;d/8AVkxRS6icjocsVB9QAKl+I/8AxdT/AIOSfDdvY/6RH4XgiF0yciMw6bJM2fTDSqv14pP2jlHw&#10;o/4ONPh/rGofubXxJb2f2d24VzNaTWKYP/XVNuPpRD7Pq/8AgBL7Xov0ufqyEGyvyk8LW6/AH/g5&#10;IvtN0lVs9N8cQSG5ij4VvtGmfaXz9bmHf+Nfq4OlflNeuPil/wAHLNs2nt9ot/C1ti6lT5lTytGZ&#10;WH4SzBD6NxQv4i+f5A/hIv2i7aP9oH/g4t8E+GdWX7Vpfg+G0aOBxlB5NlJqI475lZfriv1eVFxx&#10;X5S/FJR8K/8Ag5O8NalqGYbXxRBb/Z3bgOZdKezjx65miK/jiv1bXrTh8K+f5g/ify/I/KL4PQr+&#10;z5/wcb+JtE0lFtdN8ZQ3BniThT59gt63HTmdM+2a/UTx34+0f4YeC9S8Q+ItSs9H0PR4Hur6+upB&#10;HDaxLyzux4AHXNfl74VP/C1/+DlPUruwK3Fr4XgkFy6HKoYdIEDD8JpAh9Dx1r9QfHngDRfil4K1&#10;Pw74i0631fQ9Yt2tb2yuBuiuYmGGRh6GiPwoG/ePyS/4OZf27/g7+0n/AMEmvF3hbwH8R/CfizxF&#10;Nq+l3Safpt+k87RRXSvI+1TnCqCSfQV+n/7Gv/JoXwr/AOxP0j/0ihr8vv8Ag5h/YJ+Dn7NH/BJv&#10;xb4q8B/D3w74X8RQ6vpdpHf2MJSZYprlY5EByeGUkH2r9Qf2Nf8Ak0L4V/8AYn6R/wCkUNMD0mii&#10;igAooooAKKKKACiiigAooooAKKKKACiiigD8v/8Ag5S/5APwg/6+NX/9Bsq/Kev1Y/4OUv8AkA/C&#10;D/r41f8A9Bsq/KegAooooAKKKKACiiigAooooAKKKKAPsL/ghT/ykT8N/wDYN1H/ANJnr91q/Cn/&#10;AIIU/wDKRPw3/wBg3Uf/AEmev3WoAKKKKACiiigAooooAKKKKACiiigAqj4i8O2nivQL3S76Pz7H&#10;UIJLa4jzjzI3Uqy5HPIJ561eooA/L3/g1E8R3Gh/8E/PGnwx1J2bVvhB8SNZ8NzKSeFzFNuAx8oM&#10;sk3y5b7pOecV+oVflb/wRo/4sl/wWf8A2+PhW5jhg1DxDp3jbT7dXAULdiaad1HBI/0u3XgYUrjJ&#10;4r9U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IzRUc0vlrQAjSCMfN8vr71+df8AwVL/AODjj4Q/sBPd+FPDMy/E74o58mLRNIm8yCzmOAouJlyF&#10;O4gbFy+eMA1+YX/BwJ/wcD/G7xb+0T8RPgJ4DSb4deDfB+sXGg6hfabI7anrxiYo7GbA8qJiDiOP&#10;kgkMzA4HmP8AwS4/4KQfsY/8E6WtvE2rfBf4wfFD4qMBJceJNXtdP8u1lPLfZLc3DCIdfnYtIcnL&#10;AHaJjHmV+hUvd06n1J8Kf+CV37WP/BfD4h6d8SP2qfFOq/Dn4VpN9q0vwrAhgkEbdBBak4jJU486&#10;bdJhjxj5a/Z79jX9hb4XfsEfCuHwf8L/AAnp/hvSxta5lRd93qEgGPMnmPzyueeWOBnAAHFfmGv/&#10;AAenfBVFx/wpn4wY9Nlh/wDH6cn/AAemfBeR1C/Bn4wbmOBlbD/4/WnlEnfc/ZpaU8LxUVldfbbS&#10;OXp5ihsemamzmpA+Hf8Agrh/wTa179q668N/EX4cXy6b8SvBKgW2ZPK+2xJJ5sYV/wCGSOQsyE8H&#10;eR6V4/pv/BSH9sbwtoK+G9S+Abal4njTyBqYikWOR8cOY1yhzjPDgc9q/ULbTfLXP3R+VJKwH50/&#10;8E7P+CbfxG1j9p26/aE+P11HL4xnLTabpW4O1rIyeWrvj5UEcZKIgzjqTxz6x/wVw/4J3Xn7cfwt&#10;0fUfC1xFYeP/AAXLJc6TK7+WLpH2l4S4+6cojK3Zh2ya+wMUmym9VYFvc/K7QP2/P20vh74OXwZq&#10;PwTuNa8U20f2SLXHgc+YR8qyOinYx4JzuUHOcAV63/wSe/4J1eMvhB8Q/E3xo+MFwLv4leMA6pC7&#10;CR7FJGDys5HyiRtqqFXhEGO+B97bF9BS44ov1A+Nv+Cun/BOnUv21vAWia94OuI7D4ieCZWm0yRn&#10;8r7ZGxVjFvH3WVlVkbsQfXNfO+l/8FA/20/CPgxfBt78E5tS8WQx/ZE1xrZsSN0ErIp8ticZyGUZ&#10;PQDiv1RpCinsKAPhL/gkv/wTo8WfAXxd4o+L3xauft3xO8bBgyM4kexikcSSlmHHmSME4XhAuB1I&#10;rc/4K7/8E6NW/bG8NeH/ABd4FuY9P+JXgSQyae/meSb2LcriMSfwyI6h0boCWHcV9o7R6UFcihgj&#10;8sbL/goN+2po3g7/AIQ+4+Cc154ujT7KuuG2ba7YwJDGp8ssRzncFz2A4r2n/gkh/wAE6PEn7N2r&#10;eJvil8ULpb74n+OS3nguJWsYpJBLJufoZJHClscKFAHevuXYCOg/Kl25FHmTynxL/wAFd/8AgnNr&#10;n7Wdh4c8d/Du6XT/AIleBX3WTeZ5TXkKuJFVX/hkjkBZSePmYdxXhcX/AAUK/bTg8H/8Ie3wRmfx&#10;d5f2Ua59mbaW2/6zywfL3Y+bO7bnt2r9TsUm0YxilbSxR8Q/8EjP+Cc3iD9ln/hJPiJ8SLpdQ+Jv&#10;jsk3ZMnmvZRO5lkVn6NJJJhmxwNqgd6+3tnFLiiqEfml/wAHav8Ayhb8Zf8AYf0X/wBLEr7k/Y1/&#10;5NC+Ff8A2J+kf+kUNfDf/B2r/wAoW/GX/Yf0X/0sSvuT9jX/AJNC+Ff/AGJ+kf8ApFDSGek0UUUA&#10;FFFFABRRRQAUUUUAFFFFABRRRQAUUUUAfl//AMHKX/IB+EH/AF8av/6DZV+U9fqx/wAHKX/IB+EH&#10;/Xxq/wD6DZV+U9ABRRRQAUUUUAFFFFABRRRQAUUUUAfYX/BCn/lIn4b/AOwbqP8A6TPX7rV+FP8A&#10;wQp/5SJ+G/8AsG6j/wCkz1+61ABRRRQAUUUUAFFFFABRRRQAUUUUAFFFFAH5X643/DPP/B2Poc2T&#10;Ha/Hb4QyWrYYqsl1aO7/ADDPJEWnIBnA+bjkc/qhnNflj/wXNk/4Up/wVC/YF+LcbLb28Hji48Ga&#10;lO52okOom2iUkkYAWN7pjk59OhNfqan3B9KAF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CM0UjNtWgDxb9omx+AXwL8M6l42+KGm/C3w9pvmmS81fX&#10;tPs4/PmbJOXkXdJI2DwMsfQ1m/s3aT+zr+1x8IdP8efDnwt8OPFHhHVpbiKz1G38NQRxztDM8EuF&#10;khVvlkjdckAHGRkEE/jV8ZvhDq3/AAcP/wDBf/4gfDTxR4i1bS/gz8BEubNrOzl2ttt5ktpvKzlR&#10;NcXRfMhBIjjA52AV+rnxN0H4f/8ABEv/AIJWeNpvh7pj6T4Z+GehXupaZa3N1JcmW+lZjGGaRicy&#10;3UqZAwAX4A6VPNanzP1XoFnz8v3nmX7cv/BSf9hv/gnt46bwr4/07wDL4qiVJLjRtH8K21/d2atg&#10;qZQsYSMlSG2swbBBxggntP2E/wBq/wDY5/4KO6Zct8K9N+GuranYRia80e58OW1pqdmhwNzQvGCy&#10;gkAum5QSBuzX5k/8GzX/AASX8F/t3eBfHX7SP7QGgxfEjVPFHiG5tNKh1zM8E8g/eXd7IhOJXeWQ&#10;oN2VUxucZIIzf+C8/wCxN4d/4Ih/tOfBP9qD9nmwPgmCTxA1jq2h2crrZSSovm7UUk7Yp4FuI3jB&#10;2gAFQMmrtytKXW3yD4r8vT8bH9CqqEUKAAAMYApCvNZvg7xJb+MPC+m6ratutdUtYryFj/Ekihl/&#10;QitQHNImMrq6CiiigoKKKKACiiigAooooAKKKKACiiigAooooAKKKKAPzS/4O1f+ULfjL/sP6L/6&#10;WJX3J+xr/wAmhfCv/sT9I/8ASKGvhv8A4O1f+ULfjL/sP6L/AOliV9yfsa/8mhfCv/sT9I/9IoaA&#10;PSaKKKACiiigAooooAKKKKACiiigAooooAKKKKAPy/8A+DlL/kA/CD/r41f/ANBsq/Kev1Y/4OUv&#10;+QD8IP8Ar41f/wBBsq/KegAooooAKKKKACiiigAooooAKKKKAPsL/ghT/wApE/Df/YN1H/0mev3W&#10;r8Kf+CFP/KRPw3/2DdR/9Jnr91qACiiigAooooAKKKKACiiigAooooAKKKKAPzH/AODsHwhdXH/B&#10;L+z8cafG39o/C3xxoviSCYHa0R817Uc9QN9zGfl5GAegNfo98PfGVr8QvAWh6/Yt5ljrlhBf27j+&#10;OOWNZFPXHRh0Jr5z/wCC2Pwlk+N//BJv4/6BDG00/wDwh17qUEYzukls1F4ijHctAoHbJ54zUP8A&#10;wRB+L4+OX/BJb4Ba/wCc0zL4QtNKlc45ksgbKToP79uwx7UAfVl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TZBlfwp1FAH4D/sL/GrQf+CT3/Byd+0f&#10;4V+LF9D4X0H4w3V3eaNrV+/k2Za6u1v7YtI2FVHWSaLdnAkULxXo3/B2N/wUp8H+IP2QtF+A/wAP&#10;fE2l+KvFnxE1m1m1O00m6W6NvYQN5qK/lk4eW5FvtU9Qj+gr9C/+CkX/AASA+DP/AAVG0Gxh+I2i&#10;zR65pKGPTtc06TyL+0QnJj3/AMceedrAjJ4xk14L+wX/AMGwv7Pf7DXxfsPHaf27478SaLMJ9Kl1&#10;2RGt9PkGNsixKArOp5Vmzg81KV0oy6DlLVyXX8z6N/4JQfsuf8MLf8E3vhP8O9SENnqWgaFFNrAc&#10;hVivrgm4uVJ77ZpXUE9lFfkv/wAHUP7V+j/t1/HL4L/sq/Cm8tfFvir/AISQXWqvp8guIrO8nAtb&#10;W3LJn51WWaSQfwLsz1OP16/4KcfsY6t+3z+xl4p+F+ieLrnwLqmvvaNDrMG8tbCK5ildcIysQ6Iy&#10;EZwd3ORxXzz/AMEpf+Ddv4T/APBMbxX/AMJoL6+8ffEfYyRa3qkaqunhgQ/2eMcIzZILnLYOM1d+&#10;afNLvcS92Om594eBPC0PgfwXpGjW+5rfR7KKyiJ6lY0CD9FrYo6UNS3d2KKsrBRRRQMKKKKACiii&#10;gAooooAKKKKACiiigAooooAKKKKAPzS/4O1f+ULfjL/sP6L/AOliV9yfsa/8mhfCv/sT9I/9Ioa+&#10;G/8Ag7V/5Qt+Mv8AsP6L/wCliV9yfsa/8mhfCv8A7E/SP/SKGgD0miiigAooooAKKKKACiiigAoo&#10;ooAKKKKACiiigD8v/wDg5S/5APwg/wCvjV//AEGyr8p6/Vj/AIOUv+QD8IP+vjV//QbKvynoAKKK&#10;KACiiigAooooAKKKKACiiigD7C/4IU/8pE/Df/YN1H/0mev3Wr8Kf+CFP/KRPw3/ANg3Uf8A0mev&#10;3WoAKKKKACiiigAooooAKKKKACiiigAooooAxfiB4RtPH3gXWdB1CPzdP1yymsLpcD54pUMbjnj7&#10;rHqCPY9K/OD/AINPfFt3L/wTG1bwTqDf8TD4V+PtZ8MSxk/cw0V0cHuN904BIXkEY4yf04Zdy4r8&#10;sf8AgiT5nwO/4Kvft8/COT9zCvjS08aWEA+6sV/58zEdf4JrXqcn0BBFAH6n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baKKbL90+4oAhtdTt75pP&#10;JmhmMLmN9jhtjDqpx0I9KmWUMPrX89H7N/8AwUutf+CM3/Ba79qqz/aEt/HS+H/H2t3V3o13awNe&#10;Q20Ul7JcwSJEzj93LBKg3R5IKKuMZI3/ANl3/g5+8CeEP+Cnvxv8VePPiB4+v/gTrtlbx+B9L/s2&#10;WcWMwEHmEW+cxE7ZeSec+9EdbPy/pBLS/qfv1RX5h/8AEXX+xv8A9Bzx9/4S83+NC/8AB3X+xvIw&#10;Vdc8eZP/AFLEv/xVG7sB+nlFR21yt1Aki/ddQw/Gnb6AHUUUUAFFFFABRRRQAUUUUAFFFFABRRRQ&#10;AUUUUAFFFFAH5pf8Hav/AChb8Zf9h/Rf/SxK+5P2Nf8Ak0L4V/8AYn6R/wCkUNfDf/B2r/yhb8Zf&#10;9h/Rf/SxK+5P2Nf+TQvhX/2J+kf+kUNAHpNFFFABRRRQAUUUUAFFFFABRRRQAUUUUAFFFFAH5f8A&#10;/Byl/wAgH4Qf9fGr/wDoNlX5T1+rH/Byl/yAfhB/18av/wCg2VflPQAUUUUAFFFFABRRRQAUUUUA&#10;FFFFAH2F/wAEKf8AlIn4b/7Buo/+kz1+61fhT/wQp/5SJ+G/+wbqP/pM9futQAUUUUAFFFFABRRR&#10;QAUUUUAFFFFABRRRQAV+Vulj/hnz/g7Pv4ThbX46/CBLhflAVrm1k2kA8fMI9MYn7xw4PANfqlX5&#10;Z/8ABZsr8D/+Cxf7AfxWj/cx33ii/wDBF9OFIwt75EEKkjk5+13GBjaOSSAeAD9TKKRX3Jupa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gjNFFAHBfF79l&#10;74c/H3yW8ceBvCfi1rYYhfVtLhu3iHPCs6kgc9AcV8JaF/wRi/Z7/Yr/AGs/i98fviVcfDeH4c+L&#10;rSGG00HXNLtrfS/DbJ5XzRGT5dzeW3CjJL45r9KAcCvwp+OXwV1T/gv7/wAF5viN8KfG3iTWNL+B&#10;v7ONusb6NY3Bja/uQY45COqrJLM0oMu0kRQqowTmpSfMkvMeybZ7prP/AAUh/wCCU+i67Jp7WXwk&#10;uHjZVM0Hgl5ITnHR/s/IHr7cZr6Y/Zf+E/7Df7afh+41T4V+EPgf41trMr9pXT9HtTcWm7O0yQsg&#10;kjBwcFlGcHFTaB/wb+/sb+GvCy6TD8APA1xbrGYzNdxzXN0wIwSZ5JDJu9w2QemK/Mv/AILA/wDB&#10;OLSf+CB3xG+H/wC1h+zLeal4S0+z8SwaTr/hZ76WezuI5g8hRTIzOYJVieN0cttJRlIwMVzJaMVr&#10;rQ/fiOJYowqjaqjAHpSquKzPBvie38beEdL1i13fZdWtIryHd12SIHX9CK1AeaNnYS1WgUUUUDCi&#10;iigAooooAKKKKACiiigAooooAKKKKACiiigD80v+DtX/AJQt+Mv+w/ov/pYlfcn7Gv8AyaF8K/8A&#10;sT9I/wDSKGvhv/g7V/5Qt+Mv+w/ov/pYlfcn7Gv/ACaF8K/+xP0j/wBIoaAPSaKKKACiiigAoooo&#10;AKKKKACiiigAooooAKKKKAPy/wD+DlL/AJAPwg/6+NX/APQbKvynr9WP+DlL/kA/CD/r41f/ANBs&#10;q/KegAooooAKKKKACiiigAooooAKKKKAPsL/AIIU/wDKRPw3/wBg3Uf/AEmev3Wr8Kf+CFP/ACkT&#10;8N/9g3Uf/SZ6/dagAooooAKKKKACiiigAooooAKKKKACiiigAr8wP+Drzw3c6b/wTy8JfEfT42fU&#10;fhD8RdG8SxsFztXfJb8nsDJNFyeMgDriv0/r5F/4LvfB9Pjd/wAEhPj9o5iWVrPwnca2inH3tPZb&#10;8EA8dbfPrkDvigD6m8GeJbXxf4R0vVrORZLPVLSK7gdTlXjkQOpB7jDDmtSvmf8A4I6fF9vjp/wS&#10;y+AviSa4a6ubjwXp9pcysxLST20QtpSxJJLGSFsknk5Pevp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QjivxH/4KIfDz4zf8EVf+CrHiP9rr4W+D&#10;Lv4jfCf4qWqw+N9HtFYyWEuIxLuKqxjDPEsqTbSod5EYYI3ftzio5rWO4iZJFVlbggjINTqndD6W&#10;Z+S+hf8AB5B+zNP4djl1bwj8ZdK1fy8yaeNFtZir4+6H+0gEHsSB16CvmP4//tD/ABb/AODpv44+&#10;Cfhn4D+HXiL4efs5+F9cj1fxHr+rptluNoK7ndf3YlEbyLFBGXO6QszFRlf3A1X9jf4R69q76hf/&#10;AAt+Hd9qEjBmurjw3ZyTMR0Jcx7sj1zXdaJ4bsPDWmxWem2drp9nCNscFtEsUUY9AqgAfhVq172E&#10;/IdoWj2/h3R7SwtY1htbOFIIY1HEaKoVQPoAKtnjmjbzSkZFLzDYKKKKACiiigAooooAKKKKACii&#10;igAooooAKKKKACiiigD80v8Ag7V/5Qt+Mv8AsP6L/wCliV9yfsa/8mhfCv8A7E/SP/SKGvhv/g7V&#10;/wCULfjL/sP6L/6WJX3J+xr/AMmhfCv/ALE/SP8A0ihoA9JooooAKKKKACiiigAooooAKKKKACii&#10;igAooooA/L//AIOUv+QD8IP+vjV//QbKvynr9WP+DlL/AJAPwg/6+NX/APQbKvynoAKKKKACiiig&#10;AooooAKKKKACiiigD7C/4IU/8pE/Df8A2DdR/wDSZ6/davwp/wCCFP8AykT8N/8AYN1H/wBJnr91&#10;qACiiigAooooAKKKKACiiigAooooAKKKKACub+LngK1+Kfwp8TeGL5VksvEmlXWl3CsSFaOeFomB&#10;xzjDHpXSVHMv7ptv3scUAfmn/wAGo3j661v/AIJVR+D9QMi6j8LfGOteF7mJ87oX88Xm3GBjH2s8&#10;HOPxwP0wr8sf+CCQ/wCFL/8ABQb9vP4OyFYodH+IsfivT4AcKsOoG4b5V7YjW3BwOOAT0r9Tq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NfN3w4/4&#10;KqfCH4pftz+Kv2d9K1q9m+JfhBWe8tPsT/Z3VIo5ZCs2NvyeYFYE5DAivpBhuWv5q/8AgoV+2zoP&#10;/BKr/g4C8cfFj4SaH4s1zxM072PjfQNY01E0m+FzbwySvZ3kcrSDcwjfDxDbIrcsvy0o/FZh0uj+&#10;lXOaK/FbQf8Ag88+H8+jwvqfwG+J1pfMP3sVtdQXESn/AGXKoT68qP61dX/g85+F8jBR8D/iuCxx&#10;kvbcfrVW1sHQ/ZyiobO4+12scmGXzFDYPbIqakAUUUUAFFFFABRRRQAUUUUAFFFFABRRRQAUUUUA&#10;FFFFAH5pf8Hav/KFvxl/2H9F/wDSxK+5P2Nf+TQvhX/2J+kf+kUNfDf/AAdq/wDKFvxl/wBh/Rf/&#10;AEsSvuT9jX/k0L4V/wDYn6R/6RQ0Aek0UUUAFFFFABRRRQAUUUUAFFFFABRRRQAUUUUAfl//AMHK&#10;X/IB+EH/AF8av/6DZV+U9fqx/wAHKX/IB+EH/Xxq/wD6DZV+U9ABRRRQAUUUUAFFFFABRRRQAUUU&#10;UAfYX/BCn/lIn4b/AOwbqP8A6TPX7rV+FP8AwQp/5SJ+G/8AsG6j/wCkz1+61ABRRRQAUUUUAFFF&#10;FABRRRQAUUUUAFFFFABRRRQB+WHgVv8AhQP/AAdi+OrJlMNr8b/hFa6nGpYhZ7i0eGAMBzuIj0+Y&#10;cYABbqev6n1+V/8AwVxH/Ch/+C5v7BvxWV444tc1LU/Ad3IxCqBdIsESknA/5iEpAJzlRgZHP6o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n/w&#10;Uu/4KafA7/gmT4Kt9c+Jk9rNrWs5OmaNaWiXGpamVGC4U9EBwC7EDsM4xX1U/wB38DX4pfsdfC7R&#10;f29/+DnP9pDxB8ULWDX2+CFpFZeEtHv1ElvZ+W8UEdwsTZB2fvJBxgSXIcYYKaneSj6/gPZNs9P/&#10;AGAv+Dhvw7+3j+3p4X+DMXwH1HwTD4rs7q+s7/WFjWYww20swkEfljcrmEgEcfXFeyfsy/8ABbf4&#10;D/tAftx+NP2f9U0X/hCvHvhvxDeaDpi6raRrbeIWt5njBhfA2vIF3KjAFgcAk4B+a/jfaRWf/B4t&#10;8HY4Y44ox8M5MKi7QP8ARdW7Cqf/AAd8/Abwn4F/Zq+Hvx20W3tvD/xY8K+M7Ox0/WbQCG6uomjn&#10;m2MQMuY5IEkUnOzD4xuNVe3LLv8A52J7r0P2cCgDpRXP/C/xDceKvhv4f1S+h+zXmpadb3VxDj/V&#10;SPGrMv4MSK6BRtoCMrq4UUUUDCiiigAooooAKKKKACiiigAooooAKKKKACiiigD80v8Ag7V/5Qt+&#10;Mv8AsP6L/wCliV9yfsa/8mhfCv8A7E/SP/SKGvhv/g7V/wCULfjL/sP6L/6WJX3J+xr/AMmhfCv/&#10;ALE/SP8A0ihoA9JooooAKKKKACiiigAooooAKKKKACiiigAooooA/L//AIOUv+QD8IP+vjV//QbK&#10;vynr9WP+DlL/AJAPwg/6+NX/APQbKvynoAKKKKACiiigAooooAKKKKACiiigD7C/4IU/8pE/Df8A&#10;2DdR/wDSZ6/davwp/wCCFP8AykT8N/8AYN1H/wBJnr91qACiiigAooooAKKKKACiiigAooooAKKK&#10;KACiiigD8u/+Dq7T5vB/7Gfwr+K2nrt1T4QfFLRtfjmBwYo/3q4+hlEB4BOVHvX6caDrMHiHRLS/&#10;tZBNbXsKTxSDo6OAyn8iK+Qf+DgX4SyfGr/gjn8etGSNpZLXw8NbQLwQdPuIb4ngE8C2PHQ9CQM1&#10;6D/wSZ+La/HT/gmZ8CfE4n+0Tah4I0uO6kwo3XENukE/A4H72NxjtjFAH0T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1hxX5M/8FSP+Ca3x2/Z+/b1j&#10;/bG/ZJgt9c8aXlmll4z8HSuq/wBuwoiIXjViokDRxRhowwfdGrJljiv1m+7X5p/8Fbf+C6Oufsqf&#10;tAab8AfgT4Dl+KXxy1mBJnslVnt9HWRd8YkVeWcphyCVVUILEZqeug1sfmD8T/8AgpB8f5P+CyXg&#10;79pjxB+yn8RNM8SeEPCzeGZfDB0y+RbmVoryITBzAWVc3WQuGzswG5yPpLwZ+x9+1l/wX+/as8F+&#10;M/2lvBk/wf8AgH4Dv11G08L3ML2k+qsCrGJbeQ+eWcKqvNKFAUsEByQOogsf+CxPjKD/AISGOb4b&#10;6HDJif8AseRrZGTb/wAsymGPOOfn5yeRXZfshf8ABer4wfs+/tS+H/gl+2t8OYfAOteKpUtdF8VW&#10;kflafdSlgib+WQoWIBdW+UsNwUYrRdF1QpPr3P18hhW3jWNF2qowBjgAdKkpqyB1yOhp1SAUUgbN&#10;LuoAKKTcKXNABRRmjNABRRuozQAUUZozQAZozRnIpMigBaKM0ZoAKKarZp1AH5pf8Hav/KFvxl/2&#10;H9F/9LEr7k/Y1/5NC+Ff/Yn6R/6RQ18N/wDB2r/yhb8Zf9h/Rf8A0sSvuT9jX/k0L4V/9ifpH/pF&#10;DQB6TRRRQAUUUUAFFFFABRRRQAUUUUAFFFFABRRRQB+X/wDwcpf8gH4Qf9fGr/8AoNlX5T1+rH/B&#10;yl/yAfhB/wBfGr/+g2VflPQAUUUUAFFFFABRRRQAUUUUAFFFFAH2F/wQp/5SJ+G/+wbqP/pM9fut&#10;X4U/8EKf+Uifhv8A7Buo/wDpM9futQAUUUUAFFFFABRRRQAUUUUAFFFFABRRRQAUUUUAcf8AH34Y&#10;Q/Gr4GeM/B1yoa38VaHfaPIrAFWW4t3hIIPGCHPWvg3/AINVvifceNv+CQvhfw9ecX3w78Qaz4bu&#10;Mtkhlu2u1Gc8hVu1UY4woHY1+kLHC1+WP/Bvav8AwqH9sT9uz4Ptthg8L/FOTxBY22MBbe/M4UjI&#10;zjyreAZJweCO9AH6n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j5xxQAwtkGvxT/ZP8a6B+w7/AMHO37QifGZ7fQ774vWSzeBfEGpjZbTwyNC4t45m4Usi&#10;CPsN1ttzkivQv2sf+DdX41ftFftMeOvHei/tdeLvCGk+LdaudUtNFgtblotLikcssClbpRhQcZCg&#10;ewrw34k/8GefxD+Ml3Z3Hi39q7VPEk+ngpbSaloM108AYgkIXuiVBwDgVMN+b1/Ep7NI/diz1O3v&#10;rJbiGaGa3YblkRgysOuQRxX45/8AB2R4z8JfH74NfCz4JeE1s/Fnxx17xpbT6HpumkTX1jB5c0Ur&#10;uVyY0dnjGDgHbnomRyei/wDBqP8AG7w5oy6dY/to+L7WwjUokEdhdqig9QB9s9Pyrm9C/wCDOLx9&#10;4Y8dr4osf2qdQt/EakkammhTC85GD+9+17uRx16VXKm0/R/cT0P3J+Hek32g+A9Fs9TuPtmoWdhB&#10;DdTj/lvKsah3/FgT+NbdQWNs1taRxs25o1Ck+vHWp6Hq7ijoj57/AOCgn/BQzwv/AME/fhpa6xrV&#10;vNrWtaw7w6To9u4SS9dQCzMxzsjXK5bB+8AASa+QtN/4KVftrePtHXxP4d+AGhr4XmAngjm029lu&#10;JouDlW89N3BxkR8kE44xX1d+1Z/wTO8J/teftA+CfiB4k1fWFm8EtB5OloI2sbtI52mKyKyk/OxA&#10;Yg8qoFfRYjWJNqqFRFwBjAA7VPQfU+O/+Cc3/BXHS/2z/F974H8UeH5PA/xG02N5H055GaG9EZxJ&#10;5W4BldepjYEgcgnBx7B+3N+2/wCFv2Efg7J4q8SeZdXFxJ9m0zTYGCz6jPgkIueFUdWY5CjsSQK/&#10;PvT10/4//wDBxBb6r8OY1m0vwoxk8QX9mB5DvDavDcOSODukdISe7AnnOa0P+Cr9uP2k/wDgr98D&#10;vhZqBabw7ZpYy3duT8r+fdSSTjHq0ECLmq3S7sNm77JGvpv/AAVO/bE8beGm8a6B8A9FfwOym5iW&#10;TTr2a4kgxncsgmXcMHO4RY4PFfVX/BOP/gph4d/b+8KajGmnSeGfGPh/A1XRZZfM8sE4EsbYBaPc&#10;COQCp4I6E/Strp8VjaRQQxxwwwoEREG1UUdAB2A7elflTd6dD+yl/wAHFWn2+hxrY6R8QoFa7tYh&#10;tjb7Vavu46c3UIk+ufpST97l6PYnW1z7t/by/br8LfsFfB9vE3iBZNQvr6X7LpWlwMFm1CbGSATw&#10;qKOWYg4GOCSAfie1/wCCpX7Y3iPwz/wmuk/ATRf+EIZftMStp17JcNb4zuDiZcjHO4RY4PFZX/BS&#10;60X9pr/gtT8G/hlqf7/w9pEVk89qTlJd8klzPkf7ccUan2Ar9WrazjtrVYo444441CqqrhVA6AD0&#10;HpST92/mVLSVj5t/4Jzf8FJPDf8AwUB8DX0trYt4f8V6CUXVtFml8xoM5CyRtgFoyQRkgEEEEdCd&#10;79vz9vfwt+wH8Jo9f1yKTUtU1KRrfSdIgcJLqEoGTlv4I1yCz4OMjgkgV8L+E9Nh/ZU/4OKZtH0S&#10;NbHRPiBC3n2sfyxn7RZNO2B0x9oi3D0zgUft92Uf7UP/AAXX+Ffw61b/AEjw/wCHIbJpbRuY5Pll&#10;vpQR/tokaH1Ciq+K1uobXv0NiP8A4Kkftkaj4X/4Taz+Aeif8IPt+1BW069a6NvjO7zBMOMfxeVj&#10;2r66/wCCdn/BRjw3/wAFA/h5eXlhZyaF4l0Nki1fRppBI1qWztkRsDdG21gDgEEEEZr6JjtUSIRq&#10;irGvAUDgD0xX5S/BrT4f2Vf+DifXvC+hxiy0Hx5BNvto/ljHn6et8cL04uIzj0BwKI6ysJ3tzH27&#10;/wAFBP8AgoP4X/YB+FsOs6xbyaxrerStBo+jwuElvpFGWJY52RrxufBxkDBJxXxz/wAPSP2yJfDP&#10;/CbL8A9FXwPs+1bP7NvftP2fGd/med0xzu8rGO1Y37Y1hH+1L/wX8+HvgHWALrQfCcNoXtH+aN9l&#10;tJqL5HT5/kU+oAzX6urar5WzauzGMY7VMXpzDlvY+fv+Cev/AAUN8L/8FAvhldarpNvJouv6PIkO&#10;r6PNJ5klm7AlWVuN8bbWw2B90ggEV9CsTmvyf/ZjsYf2Vv8Ag4L8ZeC9FjFloPjS3uM2kfyxJ5to&#10;uoLheg2yK6j0DEV+q2r61Z6Dpk17f3VvY2VqhkmuLiURRRKOrMzEAD3Jqt4poOrTPze/4O1f+ULf&#10;jL/sP6L/AOliV9yfsa/8mhfCv/sT9I/9Ioa/Pj/g6p+MHhLx7/wR18Yabofijw7rOoNrmkSC2sdS&#10;huJiq3aFm2IxOAASTjgV+g/7Gv8AyaF8K/8AsT9I/wDSKGgD0miiigAooooAKKKKACiiigAooooA&#10;KKKKACiiigD8v/8Ag5S/5APwg/6+NX/9Bsq/Kev1Y/4OUv8AkA/CD/r41f8A9Bsq/KegAooooAKK&#10;KKACiiigAooooAKKKKAPsL/ghT/ykT8N/wDYN1H/ANJnr91q/Cn/AIIU/wDKRPw3/wBg3Uf/AEme&#10;v3WoAKKKKACiiigAooooAKKKKACiiigAooooAKKKKAAjIr8r/gYi/s+f8HWfxk0ZtsOn/Gv4WWPi&#10;C3RRtBurU20GeoHK210xyGbc2cgZr9UK/K//AIKjk/Aj/g4I/Yd+JW4x2/jGDVvAV25Vtp3qyQIS&#10;M8mTUCegA2ckA8AH6o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IeBX4eftx/ty/taf8FGv+Cr3jr9mX9mPxND8PPDvwxhZNZ1hQkckrIsazyySsrMoE&#10;0oiRI8E7S2eeP3DPNfhx/wAFAP2gPC//AAQR/wCC12pfHex1TS/Fnhz48aWLXxl4MtbpF1zRpP3T&#10;C/hQ4BR3gDDewBZ5V4GwiY/EkPaLZrR/8EJ/+ChEkas37cV0jEDK/a9RO0+lSL/wQk/4KDIys37c&#10;d0wB5H2vUa9dtf8Ag7//AGSZbaNpJviBDIyglDoDErnqCQxGR7E/jUo/4O+/2RXIVbvx9uJwP+Kf&#10;k/8Aiq0W4j9RrGJobSON23MqgFvU1NUNpcLd28cifdkXcM1NUgUPEXiax8J6LdalqV3b2FjYxNPP&#10;cTyCOOFFGWZmPAAHc1+bX7Rf/BQf4hf8FDviBe/CD9me1vIdJYm317xmwaGOGE8N5b/8s1Izhvvt&#10;/CB1HG/8F8Pjv8SPHvxHsfhL4V0PxLJ4O063hvtal0+1kYarPJ8ywlwpBRECnHTe/I+UEVv2av8A&#10;gqndfsm/C6x8I+C/2UPE2nabZoA8h1WRp7yTvLK/2PLux5J/AADAEx11YPTQ+7/2AP8Agn14T/YK&#10;+GDaTo//ABMte1QLJrGsSp++vpFHCjusa5OF9yTya+I/23h/wgv/AAcEfBrVLz93Z6vFpixO33dz&#10;yXFqB/33j869l/Zs/wCCyvjD49/HXwz4PvvgD4i8M2mv3gtZdUn1KSSOyBBO8qbVQen94detaX/B&#10;Z79gXxJ+1B4Q8M+PPh2sn/CxPh1MZrWGJtst7AWWTCHp5sciK6Dvlx1IFEnZqTBbOPc+4lcGvyo/&#10;acP/AAn/APwcY/DfT7P95NotvY+eF/g8q2uLps/8AYH8aueHf+C8HxK8H+Bl8P8Aif4Fa9efES1j&#10;+zmSMzQWlzKOBI0Xll0PBJUMQSDgqDx2n/BJj9ir4ha3+0B4o/aR+NFrJp/i/wAUCRNK0+aPy5YF&#10;lwrzMnJjAjURRqTnYWz/AAmq5bu/RE392x57+1Og8Bf8HE3wx1K+/d2+tQWPku3RjJbz2i/+RBiv&#10;1YWQFc18Lf8ABZv9gnxT+0VpHhb4lfDVZX+Inw6lDwQwkLPewBxKvl+ssUi7lU8EM464z4/o3/Be&#10;f4keHPAq6DrnwH1y4+I1vH9mZkaaKymnA4kaIxmRRkZKBj0+8M8TH4bdivtXKPxj/wCK/wD+Dkjw&#10;fa2f7w6Fb232gr/B5enTTtn6B1/Ok+OI/wCEB/4ORfBWoX37u31u3tfs7Nxu8zTpbVcfWRCv1r0r&#10;/gkT+xJ4/g+M/i39of4yWsln418YCRNPsJ49ktqkrBpZXT/lnkKkcanlUDZ6jO5/wWY/YO8X/G64&#10;8I/Fv4WpM/xE+HMisttBjz7yBJBNE0WfvSRSBiF/iDt3ABr4eX8fmHxX89PuPvJW+X8a/KnxX/xX&#10;X/By/pK2f7xNBt0Fy6chNmiO5z+Mij61esP+C9vxI0zwR/YOofAbWpPiRHH9mLKZksXnxjzDF5Zk&#10;Azk+XuPTG/vXoX/BH39hzx34b+J3i34/fGCGS38deOfNWzsp12zWsczh5pZE/wCWbNtRETgqinI+&#10;YURXvXB7WPLfHAXwJ/wcuaPeXp8uHXreE27MeG36K1uuPrJGV+tfq0r/ACV8B/8ABZH9hDxp8V/E&#10;Hg/40fCaOaT4hfD1132sABnu4Y5DLFJGP4njct8n8ayH0wfMov8Agvb8SIfBC6HJ8Bdab4jeX9ny&#10;DP8AYDPj7/leX5m3PPl7/bfUr4bdg+1czrH/AIr7/g5cmlsv3seh2zfaGU8R+XooQ5/4HIB9Tiv0&#10;0+MPwj0T48fCzXvBviW3kutB8SWUlhfwpIY2khcYYBhyMjuK+Jf+COX7C/jb4feNfF/xw+LkU0Px&#10;A8fmRYbW4UCa0ilkEs0ki/wNI6oAgxtVOfvYH6BVVrRSDeTZ+H3/AAcO/wDBJf4J/sQ/8EwPFXjz&#10;4e+H77S/ElvqWnaek81/JOohuLhYpBtY45ViM9q/Xj9jX/k0L4V/9ifpH/pFDXw3/wAHav8Ayhb8&#10;Zf8AYf0X/wBLEr7k/Y1/5NC+Ff8A2J+kf+kUNAHpNFFFABRRRQAUUUUAFFFFABRRRQAUUUUAFFFF&#10;AH5f/wDByl/yAfhB/wBfGr/+g2VflPX6sf8AByl/yAfhB/18av8A+g2VflPQAUUUUAFFFFABRRRQ&#10;AUUUUAFFFFAH2F/wQp/5SJ+G/wDsG6j/AOkz1+61fhT/AMEKf+Uifhv/ALBuo/8ApM9futQAUUUU&#10;AFFFFABRRRQAUUUUAFFFFABRRRQAUUUUAFflp/wdQ2MngL9nH4GfF61hZrj4Q/FrR9YllC7hFbkS&#10;s/v80sVuvUA557V+pdfEP/Bxh8IP+Fy/8EZfjhYRxq9xo+lQa/ExXds+w3cN1IQMjrFHIPbceD0I&#10;B9sWd/FqFpFcQOssM6LJG6nKupGQQfTFTV4V/wAEyfjD/wAL/wD+CeXwT8ZNK81xr3gnSbi7ZnLH&#10;7R9kiWcZOCxEquNx64zXut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Dd3Br8IfgT+xx4L/aM/4Oif2iNG/aE0m18QXEemHXPBumauc2uowf6KsLxqTiTyrc&#10;kBRnBSQkZQ4/d4jg1+K//BVn/gh9+11+3F+3Xf8AxI8J/FTw9omh6DerN4KfzzZ6poEXlRh0S4hQ&#10;ShTKJGwXIBckYyalaTT9St4s/UJP+CeHwJihWNfg/wDDkKgAH/Eht+AP+AVJ/wAO8/gSD/yR/wCH&#10;P/ggtv8A4ivyvsv+CZf/AAVV02xht4f2qNL8uCNY13yxSMQBgZZoCzHHUkknqSTzU0f/AATa/wCC&#10;rCyLu/ap0c88jMH/AMj1S1ZJ+1ioI1CqMBeAMdKdnNV7BJI7ONZG3SKoDH1PepgpoAPLBFOxRRQA&#10;0x5FBjzTqKAIXsIXl3tHGWHfaM1IsQWnUUAN8sYqNrGFpfMMce/s20ZqaigBuzijyxTqKAITYQmX&#10;zPKj3/3toz+dSCPFOooAbspn2KHzfM8uPzP720bvzqWigBojAFOoooA/NL/g7V/5Qt+Mv+w/ov8A&#10;6WJX3J+xr/yaF8K/+xP0j/0ihr4b/wCDtX/lC34y/wCw/ov/AKWJX3J+xr/yaF8K/wDsT9I/9Ioa&#10;APSaKKKACiiigAooooAKKKKACiiigAooooAKKKKAPy//AODlL/kA/CD/AK+NX/8AQbKvynr9WP8A&#10;g5S/5APwg/6+NX/9Bsq/KegAooooAKKKKACiiigAooooAKKKKAPsL/ghT/ykT8N/9g3Uf/SZ6/da&#10;vwp/4IU/8pE/Df8A2DdR/wDSZ6/dagAorzPUv2y/hVo+o3FndfEHwnb3VrK0M0T6hGrROpIZSM8E&#10;EEVD/wANufCH/oo/hD/wZR/40AepUV5b/wANufCH/oo/hD/wZR/40f8ADbnwh/6KP4Q/8GUf+NAH&#10;qVFeW/8ADbnwh/6KP4Q/8GUf+NH/AA258If+ij+EP/BlH/jQB6lRXlv/AA258If+ij+EP/BlH/jR&#10;/wANufCH/oo/hD/wZR/40AepUV5b/wANufCH/oo/hD/wZR/40f8ADbnwh/6KP4Q/8GUf+NAHqVFe&#10;W/8ADbnwh/6KP4Q/8GUf+NH/AA258If+ij+EP/BlH/jQB6lRWH4C+JOg/FLQRqnhzVtP1vTjI0Qu&#10;bOYSx71xuGRxkZFblABXA/tS/CyH44fs1/EDwbOiyQ+LPDuoaOyt0xcW0kX/ALPn26131NMYNAH5&#10;2/8ABrJ8U5PiN/wRs8BafcMWvvBOqar4eulZvnhaO8kmjjZeqFYriIbTz0PQiv0Ur8r/APg3Ldvg&#10;78ev22PgnuKwfD/4uXOpWMW7aq2l600cJVc4UGOyQkDpuA9K/VC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pBwa/Kn9uvxB/wVOtP2sfGUfwL0TwRdfChb&#10;yMeHZb6TRVneHyY927z5RL/rfM+8AfwxX6sE4FcrrHxn8G+HNUms9Q8WeGbC8gYLJb3OqQRSRng4&#10;ZWYEHBHWl1Dofjyvij/gtQevh34cAevm+H//AI9XhOu/8FSf+Cpng/8Aab0T4Q+Irfwd4Z8b+Jo2&#10;k0e31nStK0+21fGAUt7iVlilfJA2K5Oa/fX/AIaD8A/9Dv4P/wDBxb//ABdfjZ/wdw/tgfDPxb8E&#10;PhX4L8E+KNG8QfGbS/GlvrGmDQr2O6vdGhWGVWJaIkxtJM9sVQkFjGGA+XNNNpr1Qbo/byxMhs4/&#10;N/1m0bvr3qxWH8On1KbwBor6wFXV2sIGvgvRZzGvmAf8D3VuU3uTH4QooopFBRRRQAUUUUAFFFFA&#10;BRRRQAUUUUAFFFFABRRRQB+aX/B2r/yhb8Zf9h/Rf/SxK+5P2Nf+TQvhX/2J+kf+kUNfDf8Awdq/&#10;8oW/GX/Yf0X/ANLEr7k/Y1/5NC+Ff/Yn6R/6RQ0Aek0UUUAFFFFABRRRQAUUUUAFFFFABRRRQAUU&#10;UUAfl/8A8HKX/IB+EH/Xxq//AKDZV+U9fqx/wcpf8gH4Qf8AXxq//oNlX5T0AFFFFABRRRQAUUUU&#10;AFFFFABRRRQB9hf8EKf+Uifhv/sG6j/6TPX7rEZr8Kf+CFP/ACkT8N/9g3Uf/SZ6/dagD+Z/9pnj&#10;9pL4hf8AYy6j+H+lSVw+6u4/aa/5OS+IX/Yy6j/6VSVw9ABuo3UUUAG6jdRRQAbqN1FFABuo3UUU&#10;AG6jdRRQB+4X/BA1f+MArf8A7GC//wDadfa1fFX/AAQN/wCTArf/ALGC/wD/AGnX2rQAUUUUAflf&#10;+ymX+Af/AAdKftEeFnzBpvxf+HWm+LLQSfL509t9ltyFBHzZP2xuCBhGGCRx+qFflh/wUYdPgH/w&#10;cdfsW/ECT9zZ+P8ARdY8D3LqQBI6pKIlPI6zX8IAJP3eASK/U9Tl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GOBRUcq7xj1FADmbctfmf+2f8A8GunwN/bi/ae&#10;8W/FbxR4p+IFjr3jK6S7vINPuoEt42WKOL5A0ZONsa9Sec14/wDth/8ABvv+1V8f/wBqXx/428K/&#10;tWP4T8N+KNcudS0zRvP1Ef2ZBI5ZYcIwX5QcfKMV5t/xDL/tlf8AR5z/APgRqn/xdTHVJvcrbRHr&#10;P/EGJ+zb/wBDp8VP/A22/wDjNe3fsR/8GyX7NX7EXxX0vxxY2PiLxn4m0O4W60ybxFeJPb6fKpBS&#10;VIURFMinkM27BAIAIBr83/2uv+CPvx4/YT+Gdx4s+KH7fWn+GdJhBMazXmqNcXj4P7uGFXLyucHA&#10;UEnHoK+NP2Hfhv8Atof8FGfi5PoPwi8ffFDXdDs7kpP4jv8AVrqw020h3YEkzl2CkqCfLUs5wQAT&#10;xWkdXoTJaXZ/X6mMdKVTlag02NorGJW5ZUCk+pFTp92pBC0UUUAFFFFABRRRQAUUUUAFFFFABRRR&#10;QAUUUUAFFFFAH5pf8Hav/KFvxl/2H9F/9LEr7k/Y1/5NC+Ff/Yn6R/6RQ18N/wDB2r/yhb8Zf9h/&#10;Rf8A0sSvuT9jX/k0L4V/9ifpH/pFDQB6TRRRQAUUUUAFFFFABRRRQAUUUUAFFFFABRRRQB+X/wDw&#10;cpf8gH4Qf9fGr/8AoNlX5T1+rH/Byl/yAfhB/wBfGr/+g2VflPQAUUUUAFFFFABRRRQAUUUUAFFF&#10;FAH2F/wQp/5SJ+G/+wbqP/pM9futX4U/8EKf+Uifhv8A7Buo/wDpM9futQB/M/8AtNf8nJfEL/sZ&#10;dR/9KpK4eu4/aa/5OS+IX/Yy6j/6VSVw9ABRRRQAUUUUAFFFFABRRRQAUUUUAfuH/wAEDf8AkwK3&#10;/wCxgv8A/wBp19q18Vf8EDf+TArf/sYL/wD9p19q0AFFFFAH5Zf8HRW/4VfDX9m341W+Rc/CP4va&#10;Veyv2itpA0kjHqMF7SFc4J+av1Li/wBWv0r4Q/4OVPhCvxd/4IyfGSNYw914dtbPX4D/AHTa3sEk&#10;hzgn/UiUcYznGQCa+j/+CfnxcHx6/YX+DvjPzjNJ4m8F6TqMzkjd5slnE0gIBIDBywIB4II7UAex&#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TJSwHy0AQanqdvo&#10;2nT3V1PDa2trG0s00zhI4kUEszMeAAASSeABX5I/8FIv+DoLw78P/F7fC39mLRpPjF8T9SmNhb3t&#10;jC91psE5z8sCxgtduME/J8nGcsM4/Pf/AIODv22f2sv2qf2qviJ8Jbfw/wCP7P4R+EteuNLstN0D&#10;RLxbXXYoZNqz3EqIftG4jcBnyx8pC5G6l/4Ju/8ABT7UP+CX/hBbfwD+wT4hvPFF1CItS8U6nLfz&#10;arfA4LKH+w/uosgfu48LwCdxG6pir6sqWmiPrT9kb/g3S+LX7fPxOg+Mv7cfjLVtS1C6cXNt4Phu&#10;8tCh+YRSsvyQIOAYovTls5r9nfgz8DfCX7Ovw7sPCngfw7pfhjw9pkYjt7DT4BDEgHfA6se7Eknu&#10;a/FX/iLL+P4H/Jlfib/wI1H/AOQaWP8A4Ox/j9I4X/hizxMuTyftGo8f+SNaa7InzZ+6+aKgsbhr&#10;q0jkZdrOgYj0qepAKKKKACiiigAooooAKKKKACiiigAooooAKKKKACiiigD80v8Ag7V/5Qt+Mv8A&#10;sP6L/wCliV9yfsa/8mhfCv8A7E/SP/SKGvhv/g7V/wCULfjL/sP6L/6WJX3J+xr/AMmhfCv/ALE/&#10;SP8A0ihoA9JooooAKKKKACiiigAooooAKKKKACiiigAooooA/L//AIOUv+QD8IP+vjV//QbKvynr&#10;9WP+DlL/AJAPwg/6+NX/APQbKvynoAKKKKACiiigAooooAKKKKACiiigD7C/4IU/8pE/Df8A2DdR&#10;/wDSZ6/davwp/wCCFP8AykT8N/8AYN1H/wBJnr91qAP5n/2mv+TkviF/2Muo/wDpVJXD13H7TX/J&#10;yXxC/wCxl1H/ANKpK4egAooooAKKKKACiiigAooooAKKKKAP3D/4IG/8mBW//YwX/wD7Tr7Vr4q/&#10;4IG/8mBW/wD2MF//AO06+1aACiiigDzT9sb4Rn49/sk/E7wOsSzSeMPCupaNGjdGee1kiXqQPvMO&#10;9fIX/Br58Wm+K3/BGb4XpKzNc+F5dQ0KYt28m9maMe48mSMe3TtX6CTx+bEy/wB7ivy1/wCDaCP/&#10;AIU9r/7YHwRbC/8ACr/jDfzQqev2e63wxNjA4ZbHIOACDQB+p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RG2Rn3bFz64p32eP/nmn/fNPooAZ9nj/wCeaf8A&#10;fNJ9mj/55p/3zUlFACYxS0UUAFFFFABRRRQAUUUUAFFFFABRRRQAUUUUAFFFFABRRRQB+aX/AAdq&#10;/wDKFvxl/wBh/Rf/AEsSvuT9jX/k0L4V/wDYn6R/6RQ18N/8Hav/AChb8Zf9h/Rf/SxK+5P2Nf8A&#10;k0L4V/8AYn6R/wCkUNAHpNFFFABRRRQAUUUUAFFFFABRRRQAUUUUAFFFFAH5f/8AByl/yAfhB/18&#10;av8A+g2VflPX6sf8HKX/ACAfhB/18av/AOg2VflPQAUUUUAFFFFABRRRQAUUUUAFFFFAH2F/wQp/&#10;5SJ+G/8AsG6j/wCkz1+61fhT/wAEKf8AlIn4b/7Buo/+kz1+61AH8z/7TX/JyXxC/wCxl1H/ANKp&#10;K4eu4/aa/wCTkviF/wBjLqP/AKVSVw9ABRRRQAUUUUAFFFFABRRRQAUUUUAfuH/wQN/5MCt/+xgv&#10;/wD2nX2rXxV/wQN/5MCt/wDsYL//ANp19q0AFFFFABX5YfsVqfgR/wAHOn7VXg4KtrY/FDwbpHjG&#10;1ToJ5LcW0UjAA4z5lxck7huJ3EYB5/U+vyv/AG51/wCFDf8ABzP+yV44ZvJs/if4T1fwTcuQdsjw&#10;LcSIoP8Ae828txxzyM8UAfq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ml/wd&#10;q/8AKFvxl/2H9F/9LEr7k/Y1/wCTQvhX/wBifpH/AKRQ18N/8Hav/KFvxl/2H9F/9LEr7k/Y1/5N&#10;C+Ff/Yn6R/6RQ0Aek0UUUAFFFFABRRRQAUUUUAFFFFABRRRQAUUUUAfl/wD8HKX/ACAfhB/18av/&#10;AOg2VflPX6sf8HKX/IB+EH/Xxq//AKDZV+U9ABRRRQAUUUUAFFFFABRRRQAUUUUAfYX/AAQp/wCU&#10;ifhv/sG6j/6TPX7rV+FP/BCn/lIn4b/7Buo/+kz1+61AH8z/AO01/wAnJfEL/sZdR/8ASqSuHruP&#10;2mv+TkviF/2Muo/+lUlcPQAUUUUAFFFFABRRRQAUUUUAFFFFAH7h/wDBA3/kwK3/AOxgv/8A2nX2&#10;rXxV/wAEDf8AkwK3/wCxgv8A/wBp19q0AFFFFABX5Y/8HNH/ABZ+6/ZK+OEY8uT4U/F+wWe5x/qb&#10;W52yzAkYbY32FFYZAPAOeK/U6vz9/wCDnb4R/wDC2v8AgjF8VPJj8y68N/YNfh9VEF7D5rdR/wAs&#10;Xl6+/fFAH39BL5kQbsakry39ir4vL8fv2PPhZ44WRpf+Eu8J6Xq7sxJJee1jkbJIGfmY84Fep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pf8Hav/KFvxl/2H9F/9LEr7k/Y1/5NC+Ff&#10;/Yn6R/6RQ18N/wDB2r/yhb8Zf9h/Rf8A0sSvuT9jX/k0L4V/9ifpH/pFDQB6TRRRQAUUUUAFFFFA&#10;BRRRQAUUUUAFFFFABRRRQB+X/wDwcpf8gH4Qf9fGr/8AoNlX5T1+rH/Byl/yAfhB/wBfGr/+g2Vf&#10;lPQAUUUUAFFFFABRRRQAUUUUAFFFFAH2F/wQp/5SJ+G/+wbqP/pM9futX4U/8EKf+Uifhv8A7Buo&#10;/wDpM9futQB/M/8AtNf8nJfEL/sZdR/9KpK4eu4/aa/5OS+IX/Yy6j/6VSVw9ABRRRQAUUUUAFFF&#10;FABRRRQAUUUUAfuH/wAEDf8AkwK3/wCxgv8A/wBp19q18Vf8EDf+TArf/sYL/wD9p19q0AFFFFAB&#10;XkH7ffwfX4//ALD/AMX/AAT5PnS+KfBuraZCCm7EstnKsbAYPIcqQQMggEc16/Uco/dN9D1oA+Dv&#10;+DaX4wH4wf8ABGb4QNNIsl34bgvdAnG/cyfZryZIgRnKnyfKOD2IPQivvWvyv/4NfW/4VV4P/ag+&#10;C8mVb4U/GHVILeE5XyLWULDGqpkhVLWcjAAnlm+p/VC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NL/g7V/5Qt+Mv+w/ov/pYlfcn7Gv/ACaF8K/+xP0j/wBIoa+G/wDg7V/5Qt+Mv+w/&#10;ov8A6WJX3J+xr/yaF8K/+xP0j/0ihoA9JooooAKKKKACiiigAooooAKKKKACiiigAooooA/L/wD4&#10;OUv+QD8IP+vjV/8A0Gyr8p6/Vj/g5S/5APwg/wCvjV//AEGyr8p6ACiiigAooooAKKKKACiiigAo&#10;oooA+wv+CFP/ACkT8N/9g3Uf/SZ6/davwp/4IU/8pE/Df/YN1H/0mev3WoA/mf8A2mv+TkviF/2M&#10;uo/+lUlcPXcftNf8nJfEL/sZdR/9KpK4egAooooAKKKKACiiigAooooAKKKKAP3D/wCCBv8AyYFb&#10;/wDYwX//ALTr7Vr4q/4IG/8AJgVv/wBjBf8A/tOvtWgAooooAKCMjFFFAH5Y/wDBPsj9n/8A4OSf&#10;2xPh/kQ2PxI8O6R43tAw2+a8SwrJtBHzfvL6fJXj5eckcfqdX5X/ALW//Fg/+Do39m/xWrfZdP8A&#10;i78P9R8I3rDhZ57b7TOg69SzWa88fKvev1Q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50/4KE/8ABRjwj+wB8N4dT1VV1vxJqUgj0zQY&#10;rkQz3gBG+Rm2t5caLnLFTliq98gA+i6K5f4L/EX/AIXB8IPCniwWn2FfE+kWuqi2MnmG3E8KS7N2&#10;Bu27sZwM4zgdKyP2jf2kfCP7KPwq1Dxh411RNM0fT8LnG+a5kbhIokHLyMegHoSSACQS03Ba7Hf0&#10;V+Zl9/wca2c1xNqGm/BXxZfeFYJdjaq18EKrkYJVYWQE5Hy+Z3619m/sYftyeBf25/h5J4g8F30r&#10;PZuIdQ066UR3mnSEZAkXJBVhkq6kq2DzkEAC57NRXnP7S37T3g/9kb4WXnjDxtqQ07SbUiJFVfMn&#10;u5WztiiTq7tg4HAABJIUEj4RuP8Ag41tZpZdRsfgn4suvCkUhQ6q1+EO31KiFkB5HHmd+tJO+wH6&#10;aUV4/wDsd/tseBf23/hr/wAJJ4JvpJFtZBBf2F0gjvNNlIzslTJHI5DKSrAHByCBq/tSftV+Df2P&#10;vhVdeLvG2pfYdNhYRQxovmXF7MQSsUKZG5zg8ZAABJIAJDlpuC1PS6K/Mub/AION7UzNqEPwT8WS&#10;eE1l8s6qb8AgepUQlAeRx5nfrX21+yD+2b4H/ba+GC+KfBOoSTQRyeReWdwnl3enS4zslTJAOCCC&#10;CVI6E80AetUV5h+1b+1x4L/Y0+Fk/i3xxqLWenrILe2ghTzLq/mIJEUKZG5yATyQAASSACa+G3/4&#10;ONbXzv7QX4J+LP8AhE/M2f2qb8AkeuPJ2Z9vM/GgD9M6K8r/AGTf2wPBP7aPwuj8WeB9Re6s/M8i&#10;6tp08u60+UAExzJk4bBBBBKkEEEivVGGRQB+aX/B2r/yhb8Zf9h/Rf8A0sSvuT9jX/k0L4V/9ifp&#10;H/pFDXw3/wAHav8Ayhb8Zf8AYf0X/wBLEr7k/Y1/5NC+Ff8A2J+kf+kUNAHpNFFFABRRRQAUUUUA&#10;FFFFABRRRQAUUUUAFFFFAH5f/wDByl/yAfhB/wBfGr/+g2VflPX6sf8AByl/yAfhB/18av8A+g2V&#10;flPQAUUUUAFFFFABRRRQAUUUUAFFFFAH2F/wQp/5SJ+G/wDsG6j/AOkz1+61fhT/AMEKf+Uifhv/&#10;ALBuo/8ApM9futQB/M/+01/ycl8Qv+xl1H/0qkrh67j9pr/k5L4hf9jLqP8A6VSVw9ABRRRQAUUU&#10;UAFFFFABRRRQAUUUUAfuH/wQN/5MCt/+xgv/AP2nX2rXxV/wQN/5MCt/+xgv/wD2nX2rQAUUUUAF&#10;FFFAH5Y/8HH6v8Ifi3+xf8a/mjs/hz8X7OyvpR/Da3jQyTryCuGSxZckZGcjuR+p1fnX/wAHS/ws&#10;f4jf8EavH+oQNtvvBOpaX4htWzgoyXkcDsDjIIinkIxg546Zr7S/ZU+LEfx3/Zk+HvjaP/V+L/De&#10;na0B6G4topSOpxgvjGTjHU9aAPQq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xv9uPxD8T/AA18Bbxvg/ptvqnjq6uoLW0S4AMcEbv+8lO4gfKu&#10;Tz+R6V+S/wDwUx/4J2+MPgR+zRD8XPit40u/FvxM8TeJLXTp0Em62sYHguZWRSepDRKAFAUAHA5r&#10;9yiOfxr8+/8Ag5G/5MV8P/8AY6Wf/pHfVEtNSo9j62/YoP8Axhx8J/8AsT9J/wDSOKvzz/4LO3l1&#10;+01/wUc+B/wNa4mj0GZrW5vo42xlru5dJGP+0kEBwe29vWv0O/Yn/wCTOPhR/wBifpP/AKRxV+eP&#10;7Y4/sD/g4b+EtzdHbb31vpphLdPmFzCoH/bQH8auSvUS8zOH8PTsfp54a+G+g+EPA1v4b0vR9Ps9&#10;Btbb7HHYRwKIBFjGzZjBBGc565Oc5Nflv8HNAt/2DP8Agvpc+CvD6/2d4N+IlvgWKfLFEs9s06KF&#10;6fLdRFV9FYj1r9ZQ2dtflR+1v/xUP/BxJ8K7e1+aaxt9O84LyRtjuZjn/gB/Kl9peZWnI/Qj/wCC&#10;uzzftV/8FSvgv8ELi4mHh2EW1xewo2N7Tyu07f7wt4QAe25vWv1A0X4c6HoHgiHw3Z6Tp9voMFv9&#10;jj09LdRbLDjHl+XjbtI6jHOTnNfmD+0ap8O/8HHfw7ubs+XDf29n5Jbo2+zniXH/AG0BH1r9W9wo&#10;jbl++4a8x+TP7NOiw/sKf8F5te+HegBrHwh49gcR2SkiKJZbU3kQUdPklV419FYjvU3/AAVLik/a&#10;9/4K9fCP4LXk0reGdMS1lvbZWwHaVmuLk/VreKNQe341N8fV/wCEh/4OQ/AcFrhpLC3tPP2jkbbC&#10;eU5/4AR+dJ8V1Ph//g5U8Kz3bbYdQt4PILdG3aRLEuP+BqR9aUXfkv5/hsEtOa3Zfjufp/Z+AdD0&#10;/wAFp4dh0fT49Ajt/sa6cLdfsohxt2eXjbtI4xivy2/Y20xf2Hv+C7XjL4V6HutfCPjS3lNvZ5xF&#10;GDaDUIcD/pniWJSezGv1jQYFflR8Qh/wkH/BzB4citfmfT7eP7QV7Y0SVzn/AICy00/fQS+Eq/8A&#10;BR21b9s3/gtF8MPg1qUsknhfw/Hbtd2gYhZC8TXtyT7vBHGme1fqUvgLQ18Gf8I7/Y+m/wBg/Z/s&#10;f9nfZk+y+Tjb5fl427ccYxivy915P7A/4OaLOS7ysepW8Zt2b+LOhGMY/wCBKR9a/Vg0o/CgfxH5&#10;P/sDWCfsUf8ABbr4h/CHSWkt/CfiqGZrW0LHZERAt9b4/wByNpYwe4NfrJur8o70f8JB/wAHMcP2&#10;X5vsNsPPK9tuhnOf++gK/Sn48fBux/aD+C/iXwPqd9qmmad4osJdOuLrTZlhu7dHGC0TsrBWA6Eq&#10;R7GnHWCYS+NnwJ/wdpnd/wAEXfGQ/wCo/ov/AKWJX3L+xr/yaF8K/wDsT9I/9Ioa/GT/AIL6f8Ee&#10;fA/7CH/BNjxR8QvDvjj4oeItStr+x05bLxDq0F1ZFLmYRMxRIIyWVWyp3YyM4PSv2b/Y1/5NC+Ff&#10;/Yn6R/6RQ0wPSaKKKACiiigAooooAKKKKACiiigAooooAKKKKAPy/wD+DlL/AJAPwg/6+NX/APQb&#10;Kvynr9WP+DlL/kA/CD/r41f/ANBsq/KegAooooAKKKKACiiigAooooAKKKKAPsL/AIIU/wDKRPw3&#10;/wBg3Uf/AEmev3Wr8Kf+CFP/ACkT8N/9g3Uf/SZ6/dagD+Z/9pr/AJOS+IX/AGMuo/8ApVJXD13H&#10;7TX/ACcl8Qv+xl1H/wBKpK4egAooooAKKKKACiiigAooooAKKKKAP3D/AOCBv/JgVv8A9jBf/wDt&#10;OvtWvir/AIIG/wDJgVv/ANjBf/8AtOvtWgAooooAKKKKAPDf+Clvwob45/8ABPn42eEI4jNceIPB&#10;GsWdso7XDWUphOM9RIEOO5FeH/8ABuP8WP8AhcH/AARj+CN68wkuNH0y40KUD/ll9jvJ7eNeg/5Z&#10;Rxn8a+3Lm2jvIJIZY1kjlUq6sMqynqCPxNflx/wa1XL/AA2+B/x++DNwzNdfCH4uavpiBsZFswjS&#10;MnpyZLec52qCCMd8AH6m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ivz5/4ORBv/YV8P7fm/4rSz6f9ed9X6DVkeL/AAJo3j/Tls9c0nS9as0k&#10;Eogv7VLmNXAIDBXBGQGIz6E1LjccdGcN+xR/yZ18KPbwfpPH/bnFXxz/AMFzf2U/F2tXngP46fD2&#10;xuL3xF8MZke9itozJMLeOZZ4Zgo5ZYpQxYDoshPRTX6GadpVvo+nwWlpBDa2tqgihhhQRxxIBgKq&#10;jgADgAdBUzxbvf61UtXcUdFY/PHwZ/wcX/Ca4+FUd9r2h+KrHxbDBtm0e3tlkjmnwP8AVylwNhPd&#10;gCBng454j/glJ8JvGf7Y37cnin9qfxvo8+j6XMJYfDsMqkCZniFsDFkAtHDbgx78YZ2OOVav0I1L&#10;9lD4Ya14hbV7z4d+B7rVGfzDdy6HbPMzZzuLFMk55ya7u1s47OKOOKOOOONQqqqhQoHQAdgPSjzC&#10;2lj85/8AguP+zH4wt/GPgP8AaC+HtjPfa58NZI/7RigjMkiQQzefDPtHLKjmQP1wr56AkXvD/wDw&#10;cY/CSb4WJqGq6F4ss/FyQAS6NFbI8bz4GQkxYDyyf4mAYDPynHP6GNDuGMDFcDe/smfC/UfETatc&#10;fDnwPPqjP5jXcmh2zTM3qW2ZJ9zSXYNL3Pz+/wCCRvwa8ZftTftleMP2pvHmkzaPa6oJYvD0EqFf&#10;NMgEW6PdyYooF8oNjDlmxyprd/4Ldfs2eMvC/wAU/AH7R3w80+bUNW+HrRR6rDDEZHSGGYzwzFRy&#10;0YLSo+Oisp6AkfpBBaLbRqsarGiAKFUYUAcYA+lOe3WT7yhue9DW1ugLrfqfnnpP/Bxj8IZPhUuo&#10;X2h+LoPFqw/PoiWysjT46LPux5ef4iu4D+Enryf/AAR2+BnjL9oP9qvxt+1F4+0ubSh4kE0WgQTI&#10;UMwlwpkjDc+VHDGsKt/Flj2r76n/AGTPhddeIv7Wk+HPgaTVN/mG7bQ7YzFvXdszn3rvILRbeNVV&#10;VVV4CqMAD2FPrzdQ6WPzW/4LW/s9eM/hr8cfAf7S3w90+XUb7wOYY9aghjMjRxwyNJFO6ryYiryR&#10;uf4Qy9skdDb/APBxn8IG+Fq6hJoPi5fFgg50T7Mmwz4+6J92PLz/ABbd2P4c8V+hUkCyrtYbgeua&#10;4Fv2S/ha/iL+1z8OfAx1Tdv+1/2Hbedu9d2zOfektFYOtz4N/wCCMP7P/jP4xftFeOv2nfiFps2l&#10;3Hi4yxaHBNGUMqTMDJMgb5hEkaJEh6MC3YAn9MsEU2G3WBAqqFVeAB2FSYpvayEvM/NL/g7V/wCU&#10;LfjL/sP6L/6WJX3J+xr/AMmhfCv/ALE/SP8A0ihr4b/4O1f+ULfjL/sP6L/6WJX3J+xr/wAmhfCv&#10;/sT9I/8ASKGgZ6TRRRQAUUUUAFFFFABRRRQAUUUUAFFFFABRRRQB+X//AAcpf8gH4Qf9fGr/APoN&#10;lX5T1+rH/Byl/wAgH4Qf9fGr/wDoNlX5T0AFFFFABRRRQAUUUUAFFFFABRRRQB9hf8EKf+Uifhv/&#10;ALBuo/8ApM9futX4U/8ABCn/AJSJ+G/+wbqP/pM9futQB/M/+01/ycl8Qv8AsZdR/wDSqSuHruP2&#10;mv8Ak5L4hf8AYy6j/wClUlcPQAUUUUAFFFFABRRRQAUUUUAFFFFAH7h/8EDf+TArf/sYL/8A9p19&#10;qbxXxX/wQN/5MCt/+xgv/wD2nXqn/BR/9si//YX/AGf7Xxpp+iWmvzz6xBphtridoUCyRytuyoJy&#10;PLAx70AfQNFfkn/xEjeKP+iY6D/4NZf/AIij/iJG8Uf9Ex0H/wAGsv8A8RQB+tlFfkn/AMRI3ij/&#10;AKJjoP8A4NZf/iKP+IkbxR/0THQf/BrL/wDEUAfrZX5X/wDBMRZPgP8A8HCn7b3w1yyWPjK00jx7&#10;aI3SQsiGeQY4H73UGXnk7QQMZrD/AOIkbxRj/kmOg/8Ag1l/+Ir4p8af8FgtY8J/8FyfCfx0t/BO&#10;mWt14j8BS+E7vTvtrtDclHllEnmbAVYbYBjB+76HAAP6QqK/JP8A4iRvFH/RMdB/8Gsv/wARR/xE&#10;jeKP+iY6D/4NZf8A4igD9bKK/JP/AIiRvFH/AETHQf8Away//EUf8RI3ij/omOg/+DWX/wCIoA/W&#10;yk3jNfkp/wARI3ij/omOg/8Ag1l/+IrqPgf/AMHAXiT4ufGvwf4Um+HWi2UXibW7LSZJ01KVmgWe&#10;dIi4BTBID5weuKAP1E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AUGiigAooooADyKBwKKKACiiigAoIzRRQB+aX/B2r/yhb8Zf9h/Rf/SxK+5P&#10;2Nf+TQvhX/2J+kf+kUNfDf8Awdq/8oW/GX/Yf0X/ANLEr7k/Y1/5NC+Ff/Yn6R/6RQ0Aek0UUUAF&#10;FFFABRRRQAUUUUAFFFFABRRRQAUUUUAfl/8A8HKX/IB+EH/Xxq//AKDZV+U9fqx/wcpf8gH4Qf8A&#10;Xxq//oNlX5T0AFFFFABRRRQAUUUUAFFFFABRRRQB9hf8EKf+Uifhv/sG6j/6TPX7rV+FP/BCn/lI&#10;n4b/AOwbqP8A6TPX7rUAfzP/ALTX/JyXxC/7GXUf/SqSuHruP2mv+TkviF/2Muo/+lUlcPQAUUUU&#10;AFFFFABRRRQAUUUUAFFFFAH7h/8ABA3/AJMCt/8AsYL/AP8AadZn/Bwh/wAmKad/2Nll/wCiLqtP&#10;/ggb/wAmBW//AGMF/wD+06zP+DhD/kxTTv8AsbLL/wBEXVAH4n0UUUAFFFFABXhv7XY/4R7x18L/&#10;ABGD5Y0/XktJWHBEcpUt7/dR+OnP5+5VyHxw+Edp8bPh9caLcSNby7luLWZesEyghW+nJBHoaAOv&#10;6iivFf2cfjbqUOtyfD7xqv2XxXpK7IJnPy6lEASCp7ttGf8AaHOAQa9qHPTmgAooooAK9K/Yv/5P&#10;F+E//Y5aR/6Ww15rXpX7F/8AyeL8J/8AsctI/wDS2GgD+k6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80v+&#10;DtX/AJQt+Mv+w/ov/pYlfcn7Gv8AyaF8K/8AsT9I/wDSKGvhv/g7V/5Qt+Mv+w/ov/pYlfcn7Gv/&#10;ACaF8K/+xP0j/wBIoaAPSaKKKACiiigAooooAKKKKACiiigAooooAKKKKAPy/wD+DlL/AJAPwg/6&#10;+NX/APQbKvynr9WP+DlL/kA/CD/r41f/ANBsq/KegAooooAKKKKACiiigAooooAKKKKAPsL/AIIU&#10;/wDKRPw3/wBg3Uf/AEmev3Wr8Kf+CFP/ACkT8N/9g3Uf/SZ6/dagD+Z/9pr/AJOS+IX/AGMuo/8A&#10;pVJXD13H7TX/ACcl8Qv+xl1H/wBKpK4egAooooAKKKKACiiigAooooAKKKKAP3D/AOCBv/JgVv8A&#10;9jBf/wDtOsz/AIOEP+TFNO/7Gyy/9EXVaf8AwQN/5MCt/wDsYL//ANp1mf8ABwh/yYpp3/Y2WX/o&#10;i6oA/E+iiigAooooAKKKKAPNv2ivgLH8YdCt7uxm/s/xRo587Tb1DtYMvIRj/d3cj0PPrml+zh8f&#10;JviFBc+HfEUY0/xjof7m7t3G03O0Y8xR39SB2weQa9WxXkf7SHwGu/FUtv4u8KSf2f4z0P8AexOn&#10;y/bUA/1bepwMDtjK4wcgA9corz39nv492vxs8NSeZD/Z+vaa3k6lYN8rQyDgkA87CcgZ5B4PrXoV&#10;ABXpX7F//J4vwn/7HLSP/S2GvNa9K/Yv/wCTxfhP/wBjlpH/AKWw0Af0n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ml/wdq/8AKFvxl/2H9F/9LEr7k/Y1/wCTQvhX/wBifpH/AKRQ18N/8Hav/KFvxl/2H9F/&#10;9LEr7k/Y1/5NC+Ff/Yn6R/6RQ0Aek0UUUAFFFFABRRRQAUUUUAFFFFABRRRQAUUUUAfl/wD8HKX/&#10;ACAfhB/18av/AOg2VflPX6sf8HKX/IB+EH/Xxq//AKDZV+U9ABRRRQAUUUUAFFFFABRRRQAUUUUA&#10;fYX/AAQp/wCUifhv/sG6j/6TPX7rV+FP/BCn/lIn4b/7Buo/+kz1+61AH8z/AO01/wAnJfEL/sZd&#10;R/8ASqSuHruP2mv+TkviF/2Muo/+lUlcPQAUUUUAFFFFABRRRQAUUUUAFFFFAH7h/wDBA3/kwK3/&#10;AOxgv/8A2nWZ/wAHCH/Jimnf9jZZf+iLqtP/AIIG/wDJgVv/ANjBf/8AtOsz/g4Q/wCTFNO/7Gyy&#10;/wDRF1QB+J9FFFABRRRQAUUUUAFFFFAHh/7Qfwb1Twx4lX4jeB18vXrEb9Qsox8upQjG7Kjq3r/e&#10;4PUDPoXwV+MWl/G3wVDq2nSBZFAS6tif3lrJ3Uj0PUHuPxx13avn34yfD7VP2e/HUnxG8G2+/Tpj&#10;/wAT/Sox8kiEktIoHA7nPYnPIJFAH0FXpX7F/wDyeL8J/wDsctI/9LYa8Z+HHxD034o+ELPWtJmW&#10;a1ukyRn5on/iRh2K9P16V7N+xf8A8ni/Cf8A7HLSP/S2GgD+k6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8&#10;0v8Ag7V/5Qt+Mv8AsP6L/wCliV9yfsa/8mhfCv8A7E/SP/SKGvhv/g7V/wCULfjL/sP6L/6WJX3J&#10;+xr/AMmhfCv/ALE/SP8A0ihoA9JooooAKKKKACiiigAooooAKKKKACiiigAooooA/L//AIOUv+QD&#10;8IP+vjV//QbKvynr9WP+DlL/AJAPwg/6+NX/APQbKvynoAKKKKACiiigAooooAKKKKACiiigD7C/&#10;4IU/8pE/Df8A2DdR/wDSZ6/davwp/wCCFP8AykT8N/8AYN1H/wBJnr91qAP5n/2mv+TkviF/2Muo&#10;/wDpVJXD13H7TX/JyXxC/wCxl1H/ANKpK4egAooooAKKKKACiiigAooooAKKKKAP3D/4IG/8mBW/&#10;/YwX/wD7TrM/4OEP+TFNO/7Gyy/9EXVaf/BA3/kwK3/7GC//APadZn/Bwh/yYpp3/Y2WX/oi6oA/&#10;E+iiigAooooAKKKKACiiigApssazxsjqrqwIKsMgg06igD5x8XeHNQ/Y2+IDeJtBgluvAWsTKuq6&#10;cg/5B7Ho688DOSD042ngqR9lfsFeJbHxh+1N8HdT024ju7G88XaNLDKnRlN5CR9D6g8jkV55qulW&#10;+t6bPZ3kMdza3UZhlicbldSMEEe4ry39lrxof+Cc37aXw71bXLi4k+EbeLNOv57oq0jaIEuo5HYg&#10;DoFUnA5YL6jkA/rxo3Vm+FvFWneN/DdjrGj39pqml6pAl1Z3lrMs0F1C4DJIjqSrIykEMCQQQa/I&#10;n/got/wU/wDjN8Cv20vHnhPwz4o+w6Ho13DHaQfZUfy1NvDIRkjuzn86AP2I3Ubq/A3/AIfM/tB/&#10;9Dov/gFF/hR/w+Z/aD/6HRf/AACi/wAKAP3y3Ubq/A3/AIfM/tB/9Dov/gFF/hR/w+Z/aD/6HRf/&#10;AACi/wAKAP3y3Ubq/A3/AIfM/tB/9Dov/gFF/hR/w+Z/aD/6HRf/AACi/wAKAP3y3Ubq/A3/AIfM&#10;/tB/9Dov/gFF/hR/w+Z/aD/6HRf/AACi/wAKAP3y3Ubq/A3/AIfM/tB/9Dov/gFF/hR/w+Z/aD/6&#10;HRf/AACi/wAKAP3y3UA5r8Df+HzP7Qf/AEOi/wDgFF/hX6Hf8ES/2uPHn7WfgXx7eeOdY/ti40e/&#10;tIbVvKWPy1eOQsPlHcgflQB9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aX/B2r/wAoW/GX/Yf0X/0sSvuT9jX/AJNC+Ff/AGJ+kf8ApFDXw3/wdq/8oW/G&#10;X/Yf0X/0sSvuT9jX/k0L4V/9ifpH/pFDQB6TRRRQAUUUUAFFFFABRRRQAUUUUAFFFFABRRRQB+X/&#10;APwcpf8AIB+EH/Xxq/8A6DZV+U9fqx/wcpf8gH4Qf9fGr/8AoNlX5T0AFFFFABRRRQAUUUUAFFFF&#10;ABRRRQB9hf8ABCn/AJSJ+G/+wbqP/pM9futX4U/8EKf+Uifhv/sG6j/6TPX7rUAfzP8A7TX/ACcl&#10;8Qv+xl1H/wBKpK4eu4/aa/5OS+IX/Yy6j/6VSVw9ABRRRQAUUUUAFFFFABRRRQAUUUUAfuH/AMED&#10;f+TArf8A7GC//wDadZn/AAcIf8mKad/2Nll/6Iuq0/8Aggb/AMmBW/8A2MF//wC06zP+DhD/AJMU&#10;07/sbLL/ANEXVAH4n0UUUAFFFFABRRRQAUUUUAFFFFABXRfBv4O6D+0F8aPBXgjxRZDUPD/irxDY&#10;aXfwZ2s8M1zHG21v4WAYkMOQQDXO16V+xf8A8ni/Cf8A7HLSP/S2GgD6u/Y7+PnjP/g3s/a4tv2b&#10;PjVq19rX7OvjS7Zvhp42uxmPRXlkz9jnfoiZY716IxDgbHO3xX/grbOlz/wUU+J0kbLJHJeWzKyn&#10;KsDZwYIPvX7Qft5fsJeA/wDgon+zlrXw1+IWnNdaXqih7a7iwt1pVyvMdzA5B2yKfqGBKsCpIP8A&#10;Mz8R7fxl+xH+1/4m+Avxd15fEGseG5o7LR/EjO5i1S2WJBApLncCIfLUKc7SpTccKSAdxRRiigAo&#10;oooAKKKKACiiigAooooAK/Wr/g24/wCSZfFH/sJ2P/oqWvyVr9av+Dbj/kmXxR/7Cdj/AOipaAP0&#10;u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80v+DtX/lC3&#10;4y/7D+i/+liV9yfsa/8AJoXwr/7E/SP/AEihr4b/AODtX/lC34y/7D+i/wDpYlfcn7Gv/JoXwr/7&#10;E/SP/SKGgD0miiigAooooAKKKKACiiigAooooAKKKKACiiigD8v/APg5S/5APwg/6+NX/wDQbKvy&#10;nr9WP+DlL/kA/CD/AK+NX/8AQbKvynoAKKKKACiiigAooooAKKKKACiiigD7C/4IU/8AKRPw3/2D&#10;dR/9Jnr91q/Cn/ghT/ykT8N/9g3Uf/SZ6/dagD+Z/wDaa/5OS+IX/Yy6j/6VSVw9dx+01/ycl8Qv&#10;+xl1H/0qkrh6ACiiigAooooAKKKKACiiigAooooA/cP/AIIG/wDJgVv/ANjBf/8AtOsz/g4Q/wCT&#10;FNO/7Gyy/wDRF1Wn/wAEDf8AkwK3/wCxgv8A/wBp1mf8HCH/ACYpp3/Y2WX/AKIuqAPxPooooAKK&#10;KKACiiigAooooAKKKKACvSv2L/8Ak8X4T/8AY5aR/wClsNea16V+xf8A8ni/Cf8A7HLSP/S2GgD+&#10;k6v5w/8AgvN8FNO+N37dXxU0+6Hk3sF/BLY3aj95bS/Y4cEHrj1Hev6PK/n3/wCCu3/KRv4of9f9&#10;v/6RwUAfA37Ofxp1K316X4f+NFNt4p0tQttM5+XUogBhgf4m2jOe/wBQRXtNeb/tF/AOH4xaHDdW&#10;Mn9n+JtJ/fabfIdrKwIIQn+6SM57H8c0P2bfj7N8Qorjw94ij+weNNFJjvIHG37Sq4HmoPfuB9eh&#10;FAHq9FGP0ooAKKKKACiiigAooooAK/Wr/g24/wCSZfFH/sJ2P/oqWvyVr9av+Dbj/kmXxR/7Cdj/&#10;AOipaAP0uoozxRQAUUUUAFFFFABRRRQAUUUUAFFFFABRRRm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zS/4O1f+ULfjL/sP6L/6WJX3J+xr/wAmhfCv/sT9I/8ASKGvhv8A4O1f+ULfjL/sP6L/AOliV9yf&#10;sa/8mhfCv/sT9I/9IoaAPSaKKKACiiigAooooAKKKKACiiigAooooAKKKKAPy/8A+DlL/kA/CD/r&#10;41f/ANBsq/Kev1Y/4OUv+QD8IP8Ar41f/wBBsq/KegAooooAKKKKACiiigAooooAKKKKAPsL/ghT&#10;/wApE/Df/YN1H/0mev3Wr8Kf+CFP/KRPw3/2DdR/9Jnr91qAP5n/ANpr/k5L4hf9jLqP/pVJXD13&#10;H7TX/JyXxC/7GXUf/SqSuHoAKKKKACiiigAooooAKKKKACiiigD9w/8Aggb/AMmBW/8A2MF//wC0&#10;6zP+DhD/AJMU07/sbLL/ANEXVaf/AAQN/wCTArf/ALGC/wD/AGnWZ/wcIf8AJimnf9jZZf8Aoi6o&#10;A/E+iiigAooooAKKKKACiiigAooooAK9K/Yv/wCTxfhP/wBjlpH/AKWw15rXpX7F/wDyeL8J/wDs&#10;ctI/9LYaAP6Tq/n3/wCCu3/KRr4of9f9v/6RwV/QRX8+/wDwV2/5SNfFD/r/ALf/ANI4KAPm+vI/&#10;2kPgLdeMJLfxX4Vf7D4y0PEsEifL9tRefLb1OOmevQ4BzXrlAoA89/Z7+PVr8a/Dcnmx/YNe01hD&#10;qVi4KtE/TcoPO0+/IOV7V6FXh/7Qnwa1Lwz4mj+I3geMw6/p+Gv7SNfl1KLq2V/iY8ZHcD1Az6B8&#10;FPjLpfxt8FQ6pp7bJhhbq2J/eWsncEeh7Hv+dAHYUUUUAFFFFABRRRQAV+tX/Btx/wAky+KP/YTs&#10;f/RUtfkrX61f8G3H/JMvij/2E7H/ANFS0AfcH7ZnxT1T4G/steOvGGimD+1vDukzXtp5yb4/MUcb&#10;l4yPavyT/wCH/Hx0/u+E/wDwWf8A2VfqP/wUx/5MG+LH/Yu3P/oNfztUAfb3/D/j46f3fCf/AILP&#10;/sqP+H/Hx0/u+E//AAWf/ZV8Q0UAfb3/AA/4+On93wn/AOCz/wCyo/4f8fHT+74T/wDBZ/8AZV8Q&#10;0UAfb3/D/j46f3fCf/gs/wDsqP8Ah/x8dP7vhP8A8Fn/ANlXxDRQB9vf8P8Aj46f3fCf/gs/+yo/&#10;4f8AHx0/u+E//BZ/9lXxDRQB9vf8P+Pjp/d8J/8Ags/+yo/4f8fHT+74T/8ABZ/9lXxDRQB9ut/w&#10;X4+OjdvCf/gs/wDsq/bHRblr/R7SaTG+aFHbHqVya/lxr+orwx/yLen/APXtH/6CKAL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mg5oA/NL/AIO1f+ULfjL/ALD+i/8ApYlfcn7Gv/JoXwr/AOxP0j/0ihr4b/4O&#10;1f8AlC34y/7D+i/+liV9yfsa/wDJoXwr/wCxP0j/ANIoaAPSaKKKACiiigAooooAKKKKACiiigAo&#10;oooAKKKKAPy//wCDlL/kA/CD/r41f/0Gyr8p6/Vj/g5S/wCQD8IP+vjV/wD0Gyr8p6ACiiigAooo&#10;oAKKKKACiiigAooooA+wv+CFP/KRPw3/ANg3Uf8A0mev3Wr8Kf8AghT/AMpE/Df/AGDdR/8ASZ6/&#10;dagD+Z/9pr/k5L4hf9jLqP8A6VSVw9dx+01/ycl8Qv8AsZdR/wDSqSuHoAKKKKACiiigAooooAKK&#10;KKACiiigD9w/+CBv/JgVv/2MF/8A+06zP+DhD/kxTTv+xssv/RF1Wn/wQN/5MCt/+xgv/wD2nWZ/&#10;wcIf8mKad/2Nll/6IuqAPxPooooAKKKKACiiigAooooAKKKKACvSv2L/APk8X4T/APY5aR/6Ww15&#10;rXpX7F//ACeL8J/+xy0j/wBLYaAP6Tq/n3/4K7f8pGvih/1/2/8A6RwV/QRX8+//AAV2/wCUjXxQ&#10;/wCv+3/9I4KAPm+iiigA/wA/nXz98ZPh3qn7P3jiT4jeC7fdYzHOvaTGMRyp3lVR06Z9ic9Ca+ga&#10;bNClxGySKsiMCrKwyGB6g/WgDF+HPxE0v4p+EbXWtInE9pdLyP4oW4yjDswz0rcr5v8AGfh7Uf2N&#10;/iBJ4q0GC4vPAervt1bTo+f7PZjw6Z7ZOR/3zxkGvoHwx4nsPGegWuqaZdR3ljeRiWGWPlWH9COm&#10;DjnigC/RRRQAUUUUAFfrV/wbcf8AJMvij/2E7H/0VLX5K1+tX/Btx/yTL4o/9hOx/wDRUtAH13/w&#10;Ux/5MG+LH/Yu3P8A6DX87Vf0S/8ABTH/AJMG+LH/AGLtz/6DX87VABRRRQAUUUUAFFFFABRRRQAU&#10;UUUAFf1FeGP+Rb0//r2j/wDQRX8utf1FeGP+Rb0//r2j/wDQRQBeor4p/wCCkv8AwVlvv2CvjBov&#10;he18G2fiJNW0ddUNxLfNbtGTNLFt2hTkfu8596+d/wDiJI1j/ol+l/8Ag4f/AON0Afq9RX5Q/wDE&#10;SRrH/RL9L/8ABw//AMbo/wCIkjWP+iX6X/4OH/8AjdAH6vUV+UP/ABEkax/0S/S//Bw//wAbo/4i&#10;SNY/6Jfpf/g4f/43QB+r1FflD/xEkax/0S/S/wDwcP8A/G6P+IkjWP8Aol+l/wDg4f8A+N0Afq9R&#10;X5Q/8RJGsf8ARL9L/wDBw/8A8bo/4iSNY/6Jfpf/AIOH/wDjdAH6vUV+UP8AxEkax/0S/S//AAcP&#10;/wDG6P8AiJI1j/ol+l/+Dh//AI3QB+r1FfEP/BOD/grnfft3/HbUfB114Ms/D0djok2rC5ivmnZz&#10;HNbxbNpUcHzic/7I9a+3q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J&#10;wKAOP+N3x38K/s6fDy88VeMtYtdD0SxGHnnP32PREUcs5wcKASfoDXxg3/Bxj8ER4l+yDTfGBsQ+&#10;37Z9jTGMddm7OM/pz7V4/wD8FWLm+/bQ/wCCp/wr/Z/a8uIvC1gYLjUoInK73mDXE7+hZbWNQpP3&#10;SzEdTX6IJ+xr8K/+FVf8IT/wgPhU+GPI+z/Yv7Oj2bcYznG7f3353Z5znmpu7XDrY2/gR8f/AAn+&#10;0n8PLPxR4M1i11rRrzKrLEfmicdY3U8owzyCAeQehFdpX5P/APBMZ7j9h7/grb8S/gHb3lxJ4R1p&#10;ZrjToJpC3lvHEt1btk/xfZndGI+8QCc4GP1dByuaq91dBrezPzV/4O1f+ULfjL/sP6L/AOliV9yf&#10;sa/8mhfCv/sT9I/9Ioa+Gv8Ag7SbP/BF3xl/2H9F/wDSxK+5f2Nf+TQvhX/2J+kf+kUNAHpNFFFA&#10;BRRRQAUUUUAFFFFABRRRQAUUUUAFFFFAH5f/APByl/yAfhB/18av/wCg2VflPX6sf8HKX/IB+EH/&#10;AF8av/6DZV+U9ABRRRQAUUUUAFFFFABRRRQAUUUUAfYX/BCn/lIn4b/7Buo/+kz1+61fhT/wQp/5&#10;SJ+G/wDsG6j/AOkz1+61AH8z/wC01/ycl8Qv+xl1H/0qkrh67j9pr/k5L4hf9jLqP/pVJXD0AFFF&#10;FABRRRQAUUUUAFFFFABRRRQB+4f/AAQN/wCTArf/ALGC/wD/AGnWZ/wcIf8AJimnf9jZZf8Aoi6r&#10;U/4IG/8AJgVv/wBjBf8A/tOsv/g4Q/5MU07/ALGyy/8ARF1QB+J9FFFABRRRQAUUUUAFFFFABRRR&#10;QAV6V+xf/wAni/Cf/sctI/8AS2GvNa9K/Yv/AOTxfhP/ANjlpH/pbDQB/SdX8+//AAV2/wCUjXxQ&#10;/wCv+3/9I4K/oIr+ff8A4K7n/jY38UP+v+3/APSOCgD5vooooAKKKKAK+p6Xb61p09pdwx3FtcoY&#10;5Y3XKup6givCLX9m/wAefCq/vofAniu1tdCuLgzw2F7Fv8kt1XJ9PbrjnnNe/wBGaAPBxr/x48N5&#10;M+j+G9cUc4t5NjH2/wA+tH/DT3jzQP8AkNfC/VlVfvGzk87Hftnt+vFe8daOtAHhkP7eHh+ykVdY&#10;0HxLo7E4PnWhwpzznp0H866HQ/2zPhzrm0f8JBHaO3AW5hdCf0I7etemz2UN0rLJDFIGGDuQHNc9&#10;rvwX8I+Jixv/AAzod0zHJd7KPeec/exn9aAH6P8AGDwpr4X7H4i0WZm6KLtA3r90nPQelfsR/wAG&#10;2d/DcfC34oPHJHIranYEMjbhjyZe4r8RtY/Ys+G2rsx/4R1bSQ9GtruaLb17B9vf0r7O/wCCRP8A&#10;wQY8H/tYeEPGmsaX8VPi18OdV8O31tBbSaDqqojLJHJvLLtDFiAFBDgAZ4NAH7Uf8FLJPM/YF+LH&#10;Ix/wjtzg+vy1/O7X3d+2F/wRw/aq/Zv/AGW/HWoaJ+294+8XeFdO0iZr3R/E1vLcC7t9oLRgySz4&#10;JYADphc4IzivyZbSvj94aLbdV8LeIAuf9ZAsRbv2CfSgD3iivB/+F0fGHw3/AMhT4dWeobc7msLk&#10;jpzx976fWnR/try6QduueA/FOnNnDFIhKqkHB547+3PtQB7tRXjmmft0+Abt1jurrUNNlYZ2XNm6&#10;49eQCOOmfWur0P8AaT8C+Iv+PXxNpZb+68u1vXvj1oA7iiqFh4q0vVButtRsbgekc6t/I+9X8UAF&#10;FGKMUAFFGKUrz/8AWoASv6ivDH/It6f/ANe0f/oIr+XUHJr+ojww2fDen/8AXtH/AOgigD8ff+Dj&#10;Dj9rXwb/ANilH/6WXVfnzur9BP8Ag4vO79rTwb/2KUf/AKWXVfn3QAbqN1GaM0AG6jdRmjNABuo3&#10;UZozQAbqN1GaM0AG6jdRmjNAH3n/AMG7o/4zf8Q/9iZd/wDpZY1+yfjHU5dG8I6peQ7fOs7SWaPc&#10;MjcqEjI+or8bP+Dd/j9t/wAQ/wDYmXf/AKWWNfsX8SOPh5r3/YPn/wDRbUAfiqP+C+Px/A/4+fCP&#10;/gn/APs6P+H+Xx//AOfnwj/4J/8A7OvivNGaAPtT/h/l8f8A/n58I/8Agn/+zo/4f5fH/wD5+fCP&#10;/gn/APs6+K80ZoA+1P8Ah/l8f/8An58I/wDgn/8As6P+H+Xx/wD+fnwj/wCCf/7OvivNGaAPtT/h&#10;/l8f/wDn58I/+Cf/AOzo/wCH+Xx//wCfnwj/AOCf/wCzr4rzRmgD7U/4f5fH/wD5+fCP/gn/APs6&#10;P+H+Xx//AOfnwj/4J/8A7OvivNGaAPtT/h/l8f8A/n58I/8Agn/+zo/4f5fH/wD5+fCP/gn/APs6&#10;+K80ZoA/o9/YS+MmtftB/sjeB/GfiJrVta8QWBuLs28XlxFhK6/KuTgYUd69Z3V89/8ABKU4/wCC&#10;ePwr/wCwS3/o+WvI/wDguH+0z46/Zj+DXgvUvAfiO78N3upa09tcyW8cbGWMQM4Hzqw+8AeBQB9w&#10;7qN1fz6f8Pbf2jP+io61/wCA1r/8ao/4e2/tGf8ARUda/wDAa1/+NUAf0F7qN1fz6f8AD239oz/o&#10;qOtf+A1r/wDGqP8Ah7b+0Z/0VHWv/Aa1/wDjVAH9Be6jdX8+n/D239oz/oqOtf8AgNa//GqP+Htv&#10;7Rn/AEVHWv8AwGtf/jVAH9Be6jdX8+n/AA9t/aM/6KjrX/gNa/8Axqj/AIe2/tGf9FR1r/wGtf8A&#10;41QB/QXuo3V/Pp/w9t/aM/6KjrX/AIDWv/xqj/h7b+0Z/wBFR1r/AMBrX/41QB/QXupA1fz6/wDD&#10;239oz/oqOtf+A1r/APGq96/4Jjf8FFvjV8bf26PAPhfxV4+1LWdA1aW7W7s5beBUnC2U7rkrGGGH&#10;VTwR0oA/ZKig9K+c/HX/AAVW+B/w18aat4e1rxlDZ6vod3LY3sBtpG8maJirpkDnBU0AfRlFfL//&#10;AA+M/Z7/AOh6t/8AwFl/+Jo/4fGfs9/9D1b/APgLL/8AE0AfUFFfL/8Aw+M/Z7/6Hq3/APAWX/4m&#10;j/h8Z+z3/wBD1b/+Asv/AMTQB9QUV8v/APD4z9nv/oerf/wFl/8AiaP+Hxn7Pf8A0PVv/wCAsv8A&#10;8TQB9QUV8v8A/D4z9nv/AKHq3/8AAWX/AOJo/wCHxn7Pf/Q9W/8A4Cy//E0AfUFFfL//AA+M/Z7/&#10;AOh6t/8AwFl/+Jo/4fGfs9/9D1b/APgLL/8AE0AfUFFfL/8Aw+M/Z7/6Hq3/APAWX/4mvYP2ef2m&#10;fB/7U/g+617wPqy6zpVletp806xsgSZUSQrhgP4ZEP8AwKgD0CimGXb+NP3UAFFG6jdQAUUbqN1A&#10;BRRuo3UAFFG6jdQAUUbqN1ABRTGfC5p4OaACiiigAooooAKKKKACiiigAooooAKKKKACiiigAooo&#10;oAKKKKACiikJwKAFooooAKKKKACiiigAooooAKKKKACiiigAooooAKKKKACiiigAooooAKKKKACi&#10;iigAooooAKKKKACiiigAoIyKKKAPyl1aM2f/AAc227XXCzwJ5Bfv/wAU/gY/FW/lX6td6/Lf/gs5&#10;8OvEf7Mn7Yfw0/ab8NaZLqFjockFprSxg4jeJ227yPurNDI0e7oCgHcCvoK0/wCC5v7PkvwqXxE3&#10;iqdb7yPNbRDaSfbw+P8AV4xsznjO7Hepj8AS+K5806qf7Q/4OY7X7L83kW6+djnGNCbOfwIr9Kvj&#10;x8PdS+LnwY8SeGtH8QXnhTVNcsJLS21i0XdPprsMCVBkZZfqK/Of/gjv4A8RftYftu/Eb9p7xFps&#10;2m6VqTz2miLKvEjyYjxGf4ligQRluhZyOxFfqQRlacdIJA3d3Pwd/wCC+X/BPT4kfst/8E1/FXi7&#10;xZ+0D4x+KGjw39haNoWqQ7LeSSacIk2d7fNGxDjjqO1fs3+xr/yaF8K/+xP0j/0ihr4b/wCDtXj/&#10;AIIueMv+w/ov/pYlfcn7Gv8AyaF8K/8AsT9I/wDSKGmB6TRRRQAUUUUAFFFFABRRRQAUUUUAFFFF&#10;ABRRRQB4z+1z+wt4D/bYg0GHxxbahdJ4dad7MWt28G0zeX5mdvXPlpjPTHvXiv8Aw4b+AH/QL8Qf&#10;+Dab/GvtDFFAHxf/AMOG/gB/0C/EH/g2m/xo/wCHDfwA/wCgX4g/8G03+NfaFFAHxf8A8OG/gB/0&#10;C/EH/g2m/wAaP+HDfwA/6BfiD/wbTf419oUUAfF//Dhv4Af9AvxB/wCDab/Gj/hw38AP+gX4g/8A&#10;BtN/jX2hRQB8X/8ADhv4Af8AQL8Qf+Dab/Gj/hw38AP+gX4g/wDBtN/jX2hRQB8X/wDDhv4Af9Av&#10;xB/4Npv8aP8Ahw38AP8AoF+IP/BtN/jX2hRQB80/s3/8EqvhL+yp8VbPxl4RsdXt9asoZYI3n1CS&#10;aMLIhRsqxx0P519LUYooA+P/ABd/wRF+BfjnxbqmtX2m6819rF3Le3DLqsqq0kjs74AOBkk8DpWf&#10;/wAOG/gB/wBAvxB/4Npv8a+0MUUAfF//AA4b+AH/AEC/EH/g2m/xo/4cN/AD/oF+IP8AwbTf419o&#10;UUAfF/8Aw4b+AH/QL8Qf+Dab/Gj/AIcN/AD/AKBfiD/wbTf419oUUAfF/wDw4b+AH/QL8Qf+Dab/&#10;ABo/4cN/AD/oF+IP/BtN/jX2hRQB8X/8OG/gB/0C/EH/AINpv8aP+HDfwA/6BfiD/wAG03+NfaFF&#10;AHxf/wAOG/gB/wBAvxB/4Npv8aP+HDfwA/6BfiD/AMG03+NfaFFAHnP7Mf7Mvhf9kj4YL4R8HxXU&#10;GjrdSXYS4naZ/Mkxu+ZuecDiof2o/wBlfwn+2F8OIfCvjKG7uNIhvo9QVLe4aB/NRXVTuXnGJG4r&#10;0zGaMUAfF/8Aw4b+AH/QL8Qf+Dab/Gj/AIcN/AD/AKBfiD/wbTf419oUUAfF/wDw4b+AH/QL8Qf+&#10;Dab/ABo/4cN/AD/oF+IP/BtN/jX2hRQB8X/8OG/gB/0C/EH/AINpv8aP+HDfwA/6BfiD/wAG03+N&#10;faFFAHxf/wAOG/gB/wBAvxB/4Npv8aP+HDfwA/6BfiD/AMG03+NfaFFAHxf/AMOG/gB/0C/EH/g2&#10;m/xo/wCHDfwA/wCgX4g/8G03+NfaFFAHxf8A8OG/gB/0C/EH/g2m/wAa1vAX/BFL4HfDXx5oniPS&#10;dN12PVPD9/BqVo76pKyrNDIsiEgnBG5RkHqK+uqMUAFfLXxz/wCCQ3wb/aH+LGs+M/Emn6zNrmuy&#10;rNdPFqUkSMyosYwoOB8qgcelfUtFAHxf/wAOG/gB/wBAvxB/4Npv8aP+HDfwA/6BfiD/AMG03+Nf&#10;aFFAHxf/AMOG/gB/0C/EH/g2m/xo/wCHDfwA/wCgX4g/8G03+NfaFFAHxf8A8OG/gB/0C/EH/g2m&#10;/wAaP+HDfwA/6BfiD/wbTf419oUUAfF//Dhv4Af9AvxB/wCDab/Gj/hw38AP+gX4g/8ABtN/jX2h&#10;RQB8X/8ADhv4Af8AQL8Qf+Dab/Gj/hw38AP+gX4g/wDBtN/jX2hRQB8X/wDDhv4Af9AvxB/4N5v8&#10;a9v/AGSP2I/Av7FWka1Y+B7fULe316aKe6F1dtcZaNWVcFunBPAr2GigDmPi/wDCzSfjf8Mdb8I6&#10;4ssmk+ILR7O7SKQxu8bfeAYcj6ivlb/hw38AP+gX4g/8G83+NfaGKKAPi/8A4cN/AA/8wvxB/wCD&#10;eb/Gmyf8EF/2fpRhtJ15h6HVpj/WvtKigD4a1L/g3j/Zn1hGW68K39wGwTvvnOa5TXf+DXb9kHxC&#10;d0/gW+Rv70WqTRnueoPvX6IUYoA/LnxV/wAGjv7KerWhTRV+IHhmZs/vrLX5ZGHykdJNy9cN06gd&#10;sg8O3/BnB8FSc/8AC5PjkP8AuJWf/wAj1+v2KKAPyA/4g3fgp/0WT45f+DGz/wDkej/iDd+Cn/RZ&#10;Pjl/4MbP/wCR6/X+igD8gP8AiDd+Cn/RZPjl/wCDGz/+R6oaz/wZ2fDmExrofx2+MWnx4PnC5ltZ&#10;y/pgiNcfrX7HUUAfjJ/xB3+F/wDo4j4rf9+7b/4mvQI/+DZzxJFGqr+2F8f1VQAAL2PgDpX6t0UA&#10;fj744/4NNLX4l6jFeeIP2n/jNrV1DGIY5bxoJnRASQoLDpkk496xf+IO7wv/ANHEfFb/AL923/xN&#10;fs5RQB+I/wDxCCeIP+jqPFv/AII1/wDj1H/EIJ4g/wCjqPFv/gjX/wCPV+3FFAH4j/8AEIJ4g/6O&#10;o8W/+CNf/j1H/EIJ4g/6Oo8W/wDgjX/49X7cUUAfiP8A8QgniD/o6jxb/wCCNf8A49R/xCCeIP8A&#10;o6jxb/4I1/8Aj1ftxRQB+I//ABCCeIP+jqPFv/gjX/49R/xCCeIP+jqPFv8A4I1/+PV+3FFAH4j/&#10;APEIJ4g/6Oo8W/8AgjX/AOPUf8QgniD/AKOo8W/+CNf/AI9X7cUUAfjT8Mf+DWD4jfBfX5NV8J/t&#10;iePvD+pTQNavcWWkiKRomZWZCRP0LKpx6gV3N1/wb7/tDXttJDN+3l8WpIplKOrWXDKRgg/v+9fq&#10;7RQB+I//ABCCeIP+jqPFv/gjX/49R/xCCeIP+jqPFv8A4I1/+PV+3FFAH4j/APEIJ4g/6Oo8W/8A&#10;gjX/AOPUf8QgniD/AKOo8W/+CNf/AI9X7cUUAfiP/wAQgniD/o6jxb/4I1/+PUf8QgniD/o6jxb/&#10;AOCNf/j1ftxRQB+I/wDxCCeIP+jqPFv/AII1/wDj1H/EIJ4g/wCjqPFv/gjX/wCPV+3FFAH4j/8A&#10;EIJ4g/6Oo8W/+CNf/j1H/EIJ4g/6Oo8W/wDgjX/49X7cUUAfiP8A8QgniD/o6jxb/wCCNf8A49R/&#10;xCCeIP8Ao6jxb/4I1/8Aj1ftxRQB+Sfg7/g3N+Onw+8M2ei6H+3L8UtL0nT08u2tLew2RQrknCjz&#10;+OST+NZPxS/4NlPi58bdNtbPxd+2p8SPENrZymeCK+0zzVicgqWAM/BwSK/YKigD8R/+IQTxB/0d&#10;R4t/8Ea//HqP+IQTxB/0dR4t/wDBGv8A8er9uKKAPxH/AOIQTxB/0dR4t/8ABGv/AMeo/wCIQTxB&#10;/wBHUeLf/BGv/wAer9uKKAPxH/4hBPEH/R1Hi3/wRr/8eo/4hBPEH/R1Hi3/AMEa/wDx6v24ooA/&#10;Ef8A4hBPEH/R1Hi3/wAEa/8Ax6j/AIhBPEH/AEdR4t/8Ea//AB6v24ooA/Ef/iEE8Qf9HUeLf/BG&#10;v/x6j/iEE8Qf9HUeLf8AwRr/APHq/biigD8R/wDiEE8Qf9HUeLf/AARr/wDHq1vA3/Bp/wCOPhn4&#10;qtNc8P8A7XXjjSNXsCzW93a6OI5YSysjbWE3GVZh9Ca/aKigD8pT/wAEAP2ij/zfr8XP/AM//H68&#10;u8Sf8Gk/i/xh4gvtW1T9rLxpfalqU73N1czaKrSTyuSWdj53JJJJPvX7V0UAfiP/AMQgniD/AKOo&#10;8W/+CNf/AI9R/wAQgniD/o6jxb/4I1/+PV+3FFAH4j/8QgniD/o6jxb/AOCNf/j1H/EIJ4g/6Oo8&#10;W/8AgjX/AOPV+3FFAH4j/wDEIJ4g/wCjqPFv/gjX/wCPUf8AEIJ4g/6Oo8W/+CNf/j1ftxRQB+I/&#10;/EIJ4g/6Oo8W/wDgjX/49R/xCCeIP+jqPFv/AII1/wDj1ftxRQB+I/8AxCCeIP8Ao6jxb/4I1/8A&#10;j1H/ABCCeIP+jqPFv/gjX/49X7cUUAfiP/xCCeIP+jqPFv8A4I1/+PV3Xww/4NoPjD8FdCm0zwn+&#10;2x8SvD+n3E5upbey03yo3lKqpcgT/eKogz6KK/X6igD8lfFH/Bup8ePGmkvY6p+3V8Wby0kIZo2t&#10;GAJByOk4PWuX/wCIW/4pf9HqfFL/AMB5f/kmv2SooA/G3/iFv+KX/R6nxS/8B5f/AJJo/wCIW/4p&#10;f9HqfFL/AMB5f/kmv2SooA/G3/iFv+KX/R6nxS/8B5f/AJJo/wCIW/4pf9HqfFL/AMB5f/kmv2So&#10;oA/G3/iFv+KX/R6nxS/8B5f/AJJo/wCIW/4pf9HqfFL/AMB5f/kmv2SooA/G3/iFv+KX/R6nxS/8&#10;B5f/AJJo/wCIW/4pf9HqfFL/AMB5f/kmv2SooA/G3/iFv+KX/R6nxS/8B5f/AJJo/wCIW/4pf9Hq&#10;fFL/AMB5f/kmv2SooA/HC3/4Ndfipa3CSx/trfFNZI2Dq32eTgjp/wAvNdqP+Df/APaJH/N+nxc/&#10;8Az/APH6/VqigD8pf+HAP7RX/R+vxc/8Az/8fo/4cA/tFf8AR+vxc/8AAM//AB+v1aooA/KX/hwD&#10;+0V/0fr8XP8AwDP/AMfo/wCHAP7RX/R+vxc/8Az/APH6/VqigD8pf+HAP7RX/R+vxc/8Az/8fo/4&#10;cA/tFf8AR+vxc/8AAM//AB+v1aooA/KX/hwD+0V/0fr8XP8AwDP/AMfo/wCHAP7RX/R+vxc/8Az/&#10;APH6/VqigD8pf+HAP7RX/R+vxc/8Az/8fo/4cA/tFf8AR+vxc/8AAM//AB+v1aooA/KX/hwD+0V/&#10;0fr8XP8AwDP/AMfo/wCHAP7RX/R+vxc/8Az/APH6/VqigD8pf+HAP7RX/R+vxc/8Az/8fo/4cA/t&#10;Ff8AR+vxc/8AAM//AB+v1aooA/KX/hwD+0V/0fr8XP8AwDP/AMfo/wCHAP7RX/R+vxc/8Az/APH6&#10;/VqigD8pf+HAP7RX/R+vxc/8Az/8fo/4cA/tFf8AR+vxc/8AAM//AB+v1aooA/KX/hwD+0V/0fr8&#10;XP8AwDP/AMfqWx/4IFftD2l9DK37eHxamWJ1ZozZnDgHp/r+9fqrRjNABRRRQAUUUUAFFFFABRRR&#10;QAUUUUAFFFFABRRRQAUUUUAFFFFABRRRQAUUUUAFFFFABRRRQAUUUUAFFFFABRRRQBn694dsfFGk&#10;XGn6lZ2uoWN1GYp7e5iEkUyEYKsrZDAjgg8GvBG/4JM/s6P4m/tb/hU/hcXXmeZsEbi2z0/1G7ys&#10;e2zHtX0XRSsBm+H/AAzY+EtFt9N0uytNO0+zQRwW1tEsUUKDoqqoAAHoBWgGyKdRTA/NL/g7V/5Q&#10;t+Mv+w/ov/pYlfcn7Gv/ACaF8K/+xP0j/wBIoa+G/wDg7V/5Qt+Mv+w/ov8A6WJX3J+xr/yaF8K/&#10;+xP0j/0ihoA9J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NH/g7Ubd/wRc8ZY/6D+i/+liV9yfsan/jEL4V/wDYn6R/&#10;6RQ155/wVV/4J+2P/BTX9ijxV8Jb3Wrrw/JqwjvLC9g27Y7yA+Zb+aCrZhMgXeFAYrnBBwa+IvCX&#10;/BLX/gpB4E8KaXoek/tn+EbPS9GtIbGzgHhyNhDDEgREy1qSQqqBySTigD9aqK/KX/h2/wD8FMv+&#10;j2fCX/hNxf8AyJR/w7f/AOCmX/R7PhL/AMJuL/5EoA/Vqivyl/4dv/8ABTL/AKPZ8Jf+E3F/8iUf&#10;8O3/APgpl/0ez4S/8JuL/wCRKAP1aor8pf8Ah2//AMFMv+j2fCX/AITcX/yJR/w7f/4KZf8AR7Ph&#10;L/wm4v8A5EoA/Vqivyl/4dv/APBTL/o9nwl/4TcX/wAiUf8ADt//AIKZf9Hs+Ev/AAm4v/kSgD9W&#10;qK/KX/h2/wD8FMv+j2fCX/hNxf8AyJR/w7f/AOCmX/R7PhL/AMJuL/5EoA/Vqivyl/4dv/8ABTL/&#10;AKPZ8Jf+E3F/8iUf8O3/APgpl/0ez4S/8JuL/wCRKAP1aor8pf8Ah2//AMFMv+j2fCX/AITcX/yJ&#10;R/w7f/4KZf8AR7PhL/wm4v8A5EoA/Vqivyl/4dv/APBTL/o9nwl/4TcX/wAiUf8ADt//AIKZf9Hs&#10;+Ev/AAm4v/kSgD9WqK/KX/h2/wD8FMv+j2fCX/hNxf8AyJR/w7f/AOCmX/R7PhL/AMJuL/5EoA/V&#10;qivyl/4dv/8ABTL/AKPZ8Jf+E3F/8iUf8O3/APgpl/0ez4S/8JuL/wCRKAP1aLYor8MfjVov/BQT&#10;4EftgfDX4K6p+1xZ3/iP4pRSy6dqVroFotlYhN+fORrXex/dnG3pmvdP+Hb/APwUy/6PZ8Jf+E3F&#10;/wDIlAH6tUV+Uv8Aw7f/AOCmX/R7PhL/AMJuL/5Eo/4dv/8ABTL/AKPZ8Jf+E3F/8iUAfq1RX5S/&#10;8O3/APgpl/0ez4S/8JuL/wCRKP8Ah2//AMFMv+j2fCX/AITcX/yJQB+rVFflL/w7f/4KZf8AR7Ph&#10;L/wm4v8A5Eo/4dv/APBTL/o9nwl/4TcX/wAiUAfq1RX5S/8ADt//AIKZf9Hs+Ev/AAm4v/kSj/h2&#10;/wD8FMv+j2fCX/hNxf8AyJQB+rVFflL/AMO3/wDgpl/0ez4S/wDCbi/+RKP+Hb//AAUy/wCj2fCX&#10;/hNxf/IlAH6tUV+Uv/Dt/wD4KZf9Hs+Ev/Cbi/8AkSmv/wAE5P8AgphChZv22PCRVRkgeG4uf/JS&#10;gD9XN1Ffhl/wT90L/goN/wAFIvgnfeO/B/7XFj4a0vT9Ym0V7XWNAtJLhpYoYZS4MVrjaVnUAHnK&#10;t7V7n/w7f/4KZf8AR7PhL/wm4v8A5EoA/Vqivyl/4dv/APBTL/o9nwl/4TcX/wAiUf8ADt//AIKZ&#10;f9Hs+Ev/AAm4v/kSgD9WqK/KX/h2/wD8FMv+j2fCX/hNxf8AyJR/w7f/AOCmX/R7PhL/AMJuL/5E&#10;oA/Vqivyl/4dv/8ABTL/AKPZ8Jf+E3F/8iUf8O3/APgpl/0ez4S/8JuL/wCRKAP1aor8pf8Ah2//&#10;AMFMv+j2fCX/AITcX/yJR/w7f/4KZf8AR7PhL/wm4v8A5EoA/Vqivyl/4dv/APBTL/o9nwl/4TcX&#10;/wAiUf8ADt//AIKZf9Hs+Ev/AAm4v/kSgD9WqA2a/KX/AIdv/wDBTL/o9nwl/wCE3F/8iV4V+3vo&#10;v/BQX/gnZ8OfD3iXxZ+1xZ+IrPxJrkWgW8Ok6BaRyQTSRSSiRzLa4KAQsCBzyPegD9z6K/KU/wDB&#10;N/8A4KYn/m9nwl/4TcX/AMiUf8O3/wDgpl/0ez4S/wDCbi/+RKAP1aor8pf+Hb//AAUy/wCj2fCX&#10;/hNxf/IlH/Dt/wD4KZf9Hs+Ev/Cbi/8AkSgD9WqK/KX/AIdv/wDBTL/o9nwl/wCE3F/8iUf8O3/+&#10;CmX/AEez4S/8JuL/AORKAP1aor8pf+Hb/wDwUy/6PZ8Jf+E3F/8AIlH/AA7f/wCCmX/R7PhL/wAJ&#10;uL/5EoA/Vqivyl/4dv8A/BTL/o9nwl/4TcX/AMiUf8O3/wDgpl/0ez4S/wDCbi/+RKAP1aor8pf+&#10;Hb//AAUy/wCj2fCX/hNxf/IlH/Dt/wD4KZf9Hs+Ev/Cbi/8AkSgD9WqN1flL/wAO4P8Agpl/0ez4&#10;S/8ACbi/+RK8J/Z60X/goN+0n+078UvhRo/7XFjpuufCWeODU7+90C1a01BndkBgVbXcoBUn5vag&#10;D90KK/KX/h2//wAFMv8Ao9nwl/4TcX/yJR/w7f8A+CmX/R7PhL/wm4v/AJEoA/Vqivyl/wCHb/8A&#10;wUy/6PZ8Jf8AhNxf/IlH/Dt//gpl/wBHs+Ev/Cbi/wDkSgD9WqK/KX/h2/8A8FMv+j2fCX/hNxf/&#10;ACJR/wAO3/8Agpl/0ez4S/8ACbi/+RKAP1aor8pf+Hb/APwUy/6PZ8Jf+E3F/wDIlH/Dt/8A4KZf&#10;9Hs+Ev8Awm4v/kSgD9WqK/KX/h2//wAFMv8Ao9nwl/4TcX/yJR/w7f8A+CmX/R7PhL/wm4v/AJEo&#10;A/Vqivyl/wCHb/8AwUy/6PZ8Jf8AhNxf/IlH/Dt//gpl/wBHs+Ev/Cbi/wDkSgD9Wt1Ga/FP9s/4&#10;Mf8ABRH9hr9m7xB8UPE/7YWk67ovhtrZZ7LTPD1tHdTefcxWy7Wktdow0yk5/hBxziuw+D/7F3/B&#10;SL41/Cbwv4y039s/w3Y6d4u0i01q1t7nw5A00EVzAkyo5W0wWVXAJHGQcUAfr5RX5S/8O3/+CmX/&#10;AEez4S/8JuL/AORKP+Hb/wDwUy/6PZ8Jf+E3F/8AIlAH6tUV+Uv/AA7f/wCCmX/R7PhL/wAJuL/5&#10;Eo/4dv8A/BTL/o9nwl/4TcX/AMiUAfq1RX5S/wDDt/8A4KZf9Hs+Ev8Awm4v/kSj/h2//wAFMv8A&#10;o9nwl/4TcX/yJQB+rVFflL/w7f8A+CmX/R7PhL/wm4v/AJEo/wCHb/8AwUy/6PZ8Jf8AhNxf/IlA&#10;H6tUV+Uv/Dt//gpl/wBHs+Ev/Cbi/wDkSj/h2/8A8FMv+j2fCX/hNxf/ACJQB+rVFflL/wAO3/8A&#10;gpl/0ez4S/8ACbi/+RKP+Hb/APwUy/6PZ8Jf+E3F/wDIlAH6tbqK/DG30X/goJdft7z/ALOq/tcW&#10;Y8WW+hf2+dXOgWn9ntDhW8sL9l8zf82M9OK90/4dv/8ABTL/AKPZ8Jf+E3F/8iUAfq1RX5S/8O3/&#10;APgpl/0ez4S/8JuL/wCRKP8Ah2//AMFMv+j2fCX/AITcX/yJQB+rVFflL/w7f/4KZf8AR7PhL/wm&#10;4v8A5Eo/4dv/APBTL/o9nwl/4TcX/wAiUAfq1RX5S/8ADt//AIKZf9Hs+Ev/AAm4v/kSj/h2/wD8&#10;FMv+j2fCX/hNxf8AyJQB+rVFflL/AMO3/wDgpl/0ez4S/wDCbi/+RKP+Hb//AAUy/wCj2fCX/hNx&#10;f/IlAH6tUV+Uv/Dt/wD4KZf9Hs+Ev/Cbi/8AkSj/AIdv/wDBTL/o9nwl/wCE3F/8iUAfq1Sbq/Kb&#10;/h2//wAFMv8Ao9nwl/4TcX/yJWN8Rf2Gv+Ck3wy+H+veJL39tHwxdWfh/T7jUp4YPDcCyypBG0jK&#10;pNrgMQpAzxnGaAP1z3YFFfiT+xD8Lf8Agod+3x+zzpnxK8L/ALX2l6Do+rXFxbRWeqeH7WS5jaCV&#10;omLNHalcErkAdjzXrn/Dt/8A4KZf9Hs+Ev8Awm4v/kSgD9WqK/KX/h2//wAFMv8Ao9nwl/4TcX/y&#10;JR/w7f8A+CmX/R7PhL/wm4v/AJEoA/Vqivyl/wCHb/8AwUy/6PZ8Jf8AhNxf/IlH/Dt//gpl/wBH&#10;s+Ev/Cbi/wDkSgD9WqK/KX/h2/8A8FMv+j2fCX/hNxf/ACJR/wAO3/8Agpl/0ez4S/8ACbi/+RKA&#10;P1aor8pf+Hb/APwUy/6PZ8Jf+E3F/wDIlH/Dt/8A4KZf9Hs+Ev8Awm4v/kSgD9WqK/KX/h2//wAF&#10;Mv8Ao9nwl/4TcX/yJR/w7f8A+CmX/R7PhL/wm4v/AJEoA/VqjdzX5S/8O3/+CmX/AEez4S/8JuL/&#10;AORK8K/ai0P/AIKC/sm/Hj4Q/DvXf2uLLVtW+NGqPpOk3dhoFolvp0iy28RecPa7mUm6Q/JzhW9q&#10;AP3Por8pf+Hb/wDwUy/6PZ8Jf+E3F/8AIlH/AA7f/wCCmX/R7PhL/wAJuL/5EoA/Vqivyl/4dv8A&#10;/BTL/o9nwl/4TcX/AMiUf8O3/wDgpl/0ez4S/wDCbi/+RKAP1aor8pf+Hb//AAUy/wCj2fCX/hNx&#10;f/IlH/Dt/wD4KZf9Hs+Ev/Cbi/8AkSgD9WqK/KX/AIdv/wDBTL/o9nwl/wCE3F/8iUf8O3/+CmX/&#10;AEez4S/8JuL/AORKAP1aor8pf+Hb/wDwUy/6PZ8Jf+E3F/8AIlH/AA7f/wCCmX/R7PhL/wAJuL/5&#10;EoA/Vqivyl/4dv8A/BTL/o9nwl/4TcX/AMiUf8O3/wDgpl/0ez4S/wDCbi/+RKAP1apNwFflMP8A&#10;gm//AMFMQf8Ak9nwl/4TcX/yJXhP7Duif8FBv2/NN8aXXhb9riy0CPwNrkmgXg1XQLSRrmZBkyR+&#10;XanCH0bmgD90KK/KX/h2/wD8FMv+j2fCX/hNxf8AyJR/w7f/AOCmX/R7PhL/AMJuL/5EoA/Vqivy&#10;l/4dv/8ABTL/AKPZ8Jf+E3F/8iUf8O3/APgpl/0ez4S/8JuL/wCRKAP1aor8pf8Ah2//AMFMv+j2&#10;fCX/AITcX/yJR/w7f/4KZf8AR7PhL/wm4v8A5EoA/Vqivyl/4dv/APBTL/o9nwl/4TcX/wAiUf8A&#10;Dt//AIKZf9Hs+Ev/AAm4v/kSgD9WqK/KX/h2/wD8FMv+j2fCX/hNxf8AyJR/w7f/AOCmX/R7PhL/&#10;AMJuL/5EoA/Vqivyl/4dv/8ABTL/AKPZ8Jf+E3F/8iUf8O3/APgpl/0ez4S/8JuL/wCRKAP1aDZo&#10;3V+Hf7e3gz/goT/wTt+BP/CwvFn7Xmn+ItJ/tGDTPsmk+H7WO48yUOVbMtrt2jYc9zxXr2hf8E+P&#10;+ClniDRLHUIf21vCscN9BHcIreG4dyq6hgD/AKJ15xQB+s1FflL/AMO3/wDgpl/0ez4S/wDCbi/+&#10;RKP+Hb//AAUy/wCj2fCX/hNxf/IlAH6tUV+Uv/Dt/wD4KZf9Hs+Ev/Cbi/8AkSj/AIdv/wDBTL/o&#10;9nwl/wCE3F/8iUAfq1RX5S/8O3/+CmX/AEez4S/8JuL/AORKP+Hb/wDwUy/6PZ8Jf+E3F/8AIlAH&#10;6tUV+Uv/AA7f/wCCmX/R7PhL/wAJuL/5Eo/4dv8A/BTL/o9nwl/4TcX/AMiUAfq1RX5S/wDDt/8A&#10;4KZf9Hs+Ev8Awm4v/kSj/h2//wAFMv8Ao9nwl/4TcX/yJQB+rVFflL/w7f8A+CmX/R7PhL/wm4v/&#10;AJEo/wCHb/8AwUy/6PZ8Jf8AhNxf/IlAH6s7xjrS1+F/ww0L/goN8V/24fH/AMAbH9rmztPFHw60&#10;2LU7/VbjQLRrC8jkW2YLEotfMVh9qQHdwdre1e7f8O3/APgpl/0ez4S/8JuL/wCRKAP1aor8pf8A&#10;h2//AMFMv+j2fCX/AITcX/yJR/w7f/4KZf8AR7PhL/wm4v8A5EoA/Vqivyl/4dv/APBTL/o9nwl/&#10;4TcX/wAiUf8ADt//AIKZf9Hs+Ev/AAm4v/kSgD9WqK/KX/h2/wD8FMv+j2fCX/hNxf8AyJR/w7f/&#10;AOCmX/R7PhL/AMJuL/5EoA/Vqivyl/4dv/8ABTL/AKPZ8Jf+E3F/8iUf8O3/APgpl/0ez4S/8JuL&#10;/wCRKAP1aor8pf8Ah2//AMFMv+j2fCX/AITcX/yJR/w7f/4KZf8AR7PhL/wm4v8A5EoA/Vqk3DFf&#10;lN/w7f8A+CmX/R7PhL/wm4v/AJErz/8Aam/Zt/4KNfskfs++KPiRr37Y+h6tpHhO0+23VpYeHbdL&#10;mdd6phGe12g5YHnjANAH7NbqK/G/9nD9lb/go5+098CPCfxC0X9srQdM0nxhp0Wp2tre+HLd7i3j&#10;kGQrlbXaWHfHFdt/w7f/AOCmX/R7PhL/AMJuL/5EoA/Vqivyl/4dv/8ABTL/AKPZ8Jf+E3F/8iUf&#10;8O3/APgpl/0ez4S/8JuL/wCRKAP1aor8pf8Ah2//AMFMv+j2fCX/AITcX/yJR/w7f/4KZf8AR7Ph&#10;L/wm4v8A5EoA/Vqivyl/4dv/APBTL/o9nwl/4TcX/wAiUD/gm/8A8FMR/wA3s+Ev/Cbi/wDkSgD9&#10;Wt1FcX+z54S8WeCPgT4P0fx14gh8VeNNL0a1tdd1mGIRR6repEqz3CoAu0O4ZgMDGegrtKACiiig&#10;AooooAKKKKACiiigAooooAKKKKACiiigAooooAKKKKACiiigAooooAKKKKACiiigAooooAKKKKAC&#10;iiigAooooAKKKKACiiigAooooAKKKKACiiigAooooAKKKhur6Kxt5JppEhijUu7uwVVA6kk8Ci9g&#10;PEfjL+wd4V+N37XHw5+MWqX2rQ+IvhpHJDpkEEii2lD78+YMZP8ArD0Ne5ectfmH/wAFX/8Agtlb&#10;/Dy0l8C/BfXI7jxIsyjUfENsqTQWAVsmKEsGR3bG1mwVClsZPI/QT9mnxLfeNv2dfAesapcNd6lq&#10;3h3T727nZQrTSyW0buxAwBlmJwABz0qVK4PRndUUUVQBRRRQAUUUUAFFFFABRRRQAVHKPNiZf7wI&#10;pLq8js4WkkYJHGCzMTgKB1Jr8uPF/wDwUf8Aj/8At/fHjXvB/wCzTY2ekeGPD8hhn1+5jQtINzKs&#10;zPICiB9rFVCkkDJ70utgPtr9gf8AYQ8Kf8E8vgzfeB/B99qt9pd9q8usvJqEivIs0kUMTDKgDbth&#10;X8zXuO8Y+tfk/wDFf4s/tyf8E+tFXxr4y1jR/iF4RtpFGoL5MMi2yk4y/lIjxg5Hz8gE8iv0J/Yx&#10;/aq0X9s39nzQ/HuixvbR6krRXVq5y9lcxkrJE30PIPdWB7091cNnY9YooooAKKKKACiiigAooooA&#10;KKKKAGiQGvDf27P2DvCn7fvgDQfDfi2+1Wys/Dutxa7btYOEkaZIpY1DbgflxK35Cpv2+P2zNH/Y&#10;Z/Z31DxrqUP26681LLS7APtN9dyBiiZ7KArMx7Kp718L/DvWf29/2xvCkPj7QfEmjeBdC1ZPtGl6&#10;c0MEX2iI8owWSN32kYwxIyDnA4pJ3uB+qgkU06vzx/YP/wCCmPxLsv2rR8Afj9o9rp/jKQMmnanb&#10;xiJbpxGZVVgPlZXVSUdcAkbSM1+hw6U+lwCiiigAooooAKKKKACiiigAooooADyK8L/Z/wD2D/Cf&#10;7O37S3xO+KGj32rXGu/FSdJ9VhuHVoIWV2YeWAMjlj1Jr3JpMCvy3/4K5f8ABZzX/g38UI/APwg1&#10;K2t77QZT/b2reSlwizEEC1jDArleSx9QAOhqebWwH6k7qWsP4a6tP4g+Hmg3103mXN5p1vcStjG5&#10;2jVicfUmtyqBaoKKKKACiiigAooooAKKKKACijNVdW1OHSNNuLu4kWOC1jaWVj0RVGST9ACam9gP&#10;N/2xf2VtB/bW/Z2174a+Jbq+tdF8QNbNcy2ThZlMFzFcLtJBHLxKD7E113wj+G1n8G/hT4Z8I6dJ&#10;NNp/hXSbTR7V5jmR4reFIkLHpkqgzX5Rfs1ftTftqft4yeKte+GPiLQY/D+k6q9sqX0dvB5W870j&#10;UshLbYyuT7ivVbb4e/8ABRhLmMy+JvBZjDAuBPa/d7/8s6pXA/SzNFQ2fmfZY/N/1m0bvr3qagAo&#10;oooAKKKKACiiigAooooAM0hbBoByK+RP+Con/BS0fsP6Lo3h3wzpqeIviR4tONK09gWWFC2wSuq/&#10;M2W+VVHLENyAKm9gPSLX9g7wrbft2TftAC91b/hLptEGhG2Lr9j8naF3bcZ3fKO9e5CTNflvN4G/&#10;4KI614YbxcPFWk2UrR/ah4dSO0D7cA7NrRkhuT8u/ORjNe7/APBJz/gpjqX7aNt4h8H+N9Ni0f4j&#10;eDcG9ijQxpeRBzG7hDko6SAKy9iwPciqXYH36H2nRRRQAUUUUAFFFFABRRRQAUUUUAN8wVi/EXwR&#10;b/EnwDrfh67kkis9e0+fTrhozh1jmjaNip9QGJHvWR8f7XxZffBXxTD4Fmt4PGU2mTrostxtESXZ&#10;Q+UW3AjaGx1Br4C/4V3/AMFHP+ho8E/9/wC1/wDjdAH2t+xV+yB4e/Ya+AGm/DnwtdaheaNpdxcX&#10;EUt64aYtNK0rZIAHDMcV6wHzX46ftcftO/ttfsSeGNP1Tx5468I2q6tObeztbQ21xdXBAyxWMRg7&#10;V4yeg3D1r9Df+Ca/iL4qeLv2VdI1n4wSb/FmrzSXaIYVhkitHC+SrooAVsZYjqNwB5oWuoS03PoC&#10;iiigAooooAKKKKACiiigAooooAaJAa8N/aZ/YO8K/tTfHb4T+PtevtWg1b4P6m+q6PHauqxTSNLb&#10;yESggkjNug4xwTWF/wAFNP29bT9gL4Bp4hSzTU/EGs3H9n6NZO22N5dpZpHxzsQDJx1JUd6+PvA+&#10;lf8ABQb4/wDhG38cWPizR/CtnqcS3lno8kNtCZY2+ZfkeN2UMCBgtnB9anm6jsfqh5g3Yp1fAf8A&#10;wTR/4KdeNfin8d9X+CXxo0eHR/iNo6Sm3nji8oXhiAZ43TkB9nzhl4ZQenFffmarzFfWwUUUUAFF&#10;FFABRRRQAUUUUABbFAOaMZpN2KAGM25cLxXh/wCxN+wf4T/YU0vxja+Fr7Vr1PGmtvrt6b6RXKTu&#10;MEJtAwv1r4t/aA/4KjfGT9rH9pfUvhR+zLp1v5OjySwXWvyRLJ5mxtjShnykcQbIBIYt1Aqv45+L&#10;H7cH/BP/AEVfGnji80X4meDrNg+qxrHEZLOPIDEmJEKAY+9hgM88ciY6q4eSP1OzRXmv7J/7Tvh/&#10;9rr4F6L468OO/wBg1aMiSGT/AFlpMp2yROP7ysMe4wehr0qqEncKKKKBhRRRQAUUUUAFFFFACFsU&#10;gkBNY/jn4g6L8MvDF5rXiDVLHR9JsYzJcXV1KIo4wPc9/Ycmvy6+Jf8AwWk1z49/8FB/hj4N+Fuq&#10;XGk/D1/E1lp2oTmBDJ4hWW5jSTO9SUj25C7cMdxOemBatIOlz75/bo/Yi8Mft+fBAeA/F15qdlpI&#10;1GDUvMsHCTeZEHCjLAjb85r1nQtKj0HRLOwhZmis4EgQnqVUBR+gq6OlfA3/AAUm/wCCmnjL4e/H&#10;PSvgf8E9Li1v4lauqfa55IhMun+YpZEVOhfZ87FvlVcdeaV+gH3vvAH+NBkAr8q/iNf/ALfn7J/h&#10;NvH2seItH8aaPpiG61LS44becWsQ+ZyVjjRyqjIJVjgDPNfcP/BPv9tXSf27P2erPxhp8P2HUYZm&#10;sdWsN+42N0oDFQe6lWVlJ6g46g01roTzHutFFFBQUUUUAFFFFABRRQTgUANMoUUb6+cf2+P+Ck3g&#10;T9hnwTdSalfW+qeLZoz/AGdoVvIGnmcjhpMf6uPplj26ZryP/ghv+134+/bF+HfxG1rx5rbatcWe&#10;vJHZRiCOKOxieMv5SBVBKgnjdk8dTQtdgeh718Nf2DvCvwv/AG1/Hnx0sLzVpPFXxA06LTb+3kkU&#10;2scca2ygouMg4tU5J7mvcBICuadnivmb/goF/wAFM/A37DHgm6F1eW+seNJomGnaHBIGmdyDtaXH&#10;+rj6Ek8kdBUylYNz6XDg04nFfDv/AAQ2/av8d/tefBTx1r3jzXH1i9tPEpt7QeRHClpCYI5PKQIo&#10;+UMxxuyfc19xVQkFFFFAwooooAKKKKACiiqur65Z+H9NnvL66t7OztUMk088gjjiUdSzHAA9zQBY&#10;80f/AK64L9p79n3R/wBqv4C+Jvh5r815b6P4otRaXUlqwWZFDq+VJBGcqOtfmt/wU6/4Lj3ieMLH&#10;wb8DNea1WwuwdU8RQwxyLcH7vkQCRWUqM5L45IwO5r9XtKkafS7eRuWeJST74FG6uD0djlP2ePgl&#10;pf7NvwP8LeA9FmurjSfCenRabayXLBpnjjGAWIwM12m6vhb/AIKdf8FPfEn7PXxQ0P4R/CbRofEH&#10;xO8RrG/7yMypYrKSIlEYI3SMATgkBVwx4NeT3nwq/wCCiWlaF/wki+OdFurhE+0HQ0FmTjafkH7o&#10;ZPTjdnJ60R116A9D9QDIBTq+Jf8AglP/AMFPtS/bI1HXvAfjzSo9B+JXhRGkuYoozFHeRo4jkOxs&#10;lHRyAy5P3gfUV9tZ5oAKKKKACiiigAooooAKKKKACiiigAooooAKKKKACiiigAooooAKKKKACiii&#10;gAooooAKKKKACiiigAooooAKKKKACiiigAooooAKKKKACiiigAooooAKKKKACiiigAooooAKKKKA&#10;CiiigArxz9uD9lWb9sn4HyeBl8Tah4Ttby9gnvLyyj3zSQxks0QG4D5uBk5A64OMV7HRijcD8j/+&#10;CyH7Cfw3/Yl/4J8+G9N8D6L5F3deL7Vb3VbpvOv7/Fnd/wCskwOM8hVAQHOF5r9KP2Phn9k74Y/9&#10;inpX/pHFXx1/wcmD/jCbwv8A9jlbf+kd3X2L+x9/yaf8Mf8AsU9K/wDSOKpi9GvNfkEt16HpFFFF&#10;UAUUUUAFFFFABRRRQAUUUUAU9c0O38SaLd6fdo0lpfQvbzKGKl0dSrDIIIyCeQc15z+zF+xt8O/2&#10;PNG1jT/h7oP9hWmuXYvbyP7VLcb5AoRcGRmIAUcAHHJPU16gXxXyP/wUQ/4Kp6D+x5JD4R8O2beM&#10;vilrG2Ox0O0zKbZpDiNpgmWy3G2Nfmbg8AgmeoEn/BY39qbwz+z7+xd4u0XUpre61/x1plxomk6a&#10;SGlneZPKaXb/AHYlcuSeMhR1Iql/wQ9/Z61v9nr9hHSbbxBDNZ6l4n1CfX/ssow9tFMsSRqR2JSJ&#10;XI9X9a81/Y1/4Jg+Kvi98U4fjZ+0xeNr/jCZkuNM8OykNbaUoIZBIo+XK9o1+Vccknp+hUcCxKFX&#10;oMD8qqPurXcW/oPooooGFFFFABRRRQAUUUUAFFFFAHD/ABt/Zw8D/tHeH4NL8c+GdJ8T2NrIZoIr&#10;6ASCByMFkPVWxxkYOOK8m/bH/wCCg3w7/wCCdmmeHNI17TNcm/tGzl/syx0ezWUJFb+WgQ5ZQg+Z&#10;QM8YB9K9T+Of7UPgD9miwsrrx54q0jwvBqTOlo17LtNyV27ggGS23eucDgHPSt/WfA/h3x5JDeal&#10;pGj6wwQCCW5tY58IcMApYHg5B461PoB+Vf7GutTf8FVP+Cplt8bL2TR/C+g+BY4l0/RDfpLqd35K&#10;P5W5BzjzJGd22hQMIM9R+uKHivx4/wCC1fwo0T9hn9qT4VfEz4Xw2/hfxDq9xPNdWdjiKKR7d4SJ&#10;Ng4CyLKyMBwwXp1r9fdKu5LzTreV0MbSxK5XupIyRVR1jp6C+18rlyiiigYUUUUAFFFFABRRRQAU&#10;hbFLXO/FrxZdeBPhZ4k1yxtTfXujaXc31vbAEm4eKJnVBjn5ioHHPND0QHyz/wAFT/28tT+BWh6Z&#10;8MPhtG2q/GD4hMLLS7e3w8mlxSHabkjs3XZnABy3RMH4S/4KjfsMab+w7+wH8NdKaSPU/GGveJXv&#10;vEmrH5nvbo2smUDHkxoSQuevLHljXP8A7J37Y3jj4LftGeLPi144+Cvjj4gfEDxI5FtfSWlxBHpU&#10;LcFIk8lscAKCOiLgdTVb/gq//wAFGPEP7aXww8L6PrPwr8QeAYdH1VryK5v/ADdt0xiZPLXdGvPO&#10;eM8CplsvVf8ADDjq/vP24+Df/JJvC/8A2CLX/wBEpXTA5FfHn/BML9v7Xf2sXuPDOqfDXXPBVv4Y&#10;0S2eG/vvM8u/+7HhN0ajoN3BNfYYORVS0ZnT+EKKKKCwooooAKKKKACiiigBB82DXhn/AAUs+KX/&#10;AApr9g/4pa6snk3CaDPZ275wVmuR9njI9w8oNe6AYFefftH/ABB+Hnw++GtxcfFC+0Gx8K3UiwS/&#10;2vta2mfBkVNrAhm+QkAAnK8c1MlpYcdz8lv+CY/7anxQ+Af7J3/CJ/Bv4Jax491a41W51bV9Wmil&#10;ayjlby41jRIgGciKKPJLrgnoeTX0d8Cv+C6Wq6B8XbPwP+0B8OLj4aahfSiKPUo/NS2hZjhfNilB&#10;ZUzj51dgM5IA5r7q+Bv/AAhsvwr0W68AxaXH4QvrZbnTTp0XlW8kTjcGUYHXPfnPXmviH/g458G6&#10;BqX7G+i67eQ2y+INN8R29tp07ACZlkjmMsQPXaQu4j/ZBqpz1XqhRjpY/Qq1vI7yFJImWSKRQyOp&#10;yrA9wfSpq8U/4J0apqet/sJ/CW71hpW1CbwvYmRpPvuvlKEY98lNp9817XnNEtHYUXdXCiiigYUU&#10;UUAFFFFABRRRQAjdK/Hj4qfHXwjp/wDwXY8Z+NPiRfRw+F/hTp5azikUykyw20UUUcafxSG4uGdQ&#10;P4ue2a/Yhulfi74o+AuieMP+DiK98PeNLeOfRdV1c6tFBcD91fE6cLmFD2ZTIoGO5UrUx1kvmEvg&#10;Z7lr3/BwPrELtqWl/s/+L7zwYrcarc37W8hTP3vLW3dPTjzMc9a+hf8Agnf8TfgF+1Fea/8AE74Y&#10;+GtL0fxtqUjf8JC01qkerQvM29hIQTlHZN2VO1iueoOPpoaBYnRDpv2S3/s8x+Sbfyx5Xl4xt24x&#10;tx2xjFflR+xx4dtfgL/wcA+PfB/gtRa+F762uxd2sH+pt1a2iuimBwAlwdo9ASKqOsreW5Lvbm9D&#10;9aKKKKCgooooAKKKKACiiigAooooAZtGcev61m+MfGGn+AvCepa5q1xHZ6ZpFtJeXc8hwsEUal3Y&#10;+wUE1q55r4H/AODhD9oyb4S/sbWvhLTrhodS+ImoiwkCH5zZwgST478t5KH1Dkd6mT6Icdzw79ij&#10;wfqX/BXz/goJr3xs8ZW0zfDf4e3KweH9MnGYXkU7raIjodo/fSeruoPynA/WdYtiqox8vtXg/wDw&#10;Tb/Zmh/ZT/Y38F+Ffs6wan9jF/qpxhmvJwJJd3qVJEY9oxXvXUVTil7qIjrqFFFFBQUUUUAFFFFA&#10;BRRRQAUUUUAfEP8AwXL/AGPrj9p/9mfT9U0zVtL0vVvAd3JqES6jcrb293FIm2SPzGwqv8qFSTjg&#10;jvXinwX/AODjXwvonwls7Pxl4F8SyeJ9JtUtZ5NGME2n3bouPMDs6mMNgHADAZ4J4ql/wXN8Rah8&#10;XP22Pgj8F73VLjS/BviF7Oe+KPtWWS6vmtyzdiY0jyuehcmv0E+HX7Hnwv8Ahf4EtfDuj+B/DUel&#10;28Qh2S2EUzSgDBLsyksT3J5yamPwt+YS3Xofn1/wS68Ga1+3f/wUF8QftQa1NoejWNp5kNholper&#10;cXW8232SMSKPmVUhyWZgpdyCBjOP1V3Y/KvyG/aj8Bad/wAE4v8AgsH8Krz4YbtH0vx9JZrqmi28&#10;h8kpPdm2lUJ/dYHco5wynFfryOT9Ke8VYn7TuOoooplBRRRQAUUUUAFFFFABWT41sbvUfCOqW9i/&#10;l3s1pNHbv/ckKEKf++iK1qbtxUyV0B+T3/Btr4r0HwlrHxU8Kas0OneOJru1k8i5wlxNDEJUdBnk&#10;lJGO4di4r9C/21/iH4b+Gf7K/jzUvFVxaw6P/YV5DLFMw/0ovC6LCoP3mcsFAHOSK+Sf2o/+CUfw&#10;5/bJ+M+reNvhD8TNN8K+PLKRZNX/ALFvY7uOO4fcRJKkUgeGR9p5yN3zcZzWP/w6qm+DvhTVfiN8&#10;fvixrXxM0vwFYzavBpU7vFp7PCjOvmK7tvJIAC8ZJA5zSk04a6aBHR/My/8Ag2Y8X3V/8D/iXoUk&#10;jNa6XrdreQqTwjTwMr4/78LX6chua/NL/g2o8FXGn/AL4jeJZYWjh17xBFaw8Y3fZ4AzEe2bjGfU&#10;V+lmMMK0lv8A12Jhqh1FFFIoKKKKACiiigAoPIoooA+ZP24f+CbWk/t5fEPwle+KvFGuWHhfwzDM&#10;s+i6e3ljVJHZCrPISdgATBwhJB4Za+Gv28Pgb4U/Z3/4Ky/sw+F/Bui2Wg6JZjRilvbJtDN/a82X&#10;YnJZj3Zsknkmv1+7mvyt/wCCrf8Ayml/Zs/7g3/p3moj8UV5hL4W/I/VJj8tflF/wSegT4yf8FhP&#10;j9421T/SLzS5dSjsi4B8gSX4hTHusMewH0Jr9XW5r8pf+CR234Tf8Fdf2hvB2oEW91eSalNaiT5f&#10;OWPUQ64B65ilDj2BPTNTH4/kEvh+aP1TvrCHUrCa3uI1mgmjaOWN13LIrDBBHoQTX5Y/8EBJ3+G3&#10;7V/7QXw8t2b+y9Out8UZOdhtryeDI+quoP8Auiv1RuLqO1tpJJHSOONSzszbQoAzk+lflb/wQLQ/&#10;Eb9sH9obx9aqW0y+uSsUnaT7TezzjH/AYwfxFEb833/8AJfB80fqxRRRVAFFFFABRRRQAU2ZDJGy&#10;jjcMZ9KdRQB8P/CT/gjb8PfgND4k8beKr2++JPjiS3u7tNQ1cfuLNyruDFDlvmBPDuzEY4xXlH/B&#10;ssv/ABYr4mf9h+3/APSev0X+KA/4tz4g/wCwbcf+imr86f8Ag2W/5IT8TP8AsP2//pPUx3a8l+YS&#10;2Xr+h+mVxCZoHUNtLKQCO2a+F/hv/wAEbfh7+zb4C8X+MfEV5ffEjx5/ZN7cLq2rj91ayeS53Qw5&#10;YK2f4nZ2HYjJr7srk/jzx8EPGP8A2A73/wBEPSlorlR3sfAf/Bs8cfswfED/ALGkf+kkNfpMHya/&#10;Nj/g2f8A+TYfiB/2NI/9JIa/SZPvVf8AX4GcevqPooooKCiiigAooooADyK8D/b2/Yej/bt8D+H/&#10;AAxfeLNW8MaJp+qC/wBRXThmbUYxG6eTknavLbtxVxx93vXvlG2gD8a/+C4P7JHgL9j74SfBbw/4&#10;F0G30m1k1PUGuZgTJcXzhbXDzSH5nbnvwOgAGAP2I0Mf8SWz/wCuCf8AoIr8wf8Ag5h/5AXwX/7C&#10;Wo/+g2lfp/of/IFs/wDrin/oIoXw/Ml6S+R5dc/sPfDW6/aeh+MT+H2b4hQAqNSN5MQc24twTEX8&#10;vIiAUHbx16813/xE+Iei/CnwbqXiDxDqNvpOj6TC1xdXVw4SOFFBJJJ/pXJftS/tXeDf2PfhbdeL&#10;fGupJY2MJMdvAnzXF/NglYYU6s5wfYDJJABNfnn4d8CfGD/guL4yt9c8V/bvh18ALO5Ellp8bFZ9&#10;bCngrnHme8hGwEnaCQcTq9EVs7jf+CQ2gX37UX/BSv4uftAWOm3Gl+CpnvLaxLR7PtUtxImxfQsI&#10;oy746M69c1+rAGDXL/B/4N+G/gL8PNN8K+E9Mt9H0PSY/Lt7aEYA9WJ6sxPJJ5JNdRVdLB5hRRRQ&#10;AUUUUAFFFFABRRRQAUUUUAFFFFABRRRQAUUUUAFFFFABRRRQAUUUUAFFFFABRRRQAUUUUAFFFFAB&#10;RRRQAUUUUAFFFFABRRRQAUUUUAFFFFABRRRQAUUUUAFFFFABRRRQAUUUUAFFFFAHxZ/wXJ/Zs8a/&#10;tS/sq6DoPgXQ59f1az8TwX0tvCyqyQrbXKljuI6F1H/AhX0z+zR4avvBX7OvgLR9Tt2tdS0nw7p9&#10;ndwt96KaO1jR1/BgR+FdyFApcULQAooooAKKKKACiiigAooooAKKKKAOS+OWueIPDfwc8Tah4U01&#10;tX8TWmmzyaVZZA+03QQ+UhJ7Ftufavxu/Z0/Zj/a9/Z0+OOtfEi3+Etp4o8aa00jvqevot1LbvIS&#10;ZHjxKu1mzgnkgcDAJB/b3aKXFK2twPzPH7Uv/BQQf80h8K/+AZ/+SK+vv2CPiD8YPiH8Hb6++Nnh&#10;2w8M+Ko9WlhgtbSLy0ezEUJR8b35LtKOv8PSvcqTaKdwFooooAKKKKACiiigAooooAKKKKAPnT/g&#10;pR+wZp/7ffwC/wCEbkuk03xBpU/27RdQdSywTbSpRwOdjrwccjAPOMH43+G/xd/bq/ZC8H2vgWT4&#10;b2fxAsdEjFpp2p485hEgwimRXG9QuMZAOBgk1+qQQD+dGwelGwH5ifs+f8E1/jF+2D+1Jpnxg/aX&#10;uLW1t9BkSTTvDsJHPltvji2KSI4g/wAzAks54JINfp0se0D2pdopaNlYPMKKKKACiiigAooooAKK&#10;KKACk20tFADTGD7/AFr4R/4Lt/sq+PP2rfgv4L0vwD4fufEF9pmtvdXUcLqvlxmBlDfMR/Ea+8KM&#10;Umrgc/8AC/TJtG+HHh+zuYzHcWunW8MqHqjrEqkfgRit5Tz7UoUClp+YkrKwUUUUDCiiigAooooA&#10;KKKKACvK/wBsn9lnRf2yf2ete8Ba1I1vDq0Ye2u1Xc9lcRkNFKB7MBkdwWHevVKQLii1wPyb+DGj&#10;/tq/8E2dCm8CaD4NsfiV4Ps5n/s2RP3y24ZicIwZWVCcnYwOC3bpV+z/AGH/ANor/gqF8ZdC1z9o&#10;FIfBfgHw/KJ49Ctm8uSYEgsqRhmIdgApkcnAzgDof1V2jNG0GjrdhboVNC0K08M6JZ6bYwR2tjYQ&#10;JbW8MYwsUaKFVQPQAAD6VcAwKKKACiiigAooooAKKKKACiiigA618Q/8FU/+CZWsftT6/oPxK+G+&#10;px6D8UPCIQW8hk8lb9I3MkXz/wAMiMSVY8EEg9BX29SFAaAPy8H7VH7fUPh9vCrfCfT5NY2/Zv7e&#10;+yrtzj/W48zZu75xjP8AD2r23/glL/wTX1v9lTUfEfxH+JGpx658UfG277ZKH80WUbyebKC/8ckk&#10;gVmI4GxQO9fa2wGjYKPPqAtFFFABRRRQAUUUUAFFFFABRRRQAYwK/Ov/AIKwfse/Eb9q79tz4Kto&#10;/hy61TwD4eltW1a8V08q182+U3OQTniGJCcDkYr9FAc0hUAUdbgNjhEce2ngYFFFABRRRQAUUUUA&#10;FFFFABRRRQAUUUUAfIX/AAVb/wCCa3/DeHgXStS8P30Wj+PvCJd9LupDtjuY2YM0DsOV+ZQysOhz&#10;68fOnhf9pj9vb4P6HH4X1D4WWfjC8s4xbw6w8IkMmAVDOySKHPGS2FyK/UfaKNoqUrB1ufm5+xH/&#10;AME0/il8Sv2rrf49ftFX8M3iTTnS40nSEYN9nkQfuiwX5Y0iySqDJ3YYknJP6SAYNIUBparpYOtw&#10;ooooAKKKKACiiigAooooAKKKKAPy3+Kn7EXx6/4J8/tXeJ/iX+z3Y2nibwv4yle4v9BcBjHvdpDE&#10;0ZKkqrFyjqcqG2nPOcX4peAv2zP+Cnlva+C/Fnhux+FvgWSeNtTLDyhchSGG/wCZnkCsAVQYBIyc&#10;4GP1i20mwZpJK1mHW6PPP2XP2ctA/ZQ+BWgeA/DsbDTdDgKGV/8AWXUrMWkmb/adyzH0zjoBXomO&#10;aNtFMNtEFFFFABRRRQAUUUUAFFFFACY5r89v+Chv7InxD+MP/BUn4G+O/Dvh261Lwr4VOljVL+Nl&#10;CWvlalLM+QTn5Y2DcDvX6FUm0Udbh0sKRX55/wDBSn/gm78QNT/aK0v4+fAi8jsfH9gqnUbLeIze&#10;MieWJUz8rbo/keNuGAHvX6GU0IAelHmgPyl+JXxV/bt/aw8FSfD1vhza+B7fWIjZ6nq8a/ZzLC2F&#10;cCRpG8tWGclQWIPBFfbn/BOP9h/Tf2DP2ebbwpBPHqGs307X+tX6LtW6uWVVwo67FVVVQfQnqTX0&#10;BtpAgFAC0UUUAFFFFABRRRQAUUUUAY3j+wl1bwNrVvbxtJNcWM8caDqzGNgB+Jr4k/4IQfsqePv2&#10;U/hJ4707x54fufD95qusw3FrHMyt5sYh2lhtJ4zxX3ptzRto8wCua+L+lXHiL4UeJ7Czjaa6vdKu&#10;reGMdXd4mVQPqSBXS0hUGlJXVgPhj/ghL+y546/ZV+AnjLSPHmgXHh/UNS8QC7t4pmVjLF9miTd8&#10;pPGVI/CvucLil280UwCiiigAooooAKKKKACiiigD8/f+C7f7JXxB/ap0n4Xx+A/Dt14gfQb69mvh&#10;C6r5CyC32E7iOuxvyr740uJrfSLZGGGjiUEehAqyQKXFHkHW5+P/APwUu/Zf/aS/ai/bbuPEtt8O&#10;bjxJ4L8I3a2vh+wu5FaxubeMqWZ0DqSJnBZuQSu1c4Ar0jS/2kv2/NE0yCzs/gz4PtbS1RYoYYrD&#10;ZHEi8BVUXGAABjA4xX6b4AFKDmiOisHW58X/ALD3x2/ay8ffHWDTvjF8P9C8OeDWsp3e8tbYpIJ1&#10;A8tc+c/B57dq+0KTaBS0XuAUUUUAFFFFABRRRQAUUUUAFFFFABRRRQAUUUUAFFFFABRRRQAUUUUA&#10;FFFFABRRRQAUUUUAFFFFABRRRQAUUUUAFFFFABRRRQAUUUUAFFFFABRRRQAUUUUAFFFFABRRRQAU&#10;UUUAFFFFABRRRQAUUUUAFFFFABRRRQAUUUUAFFFFABRRRQAUUUUAFFFFABRRRQAUUUUAFFFFABRR&#10;RQA0Elq+S/2iv+C5/wCyt+yf8ZNa+H/xB+Lmn+HPF/h1449R06TR9Rna2MkaSoN8Vu6NlHQ/Kxxn&#10;HUED626V/OP47/Z78F/tT/8AB4l4s8D/ABC8PWPijwnrE7teaZd7vJuDH4ZSVM7SDxIisMHqtELy&#10;ko+T/ArSzZ+pw/4OW/2If+i76X/4T+sf/Ile4fss/wDBT/4Aftraj9g+GHxW8J+KtUZDKunxXBt7&#10;9kABLC3mCSlRkZITjvXmX/EPz+xr/wBEB8Gf993P/wAdr8oP+Dk3/gkv8O/+CX3hH4e/tBfs+R3n&#10;w11a38UQ6bNZWF9MyRXBjmuIbq3LszxspgKsoO0hlwBg5LrqTZvY/eX9pj9qLwL+x58G9U+IXxI8&#10;QR+GfB2itCt7qUltNcLAZZUhjykKO5zI6jhTjOTgZNXfgB+0B4S/ai+EWh+PPAmtR+IPCfiOE3On&#10;agkEkK3MYdkLbJFV1+ZWGGUHjpX5jf8ABaH49X/7Un/Brc3xE1WFIdU8aeHvCer3qqu1Vnmv7B5N&#10;o9N5Yj2Ir6Y/4N4G2f8ABF/4CN/1AZT/AOTlxR0d+jS/Am+zXU+1aK+Q/wBsD/gud+zL+w/4qutB&#10;8cfEiy/4SKxO260rS4Wv7u2b0dY8hW9icjnIriP2fv8Ag5P/AGRf2jfGVtoOlfEiTRdQvJRDbjXr&#10;CTTo5XOMAO/y857kCiOuxR950Vh+N/H+l/Dv4f6t4m1S58nRtD0+bU7u4UbwlvFG0juAOuEUnjrX&#10;y0P+C7f7L8X7OMPxUn+Jun23hO71CfTLVpYnW6vZ4VRpEigxvYKJEycY560AfYNJuxXwp+zl/wAH&#10;IH7Jf7TXxAtfDOi/ESTSdVvpRBajXbCTT4riRjgKrv8ALkn1IFfQf7cf7cHw8/YL+CieM/iVrj6D&#10;oF9eppNvdJC0xa5lilkRcLyMrE5z2xUydlcFq7Hp+jfEDRfEXibVtF0/V9NvdW0Hyv7SsoLlJJ7D&#10;zQzReagJZN4ViNwGQCRW0Olfze/8Gr3/AAVJ+Fv7IzfFrSPiz4wvLTxV8UPEmlHTGnjluptSlP2i&#10;N2eTk5Mky5LHJ3E+tf0gI+QKqUWrB1FJx3rnviT8VfDfwb8HXniLxbr2j+GdB09d9zqOp3cdrawD&#10;/akchRnoBnJPFamvaxb+HdFur+8mjt7OxheeeVztWKNQWZifQAE/hX86PgjQPHf/AAdYf8FL/Fba&#10;x4i1nw5+zf8AC24BtrK1cqFgLskIRD8hu7gI7tIwPloCBnABlXcuVBpa7P1C8f8A/BzX+xl8P9eb&#10;T3+LUerSxkrJJpmj3lxCrA9BJ5YVs+qFh717V+yV/wAFbP2df249SXT/AIZfFbw34g1lk3jSpHey&#10;1BuMsFgnVHfb3KBgMdcVxPwk/wCCB37Ifwh8Kw6TZ/AzwXqixoqvda1bnU7qZhn5meYtgkkk7do9&#10;AAAB8P8A/BaP/g2y8A6H8DdU+LX7Megan4F+JfgfZqqaRol1MY9UWMhmNupYvFcIBvTyyAdmNoJz&#10;VXXUN9j9pQcilr5n/wCCR3xZ+Knxg/YE8C6t8avDmqeGviVb27WOrxX8QimvjExSO7KjgebHtcjj&#10;5i3Are/bL/4KXfBX9gPSbe4+KfjrS/Dc94pe1sWJlvbpeRlIVyxXI+8cA0StF2COqPeqK+BvgZ/w&#10;ctfsh/HzxtDoOn/EafRL26dYoX13TZdPhlduABI3yjn1IFfd+nanDq+nw3VtPHcW86CSOWNgySKQ&#10;CGUjggjuOoNGtrsOti1RXyj4X/4LWfs2+KPDXxF1f/hZGn6fpvwtvo9N8Qz36Nbi2uZGnVIkDDMj&#10;Frabhc/cPavI/AX/AAdCfsc+P/Hq6BH8RNQ02VpTCt3qOkTW1mx3bR+9Ixg9ie1AH6FUVn+HPElj&#10;4x0Cy1TSry31DTdShS5tbq3lEkVxE4BV1ZeCpByCOoNeB/tq/wDBVr4Ef8E/Ejh+KHj7S9F1SePz&#10;YdKizcahKuM7hCmWAPbOM9qHo7BufRedvWlzxXwf+z1/wck/si/tJeM4NB0v4kNouoXUght/7esJ&#10;NOimc9AHf5fzIFfVv7Rv7TPg/wDZX+A2sfEjxnqo07wfoMMdxe30aGYJHLIkaMAuSwLSJyPWh6K4&#10;bux1A+IOif8ACbjw1/bGnHxCbJtR/sz7Sn2v7MHWMz+Vnd5Yd1XfjGSBnNbfSv5pf+CUX/BWr4Sf&#10;AD/gth+0/wDGD4h+Nr6HwX4+fVYfD2ozxTXL3EEmrRzWyAcsqi3QBV6KFA4wK/cTVf8AgrJ8EdE/&#10;aT8G/CW+8VSWfjb4gWVnqGgWk1nIkeoQ3cZkt2WQjb84BUD+8NvWjWy81/SCWjfkfSw6UHpSBsrX&#10;hGj/APBSL4S+Iv207/8AZ+0/xG998UNLgNzeaZBbO6WqCBZyXlA2rhHTqeCwHU4oA94oLYr5n0r/&#10;AIK7/AHUfib8TvCc3j2z07VPg7FNL4ra+ja3h01Y5hA2Xbhj5jBQFySSMV4j4Q/4OfP2OfGfxAHh&#10;2P4jXljI0hiW/vdJmgsCcgA+aRjBzwcdAaFqB+g1FZfhTxfpvjvw3Zaxot/aappOpQrcWt5ayiWG&#10;4jYZVkZeCCO4ryX9sT/goh8Hv2CvDsOpfFTxxpPhdbsE2trK/mXd2B1McS5Zh74xx1obtuG57cDm&#10;gnFfn98HP+Dm39j/AOM/jSDQ7T4i3ei3VzIsUU2s6XNY27sxwB5jDAye5wORX3nomu2vibSbe+sL&#10;qC8sryNZobiCQSRzIwBVlYcFSCCCOCDRra4dbF6ivk/9tb/gth+zj+wD4nk0H4ifEC1t/EcAVptH&#10;06Br69gDYwXRPu8c4JB9q5X9lr/g4W/ZT/a68aWvh3w18SIdO1rUJfItLTXLV9Na6c4wqGT5STnj&#10;JGaI67AfbVFFFABRXgfj3/gpT8Ifhn+1/pvwL1vxTHp/xG1awbVLexmhZYhbJBNcPI0v3FCxW8zE&#10;k8bK+d/G3/Bzt+x74F+Jc3hif4jXd7PbzGGS+stKmnsFIJB/fAYIGOSPagD9BKK4v4EftA+Df2mv&#10;hpY+MPAPiTS/FXhvUgTb31hMJI2I6qe6sOMqcEelVP2iv2oPAH7Jfw6m8WfEbxXpHhHQLdthutQn&#10;EYkfsqD7zsfRQTRLTcFrsd+elA6V+dOkf8HTX7G+r+M10b/hYGr2zGTy/ts+iTpZjp8xkx933xX3&#10;h8KPi/4Z+OfgLT/FHg/XNN8SeHdVTzLW/sJxNDMvsR3HQg8g9aOlwOmor50+IX/BVP4IfCv9p7Vv&#10;hB4i8aW2jeNdD0l9cv4LqJo4LWzS2+1NK0p+UARc4zkngc155+yZ/wAF8f2af22f2gofhj4A8Y3+&#10;oeK7xplsoZ9Lmgiv/KR5H8qQjDAIjNk44FC12A+zqCcCjPFfE/8AwXn/AOCmdx/wTA/YO1bxbofk&#10;P448SXK6B4ZSUBlhu5EdmuGX+JYo0dsHgtsB4NTKVlccVdnsv7WH/BSf4GfsNwwn4rfE3wz4PuLh&#10;d8VlcTNPfSrnG5baEPMVyCN2zHB5r528D/8ABzf+xl448SJpY+LA0uSXhJ9Q0W9ggLZAwX8sheuc&#10;tgAAkkV8b/8ABF7/AIN6/C/7Ufwq039or9qhtY+JnjP4mqNctNL1O+m8qO3lAaKa5ZWEkkjrhgm4&#10;IqFQQeQPvz4s/wDBAn9kX4veB7jRLn4H+DdGSaMol7olt/Zt5bsRw6yxEEkEA/NuGeoIJFVZrR7i&#10;Uk9tj6q+HfxM0D4veDbHxF4W1rS/EWg6pH5tpqGnXKXNtcp0ykiEqwzkcHqCK3s1+Hf/AASb/Y9/&#10;aT/4JB/8Fa/Enwl0XRfFPjf9mfxHN5kmrOv+h2Cyx7re8AJwk6ECGUIPmAJwdqY/Y747/tDeCv2Y&#10;/h3eeLPH3ibSfCvh2xwJb7UJxFGCc4Ud2Y4+6uSfSh7Jh1sdsBigjNfnD4i/4Orf2NvD/iF9PPjr&#10;Xrwq4T7TaaDPLbnnqH44r68/ZA/bx+E/7eHgmXX/AIV+NNL8VWVoVS7S3crcWTt0WWNsMhODjIwc&#10;HB4oswPYqK8L+PX/AAUX+E/7Nf7Rvgn4U+MPEn9k+NPiCiPolo0DFLhWlaIFn+6o3qepGAK+efjh&#10;/wAHLn7IfwH8e3HhzUPiNPrF9ZzNBPLoumy39vE6nBBkX5Tg9xkdaAPvqivJf2R/24Phf+3T8PX8&#10;TfC3xhpfivTIHWK5Ns+JrNyMhJYz8yN9Rzg4JxW7+0L+0v4F/ZT+G134u+IfijSvCfh+ywsl5fzC&#10;NGY5wqjqzHH3VBND03Ba7HeZxXiHwo/4KM/Br45ftO+Kfgz4V8bW+rfEvwSs763oi2F1E9gIZEik&#10;zK8SxNh5EHyO2c5GQCR84/C7/g5i/ZB+LnxOt/Ctj8RrjT7y7mEEN3qemS2ljI5OABM3y854JwPp&#10;XxD/AMEd7uO//wCDqP8Aa0nt5I5oJrHW5I5EbcrqdSsCCCOCDkHPcGiN3O3Szf3Ezdo380frV8Yf&#10;+CkHwX+AP7TXhX4OeLvHFvo/xK8cLbNoeiNp93LJfi4meCHEkcTRJuljdfndcEZOAQT7kDkV8Q/t&#10;g+Of2QdG/wCClfwr0v4qaTpd1+0Jdx6d/wAIbdTW87zwo15OtrtdWCDFwJj8wPJOeK+xPHvj/Rvh&#10;f4P1DxB4i1Sx0XRNKhNxeX15MsMFtGOrMzcAUulyutjZzya8P8cf8FGfg18M/wBrPQfgXrnji3sf&#10;ir4njjm0vQTYXTyXSSCQowlWIwrkRP8Aecfd9xn5m1j/AIOgf2OdI+I6+Gz8R7yeRpPK/tGDSZ30&#10;9evzGbH3eOuPSvhn9rj4j6D8Xv8Ag7P/AGZfFHhfVrHXtA1nw/ptxY39lMJYLmMx6lhlYf8A6/Wn&#10;HVr+ugPZvsj98KK5/wCJfxP8P/BrwRqHiTxVrOneH9B0mIzXd/fTiGCBB3Zjxz0A6k4A5r4N+IH/&#10;AAdLfscfD7xFJpzePtW1ho8/6Rpeiz3NueSOHAHp+VHkB+iJbFUtd8RWPhbRrjUNSvLewsLONpri&#10;5uZVihgjXlnd2IVVAGSSQAK8M/Ys/wCCnPwR/wCCg1jdyfCvx1pviK809fMutPOYb22QnG54mw23&#10;OBkZAyM9a/LH/g8G/b+8Ea1+zzafATQvFF5D8RtE8X6dqevaRCskSNp76ddOu9hhZF3zWzbTkZ2n&#10;qtTJtadRx1P2/wDDfiWx8YeH7LVtLvbfUNM1OCO6tLq3kEkNxE6hkkRhwyspBBHBBBFaAr4j/wCC&#10;L/8AwUr+EH7X/wCz14L+H/gHxI+seKvh54I0iLXLU2rxi1ZLaK3YbmGG/eKRxXqX7an/AAVV+BX/&#10;AAT9ihT4oePdN0PUrpPNg0uPNxqEyf3hCmWA9CcZ7VUtHYmN2j6Kor4V/Zz/AODj/wDZJ/aa8c2/&#10;h3RviP8A2Pqd7IIbZddsZNOjnc8BQ7/Lkn1IFfclrdLdwJJGyvHIAysDkEEZyDQMmHSobi6WzheS&#10;aRY44xuZmOAg7kmpgcivyY/4O/v2nPGXwG/4J4+HfD/hW9vdKs/iN4jGj63eWzmNms0tpZWttw6C&#10;ZlXcB95I2XkMRUybS0KjG7sfR/x7/wCDh79kL9nfxLNo2sfGLR9T1S1lMU8OiW0+qJERnOZoUaI4&#10;IwQrkg9RXSfstf8ABcb9lv8AbG8T2eg+Cfi5oMviHUHEdvpWppLpl1cOSQEjFwiLK5xwsbM3tXgf&#10;/BLP/ggz+yb4b/Y+8BeIJvAfhf4p6v4m0O11G+8QawP7QS7kmjV3EUbExxorEqAF3ALhiTmuH/4L&#10;Ef8ABtj8Hfi7+zF4l8TfAz4e2ngr4s+Hrf8AtDSrfQC1vb6y0eCbVoM+WrMoOxkCnfjOR0p+7oyV&#10;72x+sgfPfrXzp4Z/4K2fs8+Lv2srj4G2PxN0uT4qWl/Ppcugy2d3C/2qFWaSETPEIWcBWwFc7sYG&#10;TXIf8ER7n432n/BPvwvon7QWi6tpHxE8LzT6RJLqUgkutStI9pt53YE7mKNsLE7iYyTyTX86P7cH&#10;7OXxC/aB/wCC037VN98MXvB4u+Gmu6t43t1s3ZLwrZ30G9oCvPmoJfMGOT5ZA5wCn8dulm/usC1i&#10;35pH9dSPuFed/tQ/tX+Af2MPg/fePviZ4ih8LeEdNmhgudQltprhYnmkEcYKQo7nLso4U4zzivln&#10;/gg3/wAFbNP/AOCpP7J9vcatcW1r8UPBkcdh4qsFwpmkwQl5Gv8AzzlC5IHCvuXsM8P/AMHYB2/8&#10;EV/iB/2GNF/9OENKd1+AR13PvD4EfH/wn+0z8INE8feBtYTX/CXiS3N1puoJBJCtzGGKlgkiq6/M&#10;pGGUHjpXyXd/8HKP7EtlcSQy/HbS45omKOp0DV/lIOD/AMuta/8Awb7/APKGP4A/9i63/pTNX43f&#10;8GrP7Bfwg/bk+Kv7QUHxZ8CaP43h8NrpUmmpfmQCzaaW+EpXYy/e8tOv92q/5eOHRII/BzPuvxP1&#10;4g/4OVP2I551jX48aTuZgozoOrqPxJtcD6mvp79m79sX4X/tgeG5dX+GHjzwz43sLYhbh9LvUmkt&#10;SeVEsf34yeoDqCQDXz/c/wDBvt+xrdWckbfAPweokQqSkt0rDIxwRLkH3r8d/wBsL9n+1/4N+P8A&#10;gvJ8G9Q+C2o6lY+DPiC1lLc6E90822yuL1rW7snJOZI+N8ZfJDBTklMkjZtLuD2uf0qUU1DkU6gA&#10;ooooAKKKKACiiigAooooAKKKKACiiigAooooAKKKKACiiigAooooAKKKKACiiigAooooAKKKKACi&#10;iigAooooAKKKKACiiigAIzQBiiigAooooAKKKKACiiigAooooAKKKKACiiigAooooAKKKKACiiig&#10;AooooAKKKKACiiigAooooAKKKKACiiigAooooAKKKKACiiigAooooAKKKKACiiigAooooAKKKKAC&#10;iiigAooooAKKKKACiiigAooooAKKKKACiiigAooooAKKKKACiiigAooooAKKKKACiiigAooooAKK&#10;KKACiiigAooooARulfzHftpftMeLv2QP+Dq/4hfELwL4BvPib4o0S5VbTw5bNIsl+JfD0MTkGNHb&#10;5Edn4U/d5wOa/pwP3a/n9+HZz/we26z/ANdrj/1FRRT/AInyZX2X8vzPVD/wco/taH/mxHxb/wB/&#10;dQ/+RK8U+Nf7OX7dH/Bxf8X/AAbpXxU+Hf8Awon4NeHbwXzi6tZLNY1ZcNOsc5M11OYyyxkKsa7+&#10;doLMf6Gx0poUH+H9KNL3J1tofmj/AMHHfwt0j4If8G+PjbwboFv9l0Pwra+HNI0+EnJit4NTsYow&#10;T3IVQM13X/BDrw5rHi//AIIJ/CXSvD+tR+HNc1Lwhe2mnaq1t9qGm3D3F0kc5i3Jv8tiH27lztxk&#10;dayP+Dppv+NI/wAWv+vrRP8A072deRfs1fG3xd+zn/waU6T418CtMnirQfAF1LYzRLue03380bzq&#10;PWKN3k9tmaV/dlfuvyDl1il5/ocJ+yP/AMEs/wBjf/glVN4ouv2o/it8I/iZ8S9X1CW7S+8TzRRt&#10;b223KqlrNLIfOdhIzN8xO4KM45+R/wDgv/8AGD/gnv8AE79nAR/AKPwzF8XrDUrdrSfwto01paXF&#10;tuAmWeTYsLKI2yvVtygDA3V0f/BAL/gnd+yL+3J8AdR+IHx28a2fij4sT6vcNqeka34kFk9rEHGy&#10;Rkdg84kGGMmSAWK8EUz/AIOC739h/wDZj/ZJuPhP+z/4f8B33xN13UbV73UNAkGoNo9pBKJX8y53&#10;OqyOyqmxTu2lt2BjLlfRPy2+RULNu3mfp7+yH461T4l/8G32j6zrV5Nf6lc/Bi/jmnlbc8vl6fPE&#10;pY92KoMmvzG/4NQv+CUPwz/bS+H3jT4qfFbRYfGtj4R1pfD/AIf0TUGMmn2s3kx3FxO8OdrswmhA&#10;DcAqxxnBH6Nf8E8tRj1T/g2O0V42VlX4RazDkH+JLe8Rv1U/lXhv/BlSdv8AwTl+JX/ZR5//AE26&#10;fVbVJ2/rUzXwRRxH/B1H/wAEpvgr8G/2D7f4teAfA+h+A/FfhvXrKzeTRbYWkWoW85eMpIiAKWVt&#10;jK2MjaRnDEV93fsT/C3wn/wUM/4I4/Ar/hcXhvSfiBbzeENN1KWHWrcXSSXkFo0AuCGz+8Klzu/2&#10;z615H/wdwn/jTT4m/wCxl0f/ANKK95/4Imr5v/BGz4CKvLN4HtgMf7jVk7+zn6r8jTrH5/mj8mP+&#10;DQj9i34T/tReE/jDrnxB+H/hjxdrHhLXdIk0W81OxS4m0xily5MRI+X5kRsjuoPav6IUXaMfw1+B&#10;H/Bl18YvCngHwt8fNB17xLoei61e6tpM1tZ397HbTXKBLpCY1dgXwxUHGcFlz1Ffvuj7v51vN3s1&#10;2X5Iz+0/VngH/BVfUNQ0j/gmb+0DdaW0i30Pw81xoWj+8h+wTcj3Aya/O/8A4MsNK02L/gnp8SLy&#10;FYv7WuPH8sV2w/1hjWwsjED3wC8hHuzV+vXjrwXYfETwZq3h/VrdbvS9csprC8gYfLNDKjI6H6qx&#10;FfzufsM/HrxD/wAGvf8AwUZ8efCn4uabrE/wU+IdwtzpuuwQGRDHGzLb30Y6PhH8uaMfMpAIBAXd&#10;nT+Jp9Vp8mVLWK8nf79D91f2+v2oNR/Yu/ZJ8YfEzSfBt98QNQ8KwQzRaBZ3Jt5tRMlxFCVVxFKV&#10;2iUv/q24THGcj8rtS/4O4/iJpOnT3d5+xJ44t7S1iaaaaXxXMiRIoyzMTpeAAM81+qHwf/4KFfAv&#10;4++FYdZ8J/Fr4e6zYTIrkprlvHLEGzgPE7CSM8Hh1B4NfJ3/AAV+/wCC3H7NvwP/AGTviR4P/wCF&#10;kaH4s8X+KfDeoaLZaT4buE1OQTXFtJCplkjJijVWcFtzbgM4UniokmrspWdkdv8A8ElP+CzFn/wV&#10;E/ZK8efFe48AyfD2x8B6jcWNxZf20NVaeOG0juWlEnkQbeJCNu0/dznnA/Cb9hf9sr9mP9qT9tr4&#10;m/Hb9uTxFqWr6hqV6r+GfDT6Veajp6IzOxEghjZfLhQRRRxtgHLMQeDX6Pf8GjvwJ1i//wCCUPxW&#10;0rXtL1TR9P8AH3iS9jsLi5t2iW9tpdNtrczRbgN6bt67hxlSM5Br4p/4IUW/wD/ZO/ar+K/7PP7X&#10;ngrwfY+I7fV1i0fWfE1uFtra4h3xyQNM+FjjlXy5I3bCEZ5+Zc62Sm/RW/UlP3Ne/wDwx7h+2x+1&#10;x/wSW/ar+BOteHdNis/BniR7OQaNrmh+BdQsbmwudh8tiUtwHj343I2QRnvgj6G/4NAv21PEP7Rv&#10;7EvjH4e+JNQuNVuPhLqsEGm3U7l5F0+7R2ihJPJCSQz7T2VlXgKK9a/a28K/8E6f2O/grqnjTxH4&#10;U+B91HZ2rz2enae9tdX2rSBTsigjR2ZizYG7G1dwJIFdL/wQM+O3w5/ao/Z08SfEP4a/AO3+B+ja&#10;pqK6e5hZCmvNbhv3iFVXckZkK7um5nH8JqVaz9CZ7L1PyF/4Iff8E4PBv/BRH/grL8fIPiPDNrHg&#10;fwDrWoaxNofnMlvql6+ozRW/nAEbkRfPJXucD7pYH9MP+C4X/BGn9nmb/gmZ8UvEnhv4ZeFPB3if&#10;4e+HbnXtJ1PRbFLOaNrVPMMTlAA6OiMpVs9QRggEfL3/AAalnH/BS/8AbL/7CB/9Ol7X6lf8Fnz/&#10;AManP2jP+ye6x/6SSVNTSmrepcXeq/VL8j43/wCDdn9rDUfAH/Bvbq3jrXJptUh+EUXiKaBZnLZt&#10;bKNrxYs9do3FR6AAdq+Uf+DdT/gm54d/4K1+KPiZ+1J+0ZG/xG1C48TSaZp+maixks3uVijnmmlT&#10;OHRVnijjj+4oVuCdpH0H/wAG2nwbf9or/g3g+Inw/WRYG8cXXijQVkPSM3VokIb8C+a8Y/4Nav8A&#10;goV4P/Ybs/iR+zD8atUs/hv4ssfFc+o2EmuSizt5JzFFb3Fq8r4VHU2ysu4gMHOCTgHX/l431srf&#10;qRH4Fbu7/p+J9yf8FNf+Dev4A/tSfsy+J4fB/wAP/DvgHx9pumz3OgatoVmtmwuY0Z44plTAkidh&#10;tYEZAclcEA14B/wa9fHSP/go1/wTQ8efBb4wWNv480j4e6pb6X9n1dPtMd3ps48+2gkDZLeVLbyY&#10;znACDoOPsf8A4Kdf8Fivgz+w5+zF4n1iTx54X1zxdc6bPDoGhabqUV3eX906FIsxxsSkQcgs7YUB&#10;WAJbAPyF/wAGcn7LWv8Awg/Yf8d/ELXrO4sV+KWuxTaWsylWubKzjdFnAP8AC0s0wB7hMjgiohrz&#10;J7WX33/yKlsu9z5Q/wCCLn7C3we+On/Bdr9rb4f+L/hz4T8ReCfB93rseiaNfWCS2eliHXFhjESE&#10;YXZESgx/DX0t/wAHXf7HVx4A+Cfwh/aK+HNouj658BtUtNOZ7SPb9lsDJG1o/GPkguURQOMC5P4e&#10;R/8ABEf4oeGfhH/wciftmR+Ktf0nw4dU1LxLFZnUruO1W4ca+jlFLkAtsBYAc7VJ6A1+2f7UXwH8&#10;P/th/sweM/h7rDQ3Og+O9En015kIkVBNGRHMh6Eq211I7qDUyv7OEo7pJ/Mr/l5JPa9vlocH8NP+&#10;Cg/hHxp/wTcsf2j7ieOHwu3g4+KrxUfJgaOAvPbg93SVHix13LjrX52f8GqXwM1r43a18bv2v/HE&#10;O/xL8XtfubHSncE+XbLMZrpkJ/5ZtMY4gOwtCK/MmD9sX4ifDn/gm34w/YBkgvT8Rbj4tw+Hbe0U&#10;HJsnmJktVPo2oRRkeqzt2r+nb9h79l3S/wBi39kf4ffC7Rlj+yeC9Fg095FXb9pnC7p5iPWSVpHP&#10;u9XZaz6bL83/AJEapKD36/Lb/M/n5/Zy/wCCd1h/wUq/4OPf2lPBfim+1C3+HWheJ9X8ReJrG1uG&#10;h/tqOHUFjgtGZSCFaWZWJ67Y3xtJBH7DftL/APBv/wDsu/tBfAO88FW/ws8MeD7j7I0Omazodilr&#10;qGmS7cJIrrgvtOCUfIbGDX5N/sR/8FB/B3/BP/8A4OZ/2lLj4g6hHo3hPx9r+teH7jVJs+Tpk51B&#10;JoJZSPuxlo2QnsZATwDX7XftRf8ABVr4CfsqfAm+8ea98TfB17p0No1xYWumavb3l3rD7cpHbxxu&#10;xcsdoyPlXcCSBzUS/hq3Yp39o/U/N7/g0n/aZ8TeFtJ+PH7OvjTUJL5fgzqf2nTpHlLrZx+bcW93&#10;CpPSNZYEdQOP3r/j+f37NP7b/wCzb+2l/wAFIvid8cP21/EWr3Oi/aR/wh3hc6beahZtCZJPLikW&#10;BHxHBCka+WcCR5Sxzg5+9P8Ag0q/Z/8AEPxKuP2i/wBobxNp82n6f8YNWaw0wMCouQZri4vHTP3k&#10;Ek8SBh/Ekg6ivkP/AII8+HPgb+wT/wAFCfi9+z5+114P8K+ZPqMdroWu+I7QG1s5oHkCkyNwkNzD&#10;LFIsh+X5VyQDkXq569l9/UWii7d/wPoz9qj9sf8A4JEftMfBnVPDH2Kx8J6hNayR6drGheBNQsb3&#10;TZiuEkR0txu2sFJRsq2MEEV6R/wZ3ftp+IPjN+zn8TPhFrWqzaxb/C+9trvw/dTsxaOxu/PHkjdy&#10;ESSAuAeR5xHGBX0j+0h8Pv8AgnT+y58H9Q8aeJPDvwIbTrW1a4treyktbq61IhcrHbxRuWkZiQBt&#10;GBuBJA5qp/wQd/aX+G/7VnwS+IHxE+EP7ONr8Hre3mGmJLFLGsfiaaJZJBGrqg+WPcoLHIBmI6qa&#10;Oj9NQl09T8ef2J/2gPgn+wv/AMFBvjdb/tz/AAr1rxh441LXZjbavfacNUgsJfPlad2t5GG9Zg0b&#10;JMgc7QAAAxNfd/xf/ZL/AOCcP/BZjRvD1j8IfiF4J+E/ji1v4riOXRLJNJ1O7gx88DWk/lbiSVIf&#10;aSjKMZBKntf2Y/8Agpd+yx/wWp8aeNvAP7SHwx8CfD/x34Z1A6fYaf4quI4bu6jUlHjW6byyJo5Q&#10;ymLcDyCAfmx8h/8ABez/AIJUfsW/sh/s0ah43+E/xBtdD+JC3ls2k+G9P8Qx6muo7plWTEalnhVY&#10;9778gbkAzk4qb8qXN5bFddD+hf4P+Crj4Z/Cvw34du9YvvEV1oemW2ny6peY+0ak0USoZ5NoA3vt&#10;3NgAZJrplbNfIv8AwQl8Z+OviF/wSa+CusfEaa+uPFN5ojM9xeEm4ubUTyraSOTyS1sIWyeSCD1N&#10;fXQG2qlpKzM42tofzqf8Fvv2YtU/bM/4OcPh78LtJ1m88PyeNvDenadeX9o22a2sTDetelfUm1Wd&#10;cHg5weCRX6zaP/wQX/ZP0f4Gr4C/4Uz4RuNL+y/Z5L2a236nI23BmN1/rfN77gQQemMCvyn/AOCy&#10;P7XGnfsLf8HSvwv+Kesxyy6L4X0HTBqXlJukW0uIb21ndV7ssU7sB324r9qY/wDgpV8AZfgx/wAL&#10;B/4XD8Pf+ERa2+1fbv7bg4Xbu2+Xu8zzP+me3fnjbnilryL5ly+P5I/IT/givDrH/BKf/gv98VP2&#10;RoNa1DVvh74kt57rSIbmTcYZEtU1C0lI6eZ9kaSJyAN7BTgYAHhf/BVr9sn4Y/tef8F8NU8L/tIe&#10;Ldc0H9nv4L3MukR6dYW9xcNe3ECL5ybbdWZWmuCQ0gGRFEFypwR7p/wSH1O4/wCCp3/Bx38WP2ot&#10;AsLyH4b+DLWa30++miKLcs1mum2iezvAks5XnaAAeSK8d/an8G/D/wD4J0/8HK/jDWv2hvB9j4g+&#10;Dnxcnn1OK81GyNza28d8Y3+1KuOTBdI6OFywQsQDkAkb3hfez+/oDsua3l/wT6K8R/t//wDBHnxJ&#10;8N28KzeFPDsOltAYFe38AajDcx8EblmWASK/JO4NnJz1ry//AINhP2vtE+F3/BUj4ofAX4c+KtW8&#10;V/AvxdFfav4Qk1CKWCaGS3ZJEby5ACjG3aRJOF3tErYxxX6RXvwD/wCCdmn/AA0bxhNpn7Oq+GxA&#10;bj7f9tszGUAzxh8lsAjaBuzxjPFeKf8ABGT9sL9nP9sP9uDxtp/wL/Zt0/wnY/D6Gcw/EC1iSGOe&#10;B28lFCbQyNON5VSc7EYnGMUR+LXsyZfD9x8Sf8FNP2XrH9tL/g7L0v4W6rNdRaB4th0lNYiglaFr&#10;qxt9IW7nh3KQQJI7crkHIznqBX7jfBX/AIJsfAn9nPx7o/ijwL8LfB3hXxDodnJp9pqGm6dHBcRQ&#10;yKqupcDLZAAJOe/qa/Jf4k/8rt3g3/sFD/1FLqv3dJ5FVHSEbef5jlrL7vyEavwZ/wCD36XUB4J/&#10;Zzjj3/2W19r5nH8JmCaf5ef+AmXH41+8w5Ffn/8A8HHv/BObVv8Agoj/AME8NSsfCti19468A3g8&#10;SaFbIP3l8URkntV/2pImYqO7ogrGfR9mXDc+0vgHa6dY/A3wdBo4iXSYdDskshH9wQCBAm3224xX&#10;YYxX4+/8EB/+C/Xwy8afsz+Fvg58ZfFNj8P/AImfD+0TQFl8QSiztdWt7cCOI+dJhI5lRQjpIVJZ&#10;cjOcD9FvjP8A8FF/gT+z/wCCbjxB4r+LXgHS9NhiaVT/AG1BNLOAASIoo2aSRuRwik8itZaNmUPh&#10;se05Unt0zX5vf8Fuv+CS6/8ABQ74q/DXxV49+NGl+B/gz8PZFl1rw5d25gW+DShriYXfnqqO8apE&#10;N0Z2AMwOTivi39kn9sv4zf8ABbX/AILxQeM/hhr3jTwd8AfhyLYagIbh4LW7sbZ2kSOePmMz3cxY&#10;beWWInn5OeM/4ODfiN/w0P8A8F2vh58D/jH4y1LwP8A7G302SSVZTDaslxG0kt038OWmHkeYciMI&#10;Txg1HK7ru9jTuuyPsnxz8VP+CTfwS8CN4dvf+FA31lbQeS8OnaemrXB5KnLQpI7PuBJJJbuT3r4b&#10;/wCDeP4h+AdG/wCDhn4haV8Cb7VE+DPijRdTOl210ksRkt08iZAY5MOPLlDqhcbgnXkmvvCT/gmJ&#10;/wAEx/2Q/hyvirxA3wxvdJsoTPHear4oXUJLobQR5aRyFpWIGQqKxOenNfn5/wAENvjZ4H+NH/Bz&#10;P4i8TfDnQ7fwz4F17TtYh8PadFALdYrWK0jSMiMcKzrDvI55Y8nmtKdubzs/yIl8HzR3f/B2R8Or&#10;/wCMH/BWn9mjwfpl/JpmoeLtHtNDgu42KtbPdatJbhwRzx5n5V+rHwk/4IP/ALKnwj+DMHgyP4N+&#10;ENatxarBc6hqtkt3qF4+3DSvOw3biecggDsAAAPzd/4OM+f+C/H7Ep/6ftB/9SEV+8h+5+FZx/h2&#10;82OXx/JH8+//AAQu+HkX7Dn/AAcnfHz4JeEby8XwOmmapBBZSyl1WOKa1uLbdk/M8SSPGGOSQzep&#10;q1/wVS0zUP8Agr//AMHHPgr9l7VtWvrH4Y/D2CNtStraQr5x+xDULuQekkimK3DH7oAI71rfsBHy&#10;/wDg8L+PH/Xhqw/8g2VY3/BRzxJJ/wAEi/8Ag5t8J/tEeKbO9/4Vj8TLVDcX8URdYQ1gunXajHV4&#10;mEUxXqVcY61f/Pu/b8egbc1v62P1B8Zf8EH/ANk/xd8GH8Dt8F/B9hpn2fyI7uytFh1GA4IEq3I/&#10;eeYM53FiSc5zzn8q/wDg3Y/Ztvv2Pv8Ag4X+P3wy1HUbjWJfB3hnUrCK/uDma8txfae1vK/+00LR&#10;kjoCeOK/aDxD/wAFLPgD4e+C8nxAuPjB8Pf+ETW2N0t6mtwSeaoBO1I1YyNJwR5YUvkY25r8b/8A&#10;ggF+0/b/ALaH/Bxr+0J8ULK1uLPTfGHhfULvT4p02yi0W906O3LDsxhSMn60qd+f5O/3E1LcnzX5&#10;nQf8FrP+Vpz9kH/r28Nf+nu+rpP+Dsb45eKvi58cf2e/2U/C+pzaXbfE7UYL3VmRiFuWnvFsrNXA&#10;+9Gj+e5B4JCnqoI5v/gtXz/wdOfsg/8AXt4a/wDT3fVsf8HYHws8Q/Af9qj9m39qjSNNm1LSfh9q&#10;Ntp2phQdtvLbXovrUPj7qy7rhdx4BVR1YVNO3LC+3M7mkr8zcd7K33H6BfBL/ggp+yv8GvghZ+Cf&#10;+FReE/EUaWq297qmsWKXWoai+3DSyTMNwZjk/LgLnAAAAH5Bxf8ABPnTf+Cb/wDwdQfA3wR4Zur6&#10;bwTqlxHrvhy3u5mmk0y0mhvVa1DsSSqTxzbT12sucnJP7gfs9f8ABUz4B/tH/BGz8faH8U/BVvos&#10;9qtzdR6jq9vZ3OlnaC0dxHI4aNl5HIwcZBIwT+L/AMQP29PC/wDwUB/4OufgX4g8DXR1Lwf4Vki8&#10;NabqQQrHqnkx30stxHnkxmWZ0U9xHnjOKrXnVu+pH/Lt+h+mP/Bdv/gmRr//AAU5+DnhHQV+MVh8&#10;LfBPhnUX1PXre7sTLDq+QgRnl85BH5SeeVVlYM0gJK7RXjEeqf8ABKT9k34cQ+Fbq8+Amox6fAYL&#10;gtHDrWoTlVVWaZkEkjOwxyeTzjpx80/8Hc3xx8Qan+1v8Bfg5r3iPU/CPwX8RQQalr97a7vLlaS+&#10;+z3EjqP9Z9mgUSBOeZM45FfSnwz/AOCRP/BM74IfCyz8T6hqXw58Q6Jb26znVtb8YxXKXAAJJ+WU&#10;Zzz8oGcjGMjFTD4W/NjdtE97H52fsPfFX4L6L/wc8fDu9/ZYuryz+FfiWaSxlthbzWtuWk0+cXMU&#10;cUoD+T5irIoYABugAC4+t/8Ag8p/Zk+H/hf9kTw18VdP8IaHafETxD490/StS8Qx2qrf3tqul3+2&#10;GSXqyDyIcD/pmvpXxz8E/j78Hfi5/wAHP3wf1P4GaDp3h34XaVq1voOjraWhtYb9ltbhHuAh+b95&#10;LIwUt8xULnB4H6B/8HokL3P/AAS98CyKrMI/iZYFiB90HTNUAz+PFVPWEX5/qVC7qNeX6M+m/wBh&#10;n4DfB/8A4J9f8E3tN+NHhP4d+G/D+uL8KrPX/EN7ptolvc6wINNS7cSOB8xZ1Jyf4mJr8Lf+CYX7&#10;WH7J/wAWPj58RPjd+3J4k1DxX4+17VfM0jRbnRL3UdPjjYb3ndYUZCAWEccR4RYycHKkfvj+zTJ4&#10;V/bS/wCCPvh74f8AhrxV4f1O88TfCC20KZbO+jnksnm0lbY+YiksmyRiCGAIKkHkYr8Zv+DeLWP2&#10;bfhR4z+I/wAA/wBq/wAE+CdF8f6b4gkl0zU/FtukSLIqrBPYvM+FjKtErpuIVvMbBzgEd/ayv/Xe&#10;xEf4a/H8Dvf+CjX7VH/BKr9q79m7xJpvg8W/gv4hW+mzyeHNW0PwTf6fIl6is8EcpWAK8TyYVg/R&#10;WJBUgEfbf/Bp1+2z4i/az/4Jv3WheK9Qn1TWPhbrj+H4LudzJLPYNDHNbb2PUpvkiH+zElXv25Y/&#10;+Cdv7CfwN1jxfrvgn4KaxqFrau+m6DpjW1xqGsT4xHFGiMxVWbgyEbVGSTxg+vf8EK/i34D/AGi/&#10;2QpviF8O/ghD8D9B8TanIiWMZTGs+Qqxm6XaozHu3xgkZJjb2px2aQpX0Ptlfu14z+3b+wz4D/4K&#10;H/s7ax8NPiJYTXWi6mVnhngcR3WnXCZ8u4gfB2yLuPUEEEqQQSD7PnivyL/4OhPi7+0P+yP/AMKj&#10;+Mnwp8T+IbP4f+G9QWHxXpVi222aZJ0ltpLjAz5Ug82FiSBkoDywqHZ6PqaRvfQ8Huv+De79uD/g&#10;nvqF5N+y/wDtELrHhpWeS30e51CXSLhh1WNoX8y1kPbcXQEjO1egzp/+C2P/AAUQ/wCCY93FN+0l&#10;8E7fxj4Pt5US51Q2AtCV4yI76zLWwYjJ+eN+fSv1J/Yj/wCC1H7PP7cfw60zVtA+I3hnRdauoFa7&#10;8P61qMVjqNjJt+ePZKy+Zt5+aPcpHORyBif8FOv+Con7OH7Pn7LHja18beOPBfiiXVtGurOHwvZX&#10;8OoXmsO8TBIvJjLFVYkfO4CqOc5GKqTcVr0JjZs9T/4J1/8ABQrwD/wUw/Zr034lfD+4uFsbiVrP&#10;UNPu1C3ekXihTJbygEjcNykMCQysrDg1+RP/AASTiW4/4OxP2pI2UMrReJAQeQR9vs69g/4M0f2f&#10;PFnwx/Yq+IXjLXrS60/QfiF4gil0GGdSv2iK2iaOS5QH+B3fYD38gnpg15B/wSNOP+Dsv9qL/rl4&#10;j/8AThZ1XKlVSX8r/QmX8NvzX5mN/wAFTP2aPGH/AAb4f8FINB/ax+CmnTSfCXxpqDW3ibQYTstb&#10;aWY77izfHCwzgGWFsERyIRgAKD9Rf8HCX7TvhH9sn/g3a1j4k+B9Sj1Tw34qvNDu7aTgSQn+0IQ8&#10;Ui5O2SNgyMvUMpr9Kf2lv2cvCv7WPwL8S/Dzxtpseq+GvFNm9ndwOOQDyrof4XRgGVh0ZQa/lL/b&#10;40r4sf8ABJDwj8aP2N/FjXGsfD3xrfWPiHw1ey5WJlhvElju4ew8yONopUHSSMHtzj/c7Wa+/VGm&#10;75vv/wAz+iH/AIN9v+UMfwB/7F1v/SmevwC/4ISf8FFvit/wT7+I/wAY7j4X/A/VPjRN4oaxi1CK&#10;ye4X+yVhluzGW8mKQ/vPNcDOP9WcZ5x+/v8Awb78f8EY/gF/2Lrf+lM9fmb/AMGU3zfGP9p3/rlo&#10;n/o/Ua1/5ev0/Uzj/C+aPUpv+Djz9sLV4Ta6b+wr4nj1C4xHbtL/AGjMvmNwuUFshbnsGBPrXJ/s&#10;Vf8ABLD9p7/gqF/wUt8OftPftbaHH4G0HwXNb3mkeG5IvInmNs/m2tpHbEl4YElPmu0x3ucjncWX&#10;93AMrSgY7UotJ83XoVvoJGMCn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mcrXynpH/BHb4Q6N/wAFH7j9qaH/AISr/haF&#10;07vJnUVOm5ex+wn9z5e7/U/7fXn2r6tAxSNntRtqtwFooooA8j/bc/Yw8H/t/fs4a78LPHn9rf8A&#10;CLeIntnu/wCzrgW9zmCeOePa5VgPnjXPB4z0zmrH7NP7IHg39lj9lzQvg/4ftJ9Q8E+H9Pk0uC21&#10;cpeNcW8jOzxzfKFcN5jggrgg4INeqUUdLB1uflr8Z/8Ag0W/ZV+Kfji61rSv+E88Dx3kjSSabouq&#10;x/Y0LckRrNFIyr/s7iB2wMAexfD3/g3Q/ZY+GH7Ovi74c6X4HuDb+OLNbHVdeubv7RrjxLKkqiK4&#10;dSIQHjQ7Y1VTtGQcV90UUdLB5ngv7On/AATx8C/sxfsVXHwD8O3Xia48AzWF/pijUL1Z7yC3vTKZ&#10;kSQIoAzNIVypwW7jiqf/AATn/wCCaHw3/wCCXnwk1nwX8MP7f/sXXNXfW7kateLdTfaGhhhO1lRM&#10;LthTjB5zzzivoaijW9wt0PF/28P2E/A//BRb9ni8+GPxD/tj/hGb68t72U6Zcrb3HmQvvTDsrADP&#10;UY/Kuq/Zo/Zz8P8A7KP7P/hT4a+FjfHw34N06PTNP+2SiafyYxhd7AAE/QD6V3w6UGkB+Zfxa/4N&#10;S/2ZfiX8f7j4gafN498HXl1qX9qyadoepxR2KT+b5jGNZInaNS3IUNtXPAAwB+mEUXkRheuOlSUE&#10;ZFPpYHq7hXnf7SH7KXw6/a++Hk3hT4meDdB8ZaBMd4tdTtVl8l8EeZE/34pACRvQqwBPPJr0Sik7&#10;dQPyp+I3/Bn3+yn4y19rzSbr4leE4ZGLGy0/Wo5YFzjAXzopHAGO7E89eleo/ssf8GyP7JX7LmuW&#10;urr4GuvH2sWJV4bjxdd/2jCjjHzfZgqQNyMjejYycV+gtFMNyrpul2+k2MNra28NvbQII44okCRx&#10;qBgKoHAAAAAHYV8s/wDBQL/gi3+z/wD8FK7yHUviR4QYeJraIQQ+IdIn+w6osQziNpACJVGflEit&#10;tyduMnP1gBgUNR1uG2x+WHwp/wCDQr9lT4feK7fUtWk+IXjK3t5A407VdYRLSXGeHEEUblenAcdO&#10;vav0w+G/w10H4Q+BNK8M+F9H0/QPD+i26Wlhp1hbrb29pEo+VERQAoHsK36KOlhW1ufLv7Dn/BI3&#10;4T/8E+PjL8QvHXw/Pib+3PibL52s/wBpX63EO7z5J/3SrGpUb5W6k8AfU+2ftE/AfRP2nfgZ4t+H&#10;fiX7Z/wj/jXSbjRtS+ySiKfyJ4zG+xyDtbBOCQfoa7Q53UvP6UnqrdB7O54d+wD+wB4D/wCCbXwE&#10;/wCFb/Dj+2/+EbXUZ9TH9qXS3Nx5s2wP86ovHyDHH4mvLf8AgoN/wQu/Z5/4KS6+3iDx54VuNN8Y&#10;GIQnxFoVx9h1CZVGFEpwUmwMAGRGYAABgOK+xBQRmm9QWmiPzG/Z6/4NM/2Ufgf41t9c1Sw8YfEJ&#10;7NxJDY+I9TWSxDDkb4oY4/MGf4XJU9CCK/SrQvD1n4Y0S103TrO10/T7GJILe2t4ljhgjUbVREUA&#10;KqqAABgACr9FAdbn52/t0/8ABst+zn+3b8d9U+JGsf8ACYeE/E2vS/aNWk8P38cMGozYAMzRyRuF&#10;kOAWKYDHkjJJP1tYeNvhr+xB8JfCfgzXvHGkeH9O8N6JDYadJ4g1SKG5urW0iSLeS23zHChdxUck&#10;9OcV64K+Uv8Agpl/wR3+Ef8AwVbg8I/8LOTxBHceCmuv7On0m++zOFuPK81HyCGBMMZGRkYODyan&#10;VKy2Hu7s/MX/AIJy/Cnwr/wVM/4OSPiz+0V4Z0m1f4W/C24Saxvo4SsGs6qtslpBcehZjHLcZGD8&#10;kRIyxz+8qjH5V5J+xl+w98N/2A/gvbeAvhf4fh8P6BBK1xIN5lnvJmxulmlbLSOcAZYnAAAwAK9b&#10;24GKp7KK6Im3vXZ/O7/wT2/Zg8Cftjf8HIf7afw/+JHh6y8T+FdZsPEn2izuQfkddc08rLGww0ci&#10;nlXUhh64Jr7c+Hv/AAaKfsn+C/iKNav4/H/ibT45TLHo2p60v2LrnYxiiSVlA4xvH1NfWX7Pv/BK&#10;H4Rfsz/tm+OPj14X03Vrf4ifESO7j1m5n1KWa3lW6uIriXbExKpmSJDwOMY6V9KqTihaRSXYctZP&#10;1MT4f/DrQ/hR4K0vw34Z0fTdB0DRbZLSw0+wt1t7a0iQAKiIoAVQOwFfPn7f3/BID4D/APBSq3tZ&#10;vif4Pjutc0+PybTXdOl+x6pBHkkR+co+dMsxCyBlBYkAEk19P0Unq7sI6bH5V/Db/g0B/ZW8FeLY&#10;NQ1S7+JHiq0t2DjTtQ1mOO1lwej+TEj4PQgMv1r9LPhJ8H/DPwH+Hek+EfBuhaZ4b8M6HCLaw03T&#10;4Fht7WMdlUdySSSeWJJJJJNdRQRmnrawW1ufC37ev/Bu/wDs2f8ABQb4gXnjHxL4d1Twv4y1I7r3&#10;WPDV2LKW/bGN80bK8bv/ALe0OeMk4Fecfs4f8Gon7KPwC8a2+u6lpXir4iT2UolgtPE2opPYqRjG&#10;+GKOMSDIztfchzgqRxX6YCihabA9dyvY2MOnWUNvbQxW9vboI4oo0CpEg4CqBwAB0A4FWCu6iigD&#10;8Bf+CmPgvR/iR/wdwfBnw/r+m2Wr6HrWi6dZX9ldxCWC7hkt75XjdTwyspIIPYmvq/xR/wAGiX7K&#10;PiL4mya9CPiFpOlzTmZtBtNaX7CvU7FZommC89DITjvX1p8Tf+CT/wAIfi3+3d4b/aN1jTdWl+J3&#10;hOOCLT7uPUpY7ZFhWRU3Qg7G4lfqOc+wr6WOcUR0SCWr+SPOv2Y/2Uvh/wDsa/CWx8D/AAz8K6X4&#10;T8MacS8dpZx8yyHAaWV2JeSRsDLuzMcDJ4Fc/wDtofsCfCj/AIKB/DZfCvxW8H6b4o023dpbOZ8w&#10;3mnSEYMkE6ESRt0yAdrbQGDDivZqKHruC02Pydtf+DOj9lm38UfbG1r4qzWHmbjp7axbiMjn5dwt&#10;92OnOc+9fod+yT+xh8Nf2GfhRB4K+FvhLTfCfh+JzNJFbKWlu5iMGWaVsySyEADc7EgAAYAAr1Sm&#10;sDmjW1gPmHVv+CSXwp1n/gpDp/7U83/CS/8AC0NNh8iHbfqNO2/YXseYfLyT5Lt/H9459q+n2Hy0&#10;tFHSwBSFcjGOPT1paKAPiz9uP/ggD+zJ+354wuvE3i/wQ+jeLr4hrrW/Dlx/Zt1dsP4pgqmOV+xd&#10;0LkADdwK+dPAn/Bnj+yz4W8RxXup6p8T/ElrGQxsbzWYYoJCCD8xihV8cH7rKeetfq9RQlYLs8//&#10;AGcP2W/h/wDsifDGz8G/DXwno/g/w3Y/Mlnp8AQSPwDJIxy0khwMu5ZjgZJryX/goj/wSP8Agn/w&#10;U+0LTbf4oeG5Z9W0VWj07W9Nn+yalZIxy0YkwQ6E87HVlzkgAnNfTVFD11YLTY/Ln4J/8Gjf7Kfw&#10;p8Xw6tq0fjzx1Hburx6frerotmSp/iWCONmHTjdg4wQckV9GaT/wRS+B/hP9uXw9+0D4b0zWPCfj&#10;TwzaRWFlZaLcRWejrBHam0EZtViwFMDbCFKjgEYPNfXVB60Xa2DyPl39rv8A4JHfCj9tf9qX4c/G&#10;DxofE3/CXfC2W2l0X7BfrBak2939rj82MxsX/e9cMOOOOtfUQ4opG5FAHy58LP8AgkX8KPhB/wAF&#10;AvFH7SmjnxMPiN4ujmivxPfq+n7ZVjV9sXlgjiJMfOe9epftY/sb/Df9uH4RXfgf4oeFdO8VeHrh&#10;xMkVwpWW0mAIWaCVcPFIASA6EHBI6Eg+orxS0dLMPM/LXwD/AMGiX7Kfgv4mW+vXX/CwPEOm2swm&#10;TQ9R1hPsL4IIV/KiSRl68bxnPJr6q/Z2/wCCRnwg/Za/bM8VfHPwbZaxpvi7xhpx0m7tFuY10u2t&#10;v3GI4LdY18tVFtEFAYgAGvp9Rihsmi7A+Xv2jP8Agkb8J/2of23PAP7QHij/AISb/hPPhulmmk/Y&#10;9QWKyItbmW5i8yIxkt+8lbOGGRjpjNe+fFf4ReGvjp8O9V8JeL9D03xH4a1yA21/p2oQLNb3UZ7M&#10;p9DyCOVIBGCAa6YUHpR0sHmflf4l/wCDQX9lHXPiMdatX+I2j6W0vmnRLTW0NmBknYGeJpQvQcuT&#10;x1r6J8O/8EK/2ffA37Snws+KHhnw/qnhjWfg7pkeleHbHTLtY9OSJHuX3SoyM8srvdTM8hfcxOSS&#10;c5+x6KFdAeE/t3/8E4PhL/wUi+GMPhX4reGY9atbGVrjTr2CQwX+lSsAGeCZeV3ADcpyrbV3KcDH&#10;w/4A/wCDP39lXwf4uj1HUrv4leJrKNy/9mX2tRx28nOQGMMKSEduGB96/VaihabBc+L/AB5/wQY/&#10;Z58WfG/4W+P9J8P6n4G1r4Ox20XhyHwxcR2NrEtvctdR+bGY28xjJI+5idz723Ek5r3b9tD9if4f&#10;/t9/ALUvhv8AErSG1bw3qLpcDypjDcWdxGSY54ZBykiknB5BDMCCGIPrVFG6sw63PiL/AIJj/wDB&#10;B34S/wDBKb4teIfGHw917x3qWoeItL/sieDWb+Ga2SHzUlyFSJDvDRqASeBu45yNv/goF/wQy/Z5&#10;/wCCkmutr3j7wnNY+LvLWI+ItCuPsOoTKowqykKUmAGFBkRmC8AgV9hUUbu4LQ/Ln4K/8Gjf7KPw&#10;p8Ywatq0Xjzx5HayLKmn65qyfY2K5PzrBHGzA8fKWwcYIIJFfpl4R8H6X4B8MWGi6HptjpOj6VAl&#10;rZWVlAsFvaxINqxxxqAqqAAAAAK1D0oHSjpYArJ8Y+C9J+IXhm+0TXdM0/WNH1SBra8sr22S4t7m&#10;JgQ0bowKspBIIII5rWopWurMD8yfjv8A8Gmv7Jfxk8QXGqaXo/i7wBNdOZHg8PavttVJOW2xzpLt&#10;znopCjoABgCX9nr/AINP/wBk34GeKLbV9T0fxV8Q7izlEsUHiXVBNZgjGN0USRiTBB4fKnOCCK/T&#10;GinsG5n+HfDlj4U0S00zTLK103TdPhW3tbW2hWGG3iQAKiIoCqoAwAAABXzT8CP+CQ3wm/Z1/br8&#10;aftEeHf+En/4WF49F4uqfab9ZbH/AEmWOWXy4hGCvzRLj5jgZHNfUvNIM4pdb9Q6WHda+aP+Cjn/&#10;AASf+D//AAVL8J+H9L+Kml6lLJ4YunudO1DS7hbW+txIu2SISFG/dPhCy46op4xX0vRTA84/ZV/Z&#10;h8N/sdfs7eF/hh4P/tD/AIRrwfamz08304muPLLs/wA7gKCdznoB9K8Y/wCCc3/BHT4Rf8EufEHj&#10;TUvhefFX2nx4tsuqf2vqK3SnyGlaPZiNNvM8mc56jpjn6tPWg8il1v1DpYXpRRRT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ZUEsD&#10;BAoAAAAAAAAAIQBK7pQwI6wBACOsAQAVAAAAZHJzL21lZGlhL2ltYWdlMS5qcGVn/9j/4AAQSkZJ&#10;RgABAQEA3ADcAAD/2wBDAAIBAQEBAQIBAQECAgICAgQDAgICAgUEBAMEBgUGBgYFBgYGBwkIBgcJ&#10;BwYGCAsICQoKCgoKBggLDAsKDAkKCgr/2wBDAQICAgICAgUDAwUKBwYHCgoKCgoKCgoKCgoKCgoK&#10;CgoKCgoKCgoKCgoKCgoKCgoKCgoKCgoKCgoKCgoKCgoKCgr/wAARCARMBn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gkAZJoAKKAQel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wh/wAH&#10;MnirxR4I/wCCJHxq8VeC/EmoaPqlofDf2XUtLvHt7iHd4k0tG2SRkMuUZlODyGI6Gvu+vgH/AIOj&#10;P+UFXxy/7ln/ANSfSqAPoT/gldq2q69/wTG/Z113XdSuL2+vvgX4RuL28u5mkluJn0a0Z5HdiWdm&#10;YkliSSTk171Xz7/wSY/5RY/s1/8AZAvB3/pks6+gq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gH/g6M/5QVfHL/uWf/Un&#10;0qvv6vgH/g6M/wCUFXxy/wC5Z/8AUn0qgD3z/gkx/wAosf2a/wDsgXg7/wBMlnX0FXz7/wAEmP8A&#10;lFj+zX/2QLwd/wCmSzr6C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Af+Doz/AJQVfHL/ALln/wBSfSq+/q+Af+Doz/lB&#10;V8cv+5Z/9SfSqAPfP+CTH/KLH9mv/sgXg7/0yWdfQVfPv/BJj/lFj+zX/wBkC8Hf+mSzr6CoAKKK&#10;KACiiigAooooAKK+Hf2q/wDgt98L/wBlT9oHxH+z94j+B/iDVbzw5NbxzahZahAkU3m20U4KhuRg&#10;Sgc9wa89/wCIkL4Kf9G3+Kv/AAa23+FAH6SUV+bf/ESF8FP+jb/FX/g1tv8ACj/iJC+Cn/Rt/ir/&#10;AMGtt/hQB+klFfm3/wARIXwU/wCjb/FX/g1tv8KP+IkL4Kf9G3+Kv/Brbf4UAfpJRX5t/wDESF8F&#10;P+jb/FX/AINbb/Cj/iJC+Cn/AEbf4q/8Gtt/hQB+klFfm3/xEhfBT/o2/wAVf+DW2/wo/wCIkL4K&#10;f9G3+Kv/AAa23+FAH6SUV+bf/ESF8FP+jb/FX/g1tv8ACj/iJC+Cn/Rt/ir/AMGtt/hQB+klFfEf&#10;7I//AAWz+GH7XH7Q/h39nnw58EPEGk3niH7X5OpXmoQPFD5FpNcncq/McrCVGO5Ffbl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P/AAdGf8oKvjl/3LP/AKk+lV9/V8A/8HRn/KCr45f9yz/6&#10;k+lUAe+f8EmP+UWP7Nf/AGQLwd/6ZLOvoKvn3/gkx/yix/Zr/wCyBeDv/TJZ19BUAFFFFABRRRQA&#10;UUUUAfz/AP8AwWK/5SUfFD/r803/ANNdpXzPX0x/wWK/5SUfFD/r803/ANNdpXzPQAUUUUAFFFFA&#10;BRRRQAUUUUAFFFFAH1N/wRX/AOUmXw0/7jH/AKZr6v3yr8Df+CK//KTL4af9xj/0zX1fv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wD/wdGf8oKvjl/3LP/qT6VX39XwD/wAHRn/KCr45f9yz&#10;/wCpPpVAHvn/AASY/wCUWP7Nf/ZAvB3/AKZLOvoKvn3/AIJMf8osf2a/+yBeDv8A0yWdfQVABRRR&#10;QAUUUUAFFFFAH8//APwWK/5SUfFD/r803/012lfM9fTH/BYr/lJR8UP+vzTf/TXaV8z0AFFFFABR&#10;RRQAUUUUAFFFFABRRRQB9Tf8EV/+UmXw0/7jH/pmvq/fKvwN/wCCK/8Ayky+Gn/cY/8ATNfV++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AP/AAdGf8oKvjl/3LP/AKk+lV9/V8A/8HRn/KCr&#10;45f9yz/6k+lUAe+f8EmP+UWP7Nf/AGQLwd/6ZLOvoKvn3/gkx/yix/Zr/wCyBeDv/TJZ19BUAFFF&#10;FABRRRQAUUUUAfz/AP8AwWK/5SUfFD/r803/ANNdpXzPX0x/wWK/5SUfFD/r803/ANNdpXzPQAUU&#10;UUAFFFFABRRRQAUUUUAFFFFAH1N/wRX/AOUmXw0/7jH/AKZr6v3yr8Df+CK//KTL4af9xj/0zX1f&#10;vl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wD/wdGf8oKvjl/3LP/qT6VX39XwD/wAHRn/K&#10;Cr45f9yz/wCpPpVAHvn/AASY/wCUWP7Nf/ZAvB3/AKZLOvoKvn3/AIJMf8osf2a/+yBeDv8A0yWd&#10;fQVABRRRQAUUUUAFFFFAH8//APwWK/5SUfFD/r803/012lfM9fTH/BYr/lJR8UP+vzTf/TXaV8z0&#10;AFFFFABRRRQAUUUUAFFFFABRRRQB9Tf8EV/+UmXw0/7jH/pmvq/fKvwN/wCCK/8Ayky+Gn/cY/8A&#10;TNfV++V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AP/AAdGf8oKvjl/3LP/AKk+lV9/V8A/&#10;8HRn/KCr45f9yz/6k+lUAe+f8EmP+UWP7Nf/AGQLwd/6ZLOvoKvn3/gkx/yix/Zr/wCyBeDv/TJZ&#10;19BUAFFFFABRRRQAUUUUAfz/AP8AwWK/5SUfFD/r803/ANNdpXzPX0x/wWK/5SUfFD/r803/ANNd&#10;pXzPQAUUUUAFFFFABRRRQAUUUUAFFFFAH1N/wRX/AOUmXw0/7jH/AKZr6v3yr8Df+CK//KTL4af9&#10;xj/0zX1fvl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wD/wdGf8oKvjl/3LP/qT6VX39XwD&#10;/wAHRn/KCr45f9yz/wCpPpVAHvn/AASY/wCUWP7Nf/ZAvB3/AKZLOvoKvn3/AIJMf8osf2a/+yBe&#10;Dv8A0yWdfQVABRRRQAUUUUAFFFFAH8//APwWK/5SUfFD/r803/012lfM9fTH/BYr/lJR8UP+vzTf&#10;/TXaV8z0AFFFFABRRRQAUUUUAFFFFABRRRQB9Tf8EV/+UmXw0/7jH/pmvq/fKvwN/wCCK/8Ayky+&#10;Gn/cY/8ATNfV++V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AP/AAdGf8oKvjl/3LP/AKk+&#10;lV9/V8A/8HRn/KCr45f9yz/6k+lUAe+f8EmP+UWP7Nf/AGQLwd/6ZLOvoKvn3/gkx/yix/Zr/wCy&#10;BeDv/TJZ19BUAFFFFABRRRQAUUUUAfz/AP8AwWK/5SUfFD/r803/ANNdpXzPX0x/wWK/5SUfFD/r&#10;803/ANNdpXzPQAUUUUAFFFFABRRRQAUUUUAFFFFAH1N/wRX/AOUmXw0/7jH/AKZr6v3yr8Df+CK/&#10;/KTL4af9xj/0zX1fvl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WX4y8b+DPh34cuvGPxA8WaboekWKhr3VdXvUtra3UsFBklkIVAWIG&#10;SQMkDvWT8aPjb8Lv2efhxqXxa+M3jO00Hw/pMQkvtRuyxC5OAqqoLyOTwqIGdjwoJ4r8T/8Agqx/&#10;wVG+Ln7dnhWfRPg14R1zw/8ABDStahsr7Ury1dP7e1Mq00SXMi/JGAsZkjtdxJ2ea+WEawy5dEO3&#10;U/dDQ9d0XxPotn4k8Nava6hp2oWsdzYX9jcLLDcwuoZJY3UlXRlIYMCQQQQSDViWWOFPMlcKo6s3&#10;avJ/2BwB+wv8GAB/zSnw7/6bbevmv/g4e+JVz4K/4J8S+ELeMSDxp4y0zSZk4JEaGS+3YPbfZoM/&#10;7QzVVPddl3t+NhU/fSb9T7sWVHXcp4+lDTRrwT+lfl/8C/8Ag3N/Zs8b/Bbwj4y+JHxP+Imm+IdW&#10;8M2F7runWl3ZLFa3ktujzRIHtWYKsjMoDMSAOTX0N+xV/wAEbP2ev2GPjM3xv+GPxG8ZapqR0ifT&#10;/suu3Vq8HlysjMcRQI275BjnHJ4qre9ZiveN0fXRdR1PWuXvvjr8E9L+IEfwl1H4veGYPFUyB4PD&#10;E2u266jKpBYFbYv5rcAnhTwK+H/+C5X7Z3xZ+HUHgv8AYt/Zq1a+tfHHxKuF+1XGkXXl3kdnJL9m&#10;gt4iBlWuJ2Zd6srKIGXkSZHE+G/+DZ34Lv8ABuOz8YfH/wAUJ49ksG87UdNhtn0iG6YcbbZ4hPLG&#10;mduTNG0mC2I8hFzjK93bRaD8up+nyyK/3T+lK7qg3Oa/NL/gjL+0t8d/hL+0D40/4Jb/ALUurTX2&#10;qeC45pPCOo3NxJIPKt2RHtYnlAeS3eF4ri33KrLF5nRdiJsf8FyP2wvjJoGueCf2BP2ZtburDxh8&#10;TJoTqF1YzNbzfZJ5za2tqk+QE8+cSb2DKVWDa2UlIqn0a1vsEdbp6W3Puqb48fBC3+Ii/CCf4w+F&#10;08WN93wu2vW41Fvk8zi23+afk+b7v3eenNdUksb/AHWr8wbH/g2c+CsvwfSz1f8AaD8Ur48ks/3u&#10;p29vbNpKTk5AFqYxMyAfLnz1J+9hc7Brf8EUP2n/AI+eEvjJ42/4JoftRa1Nfa58PUmfw7fXkru6&#10;W1vKsMtossu1podstvLb4XiHzOdixootZcvX+riv7ql0/qx+lVfAP/B0Z/ygq+OX/cs/+pPpVff1&#10;fAP/AAdGf8oKvjl/3LP/AKk+lUDPfP8Agkx/yix/Zr/7IF4O/wDTJZ19BV8+/wDBJj/lFj+zX/2Q&#10;Lwd/6ZLOvoKgAooooAKKKKACiiigD+f/AP4LFf8AKSj4of8AX5pv/prtK+Z6+mP+CxX/ACko+KH/&#10;AF+ab/6a7SvmegAooooAKKKKACiiigAooooAKKKKAPqb/giv/wApMvhp/wBxj/0zX1fvlX4G/wDB&#10;Ff8A5SZfDT/uMf8Apmvq/fK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OF/aG/Z1+Fn7Unw4n+Efxo8Ptq3h28uYZr7TVvJbfzzE4kQM8&#10;LK+0OFOFZc45JGQfhX/g4V+HfgP4V/8ABOzwX4F+Gvg3TNA0Ww+KVktlpOj2SW9vADp+psdsaAKM&#10;sSx45JJOSSa/SSvz0/4OU/8Akxfwt/2VWx/9NupVnU+FesfzRdP4vk/yZ9Y/sD/8mL/Bj/slPh3/&#10;ANNtvX5/f8HJN14n8Z+Lfg18JfCfhnXNWk86+urjT9N06WRbua4ktoLSGMqpDTuY7hFQAtlxhTuA&#10;P6A/sD/8mL/Bj/slPh3/ANNtvVf4n/t3/sofCT47aJ+zL8Sfia2m+N/EjWg0TRJNDvXF2bqUwwAT&#10;pCYF3SAr80gAI5xWs9anzMqbtTv5HxLrngj/AIOQ/Hvh+8+LGnfEbwl4Rm+0btP+GunHTFnhiyuF&#10;jaSCaErjJxPds2Mg84Fdb/wS4/4KtfGj4qfGq8/Yb/bp8MvpfxNsRcLpeqf2aLVtRkhQyS29zDGo&#10;jimWNXkWRAsUiLgBWCGb9DUZSowMcdD2r8jf28LXTNc/4ODfhHYfA2NZPEEN34ak8bDTTtlSaO5k&#10;luDKcjn+yVh3YzmIKOeRSj/EUe/9XCUf3ba6K5r/ALTFxB8Vf+Djj4b+EfEVtHJb+GbPTo7MN2aC&#10;zudTjP1E8mR9BX6toSRzX5R/t4XVn+z1/wAF+Pg38X9RhZNP8UWmlR3N5MwSOOSaS50t8sxAxGhi&#10;kb0DZPUV+rhkULuJqY/w0/X8ypfxX6L8j8qfiZYWvgv/AIOZvCeuWnzPrlhHJcJux8z+H57TPHXC&#10;xqee4qH4rXlt8UP+Dl7wr4S8W2cdxaeGbOCLT0k5CtDoE+pxNz0K3Eu8e4FOs7+T41/8HLq6j4dh&#10;h1LS/BNpLDeXVrIHW38jQmjk3YPDJe3AiPowweRTf2sbrTf2df8Ag4n+GPxR1aGSS38ZWOnAsuAs&#10;cl5bXOhqSWOAEKI7d8fUZKe9O3d/rYVTap6L9D9XIeUzX5OXqvpH/B0HbzwE7b1QWVX4IPhIqf1X&#10;OPXmv1jiBCYIr8nvAEH/AAub/g5i1rxZ4Eni1TTPB8Nw+s3FvMGW1FvoKadKDg9UvZkiYdQxORwT&#10;RH+JH5/kOX8OX9dT9Ovjd8W/DvwF+Dviz42+L7G+udJ8H+GdQ13VLfTYle4lt7S3eeRIg7KpkKoQ&#10;oZlBOMsBzX4mf8Frv+C937IX7e//AATF+KH7Kfwe+GfxL03xB4kt9Lns77xLo+nw2US2WrWd/L5j&#10;w30rgmK1dVwjZdlB2rlh+7UkSS7d4+62R9a+Av8Ag6LGP+CFnxwYEgq3hkjn/qZ9KqgPff8Agkx/&#10;yix/Zr/7IF4O/wDTJZ19BV8+/wDBJj/lFj+zX/2QLwd/6ZLOvoKgAooooAKKKKACiiigD+f/AP4L&#10;Ff8AKSj4of8AX5pv/prtK+Z6+mP+CxX/ACko+KH/AF+ab/6a7SvmegAooooAKKKKACiiigAooooA&#10;KKKKAPqb/giv/wApMvhp/wBxj/0zX1fvlX4G/wDBFf8A5SZfDT/uMf8Apmvq/fK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jb/AILf&#10;/sq/Hv8Aa+/ZR8P/AA1/Z28B/wDCQ61ZfEC11K6sv7UtbTZapZX0TSb7mWNDh5oxtDFvmyBgEj7J&#10;oxnqKmUeb8Pwdxp8p53+yL4G8U/DD9lH4Y/DXxzpf2HWvD3w+0bTdYsvOST7PdQWMMUse+NmRtrq&#10;w3KxU4yCRzXzj/wVp/4Jcap+3NZaH8W/gt4ltdA+J3hODydNvbpzHFqVoJDIttJKoLxPG7PJFIAQ&#10;GeRWHziSP7So98VUvedxR92NvkflJpPxs/4OPPCvhf8A4UpN+z5YXusNEsNv41urPT57yFcYUm4W&#10;7+wsVH8UsbEnO4k5r2H/AIJV/wDBKT4ifs+/ELU/2wP2xPFEevfFTXI5DaQtcretpP2jDXMss7KQ&#10;92+WiLREqkZkVZJBJ8v31tGc7aOnQU0+vUGrqx8o/wDBV/8A4Js2H/BQz4QabZ+G9atdK8ceFLia&#10;48L6jqBkNtIsoUTWswTO1JDHEfMCsyNGMDDOG+RfD/xN/wCDjrwT8P4f2fl+B8eoaosMcNp411Aa&#10;fd30caqAiteNdmzkbAGZJkeViSXYsSa/Wjr1FIERV2qgwOgxUqNr+Yb28j4v/wCCSn/BMvxB+xpo&#10;+ufGv4/67HrXxY8blm1u9W4+1DTrd5fOa3+0Pl55pJNsk8pO1nRFXcI/Nk2f+Ct//BNiX/goP8JN&#10;H/4QXXLXS/HXhG6lm8O3moSultcQzBBcWsxQNtDeXG6vsYq0eOFdzX1wBgYAopy94I+6fkvpPxJ/&#10;4OPPDfw9X9nWP4IxXGpLCkVv44m/s+bUEiCKApvDd/Y2bAwZJEaUnLFy5zX09/wSN/4Jna1+w74R&#10;1z4l/GvX7fWfid42kD65dQTGePT7cOXFus7jfNI7nzZpOFZwigMIhLJ9khVHAUflSjjgChO131YN&#10;Xsgr4B/4OjP+UFXxy/7ln/1J9Kr7+r4B/wCDoz/lBV8cv+5Z/wDUn0qgD3z/AIJMf8osf2a/+yBe&#10;Dv8A0yWdfQVfPv8AwSY/5RY/s1/9kC8Hf+mSzr6CoAKKKKACiiigAooooA/n/wD+CxX/ACko+KH/&#10;AF+ab/6a7Svmevpj/gsV/wApKPih/wBfmm/+mu0r5noAKKKKACiiigAooooAKKKKACiiigD6m/4I&#10;r/8AKTL4af8AcY/9M19X75V+Bv8AwRX/AOUmXw0/7jH/AKZr6v3y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4B/wCDoz/lBV8cv+5Z/wDUn0qvv6vgH/g6M/5QVfHL/uWf/Un0qgD3z/gkx/yi&#10;x/Zr/wCyBeDv/TJZ19BV8+/8EmP+UWP7Nf8A2QLwd/6ZLOvoKgAooooAKKKKACiiigD+f/8A4LFf&#10;8pKPih/1+ab/AOmu0r5nr6Y/4LFf8pKPih/1+ab/AOmu0r5noAKKKKACiiigAooooAKKKKACiiig&#10;D6m/4Ir/APKTL4af9xj/ANM19X75V+Bv/BFf/lJl8NP+4x/6Zr6v3y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4B/4OjP+UFXxy/7ln/1J9Kr7+r4B/wCDoz/lBV8cv+5Z/wDUn0qgD3z/AIJM&#10;f8osf2a/+yBeDv8A0yWdfQVfPv8AwSY/5RY/s1/9kC8Hf+mSzr6CoAKKKKACiiigAooooA/n/wD+&#10;CxX/ACko+KH/AF+ab/6a7Svmevpj/gsV/wApKPih/wBfmm/+mu0r5noAKKKKACiiigAooooAKKKK&#10;ACiiigD6m/4Ir/8AKTL4af8AcY/9M19X75V+Bv8AwRX/AOUmXw0/7jH/AKZr6v3yoA831v8AbK/Z&#10;B8M61eeG/En7Vfw30/UdPupLbUNPvvHOnwzW0yMVeKRGmDI6sCpUgEEEHmqv/Dcv7FH/AEeF8Lf/&#10;AA4Gm/8Ax6vwN/blZh+2x8YgGP8AyVPxB/6cp68s3v8A3jQB/SL/AMNy/sUf9HhfC3/w4Gm//HqP&#10;+G5f2KP+jwvhb/4cDTf/AI9X83W9/wC8aN7/AN40Af0i/wDDcv7FH/R4Xwt/8OBpv/x6j/huX9ij&#10;/o8L4W/+HA03/wCPV/N1vf8AvGje/wDeNAH9Iv8Aw3L+xR/0eF8Lf/Dgab/8eo/4bl/Yo/6PC+Fv&#10;/hwNN/8Aj1fzdb3/ALxo3v8A3jQB/SL/AMNy/sUf9HhfC3/w4Gm//HqP+G5f2KP+jwvhb/4cDTf/&#10;AI9X83W9/wC8aN7/AN40Af0i/wDDcv7FH/R4Xwt/8OBpv/x6j/huX9ij/o8L4W/+HA03/wCPV/N1&#10;vf8AvGje/wDeNAH9Mfw7/aR/Z3+L+uSeGPhN8evBfijUobVrqbT/AA74otL6eOBWVGlKQyMwQM6K&#10;WIwC6jqRXaV+L/8AwbrfP+214n384+Ft9jP/AGEtNr9o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4B/4OjP+UFXxy/7ln/1J9Kr7+r4B/4O&#10;jP8AlBV8cv8AuWf/AFJ9KoA98/4JMf8AKLH9mv8A7IF4O/8ATJZ19BV8+/8ABJj/AJRY/s1/9kC8&#10;Hf8Apks6+gqACiiigAooooAKKKKAP5//APgsV/yko+KH/X5pv/prtK+Z6+mP+CxX/KSj4of9fmm/&#10;+mu0r5noAKKKKACiiigAooooAKKKKACiiigD6m/4Ir/8pMvhp/3GP/TNfV++Vfgb/wAEV/8AlJl8&#10;NP8AuMf+ma+r98qAP5uv25v+T2fjF/2VPxB/6crivLK9T/bm/wCT2fjF/wBlT8Qf+nK4ryygAooo&#10;oAKKKKACiiigAooooAKKKKAPvj/g3U/5PZ8Uf9ktvv8A05abX7QV+L//AAbqf8ns+KP+yW33/py0&#10;2v2g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gH/AIOjP+UFXxy/7ln/ANSfSq+/q+Af+Doz/lBV8cv+5Z/9SfSqAPfP+CTH/KLH9mv/ALIF&#10;4O/9MlnX0FXz7/wSY/5RY/s1/wDZAvB3/pks6+gqACiiigAooooAKKKKAP5//wDgsV/yko+KH/X5&#10;pv8A6a7Svmevpj/gsV/yko+KH/X5pv8A6a7SvmegAooooAKKKKACiiigAooooAKKKKAPqb/giv8A&#10;8pMvhp/3GP8A0zX1fvlX4G/8EV/+UmXw0/7jH/pmvq/fKgD+br9ub/k9n4xf9lT8Qf8ApyuK8sr1&#10;P9ub/k9n4xf9lT8Qf+nK4ryygAooooAKKKKACiiigAooooAKKKKAPvj/AIN1P+T2fFH/AGS2+/8A&#10;TlptftBX4v8A/Bup/wAns+KP+yW33/py02v2g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gH/g6M/wCUFXxy/wC5Z/8AUn0qvv6vgH/g6M/5&#10;QVfHL/uWf/Un0qgD3z/gkx/yix/Zr/7IF4O/9MlnX0FXz7/wSY/5RY/s1/8AZAvB3/pks6+gqACi&#10;iigAooooAKKKKAP5/wD/AILFf8pKPih/1+ab/wCmu0r5nr6Y/wCCxX/KSj4of9fmm/8AprtK+Z6A&#10;CiiigAooooAKKKKACiiigAooooA+pv8Agiv/AMpMvhp/3GP/AEzX1fvlX4G/8EV/+UmXw0/7jH/p&#10;mvq/fKgD+br9ub/k9n4xf9lT8Qf+nK4ryyvU/wBub/k9n4xf9lT8Qf8ApyuK8soAKKKKACiiigAo&#10;oooAKKKKACiiigD74/4N1P8Ak9nxR/2S2+/9OWm1+0Ffi/8A8G6n/J7Pij/slt9/6ctNr9oDzwRQ&#10;AUV+Fy/8F2/+CharhfGnh3/wl4KX/h+7/wAFDP8AodfDv/hLwUAfuhRX4X/8P3f+Chn/AEOvh3/w&#10;l4KP+H7v/BQz/odfDv8A4S8FAH7oUV+F/wDw/d/4KGf9Dr4d/wDCXgo/4fu/8FDP+h18O/8AhLwU&#10;AfuhRX4X/wDD93/goZ/0Ovh3/wAJeCj/AIfu/wDBQz/odfDv/hLwUAfuhRX4X/8AD93/AIKGf9Dr&#10;4d/8JeCj/h+7/wAFDP8AodfDv/hLwUAfuhRX4X/8P3f+Chn/AEOvh3/wl4KP+H7v/BQz/odfDv8A&#10;4S8FAH7oUV8Kf8EXP27P2hv22JviQ/x51zT7z/hGf7HGlLp+lx2wT7R9u83ds+9nyI8Z6YPrX3X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8A/wDB0Z/ygq+OX/cs/wDqT6VX39XwD/wdGf8A&#10;KCr45f8Acs/+pPpVAHvn/BJj/lFj+zX/ANkC8Hf+mSzr6Cr59/4JMf8AKLH9mv8A7IF4O/8ATJZ1&#10;9BUAFFFFABRRRQAUUUUAfz//APBYr/lJR8UP+vzTf/TXaV8z19Mf8Fiv+UlHxQ/6/NN/9NdpXzPQ&#10;AUUUUAFFFFABRRRQAUUUUAFFFFAH1N/wRX/5SZfDT/uMf+ma+r98q/A3/giv/wApMvhp/wBxj/0z&#10;X1fvlQB/N1+3N/yez8Yv+yp+IP8A05XFeWV6n+3N/wAns/GL/sqfiD/05XFeWUAFFFFABRRRQAUU&#10;UUAFFFFABRRRQB98f8G6n/J7Pij/ALJbff8Apy02v2gr8X/+DdT/AJPZ8Uf9ktvv/TlptftBQB/L&#10;P2/Cijt+FFABRRRQAUUUUAFFFFABRRRQAUUUUAfqV/wbT/e+NH/cuf8AuUr9Tq/LH/g2n+98aP8A&#10;uXP/AHKV+p1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QelfCv/BUH/gv5+xz/AMEu/iTovwK+Imk6/wCKvHGuWcd4mheG4YvL022kk8uOa9nldRCHKyFV&#10;jWWTEe5kVXRmPtJdwtu+x91UV8T/APBaX/gtL8Jf+CPXwg8PeIdf8BXXjPxv42vJofBvg+C8azjn&#10;ht/KN3d3F15UiwRRCaIBQrSSvKiqu0SyxfJX/BOj/g6xb45ftKeFP2VP29v2R7z4S6t4+uLaHwf4&#10;qs5rhrG4ku2C2SzW1xEsscMz4jS6R5Yy8ibljjDyqRTk7IH7seZn7G0UiurdDS0AFFFFABRRRQAU&#10;UUUAFFFFABRRRQAUUUUAFfAP/B0Z/wAoKvjl/wByz/6k+lV9/V8A/wDB0Z/ygq+OX/cs/wDqT6VQ&#10;B75/wSY/5RY/s1/9kC8Hf+mSzr6Cr59/4JMf8osf2a/+yBeDv/TJZ19BUAFFFFABRRRQAUUUUAfz&#10;/wD/AAWK/wCUlHxQ/wCvzTf/AE12lfM9fTH/AAWK/wCUlHxQ/wCvzTf/AE12lfM9ABRRRQAUUUUA&#10;FFFFABRRRQAUUUUAfU3/AARX/wCUmXw0/wC4x/6Zr6v3yr8Df+CK/wDyky+Gn/cY/wDTNfV++VAH&#10;83X7c3/J7Pxi/wCyp+IP/TlcV5ZXqf7c3/J7Pxi/7Kn4g/8ATlcV5ZQAUUUUAFFFFABRRRQAUUUU&#10;AFFFFAH3x/wbqf8AJ7Pij/slt9/6ctNr9oK/F/8A4N1P+T2fFH/ZLb7/ANOWm1+0FAH8s/b8KKO3&#10;4UUAFFFFABRRRQAUUUUAFFFFABRRRQB+pX/BtP8Ae+NH/cuf+5Sv1Or8sf8Ag2n+98aP+5c/9ylf&#10;qd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McKSa/Bb&#10;/gn/AOCdD/ak/wCDuj9ozxn+0p8PrW61T4eaTqmo+C7fUk+Szm0+50nS9OvljB2O32CTzELBgrSL&#10;KAJER1/elgCpBr8pP+Ctn/BB79qT43ftu6X/AMFPv+CWv7Sem/Df4yRw29v4gj128uILe98m0a1W&#10;6imjhuAJDbpBbPbSReTLGNzMpDiWV7tVSfZr7+vyG/epuPe34dD4e/4Kvfav+Cm//B078Nf2MpNP&#10;ttd8JeB9U0HQdS0tdQd7a+0+CM65rW7a+Ek8mW5t327W/wBFRTygr6A/4PX9E+EKfso/BXX7+WBf&#10;iBb/ABCu7bw2nmETPpL2LNqBCjggTx6Zk9iwA+8a9k/4IW/8EBPi5/wT/wDj/wCMP26f24vjbpvj&#10;r4veKILq2s/7Hup72C1F3Ik95fXF3dxRzXF9M42EhVVEMxLTGf8Adec6x/wQq/4KBf8ABR7/AIKn&#10;at+05/wVV+MFrdfA3wL8Qtal+F/w+/tKC4ur/RU1Itp1t9nto/straz26QG4ldmvJUgWKRVdxNC4&#10;6ckL7O7fndf194ub3pT8rL8v69EfsN4Bu9WvvBmk3evRbL6XTIHvV9JigLj/AL6zWxTIYhEuKfT8&#10;yYrlikFFFFBQUUUUAFFFFABRRRQAUUUUAFFFFABXwD/wdGf8oKvjl/3LP/qT6VX39XwD/wAHRn/K&#10;Cr45f9yz/wCpPpVAHvn/AASY/wCUWP7Nf/ZAvB3/AKZLOvoKvn3/AIJMf8osf2a/+yBeDv8A0yWd&#10;fQVABRRRQAUUUUAFFFFAH8//APwWK/5SUfFD/r803/012lfM9fTH/BYr/lJR8UP+vzTf/TXaV8z0&#10;AFFFFABRRRQAUUUUAFFFFABRRRQB9Tf8EV/+UmXw0/7jH/pmvq/fKvwN/wCCK/8Ayky+Gn/cY/8A&#10;TNfV++VAH83X7c3/ACez8Yv+yp+IP/TlcV5ZXqf7c3/J7Pxi/wCyp+IP/TlcV5ZQAUUUUAFFFFAB&#10;RRRQAUUUUAFFFFAH3x/wbqf8ns+KP+yW33/py02v2gr8X/8Ag3U/5PZ8Uf8AZLb7/wBOWm1+0FAH&#10;8s/b8KKO34UUAFFFFABRRRQAUUUUAFFFFABRRRQB+pX/AAbT/e+NH/cuf+5Sv1Or8sf+Daf73xo/&#10;7lz/ANylfqd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MwUbj2r8lv+C1X/AAWv/at8BftZ6H/wSV/4JOeC4da+OuvG0bWtemsYrg6KZoDdJbW8NyPIMv2Y&#10;JczXE4aCC3fkFi72/wCtD/cbjtX4MfsB+JdP+AH/AAd6ftBeEf2nvF0MmveOtH1a08A3V7C0gka6&#10;bTNU0+2V9uImTSYXhBYqMxeUCWZVZJc1RRfZv7ug37tNy7f1f5HnP/BNX4s/8FXfgn/wcleCv2G/&#10;28f24/GfjW6sba/m8VeH7T4gahdaBO0/hK51KBBav5ULGIywk/uQqyxZQsFVz7Z8Zv8AgrP/AMFG&#10;P+CP3/BYbVPhr/wUBuBrX7NfxY8fX174G1u8Q3C6Ho890FE9ndRp5v8Aogkg+02MgcogBhRRNFJL&#10;xM0iH/g+MV94x9lUZ9/+Fc4/nxXUf8HqXxo+D1/8Gvg1+y5a2lrqHxKvfGEniCxW2ZJLuw0dbeW0&#10;ZWQfvES6uZItnG2RtPkAJMfFt+7SaS10a73k/wAhuPvSjfSyd+2n67H7mQSrModfSpKx/AWlalon&#10;gzSdI1m5M15a6bDDdSn+ORUUM34kGtip2djON3FNhRRRQUFFFFABRRRQAUUUUAFFFFABRRRQAV8A&#10;/wDB0Z/ygq+OX/cs/wDqT6VX39XwD/wdGf8AKCr45f8Acs/+pPpVAHvn/BJj/lFj+zX/ANkC8Hf+&#10;mSzr6Cr59/4JMf8AKLH9mv8A7IF4O/8ATJZ19BUAFFFFABRRRQAUUUUAfz//APBYr/lJR8UP+vzT&#10;f/TXaV8z19Mf8Fiv+UlHxQ/6/NN/9NdpXzPQAUUUUAFFFFABRRRQAUUUUAFFFFAH1N/wRX/5SZfD&#10;T/uMf+ma+r98q/A3/giv/wApMvhp/wBxj/0zX1fvlQB/N1+3N/yez8Yv+yp+IP8A05XFeWV6n+3N&#10;/wAns/GL/sqfiD/05XFeWUAFFFFABRRRQAUUUUAFFFFABRRRQB98f8G6n/J7Pij/ALJbff8Apy02&#10;v2gr8X/+DdT/AJPZ8Uf9ktvv/TlptftBQB/LP2/Cijt+FFABRRRQAUUUUAFFFFABRRRQAUUUUAfq&#10;V/wbT/e+NH/cuf8AuUr9Tq/LH/g2n+98aP8AuXP/AHKV+p1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AeRg1+e//BaX/gg38N/+CpV7ofx0+H/xTu/hv8ZP&#10;BtiIPDvi6zhaWC8ijkaeC3uURlkQxzM7R3ETB4jK5KzYRV/QdjhST6V+K3/BZr/gu9+3z4f/AOCg&#10;0P8AwSi/4JMfDeC88eW62sGra++iwajfXGozW6Xvk2cczNbRW8Nqwae4uUYKfNyIUgMskv3mkVHr&#10;26ny5F/wbj/8HFnw8/a10/8Aaf8ADv7VHg/WviNJb/Zn+LT/ABHvbu7tI5bNtOYyzX1mLlmS0Yx7&#10;1jdlXGw7lXH2P/wSu/4Nj/HfwT/aktf29f8AgqD+0oPi58UNG1iHUdCtbXU7zUbVb2EL5GoXV/fo&#10;lzeTR7UMaGOMRPCp3S/KE8D3/wDB9JIdyn26/DKlX/iOk3Dew255/wCSZVpGUuZES94/f+NIo12x&#10;AADjAp1Q2WfIQ4H3e2P6VNUjCiiigAooooAKKKKACiiigAooooAKKKKACvgH/g6M/wCUFXxy/wC5&#10;Z/8AUn0qvv6vgH/g6M/5QVfHL/uWf/Un0qgD3z/gkx/yix/Zr/7IF4O/9MlnX0FXz7/wSY/5RY/s&#10;1/8AZAvB3/pks6+gqACiiigAooooAKKKKAP5/wD/AILFf8pKPih/1+ab/wCmu0r5nr6Y/wCCxX/K&#10;Sj4of9fmm/8AprtK+Z6ACiiigAooooAKKKKACiiigAooooA+pv8Agiv/AMpMvhp/3GP/AEzX1fvl&#10;X4G/8EV/+UmXw0/7jH/pmvq/fKgD+br9ub/k9n4xf9lT8Qf+nK4ryyvU/wBub/k9n4xf9lT8Qf8A&#10;pyuK8soAKKKKACiiigAooooAKKKKACiiigD74/4N1P8Ak9nxR/2S2+/9OWm1+0Ffi/8A8G6n/J7P&#10;ij/slt9/6ctNr9oKAP5Z+34UUdvwooAKKKKACiiigAooooAKKKKACiiigD9Sv+Daf73xo/7lz/3K&#10;V+p1flj/AMG0/wB740f9y5/7lK/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7tfhH8FX8Df8Env+Dq74oeJv2oNbuNG8H/tBeGdTk8AeONbeGHTzdald&#10;2OoOkszygRRx3NpdWK9WDm3yqpKHH7uHp0r8o/8Agqt/wbh/Hn/gqD+0f4g+LPiT/gqz4q8N+BdQ&#10;vrS78O/Cm+8J3WraV4fmhsIrSSS3RtWihR5WSWUskKHM7g7slmnaonbo199it6bj6fgfqvbXVrcR&#10;efbzq6t91lOQaeZY1G5nAA6mvwDT/gx11CJQkf8AwVOZR/Cq/Blh/wC5qnL/AMGPep53J/wVQdtv&#10;YfBtv/l1VR5b2ZJ+/auH5WlqO2i8mFY/7q4qSgAooooAKKKKACiiigAooooAKKKKACiiigAr4B/4&#10;OjP+UFXxy/7ln/1J9Kr7+r4B/wCDoz/lBV8cv+5Z/wDUn0qgD3z/AIJMf8osf2a/+yBeDv8A0yWd&#10;fQVfPv8AwSY/5RY/s1/9kC8Hf+mSzr6CoAKKKKACiiigAooooA/n/wD+CxX/ACko+KH/AF+ab/6a&#10;7Svmevpj/gsV/wApKPih/wBfmm/+mu0r5noAKKKKACiiigAooooAKKKKACiiigD6m/4Ir/8AKTL4&#10;af8AcY/9M19X75V+Bv8AwRX/AOUmXw0/7jH/AKZr6v3yoA/m6/bm/wCT2fjF/wBlT8Qf+nK4ryyv&#10;U/25v+T2fjF/2VPxB/6crivLKACiiigAooooAKKKKACiiigAooooA++P+DdT/k9nxR/2S2+/9OWm&#10;1+0Ffi//AMG6n/J7Pij/ALJbff8Apy02v2goA/ln7fhRR2/CigAooooAKKKKACiiigAooooAKKKK&#10;AP1K/wCDaf73xo/7lz/3KV+p1flj/wAG0/3vjR/3Ln/uUr9T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AnAzX5B/8ABaf/AIK/ftoah+29of8AwRq/4JOx&#10;Wlv8WNdt4x4r8WXlvH5mlNLbC9+zW7XKmGMrYA3EtxtkKpMoiKzIcfr25wjE+lfgl+wp4p0P9kf/&#10;AIO7Pj94J/ac8e26al8TNN1Ox8C6hqGRHPNqU+l6pp1msjgKrCyia1Tn5pY1hUs7qDK96oovs39y&#10;0Xz/AEG/dpykt1/V/l+p5j/wTF8T/wDBTr9mv/g5F8C/sB/ts/t5eOfiPJoMepy67p7fE3WdV0S7&#10;Nx4SutQh2x3xTfsEsR+aIbZI8r91Wr2j9ob/AIKS/wDBTT/giZ/wWCvLr9tjxxJ4o/Zj+NXxA1G8&#10;0KO4v5tSj0PR3uowJrFzH9otZrGKaBpbJVaB1aRY1ZnjnTm5v+V48fLj/Q1/9VzXUf8AB5x8e/hn&#10;4v8Ahp8Gv2IfB9hDr3xO1Lxx/bsNjparcX2n2gtpLOO3MS5kBu5rpPLUD5zZNwSFrXW1FpXburd/&#10;eY5RXNOL7J37NK/62+Z+5lvcR3MYmhOVbuCD/KpKx/AOk3+geDtK0HVLvzrmx02G3uJf77ogVm/E&#10;jNbFR1ZnFuUU2FFFFBQUUUUAFFFFABRRRQAUUUUAFFFFABXwD/wdGf8AKCr45f8Acs/+pPpVff1f&#10;AP8AwdGf8oKvjl/3LP8A6k+lUAe+f8EmP+UWP7Nf/ZAvB3/pks6+gq+ff+CTH/KLH9mv/sgXg7/0&#10;yWdfQVABRRRQAUUUUAFFFFAH8/8A/wAFiv8AlJR8UP8Ar803/wBNdpXzPX0x/wAFiv8AlJR8UP8A&#10;r803/wBNdpXzPQAUUUUAFFFFABRRRQAUUUUAFFFFAH1N/wAEV/8AlJl8NP8AuMf+ma+r98q/A3/g&#10;iv8A8pMvhp/3GP8A0zX1fvlQB/N1+3N/yez8Yv8AsqfiD/05XFeWV6n+3N/yez8Yv+yp+IP/AE5X&#10;FeWUAFFFFABRRRQAUUUUAFFFFABRRRQB98f8G6n/ACez4o/7Jbff+nLTa/aCvxf/AODdT/k9nxR/&#10;2S2+/wDTlptftBQB/LP2/Cijt+FFABRRRQAUUUUAFFFFABRRRQAUUUUAfqV/wbT/AHvjR/3Ln/uU&#10;r9Tq/LH/AINp/vfGj/uXP/cpX6n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ZxQAHHQivhX/gsp/wQo/Z6/4K56FpPirVPFN14E+J3hu3W08P/EHS9PW6YWXm&#10;tIbO6tzJH9ohDPI6YkjeKRyyttaSOTzP/guV/wAF+5v+CcnjLQ/2SP2Tfhda/Eb48eKDava6HNFc&#10;XNrpMc8gS3SaC1KzXV1cN8sVrG6PhlkYgNEk30N/wR28d/8ABSPx9+xtaax/wVI+HMnh74mDXb0w&#10;yTHT45NR0uUR3FpO9vYkpasgnktfJkCzD7JukG5yTK95OXb+tBu8Wl3Px3uP+DVz/gu/Z/Hxv2ld&#10;C/4KJeBG8fQkx2vxGm+KXieHXvLFt9kXN2unNMn+jfudolIEX7vO3ivtD/gkr/wbIab+yX+0Jb/t&#10;yft+/Hb/AIXJ8XLa8Oo6XA6TXGm6bqhdidRkuLsmfUbpRseKWVIhDJucI8ixSx/m5/wTj+JH/Bxz&#10;/wAFXdX+IcP7KX/BRvWbZfh7d2Ka1H4o8YyWe4XrXfkeV5dtLux9kl3Z24+XGcnH1H/wTm/4KJ/8&#10;FRP+Ccn/AAV/0v8A4Jsf8Ff/AIxX3jKw+J1pp9p4d1y+1KS7htL+53LYXFlL5KtLDNceZYyqUUCb&#10;DlgsDb9IOTaSerWnz10FUja6fTf+ux+9AVV4VcUUitu5xS1IBRRXC/tB/tI/Bn9lr4dTfFj47eOr&#10;Xw/oFvdRW8l5cRyyu0sjbVjjihR5JX6ttRSQqsxwqsQAd1RWP8PvHnhf4peAtF+JngfUTeaL4i0m&#10;31PR7wwPF59rPEssUmyRVdNyMp2sAwzggHirPiLxP4e8I6LeeJPFOuWem6fptm91qF/qF0kMNtAi&#10;lnlkdyFRFUEliQAASSKHpuC12L9FfKN//wAFu/8AgmFpmoSaZe/tPQebFMYna38LavNFuBIO2SO0&#10;KOv+0rFT1BI5r6Q+G/xO+H/xg8F2PxF+FvjHTfEGh6lF5ljquk3izwTAEqcMpPKsCrKeVZSCAQRR&#10;5h5G9RWf4m8U+HvBnh+88VeLNcstL0zTrZ7jUNQ1G6SCC1hRSzySSOQqIqgksSAAMmvmC7/4Lff8&#10;EwLLUX0uX9p+BpI5jEzQ+FdXkj3bsZEi2ZRl9GBKkcgkYo62A+r6Kw/h18SfAnxb8H2PxB+Gni7T&#10;de0TUofMsdV0m9S4t5gCVO10JBwwKkdQykHBBFW/Ffi3w14G8O3vi/xjr9lpelabbtcajqWo3SQQ&#10;WsKjLSSSOQqKByWJAAo23A0aK+T5P+C4H/BMCG/bTZf2nYRIknlsy+E9XePcDjiRbQqRn+IEqRzn&#10;HNfS/gT4g+C/id4WsvHHw98U6drWj6lF5mn6ppV6lxb3CZIJR0JVsEEHB4II7UeYGzXwD/wdGf8A&#10;KCr45f8Acs/+pPpVff1fAP8AwdGf8oKvjl/3LP8A6k+lUAe+f8EmP+UWP7Nf/ZAvB3/pks6+gq+f&#10;f+CTH/KLH9mv/sgXg7/0yWdfQVABRRRQAUUUUAFFFFAH8/8A/wAFiv8AlJR8UP8Ar803/wBNdpXz&#10;PX0x/wAFiv8AlJR8UP8Ar803/wBNdpXzPQAUUUUAFFFFABRRRQAUUUUAFFFFAH1N/wAEV/8AlJl8&#10;NP8AuMf+ma+r98q/A3/giv8A8pMvhp/3GP8A0zX1fvlQB/N1+3N/yez8Yv8AsqfiD/05XFeWV6n+&#10;3N/yez8Yv+yp+IP/AE5XFeWUAFFFFABRRRQAUUUUAFFFFABRRRQB98f8G6n/ACez4o/7Jbff+nLT&#10;a/aCvxf/AODdT/k9nxR/2S2+/wDTlptftBQB/LP2/Cijt+FFABRRRQAUUUUAFFFFABRRRQAUUUUA&#10;fqV/wbT/AHvjR/3Ln/uUr9Tq/LH/AINp/vfGj/uXP/cpX6n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yYkJ1p9NkDMPlFAH4K/8Ef/AAjF+1H/AMHSP7Vv7QXx&#10;oaPWdY+GGreJbTwnLMzKbKSHUk0S1lXYwDeXpsUtvhww/ehuGVSP3omXbGdtfz2r8WNG/wCCEn/B&#10;0N8Q/GPx7t7qw+FP7QEd1ef8JPfSK8drDrF1Fevf4RuI7fVIbi2YPhkg8yTa2UL/ANAvhXxf4W8c&#10;+HrDxd4L8RWeraTqtnHd6XqenXKzW93buoZJopEJV0ZWVlZSQQQQSDQvew8LdvxuEv40/N6eltD8&#10;fP8Ag03/AGDf2wf2Jda/aKn/AGr/AIA694GXxZdeGX8NtrSRr9vW3bWPO2bGb7nnw5zj/WD3rlP+&#10;D0z4NWGlfA34H/tk+GdUbS/FHhX4gzeHre9sR5V063Vq99DIJlIdTBLpzFMH5WuXIwTz+3ryJEu5&#10;ziv59/8Ag4K+Oum/8FiP+CovwO/4JA/sp+Lhqlr4c8UTxeONf0e6FzawX9x5f2pvLBVJm02xt7mV&#10;2Vz8000J2PGwK96UoRW6a+5W/RFJ255vbW/zP3y8A67N4n8GaT4juITG+oaZBctGy4KGSNWxj2zW&#10;xVfTbOPT7GKyhhWNIYwkca9FUcAD8KsVT3djOmnGCTPKf2zv2rvCP7Fn7PusfH/xv4d1LVrTS3gh&#10;i03Sgnm3E80qxRLl2ARN7rubkquSFc4U/it/wUl8e/t9/tbfDHTf20/2hfA48H/DG48SRaX4B8K3&#10;EjwlhdQ3Fwl1HEy7rjMMGWu5NiyGRPJXYSsf73eI/CXhnxfBb2vinQLPUYbW8hvLaG+tUmWK4icP&#10;FMocHbIjgMrDBUgEEGvgT/g5QXZ+wp4VTJOPipY8n/sG6lWUtLPzX4tJmkfe08n+R9ZfsEf8mL/B&#10;j/slHh3/ANNtvXwz/wAF+fjB45+KHxL+Ff8AwTZ+GPiBtPuPiBqVnd66ZvMjt7jz70WunRySoSTE&#10;s6TyyIVODHC4yVAr7m/YH/5MX+DH/ZKfDv8A6bbevgD9tK1g8Q/8HC/wb0vWI91vZWOjvahscGKS&#10;8uE/KStZJSrqL2bM6b5aLkukf8j6h8G/8ETP+Ce3hj4If8Ki1H4GWuszSWqi68TahfTjU57gKB5w&#10;uI2VockBvLi2x9RsIJz8n/8ABMDUvEn/AATz/wCCq3j3/gmjqHjO+1bwv4heSfw/HLLuWK6SyS+t&#10;7hh8qxyPYhopjGoDyRxDkRrj9ZkxsAHpX5b/ALWllZ+Ff+Din4Qa3oFvHHdatodi+oPGDukZ4tQt&#10;WLYPXyEVe3AH4zG/tY+bt9/+RUv4Mv7qv93+ZY/4Lx/Ff4jfGD48fCf/AIJp/DvxBNpcHjq8sb3X&#10;5ld1hujc332SzWXZy8UMkU07xkEErE/DRqa+jNE/4Ik/8E6dE+CzfCBvgFa6hI8KibxNfX039rTT&#10;AD98blGVkJYbjGgWEnP7vaStfLPxqurjxL/wco+C9K1p2kt9Ms7WOzRsYRV0ae4GPpK7N9a/VtAQ&#10;OaUV+79W/wA9AlpU9EvyPyg/4JO6v4w/YJ/4KafEb/gmZ4s8XHUNB1iSW88Oq8ryMbyK1ju4ZgMh&#10;EaXTmzKQuS8ES5wgFan/AAXK+JnxD+PX7VXwo/4Jn+B9dm0vTfFdxYX3iC6glMizSXV41vB5sKgH&#10;y7ZYZbgru2v5ikhTErVX+MUdtoX/AAct+BtQ0dVW4v8ATITeMq5LFtFuYDn38tR+GKq+J7+91z/g&#10;520nTdYczW+n2vlWMcgyI1HhOWbj0/eu7ex5oi+bkUvNetrhL93ztdk/m7H1VYf8ETP+Cc9l8GD8&#10;H/8AhQ1vcM0P7zxTPfSnWHudm37V9qDAhyRv8tQIc8eVtytfLX/BITX/ABZ+xF/wUT+J3/BMvx74&#10;sW80u5nmv/DPmZLTXkMEUsUiqvyxNPprCWRSTtNsihsg7v1Xh+5X5N6yFtP+DoGwuIJBuuFXzP8A&#10;wkmTH5AU4yftV53T/P8AMJRXs35W/M/WavgH/g6M/wCUFXxy/wC5Z/8AUn0qvtP45ax8VdB+Dvir&#10;V/gX4dsdY8a2vhu+n8JaTqjBba+1JLd2toJWMsQVHm8tSTIgAYkuv3h+KH/Ba747/wDBcfx5/wAE&#10;xvih4T/bl/Y4+G/g34X3cGlf8JD4k8M6pBLeWcqatZyWYRV1m5JEl4ltE37pgElYkpjerA/Vj/gk&#10;x/yix/Zr/wCyBeDv/TJZ19BV8+/8EmP+UWP7Nf8A2QLwd/6ZLOvoKgAooooAKKKKACiiigD+f/8A&#10;4LFf8pKPih/1+ab/AOmu0r5nr6Y/4LFf8pKPih/1+ab/AOmu0r5noAKKKKACiiigAooooAKKKKAC&#10;iiigD6m/4Ir/APKTL4af9xj/ANM19X75V+Bv/BFf/lJl8NP+4x/6Zr6v3yoA/m6/bm/5PZ+MX/ZU&#10;/EH/AKcrivLK9T/bm/5PZ+MX/ZU/EH/pyuK8soAKKKKACiiigAooooAKKKKACiiigD74/wCDdT/k&#10;9nxR/wBktvv/AE5abX7QV+L/APwbqf8AJ7Pij/slt9/6ctNr9oKAP5Z+34UUdvwooAKKKKACiiig&#10;AooooAKKKKACiiigD9Sv+Daf73xo/wC5c/8AcpX6nV+WP/BtP9740f8Acuf+5Sv1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f8Agp3/AMEqP2WP+Crf&#10;wVt/hN+0do11b32j3D3XhHxhojJHqmg3D7fMMLsrK8UqoqywurJIFVsLJHFJH+PcP/BBT/g4w/4J&#10;t3E+kf8ABNf9ugeJvB8d9L/ZegaP4yk0nf5iKz3M2k6kW0+KRmQLuSaVzgZIBIr+hqjI9aSVth3P&#10;5473/glf/wAHaX7dkE3w8/av/a4uvA/hm6t2h1SLVviVb29rfW7lY5YHtfD4kW6yhLCOcCM7SCyk&#10;8/p1/wAEdP8Aghd+zZ/wSM8I32q+GtYl8bfEzXofI8R/EXVtNWCU2u4MLKzhDv8AZLYsiyOu93lk&#10;AZ3ZUhSL7ioq1Ll2FvuFFFFSAV+en/Byn/yYv4W/7KrY/wDpt1Kv0Lr5l/4KsfsM+Nf+CgH7PWj/&#10;AAb8CeNdL0G703xjb6zJeatFI8bxx2t1CUAjBO4m4U+mFPtUVLtK3dfmiouz+T/I9A/YH/5MX+DH&#10;/ZKfDv8A6bbevz3/AOCzMkn7N/8AwVK+AP7X3iRzbeFsafFqV5bqZZQthqTSXo8tRk/6NeRBcZLH&#10;cAMjn9Lv2cPhlqPwV/Z58CfBvWNShvLvwn4N0zRrq8tlIjnktbSOBnQNyFJQkZ5wa5X9tT9jD4T/&#10;ALcnwYufg58VRc28a3Md5o+rWLD7Rpt5HuCzJuBU5V3RlIwyOwBU7WW5v94pR6O5nBfu+V9VY9P0&#10;TxDouv6La6/oOrWt9ZXltHcWd5Z3CyRTxOoZHRlJDKykEMDgg5FflN8K/F0P7Yv/AAcXX3xE+G+s&#10;w654X+HtjOGvo2Xy47a20z7E7Rk48xP7RuTtZdwZWLqSnIhk/wCCHf8AwU68J6TN8Gfhp/wUIjg+&#10;HZjmtFsV8Va1YRtaylvMU6dEJIMNuYtH5pU7mBJB5+3P+Ccf/BNX4U/8E7fh1qHhzwrr114h8Qa9&#10;NHL4g8SXtqsDT+WCI4YYlZvJgUl3CF3bdI5LkbQpGMebm7bev/AG7+z5e+j9D4v/AOCr2rR/sn/8&#10;FhPgf+1zqqJp/h3ULWxh1jVHXcP3F3Jb3zbR8xKWd1Acc9RX6safrWl6tpkOs6VqEN1aXUKzW1zb&#10;TK8csbAFXVgcMpByCOCOleR/tzfsQfCb9vP4KyfCH4ntc2ctvdfbNB12wbFxpl2EZBIoJ2yIVdle&#10;NvlZWONrhHT89/8Ahx3/AMFM9A0+T4J+DP8AgoJHH8NDFJZf2Z/wlOtW0bWbk70OmoGt9rgktH5x&#10;U7iCxzkqN+Xl+75jfxc33k37PHiPT/2xP+DiDXvjl8LPENvqnhXwTYXTx3qSK8c0MGlrpTNC6kq6&#10;PdztIjA4ZBuFWP8AgpDq6/sf/wDBbn4P/tWapaLp/h7xFY2cWr65dJ+4HM2nXzZHJaGymgc+gda+&#10;2v8Agnd/wTr+Fv8AwT1+GF34N8G6rLrmta00E3iTxNdW4hkv5IlYIqxhm8qFNzlELOQZHJZs1s/t&#10;4fsJ/CH9vr4KyfCb4meZY3lrcfa/DviOzjVrjSroDG9Q3EkbD5ZIm4dehV1R0Pg5ba8v49/zD4ua&#10;+l9P8j2Wzv7C5s47y2vYpIZIw8c0cgKsp6EEcEH1r8nf2T73Rv2xf+DhHxl+0b8MNTjufDPgu1up&#10;hqSbZIb8Q6bHoqmKRCysskkjzRtkb4k3DrimN/wRB/4KaWemH4JaL/wUEjX4Z+XJYnTT4o1uONrJ&#10;mbKHTFBt8Mp5j84rkn5j1r7z/YA/4J/fCT/gn98KZPAngCZtU1jVWin8UeKLm38ubVJ0Uhfk3MIo&#10;k3PsiDME3ucszMzONubm7bfMJX5bd9z3lkRiGZAcdMjpXwD/AMHRiqf+CFXxyyvfwz/6k2lV9/18&#10;A/8AB0Z/ygq+OX/cs/8AqT6VQB75/wAEmP8AlFj+zX/2QLwd/wCmSzr6Cr59/wCCTH/KLH9mv/sg&#10;Xg7/ANMlnX0FQAUUUUAFFFFABRRRQB/P/wD8Fiv+UlHxQ/6/NN/9NdpXzPX0x/wWK/5SUfFD/r80&#10;3/012lfM9ABRRRQAUUUUAFFFFABRRRQAUUUUAfU3/BFf/lJl8NP+4x/6Zr6v3yr8Df8Agiv/AMpM&#10;vhp/3GP/AEzX1fvlQB/N1+3N/wAns/GL/sqfiD/05XFeWV6n+3N/yez8Yv8AsqfiD/05XFeWUAFF&#10;FFABRRRQAUUUUAFFFFABRRRQB98f8G6n/J7Pij/slt9/6ctNr9oK/F//AIN1P+T2fFH/AGS2+/8A&#10;TlptftBQB/LP2/Cijt+FFABRRRQAUUUUAFFFFABRRRQAUUUUAfqV/wAG0/3vjR/3Ln/uUr9TJJI4&#10;o2lldVVVyzMcAD1r8s/+Daf73xo/7lz/ANylfqVdjNrID/zzb+VAHmA/bn/YmPT9sP4Wf+HB03/4&#10;/R/w3N+xN/0eH8LP/Dg6b/8AH6/m6yT1P50UAf0i/wDDc37E3/R4fws/8ODpv/x+j/hub9ib/o8P&#10;4Wf+HB03/wCP1/N1RQB/SL/w3N+xN/0eH8LP/Dg6b/8AH6P+G5v2Jv8Ao8P4Wf8AhwdN/wDj9fzd&#10;UUAf0i/8NzfsTf8AR4fws/8ADg6b/wDH6P8Ahub9ib/o8P4Wf+HB03/4/X83VFAH9Iv/AA3N+xN/&#10;0eH8LP8Aw4Om/wDx+j/hub9ib/o8P4Wf+HB03/4/X83VFAH9Iv8Aw3N+xN/0eH8LP/Dg6b/8fo/4&#10;bm/Ym/6PD+Fn/hwdN/8Aj9fzdUUAf03fDT46/BH40m+Hwd+MXhXxZ/Zvl/2l/wAIz4gtr/7J5m7y&#10;/M8h22btj7d2M7GxnBrqq/LH/g2m5l+NH+74dP8A6c6/U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ZM7Ipc&#10;Y4Hen010DjBNAH5u/wDBML/gsp8ff21v+CpH7Sf7BvxU8FeCdO0X4P65rlv4TvvD9vdRajeWtlrR&#10;09WuRNcSpIQhRneNYwGYYUAgV7p8Kv8Agq98Lfil/wAFS/iB/wAEptN+GniC38WfD3wrHruo+J5m&#10;g/s+5heHTpRHGA5k341GMfMoGY29s/Ef/BRT/g2E+K3xP/bH8Sft5/8ABNj9tK7+D/jLxVqEmo6t&#10;pbTXtmI7+43/AG+7ttSsZPtEInLb2gMTgySTHzFRkjT80/g5/wAExf8Agql4x/4LR/FH9jLwB/wU&#10;Q1DR/jZ4Z8Ew6j4s+LS+O9chm1ewNvpTi2N5GDdygLdWa7ZPk/0YdkSlT1cU+zv69xyS96S7q3lc&#10;/q4BB6UE45r8Gx/wb3f8HHLHj/gubrY/7rJ4v/8Aiacv/Bvb/wAHHCMGb/guZrTAclf+FyeL+f8A&#10;x2mtRH7xA5oqGzjeK3VJB8wX5uamoBbBRRRQAUUUUAFFFFABRRRQAUUUUAFFFFABXwD/AMHRn/KC&#10;r45f9yz/AOpPpVff1fAP/B0Z/wAoKvjl/wByz/6k+lUAe+f8EmP+UWP7Nf8A2QLwd/6ZLOvoKvn3&#10;/gkx/wAosf2a/wDsgXg7/wBMlnX0FQAUUUUAFFFFABRRRQB/P/8A8Fiv+UlHxQ/6/NN/9NdpXzPX&#10;0x/wWK/5SUfFD/r803/012lfM9ABRRRQAUUUUAFFFFABRRRQAUUUUAfU3/BFf/lJl8NP+4x/6Zr6&#10;v3yr8Df+CK//ACky+Gn/AHGP/TNfV++VAH83X7c3/J7Pxi/7Kn4g/wDTlcV5ZXqf7c3/ACez8Yv+&#10;yp+IP/TlcV5ZQAUUUUAFFFFABRRRQAUUUUAFFFFAH3x/wbqf8ns+KP8Aslt9/wCnLTa/aCvxf/4N&#10;1P8Ak9nxR/2S2+/9OWm1+0FAH8s/b8KKO34UUAFFFFABRRRQAUUUUAFFFFABRRRQB+pX/BtP9740&#10;f9y5/wC5Sv1Kuv8Aj2k/65n+Vflr/wAG0/3vjR/3Ln/uUr9Srr/j2k/65n+VAH8tdFFFABRRRQAU&#10;UUUAFFFFABRRRQAUUUUAfqV/wbTf6340/wC74c/9ydfqdX5Y/wDBtN/rfjT/ALvhz/3J1+p1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BxjmvzG/4Lk/8F9rr/gnn430H9jj9jv4Y2vxG+PniprP7LoslvNe&#10;WukLcyhLeKW2tWWa6vLj7sNrG6OA6SsSrRxzfpvJjy2z/dr8Gf8AgnvZ2Pin/g8A/aC1D9rGHS4/&#10;Fem6Trb/AA1i1KRYZXdBp0Onm2QkebN/YJlbABPl+a+PlJEqPNVUfJv7ivhpufa34mXbeIf+D4zx&#10;ppv/AAm2haa2lWmpKl1Z6TPY/D63khilG9Y/Kul8+IoCoKTkSrjDZYNj1H/gm9/wcIftufD79trR&#10;v+Ca3/Bav4G/8If4u8QXtppPhnxhBob2Ms2oSTNDD9rhjZoLm3upsRRXdmFhVwMq8bvLD+1YOa/D&#10;b/g9n0H4IRfs/wDwR8VX80cHxKXxxf2/h+OMFXn0U2u+/ZiBgiO5Gm7cnIM77QdzkUpKMldaN2J5&#10;eZPukfuPHJHIoaN1ZTyCp606snwLLrc3g/SZvEke3UH02Fr9QOkxQbx/31mtah6Owou8UwooooGF&#10;FFFABRRRQAUUUUAFFFFABRRRQAV8A/8AB0Z/ygq+OX/cs/8AqT6VX39XwD/wdGf8oKvjl/3LP/qT&#10;6VQB75/wSY/5RY/s1/8AZAvB3/pks6+gq+ff+CTH/KLH9mv/ALIF4O/9MlnX0FQAUUUUAFFFFABR&#10;RRQB/P8A/wDBYr/lJR8UP+vzTf8A012lfM9fTH/BYr/lJR8UP+vzTf8A012lfM9ABRRRQAUUUUAF&#10;FFFABRRRQAUUUUAfU3/BFf8A5SZfDT/uMf8Apmvq/fKvwN/4Ir/8pMvhp/3GP/TNfV++VAH83X7c&#10;3/J7Pxi/7Kn4g/8ATlcV5ZXqf7c3/J7Pxi/7Kn4g/wDTlcV5ZQAUUUUAFFFFABRRRQAUUUUAFFFF&#10;AH3x/wAG6n/J7Pij/slt9/6ctNr9oK/F/wD4N1P+T2fFH/ZLb7/05abX7QUAfyz9vwoo7fhRQAUU&#10;UUAFFFFABRRRQAUUUUAFFFFAH6lf8G0/3vjR/wBy5/7lK/Uq6/49pP8Armf5V+Wv/BtP9740f9y5&#10;/wC5Sv1Kuv8Aj2k/65n+VAH8tdFFFABRRRQAUUUUAFFFFABRRRQAUUUUAfqV/wAG03+t+NP+74c/&#10;9ydfqdX5Y/8ABtN/rfjT/u+HP/cnX6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ZGDX5Kf8F1f+CE3&#10;7Q/7R/7QWg/8FLf+CZXj8eG/jh4fjgTWNM/tZdOfWxbRlba6tbrAWO8VAlsyTssEsAjBePymWf8A&#10;Wujr1FK2qY0z8CY/+CtX/B2t8BLm1+A/j7/gl/a+MvEFp5cFz4u/4VDqmoJeySYKyPe6LeppnAYA&#10;mIIihfmAIY1tfsXf8EKf+Con7fn7b/h/9vL/AILxeNLeS18G3lrJpvgG7m0y8l1ZbYrLBatb2Aax&#10;tLAyHdLGA0kxEqvGplM1fu5gdMUYHpVRlyyv1E9VYbHGIxgMT9adRRSAKKKKACiiigAooooAKKKK&#10;ACiiigAooooAK+Af+Doz/lBV8cv+5Z/9SfSq+/q+Af8Ag6M/5QVfHL/uWf8A1J9KoA98/wCCTH/K&#10;LH9mv/sgXg7/ANMlnX0FXz7/AMEmP+UWP7Nf/ZAvB3/pks6+gqACiiigAooooAKKKKAP5/8A/gsV&#10;/wApKPih/wBfmm/+mu0r5nr6Y/4LFf8AKSj4of8AX5pv/prtK+Z6ACiiigAooooAKKKKACiiigAo&#10;oooA+pv+CK//ACky+Gn/AHGP/TNfV++Vfgb/AMEV/wDlJl8NP+4x/wCma+r98qAP5uv25v8Ak9n4&#10;xf8AZU/EH/pyuK8sr1P9ub/k9n4xf9lT8Qf+nK4ryygAooooAKKKKACiiigAooooAKKKKAPvj/g3&#10;U/5PZ8Uf9ktvv/TlptftBX4v/wDBup/yez4o/wCyW33/AKctNr9oKAP5Z+34UUdvwooAKKKKACii&#10;igAooooAKKKKACiiigD9Sv8Ag2n+98aP+5c/9ylfqVdf8e0n/XM/yr8tf+Daf73xo/7lz/3KV+pV&#10;1/x7Sf8AXM/yoA/lrooooAKKKKACiiigAooooAKKKKACiiigD9Sv+Dab/W/Gn/d8Of8AuTr9Tq/L&#10;H/g2m/1vxp/3fDn/ALk6/U6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EY4Un2r4c/Zm/4LV+EP2lv+Cs&#10;HxY/4JheDPgbqFzH8NLOa5b4hWeuRNbzG1+ywX0c9rLHG8PlXtx9mUxPOZCN21Eyw+4pDiNiT/DX&#10;8y//AAVu/wCCgPjH/gmd/wAHBfxA/aH/AGG/hM2ieMLLTbXTPiEdXnOo6H4wju9NsLov9kijgltT&#10;nyGkCXDF5rdZdylnVpv+8Se1n+lv680Vy3pu2+h/TUDnpRX4C6b/AMHunjGGyjj1f/gldNPcBf3s&#10;tr8WZIkY+yto7kf99GrMf/B7t4gkdYx/wSkvvmbH/JYW/wDlJVJNuxJ++NFQ2c7zwLKx+8uTxipq&#10;A31CiiigAooooAKKKKACiiigAooooAKKKKACvgH/AIOjP+UFXxy/7ln/ANSfSq+/q+Af+Doz/lBV&#10;8cv+5Z/9SfSqAPfP+CTH/KLH9mv/ALIF4O/9MlnX0FXz7/wSY/5RY/s1/wDZAvB3/pks6+gqACii&#10;igAooooAKKKKAP5//wDgsV/yko+KH/X5pv8A6a7Svmevpj/gsV/yko+KH/X5pv8A6a7SvmegAooo&#10;oAKKKKACiiigAooooAKKKKAPqb/giv8A8pMvhp/3GP8A0zX1fvlX4G/8EV/+UmXw0/7jH/pmvq/f&#10;KgD+br9ub/k9n4xf9lT8Qf8ApyuK8sr1P9ub/k9n4xf9lT8Qf+nK4ryygAooooAKKKKACiiigAoo&#10;ooAKKKKAPvj/AIN1P+T2fFH/AGS2+/8ATlptftBX4v8A/Bup/wAns+KP+yW33/py02v2goA/ln7f&#10;hRR2/CigAooooAKKKKACiiigAooooAKKKKAP1K/4Np/vfGj/ALlz/wBylfqVdf8AHtJ/1zP8q/LX&#10;/g2n+98aP+5c/wDcpX6lXX/HtJ/1zP8AKgD+WuiiigAooooAKKKKACiiigAooooAKKKKAP1K/wCD&#10;ab/W/Gn/AHfDn/uTr9Tq/LH/AINpv9b8af8Ad8Of+5Ov1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57/4KIf8FP8A9jz/AIJffCq1+KH7VvxHbTW1aSaHwz4d0yza61TXJok3yR20CkZCgoGlkaOGNpYl&#10;eRDKgb6EY4Umv5/fAfw2+Hf/AAWT/wCDrL4qeHf2oNHl1zwP8C9FvE0LwTryrcWV0uj3Nnpwt5EG&#10;0NbSX95cX5jbcsmfKkDo7KZ3mo+r+SK+GDnbb9T6y/YL/wCDpT4G/wDBQ/8A4KAeFP2KPg7+yr4s&#10;0nTvFv8AaBsfF3ibW7WKaEWunXN6fMsoFlX5hbFBi4ON4PbFfRf7Of8AwW9/Yq/aH/bf8df8E9IN&#10;d1Dwz8TPBPijUNFh0/xFDFHbeIJLOaZJjp8ySMJGVIt7RSCOTBJRZFR2H5eeGvCXhTwH/wAHttl4&#10;Q8C+F9O0XR9P09YtP0rSbKO2traMfDk4SOOMBUUegAFdB/wd1fshfDz9m68+Ev8AwVL/AGc9N0/w&#10;X8SI/iPFpuuapoNqLefVb0RSahY6i4X921xBJZTAzFTJIJo1dmWJFW5csY05PaW/q3ZE8suaUVvZ&#10;Nfddn70KwYZFFZXgfXG8T+D9L8RtbGE3+nw3JhYYMe9A238M4rVoejsTGXNFNBRRRSKCiiigAooo&#10;oAKKKKACiiigAooooAK+Af8Ag6M/5QVfHL/uWf8A1J9Kr7+r4B/4OjP+UFXxy/7ln/1J9KoA98/4&#10;JMf8osf2a/8AsgXg7/0yWdfQVfPv/BJj/lFj+zX/ANkC8Hf+mSzr6CoAKKKKACiiigAooooA/n//&#10;AOCxX/KSj4of9fmm/wDprtK+Z6+mP+CxX/KSj4of9fmm/wDprtK+Z6ACiiigAooooAKKKKACiiig&#10;AooooA+pv+CK/wDyky+Gn/cY/wDTNfV++Vfgb/wRX/5SZfDT/uMf+ma+r98qAP5uv25v+T2fjF/2&#10;VPxB/wCnK4ryyvU/25v+T2fjF/2VPxB/6crivLKACiiigAooooAKKKKACiiigAooooA++P8Ag3U/&#10;5PZ8Uf8AZLb7/wBOWm1+0Ffi/wD8G6n/ACez4o/7Jbff+nLTa/aCgD+Wft+FFHb8KKACiiigAooo&#10;oAKKKKACiiigAooooA/Ur/g2n+98aP8AuXP/AHKV+pV1/wAe0n/XM/yr8tf+Daf73xo/7lz/ANyl&#10;fqVdf8e0n/XM/wAqAP5a6KKKACiiigAooooAKKKKACiiigAooooA/Ur/AINpv9b8af8Ad8Of+5Ov&#10;1Or8sf8Ag2m/1vxp/wB3w5/7k6/U6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A9K/C3/AILC/s9ftof8&#10;Ek/+CrsX/BdL9jn4W3XjfwB4kslg+LnhnSY5VS0jS0jiu471bdC0VpPFbR3SXrCRIb2LdMv+pSf9&#10;0icc18y/8FJf+Csv7Fv/AAS4+H9r4t/ai8eXK6nqjf8AFP8Agzw9brdazq+0gO0MBdFWNed0szxR&#10;ZGzeXZUaX7slLt+pS95OPc/nR0f/AILZ/Ai6/wCDg6H/AILFeIvhL4stPB/9nkXHhOx+zXGppMPC&#10;h0YIpaWOJk+0YfduB8rLbd3yV7d4p8X/ALZ//B2t+3h4G0i2+Cmr+A/2cfh5qTrqWoQyh49MtXMD&#10;30j37QCOfVLmNYY4bdUcQgqxQotxO+18VP8Ag6V/4JzeMfi1qHi2T/gg14B8WLc6iZl8W+LrzSE1&#10;i7LNlp5YzpFxiXO44+0Pk4+YZ4/VL/glV/wXr/4J2f8ABSHVIfgZ8DZ9R8B+MrOzZdL+HHizT4LK&#10;W5tYIULGwa3kkt5o403fulZZlSCR/JEaF61j00vbZfO5MpS1d99L/Kx90WNpDYWsdnbxLHHGgWON&#10;BgKo6AegAqaiioDbRBRRRQAUUUUAFFFFABRRRQAUUUUAFFFFABXwD/wdGf8AKCr45f8Acs/+pPpV&#10;ff1fAP8AwdGf8oKvjl/3LP8A6k+lUAe+f8EmP+UWP7Nf/ZAvB3/pks6+gq+ff+CTH/KLH9mv/sgX&#10;g7/0yWdfQVABRRRQAUUUUAFFFFAH8/8A/wAFiv8AlJR8UP8Ar803/wBNdpXzPX0x/wAFiv8AlJR8&#10;UP8Ar803/wBNdpXzPQAUUUUAFFFFABRRRQAUUUUAFFFFAH1N/wAEV/8AlJl8NP8AuMf+ma+r98q/&#10;A3/giv8A8pMvhp/3GP8A0zX1fvlQB/N1+3N/yez8Yv8AsqfiD/05XFeWV6n+3N/yez8Yv+yp+IP/&#10;AE5XFeWUAFFFFABRRRQAUUUUAFFFFABRRRQB98f8G6n/ACez4o/7Jbff+nLTa/aCvxf/AODdT/k9&#10;nxR/2S2+/wDTlptftBQB/LP2/Cijt+FFABRRRQAUUUUAFFFFABRRRQAUUUUAfqV/wbT/AHvjR/3L&#10;n/uUr9Srr/j2k/65n+Vflr/wbT/e+NH/AHLn/uUr9Srr/j2k/wCuZ/lQB/LXRRRQAUUUUAFFFFAB&#10;RRRQAUUUUAFFFFAH6lf8G03+t+NP+74c/wDcnX6nV+WP/BtN/rfjT/u+HP8A3J1+lnxf+I+l/B34&#10;S+KPi5rdlcXNl4V8O3usXltZ7fNlitoHmdE3ELuKoQMkDJ5IoA6Kivzz/wCIjX9locH4JfED/vzY&#10;/wDyRR/xEbfss/8AREfiB/35sf8A5IoA/Qyivzz/AOIjb9ln/oiPxA/782P/AMkUf8RG37LP/REf&#10;iB/35sf/AJIoA/Qyivzz/wCIjb9ln/oiPxA/782P/wAkUf8AERt+yz/0RH4gf9+bH/5IoA/Qyivz&#10;z/4iNv2Wf+iI/ED/AL82P/yRR/xEbfss/wDREfiB/wB+bH/5IoA/Qyivzz/4iNv2Wf8AoiPxA/78&#10;2P8A8kUf8RG37LP/AERH4gf9+bH/AOSKAP0Mor88/wDiI2/ZZ/6Ij8QP+/Nj/wDJFH/ERt+yz/0R&#10;H4gf9+bH/wCSKAP0Morxj9h39tbwJ+3b8LNR+Lfw68L6xpFhp3iCXSJLXWliEzTRwW8xceU7jbtu&#10;FA5zkHjpn2e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q&#10;O5ZljYh9vyn5j0HvQBI33a/n3+Hn7P8A4U/4Ksf8HXfxk8KftteEry/8N/CDR7i88P8AgfWpmuLK&#10;+tdMm0+zsonjc4+yTNetqRhH7uRpmV1dJZFb6O/aa/4OO/29vgP+0Z48+CHgz/giL8QPGWj+EfGG&#10;paNpfiyxvtUWHWLe2uZIY7tAmkSKFkVA42u4w3DN1r86f2vf27/29fjV+3R4T/4KWfsv/wDBHz4s&#10;/Bv4zeH5I4tb1y00vUtXsPElmtu1sYby0k0mHLmArAZVkB8pVG3ckckc09akZ+T/AB2fyKkvdlD+&#10;tOnzP6fvCnhHwv4H8K2HgjwV4estI0fS7OO00vS9MtEgt7O3jULHDFGgCRoqgKqqAAAABivwT/4O&#10;rf2HPhL+wn4l+Ef/AAVG/Y007R/hz46j+IyWWqW3h+wht1vdQWOS/tdUW3VBGZI3tZVmZlIlM0W8&#10;E7y/onhD/g6M/wCClVn4RsbLx/8A8ECviRqevR2ca6lqWj3es2NpPcBRvkitpNGneKMtkiNppCoO&#10;C7Ebj8R/tLft1/8ABQ79vz9tTwf+0X+31/wSE+JnjzwF8O5ribwL8F9D8N6npemxTyzRPvv7iXTb&#10;qS/DLDEsse2JJDEmBGhkikrlk6kbPZrUlNKLuuj0P6gvBer3Gv8AhTTdeu7FrWW+sIriS1kXDQs6&#10;hih9wTitSo7QBYEATb8v3fT2qSjqTH4VcKKKKCgooooAKKKKACiiigAooooAKKKKACvgH/g6M/5Q&#10;VfHL/uWf/Un0qvv6vgH/AIOjP+UFXxy/7ln/ANSfSqA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b4xf9ks8Q/wDptuKAP5uj1ooPWigAooooAKKKKACiiigAoooo&#10;AKKKKAP2d/4N0/8AkyvxR/2VK+/9NumV9918Cf8ABun/AMmV+KP+ypX3/pt0yvvu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IBGDRRQA3YiLwvAr4h/4KX/8A&#10;BwH/AME+f+CW3j20+EPxt1bxN4m8aTW8VzeeEvAOl295d6ZbyKzRy3TXFxBDFuCgiPzDMVdH8vYw&#10;c/b7nCMfav5/v2dP2Vvhb8a/+DtH48eCf+CkPhbwz4slm0PUtd+Heh+KI4pbHV126cNNjW2m/d3r&#10;Q6O82YirhWtJJMZgLKviqKPq/u6f12HooOT8vx/r8T3b/iNZ/wCCaH/RuPx0/wDBJo3/AMs6P+I1&#10;b/gmg/yf8M4/HT5uP+QHo3/yzr9So/2S/wBlVF2x/s0+AAvYDwbY8f8AkKlP7Jn7LBGP+Ga/AP4e&#10;D7L/AONVStfUR3ttIHhVguNy5/OpKbFEkK7E6CnUgCiiigAooooAKKKKACiiigAooooAKKKKACvg&#10;H/g6M/5QVfHL/uWf/Un0qvv6vgH/AIOjP+UFXxy/7ln/ANSfSqAPfP8Agkx/yix/Zr/7IF4O/wDT&#10;JZ19BV8+/wDBJj/lFj+zX/2QLwd/6ZLOvoKgAooooAKKKKACiiigD+f/AP4LFf8AKSj4of8AX5pv&#10;/prtK+Z6+mP+CxX/ACko+KH/AF+ab/6a7SvmegAooooAKKKKACiiigAooooAKKKKAPqb/giv/wAp&#10;Mvhp/wBxj/0zX1fvlX4G/wDBFf8A5SZfDT/uMf8Apmvq/fKgD+br9ub/AJPZ+MX/AGVPxB/6criv&#10;LK9T/bm/5PZ+MX/ZU/EH/pyuK8soAKKKKACiiigAooooAKKKKACiiigD74/4N1P+T2fFH/ZLb7/0&#10;5abX7QV+L/8Awbqf8ns+KP8Aslt9/wCnLTa/aCgD+Wft+FFHb8KKACiiigAooooAKKKKACiiigAo&#10;oooA/Ur/AINp/vfGj/uXP/cpX6lXX/HtJ/1zP8q/LX/g2n+98aP+5c/9ylfqVdf8e0n/AFzP8qAP&#10;5a6KKKACiiigAooooAKKKKACiiigAooooA/Ur/g2m/1vxp/3fDn/ALk6++/25/8Akyb4xf8AZLPE&#10;P/ptuK+BP+Dab/W/Gn/d8Of+5Ovvv9uf/kyb4xf9ks8Q/wDptuKAP5uj1ooPWigAooooAKKKKACi&#10;iigAooooAKKKKAP2d/4N0/8AkyvxR/2VK+/9NumV9918Cf8ABun/AMmV+KP+ypX3/pt0yvvu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GPy1/PD/wcA/t&#10;HfEn/goF/wAFVNB/Ye/4JxfsyR6t8aPhDiO3+LXh3VZ7HXra62x3UttbXkF1BBbWtsZCry3hJjuG&#10;mWIwEs0/9Dr/AHT9K/CT4iXvgj/ghN/wcXeLv21PjTYqfgf+0JpOo2F54xsrl7xvCmq3r2mo3K3c&#10;MMbyCR7yzZkjwoa2vPMR3NtNEsrWtG+2v39Cv+Xcmt9Pu6/oc3Z6T/wfO6fbR2VteyNHGgVWmuPh&#10;vI3TuzZZj7kkmpUs/wDg+hZgHugFz8x3/Db/AAr9dbD/AIK2/wDBLG9tY7pP+CkvwERZUV1Wb4v6&#10;NGwBGRlWuQyn1BAIPBqb/h7F/wAEsu3/AAUr/Z//APDyaH/8lVprzXJPerNZlhUTD5tvzVNSKwYb&#10;lIOfSlqQQUUUUAFFFFABRRRQAUUUUAFFFFABRRRQAV8A/wDB0Z/ygq+OX/cs/wDqT6VX39XwD/wd&#10;Gf8AKCr45f8Acs/+pPpVAHvn/BJj/lFj+zX/ANkC8Hf+mSzr6Cr59/4JMf8AKLH9mv8A7IF4O/8A&#10;TJZ19BUAFFFFABRRRQAUUUUAfz//APBYr/lJR8UP+vzTf/TXaV8z19Mf8Fiv+UlHxQ/6/NN/9Ndp&#10;XzPQAUUUUAFFFFABRRRQAUUUUAFFFFAH1N/wRX/5SZfDT/uMf+ma+r98q/A3/giv/wApMvhp/wBx&#10;j/0zX1fvlQB/N1+3N/yez8Yv+yp+IP8A05XFeWV6n+3N/wAns/GL/sqfiD/05XFeWUAFFFFABRRR&#10;QAUUUUAFFFFABRRRQB98f8G6n/J7Pij/ALJbff8Apy02v2gr8X/+DdT/AJPZ8Uf9ktvv/TlptftB&#10;QB/LP2/Cijt+FFABRRRQAUUUUAFFFFABRRRQAUUUUAfqV/wbT/e+NH/cuf8AuUr9Srr/AI9pP+uZ&#10;/lX5a/8ABtP9740f9y5/7lK/Uq6/49pP+uZ/lQB/LXRRRQAUUUUAFFFFABRRRQAUUUUAFFFFAH6l&#10;f8G03+t+NP8Au+HP/cnX33+3P/yZL8Yv+yWeIf8A023FfAn/AAbTf6340/7vhz/3J199/tz/APJk&#10;3xi/7JZ4h/8ATbcUAfzdHrRQetFABRRRQAUUUUAFFFFABRRRQAUUUUAfs7/wbp/8mV+KP+ypX3/p&#10;t0yvvuvgT/g3T/5Mr8Uf9lSvv/Tbplffd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jglSB6V+bn7dP/Brz+wP/wAFB/2qPFX7Xnxo+MXxg03xJ4wezbUr&#10;Hwx4g0qGxi+zWUFnH5ST6bNIMxwITukb5i2MAhR+kjAlSBX5K/8ABR//AII3f8Fqv2ov20fGvx1/&#10;ZU/4Kza18M/AOvSWJ8P+CbP4keI7CPTRFYW8EwEFn+4j3zRSy/J1MmT8xNL7S/rsP7LMn/iCq/4J&#10;an/mvnx+/wDCq0T/AOU9H/EFX/wS2HKfH34/bh0z4p0T/wCU9eO6r/wb6f8AByFDp8kmi/8ABc/X&#10;ri6Vcww3Xxo8XwxsfQuFcr9dpr5f8Yfs6f8ABZD9lz9vDwh+xR/wUI/4LO/Gr4X2vxCUReAfihoX&#10;xC8Qa94e1e93xp9mMj31pLb4kkSNmePMbyRM6rDIJ6uN3USW/QT92Lb6H9P0EXkxrF12rjNSVDaB&#10;hEquSSBgk9+amqQWw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vuvgT/g3T/5Mr8Uf9lSvv/Tbplffd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QSAMk0ABOBmvIfiR/wUB/YQ+DPja++Gnxi/bW+EfhPxJpZj&#10;GpeH/E3xI0uwvrQvGsieZBPOske6N0cblGVdSMgg166wDoQehFfm1+3N/wAGvH7BH/BQb9qjxV+1&#10;58afjD8YNN8TeL3tG1Kx8L69pUFjF9ms4LSMRJPpk0ijy7dCd0jZYsRgEALqHQ+rG/4Ko/8ABMFV&#10;3N/wUe+AoA5J/wCFwaLx/wCTVfjL/wAHY/8AwUT/AGQv2x/CHwl/Y9/ZC8Z+Hfit42j8atq8mveA&#10;r5NWWwjeF7WLToZrYOk8t1LMrmKJ2dTZx71Bkjz9K/8AEFX/AMEtxyPj98f/APwqtE/+U9e+fsFf&#10;8G0f/BMP/gn78TrH41+CfCHiTx14w0bUlvfDviD4k61FevpEirhTBBbQW9tvU/OkskLyxuAyOpUY&#10;douScujT+4OZxTt6fefd/g611ax8MabZa9d+ffQ2ESXk2P8AWTBAHb8Wya1KRNgHyYx7UtDd3cUV&#10;yqwUUUUDCiiigAooooAKKKKACiiigAooooAK+Af+Doz/AJQVfHL/ALln/wBSfSq+/q+Af+Doz/lB&#10;V8cv+5Z/9SfSqAPfP+CTH/KLH9mv/sgXg7/0yWdfQVfPv/BJj/lFj+zX/wBkC8Hf+mSzr6CoAKKK&#10;KACiiigAooooA/n/AP8AgsV/yko+KH/X5pv/AKa7Svmevpj/AILFf8pKPih/1+ab/wCmu0r5noAK&#10;KKKACiiigAooooAKKKKACiiigD6m/wCCK/8Ayky+Gn/cY/8ATNfV++Vfgb/wRX/5SZfDT/uMf+ma&#10;+r98qAP5uv25v+T2fjF/2VPxB/6crivLK9T/AG5v+T2fjF/2VPxB/wCnK4ryygAooooAKKKKACii&#10;igAooooAKKKKAPvj/g3U/wCT2fFH/ZLb7/05abX7QV+L/wDwbqf8ns+KP+yW33/py02v2goA/ln7&#10;fhRR2/CigAooooAKKKKACiiigAooooAKKKKAP1K/4Np/vfGj/uXP/cpX6lXX/HtJ/wBcz/Kvy1/4&#10;Np/vfGj/ALlz/wBylfqVdf8AHtJ/1zP8qAP5a6KKKACiiigAooooAKKKKACiiigAooooA/Ur/g2m&#10;/wBb8af93w5/7k6++/25/wDkyb4xf9ks8Q/+m24r4E/4Npv9b8af93w5/wC5Ovvv9uf/AJMl+MX/&#10;AGSzxD/6bbigD+bo9aKD1ooAKKKKACiiigAooooAKKKKACiiigD9nf8Ag3T/AOTK/FH/AGVK+/8A&#10;TbplffdfAn/Bun/yZX4o/wCypX3/AKbdMr77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6lhwKdRQB+LP7Wf/AASO/wCDl/4n/tRfET4j/s//APBVLS/DfgXX&#10;vG2p3/g3w9J8WvEFq2m6XLdSPbWxhh0944ikTIuxGZRjAJHNee/8OVP+Drz/AKTD6T/4ejxL/wDK&#10;yv3oJCjJNfCP/BWH/g4D/Yw/4JaaddeC9X1dfHnxS8tTZ/DPw7eILi1Lw+bHJqM/zLp8TBoyAyvM&#10;wlRkhdNzrKtCKRWspXPzc+M3/BML/g5i/Z4+HOqfF344f8FyfCfhbwzotv5+q65rfx38RW9vbJuC&#10;jLPpoyWZlRVGWZmVVBJAPwN8Cv2y/wDgvT+1p+0Bcfs2/sjft0/Gr4pa0txMtvd+FfG2px2dxapI&#10;I/txkvfs5tbZiyYkulg2+YgcIxC19yfBr/gn3/wV/wD+DlP4g6X+05/wUc+IOpfCv4Eq1veeFfDd&#10;lYtax3lq4dw+k6dIzcvHIcand72ZJ4/L+0xp5afuB+xF+wF+yl/wTy+D9v8ABj9lH4S2PhnTQiNq&#10;d4o82/1acFj9ovLlsyXEmXfG5isakJGqRqqDSKcHeX3f5kS7R+89e0/eLZA6spC4O481YpFXb3pa&#10;ka0VgooooAKKKKACiiigAooooAKKKKACiiigAr4B/wCDoz/lBV8cv+5Z/wDUn0qvv6vgH/g6M/5Q&#10;VfHL/uWf/Un0qgD3z/gkx/yix/Zr/wCyBeDv/TJZ19BV8+/8EmP+UWP7Nf8A2QLwd/6ZLOvoKgAo&#10;oooAKKKKACiiigD+f/8A4LFf8pKPih/1+ab/AOmu0r5nr6Y/4LFf8pKPih/1+ab/AOmu0r5noAKK&#10;KKACiiigAooooAKKKKACiiigD6m/4Ir/APKTL4af9xj/ANM19X75V+Bv/BFf/lJl8NP+4x/6Zr6v&#10;3yoA/m6/bm/5PZ+MX/ZU/EH/AKcrivLK9T/bm/5PZ+MX/ZU/EH/pyuK8soAKKKKACiiigAooooAK&#10;KKKACiiigD74/wCDdT/k9nxR/wBktvv/AE5abX7QV+L/APwbqf8AJ7Pij/slt9/6ctNr9oKAP5Z+&#10;34UUdvwooAKKKKACiiigAooooAKKKKACiiigD9Sv+Daf73xo/wC5c/8AcpX6lXX/AB7Sf9cz/Kvy&#10;1/4Np/vfGj/uXP8A3KV+pV1/x7Sf9cz/ACoA/lrooooAKKKKACiiigAooooAKKKKACiiigD9Sv8A&#10;g2m/1vxp/wB3w5/7k6++/wBuf/kyb4xf9ks8Q/8AptuK+BP+Dab/AFvxp/3fDn/uTr77/bn/AOTJ&#10;vjF/2SzxD/6bbigD+bo9aKD1ooAKKKKACiiigAooooAKKKKACiiigD9nf+DdP/kyvxR/2VK+/wDT&#10;bplffdfAn/Bun/yZX4o/7Klff+m3TK++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myvtGc06myJv4Kg/WgD+ev/gvJ/wdDfH7w58V/HH7Cf7BtheeA/8AhFtY&#10;1Lw341+Il4UOrXF1DKbeZNMCsVs4wUmAuTunbejR/ZmjDN4P/wAEoPiB/wAG8X7JWuW/7R37d37R&#10;XiL4y/Fya9kvpIb74f6ncaDplw4yXEc8e7UbjzC7/aLgBdzIywpJGJT+83xF/wCCJH/BKL4ueP8A&#10;Wvin8S/2GvBOseIvEeq3Gpa5q13bzGW8u55GklmfEgG5nYseOprH/wCHAv8AwRr/AOke/gH/AMBZ&#10;v/jtKnzRjd79xztLRbdv8zxFf+DtH/giwvA+M/iz/wAN/f8A/wAbpy/8HaX/AARbkYRp8aPFmWOB&#10;/wAW/wBQ/wDjde2f8OBf+CNf/SPfwD/4Czf/AB2hf+CA3/BG1DuT/gnz4BDDkEWs/H/kWqXLzaiP&#10;ry3mE8QkXvUlNhhjgjWKJNqqMKPQU6kC8wooooAKKKKACiiigAooooAKKKKACiiigAr4B/4OjP8A&#10;lBV8cv8AuWf/AFJ9Kr7+r4B/4OjP+UFXxy/7ln/1J9KoA98/4JMf8osf2a/+yBeDv/TJZ19BV8+/&#10;8EmP+UWP7Nf/AGQLwd/6ZLOvoKgAooooAKKKKACiiigD+f8A/wCCxX/KSj4of9fmm/8AprtK+Z6+&#10;mP8AgsV/yko+KH/X5pv/AKa7SvmegAooooAKKKKACiiigAooooAKKKKAPqb/AIIr/wDKTL4af9xj&#10;/wBM19X75V+Bv/BFf/lJl8NP+4x/6Zr6v3yoA/m6/bm/5PZ+MX/ZU/EH/pyuK8sr1P8Abm/5PZ+M&#10;X/ZU/EH/AKcrivLKACiiigAooooAKKKKACiiigAooooA++P+DdT/AJPZ8Uf9ktvv/TlptftBX4v/&#10;APBup/yez4o/7Jbff+nLTa/aCgD+Wft+FFHb8KKACiiigAooooAKKKKACiiigAooooA/Ur/g2n+9&#10;8aP+5c/9ylfqVdf8e0n/AFzP8q/LX/g2n+98aP8AuXP/AHKV+pV1/wAe0n/XM/yoA/lrooooAKKK&#10;KACiiigAooooAKKKKACiiigD9Sv+Dab/AFvxp/3fDn/uTr77/bn/AOTJvjF/2SzxD/6bbivgT/g2&#10;m/1vxp/3fDn/ALk6++/25/8Akyb4xf8AZLPEP/ptuKAP5uj1ooPWigAooooAKKKKACiiigAooooA&#10;KKKKAP2d/wCDdP8A5Mr8Uf8AZUr7/wBNumV9918Cf8G6f/Jlfij/ALKlff8Apt0yvpP/AIKGftF+&#10;Nf2TP2PvF/7QPw70zS7zWPD/APZ5tLbWIZJLZ/P1C2tn3rHJGxwkzEYYfMBnIyCAe0UV+L//ABEV&#10;/tt/9Ew+Fn/gj1L/AOWFH/ERX+23/wBEw+Fn/gj1L/5YUAftBRX4v/8AERX+23/0TD4Wf+CPUv8A&#10;5YUf8RFf7bf/AETD4Wf+CPUv/lhQB+0FFfi//wARFf7bf/RMPhZ/4I9S/wDlhR/xEV/tt/8ARMPh&#10;Z/4I9S/+WFAH7QUV+L//ABEV/tt/9Ew+Fn/gj1L/AOWFH/ERX+23/wBEw+Fn/gj1L/5YUAftBRX4&#10;v/8AERX+23/0TD4Wf+CPUv8A5YUf8RFf7bf/AETD4Wf+CPUv/lhQB+0FFfi//wARFf7bf/RMPhZ/&#10;4I9S/wDlhR/xEV/tt/8ARMPhZ/4I9S/+WFAH7QUV8w/8Eov20fin+3T+z1rXxa+Leg6Bp+o6b40u&#10;NIgh8O2s8MDQpaWkwZlmmlbfuncEhsYC8DBJ+nq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yn9tP9q3wv+xZ+zprn7Q/izw/c6tbaLJaRrpVnOkc1089zFAFRn+XI8wuc/wo&#10;1erV+bX/AAcrfEq20j9mbwJ8ILeaZb7xL41N/wCXC3EtrZW0iyIR3/eXduw91qZX0S6tL8So2vqZ&#10;S/8ABzb8Dm/5tp8WfjqlsK9n/YR/4LPfDb9u345N8DfCXwc1vQbpdFuNR+3alfwyRlYmRSm1Ocnf&#10;16ce9d74W/bS/YJ/Y58GeD/2XvGP7VHhO11LwvoNloH2VdSFw9s1pClvtuWhDLbNlOfOKd817/4L&#10;8eeBPiX4ZtfGfw68ZaT4g0e+VmsdW0XUI7q2uAGKkpLEzKwDAg4JwQR2rTTmZnzXiumxzH7SP7Sv&#10;we/ZO+FN98ZPjh4wh0fRbJljVmXfNdzsDst4Ix80srYOFHQKzMVRWYfnrqX/AAc5/DaHxoLDSf2T&#10;dem8PNJ8uqXXiiCK+2eptFieMNjHym4x6E9azv8AgtBP4i/ai/4KP/A39g1NTuV8N3P2O91iKwuM&#10;MGvLySK4kZD8heK0t2dGIJXzZMH5yD+mGg/Bb4UeG/hVH8END+H2jw+EYtONgvh3+z42s2tmGHia&#10;JgVdXy27cDuLMWySazjzcrl5tL5FO3Ny/f8AM5L9kH9sv4Hftu/CyP4sfA7xBNcWiTfZ9S03ULfy&#10;bzTbjaG8mePLANgghlZkYcqzDmtT9p39qD4N/sh/CO++NHxw8Urpmj2UiQxJHGZLi+uXB8u2t4hz&#10;LK2CcDAVVd3Kojuv5rfsO6NbfsFf8F1vGv7Gvw7lvf8AhC/GVlMljpskzeVaj7ANWtj8zM0hgX7R&#10;aq7EsVkJJJJNW/8Agrvaa1+17/wVS+DH7DD3k1x4Xhhs7nWrGzYRyI1xNJJfSbu7LYWyMhIOzL4+&#10;+RT+Ll5ftfg+v5Avd5ubpr8tLGxcf8HOXw3Txu1lbfsn66/hlpj5esSeJoEvTD/e+yeUY9/+z9o/&#10;Gvvf9kr9rz4K/tpfCOz+MnwQ8T/bdPnkMF7Y3CCO7026UAvbXEYJ2SLkdCyMCGRnRlY9TYfBz4VW&#10;Xwvj+C1r8O9FXwjHp/2H/hGm0uJrFrbGDCYCuwoc8qQQc85r8vf+CfGnaf8AsFf8FvPiF+xH4OuL&#10;qTwn4st5V0uxEp2WrLZjVrTezlmk8m3kubcNuyxl3NznDTTly/c/T/gC97l5vvR+tVfAP/B0Z/yg&#10;q+OX/cs/+pPpVff1fAP/AAdGf8oKvjl/3LP/AKk+lUDPfP8Agkx/yix/Zr/7IF4O/wDTJZ19BV8+&#10;/wDBJj/lFj+zX/2QLwd/6ZLOvoKgAooooAKKKKACiiigD+f/AP4LFf8AKSj4of8AX5pv/prtK+Z6&#10;+mP+CxX/ACko+KH/AF+ab/6a7SvmegAooooAKKKKACiiigAooooAKKKKAPqb/giv/wApMvhp/wBx&#10;j/0zX1fvlX4G/wDBFf8A5SZfDT/uMf8Apmvq/fKgD+br9ub/AJPZ+MX/AGVPxB/6crivLK9T/bm/&#10;5PZ+MX/ZU/EH/pyuK8soAKKKKACiiigAooooAKKKKACiiigD74/4N1P+T2fFH/ZLb7/05abX7QV+&#10;L/8Awbqf8ns+KP8Aslt9/wCnLTa/aCgD+Wft+FFHb8KKACiiigAooooAKKKKACiiigAooooA/Ur/&#10;AINp/vfGj/uXP/cpX6lXX/HtJ/1zP8q/LX/g2n+98aP+5c/9ylfqVdf8e0n/AFzP8qAP5a6KKKAC&#10;iiigAooooAKKKKACiiigAooooA/Ur/g2m/1vxp/3fDn/ALk6++/25/8Akyb4xf8AZLPEP/ptuK+B&#10;P+Dab/W/Gn/d8Of+5Ovvv9uf/kyX4xf9ks8Q/wDptuKAP5uj1ooPWigAooooAKKKKACiiigAoooo&#10;AKKKKAP2d/4N0/8AkyvxR/2VK+/9NumV6n/wWu/5RkfEz/d0f/082NeWf8G6f/Jlfij/ALKlff8A&#10;pt0yvU/+C13/ACjI+Jn+7o//AKebGgD8D6KKKACiiigAooooAKKKKACiiigAooooA/Z7/g3S/wCT&#10;KfFX/ZUr3/026bX31XwL/wAG6X/JlPir/sqV7/6bdNr76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iz/gqp/wAEwPib/wAFDPGngDVfDnxo03w/pPhNpYrixu9HeSZBcTRG&#10;4uo5Vf53EcMWyEqg3J/rF3/L9p18Bf8ABUD/AIKVftMfsFftV/DnQh4b0eT4T+IY7a41jVF0vzNQ&#10;n8u6K6hbQs04UOlu0MiZRcmYDccNtnTmSfcetn6HS6V/wQA/4Jw2XgH/AIRK78AeILzUmttn/CVX&#10;Him6W+D7cCXy0ZbXcDyAYCvqpr5L/ZWtviR/wSD/AOCs9p+xnc+PL7Vvhr8RLm3isvt8RzcC9zHY&#10;3Sxo+1J0ukFrJLgB0SQ7APL2fqF4d/bB/Zc8TfDBvjNpP7QfhCTwrCqfatem163ht7d2VWEczO48&#10;mX51Bifa6lgCoPFfmDo/juz/AOCr3/BcDwx8UPhZY3Unw/8AhatjPHryxrAZbXTp5LqCeRZecT6j&#10;KI0jAEhhYOVTa+2o/wAZL7/QiVvYt/d6nVfFuO5i/wCDlnwjJqit5MlrbmzMgO0r/YUw4z/003dO&#10;9fq8o2jFflP/AMFwtN8U/sx/t3fA7/goNpWj3d5o+lzWmnatHYxhN0lneSXJgeQ/KGuLeeaNAe0D&#10;nnHH394e/bn/AGSfFXwYb9oHQv2g/CsnhGNV87WZ9YigSCRlDCCRZWV4p8Mv7h1WTLAbcnFTG3s0&#10;+zd/vKl/E9Uv8j4H+NXmXX/Byr4Bh0mI+Ymlwm5aN+eNIumbP/bPHHpVDXIr2L/g5+0+S7DeXJbk&#10;23mcDZ/wiEg4/wCBbuneqn/BPC+uP2+/+C0vjz9u7w/oF9Z+FfClvKdNuJiqh2ayGlWaOjEMry26&#10;3FwVAIRlIJ5Xdpf8Fm7fxP8Asi/8FGPgv/wULsrC6bw3H9k0/Wn0uA+c8trPK1xAzsBGGuLK4aOM&#10;MwLCCXoFyCNv3d9NW/vv/XzCfve0t2S+6x+rEP3K/JvWyrf8HQGnraq3mbF87b/2KbfptxX6IaV+&#10;3B+yNqvwXb9oOy/aD8Lf8IfHGhm1mTVo0WKRo1cQOjESJcEOo+zsol3MF2bjivzu/wCCZc8v7f3/&#10;AAWD+I3/AAUCsfD11aeFfDUMq6DcOwXfNJarp1msinJ3PYpPK6qT5blQThl3EV+9XldhKX7tvvp+&#10;J+nvxu0r4pa78IfFGifBHxNa6L4wvPDl9B4U1i+hEkFhqbwOtrcSKySBo45ijspjcEKRtbofxV/4&#10;Lb/AX/gtx4C/4Jf/ABS8V/tt/tveAfHHwztbfSh4g8M6B4dt7e6upX1eyjs2R00q3YCO8a2lYCVc&#10;rGwIcEo37qV8A/8AB0Z/ygq+OX/cs/8AqT6VVAe+f8EmP+UWP7Nf/ZAvB3/pks6+gq+ff+CTH/KL&#10;H9mv/sgXg7/0yWdfQVABRRRQAUUUUAFFFFAH8/8A/wAFiv8AlJR8UP8Ar803/wBNdpXzPX0x/wAF&#10;iv8AlJR8UP8Ar803/wBNdpXzPQAUUUUAFFFFABRRRQAUUUUAFFFFAH1N/wAEV/8AlJl8NP8AuMf+&#10;ma+r98q/A3/giv8A8pMvhp/3GP8A0zX1fvlQB/N1+3N/yez8Yv8AsqfiD/05XFeWV6n+3N/yez8Y&#10;v+yp+IP/AE5XFeWUAFFFFABRRRQAUUUUAFFFFABRRRQB98f8G6n/ACez4o/7Jbff+nLTa/aCvxf/&#10;AODdT/k9nxR/2S2+/wDTlptftBQB/LP2/Cijt+FFABRRRQAUUUUAFFFFABRRRQAUUUUAfqV/wbT/&#10;AHvjR/3Ln/uUr9Srr/j2k/65n+Vflr/wbT/e+NH/AHLn/uUr9Srr/j2k/wCuZ/lQB/LXRRRQAUUU&#10;UAFFFFABRRRQAUUUUAFFFFAH6lf8G03+t+NP+74c/wDcnX33+3P/AMmTfGL/ALJZ4h/9NtxXwJ/w&#10;bTf6340/7vhz/wBydfff7c//ACZN8Yv+yWeIf/TbcUAfzdHrRQetFABRRRQAUUUUAFFFFABRRRQA&#10;UUUUAfs7/wAG6f8AyZX4o/7Klff+m3TK9T/4LXf8oyPiZ/u6P/6ebGvLP+DdP/kyvxR/2VK+/wDT&#10;bplep/8ABa7/AJRkfEz/AHdH/wDTzY0AfgfRRRQAUUUUAFFFFABRRRQAUUUUAFFFFAH7Pf8ABul/&#10;yZT4q/7Kle/+m3Ta++q+Bf8Ag3S/5Mp8Vf8AZUr3/wBNum199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DftA/s3fBX9qT4fTfCz47+ArXxBok0qzC2uGZHhmUELLFIhDwy&#10;AMy70ZTtdlJKswPc0UbgfnnL/wAG137DTXLTwfE34qRKzkrCmvaaVUZ4Azp5P5knFfYH7LX7IPwB&#10;/Y2+H/8Awrn4B+BYdJtJSj6jeSSNNdajMq482eZstI3XA4VckIqrhR6ZRR0sG5zPxh+D3w0+Pvw4&#10;1T4SfF/wha674d1mHytR0263BZFDBlYMpDRurBWV0KujKGUggGvhu4/4Nsv2GJbl7iD4kfFOBHkZ&#10;lto9e07ZGpOdgzYFsAHHLE+pJ5P6FUUdbh5Hn/7NX7MPwU/ZH+F1t8IPgN4Lh0XRYJmuJo1kaSa7&#10;uXAD3E8rEvLKwVQWYnCoiLtRFUaXxw+BXwm/aQ+HF98JfjX4Is/EHh/UlH2rT7sEfMPuujqQ8br2&#10;dGVl7EV11FEve3Be7sfnq/8AwbXfsJNfSXcXxG+KUcck3mfZV17TjGo/uDNgWxjj72cd8819nfs4&#10;fsz/AAU/ZN+GFt8IPgJ4Ft9B0O3me4kghZnkubh8b55pWJeWVsKC7EkKqqMKqqO8oo6WDd3CvgH/&#10;AIOjP+UFXxy/7ln/ANSfSq+/q+Af+Doz/lBV8cv+5Z/9SfSqAPfP+CTH/KLH9mv/ALIF4O/9MlnX&#10;0FXz7/wSY/5RY/s1/wDZAvB3/pks6+gqACiiigAooooAKKKKAP5//wDgsV/yko+KH/X5pv8A6a7S&#10;vmevpj/gsV/yko+KH/X5pv8A6a7SvmegAooooAKKKKACiiigAooooAKKKKAPqb/giv8A8pMvhp/3&#10;GP8A0zX1fvlX4G/8EV/+UmXw0/7jH/pmvq/fKgD+br9ub/k9n4xf9lT8Qf8ApyuK8sr1P9ub/k9n&#10;4xf9lT8Qf+nK4ryygAooooAKKKKACiiigAooooAKKKKAPvj/AIN1P+T2fFH/AGS2+/8ATlptftBX&#10;4v8A/Bup/wAns+KP+yW33/py02v2goA/ln7fhRR2/CigAooooAKKKKACiiigAooooAKKKKAP1K/4&#10;Np/vfGj/ALlz/wBylfqVdf8AHtJ/1zP8q/LX/g2n+98aP+5c/wDcpX6lXX/HtJ/1zP8AKgD+Wuii&#10;igAooooAKKKKACiiigAooooAKKKKAP1K/wCDab/W/Gn/AHfDn/uTr77/AG5/+TJvjF/2SzxD/wCm&#10;24r4E/4Npv8AW/Gn/d8Of+5Ovvv9uf8A5Mm+MX/ZLPEP/ptuKAP5uj1ooPWigAooooAKKKKACiii&#10;gAooooAKKKKAP2d/4N0/+TK/FH/ZUr7/ANNumV6n/wAFrv8AlGR8TP8Ad0f/ANPNjXln/Bun/wAm&#10;V+KP+ypX3/pt0yvU/wDgtd/yjI+Jn+7o/wD6ebGgD8D6KKKACiiigAooooAKKKKACiiigAooooA/&#10;Z7/g3S/5Mp8Vf9lSvf8A026bX31XwL/wbpf8mU+Kv+ypXv8A6bdNr76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f+Doz/lBV8cv+5Z/&#10;9SfSq+/q+Af+Doz/AJQVfHL/ALln/wBSfSqAPfP+CTH/ACix/Zr/AOyBeDv/AEyWdfQVfPv/AASY&#10;/wCUWP7Nf/ZAvB3/AKZLOvoKgAooooAKKKKACiiigD+f/wD4LFf8pKPih/1+ab/6a7Svmevpj/gs&#10;V/yko+KH/X5pv/prtK+Z6ACiiigAooooAKKKKACiiigAooooA+pv+CK//KTL4af9xj/0zX1fvlX4&#10;G/8ABFf/AJSZfDT/ALjH/pmvq/fKgD+br9ub/k9n4xf9lT8Qf+nK4ryyvU/25v8Ak9n4xf8AZU/E&#10;H/pyuK8soAKKKKACiiigAooooAKKKKACiiigD74/4N1P+T2fFH/ZLb7/ANOWm1+0Ffi//wAG6n/J&#10;7Pij/slt9/6ctNr9oKAP5Z+34UUdvwooAKKKKACiiigAooooAKKKKACiiigD9Sv+Daf73xo/7lz/&#10;ANylfqVdf8e0n/XM/wAq/LX/AINp/vfGj/uXP/cpX6lXX/HtJ/1zP8qAP5a6KKKACiiigAooooAK&#10;KKKACiiigAooooA/Ur/g2m/1vxp/3fDn/uTr77/bn/5Ml+MX/ZLPEP8A6bbivgT/AINpv9b8af8A&#10;d8Of+5Ovvv8Abn/5Mm+MX/ZLPEP/AKbbigD+bo9aKD1ooAKKKKACiiigAooooAKKKKACiiigD9nf&#10;+DdP/kyvxR/2VK+/9NumV6n/AMFrv+UZHxM/3dH/APTzY15Z/wAG6f8AyZX4o/7Klff+m3TK9T/4&#10;LXf8oyPiZ/u6P/6ebGgD8D6KKKACiiigAooooAKKKKACiiigAooooA/Z7/g3S/5Mp8Vf9lSvf/Tb&#10;ptffVfAv/Bul/wAmU+Kv+ypXv/pt02vvq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4B/4OjP+UFXxy/7ln/1J9Kr7+r4B/wCDoz/lBV8c&#10;v+5Z/wDUn0qgD3z/AIJMf8osf2a/+yBeDv8A0yWdfQVfPv8AwSY/5RY/s1/9kC8Hf+mSzr6CoAKK&#10;KKACiiigAooooA/n/wD+CxX/ACko+KH/AF+ab/6a7Svmevpj/gsV/wApKPih/wBfmm/+mu0r5noA&#10;KKKKACiiigAooooAKKKKACiiigD6m/4Ir/8AKTL4af8AcY/9M19X75V+Bv8AwRX/AOUmXw0/7jH/&#10;AKZr6v3yoA/m6/bm/wCT2fjF/wBlT8Qf+nK4ryyvU/25v+T2fjF/2VPxB/6crivLKACiiigAoooo&#10;AKKKKACiiigAooooA++P+DdT/k9nxR/2S2+/9OWm1+0Ffi//AMG6n/J7Pij/ALJbff8Apy02v2go&#10;A/ln7fhRR2/CigAooooAKKKKACiiigAooooAKKKKAP1K/wCDaf73xo/7lz/3KV+pV1/x7Sf9cz/K&#10;vy1/4Np/vfGj/uXP/cpX6lXX/HtJ/wBcz/KgD+WuiiigAooooAKKKKACiiigAooooAKKKKAP1K/4&#10;Npv9b8af93w5/wC5Ovvv9uf/AJMm+MX/AGSzxD/6bbivgT/g2m/1vxp/3fDn/uTr77/bn/5Mm+MX&#10;/ZLPEP8A6bbigD+bo9aKD1ooAKKKKACiiigAooooAKKKKACiiigD9nf+DdP/AJMr8Uf9lSvv/Tbp&#10;lep/8Frv+UZHxM/3dH/9PNjXln/Bun/yZX4o/wCypX3/AKbdMr1P/gtd/wAoyPiZ/u6P/wCnmxoA&#10;/A+iiigAooooAKKKKACiiigAooooAKKKKAP2e/4N0v8AkynxV/2VK9/9Num19n/G741/Df8AZ3+G&#10;Gp/GL4ueJBpHh3R/J/tDUDZzXHlebMkMf7uBHkbMkiL8qnG7JwASPjD/AIN0v+TKfFX/AGVK9/8A&#10;Tbpteq/8Fp/+UZ3xK+mj/wDp4sqAGf8AD6r/AIJn/wDRyn/lm6z/APIdH/D6r/gmf/0cp/5Zus//&#10;ACHX4H0UAfvh/wAPqv8Agmf/ANHKf+WbrP8A8h0f8Pqv+CZ//Ryn/lm6z/8AIdfgfRQB++H/AA+q&#10;/wCCZ/8A0cp/5Zus/wDyHR/w+q/4Jn/9HKf+WbrP/wAh1+B9FAH74f8AD6r/AIJn/wDRyn/lm6z/&#10;APIdH/D6r/gmf/0cp/5Zus//ACHX4H0UAfvh/wAPqv8Agmf/ANHKf+WbrP8A8h0f8Pqv+CZ//Ryn&#10;/lm6z/8AIdfgfRQB++H/AA+q/wCCZ/8A0cp/5Zus/wDyHR/w+q/4Jn/9HKf+WbrP/wAh1+B9FAH9&#10;NnwP+Nvw3/aL+GWnfGP4Q+I/7W8N6w0403UPsU1v53kzyQSHy5lWRcSROvzKM4yOCDXWV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X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p6ACiiigAooooAKKKKACiiigAooooAKKKKACiiigAooooAKKKKACiiigAoo&#10;ooAKKKKACiiigAooooAKKKKACiiigAooooAKKKKACiiigAooooAKKKKACiiigAooooAKKKKACiii&#10;gAooooAKKKKACiiigAooooAKKKKACiiigAooooAKKKKACiiigAooooAKKKKACiiigAooooAKKKKA&#10;CiiigAooooAKKKKACiiigAooooAKKKKACiiigAooooAKKKKACiiigAooooAK+Af+Doz/AJQVfHL/&#10;ALln/wBSfSq+/q+Af+Doz/lBV8cv+5Z/9SfSqAPfP+CTH/KLH9mv/sgXg7/0yWdfQVfPv/BJj/lF&#10;j+zX/wBkC8Hf+mSzr6CoAKKKKACiiigAooooA/n/AP8AgsV/yko+KH/X5pv/AKa7Svmevpj/AILF&#10;f8pKPih/1+ab/wCmu0r5noAKKKKACiiigAooooAKKKKACiiigD6m/wCCK/8Ayky+Gn/cY/8ATNfV&#10;++Vfgb/wRX/5SZfDT/uMf+ma+r98qAP5uv25v+T2fjF/2VPxB/6crivLK9T/AG5v+T2fjF/2VPxB&#10;/wCnK4ryygAooooAKKKKACiiigAooooAKKKKAPvj/g3U/wCT2fFH/ZLb7/05abX7QV+L/wDwbqf8&#10;ns+KP+yW33/py02v2goA/ln7fhRR2/CigAooooAKKKKACiiigAooooAKKKKAP1K/4Np/vfGj/uXP&#10;/cpX6lXX/HtJ/wBcz/Kvy1/4Np/vfGj/ALlz/wBylfqVdf8AHtJ/1zP8qAP5a6KKKACiiigAoooo&#10;AKKKKACiiigAooooA/Ur/g2m/wBb8af93w5/7k6++/25/wDkyb4xf9ks8Q/+m24r4E/4Npv9b8af&#10;93w5/wC5Ovvv9uf/AJMm+MX/AGSzxD/6bbigD+bo9aKD1ooAKKKKACiiigAooooAKKKKACiiigD9&#10;nf8Ag3T/AOTK/FH/AGVK+/8ATbplep/8Frv+UZHxM/3dH/8ATzY15Z/wbp/8mV+KP+ypX3/pt0yv&#10;U/8Agtd/yjI+Jn+7o/8A6ebGgD8D6KKKACiiigAooooAKKKKACiiigAooooA/Z7/AIN0v+TKfFX/&#10;AGVK9/8ATbpteq/8Fp/+UZ3xK+mj/wDp4sq8q/4N0v8AkynxV/2VK9/9Num16r/wWn/5RnfEr6aP&#10;/wCniyoA/AyiiigAooooAKKKKACiiigAooooAKKKKAP3x/4Iqf8AKMz4a/XWf/TzfV9T18sf8EVP&#10;+UZnw1+us/8Ap5vqtf8ABV79tL4pfsK/s76L8W/hJoHh/UdS1LxrbaPPD4jtZ5oFgktLuYsohmib&#10;fut0AJYjBbgnBAB9O0V+MH/ERZ+2z/0S74Wf+CTUv/lhR/xEWfts/wDRLvhZ/wCCTUv/AJYUAfs/&#10;RX4wf8RFn7bP/RLvhZ/4JNS/+WFH/ERZ+2z/ANEu+Fn/AIJNS/8AlhQB+z9FfjB/xEWfts/9Eu+F&#10;n/gk1L/5YUf8RFn7bP8A0S74Wf8Agk1L/wCWFAH7P0V+MH/ERZ+2z/0S74Wf+CTUv/lhR/xEWfts&#10;/wDRLvhZ/wCCTUv/AJYUAfs/RX4wf8RFn7bP/RLvhZ/4JNS/+WFH/ERZ+2z/ANEu+Fn/AIJNS/8A&#10;lhQB+z9FfjB/xEWfts/9Eu+Fn/gk1L/5YUf8RFn7bP8A0S74Wf8Agk1L/wCWFAH7P0Vxf7N3xG1z&#10;4w/s7+A/i34mtbWDUvFHgzS9X1CGxjZYI57m0imdYw7MwQM5ABZiBjJJ5rtKACiiigAooooAKKKK&#10;ACiiigAooooAKKKKACiiigAooooAKKKKACiiigAooooAKKKKACiiigAooooAKKKKACiiigAooooA&#10;KKKKACiiigAooooAKKKKACiiigAooooAKKKKACiiigAooooAKKKKACiiigAooooAKKKKACiiigAo&#10;oooAKKKKACiiigAooooAKKKKACiiigAooooAKKKKACiiigAooooAKKKKACiiigAr4B/4OjP+UFXx&#10;y/7ln/1J9Kr7+r4B/wCDoz/lBV8cv+5Z/wDUn0qgD3z/AIJMf8osf2a/+yBeDv8A0yWdfQVfPv8A&#10;wSY/5RY/s1/9kC8Hf+mSzr6CoAKKKKACiiigAooooA/n/wD+CxX/ACko+KH/AF+ab/6a7Svmevpj&#10;/gsV/wApKPih/wBfmm/+mu0r5noAKKKKACiiigAooooAKKKKACiiigD6m/4Ir/8AKTL4af8AcY/9&#10;M19X75V+Bv8AwRX/AOUmXw0/7jH/AKZr6v3yoA/m6/bm/wCT2fjF/wBlT8Qf+nK4ryyvU/25v+T2&#10;fjF/2VPxB/6crivLKACiiigAooooAKKKKACiiigAooooA++P+DdT/k9nxR/2S2+/9OWm1+0Ffi//&#10;AMG6n/J7Pij/ALJbff8Apy02v2goA/ln7fhRR2/CigAooooAKKKKACiiigAooooAKKKKAP1K/wCD&#10;af73xo/7lz/3KV+pV1/x7Sf9cz/Kvy1/4Np/vfGj/uXP/cpX6lXX/HtJ/wBcz/KgD+WuiiigAooo&#10;oAKKKKACiiigAooooAKKKKAP1K/4Npv9b8af93w5/wC5Ovvv9uf/AJMm+MX/AGSzxD/6bbivgT/g&#10;2m/1vxp/3fDn/uTr77/bn/5Ml+MX/ZLPEP8A6bbigD+bo9aKD1ooAKKKKACiiigAooooAKKKKACi&#10;iigD9nf+DdP/AJMr8Uf9lSvv/Tbplep/8Frv+UZHxM/3dH/9PNjXln/Bun/yZX4o/wCypX3/AKbd&#10;Mr1P/gtd/wAoyPiZ/u6P/wCnmxoA/A+iiigAooooAKKKKACiiigAooooAKKKKAP2e/4N0v8Akynx&#10;V/2VK9/9Num16r/wWn/5RnfEr6aP/wCniyryr/g3S/5Mp8Vf9lSvf/Tbpteq/wDBaf8A5RnfEr6a&#10;P/6eLKgD8DKKKKACiiigAooooAKKKKACiiigAooooA/fH/gip/yjM+Gv11n/ANPN9Xlf/Bxh/wAm&#10;S+Ff+yq2P/pu1KvVP+CKn/KMz4a/XWf/AE831eV/8HGH/JkvhX/sqtj/AOm7UqAPxiooooAKKKKA&#10;CiiigAooooAKKKKACiiigD+kT9hf/kyb4Pf9kt8P/wDptt69Uryv9hf/AJMm+D3/AGS3w/8A+m23&#10;r1SgAooooAKKKKACiiigAooooAKKKKACiiigAooooAKKKKACiiigAooooAKKKKACiiigAooooAKK&#10;KKACiiigAooooAKKKKACiiigAooooAKKKKACiiigAooooAKKKKACiiigAooooAKKKKACiiigAooo&#10;oAKKKKACiiigAooooAKKKKACiiigAooooAKKKKACiiigAooooAKKKKACiiigAooooAKKKKACiiig&#10;AooooAK+Af8Ag6M/5QVfHL/uWf8A1J9Kr7+r4B/4OjP+UFXxy/7ln/1J9KoA98/4JMf8osf2a/8A&#10;sgXg7/0yWdfQVfPv/BJj/lFj+zX/ANkC8Hf+mSzr6CoAKKKKACiiigAooooA/n//AOCxX/KSj4of&#10;9fmm/wDprtK+Z6+mP+CxX/KSj4of9fmm/wDprtK+Z6ACiiigAooooAKKKKACiiigAooooA+pv+CK&#10;/wDyky+Gn/cY/wDTNfV++Vfgb/wRX/5SZfDT/uMf+ma+r98qAP5uv25v+T2fjF/2VPxB/wCnK4ry&#10;yvU/25v+T2fjF/2VPxB/6crivLKACiiigAooooAKKKKACiiigAooooA++P8Ag3U/5PZ8Uf8AZLb7&#10;/wBOWm1+0Ffi/wD8G6n/ACez4o/7Jbff+nLTa/aCgD+Wft+FFHb8KKACiiigAooooAKKKKACiiig&#10;AooooA/Ur/g2n+98aP8AuXP/AHKV+pV1/wAe0n/XM/yr8tf+Daf73xo/7lz/ANylfqVdf8e0n/XM&#10;/wAqAP5a6KKKACiiigAooooAKKKKACiiigAooooA/Ur/AINpv9b8af8Ad8Of+5Ovvv8Abn/5Mm+M&#10;X/ZLPEP/AKbbivgT/g2m/wBb8af93w5/7k6++/25/wDkyb4xf9ks8Q/+m24oA/m6PWig9aKACiii&#10;gAooooAKKKKACiiigAooooA/Z3/g3T/5Mr8Uf9lSvv8A026ZXqf/AAWu/wCUZHxM/wB3R/8A082N&#10;eWf8G6f/ACZX4o/7Klff+m3TK9T/AOC13/KMj4mf7uj/APp5saAPwPooooAKKKKACiiigAooooAK&#10;KKKACiiigD9nv+DdL/kynxV/2VK9/wDTbpteq/8ABaf/AJRnfEr6aP8A+niyryr/AIN0v+TKfFX/&#10;AGVK9/8ATbpteq/8Fp/+UZ3xK+mj/wDp4sqAPwMooooAKKKKACiiigAooooAKKKKACiiigD98f8A&#10;gip/yjM+Gv11n/0831eV/wDBxh/yZL4V/wCyq2P/AKbtSr1T/gip/wAozPhr9dZ/9PN9Xlf/AAcY&#10;f8mS+Ff+yq2P/pu1KgD8YqKKKACiiigAooooAKKKKACiiigAooooA/pE/YX/AOTJvg9/2S3w/wD+&#10;m23r1SvK/wBhf/kyb4Pf9kt8P/8Aptt69UoAKKKKACiiigAooooAKKKKACiiigAooooAKKKKACii&#10;igAooooAKKKKACiiigAooooAKKKKACiiigAooooAKKKKACiiigAooooAKKKKACiiigAooooAKKKK&#10;ACiiigAooooAKKKKACiiigAooooAKKKKACiiigAooooAKKKKACiiigAooooAKKKKACiiigAooooA&#10;KKKKACiiigAooooAKKKKACiiigAooooAKKKKACvgH/g6M/5QVfHL/uWf/Un0qvv6vgH/AIOjP+UF&#10;Xxy/7ln/ANSfSqAPfP8Agkx/yix/Zr/7IF4O/wDTJZ19BV8+/wDBJj/lFj+zX/2QLwd/6ZLOvoKg&#10;AooooAKKKKACiiigD+f/AP4LFf8AKSj4of8AX5pv/prtK+Z6+mP+CxX/ACko+KH/AF+ab/6a7Svm&#10;egAooooAKKKKACiiigAooooAKKKKAPqb/giv/wApMvhp/wBxj/0zX1fvlX4G/wDBFf8A5SZfDT/u&#10;Mf8Apmvq/fKgD+br9ub/AJPZ+MX/AGVPxB/6crivLK9T/bm/5PZ+MX/ZU/EH/pyuK8soAKKKKACi&#10;iigAooooAKKKKACiiigD74/4N1P+T2fFH/ZLb7/05abX7QV+L/8Awbqf8ns+KP8Aslt9/wCnLTa/&#10;aCgD+Wft+FFHb8KKACiiigAooooAKKKKACiiigAooooA/Ur/AINp/vfGj/uXP/cpX6lXX/HtJ/1z&#10;P8q/LX/g2n+98aP+5c/9ylfqVdf8e0n/AFzP8qAP5a6KKKACiiigAooooAKKKKACiiigAooooA/U&#10;r/g2m/1vxp/3fDn/ALk6++/25/8Akyb4xf8AZLPEP/ptuK+BP+Dab/W/Gn/d8Of+5Ovvv9uf/kyb&#10;4xf9ks8Q/wDptuKAP5uj1ooPWigAooooAKKKKACiiigAooooAKKKKAP2d/4N0/8AkyvxR/2VK+/9&#10;NumV6n/wWu/5RkfEz/d0f/082NeWf8G6f/Jlfij/ALKlff8Apt0yvU/+C13/ACjI+Jn+7o//AKeb&#10;GgD8D6KKKACiiigAooooAKKKKACiiigAooooA/Z7/g3S/wCTKfFX/ZUr3/026bXqv/Baf/lGd8Sv&#10;po//AKeLKvKv+DdL/kynxV/2VK9/9Num16r/AMFp/wDlGd8Svpo//p4sqAPwMooooAKKKKACiiig&#10;AooooAKKKKACiiigD98f+CKn/KMz4a/XWf8A0831eV/8HGH/ACZL4V/7KrY/+m7Uq9U/4Iqf8ozP&#10;hr9dZ/8ATzfV5X/wcYf8mS+Ff+yq2P8A6btSoA/GKiiigAooooAKKKKACiiigAooooAKKKKAP6RP&#10;2F/+TJvg9/2S3w//AOm23r1Qsq/ebGeleV/sL/8AJk3we/7Jb4f/APTbb18r/wDBxBf3+mfsl+EL&#10;3TL+e2mHxEhXzbeZo22mxvMjKkccDj2oA++96/3hRvX+8K/l8/4Tbxn/ANDdqn/gfJ/8VR/wm3jP&#10;/obtU/8AA+T/AOKoA/qD3r/eFG9f7wr+Xz/hNvGf/Q3ap/4Hyf8AxVH/AAm3jP8A6G7VP/A+T/4q&#10;gD+oPev94Ub1/vCv5fP+E28Z/wDQ3ap/4Hyf/FUf8Jt4z/6G7VP/AAPk/wDiqAP6g96/3hRvX+8K&#10;/l8/4Tbxn/0N2qf+B8n/AMVR/wAJt4z/AOhu1T/wPk/+KoA/qD3r/eFG9f7wr+Xz/hNvGf8A0N2q&#10;f+B8n/xVH/CbeM/+hu1T/wAD5P8A4qgD+oPev94Ub1/vCv5fP+E28Z/9Ddqn/gfJ/wDFUf8ACbeM&#10;/wDobtU/8D5P/iqAP6hAQehory39h2aa5/Ys+EN3czPJLN8L/D7yySMWZ2OnQZJJ6k16lQAUUUUA&#10;FFFFABRRRQAUUUUAFFFFABRRRQAUUUUAFFFFABRRRQAUUUUAFFFFABRRRQAUUUUAFFFFABRRRQAU&#10;UUUAFFFFABRRRQAUUUUAFFFFABRRRQAUUUUAFFFFABRRRQAUUUUAFFFFABRRRQAUUUUAFFFFABRR&#10;RQAUUUUAFFFFABRRRQAUUUUAFFFFABRRRQAV8A/8HRn/ACgq+OX/AHLP/qT6VX39XwD/AMHRn/KC&#10;r45f9yz/AOpPpVAHvn/BJj/lFj+zX/2QLwd/6ZLOvoKvn3/gkx/yix/Zr/7IF4O/9MlnX0FQAUUU&#10;UAFFFFABRRRQB/P/AP8ABYr/AJSUfFD/AK/NN/8ATXaV8z19Mf8ABYr/AJSUfFD/AK/NN/8ATXaV&#10;8z0AFFFFABRRRQAUUUUAFFFFABRRRQB9Tf8ABFf/AJSZfDT/ALjH/pmvq/fKvwN/4Ir/APKTL4af&#10;9xj/ANM19X75UAfzdftzf8ns/GL/ALKn4g/9OVxXllep/tzf8ns/GL/sqfiD/wBOVxXllABRRRQA&#10;UUUUAFFFFABRRRQAUUUUAffH/Bup/wAns+KP+yW33/py02v2gr8X/wDg3U/5PZ8Uf9ktvv8A05ab&#10;X7QUAfyz9vwoo7fhRQAUUUUAFFFFABRRRQAUUUUAFFFFAH6lf8G0/wB740f9y5/7lK/Uq6/49pP+&#10;uZ/lX5a/8G0/3vjR/wBy5/7lK/Uq6/49pP8Armf5UAfy10UUUAFFFFABRRRQAUUUUAFFFFABRRRQ&#10;B+pX/BtN/rfjT/u+HP8A3J199/tz/wDJk3xi/wCyWeIf/TbcV8Cf8G03+t+NP+74c/8AcnX33+3P&#10;/wAmS/GL/slniH/023FAH83R60UHrRQAUUUUAFFFFABRRRQAUUUUAFFFFAH7O/8ABun/AMmV+KP+&#10;ypX3/pt0yvU/+C13/KMj4mf7uj/+nmxryz/g3T/5Mr8Uf9lSvv8A026ZXqf/AAWu/wCUZHxM/wB3&#10;R/8A082NAH4H0UUUAFFFFABRRRQAUUUUAFFFFABRRRQB+z3/AAbpf8mU+Kv+ypXv/pt02vVf+C0/&#10;/KM74lfTR/8A08WVeVf8G6X/ACZT4q/7Kle/+m3Ta9V/4LT/APKM74lfTR//AE8WVAH4GUUUUAFF&#10;FFABRRRQAUUUUAFFFFABRRRQB++P/BFT/lGZ8NfrrP8A6eb6vK/+DjD/AJMl8K/9lVsf/TdqVeqf&#10;8EVP+UZnw1+us/8Ap5vq8r/4OMP+TJfCv/ZVbH/03alQB+MVFFFABRRRQAUUUUAFFFFABRRRQAUU&#10;UUAf0ifsL/8AJk3we/7Jb4f/APTbb18o/wDBxd/yaD4R/wCyjQf+kF7X1d+wv/yZN8Hv+yW+H/8A&#10;0229fKP/AAcXf8mg+Ef+yjQf+kF7QB+NNFFFABRRRQAUUUUAFFFFABRRRQAUUUUAf0ifsLf8mSfB&#10;3/slnh//ANNsFeqV5X+wt/yZJ8Hf+yWeH/8A02wV6pQAUUUUAFFFFABRRRQAUUUUAFFFFABRRRQA&#10;UUUUAFFFFABRRRQAUUUUAFFFFABRRRQAUUUUAFFFFABRRRQAUUUUAFFFFABRRRQAUUUUAFFFFABR&#10;RRQAUUUUAFFFFABRRRQAUUUUAFFFFABRRRQAUUUUAFFFFABRRRQAUUUUAFFFFABRRRQAUUUUAFFF&#10;FABRRRQAV8A/8HRn/KCr45f9yz/6k+lV9/V8A/8AB0Z/ygq+OX/cs/8AqT6VQB75/wAEmP8AlFj+&#10;zX/2QLwd/wCmSzr6Cr59/wCCTH/KLH9mv/sgXg7/ANMlnX0FQAUUUUAFFFFABRRRQB/P/wD8Fiv+&#10;UlHxQ/6/NN/9NdpXzPX0x/wWK/5SUfFD/r803/012lfM9ABRRRQAUUUUAFFFFABRRRQAUUUUAfU3&#10;/BFf/lJl8NP+4x/6Zr6v3yr8Df8Agiv/AMpMvhp/3GP/AEzX1fvlQB/N1+3N/wAns/GL/sqfiD/0&#10;5XFeWV6n+3N/yez8Yv8AsqfiD/05XFeWUAFFFFABRRRQAUUUUAFFFFABRRRQB98f8G6n/J7Pij/s&#10;lt9/6ctNr9oK/F//AIN1P+T2fFH/AGS2+/8ATlptftBQB/LP2/Cijt+FFABRRRQAUUUUAFFFFABR&#10;RRQAUUUUAfqV/wAG0/3vjR/3Ln/uUr9Srr/j2k/65n+Vflr/AMG0/wB740f9y5/7lK/Uq6/49pP+&#10;uZ/lQB/LXRRRQAUUUUAFFFFABRRRQAUUUUAFFFFAH6lf8G03+t+NP+74c/8AcnX33+3P/wAmTfGL&#10;/slniH/023FfAn/BtN/rfjT/ALvhz/3J199/tz/8mTfGL/slniH/ANNtxQB/N0etFB60UAFFFFAB&#10;RRRQAUUUUAFFFFABRRRQB+zv/Bun/wAmV+KP+ypX3/pt0yvU/wDgtd/yjI+Jn+7o/wD6ebGvLP8A&#10;g3T/AOTK/FH/AGVK+/8ATbplep/8Frv+UZHxM/3dH/8ATzY0AfgfRRRQAUUUUAFFFFABRRRQAUUU&#10;UAFFFFAH7Pf8G6X/ACZT4q/7Kle/+m3Ta9V/4LT/APKM74lfTR//AE8WVeVf8G6X/JlPir/sqV7/&#10;AOm3Ta9V/wCC0/8AyjO+JX00f/08WVAH4GUUUUAFFFFABRRRQAUUUUAFFFFABRRRQB++P/BFT/lG&#10;Z8NfrrP/AKeb6vK/+DjD/kyXwr/2VWx/9N2pV6p/wRU/5RmfDX66z/6eb6vK/wDg4w/5Ml8K/wDZ&#10;VbH/ANN2pUAfjFRRRQAUUUUAFFFFABRRRQAUUUUAFFFFAH9In7C//Jk3we/7Jb4f/wDTbb18o/8A&#10;Bxd/yaD4R/7KNB/6QXtfV37C/wDyZN8Hv+yW+H//AE229fKP/Bxd/wAmg+Ef+yjQf+kF7QB+NNFF&#10;FABRRRQAUUUUAFFFFABRRRQAUUUUAf0ifsLf8mSfB3/slnh//wBNsFeqV5X+wt/yZJ8Hf+yWeH//&#10;AE2wV6pQAUUUUAFFFFABRRRQAUUUUAFFFFABRRRQAUUUUAFFFFABRRRQAUUUUAFFFFABRRRQAUUU&#10;UAFFFFABRRRQAUUUUAFFFFABRRRQAUUUUAFFFFABRRRQAUUUUAFFFFABRRRQAUUUUAFFFFABRRRQ&#10;AUUUUAFFFFABRRRQAUUUUAFFFFABRRRQAUUUUAFFFFABRRRQAV8A/wDB0Z/ygq+OX/cs/wDqT6VX&#10;39XwD/wdGf8AKCr45f8Acs/+pPpVAHvn/BJj/lFj+zX/ANkC8Hf+mSzr6Cr59/4JMf8AKLH9mv8A&#10;7IF4O/8ATJZ19BUAFFFFABRRRQAUUUUAfz//APBYr/lJR8UP+vzTf/TXaV8z19Mf8Fiv+UlHxQ/6&#10;/NN/9NdpXzPQAUUUUAFFFFABRRRQAUUUUAFFFFAH1N/wRX/5SZfDT/uMf+ma+r98q/A3/giv/wAp&#10;Mvhp/wBxj/0zX1fvlQB/N1+3N/yez8Yv+yp+IP8A05XFeWV6n+3N/wAns/GL/sqfiD/05XFeWUAF&#10;FFFABRRRQAUUUUAFFFFABRRRQB98f8G6n/J7Pij/ALJbff8Apy02v2gr8X/+DdT/AJPZ8Uf9ktvv&#10;/TlptftBQB/LP2/Cijt+FFABRRRQAUUUUAFFFFABRRRQAUUUUAfqV/wbT/e+NH/cuf8AuUr9Srr/&#10;AI9pP+uZ/lX5a/8ABtP9740f9y5/7lK/Uq6/49pP+uZ/lQB/LXRRRQAUUUUAFFFFABRRRQAUUUUA&#10;FFFFAH6lf8G03+t+NP8Au+HP/cnX33+3P/yZN8Yv+yWeIf8A023FfAn/AAbTf6340/7vhz/3J199&#10;/tz/APJk3xi/7JZ4h/8ATbcUAfzdHrRQetFABRRRQAUUUUAFFFFABRRRQAUUUUAfs7/wbp/8mV+K&#10;P+ypX3/pt0yvU/8Agtd/yjI+Jn+7o/8A6ebGvLP+DdP/AJMr8Uf9lSvv/Tbplep/8Frv+UZHxM/3&#10;dH/9PNjQB+B9FFFABRRRQAUUUUAFFFFABRRRQAUUUUAfs9/wbpf8mU+Kv+ypXv8A6bdNr1X/AILT&#10;/wDKM74lfTR//TxZV5V/wbpf8mU+Kv8AsqV7/wCm3Ta9V/4LT/8AKM74lfTR/wD08WVAH4GUUUUA&#10;FFFFABRRRQAUUUUAFFFFABRRRQB++P8AwRU/5RmfDX66z/6eb6vK/wDg4w/5Ml8K/wDZVbH/ANN2&#10;pV6p/wAEVP8AlGZ8NfrrP/p5vq8r/wCDjD/kyXwr/wBlVsf/AE3alQB+MVFFFABRRRQAUUUUAFFF&#10;FABRRRQAUUUUAf0ifsL/APJk3we/7Jb4f/8ATbb18o/8HF3/ACaD4R/7KNB/6QXtfV37C/8AyZN8&#10;Hv8Aslvh/wD9NtvXyj/wcXf8mg+Ef+yjQf8ApBe0AfjTRRRQAUUUUAFFFFABRRRQAUUUUAFFFFAH&#10;9In7C3/Jknwd/wCyWeH/AP02wV8Y/wDBwd8c/jZ8F/8AhUf/AAp74weKfCf9pf2//aP/AAjXiC5s&#10;PtXl/wBneX5nkOu/bvfbuzje2MZNfZ37C3/Jknwd/wCyWeH/AP02wV8D/wDBy1/zRX/uY/8A3F0A&#10;fA3/AA3L+2v/ANHg/FL/AMODqX/x+j/huX9tf/o8H4pf+HB1L/4/XllFAHqf/Dcv7a//AEeD8Uv/&#10;AA4Opf8Ax+j/AIbl/bX/AOjwfil/4cHUv/j9eWUUAep/8Ny/tr/9Hg/FL/w4Opf/AB+j/huX9tf/&#10;AKPB+KX/AIcHUv8A4/XllFAHqf8Aw3L+2v8A9Hg/FL/w4Opf/H6P+G5f21/+jwfil/4cHUv/AI/X&#10;llFAHqf/AA3L+2v/ANHg/FL/AMODqX/x+j/huX9tf/o8H4pf+HB1L/4/XllFAHqf/Dcv7a//AEeD&#10;8Uv/AA4Opf8Ax+g/ty/tr/8AR4PxS/8ADg6l/wDH68sooA/qWiXYgGc+5p1In3aWgAooooAKKKKA&#10;CiiigAooooAKKKKACiiigAooooAKKKKACiiigAooooAKKKKACiiigAooooAKKKKACiiigAooooAK&#10;KKKACiiigAooooAKKKKACiiigAooooAKKKKACiiigAooooAKKKKACiiigAooooAKKKKACvgH/g6M&#10;/wCUFXxy/wC5Z/8AUn0qvv6vgH/g6M/5QVfHL/uWf/Un0qgD3z/gkx/yix/Zr/7IF4O/9MlnX0FX&#10;z7/wSY/5RY/s1/8AZAvB3/pks6+gqACiiigAooooAKKKKAP5/wD/AILFf8pKPih/1+ab/wCmu0r5&#10;nr6Y/wCCxX/KSj4of9fmm/8AprtK+Z6ACiiigAooooAKKKKACiiigAooooA+pv8Agiv/AMpMvhp/&#10;3GP/AEzX1fvlX4G/8EV/+UmXw0/7jH/pmvq/fKgD+br9ub/k9n4xf9lT8Qf+nK4ryyvU/wBub/k9&#10;n4xf9lT8Qf8ApyuK8soAKKKKACiiigAooooAKKKKACiiigD74/4N1P8Ak9nxR/2S2+/9OWm1+0Ff&#10;i/8A8G6n/J7Pij/slt9/6ctNr9oKAP5Z+34UUdvwooAKKKKACiiigAooooAKKKKACiiigD9Sv+Da&#10;f73xo/7lz/3KV+pV1/x7Sf8AXM/yr8tf+Daf73xo/wC5c/8AcpX6lXX/AB7Sf9cz/KgD+WuiiigA&#10;ooooAKKKKACiiigAooooAKKKKAP1K/4Npv8AW/Gn/d8Of+5Ovvv9uf8A5Ml+MX/ZLPEP/ptuK+BP&#10;+Dab/W/Gn/d8Of8AuTr77/bn/wCTJvjF/wBks8Q/+m24oA/m6PWig9aKACiiigAooooAKKKKACii&#10;igAooooA/Z3/AIN0/wDkyvxR/wBlSvv/AE26ZXqf/Ba7/lGR8TP93R//AE82NeWf8G6f/Jlfij/s&#10;qV9/6bdMr1P/AILXf8oyPiZ/u6P/AOnmxoA/A+iiigAooooAKKKKACiiigAooooAKKKKAP2e/wCD&#10;dL/kynxV/wBlSvf/AE26bXqv/Baf/lGd8Svpo/8A6eLKvKv+DdL/AJMp8Vf9lSvf/Tbpteq/8Fp/&#10;+UZ3xK+mj/8Ap4sqAPwMooooAKKKKACiiigAooooAKKKKACiiigD98f+CKn/ACjM+Gv11n/0831e&#10;V/8ABxh/yZL4V/7KrY/+m7Uq9U/4Iqf8ozPhr9dZ/wDTzfV5X/wcYf8AJkvhX/sqtj/6btSoA/GK&#10;iiigAooooAKKKKACiiigAooooAKKKKAP6RP2F/8Akyb4Pf8AZLfD/wD6bbevlH/g4u/5NB8I/wDZ&#10;RoP/AEgva+rv2F/+TJvg9/2S3w//AOm23r5R/wCDi7/k0Hwj/wBlGg/9IL2gD8aaKKKACiiigAoo&#10;ooAKKKKACiiigAooooA/pE/YW/5Mk+Dv/ZLPD/8A6bYK+B/+Dlr/AJor/wBzH/7i6++P2Fv+TJPg&#10;7/2Szw//AOm2Cvgf/g5a/wCaK/8Acx/+4ugD8s6KKKACiiigAooooAKKKKACiiigAooooA/qXT7t&#10;LSJ92loAKKKKACiiigAooooAKKKKACiiigAooooAKKKKACiiigAooooAKKKKACiiigAooooAKKKK&#10;ACiiigAooooAKKKKACiiigAooooAKKKKACiiigAooooAKKKKACiiigAooooAKKKKACiiigAooooA&#10;KKCccmvnv/gor/wUG+HH/BPv4OJ498T6Y2sa9qtw1t4Z8Nw3XkvfzKu53Z9rbIYwV3yBWwXRcZcU&#10;N2Ban0JRX5N2H/BQ/wD4L1a78M1/aV0P9j/w/N4QaESwW6+GJz50JTIuFtftv254iCHEijYRznbX&#10;2V/wTT/4KSeAv+Chnw1vtc03Qm0HxR4euIrfxN4fa685YWkVminhkwN8UgjkGCAyPG6kEBXc7+Qu&#10;ZH01XwD/AMHRn/KCr45f9yz/AOpPpVff1fAP/B0Z/wAoKvjl/wByz/6k+lUDPfP+CTH/ACix/Zr/&#10;AOyBeDv/AEyWdfQVfPv/AASY/wCUWP7Nf/ZAvB3/AKZLOvoKgAooooAKKKKACiiigD+f/wD4LFf8&#10;pKPih/1+ab/6a7Svmevpj/gsV/yko+KH/X5pv/prtK+Z6ACiiigAooooAKKKKACiiigAooooA+pv&#10;+CK//KTL4af9xj/0zX1fvlX4G/8ABFf/AJSZfDT/ALjH/pmvq/fKgD+br9ub/k9n4xf9lT8Qf+nK&#10;4ryyvU/25v8Ak9n4xf8AZU/EH/pyuK8soAKKKKACiiigAooooAKKKKACiiigD74/4N1P+T2fFH/Z&#10;Lb7/ANOWm1+0Ffi//wAG6n/J7Pij/slt9/6ctNr9oKAP5Z+34UUdvwooAKKKKACiiigAooooAKKK&#10;KACiiigD9Sv+Daf73xo/7lz/ANylfqVdf8e0n/XM/wAq/LX/AINp/vfGj/uXP/cpX6lXX/HtJ/1z&#10;P8qAP5a6KKKACiiigAooooAKKKKACiiigAooooA/Ur/g2m/1vxp/3fDn/uTr77/bn/5Mm+MX/ZLP&#10;EP8A6bbivgT/AINpv9b8af8Ad8Of+5Ovvv8Abn/5Mm+MX/ZLPEP/AKbbigD+bo9aKD1ooAKKKKAC&#10;iiigAooooAKKKKACiiigD9nf+DdP/kyvxR/2VK+/9NumV6n/AMFrv+UZHxM/3dH/APTzY15Z/wAG&#10;6f8AyZX4o/7Klff+m3TK9T/4LXf8oyPiZ/u6P/6ebGgD8D6KKKACiiigAooooAKKKKACiiigAooo&#10;oA/Z7/g3S/5Mp8Vf9lSvf/Tbpteq/wDBaf8A5RnfEr6aP/6eLKvKv+DdL/kynxV/2VK9/wDTbpte&#10;q/8ABaf/AJRnfEr6aP8A+niyoA/AyiiigAooooAKKKKACiiigAooooAKKKKAP3x/4Iqf8ozPhr9d&#10;Z/8ATzfV5X/wcYf8mS+Ff+yq2P8A6btSr1T/AIIqf8ozPhr9dZ/9PN9Xlf8AwcYf8mS+Ff8Asqtj&#10;/wCm7UqAPxiooooAKKKKACiiigAooooAKKKKACiiigD+kT9hf/kyb4Pf9kt8P/8Aptt6+Uf+Di7/&#10;AJNB8I/9lGg/9IL2vq79hf8A5Mm+D3/ZLfD/AP6bbevlH/g4u/5NB8I/9lGg/wDSC9oA/GmiiigA&#10;ooooAKKKKACiiigAooooAKKKKAP6RP2Fv+TJPg7/ANks8P8A/ptgr4H/AODlr/miv/cx/wDuLr74&#10;/YW/5Mk+Dv8A2Szw/wD+m2Cvgf8A4OWv+aK/9zH/AO4ugD8s6KKKACiiigAooooAKKKKACiiigAo&#10;oooA/qXT7tfmR/wWi/4KD/tffsn/ALUeg/Dr4AfFz+wNGvfANrqVzZ/8I/p91vunvr6JpN9zbyOM&#10;pDGNoIX5c4yST+m6fdr8Yf8Ag4s/5PZ8L/8AZLLH/wBOWpUAeVf8Ppf+CmH/AEcn/wCWbo3/AMh0&#10;f8Ppf+CmH/Ryf/lm6N/8h18t0UAfUn/D6X/gph/0cn/5Zujf/IdH/D6X/gph/wBHJ/8Alm6N/wDI&#10;dfLdFAH1J/w+l/4KYf8ARyf/AJZujf8AyHR/w+l/4KYf9HJ/+Wbo3/yHXy3RQB9Sf8Ppf+CmH/Ry&#10;f/lm6N/8h0f8Ppf+CmH/AEcn/wCWbo3/AMh18t0UAfUn/D6X/gph/wBHJ/8Alm6N/wDIdH/D6X/g&#10;ph/0cn/5Zujf/IdfLdFAH1J/w+l/4KYf9HJ/+Wbo3/yHXffsrf8ABW//AIKE/Ez9p/4b/Djxr+0F&#10;9s0bxB490fTdWs/+ET0iPz7We9hilj3JaBl3IzDcpBGcgg818O16l+w1/wAnsfB7/sqXh/8A9OVv&#10;QB/SJAMRKM59z3p1Ni/1Yp1ABRRRQAUUUUAFFFFABRRRQAUUUUAFFFFABRRRQAUUUUAFFFFABRRR&#10;QAUUUUAFFFFABRRRQAUUUUAFFFFABRRRQAUUUUAFFFFABRRRQAUUUUAB5GK/J39v/S7f9rD/AILu&#10;/Cb9m/U7xL3RPDNlp76pot8xltXMaz6tdIYiduZrVIY24+YKgOQoFfrFX5ReLtLufDX/AAc56Lq+&#10;s/6Pb6tZCeyklYASIfC01sMfWaNkHqwqf+XsfX9GEv4U35fqj9WUjjeLZt+Xpivyd/Z9Wz/Zi/4O&#10;OvFvwe+HGnx2uh+Nbe7ivLZ5Cyxi50mLWX8ocBMXUW1VAwqFlAHGP1kh+5X5N6u5vf8Ag6C0+CFO&#10;YVUO3rjwkz5/I4oj/Fi15/dYJJezkvT8z9Zq+Af+Doz/AJQVfHL/ALln/wBSfSq+2PjT8KvDvx2+&#10;Dviz4I+L7u8t9J8ZeGb/AEPVLjTpES4jt7u3e3kaJnVlWQJISpZWAOMgjivxN/4La/8ABBf9jz9g&#10;/wD4Jf8AxS/an+D/AMQfiPqHiHw5b6XBY2niPWLCazdb3VrKwlLpDZROSIrqRlw4w4UncAVNAfqt&#10;/wAEmP8AlFj+zX/2QLwd/wCmSzr6Cr59/wCCTH/KLH9mv/sgXg7/ANMlnX0FQAUUUUAFFFFABRRR&#10;QB/P/wD8Fiv+UlHxQ/6/NN/9NdpXzPX9K3jD9kn9lb4h+Jrrxp8QP2afAGuaxfsrX2rax4Nsbq5u&#10;CqBFLyyRF3wqqoyTgKAOAKzf+GF/2Jf+jPPhb/4b/Tv/AIzQB/N3RX9In/DC/wCxL/0Z58Lf/Df6&#10;d/8AGaP+GF/2Jf8Aozz4W/8Ahv8ATv8A4zQB/N3RX9In/DC/7Ev/AEZ58Lf/AA3+nf8Axmj/AIYX&#10;/Yl/6M8+Fv8A4b/Tv/jNAH83dFf0if8ADC/7Ev8A0Z58Lf8Aw3+nf/GaP+GF/wBiX/ozz4W/+G/0&#10;7/4zQB/N3RX9In/DC/7Ev/Rnnwt/8N/p3/xmj/hhf9iX/ozz4W/+G/07/wCM0Afzd0V/SJ/wwv8A&#10;sS/9GefC3/w3+nf/ABmj/hhf9iX/AKM8+Fv/AIb/AE7/AOM0AfjD/wAEV/8AlJl8NP8AuMf+ma+r&#10;98q898G/smfst/DnxRZ+N/h1+zf4D8P6zp7ObLVtE8H2Nrcwb0aN9kscQdNyMynBGVZgeDXoVAH8&#10;3X7c3/J7Pxi/7Kn4g/8ATlcV5ZX9J2t/sZfsgeJtZvPEnib9lb4calqWoXUlzqGoX/gewmnuZnYs&#10;8sjtCWd2YlixJJJJPJqr/wAML/sS/wDRnnwt/wDDf6d/8ZoA/m7or+kT/hhf9iX/AKM8+Fv/AIb/&#10;AE7/AOM0f8ML/sS/9GefC3/w3+nf/GaAP5u6K/pE/wCGF/2Jf+jPPhb/AOG/07/4zR/wwv8AsS/9&#10;GefC3/w3+nf/ABmgD+buiv6RP+GF/wBiX/ozz4W/+G/07/4zR/wwv+xL/wBGefC3/wAN/p3/AMZo&#10;A/m7or+kT/hhf9iX/ozz4W/+G/07/wCM0f8ADC/7Ev8A0Z58Lf8Aw3+nf/GaAP5u6K/pE/4YX/Yl&#10;/wCjPPhb/wCG/wBO/wDjNH/DC/7Ev/Rnnwt/8N/p3/xmgD8s/wDg3U/5PZ8Uf9ktvv8A05abX7QV&#10;xfw5/Zt/Z3+D2tyeJfhJ8BvBnhbUprVrabUPDvhe0sZpISysYmeGNWKFkRipOCUU4yBXaEBhg0Af&#10;yz9vwor+kKP9hP8AYjjXav7Hnwt/8N/pv/xmnf8ADC/7Ev8A0Z58Lf8Aw3+nf/GaAP5u6K/pE/4Y&#10;X/Yl/wCjPPhb/wCG/wBO/wDjNH/DC/7Ev/Rnnwt/8N/p3/xmgD+buiv6RP8Ahhf9iX/ozz4W/wDh&#10;v9O/+M0f8ML/ALEv/Rnnwt/8N/p3/wAZoA/m7or+kT/hhf8AYl/6M8+Fv/hv9O/+M0f8ML/sS/8A&#10;Rnnwt/8ADf6d/wDGaAP5u6K/pE/4YX/Yl/6M8+Fv/hv9O/8AjNH/AAwv+xL/ANGefC3/AMN/p3/x&#10;mgD+buiv6RP+GF/2Jf8Aozz4W/8Ahv8ATv8A4zR/wwv+xL/0Z58Lf/Df6d/8ZoA+Bf8Ag2n+98aP&#10;+5c/9ylfqVdf8e0n/XM/yrmPhp8CPgh8F2vG+Dvwd8LeE/7R8v8AtD/hGvD9tY/avL3+X5nkou/b&#10;5j7c5xvbGMnPVOiyI0bDhhg0Afy0UV/SIP2Fv2JgOf2Pvhcfc/D/AE7/AOM0f8ML/sS/9GefC3/w&#10;3+nf/GaAP5u6K/pE/wCGF/2Jf+jPPhb/AOG/07/4zR/wwv8AsS/9GefC3/w3+nf/ABmgD+buiv6R&#10;P+GF/wBiX/ozz4W/+G/07/4zR/wwv+xL/wBGefC3/wAN/p3/AMZoA/m7or+kT/hhf9iX/ozz4W/+&#10;G/07/wCM0f8ADC/7Ev8A0Z58Lf8Aw3+nf/GaAP5u6K/pE/4YX/Yl/wCjPPhb/wCG/wBO/wDjNH/D&#10;C/7Ev/Rnnwt/8N/p3/xmgD+buiv6RP8Ahhf9iX/ozz4W/wDhv9O/+M0f8ML/ALEv/Rnnwt/8N/p3&#10;/wAZoA+Bf+Dab/W/Gn/d8Of+5Ovvv9uf/kyb4xf9ks8Q/wDptuK6f4ZfAb4IfBWW+m+Dnwe8L+E2&#10;1RYhqX/CNaBbWP2ry9/l+Z5CLv2+Y+3dnG9sYya6DxB4f0LxZoN74W8UaNa6jpupWslrqGn31uss&#10;N1BIpV4pEYFXRlJUqQQQSCCDQB/LmetFf0iD9hb9iUDH/DHnwt/8N/pv/wAZo/4YX/Yl/wCjPPhb&#10;/wCG/wBO/wDjNAH83dFf0if8ML/sS/8ARnnwt/8ADf6d/wDGaP8Ahhf9iX/ozz4W/wDhv9O/+M0A&#10;fzd0V/SJ/wAML/sS/wDRnnwt/wDDf6d/8Zo/4YX/AGJf+jPPhb/4b/Tv/jNAH83dFf0if8ML/sS/&#10;9GefC3/w3+nf/GaP+GF/2Jf+jPPhb/4b/Tv/AIzQB/N3RX9In/DC/wCxL/0Z58Lf/Df6d/8AGaP+&#10;GF/2Jf8Aozz4W/8Ahv8ATv8A4zQB/N3RX9In/DC/7Ev/AEZ58Lf/AA3+nf8Axmj/AIYX/Yl/6M8+&#10;Fv8A4b/Tv/jNAHyx/wAG6f8AyZX4o/7Klff+m3TK9T/4LXf8oyPiZ/u6P/6ebGvoj4c/CX4WfB7R&#10;pfDnwk+GugeF9OnumuZtP8O6PBZQyTMqK0pSFVUuVjRS2MkIo6AYteN/Angj4meGLnwT8RvB+l69&#10;o175ZvNJ1mxjurafZIsib45AVba6KwyDhlB6gUAfy+0V/SIP2Fv2JQMf8Me/C3/w3+m//GaP+GF/&#10;2Jf+jPPhb/4b/Tv/AIzQB/N3RX9In/DC/wCxL/0Z58Lf/Df6d/8AGaP+GF/2Jf8Aozz4W/8Ahv8A&#10;Tv8A4zQB/N3RX9In/DC/7Ev/AEZ58Lf/AA3+nf8Axmj/AIYX/Yl/6M8+Fv8A4b/Tv/jNAH83dFf0&#10;if8ADC/7Ev8A0Z58Lf8Aw3+nf/GaP+GF/wBiX/ozz4W/+G/07/4zQB/N3RX9In/DC/7Ev/Rnnwt/&#10;8N/p3/xmj/hhf9iX/ozz4W/+G/07/wCM0Afzd0V/SJ/wwv8AsS/9GefC3/w3+nf/ABmj/hhf9iX/&#10;AKM8+Fv/AIb/AE7/AOM0AfLP/Bul/wAmU+Kv+ypXv/pt02vVf+C0/wDyjO+JX00f/wBPFlX0H8Nv&#10;hF8K/g1o9x4d+EXw30Hwvp11eNd3Gn+HdIhsoJJyiIZTHCqqXKxopYjJCKM4Aq5458A+B/if4Xuv&#10;BHxI8HaX4g0W92fbNI1rT4rq1n2OHTfFKrI211VhkHDKpHIFAH8vtFf0if8ADC/7Ev8A0Z58Lf8A&#10;w3+nf/GaP+GF/wBiX/ozz4W/+G/07/4zQB/N3RX9In/DC/7Ev/Rnnwt/8N/p3/xmj/hhf9iX/ozz&#10;4W/+G/07/wCM0Afzd0V/SJ/wwv8AsS/9GefC3/w3+nf/ABmj/hhf9iX/AKM8+Fv/AIb/AE7/AOM0&#10;Afzd0V/SJ/wwv+xL/wBGefC3/wAN/p3/AMZo/wCGF/2Jf+jPPhb/AOG/07/4zQB/N3RX9In/AAwv&#10;+xL/ANGefC3/AMN/p3/xmj/hhf8AYl/6M8+Fv/hv9O/+M0Afzd0V/SJ/wwv+xL/0Z58Lf/Df6d/8&#10;Zo/4YX/Yl/6M8+Fv/hv9O/8AjNAHln/BFT/lGZ8NfrrP/p5vq8r/AODjD/kyXwr/ANlVsf8A03al&#10;X3J4H8A+B/hl4ct/Bvw58H6XoGj2m77HpGi6fFa2tvudpG2RRKqrud2Y4HLMT1JJrfEj4TfC34x6&#10;JD4Z+Lfw30HxRptvdrdQaf4i0iG9hjnCMglCTKyhwruobGcOw6E0AfzD0V/SJ/wwv+xL/wBGefC3&#10;/wAN/p3/AMZo/wCGF/2Jf+jPPhb/AOG/07/4zQB/N3RX9In/AAwv+xL/ANGefC3/AMN/p3/xmj/h&#10;hf8AYl/6M8+Fv/hv9O/+M0Afzd0V/SJ/wwv+xL/0Z58Lf/Df6d/8Zo/4YX/Yl/6M8+Fv/hv9O/8A&#10;jNAH83dFf0if8ML/ALEv/Rnnwt/8N/p3/wAZo/4YX/Yl/wCjPPhb/wCG/wBO/wDjNAH83dFf0if8&#10;ML/sS/8ARnnwt/8ADf6d/wDGaP8Ahhf9iX/ozz4W/wDhv9O/+M0Afzd0V/SJ/wAML/sS/wDRnnwt&#10;/wDDf6d/8Zo/4YX/AGJf+jPPhb/4b/Tv/jNAB+wv/wAmTfB7/slvh/8A9NtvXyj/AMHF3/JoPhH/&#10;ALKNB/6QXtfe3h/w/oXhPRLPwz4Y0e10/TdPtY7aw0+xgWKC2hjUJHFHGoCoiqAoVQAAAAKyfiV8&#10;IPhR8ZdIg8P/ABd+Gfh/xTYWtyLm3sfEWiwX0MUwBUSKkyMqvtZl3AZwzDuaAP5iaK/pE/4YX/Yl&#10;/wCjPPhb/wCG/wBO/wDjNH/DC/7Ev/Rnnwt/8N/p3/xmgD+buiv6RP8Ahhf9iX/ozz4W/wDhv9O/&#10;+M0f8ML/ALEv/Rnnwt/8N/p3/wAZoA/m7or+kT/hhf8AYl/6M8+Fv/hv9O/+M0f8ML/sS/8ARnnw&#10;t/8ADf6d/wDGaAP5u6K/pE/4YX/Yl/6M8+Fv/hv9O/8AjNH/AAwv+xL/ANGefC3/AMN/p3/xmgD+&#10;buiv6RP+GF/2Jf8Aozz4W/8Ahv8ATv8A4zR/wwv+xL/0Z58Lf/Df6d/8ZoA/m7or+kT/AIYX/Yl/&#10;6M8+Fv8A4b/Tv/jNH/DC/wCxL/0Z58Lf/Df6d/8AGaAD9hb/AJMk+Dv/AGSzw/8A+m2Cvgf/AIOW&#10;v+aK/wDcx/8AuLr9QPD3h7QvCeiWvhnwxo9rp+m2FvHb6fp9jbpDBawooRIo0QBURVAUKAAAABwB&#10;WD8TPgX8EvjT9h/4XH8HvC3iz+zfM/s3/hJfD9tffZfM2+Z5fno2zdsTdtxnYuc4FAH8yNFf0if8&#10;ML/sS/8ARnnwt/8ADf6d/wDGaP8Ahhf9iX/ozz4W/wDhv9O/+M0Afzd0V/SJ/wAML/sS/wDRnnwt&#10;/wDDf6d/8Zo/4YX/AGJf+jPPhb/4b/Tv/jNAH83dFf0if8ML/sS/9GefC3/w3+nf/GaP+GF/2Jf+&#10;jPPhb/4b/Tv/AIzQB/N3RX9In/DC/wCxL/0Z58Lf/Df6d/8AGaP+GF/2Jf8Aozz4W/8Ahv8ATv8A&#10;4zQB/N3RX9In/DC/7Ev/AEZ58Lf/AA3+nf8Axmj/AIYX/Yl/6M8+Fv8A4b/Tv/jNAH83dFf0if8A&#10;DC/7Ev8A0Z58Lf8Aw3+nf/GaD+wt+xKRj/hj34W/+G/03/4zQB6mn3a/GH/g4s/5PZ8L/wDZLLH/&#10;ANOWpV+zyII12jP4muM+I37N37O/xh1uLxN8W/gL4M8UalBaraw6h4i8L2l7PHAGZxErzRswQM7s&#10;FBwC7HGSaAP5m6K/pE/4YX/Yl/6M8+Fv/hv9O/8AjNH/AAwv+xL/ANGefC3/AMN/p3/xmgD+buiv&#10;6RP+GF/2Jf8Aozz4W/8Ahv8ATv8A4zR/wwv+xL/0Z58Lf/Df6d/8ZoA/m7or+kT/AIYX/Yl/6M8+&#10;Fv8A4b/Tv/jNH/DC/wCxL/0Z58Lf/Df6d/8AGaAP5u6K/pE/4YX/AGJf+jPPhb/4b/Tv/jNH/DC/&#10;7Ev/AEZ58Lf/AA3+nf8AxmgD+buiv6RP+GF/2Jf+jPPhb/4b/Tv/AIzR/wAML/sS/wDRnnwt/wDD&#10;f6d/8ZoA/m7r1L9hr/k9j4Pf9lS8P/8Apyt6/fL/AIYX/Yl/6M8+Fv8A4b/Tv/jNWtE/Yy/Y/wDD&#10;OtWfiTw3+yp8N9P1HT7qO50/ULHwPYRTW00bBkljdYQyOrAMGBBBAI5oA9Ii/wBWK/PH/grP/wAF&#10;TP2lf2JP2kNH+FHwd0zwvNpd94LttVmbWtLlmlE8l3dxMAyTINu2BOMZznnnj9D1UIu1RwK4v4jf&#10;s2/s7fGDXI/E/wAWvgJ4L8UalDarbQ6h4i8L2l7PHCrMwiDzRswQM7sFBwCzHqTQB+Qf/EQf+3Z/&#10;0Afh/wD+E/cf/JNH/EQf+3Z/0Afh/wD+E/cf/JNfq7/wwv8AsS/9GefC3/w3+nf/ABmj/hhf9iX/&#10;AKM8+Fv/AIb/AE7/AOM0AflF/wARB/7dn/QB+H//AIT9x/8AJNH/ABEH/t2f9AH4f/8AhP3H/wAk&#10;1+rv/DC/7Ev/AEZ58Lf/AA3+nf8Axmj/AIYX/Yl/6M8+Fv8A4b/Tv/jNAH5Rf8RB/wC3Z/0Afh//&#10;AOE/cf8AyTR/xEH/ALdn/QB+H/8A4T9x/wDJNfq7/wAML/sS/wDRnnwt/wDDf6d/8Zo/4YX/AGJf&#10;+jPPhb/4b/Tv/jNAH5Rf8RB/7dn/AEAfh/8A+E/cf/JNH/EQf+3Z/wBAH4f/APhP3H/yTX6u/wDD&#10;C/7Ev/Rnnwt/8N/p3/xmj/hhf9iX/ozz4W/+G/07/wCM0AflF/xEH/t2f9AH4f8A/hP3H/yTR/xE&#10;H/t2f9AH4f8A/hP3H/yTX6u/8ML/ALEv/Rnnwt/8N/p3/wAZo/4YX/Yl/wCjPPhb/wCG/wBO/wDj&#10;NAH5Rf8AEQf+3Z/0Afh//wCE/cf/ACTXa/s2/wDBc39s/wCLf7RXgH4U+KNG8ER6Z4m8a6VpWoyW&#10;ehzpMsFxeRQyFGa4YBtrnBIOD2NfpR/wwv8AsS/9GefC3/w3+nf/ABmrGj/sX/sfeHNYs/EXhz9l&#10;X4c6dqOn3cd1p+oaf4JsIZ7WeNw8csciRBkdWUMGBBBAIoA9KjDiNQ7bmxy2OtOoHFFABRRRQAUU&#10;UUAFFFFABRRRQAUUUUAFFFFABRRRQAUUUUAFFFFABRRRQAUUUUAFFFFABRRRQAHpX5f/APBd/wCD&#10;PxN+EXxt+F//AAU0+E+gSan/AMILd2Vn4ht3UtBam3vDc2UsgXDeVI8s0MjllAzCo5ev1Aqvqula&#10;XrunT6PrWnW95Z3UTRXNrdQiSOWNhhkZWyGUg4IPBFS73TW6DTVPqfEOi/8ABwZ/wT+uvg/H4/1f&#10;xFr1n4i+xtJN4FXw/cSXwmUkeUs4T7Kc43KxmXKkbgjZQeOf8Eafhv8AFb9rT9s/4if8FTfjP4Sa&#10;zsdVa5s/Bv2iMbfNkKRH7M4VDIltaQi080rhzK4yXSQL9g3X/BJ3/gnXe/EKP4m3P7JfhH+0IVCx&#10;2cdpImm4Axzp6uLQ/jEcnnrzXv2haFovhjRrXw74b0i10/T7G2jt7GxsbdYobeFFCpGiKAqIqgKF&#10;AAAAA4qo25ubqEvh5S1XwD/wdGf8oKvjl/3LP/qT6VX39XwD/wAHRn/KCr45f9yz/wCpPpVAHvn/&#10;AASY/wCUWP7Nf/ZAvB3/AKZLOvoKvn3/AIJMf8osf2a/+yBeDv8A0yWdfQV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wD&#10;/wAHRn/KCr45f9yz/wCpPpVff1fAP/B0Z/ygq+OX/cs/+pPpVAHvn/BJj/lFj+zX/wBkC8Hf+mSz&#10;r6Cr59/4JMf8osf2a/8AsgXg7/0yWdfQ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B/wXw/Zp+Kn7Xf/AASI+NfwL+Ce&#10;j/2l4mvNBs9U03S44ZpZr/8AszUbXU5LWCOCOSSW5mjs3ihjVfnmkjUlQxZfr+igD8Q/2TP+C3f/&#10;AAVS/Zd/ZY+Gv7NH/EN18fNc/wCFeeAdH8M/21/xOrX+0PsFjDa/aPJ/4R+Tyt/lb9m99u7G5sZP&#10;oX/ERj/wVS/6Vkfj5/4Ha1/8zlfr1RQB+Qv/ABEY/wDBVL/pWR+Pn/gdrX/zOUf8RGP/AAVS/wCl&#10;ZH4+f+B2tf8AzOV+vVFAH5C/8RGP/BVL/pWR+Pn/AIHa1/8AM5R/xEY/8FUv+lZH4+f+B2tf/M5X&#10;69UUAfkL/wARGP8AwVS/6Vkfj5/4Ha1/8zlH/ERj/wAFUv8ApWR+Pn/gdrX/AMzlfr1RQB+Qv/ER&#10;j/wVS/6Vkfj5/wCB2tf/ADOUf8RGP/BVL/pWR+Pn/gdrX/zOV+vVFAH5C/8AERj/AMFUv+lZH4+f&#10;+B2tf/M5R/xEY/8ABVL/AKVkfj5/4Ha1/wDM5X69UUAfkL/xEY/8FUv+lZH4+f8AgdrX/wAzlH/E&#10;Rj/wVR/6Vkfj5/4Haz/8zlfr1QTgZxQB+N9p/wAHPX7dep+Lbr4ZaH/wQK+ImoeNdOgFxrHgCx8a&#10;alLrum25CEXFxYr4d82GIiWEh2ABFxCf41rW/wCIjH/gql/0rI/Hz/wO1r/5nK+lPgD+xx+0N4Q/&#10;4LrfGj9tnxJ4Hjtvhz4u+G1ro/h/Wv7Vtne5u0g0JGQwLIZUANjccsgHyDn5hn7moA/IX/iIx/4K&#10;pf8ASsj8fP8AwO1r/wCZyj/iIx/4Kpf9KyPx8/8AA7Wv/mcr9eqKAPyF/wCIjH/gql/0rI/Hz/wO&#10;1r/5nKP+IjH/AIKpf9KyPx8/8Dta/wDmcr9eqKAPyF/4iMf+CqX/AErI/Hz/AMDta/8Amco/4iMf&#10;+CqX/Ssj8fP/AAO1r/5nK/XqigD8hf8AiIx/4Kpf9KyPx8/8Dta/+Zyj/iIx/wCCqX/Ssj8fP/A7&#10;Wv8A5nK/XqigD8hf+IjH/gql/wBKyPx8/wDA7Wv/AJnKP+IjH/gql/0rI/Hz/wADta/+Zyv16ooA&#10;/IX/AIiMf+CqX/Ssj8fP/A7Wv/mco/4iMf8Agqj/ANKyPx8/8DtZ/wDmcr9eqR22ozEdBQB+OWk/&#10;8HO37ePibXdQ8GeC/wDggF8SNf8AEeisq+JPC+h+MtSutS0QtnaLy3j8Ol7ctg43gZxWp/xEY/8A&#10;BVL/AKVkfj5/4Ha1/wDM5X1F+wj+yL+0D8Gf+Cl/7TX7Q/xH8Dpp/hH4jXljJ4P1RdUtpjfLEz7y&#10;Yo5GkixuH+sVc19sUAfkL/xEY/8ABVL/AKVkfj5/4Ha1/wDM5R/xEY/8FUv+lZH4+f8AgdrX/wAz&#10;lfr1RQB+Qv8AxEY/8FUv+lZH4+f+B2tf/M5R/wARGP8AwVS/6Vkfj5/4Ha1/8zlfr1RQB+Qv/ERj&#10;/wAFUv8ApWR+Pn/gdrX/AMzlH/ERj/wVS/6Vkfj5/wCB2tf/ADOV+vVFAH5C/wDERj/wVS/6Vkfj&#10;5/4Ha1/8zlH/ABEY/wDBVL/pWR+Pn/gdrX/zOV+vVFAH5C/8RGP/AAVS/wClZH4+f+B2tf8AzOUf&#10;8RGP/BVL/pWR+Pn/AIHa1/8AM5X69UUAfkL/AMRGP/BVL/pWR+Pn/gdrX/zOUf8AERj/AMFUe/8A&#10;wbJfHz/wO1r/AOZyv16psjbIy2PyoA/HHQP+Dnr9uzxtqepeH/hn/wAECfiJ4t1bQbj7P4p0Xwt4&#10;01K+vPD1xuZfs9/DF4dLWku+OZNkgB3QSjqhrW/4iMf+CqX/AErI/Hz/AMDta/8Amcr6W/4JT/sc&#10;ftD/ALN37Xv7W3xf+MvgiLSdD+KnxLXV/BNwmrW1w17aDUNZm8xlhkZovkvIDtkCt82MZBA+5KAP&#10;yF/4iMf+CqX/AErI/Hz/AMDta/8Amco/4iMf+CqX/Ssj8fP/AAO1r/5nK/XqigD8hf8AiIx/4Kpf&#10;9KyPx8/8Dta/+Zyj/iIx/wCCqX/Ssj8fP/A7Wv8A5nK/XqigD8hf+IjH/gql/wBKyPx8/wDA7Wv/&#10;AJnKP+IjH/gql/0rI/Hz/wADta/+Zyv16ooA/IX/AIiMf+CqX/Ssj8fP/A7Wv/mco/4iMf8Agql/&#10;0rI/Hz/wO1r/AOZyv16ooA/IX/iIx/4Kpf8ASsj8fP8AwO1r/wCZyj/iIx/4Kpf9KyPx8/8AA7Wv&#10;/mcr9eqKAPyF/wCIjH/gql/0rI/Hz/wO1r/5nKB/wcYf8FUicf8AEMj8e/xvtZ/+Zyv16psrhI9z&#10;UAfjl4U/4Od/28fiVaT6l8G/+CAXxI8dWlncta6leeCfGWp6lDY3SgFraZ4fDpEcyhlJjJyAyk9a&#10;1f8AiIx/4Kpf9KyPx8/8Dta/+ZyvqL/giD+yJ+0D+x38GviZ4P8A2hvA6aHqHiD4sX+t6TDHqltd&#10;Cexlt7dEk3QSOFy0TfK2GHcV9sUAfkL/AMRGP/BVL/pWR+Pn/gdrX/zOUf8AERj/AMFUv+lZH4+f&#10;+B2tf/M5X69UUAfkL/xEY/8ABVL/AKVkfj5/4Ha1/wDM5R/xEY/8FUv+lZH4+f8AgdrX/wAzlfr1&#10;RQB+Qv8AxEY/8FUv+lZH4+f+B2tf/M5R/wARGP8AwVS/6Vkfj5/4Ha1/8zlfr1RQB+Qv/ERj/wAF&#10;Uv8ApWR+Pn/gdrX/AMzlH/ERj/wVS/6Vkfj5/wCB2tf/ADOV+vVFAH5C/wDERj/wVS/6Vkfj5/4H&#10;a1/8zlH/ABEY/wDBVL/pWR+Pn/gdrX/zOV+vVFAH5C/8RGP/AAVS/wClZH4+f+B2tf8AzOUyf/g4&#10;6/4Kh2UEl5qn/BtF8dLO2hQvcXd3qmsRxQoBlndj4cwqgckngAV+vtc/8WtG1TxJ8LfEnhzRLXzr&#10;zUNBvLa1h3hd8jwOqjJwBkkDJOBQB+Snhf8A4Oa/+CgHxG0lfE/wd/4N8vid460OSRo4fEPgnxbq&#10;ep2EsinDos8Ph0oWU8EA8GtH/iIx/wCCqX/Ssj8fP/A7Wv8A5nK+xP8AgiX+y78bv2Pf2DNJ+CH7&#10;QnhBND8SWfiHUriewj1K3ugIpZt0beZA7ocjnAbI74r62oA/IX/iIx/4Kpf9KyPx8/8AA7Wv/mco&#10;/wCIjH/gql/0rI/Hz/wO1r/5nK/XqigD8hf+IjH/AIKpf9KyPx8/8Dta/wDmco/4iMf+CqX/AErI&#10;/Hz/AMDta/8Amcr9eqKAPyF/4iMf+CqX/Ssj8fP/AAO1r/5nKP8AiIx/4Kpf9KyPx8/8Dta/+Zyv&#10;16ooA/IX/iIx/wCCqX/Ssj8fP/A7Wv8A5nKP+IjH/gql/wBKyPx8/wDA7Wv/AJnK/XqigD8hf+Ij&#10;H/gql/0rI/Hz/wADta/+Zyj/AIiMf+CqX/Ssj8fP/A7Wv/mcr9eqKAPyF/4iMf8Agql/0rI/Hz/w&#10;O1r/AOZyq+qf8HJP/BTDw7plx4g8Xf8ABtz8adD0mxt3uNU1rWtc1e2s7C3QFpLieZ/DgWKJEBd3&#10;YgKqkngGv2CrzH9tX4e+Lvi5+x18WPhR8P8AShfa94n+Guu6TolkbhIhcXdzp08MMe+RlRNzuo3M&#10;QozkkDmgD8xfDn/BzD/wUN8faLD4t+E//BvF8VvGnh+73fYPEvg/xRquoadebWKP5VxF4dKSbJFe&#10;NsH5XRlPIIq9/wARGP8AwVS/6Vkfj5/4Ha1/8zlfcf8AwR9/Z4+Lf7KX/BOn4d/AL46eGo9H8VaD&#10;/a/9qadHfQ3Sxefq97cx/vIXeNsxTRt8rHGcHBBFfS9AH5C/8RGP/BVL/pWR+Pn/AIHa1/8AM5R/&#10;xEY/8FUv+lZH4+f+B2tf/M5X69UUAfkL/wARGP8AwVS/6Vkfj5/4Ha1/8zlH/ERj/wAFUv8ApWR+&#10;Pn/gdrX/AMzlfr1RQB+Qv/ERj/wVS/6Vkfj5/wCB2tf/ADOUf8RGP/BVL/pWR+Pn/gdrX/zOV+vV&#10;FAH5C/8AERj/AMFUv+lZH4+f+B2tf/M5R/xEY/8ABVL/AKVkfj5/4Ha1/wDM5X69UUAfkL/xEY/8&#10;FUv+lZH4+f8AgdrX/wAzlH/ERj/wVS/6Vkfj5/4Ha1/8zlfr1RQB+Qv/ABEY/wDBVL/pWR+Pn/gd&#10;rX/zOVU1z/g5W/4KN+DtIuPE/wAR/wDg3S+L3hXQ7NPM1HxB4n8R6rY2FlHkDfNPJ4dCxrkgZJ6k&#10;V+wteDf8FOvgp8Sf2jf2D/iV8EPhDoK6n4k8R6B9l0mxkvIrdZpfPibaZJWVF4U8swHFAH56aP8A&#10;8HKH/BSfxVpVv4k8Df8ABuF8ZfEWj30Kzabrmg69q91ZX0LDKzQTJ4cKyRsOQynBHSrX/ERj/wAF&#10;Uv8ApWR+Pn/gdrX/AMzlfo3+wB8L/HPwS/Yl+Ffwh+Juif2b4h8NeB9P07WrAXMc3kXMUKo6b4mZ&#10;HwQfmViD2Nev0AfkL/xEY/8ABVL/AKVkfj5/4Ha1/wDM5R/xEY/8FUv+lZH4+f8AgdrX/wAzlfr1&#10;RQB+Qv8AxEY/8FUv+lZH4+f+B2tf/M5R/wARGP8AwVS/6Vkfj5/4Ha1/8zlfr1RQB+Qv/ERj/wAF&#10;Uv8ApWR+Pn/gdrX/AMzlH/ERj/wVS/6Vkfj5/wCB2tf/ADOV+vVFAH5C/wDERj/wVS/6Vkfj5/4H&#10;a1/8zlH/ABEY/wDBVL/pWR+Pn/gdrX/zOV+vVFAH5C/8RGP/AAVS/wClZH4+f+B2tf8AzOUf8RGP&#10;/BVL/pWR+Pn/AIHa1/8AM5X69UUAfkL/AMRGP/BVL/pWR+Pn/gdrX/zOVn+Jv+Dmj/goH8PNHk8U&#10;/GD/AIN7/ih4G0OFlS48ReNPFmp6bp8LscIrzzeHQqszYVRnJJAFfsVXyf8A8Fqv2ZvjR+15+wP4&#10;g+BnwB8JprXiXUdY0ye1sZNQgtVaOG6jkkPmTuiDCqTgtk9s0AfGNt/wce/8FQNRto9Q0b/g2m+O&#10;V9ZzxrJa31jqmsSQ3EbDKyRuPDmHRhghhwQQak/4iMf+CqX/AErI/Hz/AMDta/8Amcr9Uvgl4e1j&#10;wh8GfCPhPxDaeRqGl+GbCzvod4by5ordEdcjIOGUjIJB7V1FAH5C/wDERj/wVS/6Vkfj5/4Ha1/8&#10;zlH/ABEY/wDBVL/pWR+Pn/gdrX/zOV+vVFAH5C/8RGP/AAVS/wClZH4+f+B2tf8AzOUf8RGP/BVL&#10;/pWR+Pn/AIHa1/8AM5X69UUAfkL/AMRGP/BVL/pWR+Pn/gdrX/zOUf8AERj/AMFUv+lZH4+f+B2t&#10;f/M5X69UUAfkL/xEY/8ABVL/AKVkfj5/4Ha1/wDM5R/xEY/8FUv+lZH4+f8AgdrX/wAzlfr1RQB+&#10;Qv8AxEY/8FUv+lZH4+f+B2tf/M5R/wARGP8AwVS/6Vkfj5/4Ha1/8zlfr1RQB+Qv/ERj/wAFUv8A&#10;pWR+Pn/gdrX/AMzlZPjH/g57/br+Felx+Ivjl/wQJ+Inw80ma4Ftb614+8a6lpNnNcFWZbdJZ/Dy&#10;q0pRJGCDkrG56KcfshXw3/wX6/Y1/aG/bk/Y+8NfCL9mnwRHr2vaf8SrPV7q1m1S3s1S0jsNQhd9&#10;9xIikh7iIbQSxzwOKAPmlv8Ag4w/4KoKxC/8Gyfx7YZ+99u1rn/y3KP+IjH/AIKpf9KyPx8/8Dta&#10;/wDmcr9eImLxK5HVQeuadQB+Qv8AxEY/8FUv+lZH4+f+B2tf/M5R/wARGP8AwVS/6Vkfj5/4Ha1/&#10;8zlfr1RQB+Qv/ERj/wAFUv8ApWR+Pn/gdrX/AMzlH/ERj/wVS/6Vkfj5/wCB2tf/ADOV+vVFAH5C&#10;/wDERj/wVS/6Vkfj5/4Ha1/8zlH/ABEY/wDBVL/pWR+Pn/gdrX/zOV+vVFAH5C/8RGP/AAVS/wCl&#10;ZH4+f+B2tf8AzOUf8RGP/BVL/pWR+Pn/AIHa1/8AM5X69UUAfkL/AMRGP/BVL/pWR+Pn/gdrX/zO&#10;Uf8AERj/AMFUv+lZH4+f+B2tf/M5X69UUAfkL/xEY/8ABVL/AKVkfj5/4Ha1/wDM5WZ4i/4OdP28&#10;fATWkfxX/wCCAnxG8FyapcC20OPxh4y1LTm1a6PS2tRL4dBnmORiNck5HrX7G18T/wDBYP8AZE/a&#10;A/ar8RfAS8+BngiPWIvA/wAVrXW/EjSapb232ayRoy0gE0ieYflPypub2oA+Xf8AiIx/4Ko/9KyP&#10;x8/8DtZ/+Zyj/iIx/wCCqX/Ssj8fP/A7Wv8A5nK/XoHIzRQB+Qv/ABEY/wDBVL/pWR+Pn/gdrX/z&#10;OUf8RGP/AAVS/wClZH4+f+B2tf8AzOV+vVFAH5C/8RGP/BVL/pWR+Pn/AIHa1/8AM5R/xEY/8FUv&#10;+lZH4+f+B2tf/M5X69UUAfkL/wARGP8AwVS/6Vkfj5/4Ha1/8zlH/ERj/wAFUv8ApWR+Pn/gdrX/&#10;AMzlfr1RQB+Qv/ERj/wVS/6Vkfj5/wCB2tf/ADOUf8RGP/BVL/pWR+Pn/gdrX/zOV+vVFAH5C/8A&#10;ERj/AMFUv+lZH4+f+B2tf/M5R/xEY/8ABVL/AKVkfj5/4Ha1/wDM5X69UUAfkL/xEY/8FUv+lZH4&#10;+f8AgdrX/wAzlZOv/wDBz1+3V4I1bS/DvxO/4IFfETwjq3iC4+zeFtH8U+NNSsbzX7jci/Z7GGXw&#10;8Gupd8kS7EBO6aMdXXP7IV8Nf8FUv2Of2hv2l/2xv2Svix8GvA8eqaH8KfiU2seNryXVLa3+xWZ1&#10;DR594WWRWlOyznO2MMflx1IoA+av+IjH/gql/wBKyPx8/wDA7Wv/AJnKP+IjH/gql/0rI/Hz/wAD&#10;ta/+Zyv16ooA/IX/AIiMf+CqX/Ssj8fP/A7Wv/mco/4iMf8Agql/0rI/Hz/wO1r/AOZyv16ooA/I&#10;X/iIx/4Kpf8ASsj8fP8AwO1r/wCZyj/iIx/4Kpf9KyPx8/8AA7Wv/mcr9eqKAPyF/wCIjH/gql/0&#10;rI/Hz/wO1r/5nKP+IjH/AIKpf9KyPx8/8Dta/wDmcr9eqKAPyF/4iMf+CqX/AErI/Hz/AMDta/8A&#10;mco/4iMf+CqX/Ssj8fP/AAO1r/5nK/XqigD8hf8AiIx/4Kpf9KyPx8/8Dta/+Zyj/iIx/wCCqX/S&#10;sj8fP/A7Wv8A5nK/XqigD8hf+IjH/gql/wBKyPx8/wDA7Wv/AJnKy7r/AIOeP26dM8W2nwy1z/gg&#10;b8RNP8a6lbtc6T4BvvGmpRa7qVuA5M9vZHw75s0QEUxLqCAIJf7hr9jq+HPjv+xp+0R40/4LsfBj&#10;9tfw34HiuPhv4R+Gt1pHiDXDq1sj2128OuIqCBpBM4Jvrb5lQj5zz8rYAPmj/iIx/wCCqX/Ssj8f&#10;P/A7Wv8A5nKP+IjH/gql/wBKyPx8/wDA7Wv/AJnK/XqigD8hf+IjH/gql/0rI/Hz/wADta/+Zyj/&#10;AIiMf+CqX/Ssj8fP/A7Wv/mcr9eqKAPyF/4iMf8Agql/0rI/Hz/wO1r/AOZyj/iIx/4Kpf8ASsj8&#10;fP8AwO1r/wCZyv16ooA/IX/iIx/4Kpf9KyPx8/8AA7Wv/mco/wCIjH/gql/0rI/Hz/wO1r/5nK/X&#10;qigD8hf+IjH/AIKpf9KyPx8/8Dta/wDmco/4iMf+CqX/AErI/Hz/AMDta/8Amcr9eqKAPyF/4iMf&#10;+CqX/Ssj8fP/AAO1r/5nKP8AiIx/4Kpf9KyPx8/8Dta/+Zyv16ooA/IX/iIx/wCCqX/Ssj8fP/A7&#10;Wv8A5nKB/wAHGP8AwVR/6Vkfj5/4Haz/APM5X69UUAcf+z38R/Ffxi+Afgf4ueO/hjqHgnXPFPhD&#10;TdX1nwZqzObrQbq5tY5pbCYyRxOZIHdom3RxtuQ5RT8o7CiigAooooAKKKKACiiigAooooAKKKKA&#10;CiiigAooooAKKKKACiiigAooooAKKKKACiiigAooooAKKKKACiiigAooooAKKKKACiiigAoJxzRX&#10;yh/wU6/bu+M37Jdt4O+Gf7OfwEufHXjz4iSajF4ft4o5Zo7RbRbdppWt4V8yf5bgEKGjUBWZnAXB&#10;TYHdftVf8FCPgD+yJ8QfBXws+I97qV94i8datDZaTougwQzXECSSiJbq4EkqeVb+Y2wNksxDbFfy&#10;5NvuoYHpX4C/Hz9mX9qn4J/tlfBn4r/tneO01f4gfErxvY6lqlqJkmewSK+tESJ5Iz5QI3FBFCPK&#10;iSNFQkfKv78R0/s/Niv71l2THUUUUDCiiigAooooAKKKKACiiigArxn9rf8Ab5/Zg/Yl0CPVfj18&#10;QVsb28t5ZNI0Gxtmub/UCik4jiT7oLDYJJCkW4gFxmvZJGcD92uTX5x2X/BLL4x/tD/8FUvFn7RX&#10;7cXgrT/EHw2Rbi58HQwa1HJby+RNDFp9ncW/EgQW/mTPGF8tplO8uJGDreSQfZudB4X/AODjn9gv&#10;X/ENro+q+GfiRodrPMEm1bVvDto9tbKT/rHFtdyzFR/sRs3oDX3B8Mvif8PvjN4D0v4n/CzxbY67&#10;4f1m387TdV0+YSRTLkqeezKwZWU4ZWVlYAggeS/Fn/gmh+wl8Wfh3qHw81r9mHwXpNvfW/lx6n4b&#10;8M2en31k4IKywTwxKyMrAHHKMBtdXQsp+I/+DbnxN4n8PeIvjV8BX1g6noOh6rZXljcwLi3W5Z7m&#10;3klTjP76OCEjLdIOB1NOPvScfK4PSz87H6qA55ooByM0UAFFFFABRRRQAUUUUAFFFFABXhf7ZP8A&#10;wUX/AGW/2GNFhuvjf40kGrX0HnaT4X0m3FxqN8m8qXSPcqonyviSVo0OxgGLDbXulfnr4E/4JFfE&#10;X4o/8FHvGv7XX7c58I+MPC99eTz+FNAtbqSdMLIkdjDdQPbxxyRw2iBWQ7g8gVmLfNuWvMkHS503&#10;wf8A+Dg3/gn98UvGEfhHXbnxh4LW4wINX8YaLBHZmQyKqxtJa3E5i+9u3yKsaqrFnHGftzS9UsNZ&#10;02HV9Luo57a5hWW3nhkDpIjDKsrKSGBGCCDgg18U/wDBVL9hv9huw/Ya8feNpvhB4Q8F6j4b0SW/&#10;0HxBoGg2unTrfoNttbF4o18xJpWSDy33KfO3Ab1Rlu/8EFfFXxA8Uf8ABOnw3/wnS3DQ6Xq2oaf4&#10;burpmZptNjm+QBmJJRJTNCozhVhVQAFApx96/l+opXi15n2jRQM96KBhRRRQAUUUUAFFFFABRRRQ&#10;AUE4HSivJ/21f2t/h5+xR+z3rfx1+IEiTfYYxDo+ji4EUuq37hvJtYzhiCxVmZgrbI0kfaQhFKUu&#10;VXY4rmdjmf2of+Ckf7On7Jnxj8F/AX4h/wBt6h4m8cXUUOn2Og2kM32JJbhbeKa5Mk0flxvIWCld&#10;zHypPl459+U7huFfz8/ED4VfH5P2lvgT+2D+03qu7xZ8cPiJb65/ZvllWs7CG80+O0DA/czG/wAk&#10;YLBIVhBO7cq/0CRH92v0qrPkTe92vusRf37Layf3jqKKKRQUUUUAFFFFABRRRQAUUUUABOBmvjv9&#10;qr/gtz+yV+yD8ddZ/Z6+JXgzx9fa5oS2zX02h6TZy237+3juECtLdxsSElTPyjBz1619iMcKTX5L&#10;fsAfD/4e/tg/8FUv2lvj/wDtB+FfCfjDwf4fku9Ph/4SvSbW6tIVa/ENhMEnVkG2z06RPMxnBPPz&#10;HK1c0vJv7v8Ahwekb+h7H/xEm/sJf9E1+Kn/AIIdO/8Ak+vtH9nb47+D/wBpn4LeHvjt4BsNStdH&#10;8S2X2qwt9WhSO4RN7Jh1jd1Byp6MRjvXl/w1/Z6/4JV/GaC4uvg/8EPgD4rjs5Nl3J4b8L6HfLA3&#10;91zDGwU+xxXuPg3wV4P+Hnhu18HeAvC+n6LpFjH5djpek2MdtbWyZJ2xxRqqouSTgADJPrT6C6mp&#10;RRRQMKKKKACiiigAooooAKKKKAEdgiFyPujNfOH7ZP8AwVY/Y+/Yi1H/AIRT4peMb3U/E22ORvCf&#10;hizW6vo42wQ8m944YRtZW2ySI7KQyqwr1D9qX40x/s8/s6eOPjZJY2903hfwtfajbWd1MY47qeKF&#10;mihZhkqJJNiZAJG7oa/OX/gip+wP4M/aR0PXv+CgH7Y3hy38bax4v8RXn/CP2fiSxjuLSXDstzfP&#10;GcxzM85ljVHTERt2ZRlkKTrKVuiHpGKb6n0h+zR/wXR/YW/aU+IcHwytdY8ReD9Uvpo4NJXxtpsF&#10;vDfTPuxEk1vPNHG3GB5rRhmZVQsxxX2UrBhlTXwr/wAFLP8Agjb8JP2m/hTb/wDDLPw08F+B/Hml&#10;30b2t3p+lx6ba6hbsQs0Nz9mjw2BtkRyjspi2LgSNn6o/ZY8KfGbwN+z34R8FftB61p+peMNH0WG&#10;x1vVNMv5rqO+khHlrcGWeNJHkkRUeQso/eM+MjBNLWPmS/iR6FRRRQMKKKKACiiigAooooAKKKKA&#10;PO/2qv2mPAX7IHwI1z9oX4m6Zq15onh82ovLfQ7eOW6fz7qK2TYsskanDzKTlh8oOMnAPx7/AMRJ&#10;v7CX/RNfip/4IdO/+T6+7vHnw98B/FLwvc+CPiX4L0nxDot5s+2aPrmmxXdrcbHWRN8UqsjbXRWG&#10;QcMoI5ANedy/sEfsLxoX/wCGMfhPwM/8k50z/wCMUvUD5V/4iTv2ER1+GvxU/wDBDp3/AMn19kfs&#10;w/tF+B/2sfgZoP7QPw407VLTRfEUc0ljb61BHHcoIp5IG3rHJIo+aJiMMeMdDwPyb+L3wi+Cn/BT&#10;T/go7Y/srfsm/BHwX4P+GPw/uJpPGPjbwP4XsrObUEjZFun8+KNQymQC3t1AkUsWnO+M4j/YT4Yf&#10;DPwP8Gvh/pPwt+Gvh6DSdB0OyS00vT7ZfkhiUYA9WPcsSWYkkkkklx96HN32E+bmsb1FFFAwoooo&#10;AKKKKACiiigAooooAR2CLuNfEnxz/wCC/n7AfwZ8cz+BNJ1PxR44ksyyXmqeCdLt57KKVXKmJZri&#10;4hWbhd2+LfGQy4cnIHov/BYfxB418M/8E1virqfgH7R9ufR7a2n+zQl2+xT3tvDecAEhfssk+5v4&#10;Vy2RjI+fv+CIX7Gn7FPjf9hzR/itrvwp8I+MvFGtahfL4mvNe0y21KSwmiuZUS1VJlf7N+48mQoA&#10;pkEquchkwR95vyt+IPRLzv8Ahb/M+kP2Mv8AgqH+yP8AtySNoPwj8Z3dl4kigee48J+JLMWt+kSu&#10;V8xdrPFMMAMfKkkKKy79pOK+iK/HD/gqF8IPhX+yL/wUv+Cfiv8AYr0qz8O+Mta1Kyl1Dwj4bj+y&#10;24lN9FBbsIosLGt2rSwPEoVGWFsqTI5b9jYmJGGoXvRv8vuD4ZW+Y6iiigAooooAKKKKACiiigAo&#10;JxzRQelAFXWdb0fw7pNzr2v6pb2NjZ27z3l5eTLHFBEilmkd2ICqqgkkkAAEmvh34pf8HDn7APw6&#10;8Y3PhTQovG/i6G1IV9Z8MaDAbN35DKrXdzA74P8AEEKHqrMDmuM/4ORvj54h+HX7M/hP4IeH9SuL&#10;VPH2vTS6u8JGJ7GxWN2t2PUBpp7Z8jGfJIJwSD7v+xn/AMEmf2Sf2bvgZo/gjxr8DvCfi7xRJaxz&#10;+KPEPiPQ7fUpLq+ZF84RNPEfKtww2pGoUbVDMGkZ3ZR9677aA7Ky67noX7In7fP7MP7b3h2TWfgL&#10;4/W8vLOGN9Y0C+gNtqGnFwpxLC33gC23zIy8RYEByRXs1fkB/wAFMvhv4I/4JL/tyfCX9r79mHRh&#10;4f03xFeXjeI/COkqsNrPFbSW/wBriiB3JHHcQXQQRhAsTxCRADgL+vdpKs0CSo25WXKsO47U1rG/&#10;y+YvhlZ+pJRRRQMKKKKACiiigAooooAKR3CLuboOtLXw3/wUj/bi/bM8HfGzT/2Lv2EfgRPrvjTW&#10;vDcOrXHioRpcR6Vby3Fxbj93KBBCd8APn3L+UN23YxOQm9kB7d4i/wCCg/wK0P8AbW0P9g61bVNQ&#10;8a65YyXJm02O3lsdNKWs90Ybp/OEkcphh3hBG3EsRJAfI92Bz0r8Pf2Hv2eviV+zB/wXW8G/Cj4x&#10;eNY/EXihY9Q1LXtXjnlmE91eeH725kzLL88zAycyMAXbJx3P7fFyiZA96Sl7ur/q9gv71vT8jxT9&#10;sz/goV+zH+wp4dg1T45+MpE1K/jL6P4Z0m3FxqOoKDhmjj3KqoOf3kjImQVDFsKfDvgv/wAHA37A&#10;fxc8cQ+CdYufFngkXW1bfWPGmk20NiZWkVFieW3uZvJzu3eZIEiVUYs68A/Lf7B/w18L/wDBW/8A&#10;4KafFL9qP4/2y+JvBfgyaP8A4R3Qr6QfZ2je4lTTIZISMPAsFvNI8XCyTNl9yu6N9ef8FFP+CW37&#10;L/xc/ZV8WL8MPgP4b8N+LdE0S41Pw3qXhPw/bWM8t1bxNIlq/kKgljlwYir7gu/cAGUGi7jBSl62&#10;8v61Hbmk4r0+Z9jQTx3ESzRH5W6cU6vh/wD4IF/tC698a/2G7fwd4qv/ADr74d6xL4ft/NkJlbT1&#10;iimtSwPQIkjW6AcBLYcV9wVclyuxEZcyCiiikUFFFFABRRRQAUjNtGcGlr89/wDgoH+2x+3X8Qvj&#10;9r//AAT9/wCCfnwQvv7csrSzTxF8RhNhdNjurcXGI5GCw2R8slRPI5ckOsSLII3Kvqkhn0dpP/BR&#10;P9n7xF+2rL+wl4XuNU1Txha6fJdajf2NvC2m2TxoZJLWSUyB/PVACVSN1UuFZw4dU96ByMivxZ/4&#10;Jofs4+Kf2S/+C2n/AAoLxx4yh8Qa1ovhWaXV9Wt0cRz3V1pEF3KFLnc6q87IJGCs4TeUQtsX9pU+&#10;7TXwx81+rF9pr0/IUkKMmvC/DH/BQn9n7xv+2XqH7EHgu+1HVvFej6VLeatqFjbxNptnJGQJLRpj&#10;LvadNy7lSNkUkozB1dV+Z/29/wBtH9vL4u/tA+Kv+Cef7AnwcvLXVNJjsrbxZ8TFnZV0+O8s47n9&#10;3NgR2DeVIQJWdpmIfyVV1Rj82/8ABJP4A67+y7/wWM174D+J/FNvrWpeH/B13HqOoWsLrHLPJDaT&#10;SbN53MoaQqHYKWC7iqk7QR95/J/gmEtI+en4n7PKwYZFFNi/1Yp1ABRRRQAUUUUAFFFFABTZJBGu&#10;5hTq/M39sX9p3/gof+3T8ZPFn7Df7DvwquvC/h/Qdam0Xxl8R7i8eKOTyzGJE+1BQtrHmTLRRebc&#10;yRhSAAXjMtvZbh0uz64+A/8AwUS+AP7SX7TPjL9mD4TTarqGp+B7Vp9U11beH+y7oLJHG6W8olMk&#10;hWSTYSY1UlGKsy7Wb3ksAMmvyB/4IM/DFvgl/wAFHPjh8GH14aofCOl6jov9pC18n7V9l1eODzfL&#10;3Ns37N23c2M4yetfqd8frH4qap8FPFml/BCeCHxfdeH7yDwzcXVwI47e+eFlglZirDCSFW5Bztx3&#10;ok+WmmtdLhH3pNPTU+e/2qf+C1f7DH7Kfi+4+HOveLNY8VeIrC8a21fR/BenJdNpzrncJZZpIoN6&#10;sNjRrI0iNkMq4NZH7O//AAXd/YK/aB8YReBJNf8AEHgvULy4jg0v/hNtMht4b2V93yLNbzzRxkbc&#10;fvWjBLKFLE4rg/8AglZ/wRt8EfA34e6p4x/bS+Cvh3xH4+1PVrhI7fXI7fVLWxslKiNo0JeEyyOr&#10;ymXaJArqvy4bdnf8Fu/2Af2TtA/Ym8Q/Hr4e/B/QPB/iTwjcWMtrdeF9KhsI72Ke9gtZILiOFFWY&#10;YmDKxG9WjUBgrOrVJ+zScte9gXvu0dPU/ReORZUWROjDIp1fNP8AwSC+J3jD4v8A/BOn4ZeNvHmq&#10;fbdTOl3VhJdOxaSWOzvrizhaRmJLuYrdNzE5Ztzd6+lqqS5ZNdiYy5ophRRRUlBRRRQAUUUUAFFF&#10;FABRRRQAUUUUAFFFFABRRRQAUUUUAFFFFABRRRQAUUUUAFFFFABRRRQAUUUUAFFFFABRRRQAUUUU&#10;AFFFFABRRRQAUUUUAFFFFABRRRQAUUUUAFNeKNj5jRqWAwG2806g9KAPyy/4LlgD9vT9mPA/5jkP&#10;/p0tK/UuOvy1/wCC5n/J+n7Mn/Ych/8ATpaV+pUdTH+H82Ev4i9F+o6iiiqAKKKKACiiigAooooA&#10;KKKKAD8KaXjU4LKO9Or84f8Agpx/wUQ+M/jn42Qf8E4v+Cfd3NP4+1W4+xeJPEul3BWTTCV3SW0E&#10;g4idI/nmuM/uAGVSJFcxp9kHmzW/4Kv/APBVyP4fNP8AsVfsdPdeJfit4ml/si5vPDs7O2hSSnyz&#10;FEYsl745Kqi8xN8zEMoU+sf8Ei/+CfLfsF/s7yad4xjhbx14snjvvF8kEgdICikQWaOBh1hV3JbJ&#10;BkllIJUriL/gmv8A8Eo/hB+wn4Yj8U65Da+JfiVqEL/2x4skRttqH621mrf6qIDgycSSkszEKUij&#10;+tc84pr3fXr/AJIT963bp/mwHAxRRRQMKKKKACiiigAooooAKKKKADNV9Qa5WxmOnxo0+w+SsjFV&#10;LdskAkD6A1JMXCkp7V8R/sV/8FbdS+Pf7ZHjz9kf4+eB9D8C6xoV5JY+GbOPUjK99eWtxJDdwGWQ&#10;oJZD+7kiWOMZRJiS2Fo+KXKGyufHf7X3/BMP/grgPALfFf8AaE+M2mfGjQ/C0g1W+8E/8Jlq1whj&#10;hEheVLd47YEiLcGMLrOVdlTJAz9+f8El/wBs34Mftcfs0W9l8K/h1a+DLnwT5ek6r4Ps5FeGwXbu&#10;hkhbhmhkUNhnAbfHKDu2729v/aJ/aB+Fn7M3wl1b4w/GDxHBpui6Xau8jSyIJLmTYStvCrEeZM+0&#10;hUHLH8TX5x/8Gw/gPxPp3g74ufEm90h4dI1bUNH06wumAAnuLVLuSdQOvyLdwcnj95gcg4IX96PS&#10;1/0FLpLre3yP1VooooGFFFFABRRRQAUUUUAFFFFAFHxJ4j0PwjoV54n8S6ta6fp2n20lzqF9fXCw&#10;w20MaF3lkdiFRFVSxYkAAZJFfmL8LdL1P/gtt+3VN8bPGmmsf2fvg5qH2bwrpt5Zvs8QXp2SHzBI&#10;AGEm2KaVGGUgFtEVzM7195/tsfs8az+1Z+zB4u/Z/wBA8WQ6HdeJrKO2TVJ4GlWBRNG75RSCwZFZ&#10;CM4IbnIyD8IeAf8Aght+3d8J/C8Pgr4W/wDBUnxJ4b0e1Z2t9J0C61Oztoi7FnKxRXaqpZiWOByS&#10;SeaUfju+m3r/AMAf2bLrv6f8Ek/4Lirt/bU/ZVCj/mbG/wDTjplfp9Ew2Kue1fg//wAFDv2LP2q/&#10;gP8AHn4O+AfjH+214i+IGr+Ldaa38Na5qmoXskmgSfarSPzYjPPIynfLG+UKnMS9SAR+rP8AwT5/&#10;ZR/aK/ZZ8NeItK/aE/aq1r4p3OsX0M+nXmtX13O1giowaNDcyyEBidxCkDI6U4K1K3nL80RL+In5&#10;L7j6JooooKCiiigAooooAKKKKACiiigCprzawuiXh8PRW76h9lk+wreSMsRm2nYHKgkLuxkgEgdA&#10;a/Jb9ln/AIN1/ixqNxrGiftgfHafR/Dcl1FL/wAI/wDD3UDL/a1xHHIIrqSW5h8tPK85wm6F3Pmz&#10;AGIEl/1O+MHi/wATeAvhb4k8b+DfCEniDVtH0G8vdL0CGQpJqdzDA8kdsrBWIaRlCAhWI3ZwelfM&#10;P/BKX/gqPaf8FBtK8UaR44tND8P+MdF1Jri28LadM7NJo7JEI7kNI2ZisxkjkZAAm6HcFMi7lH42&#10;1vb8L/8AAB/Dr3PkD9uX/giPf/sQfDpv2uf2Gvjf4xGoeBUOo6taareRrfx243CW7tLm1jhCmNGy&#10;8bJhovNO/IEb/eX/AASq/bG1X9tz9j3Q/ix4sK/8JJp9zJo3iry4giPfQBD5oAAAMkMkMrKoCq0j&#10;KOFrK/4K/wD7Unws/Z2/Yl8ceHPG2uQDWvHfhfUPD/hnRVlH2i+luYGgkkROvlwpL5jucKPlXO+R&#10;Fbg/+DfX4NeLPhP/AME/bfWfFVk9r/wmniq78QadbywtG6WjQ29rExDdQ4tPNVhwySIwyDmnB35l&#10;0VvvFLTl87/cfcVFFFAwooooAKKKKACiiigAooooA+S/+C4000H/AAS9+KD28jIxXR1LL6NrNipH&#10;4g1+fP8AwT//AGWv2zv+Cln7MWnfBWz+O8nw5+CPgU3GlrHp1u8smu6lJdm/n82FJYzchDcId0rr&#10;FHiJY43fz3H6of8ABRH4E6n+0j+xR8SPg/oemSX2pan4Zml0exhkVWub63K3VrECxABaeGNeSBzy&#10;cV8lf8G637Tfw98QfszX/wCzHqGqWdl4u8K63d3UOkORHcX9hOVl+0KGwZWSUyRvtzsAh3Y3rmaa&#10;96fyf6BJ6Rt3f5Hz7+0H/wAE8v2vP+CL+i2/7X/7Lf7Tdxr2iabfW8fi60XS2sVWN5BHCLm28+WO&#10;9gaWXyzkh42mRlH3pY/1T/Y3/aT0P9rv9mjwj+0PoOntZR+JNM8y6sWYn7NdRu0NzCCQCypPHIqs&#10;QNwUHAzivn3/AILs/Hz4bfC39gjxT8OPEmvaf/wkXjcW1h4b0W4bdLdFLqGWaYIMsEijRm8wjash&#10;iUkM6A9Z/wAEYvh74m+G/wDwTa+GWieLLL7Nd3Wn3eppBvDbbe8vZ7q3PHTdDLG+Oo3YOCCKqL5o&#10;u/Rr/hhS91xa63/Cx9SUUUUDCiiigAooooAKKKKACiiigAzXyz/wWL/azvf2R/2Idf8AE3hjUZrX&#10;xJ4omXw74buLdiGt7i4RzJOGDBkaO3jndGGcSiPIwTX1MxwM4r8nf+C3cc/7TX/BRb4C/sUfvF02&#10;b7NJqFxYvulhGp6gsE5ZegMUFmJBntIex5mS5pKHd2Gny3l2V/6+Z9If8ENP2RbH9nD9izSfiDrO&#10;noviX4mRRa/qkm0ZSzZSbCAHA+VYG83B5V7mUdhj7SqHT7OHT7KKxtoY444YwkccUYVVUdAAOAAO&#10;wqatJS5pXX9IiKsgoooqSgooooAKKKKACiiigAooooA8Z/b3/ab+FH7J/wCzF4k+KPxl8PQ63pM1&#10;qdNh8NzeWRrdxcKyLZESKylHXcXJVsRLI2x9u0/k5+yd/wAE6P8Agot8ftC1b9o79jrxBa/AXwd4&#10;wuVk0nQbfx7rFj9ttEZ1ifdF500yLucB5tmdxaNdjgD7H/4OOvB/ifxN+wxo2teHrCe4t/D/AMQr&#10;G91hooQy29u9peW6zP6DzZoo/rMPWvoj/gmj8dvhZ8ef2Lfh/rvws1Wwki0nwrp+k6tpdnOGbSby&#10;2tkiltJE4ZCrJ8u4DehRxlXUmYa8z7afK1wlpyrvqfmL8JfD/jn/AIJI/t4ad8RP+CkXwrg8bN4q&#10;k3aV8XY9XutTls5dqxz3UZuGXzmTeqyiSIXCod8ZKnZJ+11nd2t7BHeWUqyRTIGjkjYMrqeQQR1B&#10;r8w/+Dk742/DDVfhB4L/AGbNH1SDUPHH/CaQ6tJpdoRJNZ2q2VxEBIFyyNK9zFsXGX2MRnbX6C/s&#10;teCvEnw2/Zo+Hfw78ZKF1jw/4H0rTdWVZhIBcwWcUUo3DIb51bkEg9aqOtP0dv1FL3anqrne0UUU&#10;DCiiigAooooAKKKKACg9KKCcc0AfEn/BdD9irx3+1t+y1Y+IfhJ4ebVvFXgLVn1O102FS1xeWLxF&#10;LqGAfxS/LFKEHzP5BRQzsqnxz9kn/g4t+Btt8HdJ8OftX+GPFNv4w02xjgv9X0ixiurfVSkagXBH&#10;mI0Msh3Fk27MjKsMlE+vv+Cjf7bGvfsF/AWH46aT8ELjx1a/8JBb6fqlnDqxsV0+GaOXF1JILeb5&#10;PNWKLBUAtOo3ZIBh+CfgL9hj9uj4V6H+1Xffs1/DLxFfeLtKtrvVL7UfC+naldQ3PlIJLWad4izy&#10;QsPKO7keXjAxilH7TW19fJ/8MEre7ff9P+HPyT/4K2ftd/Eb9v6w8L/tE6L8LNS8O/CfQdUuNE8F&#10;3WuRKl3q17MPMupwELKVUWsUbKrMsbKBvLOyp+7ngZbhPCOlrdbvMGmwCTd13bBn9a/Jf/grN428&#10;F/t7/t4/CH/gnf8AALUbW6s/DuoSWevX2hMJIbKWd4vtUKxqArGytLRpH2sQpd4zteNwP17gUJEq&#10;BQAowoHYUofw9O/5dfm7ilf2mvYfRRRVDCiiigAooooAKKKKACmmKNjuMa/9806igD8p/Ef/ACs8&#10;aPj/AKBp/wDUUnr9UL0yfY5TEu5vLbavqcdK/K/xH/ys8aP/ANg0/wDqKT1+qjxmVCtYx1p29fzY&#10;S/jN+n5I/K//AINhoLNfCXxhuUVfPbUtFWT+9sEd4V/DLN+tfqVrUcUul3EVwP3bW7iTPTG2vyT/&#10;AOCNvjPwx+wf/wAFBfjB+w18Xb5tHuPEGrQ2XhS81QvGt7NZTzi1jGVChrq3uxLGWKh9iIu5pEU/&#10;oP8A8FDv2n/Cf7J/7JXjD4oa74gtbPUG0W5s/C9rPIu++1SWJlt4kQsC+HIdwuSsaSPjCmrqO9FP&#10;ul+Vgj/EcfNnwp/wbDSSyeH/AIzFj8n27Qtvy4G7ZfZ/ktfq1X58/wDBuX8F7n4ffsVan8TtW0tY&#10;rnxz4suLqzud/wA09hbolvESO379LzHqCCOCK/QatZaO3kvyJj1fm/zCiiipKCiiigAooooAKj+z&#10;wKd6wKG65CipKD0oA/LnwP8A8rNHi/H/AELqf+o7ZV+oqfdr8uvA/wDysz+L/wDsXU/9R2yr9RU+&#10;7Ux/hx9P1YS/iS+X5DTFEuWWNQSc529+lflv+zYAP+DjX4pgD/mB3X/pJY1+pT/dr8tv2bf+Vjb4&#10;p/8AYDuv/SSxqo/xP+3ZfkEv4b9V+Z+pEX+rFOpsX+rFOoAKKKKACiiigAooooAKYYo0Q7I1X/dW&#10;n02T7hoA/K3/AIJJf8pj/wBqT/sMeIv/AFIK/VQdOa/Kv/gkl/ymQ/ak/wCwx4i/9SCv1C8WeLfD&#10;fgXwxqPjLxhrVvpulaTYzXmpahdSBIra3iQySSOx+6qopYnsAamLtRg3/Kgf8SXqO8UeJ9A8G+Hb&#10;7xZ4p1u003S9LtJLrUtQvrlYYLW3jQvJLI7EKiKoLMzEAAEk4Ffkd+1R+0X8Xf8AguN8ftP/AGQP&#10;2O4Ly1+Efh3VY7vxT4ynsW8q5wWRbyUNtZEUeb9ntiVaZss4XYPJk8U+Of2o/wDgvj8ddY+Gvwu1&#10;a78E/s++FdQWPUL6ZCDe4O6OWRFZftVxJt3rCT5UChSxL7Wl/TP9lz9k34IfsefCyx+EXwO8IR6b&#10;ptmfMmuJG33V/cFQHubiTA82VsdcAKoVECIqotRSdpS26L/MG5R0jv37ehv/AAO+EPhH4B/CPw78&#10;G/AdrJDpHhvR7ewsVm2mRljQLvkKgK0jHLMwABZmOBmurozRRq9WC0VgooooAKKKKACiiigAoooo&#10;AKKKKACiiigAooooAKKKKACiiigAooooAKKKKACiiigAooooAKKKKACiiigAooooAKKKKACiiigA&#10;ooooAKKKKACiiigAooooAKKKKACiiigAoPPFFFAHyv8Atz/8E03/AG0Pj78MfjcPjR/wjY+HN8lw&#10;dM/4R37Z/aO26huNvmfaYvJ/1W3O1/vZ7YP1Oq7aXAHQUUbaB5hRRRQAUUUUAFFFFABRRRQAUUUU&#10;ARzxvJGVRtp45/Gvyt8Xf8G0fiHx54o1Txp4s/bzmvtU1rUZr7U724+HG6S5uJXMkkjt/aXLMzFi&#10;e5NfqtRStrcD8l/+IXb/AKve/wDMa/8A3yr6e/4Jjf8ABJU/8E5PG/inxgPj4fGH/CS6XBZ/Z/8A&#10;hF/7PFt5cjPuz9qm35zjGBjHWvsqintsD13CiiigAooooAKKKKACiiigAooooADzXx//AMFBf+CN&#10;3wA/bt19fianiC88GeOlt1gn8SabaJcRagi7Qn2y2JTz2RAY1dZIn2lQzOscaL9gUYHXFK19QPy/&#10;8Nf8G2Wkaj4ps9Q+Ov7bHiTxVpNpE0f2Gx8OCzuSONoS4nurpY19V8o57Eda/Rr4QfB/4b/Af4da&#10;T8KPhH4UttD8PaLa+RpumWmSsa5LFizEu7sxZmkdi7szMxZiTXTYz1FFPpYOtwooooAKKKKACiii&#10;gAooooAKKKKAChunWijr1FAHy/8Atyf8E4D+2f8AGv4V/GIfGL/hGz8M9Ya9/s//AIR/7Z/aQ+02&#10;02zf9oj8n/j327tr/fzj5cH6eiDLGA1OooWit6/juG7uFFFFABRRRQAUUUUAFFFFABRRRQAEbhg1&#10;+f8A+11/wb//AAM+PnxPm+MXwT+K2p/DLXL7UftmpR2elpfWLykszSQxCSCS3kLEElZSg2jEYJJP&#10;6AUYA6CjrcD83/gj/wAG6Pwl8O/EpfHv7Tv7QWtfFCCFkeHSm0o6dFOwBG26c3E8k0eNuFRo+V5L&#10;KStfoxpmlabounW+j6PYQ2tpaQJDa2ttEI44Y1ACoqgYVQAAAOABgVYoo8g8wooooAKKKKACiiig&#10;AooooAKKKKAGyJ5kbR7mXcuNy9RXwn+2v/wQf+BX7UHxRuPjb8KfiLqHwz8Uahd/a9Xm03TkvLG7&#10;uSzs915HmQvFcOxUs6ShWK7tm93dvu6ijzA/On9nj/g3h+EXgH4qw/E79pT466p8Vvsc0c1po97o&#10;/wBhtZpFDAfa91xO9ygPlsIw0aEx4cSIxQ/opFDHCixRIFVVAVVGAAO1OwD1FFHkFuoUUUUAFFFF&#10;ABRRRQAUUUUAFFFFAARkYNfJeu/8EvR4i/4KcWP/AAUV1T41+bDp6xi28FN4cyFKaa1mCLv7Txh3&#10;8/8A1PUbe+6vrSjGOgo63DpYBwMUUUUAFFFFABRRRQAUUUUAFFFFABRRRQBl+NPBnhX4i+EtS8B+&#10;ONCt9U0fWLOS01LT7uPdHcQupVkYehB+tfnD8SP+Db7wO/xIuvGH7N37V3iD4fabchzHpM2jtqMl&#10;tuct5cdwl1bv5IXaqrIHf5AWkcmv0yowPSi2tw8j4X/Yc/4ITfs//sofEa1+NXxL8bXvxJ8XabdN&#10;daTdalpyWthZXG5WS6W23ys9wpBKyPKyqxDqiuquv3OFAORS4HXFFGorIKKKKBhRRRQAUUUUAFFF&#10;FABRRRQBz/xV+Ffw++N3w81b4UfFXwtba14f1yza21TTbtTsmjPPUEMjAgMrqQ6MqspVlBH5r6//&#10;AMG1Ftp+tapF8HP24vEXh3QNQCqNL1Dwut5OVCAETzQXdskwLbiP3SgBsEHkn9SKOnQUW1uB8z/8&#10;E/8A/glr+z7/AME/9PvNW8FveeIPF2qQpFqni7WFTz/KATNvbooxbwF13lcs7EjfI4SML9MUUUAF&#10;FFFABRRRQAUUUUAFFFFABRRRQB8pav8A8Eymv/8Agp5Y/wDBR6H407fslqYW8Gnw7nef7KfT932v&#10;7SMDD+ZjyT02553V9WgYGKMAdBRSStoHW58lf8FEf+CRHwJ/b8vYvHN14hvPB/ji3tUtofE+nWy3&#10;EdxCrgrHc27MomCjeFZXjcbgCzKqqPAfhn/wbeeDLb4kad4q/aN/aw1z4gaLp6qP7Dh0NtOedVkD&#10;LC1w13O6wEb1ZIwj/PlZEIyf0z/Cjr1FFrbA9Sl4b8N+H/B+gWXhTwnodnpml6bax2unabp9ssNv&#10;awIoVIo40AVEVQFCqAAAAABV2iimAUUUUAFFFFABRRRQAUUUUAfLWg/8E2ZdF/4Kaax/wUWb4zCX&#10;+1tPW1Hg8eHdvk40+Gy3favtB3cQh8eUPvbe2T9SgYGKMY6CijbQOtwIyMGvln4bf8E1W+Hn/BRz&#10;xV/wUAPxm+2f8JNZS23/AAia+HfL+zb4YI932r7Sd+PIz/qlzvx2yfqajGOgo8/61DyBRtGBRRRQ&#10;AUUUUAFFFFABRRRQAUEAjBoooA+U/wBkn/gmc37LX7ZXxS/a1Hxo/t1fiXeajcf2B/wjv2X+zftW&#10;ofbNvn/aJPO2/cz5aZ+9x92vVf22f2bdV/a7/Zk8Tfs7aP8AEqbwlJ4mit4pNeg083TQxR3MU0ie&#10;UJYt4kSNoiN4GJDnIyp9XwPSjA9KnlTiovZaBtK5+TLf8GvcrqEf9uNioOQv/Ct+P/Tl/nNN/wCI&#10;Xb/q97/zGv8A98q/WiiqA8h/YU/ZW/4Yt/Zg8N/s2/8ACbf8JH/wjrXhGtf2b9j+0/aLye6/1Pmy&#10;7Npn2/fOdueM4Hr1FFGrd2GwUUUUAFFFFABRRRQAUUUUAFFFFABRRRQAUUUUAFFFFABRRRQAUUUU&#10;AFFFFABRRRQAUUUUAFFFFABRRRQAUUUUAFFFFABRRRQAUUUUAFFFFABRRRQAUUUUAFFFFABRRRQA&#10;UUUUAFFFFABRRRQAUUUUAFFFFABRRRQAUUUUAFFFFABRRRQAUUUUAFFFFABRRRQAUUUUAFFFFABR&#10;RRQAUUUUAFFFFAHiv7f37dXwo/4JyfsteIf2uPjb4b8Q6r4b8NXNlDfWPhW1gmvnN1dRWsZjSeaG&#10;M4eZS2ZFwoJGTgH87G/4PUv+CWiHDfAP4/D/ALlbRP8A5cV7P/wdSj/jST8WB/1FvDn/AKe7KuA/&#10;4N1v+Cfv7Bvxr/4I4/Br4m/GX9ib4R+LvEmqQ66dS8QeJ/hvpd/fXfl69qMSGWeeBpJNsaIg3McK&#10;igcACpptyUm+jS+9XHLRR8zK8Hf8Hmf/AASg8UeI7PRNX+HXxq8P211cpFNrGseEdOe3tFLAGWRb&#10;XUZpiig5Plxu2AcKTgH9Jv2Yv2sP2e/2y/g/p3x5/Zn+KWl+LvC2qL/o+pabMcxyYBaGaNwskEy5&#10;G6KRVdcjcoryv4k/8Ec/+CVPxI8Dap4D1r/gnh8HLO11ayktri60D4eafpl5ErjaWhurSGOaBxnh&#10;43Vh2Ir8i/8Ag1au/iB+yv8A8Fcf2oP+Ca2l+OJNY8F+GbfXDJJcW5jae+0TXodMiu0j3lYTLDdS&#10;+Yo3FisILHyxVRalLk62b+4Urxjzef5n6s+BP+Cxv7NPxB/4KceIv+CUWj+AvHUXxF8M2Ml1f6xd&#10;abZDRZI1tILoiOZbszk+XOg5gX5gwzgAn6zByM1+E/7MOT/weifFzn/mWLj/ANMGm1+xX7WH7ZP7&#10;M37DXwmn+N/7V3xf0vwX4YhuEt11DUt7vc3DKzLBbwRK81zMVR38qJHfajtjajESpfuYTfVXf4hr&#10;7SUV0/yR6dRX5L6//wAHl/8AwSe0fxPJ4e074f8Axp1W3WYoutWHhDT1tnAP3ws2oxzbT15iDe2e&#10;K+8v2DP+ClH7Gv8AwUq+HV58R/2QvjDbeJIdJa3j8Q6TNbSWuo6NNMhZI7m2mVXQNskVZAGikaGU&#10;RyPsYirPcD3aivl39pb/AIK8/sh/snftseCf2Cfi/eeILXxt4+0i31PR7yHTYv7LgtZp7mBZLi5e&#10;VfKAa0mLHaQqgHPPHy/8d/8Ag7r/AOCR/wAF/iRcfDrQL34i/ECOznMNz4i8C+F7aTTQ6ttbZJeX&#10;ds8ygg/vIkeNxyjOpBIB+oVeb/tJ/tefs2/sheGtP8W/tHfGHRfCtnq2qQ6bo8eo3JNzqN5LIkaQ&#10;W1ugaW4fLqSsasVXLthVZhyv7DP/AAUb/ZE/4KOfC+X4r/sk/FeDxHZ2LRRa1pslu9tf6RO6bhDd&#10;W8oDxk4cK+DHIY38t3Ck1+Cv/BzJ/wAFSf2Yv2mP25Pg54K+Gi+Ihffs6/ErX9N+In9oaQkSmeHU&#10;tPjf7Mwkbz1zp8+CdvGzj5jgS/eRi9LvX07gtYuS6fn2P6WopDIuSuPxp1fN/wDwTZ/4Ke/s0f8A&#10;BUr4Z698WP2YI/ES6P4c17+x78+JNJS0kNx5Ec3yqsj5XZKvJI5yMcV9IUarRii7ojnuEgXll3bS&#10;VVmxmvzt/bO/4Oj/APglJ+xt42m+GrePfEHxM16yupLfWLP4W6ZDfw6dIqqcSXdxPBbSE7ipEEsr&#10;I0bq4QjB8J/4O6P+CjPjX4D/ALPnhb9gX4GaxLH4q+M/2lfFH9l3W68i0FSsP2QRIPMAvppDDuBA&#10;eO2uYtriQ7fbP+CRn/Buj+xj+wx8EdE1j9oD4M+E/iV8WtQtra/8SeIvFGkRalb6TfDa4t9NjuFZ&#10;II4X4FwqrNKwLsyqUiiUbyu+m3q+v3FStGy6vX5Hkfhj/g9I/wCCYOsazb6br3wR+Nmj288yo2o3&#10;Hh/S5YoFJ5dxHqJk2jqdiu3HANfpf+yj+2T+zH+3F8KLf43fsqfGTR/Gfhqe5a2a+0yR1kt7hVVm&#10;gnglVJraYKyMYpURwro23ayks/aQ/Ys/ZO/a88GL4D/aW/Z28H+NtOhtZoLCPxBokU0unrImxmtZ&#10;sebaPtAxJAyOpAIYEA1+T3/BNj/gll+3b/wSS/4LmeKtG/Zr+Gusa1+yv4z00/27rd5rEAhtLGWK&#10;aayBWW5Rp7yzvVa33BZZfs08j7F+0Aio2cuV/eJ7XR+2NFZPjbxx4Q+HHhHUPH3j7xNp+i6Ho9jJ&#10;e6trGrXkdva2NtGu6SeaWRgkcaKCzMxAABJNfmP8Xf8Ag8D/AOCRnww8ayeEfDS/FDx3axyKjeIv&#10;CHg+BbEtgbgP7Qu7WZgpOCREQcZUsCCVfoHmfqdRXz/+wR/wU/8A2LP+Clfgi58Zfsl/GC31yXTP&#10;KGveH7y3e01TSXkTcontpQG253KJo98LtHIEkfY2MX/gpP8A8FZP2Vv+CVegeE/En7UUXidrbxpf&#10;XVpo/wDwjWjpdsJIEjd/MDSx7BiRcHnv0o62A+mqK/Ov9tf/AIOhv+CWX7EnxU1D4K634n8XfEDx&#10;Jol89l4gtPhrocF5DplymN8MlxdXFvBI6k7WWGSQo6sj7XRlHt3/AATk/wCCx/7CP/BUi0vbP9lz&#10;4nXLeJNJsftmueCfEmnmx1awt/M8vzTES0c8e4pukgklSMzRq7IzqpF72wbbn1NRXN/Fj4u/DP4F&#10;eANU+K3xj8d6X4Z8M6LbfaNW17XL5La1tI9wUM8jkKuWKqBnLMwAySBX5m/EX/g8U/4JGeCfGzeE&#10;vDOn/FjxhZKyhfEnhvwXBHZPkDJC393bXHBODmEHI4yMEq+tgP1Wri/j/wDtE/BD9ln4Xan8av2h&#10;vijovg/wvo8XmX+s67fLBEvB2xrn5pZXI2pEgaSRiFRWYgHzz9hT/gpV+xj/AMFI/ANz4/8A2Q/j&#10;NZ+JE0zyV17R5YJLXUtIkkUlEubWZVkQMVdVkAaKQxSeW7hCR+OX/B4Z/wAFH/2dvih4Kg/4Ju+G&#10;Rrq/Ej4d/EzSNd8Q/adLRbE2kuh3MieVOHJd9uo2+VKgff54GVJ8rSKglK5+9nw+8e+Gfih4I0f4&#10;j+CdQ+2aL4g0u31LR7zyXj+0Ws8SyxSbJFVk3IynawDDOCAcitivzH/4Jyf8F+P2IfHX7B2pat4N&#10;8N/EbVP+GefhPoM3xEt7LwmjyrCkUdrNNbqJ/wB7HEYpJZGbYFiRn6DFfaP7Bf7ef7Pn/BR79nmy&#10;/aY/Zq1m8uvD93qFzYzW+qW6w3llcwPteGeJXfy3KlJANxzHLG38WK0lHlk0un5X0M4yfKm+v52V&#10;z2eivHf26/24/gR/wTu/Zy1b9qL9ozVby38N6RdWtq0GlwJNeXU1xOkSRwRO6ea43GQqGyI45G5C&#10;mvIfjp/wWy/ZD/Zx/YX+H/8AwUL+K/h/x3Y+A/iVqdrZeGbVfD0TakxuYLq4tpZIPP2pHLBavIrb&#10;ySrx5ALECf8Ahvv2K/r7j7Aor8/f23/+Dlj/AIJn/sI61pHg7x/rfi/xV4k1PR7XU7vwz4F0WC6u&#10;tJt7mJZYBdvcXEEEUjRuG8kStIq4ZlCuhb1b/gnP/wAFn/2CP+CosF3pn7MPxPuv+Em0yxF7q/gf&#10;xJp5sdXs7fzNnneWWaOeMMU3SW8kqIZYg5VnUEWuwbH1ZRVHxN4m8O+C/Dl94w8X69Z6VpOl2cl3&#10;qmqaldJBb2lvGheSaWRyFjRVBZmYgAAkkAV+ZPx2/wCDvH/gkX8F/Hk/gbw5ffEb4iJazNFca54E&#10;8KwNYCRThgsl/dWrSgEffjR0YcqzAg0X1sHmfqJRXzd/wT+/4Ky/sNf8FM/Dl1q/7KXxfj1LU9Nj&#10;WTXPCmrWrWWraYDt+aS3k5eMF1XzojJDuO3fuBA9R/aa/ak+AP7HPwg1L48/tLfFDTfCPhPScC81&#10;bUmYjcc7Y440DSTStghYo1eRjwqk0P3dwj72x6BRX5N6r/weUf8ABJqw8YzeGbPwd8ZL+yhnaNPE&#10;Vp4PsRZzKD/rFWW/S4Ckc/NCGx1Ar9CP2Ov26v2U/wBvz4Y/8Lh/ZI+Men+MNCju3tLyW1ilguLK&#10;4U8xXFtOqTW74+YCRF3KVddysrE8w62PXKKK87/at/aZ+HH7HP7PXiv9pv4vDUD4a8G6Yb/WF0m1&#10;Wa48req/u0LKGbLDjcKG7AtdEeiUV+fnxS/4OYf+CXPwi/ZZ8E/tTeJfHPiS4h+Ilne3nhPwLp2i&#10;Ry+ILq1tdQuLCW4kt/OEVtEZ7adUkmmjWXy3CFjHIq6n7AH/AAcaf8Ezv+CinxDt/g18MfHOv+EP&#10;GmoNt0bwr8RNJisLjUzx8tvLDNNbSScjEPnCVhkqjBWIFduwban3fRTRJ+78zB6Z5r88v22f+Dn7&#10;/glT+xH8Sb34Qa3468TfELxJpF5Jaa9p3wy0WK+j02dAuY5Lm5nt7aRgSVZYZZDG8bpIEdStFwP0&#10;Por4t/4J6f8ABfj/AIJu/wDBSrxTH8NPgd8T9S0PxtcJLJaeB/HOmrp+oXccab2aBleS3uCF3sY4&#10;pnkVYpHZAi7q95/bX/bJ+EX7A37MfiT9rL48R6v/AMIt4XFmdUXRbFbi6H2m8gs49sZdQ3724jz8&#10;wwMnnGCP3dwXvOyPWaK/Nn4+f8HUv/BLH9n/AMEeCfFmp6n468SX3jbQYdah8M+F/DtvNqGkWUxb&#10;yXvhPdRQwO4QsIRK8uwpIUCSRs329+yH+1Z8IP23/wBnHwt+1P8AAbUb668KeLrJ7jS5NU02S0uE&#10;8uV4JY5IpACGSWKRCRuRtu5GdGV2dnr5B28z0gnAzXA/tH/tP/AL9kX4Vah8bf2kfiro/g/wvpa/&#10;6Vq2sXWxS+0ssMaAF5pWCttijVpHIwqseK7yZtsbN6V/N/8AECw8V/8ABzH/AMF99a+APifx1caf&#10;8C/gudUWK103VDIJtJsrqO1mubRthj+06hdtA3mEAx220AyG2QPOspKK/pIeii5Pp/SR9ofEH/g8&#10;3/4Jb+EfFd/4c8LfCz4w+KLWyvJYYde0vw7p8NnforELPALq+in2OBkCWKNwCNyqcge6/sC/8HKP&#10;/BMn/goH8QbX4P8Ag3xlr3gPxhqV2lrofh34lafDYyavM5AWO2ngnnt2kZyEWJ5UlkZgER+cfU/7&#10;MX7Dn7IP7GvhH/hDP2X/ANnDwj4JtJLCCzv5tD0eNLrUY4VZYzd3RBnvXAZ/3k7yOS7EsSxJ/Nj/&#10;AIOC/wDg3e+DX7SfwDuP2gv2Af2cNI0H4xaDeW5k8PeCtNttPt/FlrNchJklhBigW5j857gXPDus&#10;bxv5mYjE+aMd9UJLn20P17ilEq7gO2adXzr/AMErrv8AbSX9hLwHo3/BQXwVLovxa0XTW03xOsmr&#10;2l+1+tvK8dteNPa3E6SSTW6wySNvBMzSHaoIFeH/ALb/APwcp/8ABK/9hTx5qXwl8ZfFHWvG3i7R&#10;bx7TXPDvw50db+TTplJDxS3EskNqJFYMjxLMZI3VldUIIolaMuW4RvKN7H31RX5n/sxf8HZX/BIv&#10;9pDxxb+Adb8X+MvhfcX0ixWOofE7QILWxllZ1UI9zZ3NzFbD5txknaKJVUlnXjP6B/HX4yeEP2d/&#10;gl4w+P8A8QDdHQPA/hfUNf1z7DAJJ/sdnbPcTeWmRufy42wuRk4GRQ/dV2G7sdbRX5/3X/BzB/wS&#10;s0n9lGw/a38Q/EvXtP0vWdWvNO8P+FbjQw+u6pNbBDM0VpFI4SIbwPOleOLd8u8MVU8r+yp/wdcf&#10;8Emv2pfiVa/C258S+NPhrfahMsGl33xM0K2tLG6mZgqx/abW6uY4M5zvnMUYAOWBKglnzWC/u3P0&#10;qopiSho/MIOPevz5/bm/4Ob/APglv+wn8UL/AOCvibxf4o8feKNFvZLTxFpfw00aC9XSZ0wGiluL&#10;m4t7dpFYlHSKSRo3jdJAjqVoA99/4Kdf8FN/gT/wSj+AOm/tG/tC+EPFmtaHqniu38P29r4NsbW4&#10;u1upre5nR2W5uIE8vbayAkOWBK4Ugkjpr39uL4UWP7Ai/wDBRiXw94hPglvhQnxB/spbWD+1f7Mb&#10;ThqAh8szeT9o8o7dvnbN/HmY+avxn/4OKf8Agqf+xx/wVK/4Iy+HfiD+yp48ubmfRfjxosfiLwzr&#10;ln9j1XSGk0nWTF58O5gUkVSUljeSJtrKH3o6r+n37Knjn4O/C7/gg38L/iT+0J4Tj17wJ4f/AGU9&#10;C1Dxhosulx3yX2mQ+HIJLmFreX5Jw0Supjf5Wzg8Gi0uWTfRr8itOaNuq/Wx3n/BNT/gpJ8EP+Cp&#10;n7PE37S3wA8J+KtG0OHxFc6K9n4xsra3u/tEEcUjMFtridNhEyYO/OQcgd/oSvl//gkt+0v+wh+1&#10;b+yxN8UP+Cdvwas/AvgGPxRd2UmiWPg200KP7ekcLSy/ZrX93llki+fqduD90Vx//BRD/gvh/wAE&#10;4v8Agmd4kk+HHx3+J+oa142t1je68BeB9PTUNUtY3j8xGuN0kcFqWRo3VJpY5HSVHVWQ7gSspExv&#10;JH0N+17+1H4E/Yu/Zt8YftR/E7RNY1Dw/wCCdIfUdWs9AhikvJYVKgiJJpI0Zvm6M6j3rB/4J/8A&#10;7cvwp/4KOfss+H/2uvgn4c8Q6T4b8SzXsVhY+KrWCG+Q2t3LayeYlvNNGMyQsVxI2VKk4OQPzY/b&#10;O/4L0f8ABPP/AIKif8EmP2hvh78BPG2saD40T4d3s0fgXx3p0djqVzAhiZpoPKlmguABuJSKVpFW&#10;NmZFXDH33/g1Z4/4IhfCf/sI+JP/AE/X9THm9q0+yf3t/wCQSfuJ/wB5r7kmfolRXxf/AMFAf+C+&#10;/wDwTV/4Ju+LLj4X/HX4t32reOLWGGW78DeC9KOoajaxyp5iGclkt7dihRxHLMkhSWNwpRg1eCfB&#10;L/g7+/4JGfF7xpb+D/Ex+Jvw9iupfLXXPG3hK3+xIxB2720+7u3QE4XcyBVJyxVQWFR97YHpufqU&#10;zFecV5p4O/bC/Zt+IX7Quu/sp+Bfi9o+s/EDwvo66n4m8N6TcG4k0m3aXyl+0uimOCUsV/cOwl2s&#10;r7NhDHD/AGrf28P2fP2RP2OtU/bp8f8AiGbWvh5pljp16ureERFqH222vrmC3tp7crII5o3a5iYM&#10;r4KNuBPGf53v+CSn/BaH9jr9i3/gqZ+05+2H8ZI/FzeEfi1rWrXPhP8AsfQ0nuhHc61JfR+dEZVE&#10;f7lhkBmw3HvSj71TlfZ/elt8welPn81/wfuP6iaK5HxR8c/hZ4C+Dknx9+I3jSw8NeE7bR49U1DW&#10;tfu47WCztnVWDSu7bU+8BjPJOBkkZ/Nf4if8Hif/AASL8EeNn8K+HNO+LHi7T1kVB4m8O+C7eOxb&#10;IHIW+u7a5wOesIPBwCMEv7VgWsbn6rUV4Z+wv/wUe/Y6/wCCj3w9n+JH7I3xks/E1vp/lLremtC9&#10;tqGkSSBtkd1bShZItxSQK5Bjk8pzG7hSa9zo20YBXnv7S37Vf7PP7HfwrvvjZ+0z8WtG8HeGdPbZ&#10;Nqer3JXzJNrMIYo1BknmYK22KNWkbB2qa7+ZmVCVP8Nfzca74Y8ef8HQ3/BcnxJ4H1f4jX1p+z38&#10;IWuhYtp9yXiOjQXEduXtD5fli61OdBL5ki7lgXGZRaRoTWUlFf0h6KLk/wCn2Ptf4gf8HnP/AAS3&#10;8J+J77QfCfwp+Mnii0s7ySGHXNN8N6fBa3qK2FmhW5vo5wjj5gJYo3AI3KpyB6P+yZ/wdd/8Env2&#10;pPHMXw61rxT4q+FmoXUscWn3XxQ0u2s9PupGONv2u1uLiG3A6l7loUx0YnAP2f8Asv8A7BP7GP7G&#10;Ggx6D+y7+zF4L8EBdPhsp9Q0PRIlv72GEERi6vGBuLthknfNI7kkksSST8jf8Fm/+CBX7I37d/7O&#10;/i7xf8HPgN4e8KfGnT9NvNU8K+JPCulw6fNrWpbRJ9lvxH5cd0Lho1i86bdJCX3q2PMSQuo67glz&#10;O2x+iiyo4DIwIPoadXwr/wAG8HhD9u74W/8ABN/w/wDBb9vv4Waj4X13wbqEmmeC01e/gmu7nw2I&#10;onsxOIppGheFnmthDII2SK3hG3ufa/29P+CnX7F//BNTwPa+OP2uvi/D4f8A7UM6eH9Ft7WS61HW&#10;JIo97pb28QLMBlFMrbIUaWMPIm9SSVoytcmHNI9/or8sfhF/weCf8Ei/id47h8G+JY/ij4Fs5mZf&#10;+El8XeD4G09Dg7d39n3V1OoYgKCYsAsCxVQWH6beCfH3gv4leENN+IXw88Vafrmg6xZRXmk6xpN7&#10;Hc2t9byKGjmiljJWRGUgqykgjkZos7XDmV7GxRXxFpP/AAcG/wDBNub42/GL4HeMfiFrXhO7+Ba6&#10;ifHms+JNHEVirWWopp8kdq0ckkt1K9xIqxxJGZJM4VSxCnwjSv8Ag8R/4JE3/wASU8CXtp8VtP0x&#10;rwQt4zuvBcDaZGhYDzykV295sA+bAti+B9zOATt5jP1Uorl/gx8avhX+0R8LtG+NHwS8d6f4k8Le&#10;ILQXOj63pcwkhuY8kHHdWVgyMjAMjqyMFZSB41+3z/wVd/Ya/wCCaPh221j9rH4xR6TqGpRSPofh&#10;jTbOS91TU9oY5it4gSsZKFPOlMcIfCtICQKUnyuzCPvbH0bRX5cfBH/g72/4JG/F7x9b+BfE0vxK&#10;+HsN1N5UPiDxx4Ut108Ofub3sbu6kjVjgb3RUXOXZVBYfpv4T8V+GvHPhnT/ABn4N8QWWraPq1nH&#10;eaVqum3ST215bSIHjmikQlZI3QqyupIZSCCQadnuFz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zp/wCDqY4/4Ik/Fgn/AKCn&#10;hz/092Vfnr/wSD/4Ldft6fsh/wDBOz4c/s9fBn/gh18WPi54a8Px6p/ZfxC8Ozaotnq6z6reXLmM&#10;QaLcR/u3meE7ZX+aFs7TlR+hX/B1L/yhJ+LH/YV8Of8Ap7sq3v8Ag2IVV/4IdfA0Bf8Alj4h/wDU&#10;j1Opp/DP1X/pI5fDD0f5nxN+0Z/wXv8A+C/fxr8Kt4D/AGTv+CHXxH+Geqanby2k3iHxF4H1vXJr&#10;RnXak9uZLCztoHjYhg1wk8RONyYyD9C/8G3v/BFD4vf8E5PD3jL9pz9shbST4yfEiNLe4tF1CPUL&#10;jRNPEpnmilu0ZllnuZ/Lkl2PIn+jwkOzbsfqUY1JyRTj92qWl7dSZe9oz8J/2YT/AMdonxcH/Ur3&#10;H/pg06vrj/gsn/wRV0j/AIKU/tLfDn9pL4//ALYNr4Y+EPwp0fzvE3w/1TSClrPax3TXWp3R1EXk&#10;P2IT20cEEkpT9ylsJNxxtHyN+zCcf8Honxc4/wCZXuP/AEwabXm//BaTxx4s/wCCnP8AwcK+Dv8A&#10;gkV8cv2gJvh38HfD99pdmv2a+jWG+vrnR11PztspWNr64aePTbct5gRnQpG7SyRyzC7p0Ut7L9R/&#10;8vKj/rZH3L8Wfip/waZfA/wM1x4tsP2P761ijjtyvhXwXoviK+IOFHy6bbXNyzcfNJgsPvM2ea+C&#10;f+DanW/2ctN/4OA/jpof7EfiC+uPg/qngPXJ/B8dzDcwqbEatpskCiO4xNtiDtHG0w80py/zMwr7&#10;28Mf8GwP/BCP9mH4ZXni/wCOXw5vNesdCjbUNU8ZfEv4lXllHaQqc7pzaTWdosS9CXjAI6k18Df8&#10;G8fxH/Z4+IP/AAcbfGHxR+yp4O0vQPhrfeA9ftPAOn6TZvawvpkF7pkVvOsUiq6NNHB57K6hw0rb&#10;/mBq6etXrs/yJqfwbrvH8yH/AIOnfg1c/tI/8F5f2ff2crDxH/Y83xD+HfhXwymqeSZBafb/ABNq&#10;1oZSgI3hRNuK5G4DGRnNfsj8Pv8AgiL/AMEmfhr8K7L4TaZ/wT8+FOpWNjYNaDVPEXgmy1HVJlYH&#10;dJJf3EbXLyEkneZNy5wu0BQPyt/4L2KB/wAHSH7FoP8Ad+Hn/qa39fv1J9w0o6Ufmyp/xfRL8j+f&#10;v/g3f+FFh+yP/wAHEX7U37HXw31i+h8E6L4Z1+LTtIa8eRDDa67p4sDKWJ82WG3uZYxI2SfMkP8A&#10;EaX/AIOsP2a/2dvhx+2P+yjrPw++A3gzRLv4geOtaufHl3pHhe0tpPEkz6hozNJftHGpvGJmmJab&#10;eSZpMn52z1f/AASO/wCVs79rn/sWfEn/AKedGqb/AIO876z0n9qP9ijVtTuo7e1t/FWsy3FxM21I&#10;0S+0JmYk8AAcn0FVH4qD7pX++QdaqXn+SP2Y+BX7Nv7PP7NOi3Xhn9nT4DeDfAGmX919qvtN8E+F&#10;7TSre5nKKvmyR2saK77VVdxBOFAzgCu8qG1dHClHU/KDwfapqkUbW0P59P8AguQr3/8AwdU/sm23&#10;iJdtpHdfD1bPcvDp/wAJTeMPrmUsP0r+gVBtACdBX4sf8HcX7DHxcvrH4af8FWP2abS7h8TfB+ZL&#10;XxVqmkyS/bdPsYroXmnahGoO1UtLtrje6jcDeI7fJGzJ96/8Eo/+CwH7Kv8AwVO+CWk+LPhv4x0v&#10;R/H0Wnk+MPhleapH/amj3MewTMkRIe4s90iGO6RdjK6q2yVZIoynrRt2b/Hb8Bz+NS6NJfdc+Nf+&#10;CoX/AAdbyf8ABNr9ufxx+xb/AMMHr40/4Q3+zf8AipR8UP7O+1/a9Ntb7/j3/syby9n2ny/9Y27Z&#10;u43bRwX7KP8AweRz/tP/ALUfw1/Zq/4dyrof/CxPHmkeG11r/hb32r7B9uvYrX7R5P8AZKebs8zd&#10;s3pu243LnI/bHXvEPhvwloV94m8T65Y6ZpmmWkl1qWoX9ykMFpBGheSWSRyFRFUFmZiAoBJIAr+c&#10;f/gqV+17+zh+2p/wc2/speLv2WfinpvjbSfCvirwN4f1bWNB3zWf26DxZc3EixTbQlxGIriJvOiL&#10;xHccOdrYKf8AEjF63eoT/hyktLI91/4PKP2wvEmjaP8ABv8AYH0j4hf8I3oHja+m8QfES9EdwQbO&#10;CeGGyEqwEtPbrKbm4eHy3LSWluy/NGM7f7O/7Xn/AAZmfs8fCLR/hNp//Ct/FX9lWojuPEXxB/Z+&#10;1bW9W1KbA33Fxc3OjMxZ2BbYmyJN22OONAqDzn/g8c+EcvgL9o79m39tbxF8OP8AhKPCNnJLoXib&#10;TLuGT7DcNa3cd9FYzyKRt+1RSXigAhitvIQflyPvT9nH/gj3/wAG+f7WPwY0H4+/AH9kf4c+J/C/&#10;iSzW503VNLvrxl5GTFIpnDwzIcpJDIFkjdWR1VlKiaXN7F37u/fy/AqfxJeS/wCD+J+Ovxs/bL/4&#10;Jd/sTf8ABZP4P/tx/wDBHj4/fZ/AGtavHb/GLwjpPhfVtPtdMspLqNL9Y4tQt4Ve3uLWVpI7eMMt&#10;vPab12fuFT68/wCD3n/kiX7PuB/zNGu9f+va0rr/ANqLwt/wbIfsuftseEf2AY/+Cco8efEzxZqV&#10;jYW9h8O/Ju4dKvbu4EMFtey3GqwC3mJKyFcNsjZXbAYZ5L/g94z/AMKR/Z8yuP8AiqNd4/7drSq/&#10;5dwS/m/VCj/Gfp+jPuT/AIJ4f8EFv+Ccf7NH7Ing34f/ABI/Y7+HHjzxfJoNrd+MPFHjrwjZa1c3&#10;mqSQIbgxPeRSGCAPlY4Y9qqoBIZy7v8Amif2Zfhv/wAE5P8Ag70+G/gP9mjQofDfhPxta/2jH4X0&#10;l5FtbJNQ0m9gubdVZz+6NzC9wsQ/dxFkWNVWNFX+gzwl/wAippv/AF4xf+gCvw7/AG/Dj/g8Q/Z5&#10;P/Ur6X/6I1atP+YqPm7fLsZR/wB1l/hv89Cj/wAHUvxA+J/7Vn/BQT9mn/gkJ4R8STaHofjK80vV&#10;tWvo182OW71PU5tMtp5YsqWFpHBdShdwDC5bPKqR+mfwJ/4Iff8ABKP4EfCfRfhdo/7Bvwx8QR6R&#10;ZrG2ueOPBOn61ql9JjLz3F3dQPJI7NlsArGudsaIgVB+XX/BzLNrn7IX/Bab9lH/AIKSeLNHluPA&#10;2k2+j218bCMPcM+ka3NeXkYViqh3tb+Py9zDcyv0Ck1+6Hwl+MPwt+Ovw00n4u/Bvx9pPiXwxrlm&#10;txpOuaLfJcW1zGSRlXQkZDAqV6qyspAIIGVO31b5yv8AhY0m71V2srfqfz6/tx/s36D/AMG+3/Bd&#10;74F/tCfsmTXXhP4S/Fi/gtda0dr2SW1htGvobfWtPCM5Z4Eims7uMSFhHMyFRiBAPeP+DzL9n34D&#10;eF/2K/Cf7Qvhz4K+E7Hx9r/xk02x13xxZ+G7WLWNRtV0XUlWCe8WMTTRhYIAEdyoEMYA+RceQ/8A&#10;Bdz45+CP+CoX/Bcb9mr/AIJ8/ADUbbxbp/w/8UQWnirVvDLG6NveXt9bzatFvjyjrZ2NhHLIyE+U&#10;/wBoRyGhZV+jv+D09G/4dlfDzj/mumngn/uDavSbl9Wjffmf3cysaQ/3hr+7+Nmfa/7BP7Dv7Heh&#10;/sI+FdM8KfsteANDHxJ+DGk2Hj6bw94Rs9Pn8QW9zpaLOl3Lbxo9xv8AOlJLsTmRj1JNfnB/wa8e&#10;LvG/7CH7ef7Sn/BGX4wajfNNoetS694UlvrX7HHdG0lS0nukiclz9ts5dNuowCy+TAWBIIav1w/Y&#10;HvbPU/2GvgxfWV1HLDcfCfw68MkbBldTptuQwPcGvyP/AOC9nheX/gmx/wAFs/2a/wDgsN4X0qSz&#10;8O+INVh0P4laha6U0yq0CfY7qWSRm8vz7jRrqSGFMof+Ja7jO1iNZWWKt0leP4tr8TCn72H80k/u&#10;Wv3o0v8Ag598W+LP24/23/2Z/wDgi58JtWuY5vFXiSDxH4yktNPS5+xpO8lnb3RAIf8A0W0XVrmW&#10;PKgxvGxPCkdP/wAHh/gbwn8Mv+CQnwp+G/gLw/baXonh/wCM+h6bo2l2cISG0tYNA1mOKFFHCoka&#10;KoA6BQK5b/ghZ4db/gpb/wAFt/2lv+CwWuyLqfhXwvqk3hv4WahNpMkaTrKv2S2uIWbHlyRaTaqs&#10;qFdxOqBjtJO7vv8Ag9NO3/gl34DbHT4+aX1/7Amt1hLSjHu2pP5tJX9F+Zro6z12Vv8AP8fyPSv+&#10;CMX/AAQo/Yj+G/7E3hL4r/tR/s8eF/ir8TvidoFj4p8aa78UPDNtrE1rc3kIufscSXayrF5Ql2yS&#10;D55pQ7uxBRI/g/8A4OCf2PfAH/BFH9ub4E/8FP8A9gTwXB4Ns77xRMde8JaCzWenR31qYpGiiWN/&#10;3MF9aS3NvLBGixKkT4H70gfsN/wRw/bH+F37bP8AwTr+FvxV+Hvi3T7++s/B2naT4v0+0mXzdK1i&#10;2tkhuraWLJaL94jPHvALwvHIMq6k/ld/wdsfG7RP2wv2kPgH/wAErv2cdd07xD48m8WNPr1hZ3SS&#10;Lpt/fNDZ6fbTuhPkyENcSyI+GjiaGQjbICeiV1iFy/zael/8jOlaVH3+2vrb/M7r/g8n/bO8VeB/&#10;2ZPhP+yl4B8QfZNK+LOrXer+KL6C6dfN0/Txa+RbuqA+ZDLNdiYkHO6yQYOSKp/stftU/wDBm1+z&#10;R8EdF+EU+pfDjxteafaxjUvFXj79nzWNX1LU7oRqstw8t1pErRh2Ut5MZWJNxCKBXMf8HnXwJ1vw&#10;94O/Zt/aB0TwlHfeGfCeo6p4b1ZbqTMYllSzuLOB1zvYSR2d9lhwBGMkFlz9pfsif8Eof+De39t7&#10;4B6B+0b+z/8Asa+AdY8P6/Ywz7YdSnkuNOmaJJHsrtIrpxBdReYFkhLEo3HTBOVP+HJru7/p+BTc&#10;rQ5u349fnc/Hn9vL9tj/AIJY/sif8FK/g5/wUF/4IhfEFZI7TVJpfih4D8P+G9S0TTzDHNDvhhS+&#10;tI0jjvraW4gaOFDHCYFdUVmBP29/weleFPinf/BX4B/EKx0bVNQ+GuheMNUHjq1s70xwm8mitP7P&#10;MmA2xzFHqMaSlSEMpB5kAbY/bx8L/wDBsf8AsE/tNeG/2OPEf/BNi7+IXxK8TSW0UHhb4V6f/aNz&#10;p9xcyJHZ29z9o1G3VLicyK0cCl5NhR3VFlhMn19/wVs/4K4fsnf8E7Na8Bfs+/tk/s5614k8G/F5&#10;ZbLUNYuNNsrzQYdPSaKG/W6t3d57jyYp4pWhFuwkSRVRnbcqn/LuKX82l/y/yGvjb8te/qfIv7JH&#10;/BRX/g0o+PXhvRvAOr/su/B/4cahcQCwt9N+KHwRsYJ0CRbfMn1ZIJ7cEhSfPmuldmZSTvNfT3/B&#10;GH/gkV+yd+wb4+8fftTfsXftYXvjnwL8VriddF0XQdWtrrw7aWEV9K1qkc8ck73s9p+/tVuGmyQ8&#10;4ZA7HHI/HX/g12/4ItftgaRa/Ez4VeDdU8BR65jVbfX/AIReLAtlqUM8atE0UNyt1ZpblSHUW0cY&#10;IfIJBFfAP/BC/wAJ/Ez/AIJ3f8HFnjH/AIJx/s4fG+b4nfCt7PUbXxtq1jE72cMdtpgu4bqVIJXh&#10;gu7W+MemvKxIDzSxbUaRVW4vmqNbNp/8Eh6U73utP+Af0aV8b/8ABwF/yhv/AGgv+xFb/wBKIa+y&#10;K+N/+DgL/lDf+0F/2Irf+lENY1v4b9DSn/Ej6r8z89v+DW//AIIu/srfFL9jax/by/a3+FHh/wCJ&#10;mreNby/sfBei+LrOPU9L0bSbS7mtpCLOdGiNzLdx3LF3V9iLH5fll5t9n/g5+/4I7fst/Av9km0/&#10;4KJfsW/CXRPhT4s+GfiHTf7cXwHaJpFnd2M10kEMy29qqRxXcN3Lbsk8YRyjSby5WLy/cv8Ag0j/&#10;AGxvg38W/wDgmJ4e/ZV0nxNaQ+OPhZqOrxa1oM94n2qezutSmvor+OL7xt83nkFuQJIWBxuXOb/w&#10;d2/tufBz4Uf8E5779jKfxVY3Xjz4ranphtfDtvdK11aaXaX0d5JqEqfwRNLZpbpuwZHdtm4RSlNM&#10;RzKS5e6t6af0yaGr187mD/wUc/4K/wDj+T/g2V8F/teeEvE9/pvxA+NGi6V4PbXtMtUiNtqsiTpr&#10;EyD/AJYq8Wn6mkbp88bSxMhVlDL8q/8ABH34x/8ABq9+yf8AsjeHV/bB8d+CvH3xb8RabFf+PJ/H&#10;fwW1rW4tKuXy4062SXTJ7eMW6v5TzQk+fIrvvKGNE9Z/4Kh/8E3fi78Pv+DUn4SfCqLTNQGvfB2b&#10;R/HPjHQ5tNdrqD7Ut99utiik7Psj6y7O54EdnIxwOR3X/BCr9hj/AIITf8FJf2DPB/iyX9jzwXqX&#10;xG8JaLaaL8VNOvL27+3w6rDH5ZvZUEqjy7zy2uEkQGMlpIwxeGVUp/xanL3/AA/yJj/Ch2t/V/O1&#10;j4Y/4Ll/Hr/ggp448NeDP2mv+CO3xM03wZ8avCXiqzb+z/h34D1jwzaz2Sb5UvER7G3t4Ly3uI4G&#10;SaJo3ZZJN/mlYjF+kP8AwWF/aK1b9rb/AINUdY/aX1+G1i1Xxv8AD3wLq+sQ2MLRwRX0ut6M1ykS&#10;szERrN5iqCScAZJ61if8FQf2f/8Ag2Z/4JM+HdA1X9o79gvR9Y1TxJdeXpvhHwWxutXNvtkJvWgu&#10;NQgVbYNH5fmF+XYKobDFeq/4LZaf8LtP/wCDYHxcfgj8HtU+H/g+48I+Dbvw34J1y1EF7otpP4g0&#10;mZLaePzZfLkQSYZN7FWyCeKiT/cO38y+W1/yRa/jR9PvPPf+DYj/AIJP/sTfEH/gmDoP7UH7RP7O&#10;vgj4m+KviXrGo3El54+8K2ur/wBl2Nhezadb2Vut2sqRoPsskpZFRmM4ViyxR7f17+G/w58D/CLw&#10;HpPww+Gnhez0Pw/oOnw2Gi6Pp8Ijt7K1iQJHDGg4VFVQAB6V8Pf8GvuD/wAENvgecfweI/8A1I9T&#10;r78rWp7tRoiOsbsivjMLKU2+PM8s7N3TOOK/AL/gx4tNMl1b9py/ntoWvIk8HpDMygyLGza2XUHq&#10;FJVMgcEquegr+gCYbomXFfzifCr4iaV/wbd/8HDPj7SPjfp11pvwP+Lq3bafqWnWcv2XT9Ivrpbu&#10;zuo7eMsZhYzq9jJgbxH9odEYlEfOnpWafVWXqtbfMuWtG3Zp/I/o8TO2lrD+HXxJ+H3xZ8E6f8R/&#10;hf440fxJ4f1aDz9L1zQdUivLO8j3Eb4poWZJFyCMqSMgjtX51/8ABx9/wWU+Hn7A37I3iP4BfB74&#10;uQx/HPx7px0vQNN0HUm/tHw3ZzBftGqzNA6yWLLA7C2k3LI07xvGrpDMyTJ8oRjzH6C/HTwZ4y+J&#10;HwW8X/D34dfEabwf4g13wvf6fofi23tPtEmiXk1u8cN6se9PMaF2WQLvXcUxuXOR+VP7E3/BH/8A&#10;4Ix/8EffDOs+CP8AgpV+0B+z58QPH/ii5/tTT9Q+MNrpVlJDpGPLhjtdO1O5nGPOiuGa4jAaRmMe&#10;SIRl3gX9pz/gpT+wj/wbG+Kv2wf2lfi5rvib4u6ho8N94WuPF8cbX/huw1S9s9NsDJKd7XU0Uc/9&#10;oA3ALh5xDKD5Zr5i/wCCEv8AwQE/Yg/4Kc/ssWP7f/7ZPx68YfETxd4g8Xao3ijw1Y+KUijtJorl&#10;0Nvqcyh7yS6mXZeF/OgYx3cJ2kHzJNOWUakl2sn/AJf5iupU0+7dvkcJ/wAHEnxV/wCDeX4nfs5w&#10;+G/+Ce4+Hdh8YPDfiy28j/hU/wAP5NNsb7T3idbmOa5t7WKxuowTE6uHlkV4wqFVeWv1M0zxBq3i&#10;r/g1zvPEOu3klxeXX7Dd61xcTOWaRh4SddzE8knGST1Nfm//AMHIv7Hv/BGP/gmj+ylb/AP9kX4F&#10;eFNJ+M3jfxBZSyW58Rahq2q6RosOZprsm8uLg2aSOkEKjMZmWWYpvEcu39Dvh9dx3v8AwaqzTRMp&#10;Vf2H9Sj+Vs8p4XmU/jkH6His/wDmHqW7/wDtr2/ruEv94p+n/tyPz+/4NI/+CUH7KH7VHwh8cftp&#10;ftT/AAw0P4hS6P4vPhLwn4Z8VaYt7p+n+TZw3V1cSW826C4Mov4VQPGfKMLsvzOCvpX/AAdk/wDB&#10;Lv8AYk+CH7CHhv8Aae/Zx/Zw8F/DnxJoPj2z0q8k8E+HbfSre/0+6gud8csFqiRySLLHAyyMpZVD&#10;qDhuPVv+DLT/AJRceOv+y96p/wCmXRK7D/g8J/5RAyf9lO0T/wBBuarEe61/27+Nr/myqOsnfz/U&#10;2P2pf21fiz+zf/wa8eH/ANqnw54pvJvHmpfs++D7W18QXF9KLtNQ1S20+zk1BZlYOLiP7RJco+f9&#10;ZGpOea8b/wCDZ7/gi3+xBrP/AATs8N/taftK/s3+FfiJ4y+Jxvbzb4/8OQanbaVp8V5LBbw29vcq&#10;8Sl1g88zBBIfP2btqgV2H7ZPwH8a/tD/APBo34V8IfD3Sje6rpP7OvgfxDHarIqFrfTrfTr27IyR&#10;uZbWGdggyzMoVQWIB77/AINZf2z/AIVftC/8EtPBfwU07x5ZzeN/hXHc6J4o0CS4Vbq3g+2TPZTi&#10;Mnc0D28kSCQDaZI5UByhrSX8Sq+vMv8AwHX9TGPN7On2t+Nl+h8N/wDB2X/wSA/Zc/Zy+Cfhj9uz&#10;9lT4SaL4DlbxVD4c8YeGfCejx2em3UM1vI9verBDthtnje2MTbIx5puVZiGQ7/0E8V8/8Gsp/wCz&#10;FoP/AFEUr5r/AODyn9sn4VeGv2KPDf7GWk+NtPn8c+LPG1nq194dhmElxa6PaR3Ba5lVSTAHuTbr&#10;Hvx5u2bZu8p9v0p4rG3/AINZivp+wtB/6iKVzyv9Wqdr/wDtr/W50P8AjU/66o+cf+DX/wCNWm/s&#10;2f8ABAb4o/tFazo82oWfgHxJ4t8R3Wn28gSS6jsdLtrlolY8BmERUE8AnmvC/wDg2F/4JufB3/go&#10;/qnxU/4Klft7+GdL+KXiC7+Il1pen6L4p0+O509tQe3jvL6/uLaRTDcMwvokiRl2Q+W7BS3lGL2P&#10;/g2v+Cuq/tJf8G7Xxl/Z20LVrfT77x7qnjPw7Z392rNFbS3uj29skrheSqtKGIHOBxzXP/8ABnF+&#10;1r8Nfh38Mvid/wAE2vihdt4b+J1h8RrrX7DQNbYW9xqEbWdva3dvFG+GM9q+ns0sZG4LLuAISQp1&#10;y/3iXfkjb7o3t8tznj/BXbmd/wAbfieu/wDBwZ/wQ2/Yu8Sf8E9/G37Q/wCyv+zf4T+G/wAQPhX4&#10;euNds7jwDo9totrqGlwgyalbXcFtGsc4+yefIjFRKHiRBIEeRH9U/wCDW2O9m/4IafCuLTmjWZr/&#10;AMSiN5lLKrf27f4JAIyM9sjPrXWf8HFP7cXwg/Y6/wCCXnxM0Dx1r9mfEfxU8I6n4N8GeHTORcal&#10;NfWzWtxMigEiO2hmad3bCArHGWDzRq3hv/BDD40eIP2b/wDg19X9obwnplve6p4E8E/EDxDptneb&#10;vJnuLK+1W5jjk2kNsZowDgg4PBFckXbnvtb/AIf9DScb+ztu3+hzf7Lf/BEz/gmf/wAEx/ih4w+P&#10;H/BXn9rj4Q/Fnxd8StQmutB1X45W1jpUJO8y6hOtnqd7NFeXMss8LPMVZ4sKFK+a4f57/wCC7vxi&#10;/wCDaDxV+xj4y+Fv7KVv8HbP4yWEFre+Bb74O/D424e4+0xeZFJf6dbJZyxtb+cjRzSsF3blTzAh&#10;ry3/AIIWf8EjfgB/wXa034mftr/8FBv2ovGvijxxZ/ECOz1Lw3o/iC1gunhNtFOt3es8ckot5y72&#10;8KxLAiCwmVGbAWH37/gvB/wTr/4IY/8ABLH9gHxlL8Jf2f8Awvo/xi8aWVvpnw/07UvFmpapqWXu&#10;UFxewwXlzP5McUCXBNxsVBJ5ce8PIgN1FKMUpeWi/D/glRt7S8e/X+tj7A/4N5fA3gb9pn/ggN8H&#10;fh9+0N4M0nx1oF7b6xa3+h+L9Ni1KzuYbTxHfC1jkhuVdHWEQQ+WCCE8mPbgqpHwD/wQi/ZF/ZO+&#10;MX/BbH9s74T/ABY/Zh+Hvijwt4W8Q6/F4X8N+IvBdjfafpCR+JJYY0tbeeJo4AsYCKEVQFG0ccV+&#10;h3/BrZcRzf8ABDn4NQo6lobjxIj7W6H/AISLUm59Dhh+FfF//Bu/eW1t/wAF/wD9unTZ51S4k8Se&#10;J5I4WbDMqeKpAxA64BdAfTcPWtP+Ypt7OMn+C/zMY/7q/wDEvzaMH/g7s/ah07Uf2jfgF/wTR8S/&#10;ES48B/C+eGx8T/ELWLHT3nhgs576TT4J/s8CGWUWUNreyiGPO8yqAhZEx6p8Hf22f+DMf4LfDbSf&#10;hloWhfCnWLfSrcRrqvjD9nnWNZ1K6bkmSe7vNHkllckk8ttXO1QqhVHhv/B2p8MdL+Gv/BUL9m79&#10;s745/DqbxL8JJ9F03RPE2lwJn7dFpmsz3t7Zs24BGmtb8LHuK7tshBOxtv6O/A//AIIt/wDBAX9o&#10;34U6H8bPgj+yD8O/FHhXxFp63mj63pd5eNFcREkHjzwUdWDI8bBXjdWRlVlKiI39m35u/wDwf0NZ&#10;fEvRH5AfC79qb9gf9lz/AIOKPhD8SP8AgjD8RJNQ+FfxU1DSPDXjbw4un6pYWdlPql8bK7too7+G&#10;KbyU/wBEv41+ZEmGxdsaLGv9PVfjVrt1/wAG3H7O3/BUfwT+wX8HP+CfV34p+LkfizTY7PxB8O7N&#10;b7T/AA1qwuS2LuWXUUdHs/K+0XGyGUQoh3ZdJI1/ZWq/5dR+ev6fIh/xW/Jf8P8AM5v4wah4k0n4&#10;VeJtU8GxM+sW3h69l0lFXcWuVgcxADv84Xivwx/4MdrbS18P/tKXcc2b9r3wmlxHn7sQXVjGfbLG&#10;Tvzt9q/e65BKED+6e1fze/su/FiT/g19/wCC1PxD+Cnx90PVoPgN8VEB0nWLEvOtrpRu3k0vU2UR&#10;mS5azWS5tJ4kAky80kYl2xJLNN8tVr+ZWXyd7fMqa5qOnR3+R/QF+118eG/Zb/ZX+JH7S6+F11v/&#10;AIV74E1fxJ/YrX32X7f9hspbn7P52x/K8zytm/Y+3dna2MH8RV/4PmZS20f8Evl6/wDRa/8A7y1+&#10;7nwy+K3wu+N/gax+Jfwg+Ieg+LPDupBm07XvDerQ39lc7WKMY5oWZHwylTgnBBB5GK88/bN/bs/Z&#10;G/YP+GU3xJ/at+OWgeELCSGQ6fa6hdbr3U2VkVktLSMNPdOpkTcsSOVB3NtUFhMvdu2VH3rJHzN/&#10;wQ6/4LjN/wAFnLT4nTP+y9/wrc/DltHVl/4TT+2P7Q+3C9/6crbytn2P/b3eZ/Dt5/GL4Uftj/8A&#10;BM/9uf8A4LM/Ff8AbW/4LI/HK6j+Hug6hLB8I/BepeH9WvLa+tYbp49Pgmi06GcRW8FunnSwZRJ7&#10;m4LtvVp0k+p/+DHi3lOlftN3PkyfZ5LjwiscxQhXIGtEgH1AZcjtuHqK+cf+CQ/7LX/BP34R/wDB&#10;XX4z/wDBNT/gqn8G/D+tahd+IJdJ+GuteMftNlFJf213L5MUWGQKNRtZ45oWkIEhihRCzzRq+nL+&#10;+Vv5f0V/mT/y7n6r7v8AI+0Pjz+2P/wZmfHv4Uax8KNVtfhj4bi1a1MceueBP2fdX0XVbCQfMk1v&#10;d2ujI6OrANtYtG+NsiSIWQ4X/Bm9+1trGoW3xq/YGvPilJ4o8M+C9Sj174a3ckM8amxmnmgvXiSc&#10;7reCSQWlwsBVSslzOzDc719w/Ez/AIIe/wDBBj4M+AdU+KfxX/Y3+G/h3w3otqbnVtc1rVrm2tbS&#10;IdXkke4CqMkDk8kgDJIFeZ/8EEfi9/wR8/aI+IXxH8f/APBLb9hXxV8NZfDen2uleJfFmvaVDa2+&#10;ox3Ejyx28G3ULh3ObXzGBRCg8vdguAVT5eaXp/wzJl8K9Vqflx+x7/wT0+E3/BSH/g5w/aA+E3x7&#10;ia88E+FfiZ448VeI9BWaSL+2Y4Nce2itTJGytGvn3kLsQcskboNpcMv7J/8ABQ//AIIr/wDBNL4k&#10;/sO/FDw14L/Yi+FPhHXYfA+pXfh3xL4W8CWWl3mnahb2skttN59nFFKyLKiF4y22RQVcMCRX54f8&#10;ELv+Vpz9sb/d+IH/AKmFhX7e/tSf8myfET/sRdX/APSKaorPlwyt/Lf56mkHfEP1/wAj8w/+DMrx&#10;ZrOsf8Et/GWlapqFxcQ6L8atTh0+OaYsltC+maXMY4wT8qmWSaQgcbpGPUmvzT/Ym/bK/wCCX37Z&#10;X/BUT4vf8FBP+C3HxTaDS5tWjufhj4C1rw3qerWNxG00wghmXT7aVWhsbaGCLyZlVJ2n3sHKyA/o&#10;1/wZZAt/wTM+I6quc/G++H/lG0mvgP8A4IK/sq/8E+/C/wDwUJ+L/wDwTg/4KzfBXQdS8cf2vBpH&#10;gCXxTcPDa/2lZXN1Dc2cMiSqGkuxNbyQ9VlFvhGLPGr6Sv8AWNP5Vb7lf5mcP4L/AMX6v+mfZ37S&#10;P7W3/Bmp+0X8GNb+EU0vw18IzapZypY+KPAf7Pus6NqmmXBRhFcw3FppEbExuQ/lOWhk2hZEdSVN&#10;7/gy6/av8ffE79m74q/smeKdU/tDRvhXrmn33hO6kkYtDbar9saa1RSBtiWezknA67ryTPYD6z+N&#10;v/BF3/ggL+zj8Jtc+OXxt/Y8+Hfh3wp4bsWu9Z1vU7+7jht4wQBz5+WZmZVRFBd3ZUVWZgDzv/Bv&#10;x8Z/+CVf7Q2j/Er4j/8ABL39iDxd8JdNsrjTdN8U6p4k0mK3g1q423EscMDxX90JHgVt0gOwqLqI&#10;/MH4I2vL0HK/KvU/R2iiipG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l/wVW/YHP/AAUy/Yk8V/sbr8Vf+EJ/4Si602b/AIST+w/7&#10;S+zfZb6G6x9n8+Dfu8nZ/rFxuzzjBv8A/BMP9iA/8E4v2HvA/wCxkfid/wAJl/wha6iv/CSf2L/Z&#10;/wBr+1ajdXv/AB7+dN5ez7T5f+sbds3cZwPfqKFpe3XX7lYN7X6BQQSMCiigD4R+Gf8AwRTf4c/8&#10;Fo/F3/BXpP2lhd/8JVpclmfh7/whvl/Zd2n21nu+3/bG34+z78fZ1+/tzxuOT/wWR/4N7/2ev+Cu&#10;Ou6V8WLr4m6p8OviRoukppVr4s03T1v7e7sRMZRFd2bSReaU3zCN45YmHnHeZVVEX9BKKVtEu2wX&#10;95vvufiX8P8A/gzY0LUfEelW37WH/BT34gfETwfpMZ+y+F9L8N/2U8bgAIEnub6+SKMDKlUhDFTg&#10;OmK+jvgL/wAG6Xwx/ZN/4Kq6D/wUQ/ZW+NVn4H8I6LocOlH4N6f4Ld7ee3XRhpsmb83wdndlS7aS&#10;SKR3nDPI0jOzH9JqKrmkndBbofn/APt7/wDBDb/ht/8A4KjfBf8A4KUf8NPt4Xb4Qjw9jwX/AMIX&#10;9t/tb+y9auNU/wCPv7ZF5Hm+f5X+pk2bd/zZ2j9ACMjBoopfZ5Q63PhL9kb/AIIqN+yv/wAFZ/i5&#10;/wAFRf8AhpNde/4WppmpWbeB28Gm2/sz7Xe2d1v+2fbX84p9k2Y8hM+Znjbg6f8AwWk/4Io/Cv8A&#10;4LHfDPwt4d8T/FbUfAvijwLeXU3hXxRZ6eL+GGO68gXcM9mZYvOWRbeIqRKjI8akEqXR/tqij7KX&#10;bYPtN9z4v/4I2/8ABK74sf8ABK/wF4w+HPxD/bY1T4xWHiHULO60b+1fDcuntopiieKRE8y+ut6S&#10;L5OFGwJ5PQ7uPtCiim23uCVirq+iaRr1hNpeuabDeWtxA8Nxa3MYeOWN12ujKchlIJBBBBBxX5O/&#10;tyf8GhX7CH7R3iu++Jf7LvxE1z4GeIL6cTSWGh2K6loKSmZ5HkjsZJIpbdm37VSG5jgjCIEhUAg/&#10;rZRU2XNcd+h+GV5/wZmeMvHuq6XF8c/+CvPi7xZodjcq8mmzfD2QTCPoywS3GrzpAxXgN5bgd1PS&#10;v0T/AOCb/wDwRE/4J/8A/BL61Oq/s9fC+XUvF00LQ3nxE8Y3CX2tyxFpD5aSiNIrVdknlsttFCJV&#10;jjMvmMu4/XVFVcT13PN/2q/2UfgP+2j8EtX/AGef2jvh9Z+JPCmuRqt7p90zoyMrBklikjKvDKrA&#10;FZEYMD36ivyC1f8A4Mxv+ES8Y61cfsy/8FVfHHgfw3qarGmk3ngv7ZeNCFPyXFzaajZR3HLMR+4Q&#10;ANjB5J/cWiptbYd2fnX/AMEif+DcD9kv/glZ42T47zeMtS+JnxQjsXtbPxZrenx2drpCOsqStYWa&#10;M/kSSxSeW8kksz7QyxtGskqv1X/Bb/8A4Is/8PkvBHw/8HL+0iPhz/wguqX159oPg86x9t+0xwpt&#10;2/bLby9vlZzls7ugxk/dVFPez7CWmxW0ewbS9JttMeQP9ngWPeF27sDGcZOPzNfDX7QH/BFeT44/&#10;8Fivh3/wVjH7SS6WvgHS7WyPgL/hDjP9v8lLtd/237Yvl5+1dPIbHl993H3dRRf3lLqgt7rj02PI&#10;f23v2HP2dv8AgoP+zzrH7NX7S/glNX0HVNs1rcRMI7zSbxAfKvrObBMFxHubDYKsrvHIskUkkb/k&#10;jqn/AAZf6loN9rmh/BX/AIKveLvDPg/WJm/4pu6+H5umkhIwI7qSDVLeG6OMgsYEBBxtxX7mUUL3&#10;Q6WPh/8A4JP/APBBX9jj/glBFdeMPh//AGh4y+IWqWf2fVvH3iaOMTxxlUD29lCg22duzKWK5klb&#10;fh5ZFVAvpP8AwVZ/4JkfCb/gq9+yndfsxfFPxNqGgtb6rFrPhfxFpq+Y+k6rDFNFFO0JZVuY/Lnm&#10;jeJmXckrbWjcJIn0vRRL3lZhH3XdH50/8EZv+CGHxT/4JJ/E/XvFOtf8FBtW+J3hfWPC/wDZVr4N&#10;vPB0um22nTi5jljuYi2pXKqQomTYsa588nd8uDyf/B3XrnwK0/8A4JC6ppHxVhWXxFqHjrR0+Gir&#10;v3R6ukpeaX5TgKNOGoKSwK/vAOGZCP028R6NF4i8P33h+eeaJL60kgeW3kKSIHUqWVhyrDPBHQ1+&#10;Nv7P3/BrX+0B4w/al0H4z/8ABUj/AIKI618dPC/gLWVn8J+F9YutQ1FtUt1cSCO6fUZ5BaRNJHEZ&#10;baITLKu5TKuATMk6krS2VtfnccbU/eX3fI+xv+Dfb9iO4/YW/wCCWfw38AeINGksPFPimxbxb4zg&#10;mtJLeZNR1ALKIZopPmjmgtha2rjA+a2bgZwPlX/g9O5/4Jd+Agf+i+aV/wCmTW6/YCNBGgjXooxy&#10;a+P/APgtT/wSkm/4K/8A7L3h/wDZrX48L8PV0Px9a+JTrX/CMf2t53k2V9a/Z/J+02+3P2zdv3nH&#10;l42ndkFZ88rpdV8kmv8AIVNcu/8AT/4c/OP4Nf8ABrD8O/2l/wBl74I/tWfsp/toeKvgbr3jX4J+&#10;G73xpZabpMmpW1/c3GkWMk0sOy9tZIPMlEksiM8qM8mVEYUKfsv/AIJFf8G5H7Kv/BKrxg/xxuvG&#10;uofE74otaPa2vjHXdLitbfSYn8xZTp9mGkNtJLG4jkleaWQorKjRJNMkn2l+yd8DH/Zh/Zd+G/7N&#10;j+J/7c/4V74B0fw1/bX2L7N/aH2GyitftHk738rf5W/ZvfbuxubGT6DWs2vaS5drv7iUrxSkcT+0&#10;R+zz8G/2qfgv4g/Z9+PvgCx8TeEPFFl9k1zRr/cEmj3B1ZWUho5EdUkjkQq8ciI6MrKGH46a7/wZ&#10;kWXhDxvf6t+yp/wVN8eeAtDvYY42sb/wiL2+YAcrLdWd/YpKpJ4XyVx6nrX7g0VnazuXd2sfmz/w&#10;Se/4No/2S/8Agmd4+tfj34r8c6j8VvidYlv7J8T61p62NlpBYOhks7FZJdkzI+1pZZpiNoMYiy4b&#10;6m/4KNf8E1/2Zv8Agp/8AG/Z+/aT0G7NnDfLfaLrmj3Cwajo92qMgnt5GV1BKsysjo8bKeVJClfo&#10;Cim/eVmJe67o/CuH/gzH+IGhaVqfg3wF/wAFgfFGk+F9Qmm3eH/+FbzNC0TkgLMI9ajjmbbhWby1&#10;DEZ2gfKP0F/4JLf8EQP2Tf8AgkZomrX/AMIrrU/FHjbxLDHD4i8d+JEhN29uoQ/Y7VI0C2lqZVMp&#10;jBZ3cr5ssoihEf2fRRqFrhXxv/wcBf8AKG/9oL/sRW/9KIa+yK8Z/wCCgv7Jkv7dH7HPxA/ZKTx2&#10;PDH/AAnWif2cfEB037Z9hzIj+Z5HmReb9zG3zE69aipHmptIqDtNN90fiH/wTE/4N6Pgr/wU0/4J&#10;OfBP9pn4efGvV/g18WrC8162vPHHh3TTdrqlvHrd6kf2i3WeBjPHGPLjnjljYIdkglVYhF9jf8E+&#10;P+DUX9mX9lL48wftN/tR/H/Xfjt4y0vVo9R8Pvq2knTLC2uUZHjuZ4Tc3Mt3OjplWkm8vDfNExVW&#10;H2l/wSr/AGCG/wCCZn7EfhP9jY/FT/hNB4XudSl/4SP+w/7N+0/ar6e7x9n8+fZs87Z/rGztzxnA&#10;+iq2lJc94mcU+W0vP8zP8S+F/D/i/wAO33hPxRotrqOm6lZy2uoaffwLNBcwSIUeKSNwVkRlYqVY&#10;FSDggivx3/aN/wCDOr4D+JPjGPiz+xH+2V4q+CEczSyzaKmivrMdnI2AFsplvbSeCLG7KSvOSTwy&#10;qNtfsxRWdtbl30sfkP8AsUf8Gi37MXwJ+Ncfx5/bE/aK1v4+axY6rHf6fpeteH107TJpk5V76F7i&#10;6kviHCtsaVInA2yxyqSp+9v+CoP7Cv8Aw8k/YW8b/sWf8LQ/4QweMl00f8JL/Yv9o/Y/smpWt9/x&#10;7+dD5m77N5f+sXG/dzjafoKinL3lZiWkuY+f/wDgl3+w0/8AwTb/AGGvA/7F7fFH/hNP+ENGpD/h&#10;Jf7F/s77Z9r1K6vf+PfzpvL2fafL/wBY27Zu4ztH0BRRTbcndglbQOteBf8ABQX/AIJpfskf8FNP&#10;hEPhD+1P8OV1KO1Fw+geINPm+zapoVxLHsa4tLgA7W4RjG6vDI0UfmxyBAB77RUtKW402tj8NpP+&#10;DMjXPBHirWLr9nX/AIK0eMvBeg6kyqmmHwK810YgCAlxcW2qWqXBGW58lB83Cjv7T/wT5/4NI/2J&#10;P2RviBYfGT9on4i6p8b/ABRpdwbjTrbXNJTTdDimEqSRXD2CyzPcSrtZcTXEkLCRi0JbaV/WCimm&#10;07i3OY+Lvwe+Hnx0+FPiL4K/FPwzDq/hvxVolzpOvaZPI6rdWs8TRSoWRg6koxAZWDKeVIIBH4xa&#10;z/wZjReEfiNqniP9l7/gqZ408A6Jd4js9Om8Fm7vooMDMUt5balZrOC2WGIUABAwSNx/cSihK0ro&#10;d/dsfkP4W/4M/wD9jDwx+yj44+E958Zdb8QfFTxxpNrbf8Le8TaLHdf2FcRX0F3JNp+nrKgh87yB&#10;HIzzyTeXJIizKkkiP9efs9f8EvPEXwU/4JC6p/wSp8S/tIt4la++HviPwla/EFvCptnt7bVFu1jc&#10;2Zu5N/2dbraqCZQywqMpya+vKKHdxa7i6p9j4+/4Is/8Epj/AMEgf2Xtd/Zs/wCF9f8ACwhrfjy5&#10;8S/2z/wi/wDZPkmaysrX7P5P2m43Y+x7t+8Z8zG0bcttf8FhP+CaI/4Kv/sgN+ymfjR/wge7xPZa&#10;v/b3/CO/2pj7Oso8ryPtNv8Ae8z73mcbehzX1PRRL3t/L8NvyCPu7HnP7I/wA/4Zc/ZU+G/7Mk/i&#10;lde/4V94F0nw3/bS2BtRqAsrOK28/wAnzJPK3+Xu2b227sZOM1+YP7X3/BoP+zz8Vv2g5/2gf2Kv&#10;2pte+AdxqF5Nd3mg6T4d/tGysZpFCt/Z3l3dpLZRtmVmi8yVAZdsYiiVYh+wlFEvelzPcI+6rI/F&#10;u9/4M2/ghd/syap8Orz9sPVr/wCKuueJrfUdW+LOseDvtKi1jM5e0g0/7apjMzSxPLNJcyuzW6kb&#10;FYpX6Par+wf/AGr/AMEsj/wTTHxS2f8AFjE+HP8Awmh0XPC6QNO+3/ZPOHp5nk+d/s+Z/FX0NRRL&#10;3otPqHVPsfJ//BHL/gmAv/BJf9ki4/Zab42/8J/9o8XXmtnXv+Eb/srHnxwR+T5P2m4+75Od3mc7&#10;ugxz84/8FRv+DXn9lT/goP8AF+9/aY+FPxX1X4O/EjVr6O617WNH0ldQ0/Up1PN09n50DR3RwmZY&#10;pkDEF3R5GaQ/p9RRL3pJvp/X6BH3U0j8f/gJ/wAGknwl8C6f8QfFH7Rv7Ymu/Fzx94n8B6x4c8H+&#10;KPEXhlo7Twy99YSWa6gbSS+ne9uIBK7Rb7hETcSFEqxTRfd3/BMX/gnhpH/BO79grw3+wxr/AMQb&#10;f4hWOh/2ot5rF14dFjFqMd7e3Fy8b2rTTgKBcGMgyMGC5wM7R9JUUeQdvJ3PxR+Lv/Bml8Ol+N9/&#10;8Tv2L/8AgoF4r+D+i3Ukktj4fbwvJq1xppd2ZoYb5NRtZTAqlUVZBJLhMvLITkd58Bf+DRP9kT4d&#10;fDLxu3x1+N2tfFT4oeLvC+raVpvj7xNpO2y0G5u7Sa3j1KHTTO5muofNEgae5kw8avH5LqHH65UU&#10;fZsHW58m/wDBHH/gmd4m/wCCUX7KV1+ytrf7RbfEqyXxZeavouqP4ZOk/YIbiKANaCH7VcblE0cs&#10;2/eMm4YbRjJ+L/2y/wDg050H4+/tkeL/ANr39mf9vnxF8Hbvxvqlxq+uaXbeFZNTkXUrqR5LyaC6&#10;TULWSOKaRy5hIYKzOFYJsjT9gqKNeZSe6BaRaPnn43f8E6vgz+13+w5pP7En7aI/4WFZ2fh3T7S7&#10;8UNbmzvjqlrbrENXtW3yNaXJbeww7jbK8UhljeRX/LvVf+DMK/8ADeva9Z/s/wD/AAVd8Y+EfCus&#10;SbV0O68Bm6neDbjy7me21O1jujy3PkIMHG3qT+5VFH2m+4LSKXY+BP8Agkd/wb1/sif8EodZk+K2&#10;ia9qXxA+J9zprWdx458QW6QLaRvjzlsbRCy2qyYAZneaXbuUShGZW++6KKbbe4rWCvGf22v2A/2T&#10;v+Chvwnk+Dn7WPwg0/xNpau0mnXUm6G+0uf5f39pcxkSW75Vd21trqNjq6FlPs1FS4qW49eh+IOv&#10;/wDBmJo3g3x3da/+yb/wVG8ffD/S7iBY/s194TW+1A4JJD3dnfWKup+XC+SMEZyc8bn7PP8AwZhf&#10;syeHPHv/AAnX7ZH7YnjT4tbdSju203TdJXQYr/DAvFeSNcXdxKjgYLRSwSAE4cHBr9oqKewHFfAP&#10;9nT4G/stfCnTPgj+zz8LtG8H+FtItxHZaPodmIYwcANK5HzSyvjc8zlpJGyzszEk/In/AAVq/wCD&#10;f79kD/grDdp8R/Fmqap4F+Jllpq2en+PPD0ay+fGgfyor60chLuNC+RtaKbCqomCgLX3hRSkuZ3Y&#10;R93Y/DHTv+DMHXPEE+g+HfjV/wAFZvFviXwhosy7PDtr8P2t2ihAxstpJ9VuIrZscBvJcAcbSOK/&#10;Wr9hv9hX9nX/AIJ4fs86X+zP+zF4LXSfD+nyNcXN1OwkvdVvXVVlvrybAM9xJsUFsBVVEjjWOOOO&#10;NfZKKd3y2C2tz8//ANhP/ghmf2Kv+Cp3xk/4KXSftQf8JN/wtv8A4SD/AIor/hC/sf8AZP8AaesQ&#10;al/x+fbZfP8AL8jyv9THv3bvlxtP298VfAzfEr4ZeIvh0uprZf29od3p32pofMEPnwvFvK7l3Y3Z&#10;xuGcYyOtdFRSkuaPK9rWBaS5uu58b/8ABFX/AIJMSf8ABH79mzxF+zufj8vxDXXvHM/iP+2F8KnS&#10;TD5llaWv2cxfarncB9lD7wy/fxjjJ4P/AIKzf8G6f7Hf/BVLxXL8a9S13VPhz8UDp4tH8beG7eOa&#10;PU1RVWA6jaPtF2YlGxXSSGUptRpWSOJU/QSinL3tWEfd2Pw10n/gzBvfEuuaDZftB/8ABVzxl4v8&#10;J6PIFfw/aeBjazrDtx5drPc6ndx2x4XnyHGFxt6Efrx+x5+xz+z5+wl8B9H/AGcf2Z/AcPh/wzoo&#10;kaOBZnlmup5DuluJ5XJeaZz1ZjwAqqFRVVfUqKd3awra3Ciiik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wQUAAYACAAAACEA1w8L&#10;2d0AAAAFAQAADwAAAGRycy9kb3ducmV2LnhtbEyPQUvDQBCF74L/YRnBm92kam1jNqUU9VQEW0F6&#10;mybTJDQ7G7LbJP33jl708uDxhve+SZejbVRPna8dG4gnESji3BU1lwY+d693c1A+IBfYOCYDF/Kw&#10;zK6vUkwKN/AH9dtQKilhn6CBKoQ20drnFVn0E9cSS3Z0ncUgtit10eEg5bbR0yiaaYs1y0KFLa0r&#10;yk/bszXwNuCwuo9f+s3puL7sd4/vX5uYjLm9GVfPoAKN4e8YfvAFHTJhOrgzF141BuSR8KuSzR6e&#10;xB4MzBfTCHSW6v/02TcAAAD//wMAUEsBAi0AFAAGAAgAAAAhAIoVP5gMAQAAFQIAABMAAAAAAAAA&#10;AAAAAAAAAAAAAFtDb250ZW50X1R5cGVzXS54bWxQSwECLQAUAAYACAAAACEAOP0h/9YAAACUAQAA&#10;CwAAAAAAAAAAAAAAAAA9AQAAX3JlbHMvLnJlbHNQSwECLQAUAAYACAAAACEAaIrrvAoFAAAaEwAA&#10;DgAAAAAAAAAAAAAAAAA8AgAAZHJzL2Uyb0RvYy54bWxQSwECLQAUAAYACAAAACEAoKYnq84AAAAs&#10;AgAAGQAAAAAAAAAAAAAAAAByBwAAZHJzL19yZWxzL2Uyb0RvYy54bWwucmVsc1BLAQItAAoAAAAA&#10;AAAAIQD4mIVTWNMAAFjTAAAVAAAAAAAAAAAAAAAAAHcIAABkcnMvbWVkaWEvaW1hZ2UzLmpwZWdQ&#10;SwECLQAKAAAAAAAAACEAA8UgA/V+AQD1fgEAFQAAAAAAAAAAAAAAAAAC3AAAZHJzL21lZGlhL2lt&#10;YWdlMi5qcGVnUEsBAi0ACgAAAAAAAAAhAErulDAjrAEAI6wBABUAAAAAAAAAAAAAAAAAKlsCAGRy&#10;cy9tZWRpYS9pbWFnZTEuanBlZ1BLAQItABQABgAIAAAAIQDXDwvZ3QAAAAUBAAAPAAAAAAAAAAAA&#10;AAAAAIAHBABkcnMvZG93bnJldi54bWxQSwUGAAAAAAgACAADAgAAiggEAAAA&#10;">
                <v:shape id="Picture 2072" o:spid="_x0000_s1049" type="#_x0000_t75" style="position:absolute;left:96;top:45683;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TbSxAAAAN0AAAAPAAAAZHJzL2Rvd25yZXYueG1sRI9BawIx&#10;FITvgv8hPKE3TdxDW1ajiCCU7qFVC70+Ns/s6uYlbFJd/31TEHocZuYbZrkeXCeu1MfWs4b5TIEg&#10;rr1p2Wr4Ou6mryBiQjbYeSYNd4qwXo1HSyyNv/GerodkRYZwLFFDk1IopYx1Qw7jzAfi7J187zBl&#10;2VtperxluOtkodSzdNhyXmgw0Lah+nL4cRqqsLEf/lTZoHbzz3P1zt93x1o/TYbNAkSiIf2HH+03&#10;o6FQLwX8vclPQK5+AQAA//8DAFBLAQItABQABgAIAAAAIQDb4fbL7gAAAIUBAAATAAAAAAAAAAAA&#10;AAAAAAAAAABbQ29udGVudF9UeXBlc10ueG1sUEsBAi0AFAAGAAgAAAAhAFr0LFu/AAAAFQEAAAsA&#10;AAAAAAAAAAAAAAAAHwEAAF9yZWxzLy5yZWxzUEsBAi0AFAAGAAgAAAAhAM/1NtLEAAAA3QAAAA8A&#10;AAAAAAAAAAAAAAAABwIAAGRycy9kb3ducmV2LnhtbFBLBQYAAAAAAwADALcAAAD4AgAAAAA=&#10;">
                  <v:imagedata r:id="rId37" o:title=""/>
                </v:shape>
                <v:shape id="Picture 3080" o:spid="_x0000_s1050" type="#_x0000_t75" style="position:absolute;left:762;top:3516;width:68580;height:4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YrQwgAAAN0AAAAPAAAAZHJzL2Rvd25yZXYueG1sRE/Pa8Iw&#10;FL4L+x/CG+ym6RSGVNOyDQo68LBu4PWZPNti8lKaVOt/bw6DHT++39tyclZcaQidZwWviwwEsfam&#10;40bB7081X4MIEdmg9UwK7hSgLJ5mW8yNv/E3XevYiBTCIUcFbYx9LmXQLTkMC98TJ+7sB4cxwaGR&#10;ZsBbCndWLrPsTTrsODW02NNnS/pSj05Br92+1h+VGY9jR/dTZY9fB6vUy/P0vgERaYr/4j/3zihY&#10;Zeu0P71JT0AWDwAAAP//AwBQSwECLQAUAAYACAAAACEA2+H2y+4AAACFAQAAEwAAAAAAAAAAAAAA&#10;AAAAAAAAW0NvbnRlbnRfVHlwZXNdLnhtbFBLAQItABQABgAIAAAAIQBa9CxbvwAAABUBAAALAAAA&#10;AAAAAAAAAAAAAB8BAABfcmVscy8ucmVsc1BLAQItABQABgAIAAAAIQCPZYrQwgAAAN0AAAAPAAAA&#10;AAAAAAAAAAAAAAcCAABkcnMvZG93bnJldi54bWxQSwUGAAAAAAMAAwC3AAAA9gIAAAAA&#10;">
                  <v:imagedata r:id="rId38" o:title="R7a_topSNPssOverlap_12Plants_prob"/>
                </v:shape>
                <v:shape id="Picture 3081" o:spid="_x0000_s1051" type="#_x0000_t75" style="position:absolute;left:31242;top:4923;width:36576;height:2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D4fxgAAAN0AAAAPAAAAZHJzL2Rvd25yZXYueG1sRI9Ba8JA&#10;FITvhf6H5RW8NZu0VEJ0lVJaULxoqvT6yD6zsdm3Ibs18d93BcHjMDPfMPPlaFtxpt43jhVkSQqC&#10;uHK64VrB/vvrOQfhA7LG1jEpuJCH5eLxYY6FdgPv6FyGWkQI+wIVmBC6QkpfGbLoE9cRR+/oeosh&#10;yr6Wuschwm0rX9J0Ki02HBcMdvRhqPot/6yCw2EzmKw8rS5bvX7b1T+fp02+V2ryNL7PQAQawz18&#10;a6+0gtc0z+D6Jj4BufgHAAD//wMAUEsBAi0AFAAGAAgAAAAhANvh9svuAAAAhQEAABMAAAAAAAAA&#10;AAAAAAAAAAAAAFtDb250ZW50X1R5cGVzXS54bWxQSwECLQAUAAYACAAAACEAWvQsW78AAAAVAQAA&#10;CwAAAAAAAAAAAAAAAAAfAQAAX3JlbHMvLnJlbHNQSwECLQAUAAYACAAAACEAiRA+H8YAAADdAAAA&#10;DwAAAAAAAAAAAAAAAAAHAgAAZHJzL2Rvd25yZXYueG1sUEsFBgAAAAADAAMAtwAAAPoCAAAAAA==&#10;">
                  <v:imagedata r:id="rId39" o:title="R7a_topSNPssOverlap_12Plants_probSmall"/>
                </v:shape>
                <v:shape id="TextBox 10" o:spid="_x0000_s1052" type="#_x0000_t202" style="position:absolute;left:-1533;top:-1141;width:10077;height:9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5YHxQAAAN0AAAAPAAAAZHJzL2Rvd25yZXYueG1sRI9Pi8Iw&#10;FMTvwn6H8Bb2Ipr6B5FqlGVBdPGk9eLt0TzbavNSklS7334jCB6HmfkNs1x3phZ3cr6yrGA0TEAQ&#10;51ZXXCg4ZZvBHIQPyBpry6TgjzysVx+9JabaPvhA92MoRISwT1FBGUKTSunzkgz6oW2Io3exzmCI&#10;0hVSO3xEuKnlOElm0mDFcaHEhn5Kym/H1iggu9+2BqfbS/+0O7vfNsv69VWpr8/uewEiUBfe4Vd7&#10;pxVMkvkYnm/iE5CrfwAAAP//AwBQSwECLQAUAAYACAAAACEA2+H2y+4AAACFAQAAEwAAAAAAAAAA&#10;AAAAAAAAAAAAW0NvbnRlbnRfVHlwZXNdLnhtbFBLAQItABQABgAIAAAAIQBa9CxbvwAAABUBAAAL&#10;AAAAAAAAAAAAAAAAAB8BAABfcmVscy8ucmVsc1BLAQItABQABgAIAAAAIQBvX5YHxQAAAN0AAAAP&#10;AAAAAAAAAAAAAAAAAAcCAABkcnMvZG93bnJldi54bWxQSwUGAAAAAAMAAwC3AAAA+QIAAAAA&#10;" filled="f" stroked="f">
                  <v:textbox inset="4.23317mm,2.11658mm,4.23317mm,2.11658mm">
                    <w:txbxContent>
                      <w:p w14:paraId="201F2AA9"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1" o:spid="_x0000_s1053" type="#_x0000_t202" style="position:absolute;left:96;top:43528;width:8448;height:8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zOcxgAAAN0AAAAPAAAAZHJzL2Rvd25yZXYueG1sRI9Ba8JA&#10;FITvhf6H5RV6Ed20KUWiq5RCSaQnjZfeHtlnEs2+DbubmP77rlDwOMzMN8x6O5lOjOR8a1nByyIB&#10;QVxZ3XKt4Fh+zZcgfEDW2FkmBb/kYbt5fFhjpu2V9zQeQi0ihH2GCpoQ+kxKXzVk0C9sTxy9k3UG&#10;Q5SultrhNcJNJ1+T5F0abDkuNNjTZ0PV5TAYBWS/88HgW36aHYsftxvKctadlXp+mj5WIAJN4R7+&#10;bxdaQZosU7i9iU9Abv4AAAD//wMAUEsBAi0AFAAGAAgAAAAhANvh9svuAAAAhQEAABMAAAAAAAAA&#10;AAAAAAAAAAAAAFtDb250ZW50X1R5cGVzXS54bWxQSwECLQAUAAYACAAAACEAWvQsW78AAAAVAQAA&#10;CwAAAAAAAAAAAAAAAAAfAQAAX3JlbHMvLnJlbHNQSwECLQAUAAYACAAAACEAABMznMYAAADdAAAA&#10;DwAAAAAAAAAAAAAAAAAHAgAAZHJzL2Rvd25yZXYueG1sUEsFBgAAAAADAAMAtwAAAPoCAAAAAA==&#10;" filled="f" stroked="f">
                  <v:textbox inset="4.23317mm,2.11658mm,4.23317mm,2.11658mm">
                    <w:txbxContent>
                      <w:p w14:paraId="66B46BA3" w14:textId="77777777" w:rsidR="004526A2" w:rsidRDefault="004526A2" w:rsidP="00435AF3">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sidR="007240A7">
        <w:rPr>
          <w:b/>
          <w:sz w:val="24"/>
          <w:szCs w:val="24"/>
        </w:rPr>
        <w:t xml:space="preserve"> </w:t>
      </w:r>
    </w:p>
    <w:p w14:paraId="4ECFD58A" w14:textId="45396203" w:rsidR="00082C15" w:rsidRPr="00AC08ED" w:rsidRDefault="00082C15" w:rsidP="00082C15">
      <w:pPr>
        <w:rPr>
          <w:b/>
          <w:sz w:val="24"/>
          <w:szCs w:val="24"/>
        </w:rPr>
      </w:pPr>
      <w:r>
        <w:rPr>
          <w:b/>
          <w:sz w:val="24"/>
          <w:szCs w:val="24"/>
        </w:rPr>
        <w:t>Figure 5</w:t>
      </w:r>
      <w:r w:rsidRPr="00AC08ED">
        <w:rPr>
          <w:b/>
          <w:sz w:val="24"/>
          <w:szCs w:val="24"/>
        </w:rPr>
        <w:t xml:space="preserve">. </w:t>
      </w:r>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
    <w:p w14:paraId="163FEBD2" w14:textId="5141A86C" w:rsidR="00082C15" w:rsidRDefault="00082C15" w:rsidP="00082C15">
      <w:pPr>
        <w:rPr>
          <w:sz w:val="24"/>
          <w:szCs w:val="24"/>
        </w:rPr>
      </w:pPr>
      <w:r>
        <w:rPr>
          <w:sz w:val="24"/>
          <w:szCs w:val="24"/>
        </w:rPr>
        <w:t xml:space="preserve">a) </w:t>
      </w:r>
      <w:r w:rsidR="00A81BCD">
        <w:rPr>
          <w:sz w:val="24"/>
          <w:szCs w:val="24"/>
        </w:rPr>
        <w:t xml:space="preserve">The frequency </w:t>
      </w:r>
      <w:r>
        <w:rPr>
          <w:sz w:val="24"/>
          <w:szCs w:val="24"/>
        </w:rPr>
        <w:t xml:space="preserve">with which the </w:t>
      </w:r>
      <w:r>
        <w:rPr>
          <w:i/>
          <w:sz w:val="24"/>
          <w:szCs w:val="24"/>
        </w:rPr>
        <w:t xml:space="preserve">B. </w:t>
      </w:r>
      <w:r w:rsidRPr="005E447B">
        <w:rPr>
          <w:i/>
          <w:sz w:val="24"/>
          <w:szCs w:val="24"/>
        </w:rPr>
        <w:t>cinerea</w:t>
      </w:r>
      <w:r>
        <w:rPr>
          <w:sz w:val="24"/>
          <w:szCs w:val="24"/>
        </w:rPr>
        <w:t xml:space="preserve"> SNPs significantly associate with lesion size on the 12 tomato accessions using </w:t>
      </w:r>
      <w:r w:rsidR="003B63E6">
        <w:rPr>
          <w:sz w:val="24"/>
          <w:szCs w:val="24"/>
        </w:rPr>
        <w:t xml:space="preserve">bigRR and </w:t>
      </w:r>
      <w:r>
        <w:rPr>
          <w:sz w:val="24"/>
          <w:szCs w:val="24"/>
        </w:rPr>
        <w:t xml:space="preserve">the 99% permutation threshold. </w:t>
      </w:r>
      <w:r w:rsidR="00A81BCD">
        <w:rPr>
          <w:sz w:val="24"/>
          <w:szCs w:val="24"/>
        </w:rPr>
        <w:t xml:space="preserve">The black </w:t>
      </w:r>
      <w:r>
        <w:rPr>
          <w:sz w:val="24"/>
          <w:szCs w:val="24"/>
        </w:rPr>
        <w:t>line indicate</w:t>
      </w:r>
      <w:r w:rsidR="00A81BCD">
        <w:rPr>
          <w:sz w:val="24"/>
          <w:szCs w:val="24"/>
        </w:rPr>
        <w:t>s</w:t>
      </w:r>
      <w:r>
        <w:rPr>
          <w:sz w:val="24"/>
          <w:szCs w:val="24"/>
        </w:rPr>
        <w:t xml:space="preserve"> the expected frequency of </w:t>
      </w:r>
      <w:r w:rsidR="00A81BCD">
        <w:rPr>
          <w:sz w:val="24"/>
          <w:szCs w:val="24"/>
        </w:rPr>
        <w:t xml:space="preserve">random </w:t>
      </w:r>
      <w:r>
        <w:rPr>
          <w:sz w:val="24"/>
          <w:szCs w:val="24"/>
        </w:rPr>
        <w:t xml:space="preserve">overlap, given the number of significant SNPs per plant genotype and size of total SNP set. </w:t>
      </w:r>
      <w:r w:rsidR="00A81BCD">
        <w:rPr>
          <w:sz w:val="24"/>
          <w:szCs w:val="24"/>
        </w:rPr>
        <w:t xml:space="preserve">The inset </w:t>
      </w:r>
      <w:r w:rsidR="00973ACC">
        <w:rPr>
          <w:sz w:val="24"/>
          <w:szCs w:val="24"/>
        </w:rPr>
        <w:t xml:space="preserve">zooms </w:t>
      </w:r>
      <w:r w:rsidR="00435AF3">
        <w:rPr>
          <w:sz w:val="24"/>
          <w:szCs w:val="24"/>
        </w:rPr>
        <w:t xml:space="preserve">in </w:t>
      </w:r>
      <w:r w:rsidR="00A81BCD">
        <w:rPr>
          <w:sz w:val="24"/>
          <w:szCs w:val="24"/>
        </w:rPr>
        <w:t>on the distribution for overlapping SNPs above 6 plant genotypes for easier visualization. There were no SNPs expected to overlap by random chance in the inset.</w:t>
      </w:r>
    </w:p>
    <w:p w14:paraId="19F626E7" w14:textId="6146890F" w:rsidR="00082C15" w:rsidRDefault="00082C15" w:rsidP="00082C15">
      <w:pPr>
        <w:rPr>
          <w:sz w:val="24"/>
          <w:szCs w:val="24"/>
        </w:rPr>
      </w:pPr>
      <w:r>
        <w:rPr>
          <w:sz w:val="24"/>
          <w:szCs w:val="24"/>
        </w:rPr>
        <w:t xml:space="preserve">b) </w:t>
      </w:r>
      <w:r w:rsidR="00A81BCD">
        <w:rPr>
          <w:sz w:val="24"/>
          <w:szCs w:val="24"/>
        </w:rPr>
        <w:t xml:space="preserve">The frequency </w:t>
      </w:r>
      <w:r>
        <w:rPr>
          <w:sz w:val="24"/>
          <w:szCs w:val="24"/>
        </w:rPr>
        <w:t xml:space="preserve">with which </w:t>
      </w:r>
      <w:r>
        <w:rPr>
          <w:i/>
          <w:sz w:val="24"/>
          <w:szCs w:val="24"/>
        </w:rPr>
        <w:t xml:space="preserve">B. </w:t>
      </w:r>
      <w:r w:rsidRPr="00EE2856">
        <w:rPr>
          <w:i/>
          <w:sz w:val="24"/>
          <w:szCs w:val="24"/>
        </w:rPr>
        <w:t>cinerea</w:t>
      </w:r>
      <w:r>
        <w:rPr>
          <w:sz w:val="24"/>
          <w:szCs w:val="24"/>
        </w:rPr>
        <w:t xml:space="preserve"> gene</w:t>
      </w:r>
      <w:r w:rsidR="00A81BCD">
        <w:rPr>
          <w:sz w:val="24"/>
          <w:szCs w:val="24"/>
        </w:rPr>
        <w:t>s</w:t>
      </w:r>
      <w:r>
        <w:rPr>
          <w:sz w:val="24"/>
          <w:szCs w:val="24"/>
        </w:rPr>
        <w:t xml:space="preserve"> significantly associated with lesion size on the 12 tomato accessions. Genes were called as significant if there was one significant SNP called at the 99% permutation threshold within the gene body, or within 2kb of the gene body.</w:t>
      </w:r>
      <w:r w:rsidR="00A81BCD">
        <w:rPr>
          <w:sz w:val="24"/>
          <w:szCs w:val="24"/>
        </w:rPr>
        <w:t xml:space="preserve"> </w:t>
      </w:r>
    </w:p>
    <w:p w14:paraId="3B360818" w14:textId="736606DC" w:rsidR="00082C15" w:rsidRDefault="00082C15">
      <w:pPr>
        <w:rPr>
          <w:sz w:val="24"/>
          <w:szCs w:val="24"/>
        </w:rPr>
      </w:pPr>
    </w:p>
    <w:p w14:paraId="2C220C93" w14:textId="455CAC9F" w:rsidR="007240A7" w:rsidRDefault="007240A7">
      <w:pPr>
        <w:rPr>
          <w:sz w:val="24"/>
          <w:szCs w:val="24"/>
        </w:rPr>
      </w:pPr>
    </w:p>
    <w:p w14:paraId="159340F7" w14:textId="77777777" w:rsidR="007240A7" w:rsidRDefault="007240A7">
      <w:pPr>
        <w:rPr>
          <w:sz w:val="24"/>
          <w:szCs w:val="24"/>
        </w:rPr>
      </w:pPr>
    </w:p>
    <w:p w14:paraId="7301DEFC" w14:textId="6A04F823" w:rsidR="00924546" w:rsidRDefault="00924546" w:rsidP="00924546">
      <w:pPr>
        <w:spacing w:line="480" w:lineRule="auto"/>
        <w:ind w:firstLine="720"/>
        <w:rPr>
          <w:sz w:val="24"/>
          <w:szCs w:val="24"/>
        </w:rPr>
      </w:pPr>
      <w:r>
        <w:rPr>
          <w:sz w:val="24"/>
          <w:szCs w:val="24"/>
        </w:rPr>
        <w:t xml:space="preserve">Of the </w:t>
      </w:r>
      <w:r w:rsidR="00D32C9D">
        <w:rPr>
          <w:sz w:val="24"/>
          <w:szCs w:val="24"/>
        </w:rPr>
        <w:t>14</w:t>
      </w:r>
      <w:r>
        <w:rPr>
          <w:sz w:val="24"/>
          <w:szCs w:val="24"/>
        </w:rPr>
        <w:t xml:space="preserve"> genes with SNPs significantly associated with </w:t>
      </w:r>
      <w:r w:rsidRPr="004D42B7">
        <w:rPr>
          <w:i/>
          <w:sz w:val="24"/>
          <w:szCs w:val="24"/>
        </w:rPr>
        <w:t>B. cinerea</w:t>
      </w:r>
      <w:r>
        <w:rPr>
          <w:sz w:val="24"/>
          <w:szCs w:val="24"/>
        </w:rPr>
        <w:t xml:space="preserve"> virulence on all </w:t>
      </w:r>
    </w:p>
    <w:p w14:paraId="5D833F64" w14:textId="7874986F" w:rsidR="00082C15" w:rsidRDefault="00A50C30" w:rsidP="00082C15">
      <w:pPr>
        <w:spacing w:line="480" w:lineRule="auto"/>
        <w:rPr>
          <w:sz w:val="24"/>
          <w:szCs w:val="24"/>
        </w:rPr>
      </w:pPr>
      <w:r>
        <w:rPr>
          <w:sz w:val="24"/>
          <w:szCs w:val="24"/>
        </w:rPr>
        <w:t>tomato genotypes</w:t>
      </w:r>
      <w:r w:rsidR="006B54EE">
        <w:rPr>
          <w:sz w:val="24"/>
          <w:szCs w:val="24"/>
        </w:rPr>
        <w:t xml:space="preserve"> by bigRR</w:t>
      </w:r>
      <w:r w:rsidR="006F171A">
        <w:rPr>
          <w:sz w:val="24"/>
          <w:szCs w:val="24"/>
        </w:rPr>
        <w:t xml:space="preserve">, </w:t>
      </w:r>
      <w:r w:rsidR="001F3E05">
        <w:rPr>
          <w:sz w:val="24"/>
          <w:szCs w:val="24"/>
        </w:rPr>
        <w:t>most have not been formally linked to pathogen virulence.</w:t>
      </w:r>
      <w:r>
        <w:rPr>
          <w:sz w:val="24"/>
          <w:szCs w:val="24"/>
        </w:rPr>
        <w:t xml:space="preserve"> </w:t>
      </w:r>
      <w:r w:rsidR="001F3E05">
        <w:rPr>
          <w:sz w:val="24"/>
          <w:szCs w:val="24"/>
        </w:rPr>
        <w:t xml:space="preserve">However, SNPs within a pectinesterase gene (BcT4_6001, Bcin14g00870) were associated </w:t>
      </w:r>
      <w:r w:rsidR="00EC2B40">
        <w:rPr>
          <w:sz w:val="24"/>
          <w:szCs w:val="24"/>
        </w:rPr>
        <w:t>to virulence across</w:t>
      </w:r>
      <w:r w:rsidR="001F3E05">
        <w:rPr>
          <w:sz w:val="24"/>
          <w:szCs w:val="24"/>
        </w:rPr>
        <w:t xml:space="preserve"> 11 tomato accessions. P</w:t>
      </w:r>
      <w:r>
        <w:rPr>
          <w:sz w:val="24"/>
          <w:szCs w:val="24"/>
        </w:rPr>
        <w:t>ectinesterase</w:t>
      </w:r>
      <w:r w:rsidR="00030F30">
        <w:rPr>
          <w:sz w:val="24"/>
          <w:szCs w:val="24"/>
        </w:rPr>
        <w:t>s</w:t>
      </w:r>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pectinesterase</w:t>
      </w:r>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 </w:t>
      </w:r>
      <w:r w:rsidR="00435AF3">
        <w:rPr>
          <w:sz w:val="24"/>
          <w:szCs w:val="24"/>
        </w:rPr>
        <w:t xml:space="preserve">Therefore, </w:t>
      </w:r>
      <w:r w:rsidR="00FF0C34">
        <w:rPr>
          <w:sz w:val="24"/>
          <w:szCs w:val="24"/>
        </w:rPr>
        <w:t>w</w:t>
      </w:r>
      <w:r w:rsidR="00973ACC">
        <w:rPr>
          <w:sz w:val="24"/>
          <w:szCs w:val="24"/>
        </w:rPr>
        <w:t xml:space="preserve">e looked for evidence of </w:t>
      </w:r>
      <w:r w:rsidR="00802A76">
        <w:rPr>
          <w:sz w:val="24"/>
          <w:szCs w:val="24"/>
        </w:rPr>
        <w:t>multiple haplotypes in this locus linked to virulence</w:t>
      </w:r>
      <w:r w:rsidR="00FF0C34">
        <w:rPr>
          <w:sz w:val="24"/>
          <w:szCs w:val="24"/>
        </w:rPr>
        <w:t xml:space="preserve"> by</w:t>
      </w:r>
      <w:r w:rsidR="003A583C">
        <w:rPr>
          <w:sz w:val="24"/>
          <w:szCs w:val="24"/>
        </w:rPr>
        <w:t xml:space="preserve"> visualiz</w:t>
      </w:r>
      <w:r w:rsidR="00FF0C34">
        <w:rPr>
          <w:sz w:val="24"/>
          <w:szCs w:val="24"/>
        </w:rPr>
        <w:t>ing</w:t>
      </w:r>
      <w:r w:rsidR="003A583C">
        <w:rPr>
          <w:sz w:val="24"/>
          <w:szCs w:val="24"/>
        </w:rPr>
        <w:t xml:space="preserve"> the SNP effects across </w:t>
      </w:r>
      <w:r w:rsidR="00FF0C34">
        <w:rPr>
          <w:sz w:val="24"/>
          <w:szCs w:val="24"/>
        </w:rPr>
        <w:t xml:space="preserve">the pectinesterase </w:t>
      </w:r>
      <w:r w:rsidR="003A583C">
        <w:rPr>
          <w:sz w:val="24"/>
          <w:szCs w:val="24"/>
        </w:rPr>
        <w:t>gene</w:t>
      </w:r>
      <w:r w:rsidR="00FF0C34">
        <w:rPr>
          <w:sz w:val="24"/>
          <w:szCs w:val="24"/>
        </w:rPr>
        <w:t>.</w:t>
      </w:r>
      <w:r w:rsidR="003A583C">
        <w:rPr>
          <w:sz w:val="24"/>
          <w:szCs w:val="24"/>
        </w:rPr>
        <w:t xml:space="preserve"> </w:t>
      </w:r>
      <w:r w:rsidR="00FF0C34">
        <w:rPr>
          <w:sz w:val="24"/>
          <w:szCs w:val="24"/>
        </w:rPr>
        <w:t>W</w:t>
      </w:r>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r w:rsidR="00FF0C34">
        <w:rPr>
          <w:sz w:val="24"/>
          <w:szCs w:val="24"/>
        </w:rPr>
        <w:t>. We identified</w:t>
      </w:r>
      <w:r w:rsidR="00802A76">
        <w:rPr>
          <w:sz w:val="24"/>
          <w:szCs w:val="24"/>
        </w:rPr>
        <w:t xml:space="preserve"> </w:t>
      </w:r>
      <w:r w:rsidR="00802A76">
        <w:rPr>
          <w:sz w:val="24"/>
          <w:szCs w:val="24"/>
        </w:rPr>
        <w:lastRenderedPageBreak/>
        <w:t xml:space="preserve">two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w:t>
      </w:r>
      <w:r w:rsidR="004526A2">
        <w:rPr>
          <w:sz w:val="24"/>
          <w:szCs w:val="24"/>
        </w:rPr>
        <w:t>,</w:t>
      </w:r>
      <w:r w:rsidR="00802A76">
        <w:rPr>
          <w:sz w:val="24"/>
          <w:szCs w:val="24"/>
        </w:rPr>
        <w:t xml:space="preserve">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120DD432" w:rsidR="00D61809" w:rsidRDefault="00D61809" w:rsidP="00082C15">
      <w:pPr>
        <w:spacing w:line="480" w:lineRule="auto"/>
        <w:rPr>
          <w:sz w:val="24"/>
          <w:szCs w:val="24"/>
        </w:rPr>
      </w:pPr>
      <w:r>
        <w:rPr>
          <w:sz w:val="24"/>
          <w:szCs w:val="24"/>
        </w:rPr>
        <w:tab/>
      </w:r>
      <w:r w:rsidR="002B218B">
        <w:rPr>
          <w:sz w:val="24"/>
          <w:szCs w:val="24"/>
        </w:rPr>
        <w:t xml:space="preserve">To </w:t>
      </w:r>
      <w:r w:rsidR="00272E80">
        <w:rPr>
          <w:sz w:val="24"/>
          <w:szCs w:val="24"/>
        </w:rPr>
        <w:t>identify</w:t>
      </w:r>
      <w:r w:rsidR="002B218B">
        <w:rPr>
          <w:sz w:val="24"/>
          <w:szCs w:val="24"/>
        </w:rPr>
        <w:t xml:space="preserve"> genes</w:t>
      </w:r>
      <w:r w:rsidR="00272E80">
        <w:rPr>
          <w:sz w:val="24"/>
          <w:szCs w:val="24"/>
        </w:rPr>
        <w:t xml:space="preserve"> consistently </w:t>
      </w:r>
      <w:r w:rsidR="002B218B">
        <w:rPr>
          <w:sz w:val="24"/>
          <w:szCs w:val="24"/>
        </w:rPr>
        <w:t>associate</w:t>
      </w:r>
      <w:r w:rsidR="00272E80">
        <w:rPr>
          <w:sz w:val="24"/>
          <w:szCs w:val="24"/>
        </w:rPr>
        <w:t>d</w:t>
      </w:r>
      <w:r w:rsidR="002B218B">
        <w:rPr>
          <w:sz w:val="24"/>
          <w:szCs w:val="24"/>
        </w:rPr>
        <w:t xml:space="preserve"> with </w:t>
      </w:r>
      <w:r w:rsidR="002B218B" w:rsidRPr="001F3E05">
        <w:rPr>
          <w:i/>
          <w:sz w:val="24"/>
          <w:szCs w:val="24"/>
        </w:rPr>
        <w:t>B. cinerea</w:t>
      </w:r>
      <w:r w:rsidR="002B218B">
        <w:rPr>
          <w:sz w:val="24"/>
          <w:szCs w:val="24"/>
        </w:rPr>
        <w:t xml:space="preserve"> virulence on tomato</w:t>
      </w:r>
      <w:r w:rsidR="00272E80">
        <w:rPr>
          <w:sz w:val="24"/>
          <w:szCs w:val="24"/>
        </w:rPr>
        <w:t xml:space="preserve"> across</w:t>
      </w:r>
      <w:r w:rsidR="002B218B">
        <w:rPr>
          <w:sz w:val="24"/>
          <w:szCs w:val="24"/>
        </w:rPr>
        <w:t xml:space="preserve"> GWA method</w:t>
      </w:r>
      <w:r w:rsidR="00272E80">
        <w:rPr>
          <w:sz w:val="24"/>
          <w:szCs w:val="24"/>
        </w:rPr>
        <w:t>s</w:t>
      </w:r>
      <w:r w:rsidR="002B218B">
        <w:rPr>
          <w:sz w:val="24"/>
          <w:szCs w:val="24"/>
        </w:rPr>
        <w:t>, we examined the gene overlap between</w:t>
      </w:r>
      <w:r w:rsidR="001F3E05">
        <w:rPr>
          <w:sz w:val="24"/>
          <w:szCs w:val="24"/>
        </w:rPr>
        <w:t xml:space="preserve"> significant associations identified by</w:t>
      </w:r>
      <w:r w:rsidR="002B218B">
        <w:rPr>
          <w:sz w:val="24"/>
          <w:szCs w:val="24"/>
        </w:rPr>
        <w:t xml:space="preserve"> GEMMA on the B05.10 genome and bigRR on the T4 genome. </w:t>
      </w:r>
      <w:r w:rsidR="005A3A13">
        <w:rPr>
          <w:sz w:val="24"/>
          <w:szCs w:val="24"/>
        </w:rPr>
        <w:t xml:space="preserve">We conservatively identified genes within 2kb of significant SNPs at the 99% permutation threshold for bigRR, and at the 99.9% permutation threshold for GEMMA. Among these, </w:t>
      </w:r>
      <w:r w:rsidR="008D28CD">
        <w:rPr>
          <w:sz w:val="24"/>
          <w:szCs w:val="24"/>
        </w:rPr>
        <w:t>263</w:t>
      </w:r>
      <w:r w:rsidR="005A3A13">
        <w:rPr>
          <w:sz w:val="24"/>
          <w:szCs w:val="24"/>
        </w:rPr>
        <w:t xml:space="preserve"> genes were linked to at least two plant genotypes by both methods (Table S</w:t>
      </w:r>
      <w:r w:rsidR="00410703">
        <w:rPr>
          <w:sz w:val="24"/>
          <w:szCs w:val="24"/>
        </w:rPr>
        <w:t>2</w:t>
      </w:r>
      <w:r w:rsidR="006B5011">
        <w:rPr>
          <w:sz w:val="24"/>
          <w:szCs w:val="24"/>
        </w:rPr>
        <w:t>a</w:t>
      </w:r>
      <w:r w:rsidR="005A3A13">
        <w:rPr>
          <w:sz w:val="24"/>
          <w:szCs w:val="24"/>
        </w:rPr>
        <w:t xml:space="preserve">). </w:t>
      </w:r>
      <w:r w:rsidR="001A47DC">
        <w:rPr>
          <w:sz w:val="24"/>
          <w:szCs w:val="24"/>
        </w:rPr>
        <w:t>These genes include transporters and enzymes</w:t>
      </w:r>
      <w:r w:rsidR="00EC2B40">
        <w:rPr>
          <w:sz w:val="24"/>
          <w:szCs w:val="24"/>
        </w:rPr>
        <w:t xml:space="preserve"> that can be important for Botrytis toxin production and/or detoxification of plant defense compounds and are key to virulence. Other known and </w:t>
      </w:r>
      <w:r w:rsidR="008F47C7">
        <w:rPr>
          <w:sz w:val="24"/>
          <w:szCs w:val="24"/>
        </w:rPr>
        <w:t>predicted pathogen virulence functions</w:t>
      </w:r>
      <w:r w:rsidR="00EC2B40">
        <w:rPr>
          <w:sz w:val="24"/>
          <w:szCs w:val="24"/>
        </w:rPr>
        <w:t xml:space="preserve"> were largely not identified</w:t>
      </w:r>
      <w:r w:rsidR="008F47C7">
        <w:rPr>
          <w:sz w:val="24"/>
          <w:szCs w:val="24"/>
        </w:rPr>
        <w:t xml:space="preserve"> (Table S</w:t>
      </w:r>
      <w:r w:rsidR="00410703">
        <w:rPr>
          <w:sz w:val="24"/>
          <w:szCs w:val="24"/>
        </w:rPr>
        <w:t>2</w:t>
      </w:r>
      <w:r w:rsidR="006B5011">
        <w:rPr>
          <w:sz w:val="24"/>
          <w:szCs w:val="24"/>
        </w:rPr>
        <w:t>a, c</w:t>
      </w:r>
      <w:r w:rsidR="008F47C7">
        <w:rPr>
          <w:sz w:val="24"/>
          <w:szCs w:val="24"/>
        </w:rPr>
        <w:t xml:space="preserve">). </w:t>
      </w:r>
    </w:p>
    <w:p w14:paraId="6FD4B0D5" w14:textId="234823A2" w:rsidR="00082C15" w:rsidRDefault="00082C15">
      <w:pPr>
        <w:rPr>
          <w:sz w:val="24"/>
          <w:szCs w:val="24"/>
        </w:rPr>
      </w:pPr>
      <w:r w:rsidRPr="00082C15">
        <w:rPr>
          <w:noProof/>
        </w:rPr>
        <w:lastRenderedPageBreak/>
        <mc:AlternateContent>
          <mc:Choice Requires="wpg">
            <w:drawing>
              <wp:inline distT="0" distB="0" distL="0" distR="0" wp14:anchorId="3656895B" wp14:editId="30E03563">
                <wp:extent cx="6934201" cy="7924799"/>
                <wp:effectExtent l="0" t="0" r="0" b="635"/>
                <wp:docPr id="2073" name="Group 1"/>
                <wp:cNvGraphicFramePr/>
                <a:graphic xmlns:a="http://schemas.openxmlformats.org/drawingml/2006/main">
                  <a:graphicData uri="http://schemas.microsoft.com/office/word/2010/wordprocessingGroup">
                    <wpg:wgp>
                      <wpg:cNvGrpSpPr/>
                      <wpg:grpSpPr>
                        <a:xfrm>
                          <a:off x="0" y="0"/>
                          <a:ext cx="6934201" cy="7924799"/>
                          <a:chOff x="0" y="0"/>
                          <a:chExt cx="6934201" cy="7924799"/>
                        </a:xfrm>
                      </wpg:grpSpPr>
                      <pic:pic xmlns:pic="http://schemas.openxmlformats.org/drawingml/2006/picture">
                        <pic:nvPicPr>
                          <pic:cNvPr id="2074" name="Picture 2074" descr="C:\Users\nesoltis\Documents\Projects\BcSolGWAS\data\genome\chr2_analysis\LDplot2.2V1.l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13732" y="4553995"/>
                            <a:ext cx="6820469" cy="33708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2075" name="Picture 2075" descr="C:\Users\nesoltis\Documents\Projects\BcSolGWAS\paper\plots\FigR8\Sl_LesionSize_trueMAF20_NA10_lowTR.gene01Chr2.2.ManhattanPlot.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201" y="76199"/>
                            <a:ext cx="6400801" cy="4220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076" name="TextBox 7"/>
                        <wps:cNvSpPr txBox="1"/>
                        <wps:spPr>
                          <a:xfrm>
                            <a:off x="1371600" y="440035"/>
                            <a:ext cx="482824" cy="215444"/>
                          </a:xfrm>
                          <a:prstGeom prst="rect">
                            <a:avLst/>
                          </a:prstGeom>
                          <a:noFill/>
                        </wps:spPr>
                        <wps:txbx>
                          <w:txbxContent>
                            <w:p w14:paraId="7DC437B1"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wps:txbx>
                        <wps:bodyPr wrap="none" rtlCol="0">
                          <a:spAutoFit/>
                        </wps:bodyPr>
                      </wps:wsp>
                      <wps:wsp>
                        <wps:cNvPr id="2077" name="TextBox 16"/>
                        <wps:cNvSpPr txBox="1"/>
                        <wps:spPr>
                          <a:xfrm>
                            <a:off x="1850880" y="440035"/>
                            <a:ext cx="482824" cy="215444"/>
                          </a:xfrm>
                          <a:prstGeom prst="rect">
                            <a:avLst/>
                          </a:prstGeom>
                          <a:noFill/>
                        </wps:spPr>
                        <wps:txbx>
                          <w:txbxContent>
                            <w:p w14:paraId="77DC8822"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wps:txbx>
                        <wps:bodyPr wrap="none" rtlCol="0">
                          <a:spAutoFit/>
                        </wps:bodyPr>
                      </wps:wsp>
                      <wps:wsp>
                        <wps:cNvPr id="2078" name="TextBox 17"/>
                        <wps:cNvSpPr txBox="1"/>
                        <wps:spPr>
                          <a:xfrm>
                            <a:off x="3523965" y="440035"/>
                            <a:ext cx="482824" cy="215444"/>
                          </a:xfrm>
                          <a:prstGeom prst="rect">
                            <a:avLst/>
                          </a:prstGeom>
                          <a:noFill/>
                        </wps:spPr>
                        <wps:txbx>
                          <w:txbxContent>
                            <w:p w14:paraId="0152C1B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wps:txbx>
                        <wps:bodyPr wrap="none" rtlCol="0">
                          <a:spAutoFit/>
                        </wps:bodyPr>
                      </wps:wsp>
                      <wps:wsp>
                        <wps:cNvPr id="2079" name="TextBox 19"/>
                        <wps:cNvSpPr txBox="1"/>
                        <wps:spPr>
                          <a:xfrm>
                            <a:off x="5062870" y="440035"/>
                            <a:ext cx="482824" cy="215444"/>
                          </a:xfrm>
                          <a:prstGeom prst="rect">
                            <a:avLst/>
                          </a:prstGeom>
                          <a:noFill/>
                        </wps:spPr>
                        <wps:txbx>
                          <w:txbxContent>
                            <w:p w14:paraId="64C8590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wps:txbx>
                        <wps:bodyPr wrap="none" rtlCol="0">
                          <a:spAutoFit/>
                        </wps:bodyPr>
                      </wps:wsp>
                      <wps:wsp>
                        <wps:cNvPr id="3072" name="Straight Connector 3072"/>
                        <wps:cNvCnPr/>
                        <wps:spPr>
                          <a:xfrm flipV="1">
                            <a:off x="3985845" y="1643275"/>
                            <a:ext cx="0" cy="211015"/>
                          </a:xfrm>
                          <a:prstGeom prst="line">
                            <a:avLst/>
                          </a:prstGeom>
                          <a:ln>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073" name="Straight Arrow Connector 3073"/>
                        <wps:cNvCnPr/>
                        <wps:spPr>
                          <a:xfrm flipH="1">
                            <a:off x="3744433" y="1643275"/>
                            <a:ext cx="241412" cy="0"/>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074" name="TextBox 9"/>
                        <wps:cNvSpPr txBox="1"/>
                        <wps:spPr>
                          <a:xfrm>
                            <a:off x="0" y="0"/>
                            <a:ext cx="421578" cy="430881"/>
                          </a:xfrm>
                          <a:prstGeom prst="rect">
                            <a:avLst/>
                          </a:prstGeom>
                          <a:noFill/>
                        </wps:spPr>
                        <wps:txbx>
                          <w:txbxContent>
                            <w:p w14:paraId="4C69593D"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lIns="152394" tIns="76197" rIns="152394" bIns="76197" rtlCol="0">
                          <a:spAutoFit/>
                        </wps:bodyPr>
                      </wps:wsp>
                      <wps:wsp>
                        <wps:cNvPr id="3075" name="TextBox 10"/>
                        <wps:cNvSpPr txBox="1"/>
                        <wps:spPr>
                          <a:xfrm>
                            <a:off x="9618" y="4116924"/>
                            <a:ext cx="427978" cy="431159"/>
                          </a:xfrm>
                          <a:prstGeom prst="rect">
                            <a:avLst/>
                          </a:prstGeom>
                          <a:noFill/>
                        </wps:spPr>
                        <wps:txbx>
                          <w:txbxContent>
                            <w:p w14:paraId="62077A39"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lIns="152394" tIns="76197" rIns="152394" bIns="76197" rtlCol="0">
                          <a:spAutoFit/>
                        </wps:bodyPr>
                      </wps:wsp>
                    </wpg:wgp>
                  </a:graphicData>
                </a:graphic>
              </wp:inline>
            </w:drawing>
          </mc:Choice>
          <mc:Fallback>
            <w:pict>
              <v:group w14:anchorId="3656895B" id="_x0000_s1054" style="width:546pt;height:624pt;mso-position-horizontal-relative:char;mso-position-vertical-relative:line" coordsize="69342,79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hy9CFoGAABMGgAADgAAAGRycy9lMm9Eb2MueG1s7Flb&#10;b9s2FH4fsP8g6N227hejSeHaSVYg6YKk7V4MBLRE22olUiDp2N7Q/75zSEmpHXdNs6FNhj7YFiny&#10;8Ny+c6FfvNxUpXVLhSw4O7LdvmNblGU8L9jiyH739rSX2JZUhOWk5Iwe2Vsq7ZfHv/7yYl0PqceX&#10;vMypsIAIk8N1fWQvlaqHg4HMlrQiss9ryuDlnIuKKBiKxSAXZA3Uq3LgOU40WHOR14JnVEqYnZiX&#10;9rGmP5/TTP0+n0uqrPLIBt6U/hb6e4bfg+MXZLgQpF4WWcMGeQQXFSkYHNqRmhBFrJUo7pGqikxw&#10;yeeqn/FqwOfzIqNaBpDGdfakORN8VWtZFsP1ou7UBKrd09OjyWZvbi+FVeRHtufEvm0xUoGV9MGW&#10;i9pZ14shLDoT9XV9KZqJhRmhwJu5qPAXRLE2Wq/bTq90o6wMJqPUD0A828rgXZx6QZymRvPZEsxz&#10;b1+2PPnKzkF78AD569ipi2wIn0ZR8HRPUV93KNilVoLaDZHqQTQqIj6u6h7YtCaqmBVlobbaP8F6&#10;yBS7vSyyS2EGOzoPWp3DAjzXAjvAXE5lBm46Hk7fSUDXlFHJS1XI6YRnq4oyJaeXgn8A/5bTV9k1&#10;L8/+GF1Pc3C76YIyXtFpthTeDWGk3ErYdj6pS668vvfe7ZeLfs0WaABkDbkxvBHU3TnPPkqL8fGS&#10;sAUdyRqOAGADl+2UEHy9pCSXOA1EBrtU9HBH3llZ1KdFWaKb4HOjWRBvz4sPGMcgpBXaQF7QEpTM&#10;mVwWtbQtMaTVjIIHi9e5q0EIfncuFR6HHqhh+JeXjBwn9V71xqEz7gVOfNIbpUHci52TOHCCxB27&#10;40+42w2GK0lBDaSc1EXDK8ze4/Yg5proZNCso4J1S3TsQU1phtpfzSJMoUqQVymyK1A2rINnJajK&#10;lvg4B80187C4e6HVfKdZtIEEgFqz9QXPAcJkpbhWxh5AXdePfc+2AIlBGPppGhokdlhNPCeIUoNV&#10;34+dxAm0lVvEgZcIqc4oryx8ALUD0/okcgsiGTHbJSgA42h8LdYhw6ROepKcJEEv8KITMEye90an&#10;46AXnbpxOPEn4/HE/dRw0O7XwqO4jfeB9MaZ4eE5gT88AH6Yexz4a1JTMUWYy+lpsbhKptflzTnF&#10;zHxd/ElvlFjRi9Gp59y8GbnOTcnXb6/6ECyo444hVvS9/gVhS6IgW18Ckf6H+v8ZI8D5MyhJFICk&#10;FgUzvtt61s+QAYjdCxlxpJM35u7IbTN3Fy8CB0JEk9sDz3N8J3ke8WJdQ8kp22wEo4dFeCw4DxVr&#10;10vAH8RBJLuT4aMW5G9BZ6/4xopRP80yLKostYHpJpvivIls9+wAkduNHKhiMXaD2v290B0kXuJB&#10;7YBVlueGQfBfBW4oslqm8EltZhtdMrpeK8mM51sQZA2F9JHNoNKHtKzKMdeZTye0egQJ6bTQ+QGJ&#10;mB0Qv3EAZjAa+R72iPft4UatGGC3bzJIEjpJ8pQM4reSPCeDQIto2o4WIO5jEeKHnp9GkEGfDEI0&#10;BO/8/XkgBKq/PYPodg3F+EaEhE7kJfFTQoiOmc/KIL4TQ8liDHKtBCkWS2WNOWNQd3Nh6dd3CWXM&#10;mi69jdgmjVhz6DLeY47BaNw0636ahElg4OJGge/FexkFDGeSieu4+lXXd9/rAsoCgj7S/kIXUDKd&#10;BnhZ5G0vqC956LgUpkUiWQZ9baiJlKsK2hgzH4cOJD3TV3RbdBMFLXFLDRjDE/YylVTbkuK5Jbui&#10;c8hZOstqRvCCaf9s0842q3GV6b2ajY7mrOPgc6bbjc163Er15VN36gM2dzv0yZypbnNVMC4Ona42&#10;3clmfasBI/edm6P2cPT9Ei24ZXed1HntCO8Odn23y1gQWf7Jd3/b990Y6hsfjoBQf9B3vcANoEDR&#10;Dty6T1vYtu1p08FCU61R1YHKoOTHeDIZKlKUJyy31LbGRh511rj/Txen8yfl4t3tXVu6PDZRmhTZ&#10;3Ee3vVUAVXwM1RHG4AD6qqRF+xf8+ME3MXth8q6g7yrhA/Vj+ZrhlV8IJRaIrfQIG0Kop8XOq9nO&#10;qyfZBkB0grS3V+Ro7WOU/MYiJ41cMBLayHUjuN1GsJp7BLz8Drw4vTOi64baRb6cSP+9Ebvq+ccZ&#10;ERxM/2UBYN35T+TzsQby3Z9Ax38D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D&#10;BBQABgAIAAAAIQBApjED3QAAAAcBAAAPAAAAZHJzL2Rvd25yZXYueG1sTI9PS8NAEMXvgt9hGcGb&#10;3U38Q43ZlFLUUxHaCuJtmp0modnZkN0m6bd360Uvwzze8Ob38sVkWzFQ7xvHGpKZAkFcOtNwpeFz&#10;93Y3B+EDssHWMWk4k4dFcX2VY2bcyBsatqESMYR9hhrqELpMSl/WZNHPXEccvYPrLYYo+0qaHscY&#10;bluZKvUkLTYcP9TY0aqm8rg9WQ3vI47L++R1WB8Pq/P37vHja52Q1rc30/IFRKAp/B3DBT+iQxGZ&#10;9u7ExotWQywSfufFU89p1Pu4pQ9zBbLI5X/+4gcAAP//AwBQSwMECgAAAAAAAAAhAFDrhDq4ywAA&#10;uMsAABQAAABkcnMvbWVkaWEvaW1hZ2UxLnBuZ4lQTkcNChoKAAAADUlIRFIAAAZKAAADXggDAAAA&#10;ahSiEAAAAJxQTFRFAAAAgICA1NDI/wAA/xMT/xoa/x8f/zY2/z09/zEx/yQk/ykp/0ZG/0VF/05O&#10;/0lJ/1JS/0xM/0hI/1pa/2Zm/3t7/2Ji/2Rk/2ho/2tr/4GB/5mZ/4WF/4eH/5OT/4yM/5qa/4CA&#10;/6Gh/7S0/62t/7u7/7Cw/7Gx/97e/8zM/9HR/8jI/8DA/9zc/87O/8HB/9ra/8LC/+Dg////mUmE&#10;vQAAytdJREFUeNrt3Qt7G7mRNmwAHI1XE9uj1X6xZzyOk038bhxNkvWS//+/fSKbzT6gnkI9YHez&#10;SVZdI9NjCUKfiJs4h+Th4eHh4XFWBL8EHh4eHh7nhVPi4eHh4XFmOCUeHh4eHmeGU+Lh4eHhcWY4&#10;JR4eHh4eZ4ZT4uHh4eFxZjglHh4eHh5nhlPi4eHh4XFmOCUeHh4eHmeGU+Lh4eHhcWY4JR4eHh4e&#10;Z4ZT4uHh4eFxZjglHh4eHh5nhlPi4eHh4XFmOCUeHh4eHmeGU+Lh4eHhcWY4JR4eHh4eZ4ZT4uHh&#10;4eFxZjglHh4eHh5nhlPi4eHh4XFmOCUeHh4eHmeGU+Lh4eHhcWY4JR4eHh4eZ4ZT4uHh4eFxZjgl&#10;Hh4eHh5nxoGS4OFhCPrh8vDwp/1OrpVT4uFvLg8Pf9rPvFZOiYe/uTw8/Gk/81odKbmR1jrv+VnV&#10;1fX74eFP+71cK6fEw99cHh7+tJ95rZwSD39zeXj4037mtXJKPPzN5eHhT/uZ18op8fA3l4eHP+1n&#10;XquOkrYnfnxBgvjX9Z5S+TyCF3ELvrn8fnj40x7A32/oWvUoOf6v9pa/hlMqnke4xbu54jeX3w8P&#10;f9rP+c3Xca1kStqRwqH/Tg9XUispncfoznos9+by++Fx90/7XVES+n/rEXttlKDz8KLrMm8uvx8e&#10;d/+0r/8TeeW1EvtKei+DU7+2vhJ0Hl5yLfnmMjxXfj887uVpvwdKUso9TYNO0eutlQzPwylZ8s1l&#10;uB9+Qzzu5GkP99XtPvL0Bhq4rus87uPN5Q1cHvf3tFct73UV1+oe+0q83Lr4mysM32V+Szzu5Gm/&#10;xYddm1eCxh5cwykVz+MWPxes+c1VfK78dnjcz9N+B5Tc5e33mP3N5eHhT/sdXCunxMPfXB4e/rSf&#10;ea2cEg9/c3l4+NN+5rVySjz8zeXh4U/7mdfKKfHwN5eHhz/tZ14rp8TD31weHv60n3mtnBIPf3N5&#10;ePjTfua1cko8/M3l4eFP+5nXqkAJe3n42X818wVRCvzvNYdFn0ZFknmv1WnSFHtlxRTyr9Hy4FPw&#10;R1U488DlwR5V4PPgz5xI0U6Qo1MQV7c6j6WOKnB52J/dJgW65zjFItfqgvfcQglfOrL68CmUo2L/&#10;Xcli/o8l81+r0CZgnhjuzaXnwafgj0pJQV+rVHFUbAr+zIkUxx/lUxBXtzqPJY4qca6HAO+58G+9&#10;38+lWOJaXfKeGyipWmFk/pohS8lCddW1sRvoosvy2QM9IeTntEQfVWI/dZGSVKVI9Cc7/n7Qt70i&#10;BflWr6wmVlUsE3vmaZIUallC1MHr7sd13XMLJWkBSvhmHv72VzVXzXzi81NCf1QL7XpBdkoSTQnd&#10;lKQflXbmYfYUzG2vvR/LFCtpAUrooos+qhDCRCmuiJLaen5IbD0/VVOy0Ad6tgyu+SSxRLMbfdpz&#10;41NX6+feKtUp2KMK/IeuqvYOuneFfERCWOV5LFDFuKp7rj27+nO9/D2v/PhQ8fCm6r6SmvIx0UEW&#10;81V9IuujpCIPtrK0HCX0m4suVsICRdcSlFTkQVWWQqI/odZcqlR1O8ijqnl06Ty4fj7Dcz3J/Qis&#10;PstQopYB+m+c/aM5n0gZNHNJSqrQnbnStxgl1P2oLeb58VgLULLM/SB6V9hHq7IErpOEPo8Q6POY&#10;6Fop/0Y87WfcjzXWSvRWv+Mtm6Lkqi0ap6r6oOdukQauBSgJ7Gaek1JScXFxK/QSTTCLNAwtQAlx&#10;23sXihjNwz3AZ7WHLXFUXB4gRQDjsfTiZ9qjoh6RmhFc1NXFQxTCkJJphtEuMrsCf9rFliwxP4Y/&#10;i/knu6SKdtqE3lsKJWikPfykttS8kvlTzH8/uKFr3Nic7taRKYi3+oJHVZFHCNanvUthfT+fdVRk&#10;ObLAvBL5noc+JTexkV37gF/7eSwUmw1/datuil/dK87jTsOf9oprFequAv8Yz51if0a73fWfxz5+&#10;+GH2PDYbKsn+6v5//x97VNvtbdyPua/uUnm8fcue+es76hbuR0VZUpXHHT7tvXlivX+a8zGeO0Uj&#10;CWvJ+s5jHz/8wFpC57HZUEkaSVhLtlvWknXej7mv7lJ5vH3LWnJ4R13//agoSyrzuLunvVd/C/1/&#10;nO8xnjtFKwlnyfrOYx8//MBaQuex2VBJWkk4S7Zb1pJ13o+5r+5Sebx9y1pyfEdd+/2oKEuq87iz&#10;p73fEhgG/zzXYzx3ik4SxpL1ncc+fviBtYTOY7OhknSSMJZst6wl67wfc1/dpfJ4+5a15PSOuu77&#10;UVGWnJHHXT3tgz6lMPzGPI/x3Cn6ktgtWd957OOHH1hL6Dw2GypJXxK7Jdsta8k678fcV3epPN6+&#10;ZS3pvaOu+X5UlCVn5XFHT/twdEIYfWuOx3juFENJrJas7zz28cMPrCV0HpsNlWQoidWS7Za1ZJ33&#10;Y+6ru1Qeb9+ylgzeUdd7PyrKkjPzuJunfTTOLYy/Of1jPHeKsSQ2S9Z3Hvv44QfWEjqPzYZKMpbE&#10;Zsl2y1qyzvsx99VdKo+3b1lLRu+oa70fFWXJ2XncydM+HjEdsm9P/RjPnSKXxGLJ+s5jHz/8wFpC&#10;57HZUElySSyWbLesJeu8H3Nf3aXyePuWtSR7R13n/agoSybI4y6e9mzujTA/c9rHeO4UkiRlS9Z3&#10;HpIkZUvoPDYbKokkSdmS7Za1ZJ33Y+6ru1Qeb9+ylgjvqGu8HxVlySR53MHTns/ilKbBT/kYz51C&#10;lqRkyfrOQ5akZAmdx2ZDJZElKVmy3bKWrPN+zH11l8rj7VvWEvEddX33o6IsmSiPm3/apVViEmEJ&#10;/xjPnQJJoluyvvNAkuiW0HlsNlQSJIluyXbLWrLO+zH31V0qj7dvWUvAO+ra7kdFWTJZHjf+tItr&#10;cSW7JfxjPHcKLIlmyfrOA0uiWULnsdlQSbAkmiXbLWvJOu/H3Fd3qTzevmUtge+o67ofFWXJhHnc&#10;9NMur3aZzJbwj/HcKTRJsCXrOw9NEmwJncdmQyXRJMGWbLesJeu8H3Nf3aXyePuWtUR5R13T/ago&#10;SybN44afdrDid7Jawj/Gc6fQJUGWrO88dEmQJXQemw2VRJcEWbLdspas837MfXWXyuPtW9YS9R11&#10;PfejoiyZOI+bfdrBusnmXVz4x3juFCVJZEvWdx4lSWRL6Dw2GypJSRLZku2WtWSd92Puq7tUHm/f&#10;spYU3lHXcj8qypLJ87jRpx3uXJRslvCP8dwpypJIlqzvPMqSSJbQeWw2VJKyJJIl2y1ryTrvx9xX&#10;d6k83r5lLSm+o67jflSUJTPkcZNPO94OPZks4R/juVNYJMktWd95WCTJLaHz2GyoJBZJcku2W9aS&#10;dd6Pua/uUnm8fctaYnhHXcP9qChLZsnjBp92ZcfdZLGEf4znTmGTZGzJ+s7DJsnYEjqPzYZKYpNk&#10;bMl2y1qyzvsx99VdKo+3b1lLTO+o9d+PirJkpjxu7mlX9pfEM2l6afjHeO4UVkmGlqzvPKySDC2h&#10;89hsqCRWSYaWbLesJeu8H3Nf3aXyePuWtcT4jlr7/agoS2bL48aedm2nYmVS5ikV/xjPncIuSd+S&#10;9Z2HXZK+JXQemw2VxC5J35LtlrVknfdj7qu7VB5v37KWmN9R674fFWXJjHnc1NOu7nmvrRVzTMc/&#10;xnOnQJLEGBVL1ncekiSvB3t8CcASOo/NhkoiSBKafwvCt5Akr/eieYWWrPN+zH11l8pjLMbrRT/+&#10;BVkC3k3Cm2rV96OiLJk1jxt62lVJVEqaq8A/xnOngJIcv2RL1nceoiS9L7leQuexoQLWScLgZWxJ&#10;Jkn7FVG9ZJ33Y+6ru1QemSQtIiGAegl4N4lvqhXfj4qyZOY8buZp1yXRKUnkdW6OcO4UsHULUbJb&#10;53mIrVtHRgJs46Lz2PBXl5GksURsyor7/yJo41rn/Zj76m4WyuMtQ8lb2LoVBy8jS27hDoYlnsQb&#10;edoLkhQoqbkK/IPPn9GOo2S3xvPYp/gBUpK3bzWWzF108ZLsLdkiSrYiJdu13o+5r+5S+LyFlIS3&#10;Qewv2XGU7NZ6P/iyZIGjuomnvSRJiZJUUf+jH/zEnxFZK1nheeBaSQiojWv+BpX91f1j4igBtRLY&#10;V/IqyWrvB5mCfUMu0yT2+iVY0lRHREpAreTYSRLj7kZrJYFue6o8qht42ouSFClJZK8U/+biUjR1&#10;EtkS2FeS2M/B859HmyK3JLSGBKlOUpNHoq7uH/8oWaK1bzVX2F4rOaSY/X48PMx+B9tkxNt37jt4&#10;/PWoryQI3e5vmzyYWsly74+5y5Jv3xY5qpWWPty1SmdSkqixcvybi0vRtm7Jn6JQXZxtU5n/PLoU&#10;P8iNXAIl9Xkk4ur+8Y+SJbokwBJAyTHFzPfj4YGzpCKPfkJbFrPfwdMvT4CSELLOkjYPOyVLvj/m&#10;LUu+feMsqT6qlZY+zLVKZ1OSiBk8/JuLS9H1k0hPfgQ9hGz7/Pzn0U8Bu92D3E9Sk0cyX90//lG0&#10;BFLS3oexJRFSckox6/14eOAsqchjnNQoyZx3sPerE+h2fytLkluCR3At+/6Ysyz59o2z5IyjWmnp&#10;Y79WaQJKknldAf7NxaXo97iLlkQsid2S+c9jmALNK0E97jV5JOPV/eMfZUvwSOD8OuvzSnopZrwf&#10;Dw+cJRV5SIlNksx3Bwe/ONnmlfTzsM0rWfr9MV9Z8u0bZ8lZR7XS0mcySUyUJONqZ/ybi0sxHLtl&#10;XTGIHTc0/3mMU9jmup+XRzJd3T/+EVmC5rrLV1qZ657YcXU1Z/7wwFlSkQdKbpBkrjs4+rXGNbj6&#10;yW3vqKXfH3OVJd++cZaceVQrLX2mksRGSTKtwcy/ubgU41HAtnVM2TGo859HnoKTpC6PZLi6f/wj&#10;Z8nwDphWBk7sGO2aM3944CypyEP7BUVJ5rmD2S9NnCQ2Sy7x/pinLPn2jbPk7KNaaekzkSRGSpJh&#10;Zxj+zcWlyOeTWHZXYOczzH8eUgpOkro8EieJwZLx9TfsV5LY+T41Z/7wwFlSkUfpVxQkmeMOCr8y&#10;cZJYLLnM+2OOsuTbN86SCY5qpaXPNJJYKUnF/Sr5NxeXQpqZWN7zjZ0bN/95yCk4SerySJwkRUvy&#10;q1/cRTGxc0drzvzhgbOkIg/LLylc/KnvoPgLEydJ2ZJLvT+mL0u+feMsmeSoVlr6TCKJmRL9KqSK&#10;NxeXQp7jXtqJmp1nPf95oBScJHV5JE6SgiXStS/s7Z7YdQhqzvzhgbOkIg/rr1Ev/bR3EPy6xElS&#10;suRy74+py5Jv3zhLJjqqlZY+U0hip0S7CqnizcWlQKulaE++XK5d9jxwCk6SujwSJ4lqiXzlNUtA&#10;ionvx8MDZ0lFHswvUi78lHcQ/rLESaJbcsn3x7RlybdvnCWTHdVKS58JJCEowVchVby5uH/H627h&#10;Jx+Vapc8Dy0FJ0ldHomTRLEEXXdsCUwx6f14eOAsqchjqss+4R3UfhUniWbJZd8fU5Yl375xlkx4&#10;VCstfc6XhKEEXYX5z1Xb6aqiTLvYeegpOEnq8kicJNCSCsFxignvx8MDZ0lFHpsNlyTNfwf1D6Kc&#10;JNiS6xJDK0u+feMsmfSoVlr6nC0JRYl8Feavgel7Jla0tFzoPEopOEnq8kicJMCSinZFLcVk9+Ph&#10;gbOkIo/NhkuS5r+DpeZxThJkybW1Y+Gy5Ns3zpKJj2qlpc+5knCUSFdh/n6h0u67Ff2/FzmPcgp2&#10;Vfk0wVCigiSiJRWjHfQUE92PhwfOkoo8NhsuSZr/DpYH7XCSyJZcX+86Kku+feMsmfyoVlr6nCkJ&#10;SUl+FeYfrVbex71iVOoFzsOSgt2fpCaPxEkiWFIxBruUYpL78fDAWVKRx2bDJUnz30HLVAJOEsmS&#10;axzzK5cl375xlsxwVCstfc6ThKVkfBXmn0NTliS3xDBXbvHzsKVgd7qqySNxkmSWVMwMLaeY4H48&#10;PHCWVOSx2XBJ0vx30DbBmZMkt+Q6ZyJKZcm3b5wlsxzVSkufsyShKRlehfln9lskGVtiWsFj4fOw&#10;pmD3TKzJI3GSjCypWK/GkuLs+/HwwFlSkcdmwyVJ899B67JLnCRjS651fZS8LPn2jbNkpqNaaelz&#10;jiQ8Jf2rMP96YzZJhpYY1xVc9DzsKdjdd2vySJwkA0sqVtG0pTjzfjw8cJZU5LHZcEnS/HfQvhgs&#10;J8nQkutdtXFclnz7xlky21GttPQ5Q5IKSrqrMP8qyFZJ+pbYJOlbsq61stl93GvySJwkPUtsLgzW&#10;9remOOt+PDxwllTksdlwSdL8d5DZooKTpG/JNa8lPyxLvn3jLJnxqFZa+tRLUkNJexXm35vFLkln&#10;iVWSzpK17eDDSVKXRxIlCcd/EohJnCS9HcfsKc64Hw8PnCUVeWw2XJI0/x3kNs7jJOksue4drvpl&#10;ybdvnCWzHtVKS59qSaooaa7C/DtGIkmkHa5aSyRJYn8rpsyS9e0ryklSl0dCdZJw+O+PsiW5C8d7&#10;JK61KUvS3L0Y87tYfz/GYrz+ouNfZEsq8thsuCRp/jvIbufNSdJacu377nZlyViM47/BtR1nPqqV&#10;lj61ktRRkg558W8uLgWUZCdu4X6wRJQk9jeIHVsy/3nwKThJ6q+uLMngdWCJUMMIpz9FSwRJdnDL&#10;8F3t/cgkaREJQayXVOSx2XBJ0vx3kMziYAmbByfJUu+Puqc9q3yE05+iJbMf1UpLn0pJKilhdr3v&#10;nnwuBWzdQpTs9nlsGUq2S5zHOlMUJBEo+WOCkoz/2rsf8A6K97DufjwwlDxUXd3NZuYkN3RUK33a&#10;gSQyJd8WOY9Vlj61ktRSUnMVJpIEUyL3k8QtpmQ7/3msM8XheaEqJaIku95dIvYAiDv4aaDifjxA&#10;SsJDINcJnq4IXuKer/Oo1vm05z0ibfuWSMm3Rc5jhaVPtSTVlLBXgdWxOaMpaiUaJfOfxzpTHJ8X&#10;qn1r39gh1koClkS+g7BSsqu7HxIlAVJScXWXaHyqSrFEQ92tPO1irSRctFaywtKnXpJ6SrirwLbZ&#10;NZ92cUkUQZ0ktyRuMSWHFLOexzpT7K/uX/8qWKJLIlmiUNK0tFPtW5X3I7fkgEgQut1r+krajIi3&#10;71L3fInhA3OnePdu/qd9n0IaqxUu2VeS2Fr4MiVDWpwS5iqwIwnadhNYEkXUupVZchgqJFNyTDHj&#10;eawzRSOJZEnQJZEtCVgS8Q6qktTdj4cHuWYSss6Siqvbz8osyVL3fIlBzfOmePeOs6TmaW9S2ClZ&#10;5szZFt1lSoZ0AUrsV4Ed39y1wEuWyJR08xjEwcACJacUs53HOlO0kgiWhMH0klySzJKAhm/15vmI&#10;kmh3sOJ+gG73h3D+vJJxZkZJlrrnS0y1nDPFu3ecJTVPe5vC2sC1zJmzvYPLlAzpIpRYrwI767Lf&#10;4y5aEqPS4y62cQnzSnopZjqPdaboJBHbuMS57v1FNLJ+92PvewA97qM72E4oicodrLgftnklFVdX&#10;ys4kyVL3fIkFYOZL8e4dZ0nN096lyPrdv0nzSpY5c3akyTIlQ7oQJbarwK4FMyyWatZ8Ms11T+w4&#10;rrWvMWS/un/9K2XJaGk/2/046w5W3I+Z1uBCGRokWeqeL7Es5Vwp3r3jLKl52vspVrMGV2JHLS5T&#10;MqSLUWK5CuwKleMPuDUr0XKS2Mqu9a98ar26f/0rZUm24DgnSdUdrLgfs6wMrGVZlGSpe77EYvnz&#10;pHj3jrOk5mkfpljJysCJHQG/TMmQLkhJ+Sqw6+bn80lq9sfgJLGUXdewH4Pt6v71r5QlwjZInCRV&#10;d7DifsywX0kp04IkS93zJbbwmiPFu3ecJTVP+zjFKvYrSexsqmVKhnRRSkpXgd3NK4irOXHlUNkS&#10;IcXE57HOFLkkRUvEzVk5SaruYMX9mHwXRUu2hUJ9mXu+xMbC06d4946zpOZpz1OsYBfF/P1x8dLn&#10;fEnOp0S/Cuwew/Ic95q9xDlJSmXXtexdXb66f/0rZYl86RMnSdUdrLgfE+/tbs1YLdKXueeJS1Cw&#10;ZJnzePeOs6TmaZdSXHxvd+n9ceHSZwJJJqBEuwqJfDui1VK0kkhWQ7MEpJjwPNaZQpZEtQRd+MRJ&#10;UnUHK+4HJ0nh6jJZKwX6Mvc8cQlUS5Y5j3fvOEtqnnY5BSfJ9GcuvgcuWvpMIckUlOCrkMi3I153&#10;C5dEyAxsCUwx2XmsMwWSRLFEueycJFV3sOJ+cJKoV5e/7Be950uc4JQp3r3jLKl52lEKTpKpzxy8&#10;Cy5Y+kwiySSUJOg/d67aTle4hKLFSJY9eq9XDO3q/vWvlCVqVYIXg76DFfeDk2TSD+0XvudLVLum&#10;S/HuHWdJzdOOU3CSTHvm8P1xsdJnGkmmoSSBVknu7ajvmYjaTeh2rFTeV/G881hnCk0SYEmhg4Nv&#10;x6LvYMX94CSZsCvh4vd8ic6gqVK8e8dZUvO0ayk4SaY8c+X9caHSZyJJJqIkiWMluLdjafdduTeX&#10;7l3XU0xwHutMoUsiWlIcdsX3rtN3sOJ+sKvKTzTAaQX3fIkhatOkePeOs6TmaddTsKvKT3Xm6vvj&#10;IqXPVJJMRUkSRnBzb8fyPu7SGFN6zG8pxdnnsc4UJUkESwyTQfgxv/QdrLgf7P4kk0y7WMU9X2Li&#10;zBQp3r3jLKl52ksp2P1JpjnzwvvjAqXPZJJMRknK5pVyb8eyJNLMN3omYjnFmeexzhRlSTJLTFPU&#10;OUmq7mDF/WB3uppgMvhK7vkS0/nPT/HuHWdJzdNeTsHudDXFmRffH4uXPtNJMh0labTaDfd2tEiS&#10;r8dBr49iSXHWeawzhUWSkSXGhbM4SaruYMX9YPdMPHuJqtXc8yUWGTs3xbt3nCU1T7slBbtn4vln&#10;bnh/LFz6TCjJhJSkwRqc3NvRJsl4lcDtlrPEmOKM81hnCpskA0tskgwsSWmmO1hxP9jdd89cOHdF&#10;93yJpY/PS/HuHWdJzdNuS8HuvnvumZveH4uWPlNKMiUlqbczAPd2tEoyXLt8u+UsMaeoPo91prBK&#10;0rPEKknPEjM+/B2suB/sPu5nbeexqnu+xIYs56R4946zpOZpt6Zg93E/78yN748FS59JJZmUknTa&#10;r4x7O9ol6e+otN1ylhApKs9jnSnskpwsyR/74xYxMd8qJnGSVN3BivvBSXLWJoMru+dLbBNZn+Ld&#10;O86SmqfdnoKT5LwzN78/Fit9ppVkWkrScRdl7u2IJJF2uOr2ec1LHHmHq9O+u0yKqvNYZwpJkuM/&#10;obUdBUl2cB/kHdp3dxfBTUR3sL0RcTvF/eAkOWPr89Xd8yU2r69NMRbj9cYe/yJbUvO0Myk4Sc45&#10;c/zhTLZkmZIhrZaSdDg67u0IJUFFVwKSgH13G0XIFBXnQb+BF0khStJ8HV8yS8AHqCjfjoMl8l6X&#10;6CbKd/B0M6JcL2HPnJPkeHU3Gy5JWuM9Jw/qcNrLnEcmSYtICGK9pOZp51JwktSfOSjd5PfHIqXP&#10;1JJMTUki76XSuoUo2e2z2TIwbCtS0OdR8QZeIIXYuhXEv3aW7CAlqKKYdgwl6A4ebkQU7sZi92Oz&#10;mTnJQk/JSs/jHUPJu7qnfZ3vWu3DWSyM45qvZEirpoS9CrifBFIit7LHLYZhW5Gi4m7yb+C5U8j9&#10;JOGvp3+V15ynYRBvn9IqhvpJotzAtdj9WKLQXiLFOs/jHaQkvAvkOsHTSLLU/dhxlOzmf9qnl2R6&#10;Srir0JzRFLUSDYaqFHRdeX2fUJurm1NybN36K9i9RL4hcfAyaq5SKInmWgnsK1nofizRlLRQiiWa&#10;9vgUgiVNdUSkpO5pX+f9QB/O5A7h+Z/2GSSZgRLmKjR1Elx0RVAnEVvayb4SPQX7yWCZVvA3b5gU&#10;+6u7PxfQV/JXua8EVzNESo6d6KhnJUZrX4lWK1nkfrTJiLcvfwffv2dT/Md/pEUGA8z97Cp9JUHo&#10;dqf7SgLdW113Hvtnl8+DqZUcUsz6tM8hyRyU2K9C27oFiy7YNpKVRPtm/CjDUJOCrWUuMzbnzRvG&#10;kkYSwRKFknZ0VbJ2Ep6G9uYDVKKOT7JTssj96Cc0S8LewffvOUv2knCW1A9RnvfZbf4ElISQdZaw&#10;eQR6DG3debRlPZuHnZJjihmf9lkkmYUS61Xo+knQWNIIW9mFkgjUMWpSsC2Wy8wYePOGsaSVJLcE&#10;j+Dq5nwk29DF3oTDnXEEMZpXEiEli9yPcVKjJNwdfP+es6SRhLHknImTcz677Svodn8XzpxXEuiZ&#10;fXXn0S/tuTzsH86OKWZ72ueRZB5KbFeh3+MujyaNSn+tPJo0nyVSk4Lt/VpmHvObN4wlnSSCJWBe&#10;SX8mOr8MitgipuGTbPNKFrkfUmKTJMwdfP+es6SVxG7Jecu5zPfsdn+zzSth8wj0eiN15zEu75k8&#10;rB/OTilmetpnkmQmSixXYTh2y1p0FUZlqWO3rCnYkRTLrK705g1jSV8Sqb9EnuteGpalSKLu9w7w&#10;Wc/9QMkNktjv4Pv3nCWdJFZLzl1kcq5nt//3OdbgCvQqiHXnIZX49jxs749eilme9rkkmYuS8lUY&#10;jwK2FV3FEb7qKGBbCnZU3jJrvr55w1gylMRmyXjVXn7JeBqftdwP7RcUJbHewffvOUv6ktgsOX/p&#10;+3me3eH/Tb8ycKDXZq87D1TmW/PgJLFZUnOt0lVRUroK+XwSS9FlmC2i/oQlxShPwy46fEHEp3jz&#10;hrFkLInFknwvEX4jKxqfddyP0q8oSGK7g+/fc5YMJbFYMsWGXHM8u+P/n3q/kkDvGFV3Hlqpb8uD&#10;k8RiSc21SldGiX4VpJmJ5aLLNPNQ/X45RZZrcW9PviDiU7x5w1iSS1K2RNrhkN9el8ZnDffD8ksK&#10;RXT5Dr5/z1kylqRsyTTbBE//7Ob/Mu0uioHex7buPErlviUPTpKyJTXXKl0dJdpVkOe4l4ouixWl&#10;75ZSCPmqd3OZXbvfvGEskSQpWSLvu544SQqWVOztvsT9sP4atYAu3cH37zlLcklKlshHlbgEBUvW&#10;uLe7PMd9+vegpeQv58FJUrKk5lqlK6QEXwW0WopedFm10L+npxBzVu5mqiiI+BRv3jCWyJLoloAz&#10;xzcEfYfH59L3g/lFSvGs38H37zlLJEl0S9BRJS6Basl0TzsniZYHWi1l6vegtewv5cFJoltSc63S&#10;VVKCrgJed0sruhgvtO9oKUDe8G6mioKIT/HmDWMJkkSzBJ45/ga8UTQ+l70f/I2quIPv33OWyJJo&#10;lkx5uFM+u+jfOUnwbwr0s1B3Hkzpr+fBSaJZUnOt0pVSIl8FbaermvJmOmPgUdGffKZ81715w1iC&#10;JcGWaM93oquP031KWOB+bDbsR76KO/j+PWcJkgRbMm0laomymZME/a5Af2avOw+6/J9SpYme9pkl&#10;mZkS6SroeybWtIJM1fKlHBXdHjtdW8CbN4wlmiTIEr3WnehOranaLhe4H5sNl6Sm8wFKgizBkiBL&#10;pu7amerZ1VJwksi/LdA9CXXnQbdKTdtWNsnTPrckc1OSX4XS7rs1fbPT9MerR0WPEpmqh/LNG8YS&#10;XRLZklJfYOIkES2pGVGxwP3YbLgkqeYOvn/PWaJJIlsy/YCzaZ5dPQW7qrz8tC/xHtSfXT4PThLZ&#10;kpprla6akvFVKO/jXjNidIpRwoWjoseuTzNu8s0bxpKSJJIl5RGKiZNEsKRmnPcC92Oz4ZKkmjv4&#10;/j1niS6JZMkc02CmeHZLKdj9SaSnfYn3YOnZ5fPgJJEsqblW6copGV6FsiR189g4SaQUxaOiZ9RO&#10;MZvrzRvGkrIkuSWWeVOJkySzpGb26QL3Y7PhkqSaO/j+PWdJSZLcknkm55//7JZTsDtd5U/7Eu/B&#10;8rPL58FJkltSc63S1VPSvwoWSepW1+AkyVMYjope5+f8NSbevGEssUgytsS2mkPiJBlZUrMmzgL3&#10;Y7PhkqSaO/j+PWdJWZKxJXMtGXbus2tJwe6ZOH7al3gPWp5dPg9OkrElNdcq3QAl3VWwSVK35h8n&#10;yTiF6ajo1UfPXfnuzRvGEpskQ0usa8wlTpKBJTUrdS5wPzYbLkmquYPv33OWWCQZWjLfQsbnPbu2&#10;FOzuu8OnfYn3oO3Z5fPgJBlaUnOt0k1Q0l4FqyTaSuRlGWpSGI+K3hPhvPW437xhLLFK0rfEfObd&#10;Rg07Y/D4LHs/NhsuSaq5g+/fc5bYJOlbMuf2Kuc8u9YU7D7u/ad9ifeg9dnl8+Ak6VtSc63SjVDS&#10;XAW7JHh/pLIMNSnMR0Xv1HbOLkFv3jCW2CXpLCHOvN0+bvyNCLeo5vFZ8n5sNlySVHMH37/nLLFK&#10;0lky76aP9c+uPQUnSfu7A73HYN152J9dPg9Oks6SmmuVboaSFJrI7wEsiOCurfJ+VXDfXUMK+aB2&#10;MT+sRO8fXb936ViM16ybPw+vY0tkSeL2tPGwYAkFQ7OptXSl4BbVsiTH50Bcz1O7H3HK+7HZcElS&#10;zR0ci/F6sL2X3JJcktcf7b3klsy9FX3ts8uk4CRpfjsjyTnvQfD+EHd35fPgJGktqblW6YYoSUgS&#10;sGtrUwaJLoBddBsZalLIByVuLH8ou1JFQcSnyCQ5fnUvfUuAJLGP6dgSEoaUwIc0sIX7wRIhSTj9&#10;KVqC74d4VHX3Y7PhkqSaO5hJ0nwdX3JLBEmar+NLbgl7VORpHC7U/E87J8k+BSdJ/XsQvD92wvau&#10;u5o8OEkaS2quVbopSpLcuhUjKLObsmvLwLCtSyEUjXGHj4p8ipt3MJ/iDaYk5G1coHWrpSRubWe+&#10;UyjB63FBSsQkQfxr756j+wGyqLkfm83MSfbn8R5Q8l6i5P0+xX8olEhtXBVHtciZz50iLPQexO+P&#10;CMqr2Y+KPvPlJFmOkiRKciy2YlTazkdNNhiGbU0KWDjGGONElvBv4DeYEkKSbUSS4B4JSAmwJHKS&#10;7Hq1U/M+AziLRSypKoLfc5S8l/pJTpSEQK4TfMkznzsFL0ndUSkfnKLWXzLrUZHnvqAkC1Ii3Zt4&#10;qi9GY61Eg6Euhfa4iEdF164nqZW8aftIgigJPnOZEvSpC/WVKC1cuPlYWkMlDNq4LLUSlZKK+7FE&#10;w1ASLQmaJKIlB0OCWDOpO6olGgPnTRHoVp4payVRexKXOCrqaV9SkkUpSconYGNfSdxuyb4SPYX8&#10;OVhpm0/s5+CaNtR974e9VhKOvXHgzGH9DZbayv1I9s9px25F6f0YYPuWej+iXHMl7wf7cTDVtrTj&#10;WonUvvX2LdtX8vPPaZHhA1weT0/z9q40tdpl+isZSip6PuqOinjaF5VkWUpS1jgSI2hQASO4jsOR&#10;JBjACC41BWhTgZQcU9AjEbk3cNOTDigBkgiWtEO3YEsgHCul3I9klKcbzo0oCQifxLx/D+fB3I/+&#10;bTFLUjf+B1EiSyJYolCyl4SzpH5QMycJZwl7ddv20WVGUdo/1FSMx6o9KvPTvqwkC1OSrJ+ClXkl&#10;oI6hzCuBKVD7PCpQTyno+VHMG7gdlWWjJPRmLoFh0PYZNXFXOvPMkmbgRNax1JuCJTdwBYxPsjeh&#10;Hc/Dfj/GN8YoSd2sBJkSJEluCaakkYSx5JyplpwkjCXs1e162paZ2wU+Y0b87C5wVManfWFJlqYk&#10;2drmtdnu8iwRbbY7SpHnNiy6lKOiV22wv4G7Eb5iX0lAkoA2LtASKFrSiqDeD+NSEr2/jyxpp5WM&#10;hvSV7weSxG7JIguOwNnuTV/J4cxFSQRLwLySVhK7JectAMNJYreEvbr9h2aZFSfE9weosy92VKan&#10;fWlJFqeEL4iSbf52YRyXOoKp4qjoteSsb+D+bJHyTPcwWuWNv1b8/UhcAnW/d5SHLUXvPGz3A90c&#10;gyR1KzjZ5rq/fYssQXPdf/6Zs+TcZSk5SayWsFd3+PFjmXXw+Gd3gaMyPO2LS7I8JXxBlLjS0boy&#10;MM7RdFT0Cte2N/Bw5iEnic2SijV4R9cqcQlMlqRz1xK23A/t9hQlqVtXlpPEZklfEpsl5y+Wz0li&#10;s4S9uuOK7DKrc/PP7gJHVXzal5fkApTwBVHiSkfbfiV6noajovfdsbyBx7PYOUksllTsDJJdq8Ql&#10;MFiSzt/hpHw/SjeoIEndbhecJBZLhpJYLJliCy9OEosl7NXN18tYZs8g/tld4KgKT/sFJLkEJXxB&#10;lLjS0bKLYjnX4lHRu4GW38D5iiicJGVLKvYrFK5V4hIULUlT7LtYuh+WW1QocOfYRfHtW86SsSRl&#10;S6bZWJiTpGwJe3WDuGrbtHnU7aJ4kaNSn/ZLSHIRSviCKHGlY3lvd1u+haNS72bNns/Sqr+cJCVL&#10;KnZRF69V4hIULEnT7Aav3w/rTVKL2+n3dn/7lrMkl6RkiXxUiUtQsCSXpGQJe3XlNfym33Fe+jf+&#10;2V3gqJSn/SKSXIYSviBKXOmoW4LyoI9KuZupouiSV5DnJNEtQdeKvx+JS6BaUnM/xPPQ7gdzm5TC&#10;tqIITpwkuiWSJLol6KgSl0C1RJJEt4S9umiHiinzwCn4Z3eBo4JP+2UkuRAlfEGUuNJRswTnQR8V&#10;vJupouhCu5FwkmiW4GvF3w/+IvJ5cJJolvDlZs0dRP/OSaJZIkuiWTLlCXKSaJawmeO9jqbLQ0vB&#10;P7sLHBV42i8kyaUoma70WKTchClgzYB/kvDOVpwk2JJpdeWrEpMJjs8D3Y8lPrQrKThJsCVIEmzJ&#10;tNUuThJsCXt1tV3zphQDp+Cf3QWOSnzaLyXJxSiZqk1jkdYcJQXor+CLLm2XRE4SZMnUbX58Bwef&#10;BycJsmSRrgQ1BScJsgRLgiyZujOIkwRZwl5dff/V6dqxtBT8s7vAUQlP+8UkuRwl0/S0LtLHrKYQ&#10;R1HxRZe+4y4niWzJ9CMR+GFXfB6cJLIliwxwKqTgJJEt0SSRLZl+iBoniWwJe3VLO3lP1buup+Cf&#10;3QWOKnvaLyfJBSmZYvznIiNfCymEuR180VXavZ2TRLJkjvHR/GQQPg9OEsmSRaZdFFNwkkiW6JJI&#10;lswxcYaTRLKEvbolSaRSe447yD+7CxzV6Gm/oCSXpOT8WWmFUmWa+XjFFNmMc77oKs1qH/5EMM20&#10;568Vfz/4Kep8HpwkuSWLTAY3pOAkyS0pSZJbMs90fk6S3BL26pYlyUvtee4g/+wucFSDp/2SklyU&#10;knPXyiiWKlOsEmJIMVoHiy+6ymtt9X8mGNf/4q8Vfz/4hbP4PDhJxpYsskSVKQUnydiSsiRjS+Za&#10;ZIyTZGwJe3UtkoxL7bnuIP/sLnBUvaf9opJclpLzVvAzlCrnr11oSjFYnZcvut68YSwJ5lWJ+WvF&#10;34/EJRhYMtvanv37sdlwNyTV3EFbCk6SoSUWSYaWzLf0MSfJ0BL26tokGZba891B/tld4KhOT/tl&#10;JbkwJXxBlLjSUVlR3VB2mVP09gzhi643bxhLArFXCn+t+PuRuAQ9S2ruh/E8uvux2XA3JNXcQWsK&#10;TpK+JTZJ+pbMuSELJ0nfEvbqWiXpl9pz3kH+2V3gqI5P+4UluTQlfEGUuNJR2eepWHYRKU47GfJF&#10;15s3jCWB2sGRv1b8/QBbH7Y7O+T7xFfkwUnSWbLIJoNECk6SzhKrJJ0l824TyUnSWcJeXbskXak9&#10;7x3kn90FjurwtF9akotTAgqi5hkKwqME9t3doh2uSrvPioVd0p6XCC2p2Y9TGOd7FCMIlgRyX3n5&#10;Wh0vknitVBjE/acS2vgwoouFrq68Dxrcnfl0AhFYssjW51QKWZLXgz3+RbYkl+Q1Re8lt2Tuzetl&#10;SV4Pp3kFlrBXF0kiPCKnUnvuOwieXWWn3gWOKjRx2ZL84pSIBVFvu9Yg1UtEScC+u81PS3c/YhmS&#10;IklE9ZJUUXS9AVu4S7u4p8RJ0lgi760Y4bXSYJBOftBQOU4VURuXKAn0pzkqcB7bGOV6CXU7DkVq&#10;zR3kUoiStIiEINZLBEmar+NLbgl7VOSJHywRJGm/glwvYY8KSgLftXwefApZkgjLhkWOagWSrICS&#10;xEnSlF1bhpKtmEfcRSRJk8eOoYTY773/Dn6DKQnsHHeUh9gEFKlrtVMowetxRbHKh5NEuHX2Tj+P&#10;aJpfYvt4zl5dPsVbhpK3+xQ/A0p+lij5ueqoNvy1egKUBKFWsreEzURt3YroXbvEHcRlSbzUUV1e&#10;klVQkl/901MEVgMVyxRMyVYu7FBjvtoaGgE+VZa8wZRMIglejyuS16r9LEjCEBEM6pWNxnu+RbvX&#10;V1lSVaDyKd5CSsLbIPaX/MxR8nMVDOdLcqqViJQ8TSoJ/AS4xB1Ujide7KguX5Cvt1YSECXyJ1SN&#10;koTKLq2wSxwlKSW69QmsrgUqJYFuQ4O1krYGF+3XCn/sgi1cuHvlH/9IypWNXE1UpqRpaicv1WVq&#10;JW1fiUiJWCs5dZIEUZK0SNOeYAnsK+FrJc3TTrYMXKpWolKy1FE5JaggCrB9C7SbK30lSi8vKOxQ&#10;vSTCTx5svaTQVxLkOklNyy76NB+juV/pdOYR3A/i7bWXRLAkqn2X2nmIdatjccR9MGev7sMDm2Lf&#10;8wFqJUHodn+7//QP+0p+nqqvpG7AAVMrYY9q/7S/vOCRUpfrK5HrJdqnoCWOyilRLAlYEqFc2bdT&#10;gUab0qgLqbCDbVxRbhA7pqBG6jZ/AkoCat2qGW+CimDpWsE2riiffJtHkprDpDpfI0luyemXR+s9&#10;VyjppiUwkrBX9+GBs6QdjwUoCSHrLGnakTJLFErqRwzxw1XtlLBH1UiiWBJRO9LcI7i695WNkmWO&#10;yilBlgRIiTLHANRK8Fhw1MBVGD0OJWEsQfNKECWBngXZHwVvHcGF5uB0FynC+5EyGXovuSRSG5cq&#10;CTwPqR7aK5IYSbir+/DAWdLNEgHd7m9lSXJL8Aiuc+Yx8JPorJSwR9VKIlsSlTJ77nklw3eWpTF3&#10;iaNyShRLgty+pc18ludKKDNU4w4UdjDFTi/r7Jbg2e7HvpKAe9xr5uba5pXglQHQvJJ+HsalJP7x&#10;D2hJFKt9xfPI61aDQomRhLm6Dw+cJf2567Z5JV3fdmYJmFdy3uxqfmkPW18Je1SdJMCSiCWZd7Z7&#10;/t4qNeYucVROSbGNSymzzesxnbnmE53CuNZi/+/lme6BXjFyvGKQ7VqVx3Fp18q0wN0//qFYMtE9&#10;HxVLjCT2q/vwwFkyXFHLNte9XxrPtQYXuAyWBGLf+/lrcPUl0fpL5DJ7zjW45HfXpY/KKeEtqVgl&#10;9uyVaOkUphXgh//HSVK3jiknSd0qyoZlt//xD9KSivPICiZGEuvVfXjgLBmv88tJYrPk/JVo+WXQ&#10;p18ZeCiJzZJlVgbG769LHpVTwltSsXfFBPtj0CkM+1KN/5+TpG53BU6Sur1dipsB/eMfpCUV5yEU&#10;TYwktqv78MBZku8+wklisWSK/TH4zZmm3q9kLInFkmX2K9HfYZc6KqeEt6RiR71Jdu2jUxR3y83/&#10;hZOkbs83TpK6HScTJ0nRkorzEAsnRhLL1X144CyR9kTkJClbMs2uffyWsdPuophLUrZkmV0Uy++x&#10;SxyVU8JbUrHP90R7idMp1LKL3dtdnuNesxM1J0nJEjmPxElSsKTiPEDxxEhSvroPD5wl8k7tnCQl&#10;S6baSzxxCQqWsEclSVKyZJm93W3vsqWPyinhLZG/p5UrKAWfB51CKbvA2zFxkujPWM21sl9B/Vol&#10;ThLVkorzgAUUI0np6j48cJZIkuiWyOu3a5bUnAdxQbRfljhJtKOSJdEtme7M+RSXPiqnhLcEfQeX&#10;KzgFnwedApZd8O2YOEm0Z6zmWnHXULtWiZNEsaTiPJQiipFEv7oPD5wlsiSaJWgnEGxJzXlsJrsk&#10;nCT4VyFJNEumPHM+xWWPyinhLdHu2XSl4IQp6LqEbEmg6zf6881JUudx4iSBllScB/4AJ1/Hmo/g&#10;QBJsCZIEW5KUspmTpLKEoj8ec5KgX4YlwZYsIwb/qW2Jo3JKeEv0muRUbTOTpqB7OMDajmSvS6nW&#10;zUlS10qYOEmAJRXnsdlwlqSa9oaHB84SLAmyJKktRpwkle0mXAJgCXtUmiTIkmXasbQUlzsqp4S3&#10;pNS/NU2P8cQp6HFX4o6K5Fiwcl8gJ0nd2IXESSJaUnEemw1nSarpBX144CzRJJEtSYV+bHZV+are&#10;XC6BaAl7VLoksiXL9K7rKS51VE4Jb0l51N0U41gnT0HPBhHWUCFnqFhGKHKS1I2oTpwkgiUV57HZ&#10;cJakmrGZDw+cJbokkiWpOLqW3Z+kaowpl0CwhD2qkiSSJcuM+S2luMxROSW8JZa5QOfPrpshBT1H&#10;fWhJoOfN2+ZNcZLUzfNMnCSZJRXnsSnG8HqmmhljDw+cJSVJckuSYc4fu9NV1cw3LkFmCXtUZUly&#10;S5aZiVhOcYmjckp4S2wrFJy75scsKeiVs/qWBHo1L+tqDpwkdavPJE6SkSUV57ExRP+Kppp1LB4e&#10;OEvKkowtSaaVSNg9E6vW4+ASjCxhj8oiydiSZdZHsaRY/qicEt4S67ppnCRnr9poS0Gv59tZEug1&#10;hu1rzHGS1K2JmThJBpZUnMfGFN01Tdb7wUkytMQiydCSZFwfkd19t2qVQC7BwBL2qGySDC1ZZtVG&#10;W4qlj8op4S2xlSr9csWegs+DTkHvMtJaEuidT6ySDK/VdstZYs8jcZL0LKk4j40x2qua7PeDk6Rv&#10;iU2SviU2SfqWzLp2OZegZwl7VFZJ+pYss5a8NcWyR+WU8JZYS5WuXGFS8HnQKei9DxtLAr0fo12S&#10;/rXabjlLmDySLMn+1Jq/AEsqzmNjjua6JuZ+cJJ0llgl6SyxStJZMvOOSlyCkyXsUdkl6SxZZocr&#10;e4olj8op4S3JS5Vw2BQrhOPeWFm5AvfKVPaSlcupCC0BO2LFCC3hdtfkJFF2Cd1FcGDttRqLgfbE&#10;wrsao80Sj5YIdZJwIkWul6B7vstveXseGyL2VzZx90OW5PUXHf8iW5JL8pqi95JbkkuC9pJqLZl9&#10;n1d6k3FOkubXS5Ic/w2u7bjMvrtMiuWOyinhLRFKxyD8rVeuSJJEVQYoSdxRKSLK4/XdQL4dEydJ&#10;84zJu82hA2uuVSbJFu3U21xZeR/SCPNIiiQSJf/Q7nmA93xDRcX9ECVpEQlBrJcIkjRfx5fcEkGS&#10;9ivI9ZKa8+BSpERe3cRJ0j7tWeUjnP4ULZn/zPkUSx2VU1LfymWTpCm7hCI+IklACo0SnCKW2rio&#10;wo5MAY4KU3I4D7EpKwqMHC3BZw7zyLVo27fCP4LUX6Lec+Gm02Wdfb/3wdV9YCh52Kf4D4USqY1L&#10;aN06UhKEWsm+xKaL+ZoU7NWlkyiSjP96smSRM19pCqdkEkl2p4atoPVlyK080ZyiE8ieIiJ8aEt4&#10;SUA/SdxhSuA6VgdKYiTWoolKHnKtJCBK9HuOPj+wl6rCkgdISXgIYn/Jf2BKQhAteUKUPImUPNUU&#10;87PDMI0kL71/FdecX+LM15nCKZmwVhIQJeiz+U79bM5Rgj+bR1AzSWTZFegWGFQrOVESzbWSgyFR&#10;rJmgM0d9JaiFq6EkCN3u/zg0EuB7Lkry++98ow3dfijXSgKkRKyVHDtJglgzEWslSl/JYrWSiiYY&#10;VpKUxFpJaEx58VrJVUiyckrEsivAz6fyJ+cI26DUno+p+koSVy9pPoPXtNOic4gRnbnSwBWl9VWg&#10;1Ep/TAKUnAZyDSWRLFEoeZWEs+Tw7k30qAbJkgMiQeh2r+or2fd8MLWSZdr/N1VDFDhJ9k+KNFYr&#10;gFpJzXnsn8QlrtXcKZySSS0JWBJlBJdQ2CnjsWIEn7NxCtTGw7Vxta05NaNH8DmgM7dTol/dKOZx&#10;rMvIDVx5reQ0oNL+8eEgCWPJsWBM9FhrcSzwoWYSss4SMIJLoaQdj2WnZJlRSb1LZk9AWNI97XZK&#10;as6jeRKXuFbzpnBKprMkQErwvBJU2BXmSkTcT4LqPhGnMJZdXb9AzZh2a42hS2EdwQWvbtzBq3tq&#10;F8v63f8hUdKb5mW+57//zllyKhYTPQN0bMmp2/0hGOeVYEq6WSJWSpaZKzG6aNYEZkv6T7vYwCWM&#10;4Ko5j/ZJXOJazZnCKZnUkiB/QFVmu5/mlcjlqdpbT6SIUU1hKrv602VqZtra+jH6KWzzSuDVbWs+&#10;Qh69PhbTXPf+4hPSPc/nEp0ksVrSKxQTvS5NZgmYV4Jnu6N5Jf2567a+kmVmcAuXzZbAaMnwac/6&#10;3V+keSU159E9iUtcq/lSOCUztHHtsCSrWoOrn8JQdg0Ly5r1f/jzsM1156/uoL+ekwT0l8A6idWS&#10;QZGY6NUy51uDq7+ilm2uu3yE1vPgU/ALDnKSoP4SbeyW9Tz6T+IS12quFE7JEpasdGXgYYpi2TX+&#10;2F2zKil/Hpwk1qs7GvvFSWKyZCCJxZJRgZjoNfznWhl4uM4vJ8l8q90ql66cwGBJ/rRzkljPY/gk&#10;LnGt5knhlCxhyUr3KxmnKJRd+WIwNXsl8OfBSWK7utk4Yk4SgyUjScqWZMVhoncWm2e/kvHuI5wk&#10;c+3BUbh4pQRFS6SnnZPEdh7jJ3GJazVHCqdkCUtWuotinkItu4K4xhQnSd15cJJYrq4wJ4WTpGhJ&#10;JknJEqEwTPR+x3PsopjvichJMs/OgIbLV/qFiZOkbEnNeeRP4hLXavoUTskSlqx0b3cphVJ2Se+t&#10;8i7R05wHJ0n56oqrrnCSFCwRJNEtEYtC3ZJl9naXdmrnJJljv3LjBdR/XeIkKVlScx7Sk7jEtZo6&#10;hVOyhCVySainsP/rxClg2SW/t3RLpjsPTpLS1QUreHGSqJaIkmiWgIJQswSkSJwkuiWSJLolKA+6&#10;mK9IkbgEiiX4aeckKZ2H/CQuca2mTeGULGEJKge1FNy/T5oClF3ovaVZMuV5cJLoVxelSJwkiiVA&#10;EmwJLAaxJfhXcZJolsiSaJbgPOhiviIF/6s4STRLas4DPYlLXKspUzglS1iilYIXFAOnEMsu/N7C&#10;lkx7Hpwk2tXFKRInCbQESoIs0T5QA0u0dzYnCbYESYItuXiZRn+g5iTBltScB34S1ynGdUtyRZRU&#10;tM1crB1LSyGUXdp7C1ky9XlwkuCrq6VInCTAEkUS2ZKkFnaiJXp7AycJsgRLgixZQUsLl0C0pPS0&#10;c5Lg89CexCWu1VQpnJIlLCn1GHPl6UL98VnZpb+3ZEumPw9OEnR19RSJk0S0RJVEsiQVCjvBklIv&#10;KCeJbIkmiWzJKvp/uQSCJeWnnV1VXj4P/Ulc4lpNk8IpWcKS8jhWrjxdaJTwqOwqvbckS+Y4D04S&#10;+eqWUiROEsGSgiS5JalY2GWWlMdmcpJIluiSSJasZFQqlyCzxPK0s/uTSOdRehKXuFZTpHBKlrDE&#10;MruOK08Xmrs4KLvK763cknnOg5NEurrlFImTJLOkKMnYkmQo7EaWWGaMcZLklpQkyS1ZzVw5LsHI&#10;EtvTzu50lZ9H+Ulc4lqdn8IpWcIS25ofXHm60IoqvbLL8t4aWzLXeXCS5FfXkiJxkowsMUgytCSZ&#10;CruBJbZ1LDhJxpaUJRlbsqIVPLgEA0usTzu7Z+L4PCxP4hLX6twUTskSllhXIuTK04XWeTyVXbb3&#10;1tCS+c6Dk2R8dW0pEifJwBKTJH1LkrGw61liXV2Pk2RoiUWSoSWrWleQS9CzxP60s7vvDs/D9iQu&#10;ca3OS+GULGGJ7Xnpl3bmomuJFMeyy/re6lsy53lwkgyvrjVF4iTpWWKUpLMkmQu7kyX2Nb85SfqW&#10;2CTpW7Ky1c65BCdLmKed3ce9fx7WJ3GJa3VOCqdkCUusz0tX2hFF1xIpDmWX/b3VWTLveXCS9K+u&#10;PUWSJTnueSLsX5mAJPvL173kliSisDtawuxExEnSWWKVpLNkdXswcQmOlnBPOydJ/zzsT+IS16o+&#10;hVOyhCXS83LY/C9m2zZtlV10d3g/drgjVmRSwC1xD5ZI762uQJUtgbvXiynQeRy3q4poF93s2oI9&#10;sbqrK98POUUSJdnBXY0bS/I6SRi8ZJYkqrA7WMLtj8pJ0lqSS/Kade8lt2SFO8PS25JjSdA7ipOk&#10;Ow/wJOabTG/Xuu/uVUpyjZQkUHLFLXxiFEki+jyP91aM5hSxK+d3siUghZhN8wYG5wBSoB0fEaT7&#10;KytIsoWbvm/V+wFSJLwJckRtXJQke0sSWdi93g0yReIkaSwRJGm+ji+5JWwedDFfkYK8uM3lDdw7&#10;ipOkPQ9YMuQfarbLXKu6FE7JMrHFlESxTQW18URQdCX7ju+WFFI2CdX3cYEq54EpUVPswP71oIUA&#10;UbLV7kdEbVywihjRh9RcC9y+dbSEL+zIFHweSWjd6hkShDaumjwWSMEl0Fu3Inra+fPYMpRsV3t1&#10;nZILSnIstmJ51OrgGY56P4OQgE6BskkBF6g7pR1NPIeIZFDOGryDtxwlW+V+RPENvK0iUayVhNPL&#10;uZLUWULnIfSTqJT8XJPHEim4JHo/CfrkxB8VLhniNhbGca3q6jolF7NEoyQpH4PZWklUPkPBz/8R&#10;ff6HBWq01zFOlEQuBWpXUOsY0VorOVISUT0mKUWK0Oz24UMSx2+hRq5U9VmQtGSiWsmpkySIkqz2&#10;czMpyaaiZWCKWolGiddK7p6SBD4zg0/Nf/sbLLpm7Svp8oh0CtSPgc4hRmtfyelwIjoPUCvZyyD0&#10;fPzzn/B+KL0ryU7JXhJgCaDkUIlhW6hfj4yypOn54PL4z/+EfSU/y30lS7TNPz9XteZzkmygJeAd&#10;xZ+H9OzGQVff+En89GmlPVFOyaUsaYduAUmAJVFumVdGcKntSCiFPFZKTSEWqGJbXe+XG/NoUyjn&#10;sTUPg9lLIlhyvB9RTHH8zCleWeHAGklyS3ADV2p+lBs3czg2wpJ2PBYniWCJQskyI4aenzlL2KHW&#10;ob2qyU5JzXmIz277JIpjOz994ixZaHycU3LReklbjZUlQfUSrX8BjqI1p+h+OnIpxAIV9vuAPgbl&#10;POKucB7WEVyNJFK9BNVKujxSJlzvJZdEsKTpb8+63VP7g8xo/uPRmS3pZolwkuSW4BFcy8xjeH7m&#10;LGEngIbumhLvKP485GdX+xT06RNnyUKzdpySC1sSwUjgv/1NswSXp2gcLZMCVRiKKYQCFY8hQCnw&#10;eciU4LnraF5JKwlo4xJT9NrCd4boJEH9Jb//DiSxW9K7ukZL+nPXOUkES8C8kmVmVz8/c5awy9KE&#10;/hU1v6P480DPLqKklcRuyUJrCTgll6+XbLdbLAmsl8DydFWrdiXDeLRJj8p2df/5T2xJaSxdsi0y&#10;+eEDZ0nq/5B15aPeEZosGa6oxUki9ZfIc92lMslWctlTPD9zlrCLZYbh9TQ+ifx58M/up0+cJQut&#10;cOaUrNKSviQ2S1a6lnAyjW2e9Kg4SWyWjPMwLH3/4QNnSRr+iG091sExGiwZr/PLSWKzZJmVaJ+f&#10;OUvYJfzD+GqankT+PPhn99MnzpKF1l12SlZpyVASiyUr3eEkaSXyXEfFSWKxJM+juCHXhw+cJWn8&#10;A5ZdIkZHWbQk332Ek8RiyTL7Yzw/c5awG4uF/FoankT+PPhn99MnzpKFdoNxSlZpyViSsiUr3Xcx&#10;lcrkeY6Kk6RsiZRH4iQpWZLyb5f3rsuOs2CJtCciJ0nZkmV27Xt+5ixhtzsO0pUsPon8efDP7qdP&#10;nCUL7VHplKzSklySkiUr3Q0+WUrlOY6Kk6RkiZxH4iTRLUnSN0s7agtHqloi79TOSVKyZJm9xJ+f&#10;OUvA7uOcJAVLas6Df3Y/feIsWeZ+OCXrtESSRLdE/t7lU1jL5emPipNEtwTlkThJNEuS/C3tHQyu&#10;rmKJJIluiSSJbon82/Q8+BTPz5wlKI/ESaJaUnMe/LP76RNnyTL3wylZpyWyJJol6DuXTsGUzFMf&#10;FSeJZgnOI3GSYEsS/gYniWaJLIlmiSyJZgn6XVoefIrnZ84SnEfiJFEsqTkP/tn99ImzZJn74ZSs&#10;0xIkCbZkrcbwZfMSjv3zn5wlWh6JkwRZkrTqCicJtgRJgi1BkmBLlinTnp85S9RSkJMEWlJzHvyz&#10;++kTZ8ky98MpWaclWBJkyVpbvvgWoyVa1/75T84SPY/ESSJbkvROFE4SZAmWBFmCJUGWLNPS8vzM&#10;WVJom+EkAZbUnAf/7H76xFmyzP1wStZpiSaJbMla++P5fuypj4qTRLaklEfiJJEsSaWhXZwksiWa&#10;JLIlmiSyJcv0/z4/c5YUe4w5SURLas6Df3Y/feIsWeZ+OCXrtESXRLJkraOE+dG10x8VJ4lkSTmP&#10;xEmSW5LKE044SSRLdEkkS3RJJEuWGZX6/MxZYhjHykkiWFJzHvyz++kTZ8ky98MpWaclJUlyS9Y6&#10;d3G75SxZZn7kP//JWWLJI3GSjC1JlmnwnCS5JSVJcktKkuSWLDNX7vmZs8Q0u46TJLOk5jz4Z/fT&#10;J86SZe6HU7JOS8qSjC1Z64oq2y1nyTKrtvzzn5wltjwSJ8nQkmRbnIuTZGxJWZKxJWVJxpYss4LH&#10;8zNniXHND06SkSU158E/u58+cZYscz+cknVaYpFkaMla13ncbjlLlllL8p//5Cyx5pE4SfqWJOuS&#10;wZwkQ0sskgwtsUgytGSZdQWfnzlLzCsRcpIMLKk5D/7Z/fSJs2SZ++GUrNMSmyR9S2zPZGn1+elT&#10;bLecJXMeFSdJ3xJ7HomTpLPEKEnfEvPVPZWKNkn6ltgk6VuyzGrnz8+cJcT66JwkPUtqzoN/dj99&#10;4ixZ5n44Jeu0xCpJZ4n1mdT3xJo+xXbLWTLvUXGSdJYweSRRkn3JFJpX2RKzJJ0lxNU9lotWSTpL&#10;rJJ0liyzB9PzM2cJtWsTJ8nJkprz4J/dT584S5a5H07JOi3JJdk/2c2LbAnYEStGWAYLO0mhLXFL&#10;KYRs8J648l5S3Q63wlns2N2A8VHJkuyvbvMiW8KdeUJ1knD474NoiSBJaDZWDNn+ir+3+6OCqyvt&#10;nXYoGXNJXv+595Jbkkvy+qO9l9ySZXaGHYvxeji9l9wSci9ZTpKjJTXnIT+62rM7AuPwEaV5lS1Z&#10;5n44Jeu0RKiThNOfoiV4b0Vkibwn4bF85FJEpI9Y1oEdbpvyWt7xcacIB1OAoxLrJOH0p2gJe+YJ&#10;SiJT8uGQJKt8hMFLZgm8uqeXsSWCJM3X8SW3RJCk+Tq+5JYw5VBTEtWkyCRpvo4vuSVsHqQkB0tq&#10;zgM87MqzK9U/wuG/T6Ily9wPp2StASSRKflbSvYd37vSDqeIkU0h7wgstr+cSjlp/3oxD1hXgkeF&#10;KTmkAJLkjBwtwWcO80CSAEo+kJIcKjHK1RUoOVjyHwolUhuX0LrVMyQIbVxcOdSUQnyKZ0DJs0TJ&#10;M58HLYl9i/jBeQjPVMRv3H0KIIlMyael7odTcjWSnNq3RErgelxRVEHrX4jd40ykQOW8VNZtMSVb&#10;2YW2zm8+j7jDlOykfpK2feufIYiW7DhKgCWh7TOxSaK0bzWW4KsbpYsrWnKiJATRkv/kKPlPthxi&#10;PwPLrVsFSp5rJOELVP488Ie5HWiZRpIASj4tcz+ckiurlYTmP6ZWEmEJrHz+j8Tn/51eY1AoESWR&#10;+z0wJVqKCFrqQK0k/PMASTDXSlBfyWseHz9KluBayeGei7WScHox1Uo0SlISLTn8UxBrJmKtpOsk&#10;ESW5UK3k1EkSREm4PA6SVDTzTFAr6bULRGutRKHEayV3T4k4fqvpdpf6Sv71ryn6SrpP2tGeQmnf&#10;+vo1L+0i7hjewl6JiLUCPTjt+xH0rkjtWIHqK+ld3ChIIlkSPiBKDpUYefwWauSSe6LiqRcKXN3M&#10;Er2vZN/zgWslQayTzN82//QE+0qep+grCccRCnznM3ce8nOl9ZXI9RJMyTL3wym5OkvC4GUgCbAk&#10;4hIYy0CNlVIlESw5/HIsifDuag/Hfh69E0DnYacEjeDCb/mDJIIlkJLU/KhoCaAEjI87Xt3TRc6v&#10;7tgShZJ2PBaiJIDWrblHDD09CZYolLB5hNO4aX5ILCcJ+VwluY0rfEKULHM/nJLrsqRr4BpT0kgi&#10;W4J6heV+hu6nozFFSRKpXrJVJdHfXcajgjWGLoXcwJVTAo8qogt8lCS3JHyQ+0pS+4NjS3ADlzJr&#10;B9T5TucxsgRT0s0SkSkJsJ9k3nkMT0+SJXgEF5tH6M3m5CfqcZKgsYH6s2ulZJn74ZRcnSVNH0k2&#10;r6SVBFgScQksWAI+zMMUx8//eT2mlQS0cQmfm7V55TIl2mx3uR+jnyLrd/+nNK8EHtWprhSRJHJ/&#10;idjjjpYJPva3Z93u2loCMiW98xhbAuaV9OeuS30lh+kMoMd9ztnVT0/AEjCvhM0jDNaY4ZcP4STB&#10;n1G0Z1eiJJ9Xssz9cEquzxI01/1f/9Is2SmSzLna1dev2BJ5rju/2tV55zHTGlwfP3KWpP4PWdfg&#10;6p8HfXVDCJa57v0VtWxz3eXC1VgEG1M8PSFLplmDK4xWvuQXNeQkqXva17MGl1NyK5b0JbFZsswa&#10;vF+/cpbUrMF77nnMsjLwx4+cJWn4I7aVgYfnQV9dgyXjdX45SeZbifbpibOEzSNk6/HzS61zktQ9&#10;7WtZGdgpuRVLhpJYLFlmZ5CvXzlLanYGOf88Ztiv5ONHzpI0/gHLfiXj86CvbtGSfPcRTpK59sd4&#10;euIsYfMIwi5h/AZQnCR1T/s69itxSm7FkrEkZUuW2a/w61fOkpr9Cqc4j8l3Ufz4kbMk5d8u76KY&#10;nwd9dQuWSHsicpLMs2vf0xNnCZtHEPcu5rel5SSpe9rXsIuiU3IrluSSlCxZZhf1r185S2p2UZ/m&#10;PCbe2/3jR86SJH2ztLe7dB701VUtkXdq5ySZYy/xpyfOEjYPebUU1RL5e4mTpO5pv/ze7k7JrVgi&#10;SaJbIn9v6hRfv3KWyN9b5jw4SQpH9fEjZ0mSv6VZgs6DvrqKJZIkuiWgQOWL4MRJolvC5oHW3VIs&#10;Qd9JnCR1TzsnyfT3wym5FUtkSTRL0HemTfH1K2cJ+s4y58FJoh7Vx4+cJQl/g5NEswSeB7RElkSz&#10;BBaofBGcOEk0S9g88AqOqeJwOUnqnnZOkqnvh1NyK5YgSbAly5TNX79ylmil4BLnwUmiHNXHj5wl&#10;SauucJJgS5TzAJYgSbAl05ZQnCTYEjYPbS3gVPGhnZOk7mnnJJn2fjglt2IJlgRZskyL0devnCV6&#10;28wS58FJAo/q40fOkqR3onCSIEvU8xAtwZIgS6ZuN+EkQZaweeiryqeKrgROkrqnnZNkyvvhlNyK&#10;JZoksiXL9GN//cpZUuoxXuI8OEnAUX38yFmSSkO7OElkSwrnIe6c+PPPnCXT9+ZyksiWsHmU9idJ&#10;FQOcOEnqnnZ2Vfmp7odTciuW6JJIliwzuvbrV86S8jjWJc6Dk0Q8qo8fOUtSecIJJ4lkSfE8lNVS&#10;rJbMMcaUk0SyhM2jvNNVqph2wUlS97Sz+5NMcz+ckluxpCRJbskyc/6+fuUsscyuW+I8OEmEo/r4&#10;kbMkWabBc5LklhjOY2RJSZLcknlmvnGS5JaweVj2TEwVk8E5Seqednanqynuh1NyK5aUJRlbssxK&#10;JF+/cpbY1vxY4jw4SbKj+viRsyTZFufiJBlbYjqPgSVlScaWzLUeByfJ2BI2D9vuu6liiSpOkrqn&#10;nd0z8fz74ZTciiUWSYaWLLM+4tevnCXWlQiXOA9OktFRffzIWZKsSwZzkgwtMZ5HzxKLJENL5lsl&#10;kJNkaAmbh3Uf91SxcC4nSd3Tzu6+e+79cEpuxRKbJH1LbM+kvmp7OcXXr5wltvdW/90153lwkgyO&#10;6uNHzhKjJH1L7OdBX92TJTZJ+pbMuXY5J0nfEjYPqyQ9S4jtPDhJ6p52dh/38+6HU3Irllgl6Syx&#10;PpPqXlLFFF+/cpZY31vdu2ve8+Ak6R3VCIzDPh6nF8ESsySdJcx50Ff3aIlVks6SeXdU4iTpLGHz&#10;sEtysoTaZJCTpO5p5yQ57344JbdiSS7J/r3QvMiWCPtCoe1qd4UUwkZabYqxGK+H07wCS6T3lrwn&#10;VvvuwvtgR/N5aClkSdrtg7ODao9Kqn+EwcvQklySgzrS9oqtJdx5aFdXPI+DJbkkr//ce8ktmXuf&#10;V1mS18NpXoElbB6MJEdLyK3PkSTs0669azlJzrkfTsmtWCLUScLpT9ESeYfBY0kkfp6HKSLSR5Ck&#10;/QpyvUR8b8V+oTd+d8l7RO7Uo+JSiJI0XxEeFSPJ3hJQJwnipu+NJex5KFdXPo/X0lSQpPk6vuSW&#10;kAUqXwQnUZL2K8j1EjYPTpJjWbqhIgFJyKddf9dyktTfD6fkdgJIIlPyr30KsVKMHsqdnkLeYV1o&#10;3QrtSxDbuMT6fgTbkh/eXeJR4QJ1p6XA5yE2OSBK9kfFSXKwBEgiU/JhsvPAlBws+RlQ8rNEyc8V&#10;BWpViidASRBqJXtL2DxYSYj93gdJJnnaC+/aJe6HU3LDkpzat0RK4HpcTfkblX4GMyViP0n4Chu4&#10;0Boq8fiuiuVRkqdDwpTslBTwPLYcJcAShRJFEkDJh4nOI24xJaIlKiU/1xSofIonRMmTSMnT/JJU&#10;WJImetoL79ol7odTcvO1kkDWSo49HzuiVqJJItVKwlERe61Ee3PJR3WiJFprJbFwHsqn+Sh8mv/l&#10;F8kSvn0rtH0mgiSvBzbFeUTYV3K4upIlx38KoiQXqpUofSV8rSQcWvYqylO6YWiKp72tlOy8VuKU&#10;zFQvwZSgHoO258PaV6K3b+1tQH0lX8W+kn2fD/jsDz79S5/UYlfjN/aVRPU8UL2k6R8V2rR/+UWy&#10;RJVEXtoR10qaLljuPP79b3h1QZ+PVC/RaiW1Le1cin3PB1MrYfPYS8J+nj/2GLAf/smn/bff4HsQ&#10;vGuXuB9OyR1YAijB45iaj/L5ACCYQpVEsEShpB2Jlg+VihFLIljSOwHjeZxSRNAeBtoixDf9QRLB&#10;EkhJan40tyR8QJS0A0OZ8/j3vwVLjldXusDHqzu2RKGkfvwPJ4lgiUIJm0cjCWfJaRwT24xEPe2/&#10;/SZaEkcP/ah1a+774ZTcuiW4gQuNUO86FyLoX8jLYF2S3BJMSTc/BgxXBZKILcigr0QZm69KkluC&#10;R3AdJcktwSOBE1gmGFLSTVezn8e//y1aAmslp6s7sgSP4DpnVgInSW4JpoTNo5WEsaQ3u4JLILVx&#10;waf9t99ES+Juhz43LXE/nJI7sKSZUJLNK8HzZtGHeZji+FEo/0TUCZJZArrd+7P2bW+u/gxu9EHN&#10;eB4tPMJ5oD5rNK/kJIncX/LxI5QktyR8kPtK+otoWM/j3/9GloDzSKjvHc0rOW+uNCeJYAnoK2Hz&#10;6CSxWzKY880lkNu4xKf9t99ES7qbHVGP+5z3wym5B0suuQZX3wjbXPf+WmJbQwzXlZrrPPp/Nx3V&#10;L79wlqT+DxnX4Bocou08/v1vbEnx6kpjgtWxW/Ot+dRfUcs2153Loy+J1ZLRSlRcArHvfbvFkoD+&#10;ErGfZP774ZTcryXLrKg7VIKTxGbJeLXbec5j+H+kJBZL0vBHTCsDjw6Sk8RmyejqGiw5f11ZThKb&#10;JWweQ0lslmTr43IJTJb0JbFZssz9cEru15Jl9vkYO8FJYrEk34NjjvMY/z8pSdmSNP4Bw34l2WFy&#10;klgsya5u0ZIpdrvgJLFYwuYxlsRiibBrB5fAYMlQEosly9wPp+R+LVlm98FcCk6SsiXSzoDTn0f+&#10;L6QkJUtS/u3iLorCgXKSlC0Rrm7Bkmn24OMkKVvC5pFLUrZE3EuQS1C0ZCxJ2ZJl7odTcr+WLLMn&#10;umQFJ0nJEnm/8qnPQ/o3UhLdkiR9s7C3u3ionCQlS8Srq1oy1c7gnCQlS9g8JElKloAdzrkEBUty&#10;SUqWLHM/nJL7tUR+/rSnsiaFrAUniW6J/L2pz0P+V1ISzZIkf0uzBBxw4iTRLQFXV7EEFI98gZo4&#10;SXRL2DxkSXRLUB6JS6BaIkmiW7LM/XBK7tcS9PThp7ImBfKCk0SzBH1n2vNA/05Kgi1J+BukJIol&#10;siSaJfDqQktg8cgXqImTRLOEzQNJolmC8+BPkJNEs2SZ++GU3K8ly5S0WAxOEmyJVgouYSUpCbIk&#10;adUVUhJoCZIEW6JcXWDJtCUUJwm2hM0DS1JXNvMf8zlJsCXL3A+n5H4tWab9R2vH4iRBluhtM0u0&#10;4JGSyJYkvROFlARYgiVBlqhXNwRyLeDpWlqenzlL2Dw0SepajPjOB04SZMky98MpuV9LlumV1nvX&#10;OUlkS0o9xtOch56ClESyJJWGdpGSiJZoksiWFK6uuHOiWjxO1P/7/MxZwuahS1LXj80PieIkkS1Z&#10;5n44JfdryTJjZUtjfjlJJEvK41inOI9SClKS3JJUnnBCSiJYoksiWVK8uspqKdaSqCbF8zNnCZtH&#10;SZK60bX8RA1OEsmSZe6HU3K/liwzg688E5GTJLfEMrvu/PMopyAlGVuSLNPgSUkyS0qS5JYYru7I&#10;knlmvnGS5JaweZQlqZvzx08f5yTJLVnmfjgl92vJMuuKWNZH4SQZW2Jb8+Pc87CkICUZWpJsi3OR&#10;kowsKUsytsR0dQeWzLUeByfJ2BI2D4skdSuR8ItacZKMLVnmfjgl92vJMqsd2lZt5CQZWmJdifC8&#10;87ClICXpW5KsSwaTkgwssUgytMR4dXuWzLdKICfJ0BI2D5skdesj8kvtcpIMLVnmfjgl92tJshZE&#10;iStPhym+fuUssUnSt8RW1vUtmfPMSUk6S4yS9C0xHlTPEpskfUvMV/dkyZxrl3OS9C1h87BKUrdq&#10;O78BCCdJ35Jl7odTcr+WJHtBlLjytJ/i61fOEqsknSXWsq6zZN4zlyXZl0yheZUtMUvSWZJvShLl&#10;DVlOllgl6Swhru7Rknl3VOIk6Sxh87BLUreXFL8tISdJZ8ky98MpuV9L8tKxefcE4U2E9t1Viq4k&#10;S4J2uGotySXZH07zIlsilXXyrk2tJZILpfNgUsA6STj894toSS7J4UacXgRL5O2txG0ij5bkkux/&#10;efMiW0Jd3YMlc+/zKkvymnXvJbeEzUOUJLYP/RQ73PKbpcuSvB7o8SWIlixzP5yS+7VEKB2D8Lde&#10;iZq4oiuJkrRfQa6XCHWScPpTtEQs68Beso0logtgp1505noKLEnOyNESUCfBm/Wi1q0obbt7tESo&#10;k4TTn6Il5NV9Lc7I4pEvUJMoSfN1fMktYfOQJZF3pW7LazaPxCU4WCJI0vuS6iXL3A+n5J6DkWT/&#10;RCZYdMnvr32KrxIlh5cgtnFBSWRK/rZPsQWF3XYr74Qtnsfpc2a0njmmZJ8CSfL6RwiyJYwkh0rM&#10;DlMS5eIOSTL+68kSfHWjfHVfS2CyeOQL1CS0bvUMCUIbF5sHqJNEJEnzlNDnsdnQSX6TKAGS7C2p&#10;ubp8CqfEJcnbt2RJcG8BpETsJwlfYQMX6Cdp27dESuQ1VOIWU7KVXdhhSnZKiohSJEhJkGomtCTQ&#10;knhULpokadu3ZEr+rVzdCK5uhSV8gfrMUfI8iSS9Ns2o9JfMaIkkyashh4YtoX2rsYQ/qorzcErc&#10;knGtJCBKklJ0wfJUqJWEoyJUrSQ0/1lrJSdKREnkfg/9PBRKhHIlvbxIlgTYyHW4Hxwl4OPATml2&#10;S6BWEhpT/m2slZwoiWKdj7QkpUlqJadOkiBKwuURDu10kBJYd60ogemmpJyScKiSyG1cdUflkjgl&#10;Z1qiUIJ6DLT2LWlFlLav5GuQ6yTy+K2m213qK9mnEnqFI27f+t//Fft8lPMAvUTHj6hCof3yIlkS&#10;YH9J2v+wZInWvnUoveyFXWratKWxWgHUSpo80NWNUeqJes2DsmTivpJnua+Ey6Opk8CRFjsZ6so+&#10;Bra6APtKJEpqj8olcUrOtiRgScR3lyqJYIlCSaOIaEkYvAwkESzZt0BELIlgSWwbLaL1zGPXzBEl&#10;SQRLICWp+dHcEl0SyZK4A5SkdqSNnZI2D3R18+t7zIOwZLIRXAolbB5t6xZ+2iWoa8+DH3Zrp6T+&#10;qFwSp+QcSwKkBM6uKEiSW4IpaQ0ZW9I1cI0p6fIAw1WBJFK9ZKdKAssVqdB+eZEtCaf5JaIkgiWQ&#10;ku6okghc1pqfuvH/YgOXMIKry0O8ukJfySkPsyXTzSvBI7jYPLp+EnnEogx1/XnwkwFFSoQGrnOO&#10;yiVxSs6yJMjtW3DO97HoillPZH/uum1eSSdIZknTR5LNK+nnIRZ2cTz1oZUEtHGJ54H73uV5JSdJ&#10;5P4ScewWWiYYjwTuEbEzROrPSs763f8tzSvp52GbV9LLw2jJlLPd0bwSNo9+jzuq9MWIetyrZolz&#10;CXJLTvNKUI/7nLPdPZwSyRJUEMl/11LYdm+Xx25Z1+Dqp7bNdf/f/8WWTHTmLy+cJan/Q9Y1uAZI&#10;UJKg/pJ//xtJou9bL0litWSZNbi4PIZjt6xPyXnnwS+caJvrft5RuSROydSW1KyPa9u9HY0Ctq0M&#10;PEzPSWKzpOLMX144S9LwR2wrA4+YoCSxWTLOg5PEZskyKwNzeYxHAdueknPPg1/OnZOk7qhcEqdk&#10;Wktqdu2w7d6O55NY9isZ/wZOEoslFWf+8sJZksY/YNmvJIOCksRiSZ4HJ4nFkmX2K+HyyOeTWJ6S&#10;88+D32SKk6TuqFwSp2RKS2r2ErTt3q7NTCzvopj/Dk6SsiUVZ/7ywlmS8m+Xd1EUqKAkKVsi5cFJ&#10;UrZkmV0UuTykmYnlp2SK8+C3vuUkqTsql8Qpmc6Smh3Obbu363PcS3u7S7+Fk6RkScWZv7xwliTp&#10;m6W93UUsKElKlsh5cJKULFlmb3cuD3mOe+kpmeY8EpegYMlUR+WSOCVTWSJ/T09h2729tNOVZgnK&#10;g5NEt6TizF9eOEuS/C3NEnRUiZJEtwTlwUmiW4KOii5QEyeJlgdaLUV/SqY6j8QlUC2Z7qhcEqdk&#10;GkvQd7QUtt3by3smYktwHpwkmiUVZ/7ywlmS8Dc4SRRLYBGFLcG/ipNEswQfFV2gJk4S/Jvw/iTa&#10;UzLdefC/ipOk7qhcEqdkCktqSlrb7u2W3XexMTgPThJsScWZv7xwliStusJJAi1JWlnASYItUfIA&#10;lkxbpnGSoN+l7XSFn5JJy2a6YsBJMq3gHk6J3ZKa9h/b7u22fdxRy5eWBycJsqTizF9eOEuS3onC&#10;SQIsSXoLBScJskTNQ7Rk6pYWThL5t+l7JqKnZOIWIy4BsGTqo3JJnJJzLanplbbt3m6TRLaklAcn&#10;iWxJxZm/vHCWpNLQLk4S0ZJU6jflJJEtKeQhWDJ9/y+7qnz+3dLuu/JTMvV58IOo2FXlJxsl4OGU&#10;mC2pGStr273dKolkSTkPThLJkoozf3nhLEnlCSecJIIlqTyak5NEsqSYR2bJHKNS2f1Jxt8v7+Mu&#10;PSXTnwc/tYPdn2SiscseTonZkpoZfOWZiJwkuSWWPDhJcksqzvzlhbMkWabBc5JkliTLHDNOktwS&#10;Qx4jS+aZK8fudDX8ibIk0tM+x3nwE87Zna4mmVHp4ZSYLalZV8SyPgonydgSWx6cJGNLKs785YWz&#10;JNkW5+IkGVmSbCtfcJKMLTHlMbBkrhU82D0T+z9jkSR/2uc5D34ZLHbPxAnWefFwSsyW1Kx2aFu1&#10;kZNkaIk1D06SoSUVZ/7ywlmSrEsGc5IMLEnW9fg4SYaWGPPoWTLfuoLs7rvdT9kkGT/tc50Hvzgv&#10;u/vu2atPejglZktspcpwDfavXzlLbJL0LbHnwUnSt6TizF9eOEuMkvQtsR9VoiTpW2LPg5Okb8mc&#10;q52z+7i3P2eVZPi0z3ce/JYh7D7uZ66J7+GUmC2xlir9naG+fuUssUrSWcLkwUnSWVJx5mMx9kVT&#10;8yJbYpaks4Q5qkRJ0lnC5MFJ0lky7x5MnCTt77ZL0n/a5zwPfiNDTpLzdhzzcErsluSlyvH9Ble7&#10;E/ZwBztctZbkkoRmb6tsh6vWEi4PWZJ9Hs2LbAnczzvb7eh05lnlI5z+FC3JJdkfVJC2V2wtgTvD&#10;ikeVKElaS4SdvSI+c06S1pK5d4blJGl+uyRJe8p4d+Z5z4PfXp2T5Jx9kD2cErslQskVTn+Klgil&#10;fPsV5HqJUCcJ/e13c0vYPMQ6STj9KVoiSgL23T2eOZBk/NeTJUmukwRx0/fGEkkStDPsgZFEFkRJ&#10;lKT5AnlwkjSWsEdFF6iJk2SfQpSk/YpyvWT+8yBv4MGS+Y/KJXFKeE1EScZ/7ZVdX6Vi/vASxPYn&#10;KIlMyd/q8gCS5IwcLRHbeDAl+zPPe0RC17IVpP4SJEnOSNuxItVJMCW7ioIogdatuIOfzuk8zPu9&#10;949q7hSwdSueLvIkV5dOsdnMnKTuPDyckrMk2fXeceIq3F+FYh42PoF+krZ9S6TkbzV55Fq07Vv/&#10;G4J1DZW4w5SIlpxatgInyesfIYiWwEIeHhVfEO04SmryqLCEP4+JJOmu7yRXdwkYFjkqD6fkPEtO&#10;LVvyfg5SjSEcS3iqVhKa/6y1klIeYq0k/O8BkmCslZwoEZo70t4GaaxWALWSw9WFlASpZiIf1amo&#10;izPWSqImSUUepCV158FKokh9yVpJReOT10qckiuwpKuOkH0lX4NcJ5HHbzXd7lJfibTqip7H46M8&#10;fivAvpJ9+7/Y0NEUq1GQBFgCKEkpyUs7BtjIBXtwdvCo0o8/sgWRdOZaiZrS779XFHaUJTU9H9xn&#10;7aZOgqVGtbGaq8ufB98lPue1ckmcksksAZSAEVxKMd+OxwKUCA1c7ZgvJo/HR2AJoKQdlZQP5kEf&#10;zlPrg9jAJYzgSinJSzsG2F8Cx5XF7C89SThLwJkrzTx7SThLjoUdYUndeCymfGxbt/DVjaB1q+bq&#10;8ufBD9Sd71q5JE7JNJYcG7iEEVxoXgku5rtZIqiBa0xJNxPFnsfjo2RJgJR0cyV2cECPKIlgSQgv&#10;0rySlBJYJhhSgme7oL6SRhLGEnTm2miD33/nLDkVdmZLameJ2MvHrp8k//wAmN7VzMeg5+B0Mzi4&#10;BIQlVbNdPJySKSwJofeSSyJYArrE+3PXs373v0nzSvrz4615PD4CS5r+9mxeSX8Gt1xqRyQJ6i95&#10;eQGS5JaE0/wS1OMOSrv8qI6S2C3BZ9788l61bCSJ3ZJeYWe0pH7uurV87Pe4j878dMoR9rjXXF3+&#10;PPhFTea5Vi6JUzKdJXLUrMFl271dHrtlzePxEVmC5rr315UynflQCUoSbbt3NHbLej9+/JGzpOLM&#10;T5JYLRkUdiZLzllRy1Y+DsduWc+cy2N8dfnz4JdanONauSROydyW1KwMbNu9HY0CtuXx+MhZMl7t&#10;lpTEYklKybLdOx4FbLsfP/7IWVJx5j1JbJaMCjuDJeet82spH8ejgG1nzuWRX13+PPgF4Ke/Vi6J&#10;UzK3JTX7ldh2b8fzSSx5PD5yluR7cJCSlC1JKVm2e9fmk1jux48/cpZUnPlAEoslWWFXtOTc3UfK&#10;5WNQWmptktj2+aD3dsl3BuESGCyp2kXFwymZ0ZKaXRRtu7drMxPLeTw+cpZIOwOSkpQsSSlZtnvX&#10;ZyaW78ePP3KWVJz5SJKyJUJhV7Dk/D0RS+VjgGvJ2SWx7D5I7zgp7VfIJShaUrW3o4dTMqMlNXu7&#10;23Zv1+e4l/J4fOQskfcrJyXRLUkpWbZ7L81xL92PH3/kLKk480ySkiViYadaMsVO7Xr5KM9xL505&#10;lwe6uvx5JC5BwZKqHec9nJIZLZG/p5XzshqaJfJv0/N4fOQskd7xeomakBeUJLol6OpykuiWVJy5&#10;IIluCSjsFEskSXRLQB6Jk6R0dbk88NXlzyNxCVRLas7DwymZ0xL0HVzOIzOwJeh3aXk8PnKWyO94&#10;rURVxKAk0SzBV5eTRLOk4sxFSTRLYGEHLZEl0SyBeSROEv3qcnloV5c/Dz7zqa6VS+KUzG2J9q7j&#10;JMGWaGJwkmBL0Dsel6hqOxYlCbakRvAff+QsqThzIAm2RCmhgCVIEmwJWzZrO13hM+fLZnx1K0pz&#10;uioxzbVySZySuS3R2wI4SZAlejsWJwmyBL/jUYla6F2nJEGW1LQr/vgjZ0nFmUNJkCVqYSdagiVB&#10;lrAtRvqeiejM+RYj7epWtDFxCYAlVa1rHk7JjJaUeig5SWRLSr3rnCSyJdo7Xi5Ri2N+KUlkS2pG&#10;O/z4I2dJxZkrksiWFAo7wRJNEtkSth+7tPuufOZcHuWry58HP+zq/Gvlkjglc1tSHjfJSSJZUh7z&#10;y0kiWaK/46US1TATkZJEsqRmDPaPP3KWVJy5KolkSbGwyyzRJZEsYUfXlvdxl86cy8Nydfnz4CeD&#10;nHutXBKnZG5LLLO5OElySywzETlJcktK7/i8RDWtj0JJkltSMzP0xx85SyrOvCBJbomhsBtZUpIk&#10;t4Sd81eWRLq6XB62q8ufBz9F/bxr5ZI4JXNbYltjgpNkbIltfRROkrEl5Xf8uEQ1rtpISTK2pGa9&#10;mh9/5CypOPOiJGNLTIXdwJKyJGNL2JVILJLkV5fLw3p1+fPgF84651q5JE7J3JZYV77jJBlaYl21&#10;kZNkaInlHT8sUU2S9C1J1iWDOUnGq2j++CNnScWZGyQZWmIs7HqWWCQZWsKuj2iTZHx1uTzsV5c/&#10;D3453/pr5ZI4JXNbYivr+pbYJOlbYpOkb4lNkr4ltnd8v0Q1StJZYpSkb4n96nKS9C2pOHOTJH1L&#10;zIXdyRKbJH1L2FXbrZIMry6XB3N1+fPgNxmpvVYuiVMytyXWsq6zxCpJZ4lVks4SqySdJdZ3fFei&#10;ZiyEZm+rbIer1hKzJJ0lzNXlJOksqThzoySdJURhd7TEKklnCbuXlF2S/tXl8uCuLn8e/NaHddfK&#10;JXFK5rYE7l2a7cHUWpJLEpq9rbIdrlpLhD3cwQ5XrSW5JK8pei+5JdI7Ph7+iFEuUXMWwulP0RJB&#10;Eg0fWZJ2Cybp6sqSvP7y3ktuSX7mzSkftnuSzzyTZH8e3UtuCVXYHSzJJXn9595Lbgm7w60oyenZ&#10;jeDqcnnIksTBy9gSck9cekP2mmvlkjglc1siSYJ2hm0sEeokob/9bm6JIEn7FeR6iSBJ83V8yS0R&#10;3/Hx+H4XLUGSjP/a9ZIkEh9RkuYLXF1Rkubr+JJbIkiilnZinSQMXjJLyMLutYwXJGm+ji+5JWQe&#10;SZYk9kCRri6XB5Ak9l/GlrB5JC7BwZKa8/BwSubWJCvsMCW7fQogiUzJ3/YpvkqUHF6C2MYltG5p&#10;lDzuU2zhW14oULcSC20VQ6bkBUui4CM2tkTt6v4IKPlRouRHcObtKUepFYaTZG8JXdgJNY++IUFo&#10;42LzAHWSiCRpri55HupzFcHVpfPYbGZO4qWcU3IBSdp3olzY7aR+krZ9S6RE7CcJX2EDF+gnUSl5&#10;lN/xW0zJFsEQGlOMq6WU8NlxlIj9JColP6KW/AjOe3/muRa4fYvZ7123RKXkeRJJTs+u0Hy4Y+sk&#10;qHWrfa6ieHmXgaEiDw+nZHlLWkoiUSsJzX/WWkk4KmKulRw7SfaaWGslEbbyvL7jP3+Wu9ADgOFw&#10;rWh8xKsbd2yt5NhLIkqifm7eErWScHo5v1aSREuO/xRESbg8wqENjfsYVHUeiaOkLg++ucolcUqu&#10;wZK26xK15ktjtZpud6mvRFoRpe0r+RrkOgnsK9lDIvSV7FMJn8shJa+SAEsAJanpdufw2b+HmVpJ&#10;Sv/1X5Il4ccA27f2qZhaSUofPsjjt1Aj1/6n2cLuNZ/MEq1WwvYxNHUS/OzKV5fvY9hfL/BcRbnd&#10;9E9/qurH4BKQlngZ55RcyBL4dmxHwQBKhAaudjyWnZJGkcySXstWECQRLDkNYAKS5JYc6xhCJ3pq&#10;BwMz+DTvYjsle0lES46IyJIASyKWBFgCKGl+livsDjmNLVEoYUc+ta1b3LPL5XE6D/BcyePj/vQn&#10;zpLT6CouAWWJl3BOyaUsQY0E3dh81MA1pqSbJWKlpDVkbAnuK+nysH40P0oiWBLCizS0N3VTFO34&#10;tO9j6wiuRpLckvAjGL71Y3c/ZEYikCS3BDdwtT/JFHbHvEaW4BFc7HyMrp+EeXa5PHrnkayDgRtJ&#10;GEt6cz64BIQlXr45JRezBMwr6c8Yzvrd/ybNK+nPXbfNK+kEySwB80r6eYgfzbNPjydJUH+J0uNu&#10;x6d7J9vmlbSSCJYcukr25WcQJREsAdWxVhLBkqa/Pet2737OXtidchtbAuaVsLPE+z3u9meXy2Nw&#10;HslGSSuJ3ZLBTHQugdkSL92ckgtaos4Xhm1c6tgt6xpcfSNsc937qU1zkj9/5ixJw+Ucbfj038u2&#10;q/tf/4UsQXPd+6lts7E/fECWoLnu7Diu/pGIY4LPXoNrOHbLenW5PEbnYby6f/oTZ8lofSwugdES&#10;L9uckrVZMl5dlZPEZslQD9vKwMP0pCQWS9J4kXlOEpslfUlslozvByeJzZLhz9gKu0GOBkvYFXXH&#10;o4BtV5fLIzuPxElisyRbtZdLYLLESzanZG2W5Hs+cJJYLBnbYdmvZPwbSEnKlqR86ytOEoslQ0ks&#10;luT3g5PEYsn4JyyF3SjPoiXsPh/5fBLL1eXyEM4jcZJYLBH2EuESGCzxcs0pWZsl0k50nCRlS3I5&#10;yrso5r+DlKRkSZI25OUkKVsylqRsiXQ/OEnKluTfLxd2Wa4FS9jdB6WZieWry+UhnkfiJClbIu5w&#10;yCUoWuKlmlOyNkvk/bE5SUqWSG6U9naXfgspiW5Jkr5Zwkd6T3OSlCyR7wcnSckS6bulwk7IV7WE&#10;3RNdnuNeurpcHuA8EidJyRKw7zqXoGCJl2lOydoskb+nWSKroVkiq6FZgvIgJdEsSfK3dHzkdzUn&#10;iW4Juh+cJLol8vf0wk7MWbEEXStOEt0SNg94HomTRLcEHVXiEqiWeInmlKzNEvQdbAkyA1uCzMCW&#10;4DxISbAlCX+Dk0SzRJZEswTfD04SzRL0Ha2wA3lDS/C14iTRLGHzUM4jcZJoluCj4g/XJXFKrsUS&#10;7X3KSYIt0cTgJMGWQEmQJUkTg5MEW4IkwZZo94OTBFuiGcOVwNgStqTVdrrCV5cvzbEYnCTYEu2o&#10;+EqUS+KUXIcleusBJwmyRG/H4iRBliiSyJYkvR2LkwRZgiVBluj3g5MEWaK3fHElMLKEbf/R90xE&#10;V5dvY9LasThJkCX6UfFdOy6JU3INlpT6NDlJZEtKveucJLIlqiSSJanUu85JIluiSSJbUrofnCSy&#10;JaX+eK4Eli1he6VLu+/KV5fLo3geiZNEtqR0VPyAM5fEKVm/JeWRlpwkkiXlMb+cJJIlBUlyS1J5&#10;zC8niWSJLolkSfl+cJJIlpRHCXMlsGQJO1a2vI+7dHW5PAznkThJJEvKR8VPg3FJnJK1W2KZ/8VJ&#10;kltimYnISZJbUpRkbEmyzETkJMktKUmSW2K5H5wkuSWWuYtcCZxbws7gK0sizaLl8jCdR+IkyS2x&#10;HBU/Od8lcUrWbYltVQpOkrEltvVROEnGlhgkGVqSbOujcJKMLSlLMrbEdj84ScaW2FZU4UrgsSXs&#10;uiIWSfK1fbg8jOeROEnGltiOil8yzCVxStZsiXWtPE6SoSXWVRs5SYaWmCTpW5KsqzZykgwtsUgy&#10;tMR6PzhJhpZY13nkSuChJexqhzZJxiuOcnmYzyNxkgwtsR4Vv5CxS+KUrNcSW8nVt8RWyvctsUnS&#10;t8SeBylJZ4lRkr4l9nXFOUn6ltjvBydJ3xKbJH1LbCVw3xJ2DXarJMN9ELg8iPNInCR9S+xHxW+v&#10;4pI4JWu1xFpydZZYS/nOEqsknSVMHrIkh50/mlfZErMknSXMbkecJJ0lzP3gJOkssUrSWWItgTtL&#10;2J2h7JL0d2fj8qDOI3GSdJYwR8Vv+uiSOCXrtATudprtK9RaIuzhDna4ai0R9nAHO1y1lnB5wDpJ&#10;OPz3WbREkCQ0e1tlO1y1lnB7sIqSHIBrXmVLhB0DjzciAksySQ55NK+yJbkkodkNK2SbYv3eFnbj&#10;krbdaSwCS9j9akVJ4g6eOSdJtyduboa8c1prSS7J64H2XnJLuKPit6J3SZySNVoiSYJ2O20sEUr5&#10;9ivI9RJBErjvbmMJmweWRKbk8+Hss8pHOP0pWkK+5ROqk4TDf/8lWiLvPRtPtyW3RK6ThMN/H0RL&#10;hDoJ2PG9tQTsXHkog+V6CXutZEli/yWzhM0DSBJ7p5RZIkjSfB1fckvYo0pcgoMlXnI5JWvUJCu6&#10;4uhD4eAdLLQ8hfYliO1PQuuWRsljVR5IEkDJZyzJ+K9dFz37lk9QEpmS/xLvx/FGROFuNPcDSCJT&#10;8mGfgpFkbwloFYr7/yJo4+KuFaiTxNEDOTpz/n5sMSWSiUlo3QoDUTJLKo5qs+FPxMMpWbskfUHE&#10;T4NfhWIeNj6BfhKVkseaPBJHiSRJ274lU/JS85ZHkgBK/gv1k0RwN/b3A0kCKBHnveP2rcaSLaJE&#10;LIF5S1A/CWzg2rF1EthP0mIYraulhD+FACn5UxUMLolTcpuWxJ3SriDVGMKxhDfXSo6dJHtNrLUS&#10;LY/DcTGUHM5crJWExpSX+WolLSXBXCuBfSWwVhLaPpMP9lpJOL3YaiURF8EpcZaEQ4sYR0nd/eAo&#10;2afIKQltA1eYqFZS0STm4ZRcgyW4VtK0UKN+jK9BrpPAvpI9JEGqk3B5HEsWURKRksMPy+O3AqiV&#10;1LSCf/8uWRKO3e9SXwkaTxdhHfHjR8kSXCvZ/7Q8fgs1cqX07ZtcL4mwXej17AlLmjqJ8iRGuU7C&#10;3g9pRZS4xZSk9NtvsK9kD8kkfSVkvcQLLKfkeiyBlLTjZuzFfDseC1AiNHC1Y77seZw+pVopOf6o&#10;aAmgpGZszvfvkiVB+Fu/dQt/Oo+iJJIl4QOipPlZ0RJAyV4SYAmg5HitzJa0rVv4SYygdYu7H+Lq&#10;Wu3QLSCJYEkY9pecO4KLbOPy4sopuSJL0AiubjS/tZjvZolY+0q6mSjWPHotHhIl+byS0w+OLTk2&#10;cAkjuGpmDHz/LloS/gv0laB5PhFS0kgiWAIpaX9ybAlu4GokyS2JkJLTtTJa0vWTgCdRPHP+fsir&#10;a2ki/vabZAkewVVzVGR/iRdWTsk1WQLmlfTnGNvmfPTnrtvmlfTnx9vyGLSe2+a6J7RM8LHbPZtX&#10;UjOP+ft32ZJwml+CetwzS0BfSStJbkn4IPeVdD+XWdL0t2fd7q0kgiWgr6R3rUyW9HvcwZMonDl/&#10;P9BKjVjE334DloB5JTVH1SPCJXFKbs8SdYYxGselj92yrsGFVxaWY9QTS0mibfeOxm5Z3/LfvyNL&#10;0Fx3+Upr9+PjR2QJmutu2+9dkgT1l2yhJDZLhmO3rGfO3w+0UiM+j99+Q5ZMtwbXAAmXxCm5C0vG&#10;67FyktgsGa8lzElismT0I7aVgdH73yKJzZKalZo/fuQsGf6MbWXgb984S0bXqmjJeBSw7cz5+4FW&#10;arRIYrOk5qhGTLgkTskdWJLvEsFJYrEk3+GEk8RgSfYDlv1KtBKgLInFkpr9Yz5+5CwZ/4Rlv5Jv&#10;3zhLsmtVsCSfT2I5c/5+oJUabZJYLKk5qgwKl8QpuXlLpL3rOEnKlkj7LnKSFC0Rvl3eRbFUBpQk&#10;KVtSs6vlx4+cJfn3y7sofvvGWSJcK9USaWZi+cz5+4FWarRKUrak5qgEKlwSp+TGLZF31OYkKVki&#10;7wbPSVKwRPxmaW93SymgS1KyRL66nCQlS6TvlvZ2//aNs0S8Vool8hz30pnz9wOv+muVpGRJzVGJ&#10;WLgkTslNWyJ/TyvnZTU0S+TfpuWBjjVRkuiWyG9u/S3//TtnCbq6nCS6JfL3NEskSXRLwLWClqDV&#10;UvQz5++HfKycJLolNUcFuHBJnJIbtgR9B5fzyAxsCfpdOA98tImSRLMEvbW1t/z375wl+OpykmiW&#10;oO9gS2RJNEvgtQKW4P1JtDPn7wc6Wk4SzZKao4JguCROyc1aor2zOUmwJZpKnCTQkqRVVzhJtLLg&#10;+3fOkhrBP37kLNGM4STBlijXSrRE2+kKnzl/P7AYnCTYkpqjUiofLolTcqOW6O0NnCTIEr2tjJME&#10;WJL0ThROEtxC8f07Z0lNu+LHj5wlessXJwmyRL1WgiX6nonozPn7obVjcZIgS2qOSu0ScUmckpu0&#10;pNQLykkiW1LqweckES1JpaFd7Kry8lv++3fOkprRDh8/cpaU+uM5SWRLCtcqs6S0+6585vz90HvX&#10;OUlkS2qOSk+RXBKn5AYtKY/N5CSRLCmPK+YkESxJ5Qkn7P4k0lv++3fOkpox2B8/cpaURwlzkkiW&#10;FK/VyJLyPu7SmfP3ozTml5NEsqTmqEopkkvilNycJZYZY5wkuSWW2Y6cJJklyTINnt3pKn/Lf//O&#10;WVIzM/TjR84Sy9xFTpLcEsO1GlhSlkQ6c/5+lGcicpLkltQcVTlFckmckhuzxLaOBSfJ2BLbGiyc&#10;JCNLkm1xLnbPxPFb/vt3zpKa9Wo+fuQssa2owkkytsR0rXqWWCTJz5y/H5b1UThJxpbUHJUlRXJJ&#10;nJKbssS6uh4nydAS68qQnCQDS5J1yWB2993hW/77d86SmlU0P37kLLGu88hJMrTEeK1OltgkGZ85&#10;fz9sqzZykgwtqTkqW4rkkjglN2SJrazrW2KTpG+JTZK+JbsdaYlRkr4lNauEf//OWWK/upwkfUts&#10;kvQtsUnSt8R8rY6WWCUZnjl/P7ZbzhKbJH1Lao7KmiK5JE7JzVhiLes6S6ySdJZYJeksyTJXdtpL&#10;lCSdJTV7F33/zlnCXF1Oks4SqySdJVZJOkuIa3WwxC5J/8z5+7HdcpZYJeksqTkqe4rkkjglN2IJ&#10;3B812xOrtUTYwx3scNVaIuzhDna4ai3Jjyn2X3JLckn2hVmQtldsLanZUXUsxj6PwyuwhLu6oiSH&#10;8zi9CJbkuyuGZjesbE+s1pJckn2K5kW2hLpWoQl85mgHaP5+5GbEwcvYklyS1wM9vgTRkpqjYlIk&#10;l8QpuQlLpLIO7dTbWCJIAvfdbSwRJGm/glwvEUqh2HvJLUlynSSIm743ljDv+KZ8EOokoRVFrpew&#10;VxfVScLgZWiJXCcJ8qbvB0uEOkk4/SlaQl4rIEkE9cr2zPn7IUgS+y9jSwRJel9SvaTmqLgUHk7J&#10;rWiCSm3QmpS3bmmUPO5TfJUoObwEsY1LagWBDVzHowKSyJTsKzHUO755z0NJhFrJ3pKaq8tIsrcE&#10;SiJT8mGfAkgiU/Kt4lrJdZIIb+Cu7n5sGUq2+xS/SZQASfaW1BwVn8LDKblBSdp3u1zY7aR+EpUS&#10;sZ8kfIUNXMgShRJNEkDJZ/YdL/eTtO1bIiXfa64uJwlaQyV8gJR8kPpJ2vYtkZJvFdcq4DOPUb6H&#10;/P2QJGm3cI/G1VLCb4eGLaF9q7GEPyo+hYdTcqOWtIVdNNZKjp0ke02stZJwVCSI625JR4Upac6D&#10;o2SfYqJaSUCU1F1djpJ9CkSJ1Fei1ErChLUS/cxBfWyKWolGyT5FTkk4VEnkNq66o3JJnBK3ZNg9&#10;ilrzQa1kD0mQ6iS4r0SiRB0LAEqh/Z8MJRXt/2lvg1T3QJSk9PzMXt1ffpEs0dq35HoJrpU0rfnS&#10;WK0A+0r2vSvctXp6Uj4NiL1EfB+DtCJKbPrbo9Dtvm16PlBfiURJzVF5X4lT4paU3/LtSBtAidDA&#10;1Y75slMyHB9apqQ9g9yS8BlRUjEqKTU62CnZSyJaolzdX36RLNElkSwJHxAl7RgjOyXtmC9OEtES&#10;5czZtqH2DmY9JXHfS3J8ySQRLFEoqTkqPoWHU3K7lqCGiG78v7WvpJuJYqVknFeJku7489HAiJKK&#10;uRKp9cHawNVIIlmCr+4vv4iWQEran8xHAyNKupkP1gaubiYKJ4lkCT5ztp+hu4PWwcDdLBGREqGB&#10;q+ao+BQeTskNWwJmPvRnJdvmlfTnx9vmlUi5adE/+rEl4TS/RJaEmMGdOiGyfnex272VRLAEXt1f&#10;fpEtwSOBUd97+CD3lfTnY2f97t+keSX9+fGcJIIl8MzZPuv+HbRR0p+7juaVoB73WWe7ezglt2wJ&#10;KLX1cVz62C3bfHeUn0USub9EGrtFryuV+kbY5ro/P0NLwJn88guyBM11t+33LkmC+ku+fUOSWC3p&#10;JJH7S/SxW9Y8bLu3S5JI/SW/FcZuzbgGl4dTcneWjFdw5SSxWaLlWJbEZknFardpqAQnic2SviQ2&#10;S4Y/Y1sZeHhWnCQ2S/qS2CypWVHXtnu7LInNkpqj4lN4OCX3Z0m+rwQnicWSUp4lSSyWVOzBkcZO&#10;cJJYLBlKYrFk/BOW/UrG58VJYrFkKInFkpp9Pmy7tyNJLJbUHBWfwsMpuT9LpN3uOEnKllhy1SUp&#10;W1KxM2DKpeAkKVsylqRsSf798i6K+ZlxkpQtGUtStqRm90Hb7u1YkrIlNUfFp/BwSu7PEnkPbk6S&#10;kiXWfDVJSpZU7FeeJCs4SUqW5JKULJG+W9rbXTo3TpKSJbkkJUtq9kS37d6uSVKypOao+BQeTsn9&#10;WSJ/T7NEVkOzhMkZS6JbIpc52nteVkOzRJJEt0SSRLdE/p5miXyOmiWSJLolkiS6JeioOEl0SyRJ&#10;dEtqjopP4eGU3J8l6DvYEmQGtoTPG3+Hk0SzBJmBLZEl0SyRJdEsQd/BlqAzxJbIkmiWyJJoluCj&#10;4iTRLJEl0SypOSo+hYdTcn+WaGUBJwm2hK8RaUfFSYIt0cTgJMGWIEmwJZoxnCTYEiQJtgRJgi2p&#10;KZttu7eXJcGWTCuGS+KUuCW2/gpOEmQJ30+jHxUnCbJEb8fiJEGWYEmQJXrLFycJsgRLgizBkiBL&#10;alqMbLu3WyRBlkzdjuWSOCVuiW0UFSeJbAk/eqx0VJwksiWl3nVOEtkSTRLZklJ/PCeJbIkmiWyJ&#10;JolsSU0/tm33dpsksiXT9667JE6JW1KWRLKkNOY3//5ux1lSkkSypDxilJNEskSXRLJEl0SypDxK&#10;mJNEskSXRLJEl0SypGZ0rW33dqskkiVzjPl1SZwSt8Q245yTJLdkt+MsKUuSW2KZx8ZJkltSkiS3&#10;pCRJboll7iInSW5JSZLckpIkuSU1c/7Kd5CTJLdknpmILolT4pbYVr7gJBlbsttxllgkGVtiW12D&#10;k2RsSVmSsSVlScaW2FZU4SQZW1KWZGxJWZKxJTUrkVjuICfJ2JK51kdxSZySe7fEuh4fJ8nQkt2O&#10;s8QmydAS65p/nCRDSyySDC2xSDK0xLrOIyfJ0BKLJENLLJIMLalZH9F2BzlJhpbMt2qjS+KU3Lcl&#10;tjK7b4lNkr4lux1niVWSviW2cqhviU2SviU2SfqW2CTpW2KTpG+JfbVzTpK+JTZJ+pbUrNpuvYOc&#10;JH1L5lxL3iVxSu7ZEmuZ3VlilaSzJPtVyr67nCSdJdZyqLPEKklniVWSzhKrJJ0lVkk6S5g9mDhJ&#10;OkusknSW1OwlZb+DnCSdJfPucOWSOCX3a4mwC16zaVG2d1FribCHO9jhqrUklyT2XzJLREkUfWRJ&#10;Tru1RtmSXJJw3OIqAEtySV4T9F5ySzJJ9lmE5lW2JN9dcR+nF8ESbmdYWZL9L+9ecktySV5/snkF&#10;ltTscJubEY83MoqW5JK8HlXvJbdk7n13XRKn5F4tkfdTjeKOqo0lgiTtV5DrJYIKsfeyy8cAS5Jo&#10;+oiSdCWRWC8R6iShFUWulwiSNF/Hl9wSuU4SDv/9Iloi10nwDoucJI0lQp0kDF4ySwRJ2q8g10vY&#10;owKSRPGjwNESQZLm6/iSW1JzVHwKD6fkPjURQqkBCK1boX0JYhsXlcEO1kkK+ogNIYiS7T4FlESo&#10;lewdEVq3eoYEoY0LSpIzcrSEk2RvCVfWNSUdI8neEqF160hJEGole0tqjmoLKImgjUto3QoDUTJL&#10;ao6KT+HhlLgk5ZJe6icJX2EDF7JEoQQdla7PFlISwafaXIuAtnCH/SQqJc9Yktc/QjCvoYIl2Vuy&#10;2bClXa4Fbt9qLHlClDyJlDzVHJV4+6LcvoX6ScKfQoCU/KnmqPgUHk6JW2KRRKqVhKMiQVx3S8pD&#10;z6FGny1uHmFqJQFRsk8hWHLsJAmiJKIlDSVBqpnsU3CU7FNMVCsJpxdLrUTpK5muVhJPrZTRWCsJ&#10;bQNX8FqJU+JxcUvU8VW4r0SiBIwRU1vQeH2+fJHrJbH9LyuH9qmkugeiZO8I7Ct5lvtKXl4kSwJs&#10;5Nr/tGSJ1r71009sa/6+d0Vqx0KNXCn93//hvpKnINdJ2KOSVkTp3Tph5MSf/wz7SvaQBKlOMn9f&#10;iYdT4pbYR+raKUHjjVEW7fFwR/XlC7AkNs0jUZAEWAJHcDU62CnZSyJZEmB/SfOzuSW6JJwl7Zgv&#10;OyV7SQRLFEpqRj6Jq2v1bl0UJBEsCcP+krx1a+4RXB5OiVtilSS3BFMyTlnKozsaRp8vXyRLunYR&#10;WZLcEtzA1RoytgSP4GokESyBlLQ/mY8GRpQ0kjCWdDNRrA1cjSS5JZiSmvkYcNVf0MDVSJJbgkdw&#10;nTNLxCVxSjwqLDl8Fjy9CJIIloBudymtPttQmYMP9fnyBVgCPtL288j63cVu906QzBIwr6SVJLck&#10;nOaXyJLkluCRwD/9xFnSnx+f9bv3XnJJBEtAX0nNLHG86m8c3MixJIIlYF7JeXPXXRKnxKPCEljO&#10;6+O49P1JbGsz1qwM9uULsgTNlO6nts117xthm+v+8oIsQXPdbfu9S5JYLRmu2mWb6/5//4csQXPd&#10;2fFPwxW1bHfwz39GlqC57vxR8Sk8nBIPThKbJVp6y3wS21F9+cJZMs6Dk8RmSV8SmyXDn7GtDPzT&#10;T5wl47WEOUlsltSsqItX/S1LYrPk/HV+XRKnxGMaS/KdKDhJLLtr1eyi8uULZ0meByeJxZKhJBZL&#10;xj9h2a/kp584S/IdTjhJLJbU7POBV/21SGKxZIrdR1wSp8RjCkuk/fE4Scp7/tbs7fjlC2eJlAcn&#10;SdmSsSRlS/Lvl3dR/OknzhJp30VOkrIlNbsP4lV/bZKULZlmT0SXxCnxON8SedduThJdBvkISkf1&#10;5QtniZwHJ0nJklySkiXSd0t7u//0E2eJvBs8J0nJkpo90fGqv1ZJSpZMtVO7S+KUeJxrifw9zRLm&#10;92BJSvp8+cJZgvLgJNEtkSTRLZG/p1kiSaJbIkmiWyJJolsi568f1XbLWSJJoltSc1R8Cg+nxKNs&#10;CfoOtoT/Tfg7nCSaJTgPThLNElkSzRL0HWyJLIlmiSyJZoksiWYJyl07KnSfOEk0S2qOik/h4ZR4&#10;lC3RSnNOEly/qXHsyxfOEi0PThJsCZIEW6IZw0mCLUGSYEuQJNiSmrIZi8FJgi2ZVgyXxCnxqLdE&#10;b2PiJEG9LjWta1++cJboeXCSIEuwJMgSveWLkwRZgiVBlmBJkCU1LUZaOxYnCbJk6nYsl8Qp8ai1&#10;pNTzzUkijwWr6fP/8oWzpJQHJ4lsiSaJbEmpP56TRLZEk0S2RJNEtqSmH1vvXeckkS2ZvnfdJXFK&#10;POosKY/H5SSRZqjUjET+8oWzpJwHJ4lkiS6JZEl5lDAniWSJLolkiS6JZEnN6NrSmF9OEsmSOcb8&#10;uiROiUeNJZZZgpwk+bz5mvmRX75wlljy4CTJLSlJkltimbvISZJbUpIkt6QkSW5JzZy/8kxETpLc&#10;knlmIrokTokHb4lt7RJOkvFqXjWrtnz5wlliy4OTZGxJWZKxJbYVVThJxpaUJRlbUpZkbEnNSiSW&#10;9VE4ScaWzLU+ikvilHiwllhXVOQkGa4xXLOW5JcvnCXWPDhJhpZYJBlaYl3nkZNkaIlFkqElFkmG&#10;ltSsj2hbtZGTZGjJfKs2uiROiQdnia0E7luy23GWWCUZ6vPlC2eJPQ9Okr4lNkn6ltgk6Vtik6Rv&#10;iU2SviU2SfqW1Kzavt1yltgk6Vsy51ryLolT4sFYYi2BO0uybxT3Y2Ty4CTpLGHy4CTpLLFK0lli&#10;laSzxCpJZ4lVks4SqySdJTV7SW23nCVWSTpL5t3hyiVxSjzslsA9ccdbYp0syX8+9l8yGURJivqM&#10;xQgh9F5yS4T9GJsDEs9DlgTtcNVakkvy+qOheZEtyXdXDM1uWNmeWK0luSSvP9q8AksySQ55NK+y&#10;Jbkk+xTNi2xJzQ63uRlg291tewfHYrweTu8lt2TufXddEqfEw2qJVMrHtpAXLRFUiL2XLIUsSUmf&#10;TJLm6/iSWyLv7BvheYiSwH13G0uEOkk4/SlaItdJgrzp+8ESQZL2K8j1ErlOEg7/fRAtEeok4fSn&#10;aAlTAjdlsChJ7L+MLREkab6OL7klNUfFp/BwSjxsmiAZtH3fjVWMHayTFPT5IlEiMXK0BLRuRXBQ&#10;hzyeASXPEiXP+xRAkvFfT5ZASXJGjpYIrVtHSoJQK9lbAiWRKfmwTwEkyRk5WsKVwE35u2Uo2e5T&#10;/Fmi5M+Akj/XHRWfwsMp8aiSpCVBpkS2RKFEzQPq80WgJITuJbdkhymJ8nE9c5Q8S/0koWvZCtY1&#10;VELzRwiiJT8hSn4SKfkJSwIo+SD1k7TtW/8XgmjJZsOWwZIkxy3ct9G4Wkr4cwiQkj/XHBWfwsMp&#10;8ai2pKUElMGMC3oeO6JW0rRuHV+MtZJ4bEOLtlrJqZMkiJKAWkloTHmx1koaSoJUM9mnkCgJkJJ9&#10;CkSJ1Fei1ErC/x0gCbPVSjRK9ilyStrWrSBK4rUSp8Rj3Zac+jHizmaJ0ocO+mNUffY2cH0lSm0J&#10;9JVI9RKtVrJ3RB6/FUCtpEkBayViX8m+9MotCbBW0vSuMLWSlP7f/5PHbwXYV7LvXeFK4D/8Ibck&#10;Nv3tUeh23zY9H1xfSV3Ph0vilHgsZknM/lKwBLnQ/nZOn0YHOyV6HhIlbQo7JY0ioiWAkjaFKIlI&#10;STti6Ce5kUscwdWM+QKVEoGSvSTAEkBJO+aLk0SwJO7j9JJJIliiUFI/HsslcUo8lrJE6ysRS23g&#10;Qve7GX1aH6yUwDziDpxHl8I6gqs1ZGzJsYFLGMHVpbBS0s1jsPaVdDNRrJQ0kuSWBEhJNxOFk0Sq&#10;l6DBwN0sESsl58wScUmcEo+FLIHzSvRxXFqPu12fTgjbvBKYx+Hjr3Qe/RS2eSWdIJklIbxI80r6&#10;KSRK8nkl/dnVtnkl/fnxEiV5X0kriWBJ09+ezSvpz4/nJAFtXAIl/bnrtnkl581dd0mcEo+FLDEo&#10;wUli16dvhG2uO5+HPo5LH7tlXYPLtt+7JAlo4/rpJyiJ3F8i9bj/v/+HLEFz3furdnGSiPUScexW&#10;f0Ut21x3dlRWTQoPp8RjDZaMf6tNn6ESnCTWPIb/x0lis2ScgpPEZsl4LWFOEpsl47WEOUlslozX&#10;+eUkqVvn1yVxSjyuxZL8d1r0GTvBSWLLY/z/nCQWS/IUnCQWS/IdTjhJLJbkO5xwklgsyXcf4SSp&#10;233EJXFKPK7DEuk3lvXJpeAkseSR/wsnSdkSKQUnSdkSad9FTpKyJdK+i5wkZUukPRE5Ser2RHRJ&#10;nBKPa7BE/n0lfSQrOEnKeUj/xklSskROwUlSskTeDZ6TpGSJvBs8J0nJEnmndk6Sup3aXRKnxGP9&#10;lqDfpusja8FJUspD/ldOEt0SlIKTRLdEkkS3RJJEt0SSRLdEkkS3RJJEtwRdK06SUgoPp8RjDZbg&#10;36Xpg7zgJNHzQP/OSaJZglNwkmiWyJJolsiSaJbIkmiWyJJolsiSaJbga8VJoqfwcEo81mCJ9ptw&#10;aY7F4CTR8sApOEk0MWz7vZclwZYgSbAlSBJsCZIEW4IkwZYgSbAl04rhkjglHmu2RP89SB+tHYuT&#10;BOehpeAkwe1Ytv3eLZIgS7AkyBIsCbIES4IswZIgS7AkyJKp27FcEqfEY72WlH6LrI/eu85JgvLQ&#10;U3CSoN51237vNklkSzRJZEs0SWRLNElkSzRJZEs0SWRLpu9dd0mcEo+1WlL+HZI+pTG/nCRyHqUU&#10;nCTymF/bfu9WSSRLdEkkS3RJJEt0SSRLdEkkS3RJJEvmGPPrkjglHuu0xPIbcn3KMxE5SaQ8yik4&#10;SaSZiOUUnCS5JSVJcktKkuSWlCTJLSlJkltSkiS3ZJ6ZiC6JU+KxRkts6cf6WNZH4STJ87Ck4CTJ&#10;10expOAkGVtSlmRsSVmSsSVlScaWlCUZW1KWZGzJXOujuCROicf6LLGmHupjW7WRk2Schy0FJ8l4&#10;1UZbCk6SoSUWSYaWWCQZWmKRZGiJRZKhJRZJhpbMt2qjS+KUeKzNEnvavj5fvnCW1ORhTcFJMlxL&#10;3pqCk6RviU2SviU2SfqW2CTpW2KTpG+JTZK+JXOuJe+SOCUeC1sC9zFpdyW0K9Tp8+ULZ0lNHvYU&#10;nCT9Ha7sKThJOkusknSWWCXpLLFK0llilaSzxCpJZ8m8O1y5JE6Jx6KWRLy7YrNXOrfvriwJ2uGq&#10;tUTYjzHGQh4ghWiiLElo9rbKdrjq9t1lUnCStJZkkuyzCKcXwZJckv2PNn8G0ZJckv2Pdi+5Jbkk&#10;rz/Ze8ktySV5/dHeS27J3PvuuiROiceClsRuo17p87wsSey/CPp8sW/hfrBE3tk3qnmAFMBEsU4S&#10;Tn+KlrApOEkaS+Q6SRi8DC0R6iRB+FvPEqFOEgYvmSWCJM3X8SW3RJCk+Tq+5Jaw14qTpE3h4ZR4&#10;LGRJS4m4Ua8sySkJSPFFokRi5GgJqi9peeAUyETgwvivJxlqUmw2XGnHSbK3hJNkbwknyd4SoXVL&#10;o+QP+xR/kij5E6DkT3XXik/h4ZR4LGZJbGsY0VxmwwYu0E8SvoTQvVhnJkYlj52Cj6xP3r8Runaq&#10;YJvjXkqx2bClHSfJ3pJci1PDVpD7S3ItcPtWY8kfOEr+IPWThD+FACn5U8214lN4OCUey1mi9ZVo&#10;+uyIWknTunV8MdZKopoHSoFNFOsYoRHixV4rUVNMUitRKNmnEGslAVGyTyHWSsLpxVgrCWStJLQN&#10;XMFrJR5OyR1YAilpfhrqIxbzTc8H11cCahkR57Fvm0eUyCZ+/iyPxgqgjgH6StQU+6Piyrp97wrX&#10;vvWvf8njtwJs39r3rkjtWKiRq7kfuSVB6SvZnwvoK9lDEqQ6yfx9JR5OiceSliBK2p/lRnCJq2sp&#10;lNTk0YwYYkz8/BlYAmBAI7i0FM1RcZJIluiSAEsClgRYAihp78cfxEYuiZJ2rBSgRGjgqh+P5ZI4&#10;JR6rtQTMK+l+EugjfvqXV9fClMA84g7m0c5jgLWYKEmSW3JsrhLGY6F5JVqK9qg4SQRLICWNJLkl&#10;AVLSzUSxNnB198PaV9LN4LCO4DpnlohL4pR4rNYSOOYJ9nIDSvpz123zSmAeMcYY5Ty62dViCsHE&#10;z5+BJSG8SLNE8Gx3nKI7Kk6S3BI8Evhf/wKWhABGAnfz47N+995LLolgCZhX0p9XbptXct7cdZfE&#10;KfG4JkuGP2XVx7Z7uzx2y5pHf80nW4rPn5El063B1T8qThK5v+TjRywJ6i/BkqD+kt9/R5KANq4/&#10;/OEPSBKpv0Se686OyqpJ4eGUeKzBkvHP2PSx7d6ORgHb8hiuRMtJYrOkZmXg4VFxktgs6Utis2S8&#10;ljAnic2S8Rq8nCR16/y6JE6Jx7VYkv+ERR/b7u14Poklj/H+GJwkFktq9isZHxUnicWSoSQWS/Id&#10;TjhJLJbkO4NwktTtPuKSOCUe12GJ9P2yPrbd27WZieU88l37OEnKltTsopgfFSdJ2ZKxJGVLpH0X&#10;OUnKlkj7FXKS1O2J6JI4JR7XYIn83ZI+tt3b9TnupTykvcQ5SUqW1OztLh0VJ0nJklySkiXybvCc&#10;JCVL5F3UOUnqdmp3SZwSj/Vbgr6n62Pbvb20Woqex3bLWSJJolsif09PIR8VJ4luiSSJbokkiW4J&#10;uh+cJLolKAUnSSmFh1PisQZLtO9wkmiW1OSx3XKWyJJolqDvaCnQUXGSaJbIkmiWyJJoluD7wUmi&#10;WYJTcJLoKTycEo81WIIlweW8JgYniZbHdstZgiTBltQYg4+KkwRbgiTBliBJsCXa/eAkwZZMK4ZL&#10;4pR4rNkSTRJUzuvtWJwkOI/tlrMES4IsqWn50o6KkwRZgiVBlmBJkCX6/eAkQZZM3Y7lkjglHuu1&#10;RJdELudLveucJCiP7ZazRJNEtqSmP14/Kk4S2RJNEtkSTRLZktL94CSRLZm+d90lcUo81mpJSRKp&#10;nC+P+eUkkfPYbjlLdEkkS2pGCZeOipNEskSXRLJEl0SypHw/OEkkS+YY8+uSOCUe67SkLElezltm&#10;InKSSHlst5wlJUlyS2rmLpaPipMkt6QkSW5JSZLcEsv94CTJLZlnJqJL4pR4rNESiyTjct62Pgon&#10;SZ7HdstZUpZkbEnNiiqWo+IkGVtSlmRsSVmSsSW2+8FJMrZkrvVRXBKnxGN9ltgkGZbz1lUbOUnG&#10;eWy3nCUWSYaW1KzzaDsqTpKhJRZJhpZYJBlaYr0fnCRDS+ZbtdElcUo81maJVZJ+OW+TpG9JTR7b&#10;LWeJTZK+JTZJhqvPW4+Kk6RviU2SviU2SfqW2O8HJ0nfkjnXkndJnBKPdVlil6Qr562SdJbU5LHd&#10;cpZYJekssUrS3xPLflScJJ0lVkk6S6ySdJYw94OTpLNk3h2uXBKnxGNNloiSgP0V23Je2MMd7HDV&#10;WiLsxxjRFu5tHnnpHAcvY0syScI+mlfZklyS0Oxtle1w1e3UC47q9XRkSzJJDkfVvMqW5JLsUzQv&#10;siWZJIc8mlfZEkmSCO85J0lrydz77rokTonH2jzJivm2aBEtESTBW7gfLJF39o2nrKQ8hDI79l/G&#10;lsh1knD477NoiVAnCac/RUvgUUVZOFQnCYf/fhEtEeok4fSnaIlcJwmH/z6IloiSRHzPOUkaS9gU&#10;nCRtCg+nxGO9kuyiXF9o28O+SJRIjBwtAa0p8ZSVkMeWoWS7TwEkkSn5vE8BJBn/9WQJPiqRksNR&#10;AUlyRo6WQElkSv61TwEkkSn5AO7HCfUo3o/Nhivnl0nh4ZR4rFaSU1uHWGUQ+0nClxC6F+vMRAyW&#10;XGYfm5KEMntfaiNJACXivPfQtWwF4xz3uMWUbLEkr3+EIFqS94i07VsiJf/CkgBKPsiS7DAlO7aU&#10;Z2sYtSk8nBKPVVsS24+p0VgraVq3ji/GWgnqK0G1Eo2SfQqOkn0KsVYSGlNejLWSCPtKYK2koSRI&#10;NZN9CrFWEshaSWj7TD4YayUnSuLOayUeTonHJJZM21cCVmqMuOTal8JC73bsXmx9JZiS/U/L47cC&#10;qJWUjkrqK9mngrUSsa/kf/5HHr8VYF/JvneFqZU0fQxiY6MyDmKZng+XxCnxuClLICVgBJdCSZsC&#10;SCKWXE05nPVJHD75H18sI7iOgEiUND8rWgIoKRyVQEk75kuURKRkLwmwBFDSjvkClRKBknbkUz6g&#10;LkZ9RN0S47FcEqfE45YsQZSgeSWYki6FLIlU72lLYutgYDivBFLS/uTYkmMDlzCCq3BUAiXdTBQr&#10;JY0kuSW4gaubiWKlpJuPYe266q7uErNEXBKnxOOGLAHzSvBsdzSvpJ/C9im4K6vF1qStVGZ3aSVK&#10;8nkl3c9lloTwIs0rKR5VVlXqz4+XKMnnlbSSCJY0E0qyeSX9+fESJXlfSX+WuDg+O45vev/qsv3n&#10;c6bwcEo8rsASMA5YH8elj92y5tEvjedag8u237s8dst6VP3Utrnu//M/yBI0172/apdtrnu/NObv&#10;OTsSa74UHk6Jx7VaUrMyME5flsRWatesDGzb7x2NArYd1TA9J4nNkvFawpwkNkvGV5cd0ztXCg+n&#10;xONaLanZr0T/DeX5JPPsV2Lb7x3PJ7Ec1fg3cJJYLMl3OOEksViSX112dsg8KTycEo9rtaRmF8Xy&#10;79AlKZfaNbso2vZ712Ymlo8q/x2cJGVLpH0XOUnKlkhXl3Ohbk9El8Qp8bhVS2r2drf9Fk2SUqld&#10;s7e7bd67Pse9dFTSb+EkKVki7wbPSVKyRL66nAt1O7W7JE6Jx21aIn9PswSl4CTRS22UByeJbknN&#10;Ucm/h5NEt0SSRLdELp9r7jnngi5DTQoPp8TjWi1B38GW4BScJFqpjfPgJNEsqTkq9Js4STRLZEk0&#10;S1DpXHPPORc0GWpSeDglHtdqiVbecJJoJRQumzlJsCWaMZwk2lFhlThJsCVIEmyJVjbz93wJMVwS&#10;p8Tj1izRW0E4SXC7idZixEmCLNFbvjhJ8FFpbWWcJMgSLAmyRG8x4u/5Eu1YLolT4nFblpT6ZjlJ&#10;UG+u3o/NSSJbUuqP5yRBR6X34HOSyJZoksiWlPqx+Xu+RO+6S+KUeNySJeURo5wk8hjT0uhaThLJ&#10;kvIoYU4S+ahK44o5SSRLdEkkS8qja/l7vsSYX5fEKfG4HUss89g4SaSZb+U5f5wkuSWWuYucJNJR&#10;lWc7cpLklpQkyS2xzPnj7znnwjRzFz2cEo9rtcS2ugYnSb4eh2UlEk6SsSW2FVU4SfKjsqzBwkky&#10;tqQsydgS20ok/D3nXJhiRRUPp8TjWi2xrvnHSTJeJXC75Uptax6cJENLao7KtjIkJ8nQEoskQ0us&#10;6yPy95xz4fx1Hj2cEo9rtcRWqvQtsafgJOmX2vY8OEn6ltQc1csLZ4lNkr4lNkn6lthXbefvOefC&#10;uavPezglHtdqibVU6SxhUnCSdKU2kwcnSWdJzVG9vHCWWCXpLLFK0lnC7CXF33POhfP2xPJwSjyu&#10;1RJhd6TjdlUxypbAFMo+r3npDDZL3LZ74ma/StnbV5QkhGY3rGxPrNYSeFT5ZsCno8o29m32z8p2&#10;0WotySV5/dHeS25JJsnhPE4vgiXcDrfyPd//8sMrsGSZnXo9nBKPa7UE7LMnb/p+sASm2OX2NL9f&#10;LLNj/2VcakuSxP5LZolcJwnypu8HS+BRRSScUCcJ/S1+c0sESZqv40tuiVwnCYOXoSVMmd1YIlzd&#10;0Ioi10vYPOpSeDglHtesiRBKDQCniMLPNym2DCVbMY/Y7kqO8gCSyJR81o5KpORwVECS8V9Plgit&#10;W2EgSmYJJ8neEq7MbkpsKIlQK2muLp8Hn8LDKfG4MUkwJTs1RZRb26Uy+9iUJJTZqJ8EHxNaQyV8&#10;hpR8Vo5KpmQr9ZOErmUrSP0l/yNQEgKk5H9YSfaWbDZsqZ1fv7Z9S6RkV5MHn8LDKfG4NUs0SbQU&#10;9lqJRgnIQ6Fkn4KjRD8qVFcSayWhMeXFWCsJuIEL1UoUSvYpJqqVBERJXR4uiYdTcveWKO1bf/mL&#10;kiLKdZK81I6nz/5RrJNIeeg1JckSTEnpqKS+kr0N0litAGolKf33f7N9JfveFa59i++VeHqSPw0g&#10;SlL6/ff5+0o8nBKPm7NElUS0REkhrmMV4+GT//FFaN3i8pDbuMJnREnhqARK2jFfdkr2kgiWKJS0&#10;Y744SdixUk9PwBI4guv33zlLao7KwynxuDlLCpIIlsQdSNLNx7AOBsYzHyLMA/SXQEoKRyVQ0s1E&#10;ERu4hBFcjSS5JZiSbiaKlZKaGRxPT5IluIGrkYSxpOaoPJwSj5uz5PDZ/PQiSJJZcvrRCHvcxdak&#10;rVRmw/59QEk/hURJPq+keFRZVak/Pz7rd3+R5pW0kgiWgHkl/fnx1pHAbC93K4lgCeh2byWxW1Jz&#10;VB5OiccNWgKikwT0l6hjt6yrXZXHiuERZdY1uPij6hthm+v+3/+NLEFz3furdtnmurMjpjpJUH/J&#10;DkpitaTmqDycEo/7saQvic2S8Yq6nCTWtWvLY4K1UcC2oxoqwUlis2S8ljAniXUN3qcnzpK+JDZL&#10;ao7KwynxuB9LhpJYLMn3+eAkse2oMf5/ThLbUY2d4CSxWJLvcMJJYtsZ5OmJs2QoicWSmqPycEo8&#10;7seSsSRlS6TdBzlJLPv85f/CSWI5qlwKTpKyJdK+i5wklv0Kn544S8aSlC2pOSoPp8TjfizJJSlZ&#10;Iu+JzklS3n1c+jdOkvJRSVZwkpQskXeD5yQp76L+9MRZkktSsqTmqDycEo/7sUSSRLdELp+1Ulv+&#10;bXoe8r9ykpSOStaCk0S3RJJEt0Qun7VSW5JEt0SSRLek5qg8nBKP+7FElkSzBJXOuNRGv0vLA/07&#10;J4l+VMgLThLNElkSzRJUOuNSW5ZEs0SWRLOk5qg8nBKP+7EESYIt0cpmThJNDJyCk0Q7KiwGJwm2&#10;BEmCLakpzZ+eOEuQJNiSmqPycEo87scSLAmyRG8x4iTB7VhaCk4SfFRaOxYnCbIES4IsqWljenri&#10;LMGSIEtqjsrDKfG4H0s0SWRLSv3YnCSod11PwUmCjkrvXeckkS3RJJEtqen5fnriLNEkkS2pOSoP&#10;p8TjfizRJZEsKY+u5SSRx/yWUnCSyEdVGvPLSSJZoksiWVIzHvfpibNEl0SypOaoPJwSj/uxpCRJ&#10;bollzh8niTQTsZyCk0Q6qvJMRE6S3JKSJLklNbMEn544S0qS5JbUHJWHU+JxP5aUJRlbYluJhJMk&#10;Xx/FkoKTJD8qy/oonCRjS8qSjC2pWbvk6YmzpCzJ2JKao/JwSjzuxxKLJENLrOsjcpKMV220peAk&#10;GR+VbdVGTpKhJRZJhpbUrKj49MRZYpFkaEnNUXk4JR73Y4lNkr4ltjK7X2rbXBiuJW9NwUkyPKqX&#10;F84SmyR9S2yS9C2pWef96YmzxCZJ35Kao/JwSjzuxxKrJJ0l1jK7K7WtLvR3uLKn4CTpH9XLC2eJ&#10;VZLOEqsknSU1u089PXGWWCXpLKk5Kg+nxON+LMklCSEcX4JoiVRmg80St+2euBkAxX13mRSyJMet&#10;rfLNgE9HlW262+xtle1w1VqSSbJPEA5/AZZkkhxSNK+yJTV74o7FeP3lzSuwJJdkf1TdS25JzVF5&#10;OCUe92OJIEnvS6qXiJLE/su41JZciP2XzBI2hShJ8xWRcEKdJPS3380tkesk4UCKXC+R6yTh8N8v&#10;oiVMmd2U2oIk7VeQ6yVCnSQMXjJLao7KwynxuKf4i0QJkGRvidiOhCnZNmJlNYzYe8lkqEkhNmWh&#10;ytLhqIAk47+eLFEkEWole0ugJDkjR0u4MrspsZ8AJUGolewt4STZW1JzVB53GU7J3cZfBEoODVtC&#10;+1ZjiVhix96LaWYibK6C/SR6ii1HyVbqJwldy1awznEPg5exJUiS1z9CEC3ZbNhS+wlR8iRS8iT1&#10;k+D2LWa/d7fEwylxS3pdJYcqidzGtU/BUbJPwcFQl4KvK4m1ktCY8mKtlSiU7FNASoJUM9mnmKBW&#10;ovSVKLWScHrxWolHbTgldxyor0SiRO4riYOOibxOIsmAYahNwdRKmt4VaaxWALWSvSOSJZiSpncF&#10;1krEvhK+V+LXX3FfyZPYV/Lhgzx+CzVy7X+aPSoPp8Tj7i1RKAEjuGI8jJI6vgitW3OP4IJtXICS&#10;dsyXnZJGkdyS8N+IknbMlyiJSEnNWKlffxUsUSjZSwIsAZQ0P8sdlYdT4uGWHCkRGriUeSWwzEa9&#10;HwiGc1JYR3B1M1HEBi5hBFdrSD4aGFHSzUSxUlIzg+PXXyVLMCWNJLkluIGr/UnmqDycEg+3pD+v&#10;xD7bXaZEmbsOYDgvhW1eSX9+fNbv/iLNK+kEGVuCKOnPj5coyeeV1Mwr//VXYAnoK2klESxp+tuz&#10;bvfu5+xH5eGUeLgl067Bxa+odV4K21H1V+2yzXXvG2Gb695PbZvrzq929euvyBI01/3DB2QJmuvO&#10;juPy95JT4uGWTL0ycHmErzYKuCYFJ4nNkqEetpWBh+k5Saxr8P76K2dJXxKbJcOfsR2Vh1Picc8x&#10;x34lltki2k/UpOAksVgytsOyX8n4N3CS2HYG+fVXzpKhJBZLxj9hOSqP+w6nxGP6XRRtMw+179ek&#10;4CQpW5LLUd5FMf8dnCSW/Qp//ZWzZCxJ2ZL8++Wj8rjzcEo8Jt/b3TqLXftuTQpOkpIlkhulvd2l&#10;38JJUt5F/ddfOUtySUqWSN8tHZXHvYdT4qFZIpfoWqmNUnAu1KXgJNEtkdXQLJF/m2aJXD5rpbYk&#10;iW6JJIluifw9/ag87j6cEo+ELUHlOS61cQrOhboUnCSaJcgMbAn6XdgSVDrjUluWRLNElkSzBH1H&#10;OyoPD6fEYx+cJLjUXkYM/qg+f+Ys0cTgJMGWaGUzJwm2BEmCLdGMcUk8YDglHofgJEGl9jLtWPxR&#10;ff7MWaK3Y3GSIEv0FiNOEmQJlgRZord8uSQeKJwSjyY4SeRSe5nedf6oPn/mLCn1rnOSyJaU+rE5&#10;SWRLNElkS0r98S6JBwinxOMYnCRSqb3MmF/+qD5/5iwpj/nlJJEsKY+u5SSRLNElkSwpjxJ2STzk&#10;cEo82uAkyUvtZWYi8kf1+TNniWUmIidJbollzh8nSW5JSZLcEsvcRZfEQwynxOMUnCTjUnuZ9VH4&#10;o/r8mbPEtj4KJ8nYEttKJJwkY0vKkowtsa2o4pJ4SOGUeHTBSTIstZdZtZE/qs+fOUusqzZykgwt&#10;sa6PyEkytMQiydAS6zqPLomHEE6JRy84Sfqltj0F50JdCk6SviU2SfqW2CTpW2JftZ2TpG+JTZK+&#10;JTZJ+pb4+8WjC6fEox+cJF2pzaTgXKhLwUnSWWKVpLPEKklnCbOXFCdJZ4lVks4SqySdJf5u8eiF&#10;U+IxCCBJs+1UjFEutZfZdxel2MGjGoER9tG8ypbkeyXuA+27K0sSmv2zsl20Wku4HW5FSQ5H1bzK&#10;lmSSHFI0r7IluSSh2Q0rZJti/d4elYdHF06JxzBkSWJbYoulNkyxy+1pTJgyhZSkOSqp/hEO/30W&#10;LZHrJOFAilwvEeokob/Fb24JI0ljiVwnCYf/fhUtkesk4fDfB9ESoU4CdnxvLfF3iscgnBKPLIRP&#10;/5iSnZ4iiu1PU6ZA+kBJZEo+71NASYRayd4RKMn4rydLOEmaEhtIkjNytARKIlPyYZ+CkWRviYfH&#10;MJwSj3FIvQ8KJTslhfjzU6dA+iBJACWfsSRiAxfoJwldy1aQ+ks2G9YSJMnrHyGIliBJACXivHfc&#10;vuWWeAjhlHhkgQtt9Pmfg2HiFHFnr5UolOxTcJTsU4i1ktCY8jJfraShJEg1k30KRInUV6LUSsLp&#10;xSXxKIRT4pEHUysB/RgKDBOniKinXrIEU5LS3/8uWYIpaXpXpLFaAdRKmj4GTpJ93xWslYh9JR8/&#10;SpbgWsn+p+XxW6iRy98hHlk4JR5C2CmZfjwWmyLGvLLUphAlESnZSyJZEv4bUdKO+bJT0o584iSR&#10;LAmwv2QviWRJ+IAoaX5WtARQ4u8PjzycEg8prJTgOR8RjtOdPAXwTbAEUtJIIlgCKelmoogNXMII&#10;rm4+BieJYAmkpJFEsARS0v7k2BLcwOXvDg8hnBIPMWx9JcpM9KiX8lOm2ClHJVGSzytpJcktQZT0&#10;58dn/e4v0ryS/ixxTpLcknCaXyJLklsSPsh9Jd3PZZY0/e1Zt7u/NzykcEo85NgZYpkVtc5LYZvr&#10;/ve/I0vKeyZa1+Cy7d4uSSL3l0hjtz5+RJague62/d5dEo9COCUeILgye751fs9NwUlis2S8ljAn&#10;ic2S8UrNnCQ2S4Y/Y1sZ2MNDCqfEAwVXZs+1+8j5KThJLJbkO5xwklgsyfeP4SSxWDL+Cct+JR4e&#10;YjglHjC4MnuePRGnSMFJUrZE2neRk6RsibSrJSdJ2ZL8++VdFD085HBKPHBwZfYcO7VPk4KTpGSJ&#10;vBs8J0nJklySkiW5JCVLpO+W9nb38ADhlHgowZXZejl/yRScJLolshqaJbIamiWSJLolkiS6JfL3&#10;NEv8/eCBwynx0IIrs7Vy/rIpOEk0S5AZ2BJkBrZElkSzRJZEswR9B1vi7wYPJZwSDzWuSwycgpME&#10;W6KJwUmCLUGSYEuQJNgSzRiXxIMPp8RDj2tqx9JScJIgS/R2LE4SZAmWBFmCJUGW6C1fLokHHU6J&#10;RyGup3ddT8FJIltS6l1nV5WX++P/8hfOEk0S2ZJSf7xL4sGGU+JRCq7MXu8oYU4SyZLymF92fxJp&#10;lPBf/sJZoksiWVIeJeySeJDhlHgUgyuz1zt3kZMkt8QyE5Hd6Sqfu/iXv3CWlCTJLbHMXXRJPLhw&#10;SjzKwZXZ611RhZNkbIltfRR2z8Txiip/+QtnSVmSsSW2FVVcEg8qnBIPQ3Bl9nrXeeQkGVpiXbWR&#10;3X13uM7jX/7CWWKRZGiJdZ1Hl8SDCafEwxJcma2uDH/RFJwkfUtskvQtsa8lz0nSt8QmSd8SmyR9&#10;S/zp9zCEU+JhCq7M1varumwKTpLOEqsknSXMDlecJJ0lVkk6S6ySdJb4s+9hCafEwxagzAZ7Ys2x&#10;U+9ukjxkSUIIvZfcklyS0Oxtle1w1VrC7bsrS/L6y48vQbQkk2T/k+H0IliS764Ymt2wsj2xWkv8&#10;yfcwhVPiYQy5zIabvu/UFLvcnlIKKUlNHqIkzdfxJbdEqJOE/va7uSWMJI0lgiS9L6leItdJwuBl&#10;aIlcJwnypu8HS/y597CFU+JhD+HTf5Q//TeltpYikimQDDV5/F2i5O+Akr/vUwBJxn89WcJJsndE&#10;aN0Kg5fMEk6SvSVQEpmSD/7Ee5jDKfEwh+RFW2jH4njdYuNTIQWSgc/j7wIlIUBK/i71k4SuZSuw&#10;c9ytq6WEvxwatoT2rcYSThK0hkr4AClxSzzM4ZR42ANSEuV+CZxiZ6+VqJTU5ZFTEnADF66VhMaU&#10;l9lqJeFQJZHbuPYpOEr2KRAlUl+JS+JBhFPiQQSsldj7SpRiXk0RUU99TR5cX8m+d0UaqxVAraTp&#10;+eAk2R8V6iuRKEnpl18kS7T2Lblegmsl/rx72MMp8WDCTsnUI7hizIeJ1edhp6Qd82WnpB2PxUki&#10;WKJQspdEskSXRLIkfECU+NPuQYRT4kGFlRI85yOqI3uVFECrujyslHQzUcQGLmEEVzdLhJMkt+RI&#10;idDA1UgiWAIpaX8yHw2MKPFn3YMJp8SDC7kfI0bUGw5SQBdwit2kedjmlfTnx2f97i/SvJL+3HVO&#10;EsGS07wSWZLcEjwSGPW9hw9yX4k/6R5UOCUeZOwMcQ2rdtnmuvdX7bLNdbft3i5JIvWXyOOAf/kF&#10;WYLmutv2e3dJPGrDKfFggyuz17uWMCeJzZLxOr+cJDZL+pLYLBn+jG1lYA8PKpwSDzq4Mnu9O5xw&#10;klgsyXcf4SSxWDKUxGLJ+Ccs+5V4eHDhlHjwwZXZ6913kZOkbIm0JyInSdmSsSRlS/Lvl3dR9PAg&#10;wynxqAiuzF7vbvCcJCVL5J3aOUlKluSSlCyRvlva293Dgw2nxKMmuDJbL+cvmYKTRLdEVkOzBB0V&#10;J4luifw9zRJ/uj0qwinxqAquzNbK+cum4CTRLEFmYEvwUXGSaJag72BL/Nn2qAmnxKMurksMnIKT&#10;BFuiicFJgi1BkmBLNGNcEo8JwynxqIxrasfSUnCSIEv0dixOEmQJlgRZord8uSQe04VT4lEb19O7&#10;rqfgJJEtKfWuc5LIlmiSyJaU+uNdEo/JwinxqA6uzF7vKGFOEsmS8phfThLJEl0SyZLyKGGXxGOq&#10;cEo86oMrs9c7d5GTJLfEMhORkyS3pCRJboll7qJL4jFROCUeZwRXZq93RRVOkrEltvVROEnGlpQl&#10;GVtiW1HFJfGYJpwSj3OCK7PXu84jJ8nQEuuqjZwkQ0sskgwtsa7z6JJ4TBJOicdZwZXZ6srwF03B&#10;SdK3xL6WPCdJ3xKbJH1LbJL0LfFn2eOccEo8zguuzNb2q7psCk6SzhJmhytOks4SqySdJVZJOkv8&#10;SfY4K5wSjzMDlNlgT6zyLro7OgW7t6+chyhJ2EfzKlvC7buLJInwWomSHI6qeZUtyXdX3MfpRbDE&#10;n2OP88Ip8Tg35DIbbvq+U1N0r+YUQoKqPFCdJBz++yxawkjSWCJKEvG1QnWScPjvF9ESuU6Cd1h0&#10;STzODqfEY4IQPmZHub7QlI84BZJByyNOlgeQRKbk8z7FZsNZIrZuYUoORwUkyRk5WsJJsrfEw+Pc&#10;cEo8zg/Ji7aYj2q/uNAktmNTyGDV5IEkAZR8ZiUB/SRxhynZYUle/wjBvIYKlsQt8ZggnBKPCQJS&#10;EtEnba6YV1PYayXFPDhK9immqJVE2FcCayUNJUGqmexTcJT48+txfjglHlMErJXY+0pOKcx9JQol&#10;tXkwlKS03bJ9JdJRxd1O6SvZ98fAWonYVyLXS7x9y2PWcEo8Jgk7JfroqhjzD+dTj+DS8hAlESnZ&#10;S8JZAo7qeDjytWpGiYmSiJQ0P5tb4pJ4zBtOicc0YaUEz/lAA3WLKeJuN10eVkoaSRhLlNkuEV2r&#10;du6KlZL2J/PRwIgSf3I9JgmnxGOikHslYkS94SAFtAeniLsp85AoyeeVtJLYLdHm4EdwrboZ9RIl&#10;+byS7ufGluCRwB4eU4RT4jFV7AxxDat22ea6b7ecJTVH1V/nyzbX3bbfu0viMXk4JR6TBVdmr3ct&#10;YU4SmyU1RzVcfZiTxGaJP7MeU4VT4jFdcGX2enc44SSxWFJzVOM9UThJLJb4E+sxWTglHhMGV2av&#10;d99FTpKyJTVHle/UyElStsSfV4/pwinxmDK4Mnu9u8FzkpQsqTkqaf94TpKSJf60ekwYTonHpMGV&#10;2XqJeskUnCS6JTVH9fLCWSJ/T7PEn1WPKcMp8Zg2uDJbK1Evm4KTRLOk5qheXjhL0HewJf6kekwa&#10;TonHxHFdYuAUnCTYkpqjennhLNGMcUk8lginxGPquKZ2LC0FJwmypOaoXl44S/SWL5fEY4FwSjwm&#10;j+vpXddTcJLIltQc1csLZ0mpP94l8Zg/nBKP6YMrs9c7SpiTRLKk5qheXjhLyqOEXRKP2cMp8Zgh&#10;uDJ7vXMXOUlyS2qO6uWFs8Qyd9El8Zg7nBKPOYIrs9e7ogonydiSmqN6eeEssa2o4pJ4zBxOiccs&#10;wZXZ613nkZNkaEnNUb28cJZY13l0STzmDafEY57gymx1ZfiLpuAk6VtSc1QvL5wlNkn6lviT6TFL&#10;OCUeMwVXZmv7VV02BSdJZ0nNUb28cJZYJeks8efSY55wSjzmCrnMDq/RvMgl6nT77u7g/opcHrIk&#10;McbjX2RL8M7yER7VWIz9tWpeZEvy3RVDsxtWtidWa4k/lR4zhVPiMVuIZXY4/SlaIpXysf9CpJCS&#10;1OQhStIiEqNYLxElAfvutkeVVT7C6U/RErlOEuRN3w+W+DPpMVc4JR5zBpBEpmQnpojtNvFRbBvC&#10;KZAMNXmITVmIkq2Yh0bJIQ8gyfivJ0ugJDkjR0s8PGYLp8RjxsiL07Z9S6QE9GHAxqdCCiQDn8cW&#10;UhK3UewvEbPAlIj9JKFr2QrWNVRC80cIbonHouGUeMwZYq0kNP8ZayVqMa+miLu4mygPCZKmUrI1&#10;10oi7CtRaiWhMeXFWitpKAlSzcSfRo8ZwynxmDWkT/lNt7u5r0Qp5tUUEfXUs3k8Psr1ktj+J9RJ&#10;8jzibqf0lextkMZqBVAraVLAWonYV+LhMV84JR7zBqBEaOCaegRXjHkFoCaPx0dgSTyM48o6S0Ae&#10;x8ORKGkUES0BlLQpRElESvxJ9Jg1nBKPmQM1cI0pwXM+UDFfTLGLu/PzeHyULDmN4NpG0E8CvBIo&#10;aQ0ZW3Js4BJGcHUprJT4c+gxbzglHnNH1u/ee5F6w/PP87oLOEVeZvN5PD4CS8C8Em1GvdxX0gmS&#10;WRLCizSvpJ9CoiSfV+JPocfM4ZR4zB47Q6x1Da7HR2QJmuvO5yEZoc91t+337pJ4LBdOicf8wZXy&#10;a1oZ+PGRs6QmD6SERRKbJf4EesweTonHAsGV8uvZr+TxkbOkJg/NibIkFkv8+fOYP5wSjyWCK+XX&#10;sovi4yNnSU0eJSnK3y/voujhMXs4JR6LBFfKr2Nv98dHzpKaPCxWlL5b2tvdw2P+cEo8lgmulNfL&#10;4GVSPD5yltTkYdVC/55miT95HouEU+KxUHClvFYGL5Pi8ZGzpCYPxgvtO9gSf+48lgmnxGOpWKcY&#10;nCTYkpo8eDFs+727JB6Lh1PisVissx2LkwRZUpMH345l2+/dJfFYPpwSj+Vinb3rnCSyJTV58L3r&#10;tv3eXRKPC4RT4rFgcKX85UYJPz5yltTkwY/5te337pJ4XCKcEo8lgyvlLzV38fGRs6QmD34mYjmF&#10;S+JxsXBKPBYNrpS/zIoqj4+cJTV58OujWFK4JB6XCqfEY9ngSvlLrPP4+MhZUpMHv2qjLYVL4nGh&#10;cEo8Fg6ulFdXhp8lxeMjZ0lNHi8vnCX2FC6Jx2XCKfFYOrhSXtuvao4Uj4+cJTV5vLxwljApXBKP&#10;i4RT4rF4gFK+2REq30S3uIvujk6B9/YdixFC6L3klgj7W8VYOI9x+R+ava2yHa66fXeZFC6JxyXC&#10;KfFYPuRSPraFvFgGwxTdqzmFkOCYIpOk+Tq+5JbIOyVG9TyyqkQ4/SlawqZwSTwuEE6Jx0VCqC9E&#10;ub7QlME4BZJByyOCPB4ZSh7FPAp1H+jC+K8nGWpSeHgsHU6JxyUCFsBRhGGnpIAyUIU86CdRKXlE&#10;/SQ4F6nXI3TtVME2x72UwsNj8XBKPC4SkJKIPs1zlKgp7LWSYyfJXhN7rUSTBNQxQiPEi71Woqbw&#10;8Fg6nBKPywSsldj7Sk4pzH0laim/twHUSvaQGPtK9Patz5/l0VgB1DFAX4mawsPjAuGUeFwo7JTo&#10;47FizAdL1YzganQAlAgNXGgEly4JsATAgEZwaSk8PC4RTonHpcJKCZ4lggYDF1NE1E8ytgT3lcB5&#10;JQVJckuOzVXCeCw0r0RL4eFxkXBKPC4Wcs9HjKj/HJXaOzpFhD3umSVgXgmc7X6sJOV1pVYSwZIQ&#10;XqRZIni2O07h4XGZcEo8Lhc7QyyzBlffiLnW4Pr8GVky3RpcHh4XCqfE44LBuTDfysBDJeZZGfjz&#10;Z86SmpWBPTwuFU6JxyWDc2Gu/UrGTsyxX8nnz5wlNfuVeHhcLJwSj4sG58I8uyjmUky/i+Lnz5wl&#10;NbsoenhcLpwSj8sG58Ice7tLVky9t/vnz5wlNXu7e3hcMJwSjwsH54IuQ00KWQtOEt0SSRLdEvl7&#10;egoPj0uGU+Jx6eBc0GSoSYG84CTRLJEl0SxB39FSeHhcNJwSj4vHEmJwkmBLkCTYEiQJtqTGGA+P&#10;y4ZT4nH5WKIdi5MEWYIlQZZgSZAlNS1fHh4XDqfEYwWxRO86J4lsiSaJbIkmiWxJTX+8h8elwynx&#10;WEMsMeaXk0SyRJdEskSXRLKkZpSwh8fFwynxWEVwLkwzd7E8E5GTJLekJEluSc3cRQ+Py4dT4rGO&#10;4FyYYkUVy/oonCRjS8qSjC2pWVHFw2MF4ZR4rCQ4F85f59G2aiMnydASiyRDS2rWefTwWEM4JR5r&#10;Cc4FdS15Q4rHR84SmyR9S2yS9C2xSTJcfd7DYxXhlHisJjgXtB2uyikeHzlLrJJ0llgl6SyxStLf&#10;E8vDYx3hlHisJ4ALYE+sun13ZUnQDletJZIksfdnbkkmSdhH8ypbkksSmr2tsh2uup16PTxWEk6J&#10;x4pCdgFu+r5TU+xye9oUj4/WfXcbS0RJYvdnbolcJwmH/z6Llgh1knD6U7TEnxeP9YRT4rGuEGoY&#10;cVTZGMiAU0Th55sUjwwlj/sUW0BJFGole0ugJDIln/cpgCTjv3oviccawynxWFVIPRwKJTs1RZT7&#10;Sx45SuR+kggbuA6WIEkAJeK899C1bAWf4+6x7nBKPNYVCgxxZ6uVqJTsUwiWhFYTa61Eo2SfgqNk&#10;n0KslYTGFJfEY+XhlHisLJhaCegrUShpej5ArWQPSZDqJLklEXe7b1FfCaZk/9Py+K0AaiX+nHis&#10;K5wSj7WFnZKaEVzi6lq9lq0gtm5llsR9UCO4joBIlDQ/K1oCKPGnxGNl4ZR4rC5EGIQRXHheSYS1&#10;GHl1LdxX0hoitHGBWgmcVwIpaX9ybMmxgUsYweXPiMfawinxWF/Y5pUos90jqsWglRrRvJJOELGN&#10;S6AEz3YPp/klsiSCJSG8SPNK/AnxWF04JR4rjLnW4LLt3i6P3ZpvDS7bfu8uiceawynxWGNwklhX&#10;Brbt3o5GAc+1MrBtv3eXxGPV4ZR4rDI4SWz7ldh2b8fzSebZr8S237tL4rHucEo81hmcJJZdFG27&#10;t2szE+fYRdG237tL4rHycEo8VhqcJOW93W27t+tz3Kff2902790l8Vh7OCUeaw1OEt0SWQ3NElkN&#10;zRJ0VJwkuiX+VHisNJwSj9UGJ4lmCTIDW4LMwJbgo+Ik0SzxZ8JjreGUeKw3eDE4SbAlmhicJNgS&#10;zRiXxOPKwinxWHHw7VicJMgSvR2LkwRZord8uSQe1xVOiceag+9d5ySRLSn1rnOSyJaU+uNdEo+r&#10;CqfEY9XBj/nlJJEsKY/55SSRLCmPEnZJPK4pnBKPdQc/E5GTJLfEMhORkyS3xDJ30SXxuKJwSjxW&#10;Hvz6KJwkY0ts66Nwkowtsa2o4pJ4XE84JR5rD06S8TqPtlUbOUmGlliPipNkaIk/BR4rD6fEY/XB&#10;STJcff7xkbPEJknfEvtRcZL0LfFnwGPt4ZR4rD84Sfp7Yj0+cpZYJeksYY6Kk6SzxJ8Aj9WHU+Jx&#10;BQEkAXtidTv1Znu4gx2uWkskSdAW7u1OveCoxN2ARUlCaHbDyvbEai3x+++x/nBKPK4hZEnQTr3N&#10;TwuSwH13G0tESWL3Z24JPKpd7ltjiVwnCfKm7wdL/O57XEE4JR5XEsKn/yh/+m9KbaF1S6PkcZ9i&#10;CyiJQq1k74h2VBEcFZBEpuSz33eP6winxOM6QvKiLbSjcbUUlRK5nyTCBi7YTwIbuOAaKuEzpMQt&#10;8biOcEo8riQgJVHulxAtCa0m1lqJRol2VDumVqJQ4vfd4zrCKfG4loC1EravZA9JkOokuSURd7tv&#10;QQ+OQkmTgqHE77rHlYRT4nE1YacEjODqtWwFsXUrsyTuA43gUseViTUluY0rfEaU+D33uJZwSjyu&#10;J6yUoHkluK+kmyViHQyMZ7sgSroUVkr8jntcTTglHlcUtnkleLY7mlfSn7tuo0SZgw8o6aeQKMnn&#10;lfj99riecEo8rinmWoPLtnu7PHar5qhsc909PK4mnBKPqwquzLauDGzbvR2NAq45KpfE47bCKfG4&#10;ruDKbNt+Jbbd2/F8kpqjckk8biqcEo8rC67MtuyiaNu9XZuZWHNULonHLYVT4nFtwZXZ5b3dbbu3&#10;63Pca47KJfG4oXBKPK4uuDJbt0RWQ7ME5cEflUvicTvhlHhcX3BltmYJMgNbgvPgj8ol8biZcEo8&#10;rjD40pyTBFtSIwZO4ZJ43Eo4JR7XGHwbEycJsqSmHUtL4ZJ43Eg4JR5XGXzPNyeJbElN77qewiXx&#10;uI1wSjyuM/jxuJwkkiU1Y35LKVwSj5sIp8TjSoOfJchJkltSMxOxnMIl8biFcEo8rjW4MntsiW19&#10;FE6SfH0USwqXxOMGwinxuNrgyuyhJdZVGzlJxqs22lK4JB7XH06Jx/UGV2b3LbFJ0rfEngd/VC6J&#10;x9WHU+JxxcGV2Z0lVkk6S5g8+KNySTyuPZwSj2sOucwOr9G95JZIkqAt3NudejMAivvuMilcEo8r&#10;D6fE46pDLLPD4CWzRJQkdn/mlkguxP5LZgmbwiXxuO5wSjyuPRhJ9qW22Lp1QCQKtZK9I2INI/Ze&#10;hDz4FB4eVxxOiceVR14u4/atptSWJIENXLCfBDZXwX4SPYWHxzWHU+Jx7SHWSsLpxVQr0SgR81Bh&#10;qEvh4XHF4ZR4XH1In/JRI1fTjyH0uUNKQM+HAkNNCg+P6w6nxOP6w05JO7oq6ymJx3530Lo19wgu&#10;D48rD6fE4wbC2sDVzfmwDgbGs0QQDDUpPDyuPZwSj1uIrN+99yL1hottXAIlytx1AENNCg+Pqw+n&#10;xOMmwjarvDCOSx27Nd8aXB4e1x9OicdtBFfK2yypWeeXT+HhcQPhlHjcSHClvMWSmt1H+BQeHrcQ&#10;TonHrQRXypctqdkTkU/h4XET4ZR43ExwpXzJkpqd2vkUHh63EU6Jx+0EV8rrlqAUfB4uiccdhFPi&#10;cUPBlfKaJTgFn4dL4nH74ZR43FLwpTknSZ0YLonHzYdT4nFTwbcxcZLUtWO5JB63Hk6Jx20F3/PN&#10;SVLXu+6SeNx4OCUeNxb8eFxOkroxvy6Jx22HU+Jxa8GV8rkl88xEdEk8bjqcEo+bC66UH1sy1/oo&#10;LonHLYdT4nF7wZXyQ0vmW7XRJfG44XBKPG4wuFK+b4k9BZ+HS+Jxu+GUeNxicKV8ZwmTgs/DJfG4&#10;2XBKPG4y5FI+NLthhWxTrKMlc++765J43Go4JR63GWIpD3Z8by2RXIj9l0yGmhQeHjcYTonHzQYj&#10;SVPGCzWM2HuZJIWHxy2GU+Jxq5GX5Lh9C/d6wOaqyhQeHjcZTonHzYZYKwmnF0sdQ4WhLoWHxy2G&#10;U+JxuyHVC1AjF+j5UGCoSeHhcaPhlHjccNgpqR+PxaTw8LjVcEo8bjmsDVx4lgiCoSaFh8fNhlPi&#10;cdOR9bv3XuSZ6DYYalJ4eNxuOCUetx3MPHQ8KmuKFB4eNxxOiceNB+dC3Tq/LonHvYdT4nHrwblQ&#10;t/uIS+Jx5+GUeNx8cC7U7YnoknjcdzglHrcfnAt1O7W7JB53HU6Jxx0E54IuQ00KD49bD6fE4x6C&#10;c0GToSaFh8fNh1PicRexhBguicf9hlPicR+xRDuWS+Jxt+GUeNxJLNG77pJ43Gs4JR73EkuM+XVJ&#10;PO40nBKPu4klZiK6JB73GU6Jx/0E58IUK6p4eNxJOCUedxScC+ev8+jhcS/hlHjcU3AuqGvJG1J4&#10;eNxNOCUedxWcC9oOV+UUHh73E06Jx30FcKHZqCpGsFtizU69Hh53FE6Jx52F7EJsWRAtgSl2uT1t&#10;Cg+PewqnxOP+QqhhRLmG0dYvcIroM9w9PJwSjzsMyYsWhmheEQU2cLklHncYTonH/QWkJMp9HzjF&#10;zmslHh77cEo87jBgrcTeV6JQ4tfX4/7CKfG4x7BTUjOCy8Pj7sIp8bjLsFKC55UgSvzaetxjOCUe&#10;9xm2eSXKbHdAiV9Zj7sMp8TjTmOuNbg8PO4xnBKPew1+nV+XxMMDhFPicbfBSWLbr8TD4z7DKfG4&#10;3+Akseyi6OFxp+GUeNxxcJKU93b38LjXcEo87jk4SXRL/Gp63HE4JR53HZwkmiV+LT3uOZwSj/sO&#10;XgyXxMMjC6fE486Db8dySTw8xuGUeNx78L3rLomHxyicEo+7D37Mr0vi4TEMp8TDg5+J6JJ4eAzC&#10;KfHwqFgfxSXx8OiHU+LhUbNqo0vi4dELp8TDIylryRct8Wvn4eGUeHg0wUnS3xPLw8PDKfHwaAJI&#10;AvbE6nbq9fDwcEo8PNqQJYGbvu+aFB4eHskp8fDohVAniTuJEW/b8vAYhFPi4dGG5MWRkhjdEg8P&#10;HE6Jh8cpICVRqpn49fLwaMMp8fDoAtZKxL4SDw+PYzglHh69sFPi18rDowunxMOjH1ZK/Ep5ePTC&#10;KfHwGIRtXolfJw+PfjglHh7DsM119/Dw6IVT4uExCpfEw4MNp8TDYxwuiYcHGU6Jh0cWLomHBxdO&#10;iYdHHi6JhwcVTomHhxAuiYcHE06Jh4cULomHBxFOiYeHGC6Jh4c9nBIPDzlcEg8PczglHh4gXBIP&#10;D2s4JR4eKFwSDw9jOCUeHjBcEg8PWzglHh44XBIPD1M4JR4eSrgkHh6WcEo8PLRwSTw8DOGUeHio&#10;4ZJ4eJTDKfHw0MMl8fAohlPi4VEIl8TDoxROiYeHh4fHmeGUeHh4eHicGU6Jh4eHh8eZ4ZR4eHh4&#10;eJwZ/z8B0awjN58WpwAAAABJRU5ErkJgglBLAwQKAAAAAAAAACEA4KdYHWsQAgBrEAIAFQAAAGRy&#10;cy9tZWRpYS9pbWFnZTIuanBlZ//Y/+AAEEpGSUYAAQEBANwA3AAA/9sAQwACAQECAQECAgICAgIC&#10;AgMFAwMDAwMGBAQDBQcGBwcHBgcHCAkLCQgICggHBwoNCgoLDAwMDAcJDg8NDA4LDAwM/9sAQwEC&#10;AgIDAwMGAwMGDAgHCAwMDAwMDAwMDAwMDAwMDAwMDAwMDAwMDAwMDAwMDAwMDAwMDAwMDAwMDAwM&#10;DAwMDAwM/8AAEQgD+QYE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5vxr8Y/Cnw413Q9L8QeItG0bUvE1x9j0m2vLtIZdSm3IvlwqxBdt0&#10;kYwuTl19RXS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kR/wAH&#10;GWR/wU1/4Jo/9laA/wDKr4er9d6/In/g4z/5Sb/8E0f+ytD/ANOvh6v12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u&#10;X+Mfxb0b4F/DDXPF3iG5Fnovh+0e8u5epCKOgHdmOFA7kgUr21BK50wkBod6/KnwV+2f+19/wUX1&#10;nVNc+DOlaP4O8DWN00NpcXxVfOK5G0yMGLuAQTtXaDxntXXfsx/8FRPiz8Cv2odM+D/7S2h2un3m&#10;utHBpuuQII42dyEjZivyPG7/AClhgqx5xg01vYD9KqKQNkUucUANLgUobNfDn/BTX/gqFrn7O3xF&#10;0X4S/CjRY/E/xS8RCMiMp5q2AlP7tdg+9I4BbBICp8x4Irw/xx8U/wBvz9mTwrJ4+8R2/h/xHoNi&#10;v2vUdNtkS4e1h6sWVACAo6lC20AnoCaOlw62P1S3inV4X+wB+2zov7d/wAtfGGlw/wBn39vL9i1b&#10;Ti25rG5UAlc91ZWVlPcNjqDXsHivxnpXgXw9eatrWoWelaXp8Zlubu7mWGGBB1LOxAAoem4XuaRc&#10;CnA5Fflv40/4LS6l8df+Cinwz8CfC+8+z+AZfENrpepXjwjzNcEs6I5UMMpGF4HRjkkgdB+oyUbq&#10;4dbChwTS18A/8FY/27vin8C/2j/hh8MfhDJpv/CSeMomaWG6tlm81pZlhtxlj8o3JLk/4Vxv9r/8&#10;FGf+fLwT/wB8W/8AjQB+l2+nV8+/8E/bn47XPgHXD8eIdJh14agBpw08JtNt5a5LbDjO/d+FfQVA&#10;H5E/8HGf/KTf/gmj/wBlaH/p18PV+u1fkT/wcZ/8pN/+CaP/AGVof+nXw9X67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wR/wAHE/jy58KfsEW+m28jRx+JvEtnY3AB/wBZGiTXGD/wOCM/hX3vX5/f8HG/g+4179hLS9Qh&#10;QtHoPiq0urggZ2I8NxDuP/A5EH1IqJbFQ3PpP/gnL8N7P4XfsL/CrSbOFIV/4RqyvZtoxvmuIhPK&#10;x9SZJGP418g/8HK/gK2l/Z4+Hvi6ONY9S0XxIdPinUYkWOe2lkIz/vWyEelfZn7A3jC28c/sUfCj&#10;UrNlkhm8K6dGxBzteO3SN1/4C6MPwr48/wCDlnxfb2f7KngXQGkT7bqnioXkUWfmeOC1nRyB7NOg&#10;/GnVvfTv+pNFq2vY+8P2d/G0/wASfgD4I8RXLbrjXtAsdQmb1eW3R2P5sa7GT7tcL+zB4Un8Cfs1&#10;/D/RLmMx3Wj+G9OspkP8Dx20aMPwINd043LVz3dhQ2Vz8of+Cc1rH8dv+C5nxv8AFmqBbqbwv/ai&#10;WLSDd5JS5isY8Z9IAy/jX6sX9lFfWM0MyLLDMhSRGG5XUjBBHcHNflV/wS9YfCj/AILWftAeGtR/&#10;cXWrHVpbZW48zN/FcLj1zE+76Cv1XnlEcTFvlVRk57VC+Beg/tv1Pyr/AOCF0r/Cb9vT9oj4Z2rM&#10;uk6dc3JihzlU+xag9spH/AZgPfAr6y/br/4Jur+3p8TfCs3iHxnrmkeCfD9u4utE09yP7SnZwd5L&#10;EopCjbu2scEgYr5N/wCCJS/8LI/4KR/tHeO7P99pN1cXqxzDlWF3qbTR4P8AuQk1+q+KLXjH0QLS&#10;UvU/H79rX4BeEf2af+Cxv7NPhPwTolpoWh2aaK6wQj5pZDqdyDJIxy0khwMsxJOB6Cv2CU4Wvyu/&#10;4KWf8p1P2c/9zRf/AE6XVfqihxHUxu4r1f5hL4vkj8ZP2vv2qtP8K/8ABdWbxVeaPqviy3+HNvHp&#10;mmaVp0XmzXl0tm21FHbbcXLsT28s+1ey+I/+C4Xxd+GF2uq+Mv2ddX0Xwo7fNObiUSRJxyWMQXoe&#10;+0ZPWvsj4W2fwF8aftBa5q3hH/hX+qfEizjZ9UudOaGbUIFZ8OZCuSDv4Oec8V614t8L6f4x8O3m&#10;l6rZ29/pt9E0FxbzoHjmRhggg8Hg1W0RvVnA/sj/ALX3g79tD4TW/i7wbeNNas/k3VrMNtxYTBQT&#10;FIvYjsehHI61u/Hb9pDwN+zH4Og8QeP/ABNpfhTRbm7WwivL+Ty4nnZXdYwcH5isbnHopr8zP+CB&#10;6v4J/bg+PHhPQ5pJfBtn54hIbdGTBfvFbt9TE0n1A9q/Tf42/s+eCv2kfC0Oh+O/DOkeLNHtrpb2&#10;Oz1K3WeFJlVkWQKeNwV3GfRjVeZCfQ/Hj/gtX+1l8N/2tP8AgpX/AME7bj4b+MtF8ZQ+Gvi1bf2o&#10;+mymQWXn6toQh38DG/ypceuw1+3VfiZ/wW2/Zc+Hf7LP/BSv/gnZb/Drwb4f8GxeJPi3b/2mulWi&#10;24vvI1XQvJ8zH3tnnSY9N59a/bOg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uC/aY+Auj/tPfArxN4D14N/ZviOza2eRQ&#10;C0D5DRyrn+JJFVh7rXe0beaVr7gfkf8ABaT9rz/glVb3ngXTfh//AMLQ8Dw3Mj6TJAGljiDMWJTY&#10;d6A/eKMMBicE5re+Ev7F3xz/AOCkn7VPh/4l/tBaWvhXwb4VdJ9P0F8KZwGDiFY8kqrsql2fDMFA&#10;x0x+qGxc5xz60qoFHAp315hcpyXxv8Q+IPCPwZ8Vap4T01dY8TabpVzc6VYHpeXKRM0UXb7zhV69&#10;68v/AOCf/wAYPi58ZvhrrGofGDwbH4K1y21I29laIOJ7fy428z7zfxlx+Fe+lARRtoQz88P+Cmv/&#10;AATw+I1z+0fpP7QHwJkVfHelrH/aFgHWNr4ohQSJuIVt0WInQkZUDBzXm/xA/a9/bY/aT8HTfD/S&#10;/g7N4P1DUojZ32tIjQYjI2OyvIdiZ9VycHiv1X2jNJ5a56VMVZcvQd+p80/8Euv2CYP2CP2fP7Fu&#10;p4b7xTr04v8AXLuIfI0u3asSnqUjGQD3LMe9fS4xSGNW7U7biqd27itY/Or9vP8AZc+IHxK/4K+/&#10;A3xzoXhfUdS8J+HU0oalqcWzybTytRuJJN2SD8qOrdOhr9EguVxTigJpQMVPLpYHq7n5d/tRf8E/&#10;PjN+yJ+2Nqnxy/Z3t49ag8QTST6noWV3gzENPHsYgSRM/wA4AIZWx14qv4z/AGyf22P2mfDk3g3w&#10;78GZPA93qUX2a51dkeIwow2syvKQqHAJyuSM8Cv1LKA9qAgBzihKysB8sf8ABLD/AIJ22/7A3wdu&#10;4L66i1Lxl4nkS51q8j5QFA3lwxk8lV3Mdx+8WY+lfVHekCAUtUJKx+RP/Bxn/wApN/8Agmj/ANla&#10;H/p18PV+u1fkT/wcZ/8AKTf/AIJo/wDZWh/6dfD1frtQM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In/g4z/wCUm/8AwTR/7K0P/Tr4er9dq/In/g4z/wCUm/8AwTR/&#10;7K0P/Tr4er9d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yJ/4O&#10;M/8AlJv/AME0f+ytD/06+Hq/XavyJ/4OM/8AlJv/AME0f+ytD/06+Hq/Xa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if+DjP/AJSb/wDBNH/srQ/9Ovh6v12r8if+&#10;DjP/AJSb/wDBNH/srQ/9Ovh6v12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In/g4z/wCUm/8AwTR/7K0P/Tr4er9dq/In/g4z/wCUm/8AwTR/7K0P/Tr4er9dqACi&#10;iigAooooAKKKKACiiigAooooAKKKKAAHNNMoAo6LXO/FaeSx+HGvzQyNHLHp87I6nDKwjbBB9qmU&#10;uWLkzWhSdWpGmurS+9nReYvrR5i+tfz3/wDDWfxQ/wCiheMv/BxP/wDFUf8ADWnxQ/6KF4z/APBx&#10;P/8AFV8I+PcOnb2b+9H9W0/ol5zKKl9dp6/3ZH9CHmL60eYtfz3/APDWfxQ/6KF4z/8ABxP/APFU&#10;f8NZ/FD/AKKF4y/8HE//AMVS/wBfsN/z7f3ov/iUnOv+g6n/AOAyP6D/AD19R69aeDXwP/wQ0+J3&#10;iT4o+B/Hk3iTXtX12S1v7ZIWvrt7gxKY2JClicA8cCvvXdxX2GW41YvDxxEVZSR/OHGPDNXh7Oa+&#10;TV5qcqTSbWid0npf1H0UUV3HzIUUUUAFFFFADTMFI96PNX1rwX/gpj4k1Lwd+xN461TR9Qu9L1C1&#10;tomhubWVopYz58Q+VlII4yOPWvxo/wCGsvigB/yULxn/AODef/4qvms64kpZdVVKpFttX09T9q8M&#10;vBTH8aYGpjsJiIU1CfJaSbb0Tvp6n9CPmL60eYtfz3/8NZ/FD/ooXjP/AMHE/wD8VR/w1p8UP+ih&#10;eM//AAcT/wDxVeN/r9hv+fb+9H6X/wASk51/0HU//AZH9CHmLR5i1/Pf/wANafFD/ooXjP8A8HE/&#10;/wAVR/w1n8UP+iheM/8AwcT/APxVH+v2G/59v70H/EpOdf8AQbT/APAZH9CHmLR5i1/Pf/w1p8UP&#10;+iheM/8AwcT/APxVH/DWnxQ/6KF4z/8ABxP/APFUf6/Yb/n2/vQf8Sk51/0G0/8AwGR/QgJl/wD1&#10;0u7Ar8Mv2Rf2mviL4g/ao+HdlfeOvFl7Y3XiGyint5tVmeOZDMgKsC2GBHBB4NfuTCcoufTNfSZL&#10;nVPMaTq04tJO2tj8T8TPDXF8GY6lgcXVjUdSPMnFNJatW19CWiiivaPzYKKKKACiiigAooooAKKK&#10;KACiiigAooooAKKKKAGecM/1pfOX159K+ff+CnXifU/BP7EvjnVNH1C80vUrWO2MN1azNFNHm5iB&#10;2spBGRkcHvX44/8ADWfxQz/yULxl/wCDef8A+Kr5vOuJaOXVVSqRbbV9D9s8M/BLH8Z4Cpj8JiIU&#10;1CfJaSbbdk76ep/Qh5i+tHmLX89//DWnxQ/6KH4z/wDBxP8A/FUf8NafFD/ooXjP/wAHE/8A8VXi&#10;/wCv2G/59v70fpH/ABKTnX/QbT/8Bkf0IeYtHmLX89//AA1p8UP+iheM/wDwcT//ABVH/DWnxQ/6&#10;KF4z/wDBxP8A/FUf6/Yb/n2/vQ/+JSc6/wCg2n/4DI/oQ8xaPMWv57/+GtPih/0ULxn/AODif/4q&#10;j/hrT4of9FC8Z/8Ag4n/APiqP9fsN/z7f3oP+JSc6/6Daf8A4DI/oQ8xaPMWv57/APhrT4of9FC8&#10;Z/8Ag4n/APiqP+GtPih/0ULxn/4OJ/8A4qj/AF+w3/Pt/eg/4lJzr/oNp/8AgMj+hDzFo8xa/nv/&#10;AOGtPih/0ULxn/4OJ/8A4qj/AIa0+KH/AEULxn/4OJ//AIqj/X7Df8+396D/AIlJzr/oNp/+AyP6&#10;EPMWjzFr+e//AIa0+KH/AEULxn/4OJ//AIqj/hrT4of9FC8Z/wDg4n/+Ko/1+w3/AD7f3oP+JSc6&#10;/wCg2n/4DI/oQ8xaPMWv57/+GtPih/0ULxn/AODif/4qj/hrT4of9FC8Z/8Ag4n/APiqP9fsN/z7&#10;f3oP+JSc6/6Daf8A4DI/oQ8xaPMWv57/APhrT4of9FC8Z/8Ag4n/APiqP+GtPih/0ULxn/4OJ/8A&#10;4qj/AF+w3/Pt/eg/4lJzr/oNp/8AgMj+hDzFo8xa/nv/AOGtPih/0ULxn/4OJ/8A4qj/AIa0+KH/&#10;AEULxn/4OJ//AIqj/X7Df8+396D/AIlJzr/oNp/+AyP6EPMWjzFr+e//AIa0+KH/AEULxn/4OJ//&#10;AIqj/hrT4of9FC8Z/wDg4n/+Ko/1+w3/AD7f3oP+JSc6/wCg2n/4DI/oQ8xaPMWv57/+GtPih/0U&#10;Lxn/AODif/4qj/hrT4of9FC8Z/8Ag4n/APiqP9fsN/z7f3oP+JSc6/6Daf8A4DI/oQ8xaPMWv57/&#10;APhrT4of9FC8Z/8Ag4n/APiqP+GtPih/0ULxn/4OJ/8A4qj/AF+w3/Pt/eg/4lJzr/oNp/8AgMj+&#10;hDzFo8xa/nv/AOGtPih/0ULxn/4OJ/8A4qj/AIa0+KH/AEULxn/4OJ//AIqj/X7Df8+396D/AIlJ&#10;zr/oNp/+AyP6EPMWjzFr+e//AIa0+KH/AEULxn/4OJ//AIqj/hrT4of9FC8Z/wDg4n/+Ko/1+w3/&#10;AD7f3oP+JSc6/wCg2n/4DI/oQ8xaPMWv57/+GtPih/0ULxn/AODif/4qj/hrT4of9FC8Z/8Ag4n/&#10;APiqP9fsN/z7f3oP+JSc6/6Daf8A4DI/oQ8xaPMWv57/APhrT4of9FC8Z/8Ag4n/APiqP+GtPih/&#10;0ULxn/4OJ/8A4qj/AF+w3/Pt/eg/4lJzr/oNp/8AgMj+hDzFo8xa/nv/AOGtPih/0ULxn/4OJ/8A&#10;4qj/AIa0+KH/AEULxn/4OJ//AIqj/X7Df8+396D/AIlJzr/oNp/+AyP6EPMWjzFr+e//AIa0+KH/&#10;AEULxn/4OJ//AIqj/hrT4of9FC8Z/wDg4n/+Ko/1+w3/AD7f3oP+JSc6/wCg2n/4DI/oQ8xaPMWv&#10;57/+GtPih/0ULxn/AODif/4qj/hrT4of9FC8Z/8Ag4n/APiqP9fsN/z7f3oP+JSc6/6Daf8A4DI/&#10;oQ8xaPMWv57/APhrT4of9FC8Z/8Ag4n/APiqP+GtPih/0ULxn/4OJ/8A4qj/AF+w3/Pt/eg/4lJz&#10;r/oNp/8AgMj+hDzFo8xa/nv/AOGtPih/0ULxn/4OJ/8A4qj/AIa0+KH/AEULxn/4OJ//AIqj/X7D&#10;f8+396D/AIlJzr/oNp/+AyP6EPMWjzFr+e//AIa0+KH/AEULxn/4OJ//AIqj/hrT4of9FC8Z/wDg&#10;4n/+Ko/1+w3/AD7f3oP+JSc6/wCg2n/4DI/oQ8xaPMWv57/+GtPih/0ULxn/AODif/4qj/hrT4of&#10;9FC8Z/8Ag4n/APiqP9fsN/z7f3oP+JSc6/6Daf8A4DI/oQ8xaPMWv57/APhrT4of9FC8Z/8Ag4n/&#10;APiqP+GtPih/0ULxn/4OJ/8A4qj/AF+w3/Pt/eg/4lJzr/oNp/8AgMj+hDzFo8xa/nv/AOGtPih/&#10;0ULxn/4OJ/8A4qj/AIa0+KH/AEULxn/4OJ//AIqj/X7Df8+396D/AIlJzr/oNp/+AyP6EPMWjzFr&#10;+e//AIa0+KH/AEULxn/4OJ//AIqj/hrT4of9FC8Z/wDg4n/+Ko/1+w3/AD7f3oP+JSc6/wCg2n/4&#10;DI/oQ8xfWjzVzX89/wDw1r8UAf8AkoXjT/wcT/8AxVfWX/BGP47eNfiR+11eafr3izxFrVivh+4m&#10;EF9fyzxhxNbgNtYkZAJGevNdmX8Y0cViIYeMGubqfNcX/RvzTh/KK+b18XTlGkrtJSu1dbXP1goo&#10;HSivsj+bwooooAKKKKACiiigAoooNACFsUhlVaQGvmz/AIKy+L9W8CfsNeKtU0TUr7SdSt57FY7q&#10;0maGZA15CpwykEZBIOOoOK58ViFQoyrS2im38j1MiyqeZ5lQy6nJRdWcYJvZOTSu/S59KeYvrR5i&#10;+tfz2j9rH4oY/wCSieNP/BxP/wDFU7/hrT4of9FC8Z/+Dif/AOKr4n/X7D/8+2f1B/xKTnX/AEG0&#10;/wDwGR/Qh5i+tHmLX89//DWnxQ/6KF4z/wDBxP8A/FUf8NafFD/ooXjP/wAHE/8A8VR/r9h/+fb+&#10;9D/4lJzr/oNp/wDgMj+hDzFo8xa/nv8A+GtPih/0ULxn/wCDif8A+Ko/4a0+KH/RQvGf/g4n/wDi&#10;qP8AX7Df8+396D/iUnOv+g2n/wCAyP6EPMWjzFr+e/8A4a0+KH/RQvGf/g4n/wDiqP8AhrT4of8A&#10;RQvGf/g4n/8AiqP9fsN/z7f3oP8AiUnOv+g2n/4DI/oQ8xaPMWv57/8AhrT4of8ARQvGf/g4n/8A&#10;iqP+GtPih/0ULxn/AODif/4qj/X7Df8APt/eg/4lJzr/AKDaf/gMj+hDzFo8xa/nv/4a0+KH/RQv&#10;Gf8A4OJ//iqP+GtPih/0ULxn/wCDif8A+Ko/1+w3/Pt/eg/4lJzr/oNp/wDgMj+hDzFo8xa/nv8A&#10;+GtPih/0ULxn/wCDif8A+Ko/4a0+KH/RQvGf/g4n/wDiqP8AX7Df8+396D/iUnOv+g2n/wCAyP6E&#10;PMX1oEimv57x+1p8UMf8lC8Z/wDg4n/+Kpv/AA1j8UP+ih+NP/BxP/8AFU48eYdu3s2Z1vom5zTg&#10;5vG09P7sj+hMNmlzzVHw6WfRbVmO5mhQknudoq5n56+7Turn8oTjyycew6iiiqJCiiigAooooAKK&#10;KKACiiigAooooAKKKKACiiigAooooAKKKKACiiigAooooAKKKKACiiigAooooAKKKKACiiigAooo&#10;oAKKKKACiiigAooooAKKKKACiiigAooooAKKKKACiiigAooooA/In/g4z/5Sb/8ABNH/ALK0P/Tr&#10;4er9dq/In/g4z/5Sb/8ABNH/ALK0P/Tr4er9dqACiiigAooooAKKKKACiiigAooooAKKKKAGn730&#10;rm/i/wD8kv8AEX/YNuP/AEW1dJ3P4Vzfxf8A+SYeIv8AsG3H/otqzrfw36HXl/8AvVP/ABL80fzo&#10;9aAMUUV/OsviZ/svhv4MfRBRRRUmx+oH/BvyM+APiH/2ELb/ANFtX6JBMrX53f8ABvx/yIHxE/7C&#10;Nr/6Lav0THSv3Hhn/kW0n5fqz/K/xy/5LjMP8Uf/AEiIUUUV75+ThRRRQAUUUUAfO3/BVX/kwn4g&#10;f9esP/pRFX4aY+av3L/4Kq/8mE/ED/r0h/8ASiKvw0r8q49/3un/AIf1Z/fX0S/+Sexf/X7/ANsi&#10;FFFFfCH9XBRRRQAUUUUAemfsWD/jLz4Z/wDYy2P/AKPSv6BIBiNfpX8/n7Fv/J3nwz/7GWx/9HpX&#10;9AcP+rH+7X6pwF/uk/8AF+iP4D+lj/yUGE/69f8AtzJKKKK+8P5TCiiigAooooAKKKKACiiigAoo&#10;ooAKKKKACg0UUAfN3/BWI4/YG8f/APXK1/8ASqGvw7PBzX7h/wDBWP8A5MG8f/8AXG2/9Koa/Dx/&#10;u1+Ucef75D/D+rP7++ib/wAk7iv+vz/9IgLRRRXwx/VQUUUUAFFFFABRRRQAUUUUAFFFFABRRRQA&#10;UUUUAFFFFABRRRQAUUUUAFFFFABRRRQAUUUUAFFFFABRRRQAUUUUAFFFFABRRRQAUUUUAFFFFABR&#10;RRQAUUUUAFFFFABRRRQAUUUUAIy7q+yv+CFp/wCM1L7/ALFu5/8AR9t/jXxtX2T/AMELf+T1L3/s&#10;W7n/ANH2te7wx/yMqXqflPjd/wAkTj/8H6o/Yuiiiv3M/wArQooooAKKKKACiiigAooooAaRzXy7&#10;/wAFkxj/AIJ+eMP+vnTv/S6GvqM/eFfLn/BZT/lH54w/6+dO/wDS2GvNzf8A3Kt/hl+R9l4d/wDJ&#10;UZc/+n9L/wBLifidtpdtFFfgPU/12uFFFFABRRRQAUUUUAFFFFABRRRQAUUUUAGOKKKKun8SOfGf&#10;wJ+j/I/pG8N/8gOz/wCuCf8AoIq9jmqPhv8A5AVn/wBcE/8AQRV6v6Kp/Cf4yV/4kvVhRRRVmQUU&#10;UUAFFFFABRRRQAUUUUAFFFFABRRRQAUUUUAFFFFABRRRQAUUUUAFFFFABRRRQAUUUUAB6UCivMf2&#10;uv2sfCP7E3wF1r4jeOry4s/D2hiNZPs9u1xPcSyOscUMUagl3d2VQPfJwOaA3PTN1UNd8V6b4Ws2&#10;uNTv7LT7dRky3M6woM8DliB1IH1Ir8nvEn7RP/BQD/grG7f8KV8J6Z+y78JbzItvEfix/wDioNTh&#10;PIkSMK7RblwQI0wDx5xB45e1/wCDS7Ufi/qA1T41ftWfFfxxq1yS901jELclmx0kuJZy3zAHJUZA&#10;xgHmjXqB+vvh74m+HfFt20Gl69oupTR4LJaXsUzKCcDIViea2jIa/HDV/wDgzj+HmkQLN4P/AGgf&#10;jRoGrxncl3dSWt2inB2nZGkDcNg/f5AI4yCLWgfsN/8ABRz/AIJkP9v+F/xj8P8A7SXguxOX8MeK&#10;vMhvpoh/DH5rMYzjoI7kc/wN0IB+xAor49/4Js/8FbNL/bn8Uat8P/FPgXxV8I/jN4Vszfa14R1y&#10;3biBXSNp7acqoli3yRjlVYbxlcEMfsFl3UALRRRQAUUUUAFFNDc0Bs//AKqAHUUUUAFFBOKbuoAd&#10;RRmigAopu7Jp1ABRTd+PWgvgUAOooooA/In/AIOM/wDlJv8A8E0f+ytD/wBOvh6v12r8if8Ag4z/&#10;AOUm/wDwTR/7K0P/AE6+Hq/XagAooooAKKKKACiiigAooooAKKKKACiiigBvc/hXN/F//kmHiL/s&#10;G3H/AKLauk7n8K5v4v8A/JMPEX/YNuP/AEW1ZVv4b9Dry/8A3qn/AIl+aP50aKKK/nafxM/2Xw38&#10;KPogoooqTY/UH/g34/5ED4if9hG1/wDRbV+iY6V+dn/Bvx/yIHxE/wCwja/+i2r9Ex0r9w4Z/wCR&#10;ZS9H+bP8r/HL/kuMw/xL/wBIiFFFFfQH5OFFFFABRRRQB87f8FVf+TCfiB/16Q/+lEVfhpX7l/8A&#10;BVX/AJMJ+IH/AF6Q/wDpRFX4aV+U8e/73T/w/qz++vol/wDJP4v/AK/f+2RCiiivhT+rgooooAKK&#10;KKAPTf2Lf+TvPhn/ANjLY/8Ao9K/oDh/1Y/3a/n8/Yt/5O8+Gf8A2Mtj/wCj0r+gOH/Vj/dr9U4B&#10;/wB0qf4v0R/Af0sf+Sgwv/Xr/wBuZJRRRX3h/KYUUUUAFFFFABRRRQAUUUUAFFFFABRRRQAUUUUA&#10;fNv/AAVj/wCTBvH/AP1xtv8A0qhr8PH+7X7h/wDBWP8A5MG8f/8AXG2/9Koa/Dx/u1+T8ef75D/D&#10;+rP7/wDom/8AJO4r/r9/7ZAWiiivhz+qQooooAKKKKACiiigAooooAKKKKACiiigAooooAKKKKAC&#10;iiigAooooAKKKKACiiigAooooAKKKKACiiigAooooAKKKKACiiigAooooAKKKKACiiigAooooAKK&#10;KKACiiigAooooAK+yf8Aghb/AMnqXv8A2Ldz/wCj7Wvjavsn/ghb/wAnqXv/AGLdz/6Pta9zhj/k&#10;ZUvX/M/KfG7/AJInMP8AB+qP2Looor90P8rQooooAKKKKACiiigAooooAQ/eFfLn/BZT/lH74w/6&#10;+dO/9LYa+oz94V8uf8FlP+UfnjD/AK+dO/8AS2GvNzj/AHKr/hl+R9l4d/8AJUZf/wBfqX/pcT8T&#10;6KKK/AXuf67BRRRQAUUUUAFFFFABRRRQAUUUUAFFFFABRRRV0/iRz4z+BU9H+R/SN4b/AOQFZ/8A&#10;XBP/AEEVeqj4b/5AVn/1wT/0EVer+iqfwn+Mlf8AiS9WFFFFWZBRRRQAUUUUAFFFFABRRRQAUUUU&#10;AFFFFABRRRQAUUUUAFFFFABRRRQAUUUUAFFFFABRRTZRlaAPmX9uf/gr38Av+Cc2rWGl/FLx1Bpe&#10;vanELm30ezt5L2/eEkqJWijB8uMlWwzlQ21tuSDWz+yr+3V8Bf8Agp94Fkuvh74p8O+PLXS5obq8&#10;0y4h23mmyqwaN5bWZQ6YYfLJt2llO1jjNfFH/BOjUvAPhf8A4LW/tkf8LYm0W1+MFx4gs38LT66y&#10;LM3h9rfEIsmk7bDGrhDnAUc4Nemf8FI/+CR9xf8Aiy3/AGgv2ZPsXw2/aG8Hg3aHT4lt9P8AGUPW&#10;WzvIVwjtIBgORyeG/hZJ5tFJ9f6/4cOtkfTn7VP7evgX9jr4mfCfwn4sXWP7U+MviBfDXh/7FarN&#10;F9rZ4kHnMWXy0zMnIDdDxXuAPSvwX/ax/wCCmmg/8FGP2iv2ApJLGbwr8S/B3xlt9O8Z+FLxTHda&#10;JeLPYq3DDJidlba3pwcEGv3oVefwquV2u+7/AEF1+Q7bSbQaWigZlv4M0p/FUOuf2fZf2xDbNZpe&#10;+Qv2hYGZWaLfjdsLIhK5xlQe1alFFABRRRQAVw/7Rnx30f8AZo+CfiTx1r8jLpPhuza5lCffmbIW&#10;OJe255GVB7sK7ivz/wD+DjbxdPoH7Cel6fDIyx694qtLWcD/AJaRpBcTYP8AwOJD+FTJ2HE8V+De&#10;vftgf8FTIr7xz4b8aW/wv8BvdSRaXHGxjWfYSCEABaQKeC5IG4EDOCBu/Bb9uf45f8E+/wBqvQfh&#10;d+0VeQ+IPC/ih0g0/wAQltwiDOEWVZcDcisQHVgGXOemCfur/gn74MtfAH7EXwo0uzjjjjj8LafM&#10;+0feklgSWRvxd2Oe5Oa+Pv8Ag5Y8GW95+y34D8QeWv23S/FIso5cfMqT2s7uufQm3j/IVUrRl5Xs&#10;KF5LXex+kIfKj3Gc081wf7Mviy48e/s4eAdcunMl1rHhzT76Zj1aSW2jdj+ZNd0/Sm9HYmLurn5+&#10;/wDBTX/go3480H9oHRvgF8DLeO6+IesCP7fehQzWBkXzFiXPyqwiHmu5ztUj3ryv4h/s5ftzfsze&#10;DpviBZ/FSPxnPpcTXuo6LFIZmMa/O+xGQCXABO0YJA4ySBUP/BMOFfix/wAFsvj14o1D/SLjRTq0&#10;dozcmLF/HbIR9IlKfQ1+rU6LLAy4DBhgg96haRTW+5f2rdFofOX/AATH/b1tf2+P2fF1+S2h0/xN&#10;o040/XLKM/LFNtDLIgPOyReRnoQw5xmvZfi58bfCvwG8F3XiHxjr2neHtHs1zJc3kojUnqFUdXc9&#10;AqgsewNfmf8A8ERVPwy/4KO/tHeA7P8Ac6Ta3F4UhX7q/Y9TeCPj2WY/nX2Z+1z/AME1PBP7bfxg&#10;8LeJPHN1qt1pvhW0kt4tIt5fJhu2dwzNI4+YA4AwuCcD5hRKV0nHqkydm12Z8Ia5/wAFhPE37Wf/&#10;AAUq+E+h+B77VPDfw3HiWzsDBnZJrqPcKskkw5+UgYCdhnJznH6+g7Y6/JP9ur4d6H8Jv+C0H7M/&#10;h/w3pNjomi6fBoiW9nZxCKGIf2rc9AO/ck8kkk81+tTN8n4URkuVer/MevPbyR+eH/BRf/goj8St&#10;c/aisf2efgDHG/jS42LqmqYBNk7ReaY1JyqhIiHdyCRkADIIPm3xT+B/7cP7HXgq4+IcPxRj8d2+&#10;ix/bNV0tHM/lxKN0h8t0HmIoyTjBAGcGmf8ABFyJPil/wU4/aH8bX2Jr63lvEgduTGtxqDHj6LCF&#10;+mRX6r6hYxalZTQTIskMyFHVhkMpGCCPQijaKa33H9q3bQ8L/wCCdP7b2n/t3/s5WPi2CGOx1i1m&#10;bT9ZsUbctrdIATtzzsdWV1J7Njkg171yFr8qv+DfKeTwH+0l+0B4JiJGn6fdxtFHnhTBdXMOcepV&#10;l/IV+gf7WX7YngX9ib4aWvi74hanNpWh3moR6XFNHA0zNO6SSKu1eeVic59qrez7q5OzaPzd/wCD&#10;jL/lJt/wTR/7K0P/AE6+Hq/Xavwj/wCCsf7e/wANf2/P+Ckv/BP26+GesXGsw+C/i3ZjVTLatB5H&#10;2rVtEEON33s/Z5OnpX7uUDCiiigAooooAKKKKACiiigAooooAKKKKAG9z+Fc38X/APkmHiL/ALBt&#10;x/6LaukXpXO/FeB7r4beIIo1aSSTT7hUVRlmJjbAA9zWdX+G/Q68A0sTTb/mX5o/nPozXbn9mr4h&#10;D/mSvFH/AILZf/iaT/hmv4hf9CV4o/8ABbL/APE1+ASwOJu/3b+5n+vOH4pyb2Ub4qnsvtx/zOJz&#10;Rmu2/wCGa/iF/wBCV4o/8Fsv/wATR/wzX8Qv+hK8Uf8Agtl/+JpfUcT/AM+39zNv9asm/wCgqn/4&#10;HH/M/Qr/AIN+TjwD8Q/+whbf+i2r9Eg1fA3/AAQs+HmvfDzwN48j13R9S0eS4v7dolvLdoTIBG2c&#10;Bhzg96+9zzmv2fhuMo5bSjJWdno/Vn+Y/jViKVfjXH1qElKLkrNNNP3I7NbklFFFe6floUUUUAFF&#10;FB6UAfO3/BVb/kwv4g/9esP/AKURV+Gmea/db/gpr4fvvFX7EfjrT9Ns7nUL65toligt4zJJJieM&#10;nCjJPAz+Ffi//wAM0/ELd/yJPij2/wCJdL/hX5jxxh6tTFU3CLfu9E31Z/dH0Wc4wGDyHFQxdaNN&#10;urdKUkm1yRV0m9jic0Zrtv8Ahmv4hf8AQleKP/BbL/8AE0f8M1/EL/oSvFH/AILZf/ia+I+o4n/n&#10;2/uZ/UX+tWTf9BVP/wADj/mcTmjNdt/wzX8Qv+hK8Uf+C2X/AOJo/wCGa/iF/wBCV4o/8Fsv/wAT&#10;T+o4n/n2/uYf61ZN/wBBVP8A8GR/zOJzRmu2/wCGa/iF/wBCV4o/8Fsv/wATR/wzX8Qv+hK8Uf8A&#10;gtl/+Jo+o4n/AJ9v7mH+tWTf9BVP/wADj/ma37Fh/wCMu/hn/wBjLY/+j0r+gSAfulPtX4V/sgfs&#10;++OdF/aq+Hd5eeEfEVraW3iGyklmlsJFSNRMhLEkYAGCSe1fulCf3S/Sv03gajOnhZqaa97qrdD+&#10;FfpS5jhMXn2FnhKsaiVKzcWmk+Z6XRNRQKK+3P5fCiiigAooooAKKKKACiiigAooooAKKKKACiig&#10;9KAPm7/grH/yYN8QP+uVt/6VQ1+HnWv3O/4KgeH9Q8V/sN+OtP0yzutQvrmK3EUFvGZJJMXMR4UZ&#10;JwBmvxn/AOGaviEP+ZJ8Uf8Agtl/+Jr8u44w1Wpi4OEW1yrZN9Wf3Z9FnOcBg+HsVTxdaFOTrNpS&#10;kk2uSGtm9jic0Zrtv+Ga/iF/0JXij/wWy/8AxNH/AAzX8Qv+hK8Uf+C2X/4mvi/qOJ/59v7mf09/&#10;rVk3/QVT/wDBkf8AM4nNGa7b/hmv4hf9CV4o/wDBbL/8TR/wzX8Qv+hK8Uf+C2X/AOJp/UcT/wA+&#10;39zD/WrJv+gqn/4Mj/mcTmjNdt/wzX8Qv+hK8Uf+C2X/AOJo/wCGa/iF/wBCV4o/8Fsv/wATR9Rx&#10;P/Pt/cw/1qyb/oKp/wDgyP8AmcTmjNdt/wAM1/EL/oSvFH/gtl/+Jo/4Zr+IX/QleKP/AAWy/wDx&#10;NH1HE/8APt/cw/1qyb/oKp/+DI/5nE5ozXbf8M1/EL/oSvFH/gtl/wDiaP8Ahmv4hf8AQleKP/Bb&#10;L/8AE0fUcT/z7f3MP9asm/6Cqf8A4Mj/AJnE5ozXbf8ADNfxC/6ErxR/4LZf/iaP+Ga/iF/0JXij&#10;/wAFsv8A8TR9RxP/AD7f3MP9asm/6Cqf/gyP+ZxOaM123/DNfxC/6ErxR/4LZf8A4mj/AIZr+IX/&#10;AEJXij/wWy//ABNH1HE/8+39zD/WrJv+gqn/AODI/wCZxOaM123/AAzX8Qv+hK8Uf+C2X/4mj/hm&#10;v4hf9CV4o/8ABbL/APE0fUcT/wA+39zD/WrJv+gqn/4Mj/mcTmjNdt/wzX8Qv+hK8Uf+C2X/AOJo&#10;/wCGa/iF/wBCV4o/8Fsv/wATR9RxP/Pt/cw/1qyb/oKp/wDgyP8AmcTmjNdt/wAM1/EL/oSvFH/g&#10;tl/+Jo/4Zr+IX/QleKP/AAWy/wDxNH1HE/8APt/cw/1qyb/oKp/+DI/5nE5ozXbf8M1/EL/oSvFH&#10;/gtl/wDiaP8Ahmv4hf8AQleKP/BbL/8AE0fUcT/z7f3MP9asm/6Cqf8A4Mj/AJnE5ozXbf8ADNfx&#10;C/6ErxR/4LZf/iaP+Ga/iF/0JXij/wAFsv8A8TR9RxP/AD7f3MP9asm/6Cqf/gyP+ZxOaM123/DN&#10;fxC/6ErxR/4LZf8A4mj/AIZr+IX/AEJXij/wWy//ABNH1HE/8+39zD/WrJv+gqn/AODI/wCZxOaM&#10;123/AAzX8Qv+hK8Uf+C2X/4mj/hmv4hf9CV4o/8ABbL/APE0fUcT/wA+39zD/WrJv+gqn/4Mj/mc&#10;TmjNdt/wzX8Qv+hK8Uf+C2X/AOJo/wCGa/iF/wBCV4o/8Fsv/wATR9RxP/Pt/cw/1qyb/oKp/wDg&#10;yP8AmcTmjNdt/wAM1/EL/oSvFH/gtl/+Jo/4Zr+IX/QleKP/AAWy/wDxNH1HE/8APt/cw/1qyb/o&#10;Kp/+DI/5nE5ozXbf8M1/EL/oSvFH/gtl/wDiaP8Ahmv4hf8AQleKP/BbL/8AE0fUcT/z7f3MP9as&#10;m/6Cqf8A4Mj/AJnE5ozXbf8ADNfxC/6ErxR/4LZf/iaP+Ga/iF/0JXij/wAFsv8A8TR9RxP/AD7f&#10;3MP9asm/6Cqf/gyP+ZxOaM123/DNfxC/6ErxR/4LZf8A4mj/AIZr+IX/AEJXij/wWy//ABNH1HE/&#10;8+39zD/WrJv+gqn/AODI/wCZxOaM123/AAzX8Qv+hK8Uf+C2X/4mj/hmv4hf9CV4o/8ABbL/APE0&#10;fUcT/wA+39zD/WrJv+gqn/4Mj/mcTmjNdt/wzX8Qv+hK8Uf+C2X/AOJo/wCGa/iF/wBCV4o/8Fsv&#10;/wATR9RxP/Pt/cw/1qyb/oKp/wDgyP8AmcTmjNdt/wAM1/EL/oSvFH/gtl/+Jo/4Zr+IX/QleKP/&#10;AAWy/wDxNH1HE/8APt/cw/1qyb/oKp/+DI/5nE5ozXbf8M1/EL/oSvFH/gtl/wDiaP8Ahmv4hf8A&#10;QleKP/BbL/8AE0fUcT/z7f3MP9asm/6Cqf8A4Mj/AJnE5ozXbf8ADNfxC/6ErxR/4LZf/iaP+Ga/&#10;iF/0JXij/wAFsv8A8TR9RxP/AD7f3MP9asm/6Cqf/gyP+ZxOaM123/DNfxC/6ErxR/4LZf8A4mj/&#10;AIZr+IX/AEJXij/wWy//ABNH1HE/8+39zD/WrJv+gqn/AODI/wCZxOaM123/AAzX8Qv+hK8Uf+C2&#10;X/4mj/hmv4hf9CV4o/8ABbL/APE0fUcT/wA+39zD/WrJv+gqn/4HH/M4knmvsj/ghb/yene/9i3c&#10;/wDo+1r5t/4Zq+IXX/hCfE+f+wbL/wDE19bf8EWfg54s8C/tf3t9rXhvWtKs28P3EYnurN4Yyxnt&#10;sLlhjJwTj2Ne1w3hK0MxpSnBpX7H5d4zcQ5XX4Nx1KhiacpOFklOLbd1sk7s/WgdKKKK/aj/ADGC&#10;iiigAooooAKKKKACiiigBu6vl3/gslz/AME/PGP/AF86d/6XQV9RDr1r5p/4K1+GNS8Z/sKeLNP0&#10;mxu9Tvpp7Apb20RlkcLeQscKOeACfYZrzs2i3gqqWrcX+R9d4f1YU+JsvqVGklWpttuySU1dt9u5&#10;+IeaM12w/Zr+IWP+RK8Uf+C2X/4mj/hmv4hf9CV4o/8ABbL/APE1+FfUcRf4H9zP9XP9asm/6Cqf&#10;/gyP+ZxOaM123/DNfxC/6ErxR/4LZf8A4mj/AIZr+IX/AEJXij/wWy//ABNV9RxP/Pt/cw/1qyb/&#10;AKCqf/gyP+ZxOaM123/DNfxC/wChK8Uf+C2X/wCJo/4Zr+IX/QleKP8AwWy//E0fUcT/AM+39zD/&#10;AFqyb/oKp/8AgyP+ZxOaM123/DNfxC/6ErxR/wCC2X/4mj/hmv4hf9CV4o/8Fsv/AMTR9RxP/Pt/&#10;cw/1qyb/AKCqf/gyP+ZxOaM123/DNfxC/wChK8Uf+C2X/wCJo/4Zr+IX/QleKP8AwWy//E0fUcT/&#10;AM+39zD/AFqyb/oKp/8AgyP+ZxOaM123/DNfxC/6ErxR/wCC2X/4mj/hmv4hf9CV4o/8Fsv/AMTR&#10;9RxP/Pt/cw/1qyb/AKCqf/gyP+ZxOaM123/DNfxC/wChK8Uf+C2X/wCJo/4Zr+IX/QleKP8AwWy/&#10;/E0fUcT/AM+39zD/AFqyb/oKp/8Agcf8zic0V2//AAzV8Qv+hK8T/wDgul/+JpP+Ga/iCB/yJXij&#10;/wAFsv8A8TTpYHEc69x/cznxnFGTuhO2Kp7P7ce3qf0IeG/+QFZ/9cE/9BFXgeTVHw+pTRbRTwyw&#10;oCD2+UVdH3jX9AU/hP8AIKt/El6i0UUVZkFFFFABRRRQAUUUUAFFFFABRRRQAUUUUAFFFFABRRRQ&#10;AUUUUAFFFFABRRRQAUUUUAFFFFAHgP7V3/BMn4J/tq+MdD8R/EPwPY6v4k8OTRy6fq8MklpfQCNw&#10;6p50TK7R5HKMSpyeDmvfBEAm2nE4FAPFGweZ8s/tH/8ABKj9n/4w/tDeGPjn4p8M2uj+PPh9qNtr&#10;8XiGzuTYmR7V1mQ3W3CSoCgyZASACMgZrx34q/8AB0B+xr8JfFE+kXHxOuNcntpGikm0bRbu+twV&#10;xkiVIyjA54Kkg4PNb/8AwciHxSP+CMvxoPhP7V9sFjafbfsxPm/YPtsH2rpzt8nfv/2N2eM15L/w&#10;Q9/4JK/sx6//AME1/hL4xl+H/hPxtr3i7w7b6jrGralALyRryRQbiD5iVURSho8AZHlc96I6p9l+&#10;bCVlbu/0NX/iLT/Yv/6HTxV/4S17/wDG6+gP+Cfv/BZn4F/8FN/GfiDQfhLrur6vqHhmyS/v0vNI&#10;uLFY4nfYpBkUBstxgZNdV/w6f/Zr/wCiJfDr/wAE8X+Fdt8Dv2N/hX+zPq99ffD/AMA+GfCF5qcS&#10;wXUul2KW73EYO4KxUcgHmjTqB6cDkUUUUAFFFFABXwR/wcU+BbjxX+wRa6lAjNH4a8TWd/cED7kb&#10;xzW+T/wOZB+Nfe4PNcn8b/g7ovx++E+veDPEFv8AadH8Q2b2dyg+8A3RlPZlOGB7EConG60Ki7M4&#10;D/gnb49s/iZ+w78KdVspVkQ+GLG1l2nIWaCFYZF+oeNh+FfH/wDwcs+OreD9nT4f+ElkVtS1jxJ/&#10;aMcC8yNHBbyxEge7XKCuM8Afsiftk/8ABODVdS8P/CGTS/H/AIGu7lprWGeWEeQWz8xjmdPLY4G7&#10;YxBPOOTXWfs3/wDBMn4yftJ/tQ6P8Xv2mtQtXbw+8dxp3h+KRJQHQ70RgmY0jVvmKqWLEDJxVO0p&#10;X6Xu/wAyY3ivOx9/fs6+C5vhv+z94H8P3K7LnQdAsNPlX0eK3jRh+amuzPSuS+OJ8UR/BnxU3gmO&#10;B/GC6TcnRFnx5bXnlN5IbdxjftznivL/APgn9c/HS7+HGsH48waXD4i/tIiwFgIxGbXyo+uwkbt+&#10;/rzTvzN/eSlyxSPh/wD4JxSJ8D/+C43xz8Kaptt5vEn9qSWQf5TLvu4ryPA75hdm+gJr9Vr25js7&#10;OSaaRI4o0LO7H5VAHJr4Y/4Kb/8ABL7xN8ePito3xg+EOrR+HvidoKRq++TyVvxHnY4cZ2yBfl5G&#10;GXAOMV41458If8FBP2lfCUngHXNN0Xwto9+htb/V47m2hNxD91stE7PhlzkBRkHnFTG/Il1WhX2r&#10;9GQ/8EMUb4r/ALfn7RXxIs1ZtLvrm5WKb+F/tmoSXC4+qwg/jX6sBcEV4P8A8E9f2HdH/YL+AVv4&#10;T0+f+0tUvJftusaiU2G9uSADgdQigBVB7DPUmveqrokuisStW33dz8rP+Cln/KdT9nP/AHNF/wDT&#10;pdV+p/WH8K+C/wBtz9h34jfGT/gqh8G/ihoOk2114Q8IJpi6ndPdJHJD5F/PNJhDy2EdTx1zivvY&#10;D5aiMfc+b/Mr7d/JH5R/8EepV+C3/BVT9oLwFqBW3vL6W8ktRJ8pmWC+LrtHvFOH+gJr9UNb1m38&#10;OaNdX15MtvZ2UTzzSucLGigsxJ9ABXwj/wAFIf8Agl14y+JXx40743fBHWIfD/xJ08J9rgeXyFvz&#10;GmxZFfBAkKAIysNrKBkjk15H8Rfhv+33+194WbwD4o0/RfBvh/UFEGpaglxbRfa4ujBjC7uVYdVA&#10;Gc44ojflUeqVv+CH2m33JP8Ag3o0+bx78c/j18QBGy6fql7FFA5GA7zT3E7AfRfLJ/3hX6d+LPAm&#10;j+PdLWx1zSdP1ezjk85YLyBZkVwCA2GBGfmPPua8w/YR/Y20X9hv9nzTfBOjyG8mR2u9Sv2Ta9/d&#10;PjfIR2AACqOyqPrXtFXorW6Kwt22+rufjf8A8F+/hxoHw2/4KZf8E208P6LpeipqHxajNytjapAJ&#10;9mq6Bt37QM7dzYz03Gv2Qr8if+DjP/lJv/wTR/7K0P8A06+Hq/XagYUUUUAFFFFABRRRQAUUUUAF&#10;FFFABRRRQAU103inUUAR/ZI/+eaflR9ki/55p+VSUUFczI/skX/PNPyo+yR/880/KpKKA5mMWBU+&#10;6oX6Cn4wKKKCQooooAKKKKACiiigBksIlHIFNFnH/wA81/KpaKB8zWxH9ki/55p+VH2SL/nmn5VJ&#10;RQPmZH9ki/55p+VH2SL/AJ5p+VSUUBzMj+yRf880/Kj7JF/zzT8qkooDmZCbGPK4VV2+gqYLgUUU&#10;E3b3CiiigAooooAKKKKACiiigAooooAKKKKACiiigAooooAje3EnX16UfZYz/wAs0/KpKKBptbEf&#10;2SL/AJ5p+VH2SL/nmn5VJRQPmZH9ki/55p+VH2SL/nmn5VJRQHMyP7JF/wA80/Kj7JF/zzT8qkoo&#10;DmZH9ki/55p+VH2SL/nmn5VJRQHMyP7JF/zzT8qPskX/ADzT8qkooDmZH9ki/wCeaflR9ki/55p+&#10;VSUUBzMj+yRf880/Kj7JF/zzT8qkooDmZH9ki/55p+VH2SL/AJ5p+VSUUBzMj+yRf880/Kj7JF/z&#10;zT8qkooDmZH9ki/55p+VH2SL/nmn5VJRQHMyP7JF/wA80/Kj7JF/zzT8qkooDmZH9ki/55p+VH2S&#10;L/nmn5VJRQHMyP7JF/zzT8qPskX/ADzT8qkooDmZH9ki/wCeaflR9ki/55p+VSUUBzMj+yRf880/&#10;Kj7JF/zzT8qkooDmZH9ki/55p+VH2SL/AJ5p+VSUUBzMj+yRf880/Kj7JF/zzT8qkooDmZH9ki/5&#10;5p+VH2SL/nmn5VJRQHMyP7JF/wA80/Kj7JF/zzT8qkooDmZH9ki/55p+VH2SL/nmn5VJRQHMyP7J&#10;F/zzT8qPskX/ADzT8qkooDmZH9ki/wCeaflR9ki/55p+VSUUBzMj+yRf880/Kj7JF/zzT8qkooDm&#10;ZH9ki/55p+VH2SL/AJ5p+VSUUBzMj+yRf880/Kj7JF/zzT8qkooDmZH9ki/55p+VH2SL/nmn5VJR&#10;QHMyP7JF/wA80/KhbZEPyqF5zwKkooFzMKKKKBBRRRQAUUUUAFFFFABRRRQAYpskSyrtIGKdRQBE&#10;tnGo/wBWn5Uv2SL/AJ5p+VSUUFczI/skX/PNPyo+yRf880/KpKKA5mR/ZIv+eaflR9ki/wCeaflU&#10;lFAczI/skX/PNPyo+yRf880/KpKKA5mR/ZIv+eaflR9ki/55p+VSUUBzMj+yRf8APNPyo+yRf880&#10;/KpKKA5mR/ZIv+eaflR9ki/55p+VSUUBzMj+yRf880/KmtYxFf8AVr+VTUUBzMbHHsHenUUUEhRR&#10;RQAUUUUAFFFFABRRRQAUUUUAFFFFABRRRQAUUUUAFFFFABRRRQAUUUUAFFFFABRRRQAUUUUAFFFF&#10;AHz1/wAFSf2vdD/YW/YP+I3xK8Q6PD4i0/RdN+zrpEwBh1SW4dbaOCTII8t3lUNkH5N3Br8L/wDg&#10;l3+yJ/wUW8YfDC++IH7Pev6f8F/hj8QbmbWdK0OS8hfS4kkfcDa2l4s5jjPADjBZVGSRiv2c/wCC&#10;53wz8C/Fr/gll8WtH+I3iePwX4Yk0+CU67Lay3UemXSXUJtZHjiVpGQ3HlKwRSdrNXwF/wAEcP8A&#10;g5j+APwh/Y88G/Cf4va9ceEPEXwz06Lw5DqkGm3N5pet2lqvlW88TRRmRGMSruWRFORkE5Kqqe7f&#10;XQctkib/AIZF/wCCxP8A0cF4S/8AAbSP/kKvrr/gkf8ABX9tz4ZfEfxZN+1V8SdH8c6Bc6bFHokF&#10;lFZRm2uhJl3P2eCIkGPj5iRnt3qP/iJ4/Yk/6LND/wCE/qn/AMj17Z+xR/wVm+An/BRDxXrWi/CD&#10;x1H4s1Lw7aJe6hCum3dp9nhd9itmaJActxgEmmI+jqKKKACiiigAooooAKKKKACiiigAooooAKKK&#10;KACiiigAooooAKKKKAPyJ/4OM/8AlJv/AME0f+ytD/06+Hq/XavyJ/4OM/8AlJv/AME0f+ytD/06&#10;+Hq/XagAooooAKKKKACiiigAooooAKKKKACiiigAooooAKKKKACiiigAooooAKKKKACiiigAoooo&#10;AKKY86xj5mxS+cuPvUAO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5D44fBPwl+0V8MNV8G+OtEsfEXhXW0RL/TrwHyLlUkWRQ2CDw6K3XqBX5vfFT4W&#10;f8Enfgv4nl0fxJb/AAFs9Ut3aKWCG8lu2hdcblfyXcKwJxg4OcjqDXuX/BxX8UfFnwh/4I9/GLV/&#10;BdxfWerNZWtjJdWjsk1ta3F5DBcMrLyv7p3BI5AYnjGa+RP+CQP/AAbdfstfFr9gj4ZfEH4i+GLv&#10;4j+JvHmgW2u308+t3lrb2r3KLIIY0tpY8eUCYyWLEsHPoBMerG9LXOk+1f8ABH31+CH/AHxe/wCF&#10;fT//AATBl/Ynm8f+KP8AhlhvAP8Ab40+L+2/+EfWcSC28z5PM8zjbv8ATvWB/wAQxf7Df/RCrT/w&#10;qdb/APkyvZ/2L/8Agk3+z9/wTy8U6zrXwd+H0PgzU/EFqllqEyavf3v2iFH3quLmeULhucqAferX&#10;UR9HDpRRRSAKKKKACiiigAooooAKKKKACiiigAooooAKKKKACiiigAooooA/In/g4z/5Sb/8E0f+&#10;ytD/ANOvh6v12r8if+DjP/lJv/wTR/7K0P8A06+Hq/XagAooooAKKKKACiiigAooooAKKKKACiii&#10;gAooooAKKKKACiiigAooooAKKKKACiiigAqvql+um6dNcPny4ULsQC3AGeg5P4VYqG5tvPhZM43D&#10;B46042vqNb6n4DftP/8ABTz4qftA/FK81a38Tat4d0eO6Z9N03T7hoUto1b5AxXBduASTkH0xX2n&#10;/wAESP8AgoL4y+OHjPVvhx40vZteey006lpuozczqsciI8TtjkfvFIJxjaRzkVw/7T3/AAQH8SXX&#10;xRu774a6tpbeHNSujKtlqEjRyacGJJUNz5iLnA74ABBxmvpz/gmD/wAEvY/2HxqXiDXNSj1jxlrN&#10;uLR3twy29lb7w5jTPLFmVCSRxtAGOc/0Xxbn3BlbhZYfAxj7W0eVKNpRel7u3a99dT7/ADPG5TLL&#10;uSilzWVlbVPTc+yBwKKKK/nM/P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hjgUCgDwf/gpj8cfh7+zl+wr8S/F3xU0wa74D0/RpIdT0rYHbVlmKwJaqDwDJJIqb&#10;jgLu3Hpmvwb/AOCVn7Q3/BQzw18K9Q/4Zh+Feqah8D9Qvbm58Nab4lMF1aaXC0xPlW13ctC0qqSV&#10;O04J3HGc1+z3/Bdr9nzTP2nP+CWPxW8K6r4k0bwjHJZW95bapq1yttYwXMF1FLAksjcKskiJHk9P&#10;MFfMf/BEH/gtz+z7b/sLfD/4ZeNPHnhn4e+OPhfpEHhnUrDU7tIba6Novki5guB+5kWRUDHDZLFu&#10;owSobyYS0SPKP+Gr/wDgsX/0QnwN+em//JlfXP8AwSN+MX7b3xL+JHi6H9qv4e6D4N8P2+mxSaHN&#10;pxtS1xcmXEit5M8hwI+eQBnvXuH/AA9u/Zg/6L58Kf8Awo7b/wCLruPgV+2d8Jf2ntXvrH4d/EXw&#10;f41vtLhFxdwaPqkV3JbxlsBmCEkAnjPTNMD1AdKKCcCgHIoAKKKKACiiigAooooAKKKKACiiigAo&#10;oooAKKKKACiiigAooooA/In/AIOM/wDlJv8A8E0f+ytD/wBOvh6v12r8if8Ag4z/AOUm/wDwTR/7&#10;K0P/AE6+Hq/XagAooooAKKKKACiiigAooooAKKKKACiiigAooooAKKKKACiiigAooooAKKKKACii&#10;igAooooAaUzRs4p1FFg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GhfWuZ+K3xk8M/A/wuut+Lda03w/pD3UNl9svp1hgWWZwkal24BZiFGe5FdRXC/tHfs4e&#10;Df2sfg7rHgPx9odp4g8L69GI7yzuB8r7WDKwI5VlYBlYcggEUAZf7UH7Nvgj9uf9nTXPh34zhk1j&#10;wX4whhF4lldmFp445o50KSocgb40OQeR7GviU/8ABpx+xiB/yJfij/wp7v8A+Krzvxl/wSs/bA/4&#10;Jw38+o/sf/GQ+MvBKuZV+HvjqdZjbqTny7a4l/dnPAG8xEAffY1wuqf8HDn7YH7MEzWnxo/Yl8SS&#10;SWhKz3mim8tbSXGBlJvKuYmG5l5ViOce9EbPYD37/iE1/Yv/AOhL8U/+FPd//FV75+wJ/wAEbvgV&#10;/wAEyvGmva98JdB1bSNQ8TWcdhfveatNeK8SPvUASEgHdzkc1+ftt/wdQ/Gz4rv/AGb8P/2I/iBf&#10;a2x2qj313qC5OQvyRWKN97HfnBHUg10mg6P/AMFP/wDgpi5g8QXHhj9k/wAAXzYnkt4d+tPEe0cW&#10;95w/qJJIRn8qNegadT9Xbf45+E7z4tHwJD4g0ifxglhJqcmkRXKvdxWyPGjStGDlVDyxrk45YV1u&#10;a+Vf+Ccf/BJX4b/8E5bfUtW0WbWvFvxC8RQCHXPGGv3JudU1JdwcpuPEce5Qdi8fKuckZr6qIzQA&#10;UUUUAFFFFABRRRQAUUUUAFFFFABRRRQAUUUUAFFFFABRRRQB+RP/AAcZ/wDKTf8A4Jo/9laH/p18&#10;PV+u1fkT/wAHGf8Ayk3/AOCaP/ZWh/6dfD1frt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iiigAxTZIg56CnE4ryH9o39vP4O/sjIv/CyPiR4U8IyupZYb&#10;+/RJmAGc7M7untzQB64IlDZxzTtteL+F/wDgoH8G/GPwGsfihp/xE8OyfD/VNQ/su2157oR2ct15&#10;hiEQdsDd5gK/UV63pGs22u6dDe2N1DeWl0gkhmhkEkcqHoysOCDnORRqBdxRRRQAUUUUAFFFFABR&#10;RRQAUUUUAFFFFABRRRQAUUUUAFFFFABRRRQB+RP/AAcZ/wDKTf8A4Jo/9laH/p18PV+u1fkT/wAH&#10;Gf8Ayk3/AOCaP/ZWh/6dfD1frt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8z/8Fev20br/AIJ+/wDBO34mfFLS445tc0LT0t9ISUbo/ttzMltAzDuq&#10;PKHIPUJjvX5Y/s+/8EJvCvxW/wCCXnjX9p39oDUtd+I3xg8aeA9S8b2Ul7qEnkaTvsJrm0+UH532&#10;lHO7KqTtUDbz+pX/AAWB/YwvP2/v+CdXxM+GOkvFHrmtWCXGkmRtqNeW00dzCjHsHeMIT2DZ7V+X&#10;v7L/APwXT8E+C/8Aglb48/Zp+PMeqfDX4yeAfAOp+CYLfUrKRYdUMeny29ooKglZGURodw2sfmDY&#10;ao6S79Co7r8T0j/giH+wd4I/4KQ/8G5XhX4ZfEBdQXRb3X9WvYp7G4ME9rcx3s4jlBxg7d2drAqe&#10;4IrQ/wCDc74l+Pf2Xv2yP2gP2LvG/iC48VWfwkYat4avpmYtFZmSNWUZJKpIlzbSBM4RmcDINeI/&#10;8EVf+C63wB/4Juf8EcPDXh3xh4gudT8fabf6vOPDOm2zyXTmS7keIO5AjRWVlOdxwD07V7n/AMG3&#10;/wAFPiJ8ev2k/jr+2d8StFm8OXHxplWy8O2UqFWaw8xZGdQ3PlBYbWNGP3vKY9ME7S/iN9Lf8MZf&#10;Zt2f/Dn7A0UUVBYUUUUAFFFFABRRRQAUUUUAFFFFABRRRQAUUUUAFFFFABRRRQB+RP8AwcZ/8pN/&#10;+CaP/ZWh/wCnXw9X67V+RP8AwcZ/8pN/+CaP/ZWh/wCnXw9X67UAFFFFABRRRQAUUUUAFFFFABRR&#10;RQAUUUUAFFFFABRRRQAUUUUAFFFFABRRRQAUUUUAFFFFABRRRQAZorxz9qH9uT4d/sf2FvJ4z1r7&#10;LeXi77ext0866nXOCwQfwg8ZJArxaX/guj8B47S1m/tLxAftTBTGNNO6DoctzwBnnGa9zA8M5vjK&#10;Sr4XDTnB9VFtfed1HLcVVjz06ba72PszNGa87/Z8/aX8HftSeCBr3gvWYNWsdwjlA+WW2fGdkiHl&#10;W/n2yK9B+teRiMPVoVHRrRcZLRp6NHJUpyhLlmrMfRRRWR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eKf8FB/2ydN/4J/fse+Mvi/q+j32u6b4Nit5prCzdEnuPNuobcBS&#10;xC8GYE5PQHvXyl+zL8X/ANjH/g4b+G41rWPh74R8ReK9Pi8rUdJ12yii17Rw2QQs0ZEhiJyQ8b7S&#10;QDww46z/AIOV2z/wRI+On/Xjp3/p2sq/Pnwh/wAEJ/EvjH9gT9n39pL9lXXLjwH8drPwHpGo31hB&#10;c+Ra+J5RZxliGJ2xzvjkP+7kJ+baTuCja7b8glsktz9NvhP/AMEIf2Rfgl4lh1jQPgP4JGoW7rJD&#10;JqCS6msDrnayrcvIqsCc5AByAeoFZv7D3/BVew/at/b3+OHwBsvA7+Hf+FHyNbnUxerJFqQW48kb&#10;YlRfLHGcbjjpXiP/AASN/wCDgnSf2pfFP/Cl/jzpv/Cp/j9o0n9ny2OpRGyt9dmTgiMSY8q5OOYG&#10;+8eUyPlXyH/giaMf8HDn7ef/AF+S4/8ABiaavz26W/pg/hv5o/ZqiiigAooooAM0m4UoGBXmf7XX&#10;7R+l/sl/s7eKPiBq6+db+H7XzIrcHBup3ZY4oh6bpGUE9gSe1KUrAembhSbh61+RP7PP7Ln7Q3/B&#10;WPw5N8UPF3xX1LwH4Y1S5k/saxsPMAkVGaMtHGjoFjDBlBYlmKk+5t+Dfjh8Z/8Agj1+1X4X8G/F&#10;bxVN44+FHi9/s9tqs7M/2dNyo0q7iWjeIupdCSGUggk8h+T3DzR+tlFNjlWVAynKnkEdDTmOBQAh&#10;cKKN49a/Nr/gpZ+2p8Svi5+1rpX7NPwNv/7L166VP7d1aN9jQM0fnGPzMHZHHCQ7kfMS20cjnjvi&#10;L/wSQ/aI+AHgm48b+Bfjpr3iTxZpMRvJtNZ5ovthX5nWItIyluDhWA3dMipT0v0DrY/VbeKN4Hev&#10;k/8A4JIft9T/ALdX7Pdxca4sMPjTwnOmn60kS7Fn3KTFcBf4fMCuCOzI3bFeA/8ABRr9sv4m/H79&#10;sWw/Zr+Buof2PqWB/b2sRv5bRN5Yldd4yUjijILFfmZm2jpzUt7IFZq5+lxcDvQHBHWvyl+KX/BK&#10;D9of9mfwPdePPAPxz17xR4m0WJr2501zNGbtVG9xFukcM3DYRgNw4yDwfrX/AIJO/t4v+3f+zk2p&#10;6tHb2/jDw1cDTtahhG1ZW27o7hV/hWRc8dmRwOAKBH1NuozX5jf8Fi/iR44+Iv7eHwb+C/gHxXqn&#10;he81y2El3cWUrKI/tVwUEkiqQWEaW7vjI4PUZq0P+CMnx7I/5Oi1j/wDuP8A5IpRu1cZ+l+aK+ff&#10;+Cf/AOyj40/ZP8B65pXjb4iXXxEvNS1AXcF5PE8ZtYxGq+UA7ucZBbqOtfQO4UwPyK/4OM/+Um//&#10;AATR/wCytD/06+Hq/XavyJ/4OMuf+Cm//BNH/srQ/wDTr4er9dqACiiigAooooAKKKKACiiigAoo&#10;ooAKKKKACiiigAooooAKKKKACiiigAooooAKKKKACiiigApGPyn6UtBoA/CX/gtboXiLTv2/PFFx&#10;ra3LWN9b2kukSOrCFrYW0alY8kgAS+YDjHzbjgbq+Te9f0l/HL9mLwP+0joken+NPDun65BCSYTO&#10;n7yEnurdV/A15c3/AASX+AUlpaw/8K90pVtXVwwZt0mBjDHPzA9wetf0fwr42YHLsqoYDE4eXNTi&#10;o3jazSVr621fU/QMu4voUMNCjOD5opLTbQ+Gf+Dd7RPETfG7xtqEIuo/Cv8AY6QXZIbyJbvzkaHv&#10;tLqgm7EgN2zz+u3UVzHws+Dvhv4J+E4dD8K6NY6JpcGNlvaxhFB6ZPqfc10wr8Y404iWe5tVzGNP&#10;kUrWXXRJXfmz5LOMwWMxUsQla9vwH0UUV8u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AOaQuFpa8C/4KUeCvjZ8Qv2Tda0v9nvxFY+FfihNdWr6dqN55XkxRLMpnB8xHX5otwG&#10;VPak3YEYn/BX39kXxJ+3d/wTn+JXwn8Izafb+IvF1vaQ2kl9IY7dDFfW87bmwcfJEw6dSK7L/gnz&#10;8AdY/Zd/Ye+E/wAOfEElrNrXgjwrp2iX0lsxeF5oIEjcoSOV3KcV4hpPwi/a8h/4JFXPha58eaLJ&#10;+1QyP5PiQfZ/sit/afmLn9z5f/Hn8n+r6+/NfEX/AAyD/wAFhM/8l88Ef+U//wCQ6XL0DopH2Z/w&#10;V6/4IbfDv/gqN4V/tpNvg34taRHu0fxXZR7JWZB+7iuduDJGCBhvvp1U9j8r/wDBut/wTd/aI/Y3&#10;/be+OPiz466bcTS+KNIgsYfEEl4l0NbmiuOZNwO5tyKG3OMk8nnOeb/4ZB/4LCf9F88E/wDlP/8A&#10;kOvrr/gkd8FP22/hb8SfFlx+1T8RtB8beH7rTYo9Eg0/7NutroS/vGbyoIzgpxyT+daQVtRS1Vj7&#10;4oooqRhRRRQAV+fP/ByB4jn0f9hvQ7GORlj1fxbawTgfxIlvcyYP/AkQ/hX6DV8J/wDBwz8OLrxv&#10;+wA2p2sbSf8ACJ6/Z6nNtGSsTLJbFsexnX8KzqbFR3PpD9hHwzb+Ef2L/hTp9rGsccPhLTGIUYy7&#10;W0bOfxdmJ+tfHv8AwcreGYb39kTwTqzxr9o0/wAWx20b45CTWlyXA+piT8q+pv8Agmh8VtP+L/7C&#10;Xwu1SxuI7hrfw9aabdBGyYri2iWCRSOx3Rk4PqD3r5B/4OTfiPb3nwh+G/w/s2FzrmteIP7US0j+&#10;aTZFDJApwOfme4wPUqfSqqXb07k07Wuz70/ZR8RTeL/2X/hxq10zSXGpeGNNupmJ5Z3tY2JP1JNe&#10;gP8Adrk/gT4Kk+GfwR8H+G5sedoOiWenPjnmGBIz+q11hbIq57k09tT8o/8AglRt+IP/AAWd/aE8&#10;Q3w866086skDMOY86lHEMfSNNv0OK/ViRMr+FflL+whdw/s1/wDBdn4yeE9YkWz/AOE0/tA6eZTt&#10;85pp4b+ED/eiL49xiv1T1zWbTw9o91f31xHa2dnC0880rbUiRRlmJ7AAE1C+BehWvOz8r/8Agi6v&#10;/CC/8FQf2kvCNn+702GbUSsS8KPs2rGKPj2WUgfWk/4I7Ivj/wD4Kv8A7RXia8xNeRSaksRbkoJd&#10;THT6LGF+nFT/APBByzk+Lv7ZP7QXxUhjcaXq13NHBIy4EhvL2S6K/ULGhI7bh61W/wCCbd5D+zd/&#10;wWv+OHgfWGWzPiqTUZNN807TOTdpdwqv+9BIzf8AAcU4XTivIUvtep+rk4/dn/Oa/Kf/AIIXD/hB&#10;P2+P2jPCdr+7023uJysQ4Vfs2oyxJ+SysK/UzxT4jsfCXh2+1TUriOz0/ToHubmeRgqQxoCzMT6A&#10;Amvy8/4N+tMuPiV+0L8evih5MkenazfCGB2XAdri5muXX6qoiJHbeKUb8zfkOXw/M8+/aA8T/FbX&#10;f+C3fiLxR8PfAd94l1zw7EdN0IX9s8VlAFsvsz3LOQFKK7zsOcEkd69K+JHjj/goN8BNOuPGWrRe&#10;F/EWk2atcXWmafHFciKMAFvkUK+AAehJ69a+x/gD/wAFEfhn+0X+0N4m+HPh6W+j8UeF0l+1reWR&#10;t/MMUwilRC3zMVYgnjpz9PdtWvrbTdLuLi8kihtII2kmkkbaiIBliSegxnOe1JaQK+1qfO3/AATT&#10;/wCCiWjf8FA/hPdalFaDR/E2gyRwazpu/cIWYEpIh6mN9rYz0KkV137b37X8P7Ffwks/Fk3hHxR4&#10;0jvNVj0z7DoNqbi6QvHLJ5pUA/IPKwT6stfn3/wQSs11z9uj49a94djaPwXIJorfYu2H97fs9qAO&#10;nEKSY+vvX60PCsww6qyjkZFadEzNbtH4H/8ABTH9vG3/AG9v+CkX7A91b+A/GngMeDPi3YAp4js2&#10;tm1H7Vq2jD9zkDd5f2c7/TzF9a/fSvyH/wCDiyJbf/gpp/wTSCqq5+LQztGM/wDE18P1+vFIoKKK&#10;KACiiigAooooAKKKKACiiigAooooAKKKKACiiigAooooAKKKKACiiigAooooAKKKKACijOaKAGkc&#10;0u3FLRQAU1lp1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dBXL/GX&#10;4u+H/gH8LPEHjXxVqUGj+G/C9hLqWpXkx+S3giUuze5wOAOSeBziuoPSvzQ/4Oy/HGqeDv8Agjb4&#10;qt9OeaOPXvEGlabetGSP3Bn84g/7JeFAfrUSbRUdzxT9kn/g4F+Pn/BSv9vTwxonwf8Agrf2/wAB&#10;bfxFDZa/r8thJczwWLEgyTz58iByuH8tcuAMDf1P2D/wW+/4K8aT/wAEk/2Y7PXYbG213x54unks&#10;PDOlTOVjleNQZbiXHPkxB4845JkQcZJHV/8ABEf4TeH/AIQ/8EnvgFY+H7W3t7fUvBWma3dNEo/0&#10;i7vbaO5uJGPdjJI3J7ADoAK/J7/gsDbD/gpX/wAHNHwb+BZzqXhfwIdPtdUtgd0e3nU7/PoWt1jj&#10;P+4BWrj76pomLVnPyJfD/wC1b/wV0ufhjF8co/CttfeELi3GrLoBsbL7TLYlQ4dbIN5+0oMgAeaQ&#10;SwU9a/UD/gi9/wAFbtB/4K1fs2XXiOPT4/DvjbwvdLYeJ9EVy62krLujmjJ+YwygNtLcho3U525P&#10;2DFAlvbhFVVVVwABwB6f/Wr8Mv8Ag35trbwH/wAHB37aHhfwsqW/g2N9WkWCAYhjkh1pFiVQOMKJ&#10;Z1HoM1KknLlXZ/gKV+Xmfl+J+61FFFAwooooAKwfiV8ONJ+LPgLV/DOvWcd/o+uWslneQOOJY3Ug&#10;j9cg9jit6ik4p6MNj8tdM/4JSftLfsZeLtUX9n/4mab/AMInqk5lWw1S4aJos5wWXY6MwAA3jaTx&#10;xXd/si/8Eg/Gc/7RFn8Xv2hPGEHjXxZprpPY2EEjT29vKnKM7sFyEPKqqgZ5Oa/Q3ZRsp7Acj8ct&#10;B8ReJPg14o03wffx6T4qvtJuYNIvZGKpaXTRMsUhIBICuVJIB+leY/8ABP74V/GX4U/DfWrP41+L&#10;LHxhr9xqRmsbm1maVYLbykGwlo0Od4c9D16174EwKFTaMUdbgfG//BS//glTH+2b4g0nxx4P1weE&#10;PiX4fjWO3v8ADCK8RGLRiQr8ysjZKuM4zggjGPnvxV/wT7/ba/aB8Pr4J8dfFTw/b+D5P3N3PDev&#10;JJdRggfMqxI0mcdGYA85r9TdlIExQtA8zyX9iz9jzw3+xL8DbDwV4b8yaOJ2ub69mA87ULlgN8r4&#10;+gAA4AAFeE/8FLP+CUbftf8AjDS/iD4G1/8A4Q34maGiJFe/MsV6sZzHvZfmR1OcOM8cEEAY+0qb&#10;s4oau7sD8svFv/BPL9tX9pDQ4/BvxC+KmgW3g9iI7yS3vHlku4+AdyLGhk6ZwzKOtfff7HX7JPhv&#10;9i/4Gab4H8MrI1takz3V3KB51/cNjfM+OMnAAA4CqB2r1PbzS0XA+Bf25P8Agj1rHxM+PjfF74L+&#10;LV8CfECWUXF0js0dvczbdplDoC0bMB842sG5OMkmvNPEv7Bf7bn7Rukf8Ir4++Knh/S/C1x+7vns&#10;7tpJLiM9QUSNC/TozKOe9fqLjim7KPIDxv8AYg/Yo8L/ALDXwag8J+Glkmkkk+0ajqEwHn6jORje&#10;2OgA4VRwB+NeyhcUtFG4bH5E/wDBxn/yk3/4Jo/9laH/AKdfD1frtX5E/wDBxn/yk3/4Jo/9laH/&#10;AKdfD1frtQAUUUUAFFFFABRRRQAUUUUAFFFFABRRRQAUUUUAFFFFABRRRQAUUUUAFFFFABRRRQAU&#10;yWZYkLNwB39Kf3qrqts9zp00ccjxO6FQ6/eQkYz+FBMnZXR8e/tG/wDBaH4ffAz4jXHhrTtN1LxZ&#10;dabObe/ns3WKCB1OHVWYHzGU8HHGe9ey/sgftx+C/wBsrwvdXnhue4g1DTdgv9Nul23FrvztbjIZ&#10;DtYBh3GDg8V+HHxo+EfiD4I/EbVPDniaxnstS0+4eNxKp2zjd99D0ZW6gjgg19tf8EGvg34iHxg8&#10;ReNZLO6tfDcejtpyTum1LyaSWJwq5HzBRGSSOh2j1FedRxVSVTla0PzPJ+KczxGafVq0VyttWtt8&#10;/LzP1Uooor0T9O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DzX&#10;z5/wVD/YhtP+Civ7DHj74R3F1Hp934ls0bTbx13LZ30Eiz28jd9okjUNjnYWxnpX0HTfLBqZRugP&#10;52f2aP8AgsX+1l/wRa+DUX7O/wARP2c9Q8bX3hHzNP8AC+qPPcwLFDuJjUtFDKl1Cpb5CrxnZgbi&#10;AMfRH/BuP/wTX+Kl5+0z8Qv2wP2gNLutJ8cePmuRounXkJhuF+1yeZc3bRnmFdqrFEp52M/GNpP7&#10;OeRGwHyr+VOESgdK0jLq9wfZbH5R/wDBaj/g4g1T9hz4weIfgP8ADH4aa94k+LT2FsbTVZwG0+za&#10;6iDxSxwx7pLh03ABGEa7h1YDDXv+DZD/AIJZ+NP2Kvg940+KnxYhuLb4nfGS5iuZrK6O670+zRnk&#10;HnntPNLK8jr1AWMH5twH6WS/B7wnP46bxRJ4a0GTxIyJGdVewia92oCFHmld+ACQOeK6IRhfu8VM&#10;dPUJa6dB1FFFABRRRQAUUUUAFFFFABRRRQAUUUUAFFFFABRRRQAUUUUAFFFFAH5E/wDBxn/yk3/4&#10;Jo/9laH/AKdfD1frtX5E/wDBxn/yk3/4Jo/9laH/AKdfD1frtQAUUUUAFFFFABRRRQAUUUUAFFFF&#10;ABRRRQAUUUUAFFFFABRRRQAUUUUAFFFFABRRRQAUUUUAc34y+EHhf4hTW8muaDpOrSWjB4Wu7VJj&#10;Gw7gsDjpWxo2gWfh7TY7OxtYLO1hXakUMYREHsBxVyilZXuZxpQjLnSV+9gooopm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XN/FfRNe8S/DXXdP8AC+uf8I34&#10;ju7GWLTNVa1S6WwuShEcrROCsiq2CVPUZHHWhgV/jZ8bvCv7Ofwz1Txl4212x8N+F9FVJL7UrwlY&#10;bVXkWNSxAJ5d1Xp1YVofD74g6P8AFfwJo3ifw7qNvq/h/wAQ2UOo6dfQHMV3byoHilQnkqysCPYi&#10;v57f+CsUP/BUAfsLfEm3+On/AAhF38IY47ddcm05dIE8sQvYPJaNYf32DMITgAHBOeM12H7Fk3/B&#10;W2P9j/4XR/DKDwGPh2vhTTB4Y+1HQ/O/s0Wsf2bf5p8zd5OzO/5s9ec0R6v0B6f16H7+7ua8o+Gf&#10;7b3wt+Mnx/8AFPwt8M+MtL1jx54JhafW9Ig3GbTlWQRNvyAMhyoOCcbh61+U/nf8FqP+ff4cfn4f&#10;/wAa9a/4IK/8Eivjd+yf+0/8Vvj9+0NrGk3HxF+Jts9o9jYXKXLDzrhLm4mmeMCJSZIo1RI8gANy&#10;OBRHfXs/vB/5H6rUUUUAFFFFABRRRQAUUUUAFFFFABRRRQAUUUUAFFFFABRRRQAUUUUAfkT/AMHG&#10;f/KTf/gmj/2Vof8Ap18PV+u1fkT/AMHGf/KTf/gmj/2Vof8Ap18PV+u1ABRRRQAUUUUAFFFFABRR&#10;RQAUUUUAFFFFABRRRQAUUUUAFFFFABRRRQAUUUUAFFFFABRRRQAUUUHpQB81/tqf8FLfBv7Geow6&#10;RfQ3WueJLmITrp1myhoozkBpGPC5PQdSOa8Df/g4D8Li1tivgPXzOzjz1+0xbVXHJU5556ZxXzj/&#10;AMFkvgj4k8Gftha74ou7O6m0HxQltPY3mN6DZbxxNExAwpVozhe6lTzzXyR9llVVby5ArEAHHX0x&#10;+hx6V5dbGVIzcYn4/nfF2aUMbUo0/dSbSVvPR69z97P2O/23PCP7Z3hS5v8Aw7JNa32nlVvtOuQB&#10;Pals4PHDKcEbhxkV7OGyetfl7/wQa+CXiXTviF4n8cXVnd2PhyTTBpcDyjYt9M0qPlRj5ggQgsDw&#10;XA55x+oQ6f4134ebnBSlufonDuOr4vAxr4mNpO/z8/mOooorU9wKKKKACiiigAooooAKKKKACiii&#10;gAooooAKKKKACiiigAooooAKKKKAG7iaa0oA+9TXk8lWPoM/WvyI/ax/4KKfEL4n/FbVo9E8Qal4&#10;d8O6fdPBY2tjKYWZUO3fIy4LM23PJIGcD3+w4O4LxvEeJlh8I1FRScpS2V9F82fJcWcYYTIKEa2J&#10;Tk5OyS623+4/XpZKUNk1+fv/AASv/bt8W/En4lSeAfF2oXGuC6tZLrT76c7riJo/mdGbq4KkkE5I&#10;K46Hj9AVPNedxNw3i8jx8svxluZWd09Gns0dvDfEWGzrBLG4W9rtNPdNbofRRRXgH0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iiigDxP8A4KGftG+D/wBkr9jTx/8A&#10;ETx3pdprvhrwvpv2qfTLiFJo9Sl3qtvBtcFcvM0agkEAnPavhf8A4IN/F/8Aa5/bG+JU3xp+J8eh&#10;eFfgDrugTWPhDwpYxLapF+/g8ieGFVz5SxxSoruwLBgQuCDX0J/wcB/s1a9+1b/wSX+LnhXwxb3F&#10;5r0dlb6vaWsI3PeGzuYrl4lXuzJG4UDkttFeV/8ABCT/AIK9fBj47/sK/DXwVfeLvD/hDx14B0Cy&#10;8Nanomq3cdlJvtYkt1li3kB0dUVsDkFiCOKKfXurfdbcJapf11R65/wWF/Z7/aQ+PXwn8Kyfs0/E&#10;K18CeK/C+qSaldpcSmEaxH5JRbcvtZcZYnDDBO3kYzXm3/BCb/gq94w/bjtPHnwr+Muip4b+Onwe&#10;uvsmvW6xiJb+IO0fnBASFdZEKuFO35kYEhq+q/jL+378FfgT4Lute8UfFHwRpun2qGVm/teCWRwv&#10;UJGjFmPI4A71+Y//AAb+apeftu/8Fbv2qv2rtJ0m90n4d+KI08N6I1xF5f8AaDB7b5x2LLHZxu47&#10;NcAdc1NO/M10s38+gS2+Z+z1FFFUAUUUUAFFFFABRRRQAUUUUAFFFFABRRRQAUUUUAFFFFABRRRQ&#10;B+RP/Bxn/wApN/8Agmj/ANlaH/p18PV+u1fkT/wcZ/8AKTf/AIJo/wDZWh/6dfD1frtQAUUUUAFF&#10;FFABRRRQAUUUUAFFFFABRRRQAUUUUAFFFFABRRRQAUUUUAFFFFABRRRQAUUUyaXyoi3Yc0AKPvUE&#10;4H1r5S+Lv/BS6x8IeMLjTfD+kLq8FpKYpbp5vLRyDg7MA5HvXqH7MX7Wek/tG2FzFFA2n6vYhWnt&#10;HbOVPG9T3GfyyM17+K4XzTDYRY2tSapu2unXa63XzPdxXDeZYfCrGVqTUNNfXa63R6d4j8K6X4w0&#10;x7PVtPstStJOWhuoFmjP/AWBFYD/AAD8DyQQxnwf4Z8u2YNEv9mQ4jI4GPl7V2FFfP8AKj56VGnJ&#10;3lFP5FfTdKtdGsY7Wzt4LW2hULHFDGERAOwA4A+lWMUUUy0ktgooooGFFFFABRRRQAUUUUAFFFFA&#10;BRRRQAUUUUAFFFFABRRRQAUUUUAFFGeaM0ARld4wfSvzn/at/wCCQXibXPijqGt+AbvTZtN1i5e5&#10;ks7yUxSWjuwLBWwdy7ix7EAY5r9GcfrWL4n+Iug+BY4m1rWtL0kTHbGby7SDzDnHG4jPUdPUV9Jw&#10;vxPmWS4h1stlaUlZq1015ry6Hz/EHC2Cz2isPjIt2d01uvT16ny5/wAE9P8AgnNefsueILrxT4nv&#10;re78STQNawQ2pLQWkZbLfMQCzHC9hgevWvrwDA79aq6Lr1n4i0+O6sLq3vLWT7ksEgkRsHHDDIq4&#10;fnH1rhzzOsbmuMljMfLmqP5aLZW6WOrJcjwuU4VYLCR5Yx++73bHUUUV5J6w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nmgBkm0qQ+CrevevyG/wCCuv8AwTm/4Jx2&#10;/wAQrzX/AIteMNJ+D/jjVmkublvDesLa6hcsRky/YlWUFs8lvKySQDnIFfbH/BZj9szUP2CP+Cb3&#10;xO+JmieWfEGk2EdnpLONyxXd1NHbRSEdwjS78Hrsx3r80P2YP+CE/wAPNX/4JL+M/wBon40xX3xL&#10;+Mnjr4fal44W/wBVu5JE0x5tOlubYqM/NIqmNizEgNwBgCpXWXYpXul3GfA7/giF/wAE67f4DaP8&#10;dNU+L3jnxl8KbzV10q11LxTri6fprXImMRjcx28EiqZBgliB8nUDJr9mv2cvh14D+Fnwc0HRfhpp&#10;+gab4Ltbdf7Li0cILMxEZDKU4bOclupJJr8sv+CEP7EPgL/goP8A8G7PhX4b/EaxnvvD19r2r3Sm&#10;CYwy2twl7OI5kYfxLvPXI9qg/wCDdHxN4u/Y9/by/aM/Yx8Qa/deJPD/AMMduueGp7hiWtrZpIVK&#10;r/dEkd1bOUHAffjrWktJOHzI6c3yP2QoooqRhRRRQAUUUUAFFFFABRRRQAUUUUAFFFFABRRRQAUU&#10;UUAFFFFAH5E/8HGf/KTf/gmj/wBlaH/p18PV+u1fkT/wcZ/8pN/+CaP/AGVof+nXw9X67UAFFFFA&#10;BRRRQAUUUUAFFFFABRRRQAUUUUAFFFFABRRRQAUUUUAFFFFABRRRQAUUUUANcZqvqVqbvT5YvmHm&#10;KV4OOtWicUZyKI6PmQ4uzuj8n/ir8GfEHwl8ZXek6pY3AaORhFMsbGO6TPDoccg9fUHivor/AIJq&#10;fBXXdM8X6h4tvbSey002RtLbzUKG5Z3ViyjuoCde5I96+xrvTLW8kX7RBBMVO4b0B2n15qxDCsK4&#10;Xaq9gB0r9GzbxGxWOyz+z5Ukm0k3322Xmff5p4g4jG5f9RdNJtJN9/l5lgdKKM0m6vzk/PxaKM0m&#10;6gBaKKKACiiigAopNwo3igBaKKAc0AFFFFABRRRQAUUUUAFFFFABRRRQAUUUZ5oAjoMqoeWHpXnX&#10;7VfxyX9nX4DeIvFv2dbqXS4ALeIniSZ2EaA+25hn2Br8n9b/AOCg3xe1rxc+sf8ACZ6lbSu+5YIN&#10;q28YznaExjbx9fevveD/AA6zPiKlOvhHGMYu15Pd72R8JxZ4gYDIa0MPiE5TlrZdF3Z+0c02yJmX&#10;njPFfzn/ALZvx+8V/H/9ofxTq/ia9vGmj1Ge2gsnciOwijcosSKCVG0KOnU5JJJr9tP+Cd/7VF5+&#10;1Z8EG1PVoY49b0m7bT71oxtSYhUdZAOwZXAx6g9sV47+1z/wRG8E/tHfEq68WaTrF54R1PVZjPqE&#10;NtCslvcSHG5wp+6xwSccEnNfR+HucYHhXOsRQzyHvJcqklflaevyemvl5n6jwPxFgJ01jt4VIpxd&#10;tvI+VP8Aggp+0D4s039pi48Bre3l54X1rTprua2lfelnLFgrKuT8uc7CADncM9Mj9jVOa+cP2F/+&#10;CbHgn9hq1vrnSZLjWPEGpJ5Vxql2B5gjBLCNAOFU8E467RnpX0aPlr5XxCzzAZtnM8Zl0OWDSW1r&#10;vq7dO3yuVn2NoYrFurh1aNl8/Mkooor4k8c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zQa+Df+DjD9rD4lfsWf8ABNbVfHvwr1S40XxLY+INMgkv4okl+zWzysHJVgQV&#10;ZgiHI6PiplKxUVc9i/4KzfsYS/8ABQP/AIJ+/Ej4WWc0Ntq3iDT1k0qWU4RL23lS4g3HsrSRKpPZ&#10;WJr8nfgF/wAFy9H+An/BNLx1+yv+0foviD4e/FnwT4G1PwXpcl1Yu1vq6JYzW9oCwHysF2R7jlXw&#10;GB5IH1x8Qv8AgvZ4X8B/8EXrH4yeE/iB8N/HHxi03wro015ouo3iCW41V2tIr2OW0heKRWQyTNtT&#10;aBtBHy8HvPAH7Rn7KX/BRT9kj4b+K/jtcfAPUPFXijwxYalq+nahd2mdNu7i1R54FErtKgRmZQrM&#10;WGME55ocHZr5MUZLRv5fgfnX/wAEb/8Ag4B+CH/BNP8A4JC+HfB3iCbWPEHxG0+/1WeHw/p1qxZz&#10;LdySRb5j8iBgy8+h6E8V9Qf8G4X7NnxM+Jnxw+Nf7Yfxe0ebw94h+OEwt9F02WNkkhsPMWRn2t8y&#10;x4jtoo84JWAk9RXvnwo+Cv8AwTs+CHiWPWPC9v8As36TqcLB47iO9sGkjIzgqWY46mvrb4QftI/D&#10;f41Xdzp/gXxt4R8TzabEsk1vo2pQ3TW0edoLLGx2r2HT0q+b3nLysTy6W87noFFFFIYUUUUAFFFF&#10;ABRRRQAUUUUAFFFFABRRRQAUUUUAFFFFABRRRQB+RP8AwcZ/8pN/+CaP/ZWh/wCnXw9X67V+RP8A&#10;wcZ/8pN/+CaP/ZWh/wCnXw9X67UAFFFFABRRRQAUUUUAFFFFABRRRQAUUUUAFFFFABRRRQAUUUUA&#10;FFFFABRRRQAUUUUABGararfrp2nzTscLEhdsDPAGasnkVFPD5sLK3QjBpxtfUmabi0tz8Xvj/wDt&#10;3/EX43fEO61RfFGuaHp0dwzWFhp97Jax2qBvkz5ZG5wMZZsnOcYHFfVn/BJP9snxX8UvFmpeBfFW&#10;pXWufZLD7dYX1y5kuECOivHI55bO8EFueDkniud/aE/4I0avf/EK61DwFrmh2+i6hcGT7FqTyQtY&#10;7mJKoyowdRngEA4456177+wJ+wDb/si299rGp6lb6x4o1aAW8ktupEFtEGDFIy3LZYKSxAztGAMc&#10;/wBC8WcScG1+GFhcAoe2tHlio2lF3V7u3rfXU/AeF+H+LKPEX1jGOXs+Z8zcrxkullf0t2PpmW6i&#10;gjLOyoq9SxxioTq9sEVvtEO1+FO4fNnpivgn9vr48eINX+MGpeF4by6sdH0cRx+VE5T7QzRq5dsc&#10;n72B2wM968EPi3VTGiHUr/apyoNw+FP59q+LyfwuxOOwcMVKso8yula+j21P7Mynw1xGMwkMVKqo&#10;82trX0e2p+vEUyt/F9Oae31r46/4JsfHLXvE+v6p4T1S6mv7O2tPtlrJKSzW+HVDHn0O8EZ6YOK+&#10;xO1fCZ9k1XK8bLBVmm421Wzvqj4nPMoq5Zi5YOs7uNtV1vsPFFFFeQeSFFFFAHxh/wAFO/8Agpfe&#10;/se6lpvhXwrZ2t94s1O1+3Sy3YLQWMBZkUlQRuZijYGQABn0FfOn7LX/AAW88aR/ErS9N+I0Ol6l&#10;oF/OtvNeWlv5FxZ7mwJCASrKMjIABwOpPX07/gsF/wAE+PFvx58Y6b8QvA9n/bF5a6eunajpkZVZ&#10;nVHdkljz99v3hVh1AVcA84+V/wBlb/glZ8UPjH8TNLj8QeG9R8J+G7eeObULzUofJkMIf5kijblp&#10;GwQMrgZBPGAfNqyxHtfd2Py3NsVnsc35aPNyXXKl8LWm/wCtz9sIJRNCrr0YZFPT7tR2sAt7dI1w&#10;FQBRj0FSqMCvSP1GN7ahRRRQMKKKKACiiigAooooAKKKKACq+oX66daSzOyrHCpdieigDJqw3NVt&#10;S05dSspoZArJMhjZSMhgeDn69KcbX1Iqc3K+Xc/JT9sv/gpX4o/aPOteHNLW30zwPeOI1gMSvcXk&#10;aPuVnZgduSobC4xjqea+Ywcivpn4+f8ABLb4lfDPx5dW3h7R5vE2gTTN9jvLd13JHk7VmViCrAcE&#10;/dOM5FfOXivSI/BXjceHr/U9Ej1TgSKmowvHA/dHkDbFYHggng1/dPBWL4doZfGhk048tlJpP3tk&#10;m5db6a3P48z7I+KMyx06mKoVKkou3wtpK+lraW10P0w/4Iv+NdD1D4A61oenwTW+saXqRudTMj7l&#10;uDMoCSL6DbFtx2KH1rwj9sH/AILXeMNJ+LOqaH8N4NNstG0W6a1a+u4PPmvnjbDMoyFVCVYDqSCD&#10;kZ4+pf8AgmD+yPcfs4fCi+1LUr6xvdW8WtFcSfY5RNBBCiny0Vxw5+diSCRyAM4yfzn/AG9P+Cf/&#10;AIo/Z9+N+qNp8dvq3h7XLuW706WCZPNjR23GKSLIKlN2NwG1hgjHKr/HXH04YzPsTPKr1Iym3pdt&#10;97eV728j9uw+Fz/D8PYXD0KbVRK0lFO6XTRde52P/D534yeM5LWFNQ0bSZrUbnNpYKVu+SfmEhfA&#10;xgYUjpnNfa3/AATY/b51D9qlNS8O+Jre3i8SaPbrcie3XbHew7gpbb/CykrkDj5gR6D84Phj/wAE&#10;9Pi14j0ax13T/Cs2oWV8WihNrcwysjZIPmKHzH0PLY4+or9Cv+CXv7CWvfs33OreLPF3l2ut6tai&#10;zt7CNw5tIdyuxkYcbyyrwpIAHfPH19Glk/8AqTfMIwjjFL3LaVGrr4uu19+h4PDtXif/AFijTr+0&#10;9lb31O/KtPPrsfZlFFFflZ+7BRRRQAUUm7mk30AOoozRmgAoozRmgAoozRmgAoozRmgAoozRmgAo&#10;ozRmgAoozRmgAoozRmgAoozRmgAoppfFHm80AOopu/mjzfrQA6ijdxRuzQAUUUA5FABRRRQAUUUU&#10;AFFFFABRRRQAUUUUAFFFFABRRRQAUUUUAFFFFABRRRQAUUUUAFFFFABRRRQAUUUUAFFFFABRRRQA&#10;UUUUAFFFFABRRRQAUUUUAFFFFABRRRQAUUUUAFFFFABRRRQAUUUUAFFFFABRRRQAUUUUAFFFFABR&#10;RRQAUUUUAFFFFABRRRQAUUUUAFFFFABRRRQAUUUUAA6V8w/8Fdf2mfhL+yz+xF4g1r43eHbjxX8O&#10;9aurfQdR0qCBZnu/tD4GFJXldhcEEEFAQQRmvp418s/8Fif+Ce//AA84/YR8T/C621KDR9bupbfU&#10;tGvZ1LQw3lu+5BJjnY6l0JHI35wcYqJ7FR3Py0/4KK/8G/n7K/h3/glt4j/aC+F8fiLwlfapoWk+&#10;INCk17WJBY2UN7NaFRPGqSEHypyMAthyOcc16n+w/wD8GrX7Lfxy/Y6+FfjLxE3i/Udd8VeE9M1b&#10;UbrTPEDpZ3NxPaxySSQgxgiNmYlQQDtI4FfH/wC3b8HP+Cjn7L//AAS38VfDf4oyeFdU+AfhPTLD&#10;TLm7WWznvYbKK5tltYo5ExKypIIVG4FgBgnA49e/Yo8Tf8FX7b9j74Wx/DPS/h7J8O4/CmmL4Ze6&#10;jsTO+nfZY/sxfe27cYtmc85PrWq2b81Yl3svn+h9af8AEH/+yD/z6/ET/wAKI/8AxFfRv/BOP/gi&#10;b8Ff+CWnjnxH4g+FkPiaPUPFFjHp99/ampm8Xykfeu0bRtO7qfSvg/8A4S3/AILNf9Af4Zf9+9O/&#10;+Lr63/4JG6x+3NqfxI8WL+1hY+FLbw6umxHQjpKWoY3Xm/Pu8kk48v14pID74ooHAopAFFFFABRR&#10;SbqAForP1jxXpvh5EbUNQsbFZDhTcTrEGPoNxFWLPVINSt45raaG4hlGUkicOrD1BHGKALFFFFAB&#10;RUclwsQJYhQOpJ6Vn6d430fWL5rW11XTbq4XOYorpHkGOuVBzQBqUUwTZpJLlYkZmKqq9STgCgCS&#10;isvTvG+j6veNb2mqaddXCZJjhuUkcY65AOR6VpCTNADqKjlulgRmcqqKMsxOAv1rP0vxrpGt3bW9&#10;nqmm3c0f3o4LlJGX6gHNFwNSim78mnUAfkT/AMHGf/KTf/gmj/2Vof8Ap18PV+u1fkT/AMHGf/KT&#10;f/gmj/2Vof8Ap18PV+u1ABRRRQAUUUUAFFFFABRRRQAUUUUAFFFFABRRRQAUUUUAFFFNeVY1LMQq&#10;r1JPSgB1FV4tVtp5NsdxC7eiyAmrGaACiiigAooooAKhvp/s9pJJgtsXdgdTUwNQXcmy2f8A3T3r&#10;OpFuLS3HHc+DPiH8Zte+IHiWe+n1C6hjaUtDDFKVSFc/LgA9vXrXsX7F/wAXdW17W7zw/qU817At&#10;sbiGWUlni2sqkZ9Du/Ovyv8A2y/+C0Pgz4S/GzU9C8D+H5vFVrp928N7efaVt7YurkSCAhWLqCDg&#10;nA9Cetfaf/BEX9urwR+2U2uPpEM2l+LNNtFbUtNuihkhjLjDwsOXjzwTwc4yOlfytwXwtxVh+LFi&#10;sXVfJzS5nz3Ulrpa78raaH7rxNkqo8PLEvD2i4xtpqr2s31R6r+2H+ztbfFP4m3Wo2kw03Uo444p&#10;HKZS5wowW755Az6AeleQN+xVf+VH/wATq13sw8weUeM9e/avrX416jDd+MWjjhEb20axySd5CQD+&#10;gOM9a5H/AD9K/tzLeOs4wWHjhqFT3Y7XSeh+Z4DjTNcHRjQo1PdjtomS/sPfBex+EWo6kqN9s1C8&#10;twZrojbtCsPkUdgc599tfSKjbXl/wC1GL7Ve2vkqJ2QSCXuVHGPbr+Oa9R2183mGOr4yvLE4mXNO&#10;W7PBx2OrYuvLEV5OUpbti0UUjHC1yHGY3iD4g6V4YnWK7uQszc7FG5h9fT8ataB4nsfE9s0ljOsy&#10;rwcdV+orwPX7mS61u8kkcySPM+Wz15NdH8ErmSLxsiLIQs0T71zw/HFAGr8cvFV3batDp0MjwweS&#10;JX2nBkJJH5DFch4V8W3vhrVI5reaRl3jfGTlXHcY/rW/8d23+NY/myVtUGMfd5Y1xtu22ZW3bdpH&#10;PpR5hp0PpSM/IKdTYuY1+lOoAKKKKACim76UNn/CgBaKKKACiiigAooooAKKKbJKIkZm4CjJoA+c&#10;/wDgqh4w1TwP+wp48vtHu57G+lggtfPizvjjmuIopApHQlHYZ7Z6ivwvTTLdI9oijx3yM596/cz9&#10;oKeP9oTwRrXhfVgw0HWIWt3hTAYDgo+f7ysFYdsqODX576v/AMEh/FS+J5orHxHosmk7sxTzrIsu&#10;3IGCgB5698cdamrjsdRgqeFm4xvfR2187b/pqfBcYYfOak6awDfJvaLa187H1b/wQj8Z6trX7KOv&#10;aXeXk11aaDrskOnrJlvs8LQxSGIHptDszAZyNx6DFeCfGLxDqXin4n67eaxJJJfteyrJuJPl4cgI&#10;M9ABgfSvur/gnr8C9D/Z1+CK+E9J3zT29y15f3bjBvZpAAZCvQcIqgDsg6nOeX+O37Eem+LvFd1q&#10;n2O6Xz2Mjz2jBTIM5+dSCMjpkAE9Tmv0DgXiqhluLniMyTk5pe8ldp9fv6+Z+y+G+fxyn3s2TlOU&#10;UnJatNf196PIf+Ca/iXUrH46vplvK/8AZl9ZSSXUWfkymNrY9QTj6E19/RxgLn1r5S+FPgDTvgwG&#10;bQUkt7qT79y7b5pB2BPp14AA59a93+EPxBuPFJmsrw77iFBIsgGN65wc/mOa8njDOaGaZlLF4WPL&#10;GyXm7dSOLM2oZjmEsTho2i0lru7dWd5RRRXy580FFFFAHjn7VvxV1r4ZQaO2k3CQG7aQSbk3Zxtx&#10;/M14y37VfjJut/F/36Feift28Wvh/wD35f5LXzpX6xwrlWErZfGpVpqT11a13P4B8duOuIct4vr4&#10;XAYypTppQtGMmkrxi3Zep6R/w1b4z/5/4f8AvyKP+GrfGf8Az/Q/9+RXm9FfRf2Fl/8Az5j9yPx7&#10;/iKXF3/Qwq/+Bs9I/wCGrfGf/P8AQ/8AfkUf8NW+M/8An+h/78ivN6Kf9hZf/wA+o/cH/EUuLv8A&#10;oYVf/A2ekf8ADVvjP/n+h/78ij/hq3xn/wA/0P8A35Feb0Uf2Fl//PqP3B/xFLi7/oYVf/A2ekf8&#10;NW+M/wDn+h/78ij/AIat8Z/8/wBD/wB+RXm9FL+wsv8A+fMfuQf8RS4u/wChhV/8DZ6R/wANW+M/&#10;+f6H/vyKP+GrfGf/AD/Q/wDfkV5vRT/sLL/+fUfuD/iKXF3/AEMKv/gbPSP+GrfGf/P9D/35FH/D&#10;VvjP/n+h/wC/Irzeij+wsv8A+fUfuD/iKXF3/Qwq/wDgbPSP+GrfGf8Az/Q/9+RR/wANW+M/+f6H&#10;/vyK83opf2Fl/wDz5j9yD/iKXF3/AEMKv/gbPSP+GrfGf/P9D/35FH/DVvjP/n+h/wC/Irzein/Y&#10;WX/8+o/cH/EUuLv+hhV/8DZ6R/w1b4z/AOf6H/vyKP8Ahq3xn/z/AEP/AH5Feb0jusaFmZVVeSSe&#10;BS/sLL/+fUfuQf8AEUuLv+hhV/8AA2ek/wDDV3jQj/kIQ/8AfkVoeEv2nvF2qeLNNtpr6Fobm7ij&#10;kHkjlWZQf0rxVPGGnSXHlrcLuzjOOM/Wuq+H7K3jjRTnIN9B07jetcuKyXL1Qm40o3Sb28j2sj8R&#10;uLZ5nh6VbH1bOcU05uzV0tT7wtpC8S57gH6183/Hj9oPxR4I+KOpabp95HDa2+zYpjDYyik8/Umv&#10;pGyGbaP6V8c/tTn/AIvhrH/bP/0WtfnfCOFo4jHOFaKkuXr6o/sX6Q+fZjlXC9PFZbWlSqOpFc0X&#10;Z2cZaemhL/w1Z4z/AOf+H/vyKktf2qfGct1Gv2+HDOoP7kV5nU2n/wDH9D/10X+dfpVXI8vUG1SX&#10;3H8VZf4ncWTxNOEswq2ckvjex+g1o7S2sbN95kBNPT7tRWH/AB4w/wC4P5VMBgV+Fy3P9UaLvBN9&#10;kFFFRXd5HY2zzTMsccY3MxPAFSaEtFcU/wAddHW88vbcNHnHmhfl646da63TtUh1azjuLeRZIZV3&#10;KwPWgCxRRRQAUUUUAFFFFABRRRQAUUUUAFFFFABRRRQAUUUUAFFFFABRRRQAUUUUAGaaXwfesT4h&#10;+JX8JeF5ryJQ02RHGSOFLHqfpXjJ8c6ybw3H9p3nmE5P707f++emPbGPagD6D3UVz/w18Ty+LfCs&#10;dzNjz0cxSEDhiMc/rXQUAFFFFABRRRQAUUUUAFFFFABRRRQAUUUUAFFFFABRRRQAUUUUAFFFFABR&#10;RRQAUUUUAFFFFABRRRQAUUUUAFFFFABRRRQAUUUUAFFFFABRRRQAUUUUAFFFFABRRRQAA5FfNH/B&#10;Wj9v2b/gmX+xN4g+L0HhqPxdJod5ZWo0x7w2gm+0XCQ58wI+Nu/OMc4xX0upyK/N/wD4OuRj/gix&#10;8Qf+wto3/pfDUylZFRV3qfVn7LHxP0f/AIKMfsJ+B/GXinwnpv8AY/xM0G01e60G7IvbeISbZBGx&#10;ZQJArKCCVHIHFeY/EP8A4Kp/Cz9lf/goF8Nf2R4/Cfie38SeLNKtpdEm021tl0XT7Yi4WOJiZlkX&#10;ato42rEQAV98bH/BEJc/8Ei/2ef+xH07/wBFCvzh/wCCi5x/wd+fsyj/AKlyw/nq9aONqnL5mcXe&#10;m5PsfuMzYx71+dv/AAS2/wCCv/jr9uv/AIKMftFfBzxJ4c8J6ToPwbv7u10u806Odbu+WHUJLVTM&#10;ZJWTJRATsVeSe3FfohJ0Wvw5/wCDdgY/4Lo/t1++s6l/6e56zj/ES8mV9i/mj9yh0ooHFFUAUUUU&#10;AFeQ/tz/ALUNr+x3+y54q8f3ES3M+k2wjsbZulzdSuI4UP8As72BYjoqsa9dU5r89P8Ag5G1qbT/&#10;ANiTw3axsyx6h4vto5QOhVbW6cA/8CUH8KiT0KjueK/sgf8ABMzxp/wU58D/APC4PjN8SvFdlD4q&#10;lkm0qx02VVk8pXKCQ7wyRoSGCoqfdAOcEVR1gfET/ghZ+1f4RivPF2peL/gv41mMMy3ZZmhjVkWX&#10;KZIWaJXV1K4EigjA+YD9Lv2H9Eg8P/sbfCmzt12RQeEdLAwMZJtIiT+JJP418ff8HKuhw3P7Gvg6&#10;/ZR59n4xhiQkchZLO7LD8di/kKqT5WTH3lqfojaXS3dtHNG6yRyKHVlOQwIyCPrUpPy151+yFrE3&#10;iL9lL4Z39wzPcXnhTS55WbkszWkRJP1NeiucLTkrOxMXdXPy7/4KL/tBfEP9tf8Abssf2Yfhbrc3&#10;h3S7EKfEepQuV3OIxNKXZTuMcUZUBARukJU9iE+Kv/BADUvhz8Pptf8Ahj8VfGUvj7SYTdRR306x&#10;w6hKg3FEaMBo2Yg4LF+SAcDmsn/gkmB4u/4LFftGa1djzLu2bV44y3JQNqsa8f8AAUA+lfqvIvyN&#10;9M1MV7qfV9SvttfI+M/+CLn7eGrftjfAXVNK8XSeb438A3EdjqEzqEe9hcMYZnHZ/kkRvUpn+KvB&#10;P2/fjt8RP29v2+Iv2aPhjr03hvw9ooP/AAkWpQMymR0QPOzlSGKR5VFQEbpDyQMEZ/8AwRuH/CL/&#10;APBV39pTw/a/u7CObVSI1+7+41jYnHsJWxTf+CMIHi3/AIKk/tHa9dDzLwTagqs38Il1Qlh/44o/&#10;CqXvNPyuHw3XnY1PjL/wQN1b4TfDyfxN8Kfip4zm8daJEbyOG9nVEv3QbikbRhTGxwcbywJ2gkZy&#10;PoT/AII0ft4ah+2n+zpew+KJVk8beCLpdO1OXAVryJlzDOw7M211b1MZP8VfYUg2oxr8qP8Agh+P&#10;+EV/4KJftHeH7X5NPinuSI14UeRqUkacewkNEZe818watG5Z/bf+NfxC/wCCin/BQST9m/4beIrj&#10;wv4T8Obh4h1GAsvmNGFa4kfaQWWNmWJUyAZDkkA5Enxz/wCCEGsfBL4a3Xi34S/FLxlN418PwG+F&#10;vezqi37RjcViaMKUY4O0NuBOASMk1R/4IYKPFf8AwUC/aM8QXS+ZqDT3Ch26gTajK7/mY1/Kv1Yk&#10;QSKR2qfsJ/P5h9trtofJH/BHT9uy+/bY/ZqkfxFIsnjPwjcjTdXkAC/awy7obgj+EuAwI/vRtjAw&#10;K+uzX5Tf8EC3/wCEV/bJ/aK8PW/y6fDcfLGPugwXtxGvH+65xX3j+3H+0X4y/Zn+EVj4g8D/AA71&#10;T4natdarFYyaVYNtlihaKV2nJ/uq0aL/ANtBVt3VxLR2Pzx/4OM/+Um//BNH/srQ/wDTr4er9dq/&#10;An/gpb+1X4+/aw/4KP8A7A9x8QPhTrfwmm8N/FvT/wCzYtSfcdZE+raMJdnHHleTGT/11FfvtSGF&#10;FFFABRRRQAUUUUAFFFFABRRRQAUUUUAFcL47+Mi+GtRazs7dLieIgSPIfkQ9cepPSu6r578bc+Mt&#10;V+fd/pco/wDHzQB6d8P/AIvR+LNQ+xXUK210w3RlTlZMAcex6/lXbV4F8OTjxzpfzbf34/w/rXvt&#10;ABXmfx48SXFpdWunwyNHDJH50m04L8kAH24NemV5H+0A2fE9mv8AdtQR/wB9N/8AWoA4aG4kt5d8&#10;cjI2c5U45r3P4Xa/N4j8HW81w26ZS0bN/e2nr+WK8Jr2j4IPu8BxjptmccfWgDsKKKKACiiigArP&#10;8S2Zv9Buod0kfmwsm5DhlyMZB7Edc1oDimTAmJgvXHGaCoys7n8f37T/AOyd44/ZX+LupeF/FWi3&#10;sFzbTuILlIXa31CPcdssT4+ZWABHcZwcEEV+l3/BrX+yX4y0D9oPxH8UdW0680jwzP4cm0iwNwrQ&#10;nU5JJ4JC6KQN0aCIgt0LMMcq2P028QeGLPULsQ6lY2tzJZy7kFxCr+S69CoYHBHYjkV6F8ALJl8Q&#10;XTxR7LeO28slV+UEspAH5H8q8DDZFGjiPbKXW6P1zPPFnEZjk7yx0VGUklKV+1tl02Mf4rOX8f6i&#10;2Q2HUcDp8ij+QFc7XTfF2yks/Hl4XQqs+x0OOHG0dPxyPwrmQc175+QncfANseLrhdww1sSR6/Mv&#10;+NewV4b8KfE9r4U8SNcXm5Y5IjECq52klf04r222ulvIEkjZXjkAZWHQigCWkf7tJuIoY5FAHznr&#10;T+ZrF2zLtZpmLAdjk8V0fwTcjx3F8v3onyfTj/I/GuY1MGPULhT2kYY9Oa6T4Mnb49ten3H5P+6R&#10;RYCx8dNp8bL2/wBGTnPXlq4+PHmr9RwTiu2+O9lLF4rhmZW8uW3UK3bIJyPryPzrjbC0kvr2GGFW&#10;kllcKoAzkmgPQ+kIDmFfpTqbANsSjvinUAFBOBRQ3SgDxPx58S9S1XXJ47e4ktrW3kaNFQ7cgE8m&#10;tz4PfEG+1HWxp15I1wsysY3bllIGevpjNcJ4ll87xDfNtVd1w5wOg+Y1v/BWbyvHluNqsZI3XJ7f&#10;Ln+lAHtlFFFABRRRQAUUUUAFQ3w8yxmVV3EqcA96mqG+TzbORd+zcpG7+770AfNvf6UHmiigD0r9&#10;npTnVW2/L+6GfX71T+N/jStne3FjY28dwqZjeSQ/KT0OADnjpmof2fI/k1Rt3H7obc9Pvc151qCG&#10;O+mVm3MsjAkHqc0AQ13XwARj4ru22jAtTk+nzrXC13XwCQHxXdNu+7akbf72WXmgD16iiigAopgk&#10;pS9AHz5+3d/x7eH/APfl/ktfOlfRf7dxzbeH/wDfl/ktfOlftHB//Irj6v8AM/zX+kX/AMltiPSH&#10;/pEQooor6g/CwooooAKKKKACiiigAooooAKKKKACiiigAooooAKwfiJO0Ph9VX5fMlUNjvwa3q53&#10;4lORosX+1MP5Gs6l+Vs6sDG+IjfucT/nNesfAqdp9T8Oljlvt8Kg+wlFeT16t8Azu1Xw/wD7OoRA&#10;f9/RXl1P4VT/AAv8j7jApf2hhX/08h/6Uj9C7Hi2j+lfHX7U4/4vjrH/AGz/APRa19g/ao7HS/Ok&#10;YLHFHvYn+EY5r4N/ao+KX2j446tJb24aFhERuPzH90lfnHBMkswk32f5o/sj6TNGVXhGlCO/tYf+&#10;kyMyptP/AOP6H/rov86y9B1yLX7LzY/lZTtdT1U1qWH/AB/Q/wDXRf51+t1NYNo/gTL4OGNpqXSU&#10;fzR+glh/x4w/7g/lU1Q2H/HjD/uD+VTV/Ost2f7E0f4cfRBXK/GPP/CvbzbJsyyZH98bxx/n0rqq&#10;4/42R+Z4EnO4AJLGee/zYx+v6VJoeL5r2L4EFm8FvubcFuXAH9zgHH65/GvHa9e+AieX4PuCWzvu&#10;mP0+VR/SgDuqKKKACiik3UALRTBLxTwcigAooooAKKKKACkLYFLXmvxb+Jd5pGqHTrCTyGjUNLKB&#10;82TggD8DmgD0gPkU6vG/AnxZ1K01qCG9na6tpmEZ3Y3R5xyD7V7D5vH60APopM0tABRRRQAUUUUA&#10;FFFFAHH/ABuJ/wCECm+VmHnR7sdhnv8Ap+NeL17N8cgx8DEL0M6Z+nP9cV4zQB7J8Cif+EJ6MP8A&#10;SXxn0wv+JrtK4f4DE/8ACFzbu104H02r/XNdsXxQA6ignigdKACiiigAooooAKKKKACivPPH/wAY&#10;5tD1SSx0+ONpICVkkcZAPoB7VN8O/i8/ibVFsb2OOOaYExMnRsDof1NGoHe0Uc1l+IPF9h4XiDXt&#10;wsW7O1erN+FAGpRWT4f8bad4pLLZXSSSKMlDww/CtVTkUALRRTWbaKAHUU1WJp1ABRRRQAUUUUAF&#10;FFFABRRRQAUUUUAFFFFABRRRQAUUUUAFFFFABRRRQAUUUUAFFFFABRRRQAUUUUAIn3a/N7/g65Zv&#10;+HLHxA/7C+jf+nCGv0irJ8a+A9F+I/h+TSvEGk6frWmzMrSWt7brPC5U5BKsCDgjI44qZRuVF2dz&#10;8Hf+Ce3/AAdifBH9kL9h/wCF3wx1zwH8StQ1jwP4etNHvLmyhszbzSRIFZkLzK20npkD6V8p/tT/&#10;APBdT4a/HT/guZ8I/wBqLTvC/jC18H/D7SrWwvdNuEgGoXDRG+LGMLIY8H7UmMsPun2z/S3/AMMb&#10;/CU/80z8B/8Agitv/iKP+GN/hL/0TPwH/wCCK2/+IrTm97m6k6cvKflp/wARqn7Pb/8ANN/i1/35&#10;sf8A5Irxv/g1Z+MWn/tEf8FXP2uPH2k291a6Z41WbXbSC5CiaGK51WSZFfaSNwVwDgkZBwSK/a7/&#10;AIY2+En/AETLwH/4Irb/AOIroPAHwL8F/Cq9uLnwz4T8O+H7i6QRTSadp8Vs0qg5CsUUZGecGpjZ&#10;PmB7WOqooooAKKKKAGrwa+Iv+C/3wouviV/wT71C/s4Xml8H6xaazIqjLCLD27nHoBPuJ7BSe1fb&#10;9Zvizwpp/jfw3faRqtpDfabqUD21zbzLujmjcFWUjuCCRUyjdWHF2dzwX/glb8d9L+O37Cnw5urC&#10;8huLzRdGt9G1GJXHmW09rGISHHYnYGGeoYGvkn/g42+Kdv4v8O/DP4S6PIuo+JtW10am9lAd8sYE&#10;bW8IYDkGR52x/uH61o+JP+CF/jv4N+P9Q1T4D/GbUPA+m6pLufT7gyqYFOeBJGfnA4A3LnHcnr6L&#10;+xL/AMEZLX4E/GSL4mfErxddfEnx5bnzbaSVSLazlxjzPnJaRx/CSQB12g4Ip2k0xL3VZH2L8HPB&#10;P/CsvhH4X8Nqyt/YGkWmm5H8XkwrHn/x2ujL5X8Pyrlfjh4E1L4mfBrxV4d0fVpNB1XXNJurCz1J&#10;FLNYTSxsiTAAg/IxDcEHjqK8v/4J/wD7LHjT9lD4c61o/jb4g3PxEv8AUtTN5BezRvG1tH5UaeVh&#10;nf8AiRm4I+90o3vcForHwv8Asoa3bfsdf8F5vij4e8QTR6bY/EL7Z/Z8052RytdTRXsOGPHOHjz3&#10;bI61+pnjrxxpnw78Hajr2tX1vp+k6VbPdXVzM4SOKNRkkk+w/GvnL/gor/wS68L/ALfFnp+qPqFx&#10;4W8baGnlWGtW0YYlN24RyrkFlDEkYKkEnB5IPzFe/wDBEv45/FS1tfDnxA/aEutU8FWrD/RYlnmk&#10;dQeBtkYIDgdSWwexqYx91R+QfabKf/BAnQrz4sftJ/Hn4wSQSQ2OvX729s7DiR7q6ku5FB9UAiz/&#10;AL4rJ/Yd1y1/ZA/4Lg/F7wf4gmj0y18dPeNpck52JK89wl5bKCePmjaRR6sMV+kX7MX7NHhf9kr4&#10;PaZ4J8I2RtdL00FmeRt011Kxy8sjfxOx5/IAAACvFf8Agor/AMEr/DH7ebafrkep3HhLxzosYist&#10;Zto929AdwSVcgsFJJUgqyknBwcGtItW2SsK100z6P+JHxD0n4V+BtV8Ra9fW+n6To9u91dTyuFWN&#10;EXJ/H0Hc1+aX/BvX4avviD8Uvjh8Wrm3khtPEWoi1tmYcPJJNLdTKD32h4Rx/eqzff8ABEf44fFu&#10;Oz0H4jftBXWreDbRh/osSzzSSIMAALIwVTgDk78Hsa/QX9m/9nbwz+yt8I9K8F+EbH7Ho+locBju&#10;knkPLyyN/E7Hkn6AYAoUbPm8hvVW8z82P+CcutW37I3/AAWZ+M3w+8QTR6XH4xlujpZnOxZ3a4F3&#10;bqCePmglfHqVx1r9Qfix8T9I+DXw51jxRr17DYaTotq93cTSsFAVQTgepOMAdSSB3r5v/wCCif8A&#10;wSm8N/t03+n+IrPVrjwf480mMR22s20e8SopyiyqCCwU8qysrDJGSOK+crv/AIIjfGr4yPZ6L8UP&#10;2gLzWvB9k4xaQCaaSRRgAASEIpwBgnfgjoaVrw5Q+1ci/wCDdDwZf+KNa+M3xQvLeSG38TalFaWz&#10;MOHk3zXE4HrtMsQyPU+lfqJtANcT+z38AfDP7Mfwl0nwX4TsRYaLo0eyJc7nkYnLSO38TsxJJ967&#10;jGKYdW/M/In/AIOMx/xs2/4Jo/8AZWh/6dfD1frtX5E/8HGf/KTf/gmj/wBlaH/p18PV+u1ABRRR&#10;QAUUUUAFFFFABRRRQAUUUUAFFFFABXz748ga38Z6orDGbqRvwLEj+dfQWcV4b8WtcTWfGdwqRJGL&#10;U+SWA+aQjqT/AE9qAK3w1t2m8dabtGdswY+wHOf0r3uvFfgzrUel+MY4WhST7YvlK+PmjPUY/IA1&#10;7VQAV5P+0EqjXrE7utuRj0wx/wA/hXrFcV8V/h7P4whhubMqbq2BXy2OPMU9s+ooA8cr2v4LIq+A&#10;7fDbiXckenzH/P415xa/CTX7ufZ9h8kZxveRQoH55P4A1694O8OL4T8PW9kreY0Yyzf3mPJoA1qK&#10;KKACiiigAooooAxda+H+keIboTXVlHJMP4wSpP1wRn8a0NJ0S00K1ENnBHbxjnC9/wAatUUAZ+ve&#10;FNP8SxBL22jmC9Ccgj6Ec1wvxT+GtlpfhlJtLs9klvKPN2szNswfU+uK9I5r5K/4LE/tja7+x5+y&#10;5Hf+F9kev+JNRj0i2unXcLFWjkkeXGCC22LaAccvnnbitaNGVWoqcep6mS5TXzPHUsvw3x1Gkr7a&#10;9/Q3/u/8Bzn+tfLfxg/4LP8Agj4OeOJPD+nv4k8Qf2bL5FxcadIq28TLkMqFmG8jHbjnqcV+aNp+&#10;1d8R7PX59TTxl4h+2XTlpma7dhISCDlc4xhj+defyRyAKzKw8z5lLD74z1H5c/WvpcPkMY61nf0P&#10;6o4b+jxg8NVlPO6yqJrRRvHXrf06WP6Iv2Cv23/D37ZHgq5utDvZbiXT8CeC4Xbc2pP8Ljv7MMg4&#10;PNfQy1+TH/BuT8HvE1h4w8beNri2urTwxeWEWmW8kg2x3twJQ5Kj+LYoxuHH7zH0/WUHFeDmFCFK&#10;s6cHofzt4gZDgsnz6vgMBPnpxas73tdJtN9bN2PnP9uH4jeFP2VvAs3jXXrxrOxkl8swou55piPl&#10;SNepZsE47YJ4AxXwv4F/4Lo+CdW8Ypa3/h/WdIsnlCi8jnjmaIEfedFOevZc8V13/Bz14f8AEHi7&#10;4LfCvSdENzCt9rl19quR8sECrb5y/fcckLgdN44yK/Hq7/Y+vtMtjcaZ4gZtQUblEkZRHb2YEkfk&#10;a8etmtLDy9n7JyfV3t93c9fh3MPD7BYGFPiWs1iKrdkm/cV7Ju217Xuz+p34f6rpvxg+GOj6pI1r&#10;qlnqVslxFOh3JMpHDqR/eHPHrWxoHgPSfDk/mWdmkcuMBySzD6E5x+FfPP8AwRvl1Kb/AIJqfCdt&#10;WgurbURpTrLHcY3jbPKoIwT8pUAr/sla+nh1rs5oySlHZnwGYUaNLFVKdCXNCMmovuk9H80OxRRR&#10;QcgUGiigD5w1hNmrXS5HEzjjofmNbvweXd8QrE8DaJDz3/dt/j+lYviFDFr96u3btnkG30G41vfB&#10;qPf4+tW2bvLSQ5H8HykZ/XH40Ae3UUUUAFFFFABRRRQAU2RBKhU8hhg06igDxXxH8HtV0vU2W1ha&#10;8tmb926dcHoGHr71Tl+FeuxOi/YZG3jOVIwv1r3bFGKAOT+FfgSTwdpMhuWX7VdEF1HIQDoPfrXD&#10;+NPhHqNnrE0ljCbq1mcsuz7yZPTH9favZMUjjigD5w1TSp9FvpLW6jMU0fDKevPP9a2Phn4gm0Hx&#10;famNVZbp1t5Bj+FiB/PB/Csv9oPxE138Q7q3iXyfsqJG7KfmlJUHOPxA/Csj4U+Im0nx7phmX7RF&#10;JMqBWP3SeAw+hNZe1V7H1VPhPETwX1xNbXt1sfUdZvi3WH0Hw5eXka7pIIyyg9M1oBsAVg/EbVo9&#10;D8FalcyR+cI4G+RvuuTwAfxIrU+Ypwc5qnHduy+Z4nfa/faletcTXUzTMSd24gjP8q9Y+DHiu68R&#10;aLNFdMZJLNgokPVlOTz9MV84zajNO+8yybuuB2r3D9mXxANU8NXVu0Y861lDPIOsm7pn3AGP885w&#10;qKWx9JmnC9fBYf6xKSavZ26HGft3f8e3h/8A35f5LXzpX0V+3b/x7eH/APfl/ktfOtftnB3/ACLI&#10;er/M/wAsPpF/8ltiPSH/AKQgooor6g/C7hRRRQFwooooC4UUUUBcKKKKAuFFFFAXCiiigLhRRRQF&#10;wrn/AIjwtJoaMFYhJQSfQcj/AAroKbNCtxC0ciqyMMFSODUzjeNjXD1fZ1Iz7M8pr1f4DRNHqvh3&#10;cNrNfxN/5GX+lZCeBdNjuPM8ljznaXO2uu+Hi+X430VVG1RfQAAf9dFrz69HloTb/lf5H1uU5hCt&#10;mmFjH/n5D/0pH2z45yPh5qGM/wDHsen6/pX55ftHf8la1Hr9yHv/ANMlr9DvG14LDwDqMrFdqWb7&#10;i33QNvU/TrX5a/tI/tBaG/xh1IWoubyFREvnRqArERqPl3Een/66/JOFMXQhmXsZySk4tpdWk1d2&#10;8rn95eP2X4nEcL05UIOSVSF30XuyOv8AhgDtvD2yg/8AQq7HT/8Aj+h/66L/ADrg/gl4ktfE2j3M&#10;9nKJIGZTnoy8Hgj2/rXeaf8A8f0P/XRf51+x02nQ07H+fNSMoZrGMlZ8yVvmj9BLD/jxh/3B/Kpq&#10;hsP+PGH/AHB/Kpq/nuW7P9eqP8OPogrmPi1pMureCLxYVLyRlZNoHUKcn9M/lXTqMVT1e5Wz024m&#10;ZSyxRs5HqAM1JrFXdkfOfT6dq9K+AGtOftmnso8sf6QG9G4Ug/pXiOsa3JqN/NMv7mN3LLGh+WMZ&#10;4Fepfsv+IvPv9QspE3SeWJVl/i2g4IJ6d8/nWcaibsfUZhwpiMLhfrUpJ2tddrntVFFFaHywVxPx&#10;p8VXXh7RoIbV/Kku3KtIOqqB2PvXaY2ivLv2m9dGmeHbK3WNTNdSlkkx/qwoGcfXI6+tD0VzqwWD&#10;niq8aFPeRw+n+Ib7TLxbiC6mjlU5yHJyff1/GvefC2svr3h2zvHXa9xEGYDse9fJsGpzwyhhJJuz&#10;0J4NfU3w91Vdc8GabdRxrAkkC/u16JgYI/PNRCopHrZ1w9Vy1RlJ3UvzN6iiirPnwooooAK8P+Me&#10;7/hYV7u6bY8fTYv9c17cxwK+df2xvjB4c+E+qWslxNLc61dxg/YYRuYoMgOzdEHYZ6kcZwcebm2c&#10;YPLMNLGY6oqdOO7b0O7LstxOPrxwuEg5TlskV7S5ayuo5U+/C4dcjuOas6h4ivtUvmuZ7maSRjnd&#10;uI2/T0/CvOfg9+054Y8aavJDqEdxp91HCZLa3m+aO7kAJ8vevToOoGe1X5tTuLiYt5jK3XCnp7Vx&#10;5LxLl2b4f61ltVVIXauns13PpqXAuZe2lRxcXTce/X0Por4K+K7rxDpN1DdMZWs2UJKepDA8H6Y/&#10;Wu4ryn9l/Xv7S0TULZo1Wa2kVmk7yBgcZ+mD+deqjla91O6ufK47BzwteWHqbxFooopnKFFFFABR&#10;RRQBk+NPDq+K/DtxYs3ltIAUbsrDpn2ryc/BzXBetCLeMqpx5m8bSM4zXt2KKAMHwn4eHgLwk0G7&#10;zXiV5nIH3mxk4/LFeL674tvvEOotcXFxIWZiVAbCx+gAr3vVbtbHTbiZwWWKJnIHcAHivkzU9cm1&#10;O+lmU+TG7FkjQ/LGM9PwqZS5dz3MkyOrmUpcjSUbfie8fA3xdeaq9xp91I0yW8Ykjd+WUZwQT+Oa&#10;9GJxXi37L3iD7RfahYyIGm2LMJf4toPQ/mPzr2cDvmiMrq5w5jgKmDxDw9Xddh1FFFUcIUUUUAFN&#10;lbYmadTLjmI0Afjx/wAFKP8Agq34m8AftDeJvBvw9WxsRod9Jb32qTW6zyTTgkMkaMCoCtwSQclT&#10;0A56D/glh/wVJ174z/tH6H4J8eW9hNdaxK/9najbReT+8VCxjkQfKchThhjkYIO7j82f+Cwfxgs9&#10;P/4KK/FrT/B000enWfiCdLmRwu5rzd/pQGM/Ks/mAd+OQD067/gg/wDFux1r/gpd8N9N8WSSulxc&#10;TjTpUVAv2z7PIYlkJI+U84xk79g6E1q+IMqcvqSi77X/ALx/X9bhPhlcFuosN+99jzqdve5+W+++&#10;/wArH9MQrw34vvMfHl0szFlwoj54CYHT0/xzXtztxXw9+1z8VfE+tfHDWvD/AIYW4VdPaNLieLG4&#10;uY1JG48KoBA6jkGvleKOJqOSYT6zVhKbbUYxiryk30SP5f4d4dr5zivqtBqNlduTskv6Z7P8PGmX&#10;xtpvkMfM89Qx9Vz8wP4A177twa+AP2fviv4u8GfF7w/p/idbqSx1G+igWWUBmjZmCqQ4OCCcZHoS&#10;fr9+RSb13c1lwrxXRzzDSqwpypyi7ShNWkn0v6l8ScNYjJcQqFaUZJq6cXdNEgOa8V+KvjC+1TxN&#10;dWvnSQ2to/lLGp2gkcZPrmvaN1fMvxm8SvqnxA1BYV+zx28hiYL/ABsOCT7/ANK+olLlV2ceT5TU&#10;zCt7KnpZXbZ13wu8Y3ul+KLW286aa3vJRG8bMSBnoR9K9tHC18xfB7xG2k+P9NEy+fHNKIgG/hLc&#10;Aj3BxX03nIohJSV0GcZTUy+sqVR3urpofRQKKo8kKKKKACiiigAooooAKKKKACiiigAooooAKKKK&#10;ACiiigAooooAKKKKACiiigAooooAKKKKACiivF/+Cg/7X2m/sFfsbePvi5qlqb+DwXppuYbTfs+2&#10;XDusMEO7sHmkjUnBwCTg4oegLU9oor+dv9mn9nH/AIKIf8Fz/CEnxkvPjrdfCfwRrFxK2g2dtqd1&#10;pdnKiOU/0e2tRny1O5fNlZnbb95utdd8Bv28/wBrL/giD+398P8A4L/tReLpPiZ8L/iLdRWen67d&#10;XLXr2wklWAXEF1IBMRE7oJIZSdqsCoXILO2tnuD7o/faimxuJBkU6kAUUUUAFFFFABRRRQAYoxRR&#10;QAYooooAMUYoooAKMUUUAGKKKKADrSMdtLRQAUUUUAfkT/wcZ/8AKTf/AIJo/wDZWh/6dfD1frtX&#10;5E/8HGf/ACk3/wCCaP8A2Vof+nXw9X67UAFFFFABRRRQAUUUUAFFFFABRRRQAUUUUAFec/EL4PT6&#10;5q8l9p0kYaY5kikOAW9Qa9GooA8/+Hfwhk8Oaqt9fSI0sQPloh4UnjJr0CiigAooooAMUUUUAFFF&#10;FABRRRQAUUUUAFFFFADQa8Q/b2/Y60r9t34DXXhHUpntbiKdL7T7tRlrW4QMqtjuCrspHo3417ee&#10;KRztFVCbhLmjudeAx1fBYmGLw0uWcGmn2a2PxCk/4IP+P/DWs3E3iDxBo9h4esXDS3iKzSPHz91T&#10;/F0AGT1r7K+G+mfCv4feAvDHheb4a6Dr2n+FrZbe3u9StIri6k+Znd2LKfvM7tt6ZY8V9ZftK+Db&#10;zxz8KtQs7Eb7hCkyoDjzAjAlfyzgeuK+LXjaGVkZSrKcHI5Br+W/pCeMHFuQ5lh8NlkvZ0nHm5rJ&#10;80r2au+ytdLueN4teNXF+MrUKVSvywim04pK72d7dbfmfdXwh1bQta8AWD+Hbe1s9LRPLht7eIRJ&#10;bgcbNqgBcdMCuqQZNeL/ALFQt4vhjMi3CTTtdPJJEGyYcgADHbpnHvXtGOfWv3jgnPK+b5FhcyxN&#10;uepBSlbbmtr/AMMLK8bPF4Sniar96STfXVnwn/wXa+HGoeNfgX4UvtNWa4m0bVZHktYss0kTxEM4&#10;Ufe2FV6c4Y1+Tum6Xca1qEdnaQy3N1M22OGJSzufYCv6AP2oPg1N8YPA8MdnIseoadKZ4A5wsvGG&#10;QntkcjtkDPqPlPwl+zTrWt+J2s7TS7K3umkAllLRqAcdSR1wPTnsPSvi+LOKM7y/MpUMNl8q8JJc&#10;ko3te2qlo9n6aG9TwxyvPWsfVxfspR+NNJ3S2ttbT1PpD/gn14Ln+Hf7HXgHR7iYzXFnpv747t2x&#10;3dnZc+iliv4V7U3FYPw28Fx/D7wRpujQyGVbCIRmQjG9upOPck1vqMV+oZbKu8LTeJSU7LmS6O2p&#10;0expUf3VD4I6K+9lovwFFFFFdwBRRRQByfi34T6d4qvPtG57e4b7zR/x+5FXvCHgGx8GrI1srNNJ&#10;w8jcsR6e1b1FABRRRQAUUUUAFFFFABRRRQAUUUUAFB6UUHpQB5j8XPgV/wAJzqTalp86wXjgLIrj&#10;KyY4B+vb6VQ+Gn7O8nhzW4dQ1SeOZ7ZvMiij+6G7En2r4C/4La/8HGR/4JxfFd/hX8OfDmk+KPiB&#10;Z28Vzqt1qjyGx0YSoJIozHGytJI0bI5AdQquvJJxXnf/AASX/wCDpXUP2sv2ifD/AML/AIweFPD/&#10;AIf1PxdcR2Gj6zoZljtXvHG1IJYZXdl82TAVg5G5lUj+KvrqXAOdVcu/taNH91bmvdXt3tvbr6Hp&#10;R4pxVOj9QU9Ntvwv+B+zjHFU9Z0mHXtKuLO4XdDcxmNxnqCKvY3CuR+OXxj0P9nz4QeJPHHie8XT&#10;/D/hXTptT1C4K7jHDEpZsAcknGABySQK+TpxlOShBXb0PNUuV8y6Hmuo/su6lHqbLa3lu1qxO1pM&#10;7h7EV6h8Mfh3b/DrQPssb+bNId8sh/iPt7V+AnxZ/wCDxv4q3XxWu5vBPw28DWPgyOR1trbWftNx&#10;qEyDAV3lilREJwWKqjY3BcnG4/r1/wAEmP8AgqH4Z/4Kqfs3f8JpounyaBrmk3R0/XdFkm85tNuA&#10;Aw2vgeZG6nKvgE8ggEEV9VnXAub5Tho4zGUeWD63Ts3snbY9HFcTYjH01h6s7peVr2/M6P8Abu/4&#10;9fD/APvy/wAlr51r9AdU8PWeubftlrDcCP7okQNj86p/8K90Uf8AMLsf+/S/4V15LxdDA4VYd0+a&#10;3W9v0P5R8Svo+1+Kc9qZxDFqmpqK5XFu1klvddux8FUV97f8K+0X/oF2X/fpf8KP+FfaL/0C7L/v&#10;0v8AhXq/8RAp/wDPl/f/AMA+C/4lLxP/AEMI/wDgD/8Akj4Jor72/wCFe6L/ANAuz/79L/hR/wAK&#10;90X/AKBdn/36X/Cj/iIFP/ny/v8A+AP/AIlKxP8A0MI/+AP/AOSPgmivvb/hXui/9Auz/wC/S/4U&#10;f8K90X/oF2f/AH6X/Cj/AIiBT/58v7/+AH/EpWK/6GEf/AH/APJHwTRX3t/wr7Rf+gXZf9+l/wAK&#10;P+FfaL/0C7L/AL9L/hR/xECn/wA+X9//AABf8Sl4n/oYR/8AAH/8kfBNFfe3/CvdF/6Bdn/36X/C&#10;j/hXui/9Auz/AO/S/wCFH/EQKf8Az5f3/wDAH/xKVif+hhH/AMAf/wAkfBNFfe3/AAr3Rf8AoF2f&#10;/fpf8KP+Fe6L/wBAuz/79L/hR/xECn/z5f3/APAD/iUrFf8AQwj/AOAP/wCSPgmivvb/AIV9ov8A&#10;0C7L/v0v+FH/AAr7Rf8AoF2X/fpf8KP+IgU/+fL+/wD4Av8AiUvE/wDQwj/4A/8A5I+CaK+9v+Fe&#10;6L/0C7P/AL9L/hR/wr3Rf+gXZ/8Afpf8KP8AiIFP/ny/v/4A/wDiUrE/9DCP/gD/APkj4Jor72/4&#10;V9ov/QLsv+/S/wCFH/CvtF/6Bdl/36X/AAo/4iBT/wCfL+//AIAv+JS8T/0MI/8AgD/+SPgmtf4f&#10;DPjrRf8Ar/g/9GLX2/8A8K90X/oF2f8A36X/AAoj8B6TBIrpptmrIQysIgCCPwrGvx5CpTdP2T1V&#10;t/8AgHdlf0VcThMZSxX19PkkpW5HrZp/zHP/ABz8N33i/wCCHiLTdNyb6+02WKBQcFmKH5fx6fjX&#10;4w/Fuxm03x/fW9xHJBcQ7UkjddrI20AgjsRX7qKAinNch4m+Bvg/xjrP9par4Z0HUL5Rj7RcWMck&#10;mOnUgnoMV+T4XL1h89hnkHeUacqfLfRqTTv8rfP5H9ZcVZXPOeH3kXNyr2kanNa7vGLjbdb3+Vj8&#10;wP2O9BvNO8M6peXEckdvfSx/Zw38WA25gPfIGfavaLD/AI/4v+ui/wA6+7Ivh9okce1dKsFC9AIF&#10;GP0py+A9HTppdiCOhEI4/Sv1WnxxCFL2apPa2/8AwD+WMb9GHFYnMPr8sdFap25H02XxdjWsP+PK&#10;H/cH8qmpqrhQPQYp1fnr1dz+v6ceWKj2ANmop7dbmJkYZVxgj1qWqer6rb6JplxeXUyW9raRtLNI&#10;5wsaKMlj7ADOaSTbstyr21PG/E/7MV0dVkfS7qH7LI+Qkud0YPYHuB2ruPhH8JY/htZSvJKs99c4&#10;8xwMKoHYV+Hf7X//AAeD+MNK+N2oaf8ABnwP4SuPBOlXbQR6h4hW4mutYRGYGVFikjEKv8pUHewA&#10;ycFsL+hf/BEz/gtTo/8AwVj8B61a32iw+FfiH4SjifVtMhlMtvcwvlVurdiN3llgQUbJQkDLAhj9&#10;dmfAec5fglmWKo8tN26ptX2ulqj0a/FGJxdJYSdS8fTe3dn3jRRRXyJ5w1jkVy/xP+Hdv8RtAFu7&#10;mKaJt8Mg/hPv7V05GT04r5U/4K1/8FSfDP8AwSr/AGc4/GGsafJ4g17Wro6foOixzeSdRnClmLPg&#10;7I0XBZsEjIABJFdWBwVbGV44XDxcpydku7NKWKlh5qtB2a1udtpX7L2pPfKt3e2624b5igJZh7V7&#10;Vo2kQ6FpdvaW67YbdBGg9ABiv56/g7/weOfFKx+JVs3j34b+B9Q8Iy3I+0xaILm2v7eAjBKPLNIj&#10;up+bBVQwG3K53D99Pgl8YNB+P/wl8N+NvDF4uoeH/FWnQ6np9wFK+bDKgdTjqDg8g8ggjtXscQcH&#10;5nkbj/aFPlUtmmmvTTqdWM4gr5lb2078vS1jrqKKK+dOEKKKDQBGy8V+fv8AwUY8E6hovx3k1e4W&#10;SSw1a3j+zSZyqlFCsntzzz/er9AulfGv7a8V5N8Y5lvFZrP7NF9kVgdu3HzYzx9/PSvw/wAfoQlw&#10;u1JNvnjZrZPXV+Vvxsfonhfj5YTO1WVmuV3XW2m3n19Lnzv8BvAV98R/i1oOl2CSM73aSSuDjyol&#10;IZmz7KCR719van+y7qI1A/Y7y3a2blTICGX6+v4V8nWfxF0/4FJJ4uvLldK0vwvG2qX1yqnEFtCv&#10;mSsQvJAQMTjtmvgr41/8HjHxOm+K103w9+HHgmz8F28rx28WuC4uNQukAASRnilRIySC20K2AQNx&#10;xk19E/gvMc5yzGPL6Tk4yV5NpR20Sv13v8j6bxQ40xNLH050pKMeW1t+u7/Q/fL4XfDWD4daI0Cy&#10;GW4uG3zSY+8ewx6CuqFfJP8AwSG/4Ks+G/8Agq3+z9eeKtL0uTw74i8P3K2OvaK83nfYZmXcjo+B&#10;vikAba2AfkYEAg19bA1+8Y7A1sFXnhcRHlnF2a8z8ZqYqWJm603dy1uOooorlMwooooAKKKKACii&#10;igCGaJbiKSNvuuMEY614p4m/Zhuv7WZtMuofssjcJJnMWf5ivY9Y1aDQNIur68mW3tbOJ55pXPyx&#10;Io3MxPoACTX4H/td/wDB4N4x0742Xth8G/AvhKbwTpd00Ed/4hW4mutYRWYGVFikjEKt8pUHewAy&#10;eThfoMh4VzHO6kqWX0+Zx1bukl21fc7MHnlbLXzUp8vNp6n7kfCT4TR/DizmaSUXF7cAeY4GFUDo&#10;AK7QDJr4S/4Im/8ABajRv+Csfw/1q1vdEi8K/ELwikTavpkUxlt7mF/lW6t2IDeWWBUo2WQ4GWBD&#10;H7txXm5llmIy/EyweLjyzjuv66GFfGTxc3iKkuZvqOooorhMgooooAKZPzGafTZDhaA2P5x/+CwH&#10;/BNvxfqX7bHxC8UeGbaO7TX9Xmv5rJmEUiNKd+9CcBlYc+xJrrP+CHP/AATm8VeDf27fBnjDxLDD&#10;C3h+Wa4gs4283aTA6GVyOABvwB13FT2r7B/4Kffthr43+MN/4T0TSdMhj8LztaXGqvBuvJ5Vyror&#10;fwopJHIOWXPA67n/AASq/bCTT/izD4H1fR9JSTxG7La6nbweXcCVVLCOQ/xIQp29MN6549L/AIgf&#10;xLDC/wBvScPYfxLX9/l3va1ttd7+R91L6U3DtTA/6rxpz+scvsuay9ne3Lve9/la/U/S1xhcV8w/&#10;GvSvsHxW1qYwJC97IkrMB/rB5SKG9/u4z7V9PP8Adr4b/b1/aq1Cx+K0vhrRLezh/sPatxdvEHll&#10;cqG2A9AoDDPfOemK+VzjHYbB0VWxPR6aa312NPDjA4vG5r7DCRveLu27WV1r99jtPh7o66z490WP&#10;yVnMN7FKoYZ2FGDBvwxnNfV0S7UFfn/+xt+1zqekfGCw03XYbK7s9enW0WcQhJrWRjhMEdVLYBB5&#10;5znjB/QKN/MX+VTkuYYXG0nWw/fW6s/n+h0eJmW4vA5jGhiope7o07p66/iOPAryn4p/s/P4o1qT&#10;UdNmjinmwZY3+6x9Qa9WJ4r8e/8Agsp/wc13n7Efx61L4U/CTwzofiPxP4dIj1vV9aMsljZTlM/Z&#10;o4omRpHXcNzFwFPygMc7fsck4fxucYn6rgYc0rXetkkurZ8Hhc1q5fP29GVnsfpZ8L/2f38L67Fq&#10;WpTxzS253RRx9AcdSa9Xx/n1r8dv+CPn/Bzzefto/tDaP8LPi14V0Lw3rniiUW2iavozSrZ3Fzs4&#10;t5YpGdkZ2U7WDkEsFwDy37E52innnD+NybEfVcdDllZNappp9UycVm1bMJ+3rSu/0H0UUV45zhRR&#10;RQAUUUUAFFFFABRRRQAUUUUAFFFFABRRRQAUUUUAFFFFABRRRQAUUUUAFFFFABRRRQAgPFfnJ/wd&#10;ZXUlv/wRW+IixsV87VNGRwP4h/aEDY/MD8q/RwnBr4d/4OIP2W/HX7Yv/BLbxl4D+HOgz+JPFWpa&#10;lpc9tYQyJG8qRXkUkhBcheFBPXtWcrvYqOjuztP+CHNvHZ/8Eiv2e1iVUVvBdjIQP7zJuY/iST+N&#10;fnP/AMHqsMdr8M/2ddUjQJfWfiXUkhnA+aMGK1Y4P+9Gh/4DXm37PHiH/grh+y98D/C3w98J/CfS&#10;IfDfg7TYtL05LmytJplhiXau5vtA3HA5OK8p/wCCg/7K/wDwU8/4KbaB4X0z4pfB+C7tfCF5Lfae&#10;NPjtLVlkkVVbcfPORhRxW09Z8y7k09I2P6XNMffYRN6oD+lToa/COH9pj/gslBEsa/Crw9tUBRnT&#10;bToP+3mvsz/gjP8AFj9uL4i/FHxlD+1d4R03wz4fttLhfQ5LW1hhaa6M2JFPlyvnCc8gfWluTsj9&#10;EqKKKRQUUUUAFFFFABRRRQAUUUUAFFFFABRRRQAUUUUAFFFFABRRRQB+RP8AwcZ/8pN/+CaP/ZWh&#10;/wCnXw9X67V+RP8AwcZ/8pN/+CaP/ZWh/wCnXw9X67UAFFFFABRRRQAUUUUAFFFFABRRRQAUUUUA&#10;FFFFABRRRQAUUUUAFFFFABRRRQAUUUUAFFFFABRRRQA0jca8j/bH+Ps3wD+F631nHHNqmoTi0tN4&#10;ysbkFi5HcKFPTuRXrg4ryf8Aa9+AM37QHwvbTrOWOHU7GYXVoX4R2AKlGPYFWP44r53iyOYSyfEL&#10;K/4/I+T18vPt5ns8O/UlmVB5j/C5lzenn5d/I+I7H9sP4hQaybqXxJfTRzNmWJ8NGV5BAXoBz/L0&#10;rbtbtL6BZY38xHG4N/eB5ry/9oT4Y+Kv2bPAOoeIvEXhnVvsNlPBaAWyLM1xNNKsMSIAf4pGUZOA&#10;AcnAzXmHgTx58UrDwZqNxqWmaQuoSSTSafp9pfMuyPG6NJHYFd38JK9+a/z34m4T4lx9GM84quNp&#10;Wiqs7Nt78qfRWV3oj9R8WvCbK+MoYepkNWFOdK9+WN4uLtvy/a00P0M/Yb1Td8R9WtFkfLWAmZAM&#10;rxIqgn35OPUZ9K+qkfJ+lfDH/BC74g6r8ZPgL4y8SeKPCc3hbxVY+LLvQrmOaTzWkghigliYMeoI&#10;n6jgkZHGK+6O9f3F4T8KYrh3huhlmMkpTjdtxalH3ndWa0ej6H4bh8jo5PBZdRm58mjk1Zt3106K&#10;+3kfOX/BR34ra18OPhfptpo88lm2uXLQT3MZwyRqu4qD1BbjoOgPSvhHRvFuqaBqsd9ZaheWt5G4&#10;kWZJSGDeuev4/wBK+w/+CuvgvxLrPwc0LXPD9vcXkXhy/ea/t4k35idNu8qOSFPp0DE9Aa/OuD4u&#10;ahrssNjpulyTX9wRHFHGGkZ2PQKo5J9q/tzwuyvC18jdVKLd5c97XXrfpb5H2GSeLfDPD+Gq5dm8&#10;XGqtV7rl7RNaKPmtrM/ZH9mzx3ffEz4J+Hta1Jdt5fWoabA2h2BI3Af7WN349q7xTzXl/wCxz4F1&#10;j4cfs1eD9H18t/bFnZAXQdgzI7MzlSRx8u7H4V6eOT9a/nnNo0o42rGh8PNK1trXdreVj5f61DE/&#10;7RCDgpaqL3SeqT9B9FFFcIBRRRQAUUUUAFFFFABRRRQAUUUUAFFFFABRRRQAUN0opH+7QB/PN/wc&#10;D/8ABH3xl8W/+CmGreO/C2reHzovxBsra+uxdXRSXSZ4IIrV0aMBnYSCIOrAYyzqdu0E+Tf8Evf+&#10;CIvjq2/4KN/DG813WvDS+GfC+sQ+I7i7gum8y5+xyrMlskbBWMkjIoOMhV3HJIAP6nf8FD/COqaH&#10;+0nq+pXsM32HVlhkspiPlZViRCoPTIZW468571xv7KvhPVPF/wAfvC8WlRzGSz1GG6nkTpDEjhmZ&#10;j0xgEe54rP8A4jtxRQqrI6aj7GK9nbl95x2vfvY/ecH4T5BV4Y/tadV+1cOfmv7qdr8tvXR9bn6q&#10;5+UV4x/wUG/ZyX9rn9i/4lfDdtRh0mTxZoU9lDezE+VaS43RSPg52CRUJ9ga9lUYT8q4P9prwvqP&#10;jP4EeKNN0nf/AGhdWEiQqpwznHKj64x+NaRxVXCv61R+KHvL1WqPw/B4eFfEQo1HyxlJJvsm7X+R&#10;/Kfpf/BEn4q3mkzyXWpeE9Pvo5WRbaS9eXeAxG7zI0ZcHGRgnIIztPFftp/wbA/sB61+xd+yj4q1&#10;bxNeafJ4g+IGrrPLZ2dwJxp0FqHiiSRl+XzGLyPgdFdQecgeS3NvJZXLQzRyRTRMUdHUqyEdQR1B&#10;FfdX/BLTwhquh/DXWtQvI5odP1a7R7JZBt3hVwzj2bIHvtrKn42cS8RueVZko+ylr7sbNcuybvt1&#10;P2jj7wuyLJMohmGBqPn0WrupX3t59T6qUc//AFqMZ9KdRWp+HBRRRQAUUUUAFFFFABRRRQAUUUUA&#10;FFFFABRRRQAUUUUAFFFFABSYzS0UAc78UfHcPwz8Aaxr1wpkh0q1kuSgODJtUkAH1JwPxr87PFf7&#10;a/xE8TeIpr+LxBc6ajsxjt7Y7Yo1PYDvj1PPf3r7p/a98EeIPiP+zN440XwrLHD4kv8AR7iPS2kO&#10;I2udmYlc/wBxmAVv9kmvw/1H/goN4Z+HtxdaR480jxF4N8WaSwiv9Ju7FvMhkzj5TxleCQe4IPPW&#10;v0jw/wAdkGHdVZvyqb+FzWluqV9Ln694Y5VgsXCtKrGM5ppWdtFbez/M/ZP9hn9pO++Pvg7UIdWV&#10;P7X0N0SaVF2rMjg7HwOhyrAjGOAfXHupXI96+E/+CIsXjPxd4K8aeOvEGg6l4Y8O+JZrWDw5YX6e&#10;XczQwiUyXToQCvmGVQo9Ige+T92npXxufVMFUx9WeX/wm/d/rtfbyPguK8PhqGa1qWFtyJ9Nr2Ta&#10;Xox46UUDpRXknzwVz/xN8IQfED4da5oN0zLba3YT2ExB5CSo0bEfQNng10Gay/GFjPqPhfULe2fy&#10;7i4tpI4n/uMVIB/Wl7SUPfjuiqcVKSi9mfydeL/+CE/xO8MfEPxXocmveEWh0HUZ7KzvPtbyJqiI&#10;RtlARG2KwPRvmUggjoa/T7/g1s/4Jk+Jv2UvHPxO+IXi7UNJF9e26eGtPsrO689mhEqTyXLYwVV2&#10;SNUDAN8jkgDGb/iTQL3wlr95p2pW81rf2spimjlBDK4P6+ue/FfVn/BKzwjq0PibxFrjRzRaO1st&#10;oCwwk0u/PHrtAI9t1RHxy4nzupLKMco+yno0o2a5dVd+bWp+6cXeFOQ5VkCzLCVH7SKi027qd2tl&#10;+Vj7gooHSg1ofhI3t2r8v/8Ag5+/4J9a5+2l+yv4P1rwzeaemvfD7V5JI7G8uBANRguhGkqozfLv&#10;Qxo+D1VHxzgH9QOtfKf/AAVK8IatrHw60PUrWOabTtKuZDeKgyE3qArsPRcMM9t1EeIMXkj/ALUw&#10;KvUp6xW93tqu1tz3uGcow+a5nRy/FT5IVJWb/RPu9l6n83urf8ER/ipbW1qbLUvCepXE7pG8IvXg&#10;8os4XO+RAu1QdxJI4BwCcA/1GfsCfs6r+yV+xr8N/huuoQasfCOhW9hJew8R3cirmSVRk4VnLEDt&#10;mvzNtLWS8u44YY2lmkcKiIpZnJOAAPU1+q/7NfhfUfB/wN8L6fqu4X1pYRJMrHJQ44XP+yOPwrGj&#10;4rZ7xbD6tm3K403zJxjbV6WZ994neHuT8Oxo1stm7zunFu+y3XY7+iiitj8jCiiigBpGB7V+cv8A&#10;wWt/4K7+A/2KNQ0/wOPDNv468fXVut61q03kwaNCxwrTOvz73AO2NecfMxUFd36NOOvuK/A3/g5P&#10;/wCCeXxDP7Wl18YdB0PVPEnhPxPY2sF3JZRvcPpVxBEsOx0GSqMqKwIG3cWzg9fD4hoqrgpUpQU0&#10;901dW9GfdeHeBwGLzqFLMJ8sbO2trvor9P6Rrfs9/wDBWXwD+314D8YfAPx14T034a6r8WNBuPDe&#10;k+JoLiS4s7W9nidIvOWQ70VpNmCGOTgNgEsPzvsP+CIvxVljvlvdV8H2F3bXDwxxG+kmWcK5XeJI&#10;42UKwG5cEkgjIU5Fd5/wT7/4Js/Fj9qn41aSdG8J61Z6Ro8yaneapd20ltbpHGfMCo7AbncptULn&#10;BYHgV+jl3aS6bdSW1xDJDPC5R43XDIw6gg1xcO+JedcGYD6nklOFOE3d+5pp2Wi16n7lW8LOFs2z&#10;KpOVVycYq8FP4b31vq+mx6R/wa6f8E/Ne/Yv/Z08d+IPFF5pr694+1SBDY2c4n+wW1mJFi8xlON8&#10;jTyNt7JsJ5JC/qZnB/zxXyZ/wSs8I6po/gvxJqd1HNDpuq3EIsxIMeaUVg7gehyoz3wa+s8ZP8q+&#10;plxFi89f9q49WqVNWtvLRdrJWP5x4oyfD5XmlbAYSfPCDsnv0TtfyvYdRRRQeCFFFFABRRRQAUUU&#10;UAc/8TfBcHxG+HPiDw9dt5drrum3GnysDyqTRNGx/JjX8oviz/ghT8UPDfxB8VaLJr3hFodB1Cay&#10;s7oXbyJqao3yzKEVtispzhjuBBBHQ1/WJ4xsLjU/CupW9rJ5dxcWskcT/wBxypCn8zX5E+I9BvvC&#10;Wv3mm6lby219aSNHPFIDuDZ56/nx61nW8TM74ShbKOX97bmcle3Lt992fqfhjwLlXEdar/acn+7S&#10;tFOzd73d/Ip/8Gtv/BM7xN+yd4u+J/xA8W32kfbtQhj8N2FjZ3PnM0AkSd7lum1XZY1QMA3yOSB3&#10;/ZRc/wCFfEn/AASr8I6qniPxFrLRzRaPJapaqWGEmmD7uPXaM5x3fFfbYGBWn+tGO4hf9q5ikqs9&#10;7Ky0slZeiPkuMchwmTZtVy/BT5oQejve10nZvuiSigUUHzIUUUUAFNlOEp1NkXctAH40ftwfCnUn&#10;/ab8cX1nagrdaxcSvCGAZcsSCM9d3DfVq2/+CdPwr1HTv2t/BuoXtsm62u3ZIN4Y/wCrcFzjI4yS&#10;O+QOlfon8fv2KvDvxx1c6pI82m6qwCyTw4xOAMDcPUcc+1W/gB+x94d+A18+oWZmvtUYbBcz4zEp&#10;6hR2rzF4peKc6MeG5ul9UTs6tv3jpX+G21+X3b2IXhz4fRrf27GNX6za6p3/AHaqW+K+9r+9Y9cc&#10;hRzX5C/8FUvHHizxf+2xr/hL4K+Hf7Z1rTre1fxRquo/udN0m6kiRkiVmwHk8loZCF3Y3DgnIH69&#10;SLlK+H/2iPBUPg741eIWhsorNdXuhfs6Jt+0uyIrSE9z8uCf9kdsCvyrxw4qrZBw/wDXMPRVSTmo&#10;q97Runq7fcX/AMRAxvCEZZnl8eapJciv8Kvrdrrtt3sfG/7B/jTx58Nv2xfAuhfHbwzDpela5qSW&#10;uj69o7faLJ9Q5+zwz7STH5jgBTgfMVBG3cR+00Sjyxt9OuK+Cfhl4Jj8efEbQLKSxh1COPUba8KS&#10;JvVGglWZZPqrIGB9VBr72gVliX6c1x+A3GGI4gyeriMTRVOUZ2vG9paLa99gj4jY/jGEcdmUVGpD&#10;3dPhdtbpdN9fQk3Yr+bH/gsf/wAEW/G3ir/gpv8AEDXvD+seHf8AhG/HFwfEouLi6Ilspp2PnW7x&#10;KGbeHDOp4Uow5B4r+kwnivy//bV8Iap4X/aL8RyanHN5epXLXdrKw+WSJgCNp/2QNp9Me9fuMuPM&#10;14Ui8blKXPNcrbV0lve3qj77w64Ry/iDNPquYzahFOVk7OTutP1Pzj/4JEf8EUvHOjf8FLvhrq/i&#10;LWPDaeG/BmoJ4mkuba7JkupLSQPDbpGyq5dpAjEjKqgY5Jwp/pajOUHHNflz+x54Q1XxX+0T4X/s&#10;uOc/2feR3VzKo+WKJOW3H3AKj1Jr9SYwVRfanHjzNeK4rG5tbmiuVNKya3vb1ZXiNwjl3D+ZLC5b&#10;JuMo3s3dxd2rMfRRRVH5+FFFFABRRRQAUUUUAFFFFABRRRQAUUUUAFFFFABRRRQAUUUUAFFFFABR&#10;RRQAUUUUAFFFFABXz9/wUx/blj/4J1fsja58VJPCupeNI9FurS2OlWMgjmm8+dItwOD93dnp2r6B&#10;qrq2iWevWLW19a215buQWiniEiMQcjIIxweam3YEfib/AMRl1j/0bN8QP/Bgv/xml/4jLbH/AKNn&#10;+IP/AIMF/wDjNfsy3wr8KopP/CN6Dx1zp8PH/jtfCf8AwVQ/4LTfs1/8EyLG50W607w344+JjRkW&#10;/hTR7a3kmt2Iypu5ApW3U5B2nLkEFVIJYNuxSVz5L1L/AIPQ9H0W0+0Xv7N/jizgBwZJ9VjjQHsM&#10;mLFfW3/BGr/gvnov/BX/AOJfjLw3pPw71bwW/hDTIdSee71GO6W4EkvlhAFRcEda/OX4bf8ABOz9&#10;qz/g4e8d6f42+MUdv8EfgaswutM0q105bOa7hPOba2IDvlelxPwRgqGHT9q/2Df+Ca3wk/4JwfDV&#10;fDnwv8M22k+eqi/1GT95famw/imlPzNz0HQdhVxslqZ7vQ97oooqSgooooAKKKKACiiigAooooAK&#10;KKKACiiigAooooAKKKKACiiigD8if+DjP/lJv/wTR/7K0P8A06+Hq/XavyJ/4OM/+Um//BNH/srQ&#10;/wDTr4er9dqACiiigAooooAKKKKACiiigAooooAKKKKACiiigAooooAKKKKACiiigAooooAKKKKA&#10;CiiigAooooAaBk1X1C/h02yluLiaOGGFS8krsFVFHUkngAepqxnC1+YP/B2D8bPGXwb/AOCathB4&#10;TvbzTbPxZ4qtdF125tXKyfY2t7qXysgZVXkhjBbI4XbyHr0smy2WY46lgYOznJK76XM6lTkjzHpn&#10;/BRz/gpr8B5f2bPGllpvxQ8H63rnh17ea40fT9Qinu52WZdsapk5YkEj6cnGa/Gi5/4LGeKv+Eqa&#10;SHwpoI0dX+SBpJftAXdk/vM7ckcfc6889K/Onwjro0XXUuJWby2yj/Q9eP1/KvTYpUnjWRW3I4BD&#10;exr5Pxx8Gcvy7N6eIxcHWhOCipSukmm7pJPR6+tj+nPAbMqFbKa1BSXPGbbXVJpWf4H9Nn/BEH9r&#10;Hw9+0h8Br5dIM0My3TXklvLjMRYIjIcdWVl5PcOpHBwPuZOlfij/AMGqnxi8Kv4t8c/Du1W+m8R2&#10;WkR6/LdOmyBklmWKWNARk7MWwLcAlmABC7m/a4D5f5VPDuUzy3LaODmrKK93W/u/Z/A/HfESOFXE&#10;OJ+qO6ur/wCKy5vxuRT2i3MbLIodWGCpHH5VzWg/BTwr4a1iTUdP8OaLY30jbmnhs40kJ6Z3AZzj&#10;iusor6CnWqQTUJNJ767nwdTD0qjUpxTa2v0IxDgU78KdRWfmbBRRRQAUUUUAFFFFABRRRQAUUUUA&#10;FFFFABRRRQAUUUUAFB6UUE4FAGJ4t8A6P480prLWNOs9StW5MdxEsig+uCKg8G/C/Qfh9atDoej6&#10;fpUbfeFtAse7HAJx1qTxp8SNB+Hen/atc1Wy0qDoHuJRGGPoM9T7Cq/gf4u+GfiTFI2g63p+qeTj&#10;zFt5g7R5GRuHVeOxrzZYzArEqjKcPa9rrm+7c9CMMb9WvFS9l8+W/wCR0h603y8jvTjzTZJFQFmP&#10;HevRPOOR1z4C+DfE2uf2lqHhnRb2+bkzzWiM5+pI9hXUWlhHYQrHCqxxxjCqowFHp/8Aqrkdc/aO&#10;8CeF9cOm6h4q0S1vIyQ8Ul0o8s+jHOFPPQ4rrrDU4NUs47i1mjuIJlDxyRncrg9CCOCPevOweMwN&#10;apKOGnGUlvZpv52O/FRxqpxeJUlHpzXt8r/oWh0ooor0jhCiiigAooooAKKKKACiiigAooooAKKK&#10;KACiiigAooooAKKKKACiiigCN4vM61g6z8KPDfiHWYdRvtA0e8v7YMIrmezjkmj3DDYYjIyAAeel&#10;dFRS5U9yozlHWLsQQWa20apGqoigAKOAKl2U6imS9dwooooAQfeNI67gaVm20FsCkByXiv4J+FPH&#10;Wopeax4f0nUrqPG2W4tlkcYyepHqT+db2jeHrPw7p8NnY2sFnbQDbHFCgREHoAOlc/4w+PPg34fa&#10;wtjrPiPStPvHxiGacBwD0JHYe5wK3PD/AIp0/wAV6XHe6beW2oWcwDRz28gkjcHuGHBrzqGMwM68&#10;qVGcXUWrSacl6pandXhjVQi6yl7Ppe/L8r6fcalFA6UGvSOEY2Mf0qC706O/haKaNJo5AQyOoZSP&#10;cVOeAe1V9R1S30ezkuLqaO3hjXc8kjBVQDuSen1rOcoxi3N2XW5UOZyXLuct4f8AgJ4O8Jax/aGm&#10;+HNGs7wMW82K0RXBPHBxxkeldgE49B6Vxfh39ozwL4s1j+z9O8VaLdXjNsWGO5UtIeuF/vfhmu08&#10;wOPr0rkwOKwdaN8JKMl/daf5HVjo4xTvjFK9tOa9/wASQcUUUV3nGFFFBoAYD/8Arryr9of9pzwv&#10;8BrWKPWt17eXQ3RWUKB5HXONxB4C59T29a9UOdvvX57/APBR7whqmk/H6XVLiOdtN1S2iFnKR+7G&#10;xdrpn1zlsdfmr6ng3JcNmmZRwuLlaNm/NvTRf10Pp+EcpoZjmEcPiZWVm+zfkfSXwG/bW8E/F3Xo&#10;9Fs7WbQ9QmGYbe4jRBMQCSFKkjI9ODjNeja/8BfB3i/WV1LUvDei319jHnzWiM5H1I9OOa/Nj9n7&#10;wlqnjT4yeHrXSYppLiO/guHeP/lhGjhncnsAPXjp1zz+kOuftF+BfCOrjTdT8VaJZ30Yw8Ut0oMZ&#10;HZufl/HGafiVk+T5FiYU/axUZLabWj+fc9vinh95bjY08plOTkrtRu2l521szsLDTY9OgWG3jSGG&#10;MYVFXaoHtUwYg9P/AK1V9L1i11mzjuLO4iuYJl3o8bBlceoI4q0Bg18jTnCUVKFmu/Q/P5c3Nae/&#10;X/gjgc0UUVoSFFFFABRRRQAUUUUARuMjb/eHWuV8X/BPwp481OK81jw/pOo3UXCyz2yu469yM8ZP&#10;511TcLmuQ8X/AB98G+AdVWx1rxJpOn3jYPkyzgOoOeSOw46niuHG4jC0afNi5RjG9veaS/E7MFHF&#10;Op/sfNzW+ze/4a2Oj0bw9Z+HdPjtLG1t7S1gG2OKJAioMYAAFXQMt9aoaB4o0/xVpkV9pt5b39nc&#10;ANHNA4kjcH0I4q+OvSuijUhKClSa5Xtbb5HNU51N+0vfrff5j6KKK2ICiiigAoopsxISgDP13xNY&#10;+G7cS395b2cf96WQID+JqTStes9chMlndW91H03ROHAP1Ffmx+2X8TNa8dfHTXrXUJpls9JvJLS1&#10;tt37uJEON2M43N97Pvj2rW/YL+JmseFfj9o+lWs80um607w3NsWyhAVmDgZxlcZz3Ga/TKnhvWjk&#10;/wDaXtVzcvNy20ta9r+h+jS8Pakcr/tD2mvLzWtpa17XvvY/R0jIrn/Gfwy0X4hW3k6tYQ3iqcqW&#10;4Zc9cN1H4V0WeKbur8pxmCw+LpPD4mCnB7qSTT9U9D81q0oVI8lRJrs9TmfBXwk0H4f7jpOnw2sk&#10;nDP952+pPP610wBAoDZp1Tgcvw2DpKhhKapwWyikl9yCjRp0o8lJKK7JWIzwawfGXw10P4iWQtdb&#10;0mw1S3U7glzAsgU+2a3lH/jtYHjr4qeHfhlaLPr2s2GkxyHCfaJQjSEdlXqx+gNViq2HpUnPEtRg&#10;t3KyX3vQ7MLGu6q+rX5+nLe/4aj/AAd8NdC+HtsYNF0mx0uN+WFtCI9x/Ct1B89c/wCDfit4b+I0&#10;DyaDrWm6osWA/wBmnDmPIz8w6j8a392+jCVsPWpqphmpR6ONmvw0DFKuqrWJvz9ea9/nfUkooorq&#10;OcKKKKACiiigAooooAKKKKACiiigAooooAKKKKACiiigAooooAKKKKACiiigAooooAKKKKACuB/a&#10;Y/aY8Gfsh/BrWPH3xA1q38P+FtDRXuryYEgFmCoigZLMzEKAOpIrvgMV4j/wUH/YO8J/8FIv2YNY&#10;+E/jbU/Eek+HdauLa5nuNDnhhvVaCZZkCtNFKmCyAHKHjpjrUyvbQqNr6n4l/thf8HFfxc/4Kg/F&#10;qf4Q/sy3uj/CXwleborvxdr+s2+lXksGcNJ50rAW6kYwEzLyMFSM19Hf8EuP+CTf7G/7Fmp2vjj4&#10;l/Gr4S/Fv4rNILyS/wBV8UWM2n2FwTuZ4YXlO+QNz5smTnBABGa0n/4MuP2XF4b4gfHwd+da0n/5&#10;W0o/4Msf2XAv/I//AB8/8HWk8f8AlNqotJWJlqfpGn7e3wJj+78Z/hOB6DxXYD/2rXU/DH9pH4e/&#10;GzULq08G+OvB/iy6soxLcQ6NrFvfSW6E4DOsTsVBPGTjmvymX/gzT/ZLfUmsx8TvjgbtesA8QaP5&#10;g4z93+zs19Zf8Etv+CEHwj/4JI+P/FHiL4ceJPiNrd54tsItNvI/El9Z3EUcccnmAxiC1hIbdwSS&#10;wx2B5oA+3KKKKACiiigAooooAKKKKACiiigAooooAKKKKACiiigAooooAKKKKAPyJ/4OM/8AlJv/&#10;AME0f+ytD/06+Hq/XavyJ/4OM/8AlJv/AME0f+ytD/06+Hq/XagAooooAKKKKACiiigAooooAKKK&#10;KACiiigAooooAKKKKACiiigAooooAKKKKACiiigAooooAKKKCcCgBu7A/wA81wv7RPwO8F/tHfBv&#10;XvBvxC0mw1rwjrNuU1C2vOI9ikOH3cbGQqrBgQVKg9q7odK/N/8A4Oefir4w+G//AAT4s7fwzdXe&#10;n2PiTxLa6Xrc9s5VzamG4l8okDIR5IogSCOm3kNis6uKlho/WIXvHVW3v5HqZLlbzLHUsCpKPtGl&#10;d7L+ux8q23/BEH9g+/8AHniKx8M/GBvEPiOGOVdH8PT67D5BuzFL5ULSBVMqmTbwrA8YySa/InxJ&#10;4bvvCWuXmlanZzafqGm3D2lxazRmOS3kRirRsp5BUggj2qpb3c0FyskcjxyowZHU7WUjnIPX/wDX&#10;X9Cf/BNj/gnn8K/+ChX7B3wr+I/xq+Hun+IPHU9jLBJq0kktvc6nBb3M8FvJcGIp5pMKpkybi20M&#10;SSc14ebcRZpxPOMMbVcnTWl3dWdvxP6LwuW4Lw5pSxLbq06zSeiUlJJv5x/I+Yf+DSzwJrp+OPxS&#10;8SrZzL4cXRYNNkuzEdsl0ZllWJX6ZEYYkdgyHjIz+6w6Vx/wU+BPhH9njwBZ+F/BXh/S/Dmg6eP3&#10;NpYwCKMHuxxyzHux5PeuwX7vNergsPKhRjTm7tH4Jxdn0c5zSpmEYcilay9FbXzY6iiius+bCiii&#10;gAooooAKKKKACiiigAooooAKKKKACiiigAooooAKKKKACkf7tLSP92gD86v29NU1jXv2ltWsbjz5&#10;oNPSFLGEAlVjMasxUdOWJyfw7CuR/Zq1LWvCPx98Ltp6XEFxcahFbugUjzomYB1IxyoXJ9sZr3T9&#10;rDVbjVfjXqCTIqrZJHBB8vJQruyT3+Zj/kVzvwX1O40f4q6DPaxq8zXaQ8oDlXOxv/HWPNf5yZ1n&#10;rj4jTjzyssQlfXmXvK9l2WyXY9uP0jI4aC4a+oxdJR9m5X1crW5rWta+vfzPu5W+XnriuE/aW1zU&#10;vDnwO8TXuksy39vYSPEyfej45Ye4GT+Fd3Gcov0zXJ/HHV7rw/8ACvWruzUNcRWrlcqG28dcfTP5&#10;V/fvEVRU8pxE22rU5O63XuvVeZ41PGRwk1i6keaMGpNd0tbfM/LSLTb6/VrhYLibcdxfaWLHvzX2&#10;p/wTF1/VNR+Hmt2d400mnWF2q2nmZxGWUs6D2yVOPVjXhqRrGm1RtUdgOn0r6c/YY1S4n8KapZMi&#10;iztLgNEQuMlwSw9+QD/wL8B/DX0f84dbjONOTkrxna2t9Ptfn6nrYr6QX+ttOeTVcEqabThJO7XL&#10;rZ6dV2se+iiiiv8AQM8cKKKKACiiigAooooAKKKKACiiigAooooAKKKKACiiigAooooAKKKKACii&#10;igAooooAKKKKAEPWsrxhdXFp4V1GS1XddR28hhHq+07f1xWo5rO8UXU1h4evprdBJNFC7Rqe7AEg&#10;Vx46SWHm3tZ7b7DjUVN+0aulqfk/qr6p4s1W81C6S7vbu4laS4kcEs8hyTk+vtX05/wS+1zVoPFv&#10;iTSmM39krbpO6NnbDMWwMDsWXP12j0rhNQu5L/Ubi5mwZ7mR5ZMAD5mYk8dOpNe4/sLapdW/iPWL&#10;GOMGzlhW4cgDhw23r15H/oNf57+DueSqcd0YNySlKav1ej+L16ns4j6RC4hhPIJYFQhLSDvrFx11&#10;VrbJ7WPqGiiiv9FDxSNzk18s/wDBTvxDqtn8PtBsbOSZNN1C7dbvYTiRlVSiH1H3jj1WvqYj5a8C&#10;/bm1WaHwtpFkqKbS6nZ5WZQfmQDaPzJP/Afwr8y8YMV9X4RxtW7Vor4d91p6PZ+R04PiSlkFaOb1&#10;qftFS97l7vZd7Wep8Ctpt7pgW4MFxCAdySbSuznsa/T79nDWtS8Q/A7wve6s0kmoXFhFJKzj5nOO&#10;GPuRg/jXxE0ayIQQGHQg+lfdXwS1S6174X6LeXahbia1QsAMbuMA47djX88fRezR4jMcXSba91O3&#10;2X72/k/0OjF+NMuN6SoV8KqVSk2+ZNu8Xpa9jsKKKK/tQ84KKKKAG7flrN8S+DtN8Y6c9nqljZ6h&#10;ayfeiuIVkQ45GQRitSg1UZOL5ouzKjOUXzRdmeV/FPwXYfB/4JeKrvwjpGn6VqEOmyuj2lssbllU&#10;4OQMsRkkZzX5rjT77U99x5N1cb2LNJtLM5PXn3PU96/VL4xavc6B8MtbvLRQ1xb2kjR5UNg7T27/&#10;AEr4RWPav3VUdMAcCv4x+lNnFSnj8HGUpSbjJ2b03Wt+rf8Akenh/GupwXBwhh1WqVWm5Sb0itLX&#10;3Paf+CXevapfeDfEmn3EkzaXp9xF9kD5KxO4YyIv5I2P9r35+rQ9fPv7CWpzvoWuWLRqtnbTJLEy&#10;rjLODuHv0B/GvoAYI/8ArV+++DmKeI4PwVZtu8X8X+J6ei2XkcWM4mp8Q1nnFKl7JVdeXs9n23au&#10;SUUUV+nnOFFFFABRRRQAUUUHpQBl+Lbi4svC2pTWa7rqK1laFfVwpK/rivye1E6r4n1S6vrpbu8u&#10;5pGkuJmUsxcnkk+ue1frH4lvJrHw5ezwp5k0ULsiZ6kAkfyr8/766e/vZp5tvnXEjyyYULlmOTx0&#10;H9K/kP6UuYvDxwMYt68+my+zr6noYPxd/wBSISlRwyq1KtrNu1lHfz1ud5/wS/1vVo/FPiPSWaf+&#10;yY4EneN8hY5y23jtllzn/dFfaa8V8xfsMancR+IdasUjX7JJElw7bRlXGF/UfyFfTtfrXgRi/rHB&#10;2GqXb1lv0956LyRjjOMIcUVf7ahSVL2iV4rXVaN3sr3avsPooor9iOUKKKKACkYbhS0UAeD/ALRn&#10;7Ceg/HLXTrUN5NpGsSACeWNA6XAAwNynv0574q3+zj+xH4f+AOsSastzNqurspRLiZAohU9Qqjuf&#10;Xrj05z7aRmivafEWZPCfUXWfs9reXb08j2XxBmLwn1J1X7Pa3l29BpbAr5J/b2/4KzeEv2KvEEfh&#10;yKxl8T+KnhWaSzhlEcdmrZ2+a/OCcZ2jnBB6EV9aPyK/EP8A4LR/s0eLfA37YPiPxlcaffXfhvxb&#10;5FzaX6K0kcbJAkTQu2MKytGcA/wFa+m8M8hy3N85WEzOVocraV7cz0sr+l38jXh3BYfFYr2eIelt&#10;trvsfdn7EH/BZbwf+1h8QbfwjqWkz+E/EWoDFks0wkt71guWRX4w3BwD1wAOa+0kbcuetfgV/wAE&#10;vf2Y/F3xm/a68F3+l6bfQ6R4a1S31TUdRZGiht4omEgXfjG59oUAdc+mTX75xIRFg/w11eKXDuV5&#10;Pm0cNlcvdcU3G9+V3777a6mnEmAw2FxChh3o1dq97C54J9K/M/8Aa51LW/FX7RviSK9W5mksrkwW&#10;8fJEUIxs2j0YHd9WJr9L2GI2x/Kvh/8AaG1a41n4w65JdIsckU32dBjH7tM7enXrn8TX8S/Sax31&#10;bh2jZu7qLRbP3Xv+h5eB8R48GOWZKgqs5Llim7JPe97Pt5ep5T+yhqWueFf2h/C4sVubeW8vFt5o&#10;zkCSFj84I7gDLfUZr9NYmzGpr4a+AeqXGjfGDQprWMSTSXAt2G0H92/DfhgZ/D8a+5IjuiXNZ/Rl&#10;x/1nIK93K6qPR7L3Vt69Qx3iQuNHHMXQVKcVyySd03vdaJ7Mmooor+lDhCiiigAooooAKKKKACii&#10;igAooooAKKKKACiiigAooooAKKKKACiiigAooooAKKKKACiiigArx39vX9r/AEP9g79kXxx8WPES&#10;NNp/g/TzcpbK21724dliggB7GSZ40z23E9q9gx8tfmT/AMHbem6pf/8ABHDxFJp6ubWz8S6RNqG3&#10;tB55QE+3mvFUzvbQqOrPmH/gljo/7cf/AAVf/aW8C/tLeMvHi+EfgrpviQajZeHlneC31a1ikZXi&#10;t7dB80eNyeZK3zMuQG5NfQH/AAc9f8FYPFf7CnwZ8IfDT4W3k1j8SvitJOq3tsA1zpdjGUjLRjqJ&#10;ZZJAiNjgJIRyBX1x/wAEZ9c0XW/+CUH7PFxockMljH4A0eBzERtFxHaxx3AOP4hOsm7/AGs1+Rvx&#10;4eH/AIKe/wDB3H4W0G326t4U+DNxbRXGPnhjGko13MG7Y+3yeUfXgVpKKc1T6fojOMvddR/0zQ8O&#10;/wDBrV+0cnwYt/Hy/tIa7Y/Gqa2GpDTWurn7PHcld4tmuvNyWyApcKVB/hI5r7F/4Nu/+CqfjT9t&#10;34ceOfhb8YGkb4vfBq9Wy1KedBHcahbl3iDSr086KWN43I4OUPUnP6YyuttFubaiKOSeMCvwu/4N&#10;6tctvjH/AMF/P2y/Hfhlln8G3X9qJFPCcwztcazG8Ljt86wTMPUE1Kleduln8hv4b+aP3booooGF&#10;FFFABRRRQAUUUUAFFFFABRRRQAUUUUAFFFFABRRRQAUUUUAfkT/wcZ/8pN/+CaP/AGVof+nXw9X6&#10;7V+RP/Bxn/yk3/4Jo/8AZWh/6dfD1frtQAUUUUAFFFFABRRRQAUUUUAFFFFABRRRQAUUUUAFFFFA&#10;BRRRQAUUUUAFFFFABRRRQAUUUUAFFFFACba5P43fA7wv+0X8M9W8H+MtJttc8Pa1F5V1aTrlXAO5&#10;SO4YMAQRyCBXW0VMopqzLp1JU5KdN2a1TW6Z+b3hX/g2A/Z58O/ET+2rmbxVqunrcLPHpNzeD7Mo&#10;GfkYqA7KeOp7Y7mv0O8J+DtN8DeGNP0XSLODT9L0uBLW0toECx28SKFVFHYAADHtWnRWVHC0qX8O&#10;KR6eZ57mGY8v16rKpy7Xew0JinYoorc8kKKKKACiiigAooooAKKKKACiiigAooooAKKKKACiiigA&#10;ooooAKKKKACgjIoooA89+Lf7Omi/FqdLi5aW0vEXaJ4cbiPQ9jVH4Wfss6H8MtVXUFkmv76P/VyT&#10;YxFxj5QOM+9eoUV8hU4DyCpmf9sTwsHX357a379r+drnmSybBSxH1t0lz9wxUF9p8eo2skMyrJHI&#10;pVlYZDA1PRX1soRlFxkrpnptX0Z4lrP7D3h/UdVaeC+vrOFzkwJgqv0J5r0/wF8OtN+HGgxafpsP&#10;lQx5JJ5ZyepJ7mt7GKK+TyTgTIcoxM8ZluFjTqT3aWv/AAPkebhcnwWGqOrQpqMnu0FFFFfXHpBR&#10;RRQAUUUUAFFFFABRRRQAUUUUAFFFFABRRRQAUUUUAFFFFABRRRQAUUUUAFFFFABRRRQAm2keFZEK&#10;tyCMEetOoqZRTVmB4340/Yz8P+KddkvoLq603z33yRwgFCTnOM9Otdv8Lfg9pXwm0hrXTVYtKd0s&#10;z8vKfc/0rrcUV8nlvAfD+X4+WZ4LCwhWle8ktdd7dFfyPNw+T4KhWeIpU0pvqFFFFfXHpDdnNYXj&#10;74b6Z8R9Ak0/UofNhk5B/iQ+oPY1v0Vy4zBUMXQlhsTBShJWaeqafczqUoVIOnUV090zxLQ/2IvD&#10;+m6qlxcX19ewo+7yXwqsOoBxzjP517LZ6bFYW8cMKrHFEoVVUYAA6VYxRXh8O8G5NkUZRyrDxpc2&#10;rstX83qcmByvCYNNYaCjfewUUUV9Md4UUUUAFFFFAEN7YR39tJDIoeORSrKRwwPrXjOufsReH9V1&#10;Z7i3vr2yhkYsYEwVGfTPSvbKMV8zxFwdk2exjHNsPGry7cy1Xo1qcOOyzC4xKOJgpW2uc98PPhtp&#10;vw00BNP02PZCDucnlpG9Se5roCuTS0V7mCwVDCUI4bDQUIRVklokvI6qVKFKCp01ZLRIKKKK6jQK&#10;KKKACiiigAoPNFFAEbwLIhVuQRjmvH/GX7Gfh/xRr0l9DdXWn+exeSKEAoSeuAemfavZKMV87xDw&#10;nlOeUlRzWhGrGLuuZbPye6OLHZbhsZDkxMFJeZyfwv8Ag9pPwo0drXTVbdKczTOcvKff/DtXV7eK&#10;WivUy3LMLgMPHCYKmoU4qyilZI6KNGnRgqdJJRWyQUUUV3GoUUUUAFFFFABRRRQA3FeYftKftB/D&#10;P4E+HUf4i6xo1na32RDaXUf2iW7xyQkIDMw5xnGBkZxXp7nC1+I3/BYC716b9u7xVHrMlxJbQxWi&#10;aWHJ8tbUwIQEB7GQyE4/i3Vz4jEOjHnW58/xJnVTLMKq9GPM27enmz9Wv2Z/2nPhN8cYZrT4da3o&#10;dxJaAPLY28BtJ0GBz5LKrFRwNwBUYxmvXa/BP/gnZea9bftq/Dn/AIR2S4jvJNZijm8on5rXP78N&#10;j+Hyt+fav3qhOV561OHxMqycp77GPDOfVc0w7q1o2knbyfoS7eK81+LX7Mei/FXUft0sk1jfFdrT&#10;QgfOB0yDxketel0Yrhzzh/L84wrweZ0o1Kb6SXXuuz9D3MXg6GKp+yxEVKPZnmfwo/Zh0P4W6p9v&#10;jkmvr5RhZZsfu/XaBxz616UsW0CnUVOR8PZdk2GWDyyiqVNa2iuvfzYYTBUMLTVLDxUYrogooor2&#10;jqCiiigAooooAKKKKACiiigAooooAKKKKACiiigAooooAKKKKACiiigAooooAKKKKACiiigAxXnv&#10;7Uv7OHhn9rv9nvxZ8NfGNq134b8Y2Emn3qIcSIG5WRCfuujhXU9mRTXoVG2luB+Aegf8Ekf+Clf/&#10;AATgt9Y+Gv7OfxJ0/wAR/CvU7iZ7ScX9jayWMch+/wCVeDfbykHLG3ZuQSDnFfbP/BBT/giDef8A&#10;BMbS/FHjz4ja3a+KvjN4/Aj1K8t2aWHTLcyea0KSvhpZJJMPJIQASiAcKWb9IioNG0Zpxk16g9T8&#10;g/8AgtR41/b++Pn7TniL4F/APwjJpvwn1jTbSKTxVaWf2R7hJ4f9Jikv5X2IFfepEIRguBk5OfqP&#10;/gh3/wAEiNL/AOCSn7Mt1odxqEOveP8AxdOmoeKNVhQrC8iKVitoN2G8mIMwDNguzu2FBCj7Z2D0&#10;pGQNRHRWB6jqKKKACiiigAooooAKKKKACiiigAooooAKKKKACiiigAooooAKKKKAPyJ/4OM/+Um/&#10;/BNH/srQ/wDTr4er9dq/In/g4z/5Sb/8E0f+ytD/ANOvh6v12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COXgV8Bft+/AbTfiJ8Y9RbxNpf2qKYI9jc5MbKnlqMKwIIAIIxnkjOMGvv8&#10;cmsnxP4I0nxrZ+Rqlhb30K9BKmdv0PUfhXw/HnC2JzzAKhg67o1IyUoyV1rZqztr1PUyrGYahVf1&#10;uiqtOSs4tJrp3Pz1/Y2/Z10fwJ8ZNFk8K6T5F2tzHJPc7mlkWJcb8sx4BAPAwDnH1/RyEELzWT4U&#10;+HmieCImXSdNtbENgExJgtjjr1raQDFc/AHCWMyPCTjmGIdarOV2220tLJK+o80xmErTjDBUVSpx&#10;VlGKS/IdRRRX6AeUFFFFABRRRQAUUUUAFFFFABRRRQAUUUUAFFFFABRRRQAUUUUAFFFFABRRRQAU&#10;UUUAFFFFABRRRQAUUUUAFcD+0Z+0z4H/AGSfhXe+N/iL4isfCvhXT5YobnUbst5ULSuqRg7QT8zM&#10;B07131ed/tQfsteBf2yPg/feA/iPoNv4k8J6lNFPc2EzuiyvE4kjJKEH5WUHr2pa9A9T53/4iEv2&#10;Nf8Aovngz85v/jdH/EQl+xr/ANF88F/nN/8AG6+Wf+CsP/BJr9jP/gnd+wN8Q/ixa/AfQdR1Xw7Z&#10;RxaXbS3t35Ut5cTJbwF8Sg7FklV2AIJVSAQSK8p/4I0/8Gu3wZ+In7LXg/4r/HKzvfGHiLx/YW/i&#10;K10S3vJLHS9ItbgCaBCsJV5JDGylwzbBu2BflLM4638gelj78/4iEf2NSf8Akvngv85v/jderfso&#10;/wDBS34Hftw+I9V0n4U/EXQ/G2oaHbrd30NgZN1tEzbVZtyjgtxXy38af+DWn9j34s+D7jTdP+H9&#10;54N1AxuLbU9F1S4jntnYD5irs0cmMDAdSOvTJr5p/wCDaf4W6L+w/wDt/ftG/s16xoOj3HxD8AQp&#10;PB4vsVeOXXdJM0TKk8e4orL9otnXHzDzXUk7BRGzbXk2ErpH7YA5ooooAKKKKACiivAP+CmX7VU/&#10;7HX7HPizxlp7L/biolhpCuAR9qnYIj4PB2AtJg9fLxUylZXHFXdjufit+1r8NfgjqS2fizxt4d0K&#10;8b/lhc3irKO/KDLDj1Are+Gfxi8L/GPQ/wC0vC3iDSfEFlxmWxuVmCEjIDYOVJHYgV+a/wDwTd/4&#10;I+eEf2mvgjZ/Fj43S654u8Q+PC+ow2suozQLBAznZI7owd3kHz8tgKyjGcmuB/ao+Bt9/wAEOP2r&#10;PAvxG+HOqatcfDnxTdva6lpNxMZNiJsM1uxPDh4yXjYjcrRnk4BNbNKX9MW6vE/Y6iqmkapDrek2&#10;t7ayLPa3kSzxSKfldGAKkexBzVugDL8T+LNN8G6PNqWrahZ6Zp9qN0tzdTLDFEP9pmIArznwn+3T&#10;8H/HHiddH0v4j+FLvUmYosK36KXYHGAWwCc8YHXtX54/tpax4j/4Kj/8FSIfgDp+t3mj/DzwPufW&#10;HtD/AK1oow1xKR0Lb3WBNwIU5bGCa9o+OH/Bvn8H9c+E11beBI9Y8L+MLO3MljqT6jNcrPOo+UTI&#10;7FQrEYJjCkZyOmKmMrq/QOtj7+V93Rs/Ss3xT4v0vwRos+paxqVnpen2ozLc3cywxRj3ZiB7e9fC&#10;v/BBz9r3xB8Z/hJ4o+HPjO6nuvE3wxuktkmuGLTy2jl1COTyWieJ0z6FB2rxH9q688Qf8FYP+Cpt&#10;x8D7bWr/AEf4a/D3zP7V+xt80pg2rcykcqZDM6wKWBCD5sckGuqS6/kHRt9D9E/B37c/wh8feJF0&#10;fR/iN4TvtRZiiwrforO2cYGcAnPHB5r1cOGB2nNfnz+0D/wb7fCXW/hJdR/DuLV/C/jLT7dpdOvn&#10;1Ka5S5nUZVZlkYgByMEx7SpbPIG2tT/gg7+2Nrnx/wDgRr3gnxddXF54o+G93HaGedt001nIGEQc&#10;nkvG0cqEnsEoWra7C7H2T8SPjf4R+D5s/wDhKvEmj+H/AO0N/wBm+33Swefsxu27iM43LnHqK5gf&#10;tt/CH/opHg3/AMGkX+Nfnt/wVX8KW/7Y/wDwVy+DXwcuWmm0WzsUk1KOKQqyrK8lxcYI5Um3t05H&#10;Iz9K92T/AIIEfs2yXBiXT9eaQdUGuy7h+GamOqv5sfU+wPh18XfC/wAXdOuLzwvr+l+ILW1kEMst&#10;hcrMsT4B2kqeDgg/jXS14/8AshfsT+BP2IPCOqaJ4DtdQtbDV7wX1wt1dtcs0oQJkFuR8qjgV7Bm&#10;qA/In/g4z/5Sb/8ABNH/ALK0P/Tr4er9dq/In/g4z/5Sb/8ABNH/ALK0P/Tr4er9dqACiiigAooo&#10;oAKKKKACiiigAooooAKKKKACiiigAooooAKKKKACiiigAooooAKKKKACiiigAooooAKKKKAMvxR4&#10;ptfCGhXWpX8whs7RC8jnsB/nA9zXhkv7fGmrrTKujXj2O7HmeYN+M9dv07Zr0H9pzwZf+OPg/qlj&#10;pqPLdKUnWNTzKEYMVHqcDgdyBXxI+mXEV0bdoJlmU7ShQ7gfTFfzv4vcfcQZJmFHDZWuWDSfNy3u&#10;72ce3bzP0HhDIcvx1CdTFO8k7Wvaysnc/QfwT41sPiD4ct9V02bzrW4GVPcHuD6EVrodoryz9kPw&#10;VqHgn4Rwx6lG8E17cPdLC/3okYKBkds7c49/wr1Ijmv2vhvHYnG5XQxWMhy1JxTktrNrXTofFZhR&#10;p0cTOlRfNGLaT8rklFA6UV7pxhRRRQAUUUUAFFFFABRRRQAUUUUAFFFFABRRRQAUUUUAFFFFABRR&#10;RQAUUUUAFFFFABRRRmgAooooAKKKKACiiigAooooAKKKKACiiigAooooAKKKKACiiigAooooAKKK&#10;KACiiigAooooAKKKKACiiigAoozRQAUUUUAFFGaM4oAKKM0ZxQAUUUUAFFFFABRRRQAUUZooAKKM&#10;0ZoAKKKKACiiigAooooAKKKKACijOaKACiijNABRRRQAUUUUAFFFFABRRRQAYoxRRQAYoxRRQAUU&#10;UUAFFGaKACiiigAooooAKKKKACiiigAooooAKKKKACiiigAooooAKKKKACiiigAooooAKKKKACii&#10;igAooooAKKKKAPA/+Cm37F9r/wAFBf2HviD8Jbq5Wwm8VWCixu2G5bW8hkSe3kYdSoljTcB1UtX5&#10;I/snf8Fzvit/wRX+G+i/An9qz4MeLfsngeNdH0PxNpy/uruyi+WJEdh5VwqoAFZHB2qAwBzj92PF&#10;XijT/BXhrUNY1a8t9P0vS7d7q7uZ3CRW8SAs7sx4ChQST6Cvxs/aX/4OUvG3xwufGln+zL+z/efF&#10;XwT4Rgum1jxXrMD/ANl+TDG0kr+UBhogiliGdWKj7uGFTezaXUrdakvj/wD4PDPBPjmxXRfgt8Hf&#10;iF428dampj0+xuIlVfNP3SY4fMkkGeoXB969i/4IB/8ABOv4q/Cv4h/FL9pj9oCP7H8XvjdKN2ls&#10;AJNIsvMEu2QDhWdliAj/AIEgQHkkDl/2f/8Agrb4+T/giXpv7Tnhr4J+Gde8Y3XiKWz1Xw/4YsGt&#10;IPsMF1NHJOdiu42pHnOGAL9ME19kf8Etv+Co3gH/AIKofAN/GHg37Rp+paXOLPXNEuyPtWkXBG4K&#10;2PvIwztccHBHUEDTZvvt99jNu6SPp6iiipKCqPiPxNpvg/RZtS1bULHS9PtgDLdXc6wQxZIA3OxC&#10;jJIHJ6kVerg/2k/2ftD/AGpPgvrfgPxI2oR6L4gSJLprKURTgRypKu1irAfMg7dM/WgB3/DUPwzY&#10;f8lE8C/+D61/+OV8Of8ABxZ4xs/E37CPg+80e/tNS0rUfGEAW6tJ1mgmVbS8+66khsMvY9VxXUD/&#10;AIN0vgDn/j++If8A4N4f/keoP+Cof7Cdj4P/AOCTLeB/BMWpX1p8MZotZsY7lxNdSRJLJ5+WCgEr&#10;HPK3A6Jj6xPb5r8yo7/J/kfVv7FtlHpv7IPwrghVVij8I6UFx/15xV8ef8HJtnHJ+xV4TuGC+dD4&#10;ztlQ47NZ3m4fjgflXrH/AASA/a+8L/Hn9jHwXpK6xZr4k8I6ZDouo2MsypPGYF8tJApOSrRqp3Dv&#10;kdc18u/8F5vjlY/tMeOPhp8CfAd3b+IPENxrQu7xLOQSrbzuvkQRkrkZxJKzf3QBnrVVLydl1f6k&#10;09I69v0P0Q/Y1u5dQ/ZG+F88xJmm8JaU8hPUsbOImvSpPu1g+AfDdn8Lfhpo2jrLHDY+HtNgslkk&#10;YKqRwxKgJJ4A2r3rS0nxFp/iK2eTT76zv44ztZreZZVU9cEqTTnu7E09kflj/wAEfR/a3/BXn9pG&#10;9uhuukl1dQW6qDq6A/8AoKiv1akP7tvpX5I+CvGVn/wTr/4Lr+NJPFkv9k+FPidHO9vfSjbAi3jp&#10;cI5PZVuI3jJ/hznpX6XfGf8Aaa8E/Ar4UX/jDXvEOl2+j2Vu1wrrcozXRx8qRgH52YkAAZ61K+Be&#10;hX236n5yf8EgB/ZX/BXX9pbT7f5bJbjWflH3Rs1lQv5Bm/Cl/wCCJx/tb/gpn+0hqF1816Zr8Fm+&#10;98+qMz/qo/Str/g3y+H+qeP/AB18ZPjXqdrJbx+MNSa1s3I/1rPO9zc4PcKzRLn1B9K4/wCC/jSx&#10;/wCCc/8AwXC+Itj4umGjeF/iZ9pls7yb5LdPtk63cTlum0SCSHPY046csfJhvzPzR+t8hwrV+U3/&#10;AAROH9lf8FK/2ktPtv8AjzWe+wF+6PL1Rwn5Bmr9E/j5+1L4J/Z7+EmpeL/EGvabHpllbNcRbLhH&#10;e9YDKxxAH52Y4AA9a+Df+DeD4Z6t4gb4tfF7VrdoV8aamtpaMwwJSJJZ7hl9VEkqLn1Rh2pR+K/k&#10;/wBAl8PzRk/Gr/gm3+0J8cf+Cn3i74gaPqVv4E0LVt1vZ+JI7hZpoLNYEtQkcYO9ZHjQ+gAdue1X&#10;/id/wQ2+JHgTQLjxJ8P/AI6eL77xfYo1wkV/dSIL2RcEIJA/BJGPmBGcZr1z4I/8FeZNc/bv8WfB&#10;v4laDpfgH+yZprPTLyW9LLezRuNm5mVVVZYjvTt2ycivqz4w/tD+DPgb8Pr3xN4k8RaXp2lWMDTG&#10;Rrld0oAztjUHLseMBeuRQtIafeG8tT5P/wCCLv8AwUJ8RftZ+E/Efgrx9z488BsgnuHXZJfQFmQs&#10;6jgSI67WI4O5T1zX0D+3D8QfjB8NfhHY6h8FfBel+OvFkmqxQXGn6hdC3iiszFKzyhiy8h1iUDP8&#10;Z49PhL/ggJ4N1P4l/tJ/Gv4ytZTWGg+ILma1swy4SSW5uzdSIvY+WEQEju4Ffqo3Aqnsn5ImO7Xm&#10;fgX/AMFL/ip8efit/wAFIf2CX+PXw90T4d3Wm/FvTx4cTTb5boan5mraMLrftd9vlhLcjpnzD17f&#10;vtX5E/8ABxn/AMpNv+CaP/ZWh/6dfD1frtQUFFFFABRRRQAUUUUAFFFFABRRRQAUUUUAFFFFABRR&#10;RQAUUUUAFFFFABRRRQAUUUUAFFFFABRRRQAUUUUAMkbANeYeM/jX8P8AwT4paG+lsm1NWxK8VuJG&#10;iOf4mA4IIzjrntXoXiMTNoF99lb/AEhoH8r2facfrX5236zLfzC4WT7SJD5vmZ3hs85z3zX4t4vc&#10;e4jhynQWGoxm6jesldK1tF5s+x4S4fp5lKbqzcVG2i3d7n6DeC/Gul+PNGS+0i7ivLVzjch+6fQj&#10;qDyODWyvNfLv7Ay3w8Q64y+Z/Z3kIGz90y7uMdshc/mK+ogv/wBevt+A+JKue5NSzGtT5JSumumj&#10;tdX6PoeJnmWxwGNnhoy5kra+quPooor7I8kKKKKACiiigAooooAKKKKACiiigAooooAKKKKACiii&#10;gAooooAKKKCcCgBpbBoB/wD118O/8FJP+Cvdv+x542bwV4X0mDXvFsMKT3rXDlbbTw67kVscs5Uh&#10;sDHBHPIrkP2DP+C3v/DQPxa03wV470Oz0PUNcdbbTr6ykZoJbg8CN1bld7cLgnkge5+yo+H+e1Ms&#10;/teFH9zbmvfXlXW29j2I5FjZYf60oe7+Nu5+idGeKAflrn/iR8QtL+FfgLWPEmtXS2elaJayXl3O&#10;wz5UaKWY469B0HXNfH04SnJQgrt6JHkxi27I3g3HGKRj7ivyU8d/8HD/AIqPji4bw54L0lfDsbsI&#10;kvp2+1TLxhmKjavQ8YPbmvvz9hT9tjQf25PhAPEWk28mn31lL9l1LT5CGa0mxnqOGVh8wPvzggiv&#10;rs84DzrKMLHG46lywl1unbyfY9TGZHi8NSVatG0fyPcqKKK+PPJCiiigAooooAKKKKACiiigAooo&#10;oAKKKKACiiigAooooAKKKKACiiigAooooAKKKKACiiigAoozVfUtRi0uwmuJpFjihQuzHoqgZJNO&#10;KbdkCTeiJunSgNmvyw/aC/4OD9T0f4lXVl8P/C+m33h6xnMa3moSOJL8KTlkVfuqeCCcnHUV9X/8&#10;E3/+Cj2k/t3eFdQjksf7D8U6GFa/sPM8yN0bgTRtxlSQRg8g/ga+wzTgHPMuwCzLF0XGm7a7tX2u&#10;t0exicjxlCj7epH3T6ioPSiivjjxxuOOlB5o6ivC/wBu/wDbd0L9hv4Rr4h1SCTUNQvpja6Zp8TB&#10;Wu5sE8sfuqo5Y89sAk11YHA18biI4TDRcpydkl1ZtQoTrTVOmrt7HufQUZBFfkx8Ov8Ag4h8UJ40&#10;h/4SjwXpMmgyTASf2fM4uLePHON3DkHn+HI4r9Svhz4/034peBtJ8R6NOLvSdatY7y0mA/1kUihl&#10;P5Hoa93iTg3NcicFmNPlUtne6fdXXU7cwyjFYK3t42vsdBRQDmivmDzAooooAKKKDQA0nPp+dJkH&#10;v0rG8eeNtO+HHgzVNe1e5S10vRrWW8u5m+7FFGpZ2P0Ar8s/iT/wcP8AiQePZ/8AhFPBel/8I7FI&#10;yRf2hM/2q4XorErwn0+b6ivpeG+D81z2U1l1Pm5d3eyXld9Well+U4rG3+rxvY/WboaMYBrwf9gj&#10;9uXQ/wBuj4USa5ptvJpuqaZMLbVNOkbc1rIV3Ahv4kYZIOB0IIGK94zzivEx+Br4LESwuJi4zi7N&#10;Pozir0J0ZulUVmt0OHSiiiuUyCiiigAooooAKKKKAGA7aUEZqHUdQi0ywmuZ3WOK3QySMeiqBkk/&#10;hX5a/tA/8HB+paV8TLqz+H/hfTb7w7YzmJbzUZHEl+FJy6Kv3FOAQTk46ivouHOE8zz2rKll1Pm5&#10;VdvZL1f5HoZfleIxkuSgrn6nlst1peimvmH/AIJxf8FHdJ/bx8J6hG2nnRPFWghDqFhv8yNkf7ss&#10;bYGUJBGCMgj3Br6e3c9q8vNMtxWXYmWDxkHGcXZpnNicLUw9V0qqs0OooorhMAooooAKKKKACiii&#10;gAooJxXP+PPidoXw005brXNUtNNhYkK00gXdjrgdT+FXTpyqSUIK7fRF06c6kuSCbfZHQUVzPgD4&#10;u+HfidC76HrFlqXl4LCKQErnpkda6UtxTq0p0pclRNPs9B1KU6cuSomn2eggNBIUUmSFr8//APgo&#10;d/wWjX9mX4n3XgfwPo1nrmuaVhdSu71yLa1kK5ESqvLsMrnkAZxk816uQ8P4/OcUsHl8OaW/kl3b&#10;OjA4Gvi6nsqCuz7/ACeKcPu1+fP/AAT+/wCC1q/tJ/Fmx8EeNdDs9A1bWm8rTby0kLW9xNjPlMpG&#10;VZsHByQScccZ/QZX3rRn/DuPybFfU8whyztddU0+qYY7AV8JU9lXVmOooFFeMcYUUUUAFFFFABRR&#10;RQAUUUUAFFFFABRRRQAUUUUAFFFFABRRRQAUUUUAFFFFABRRRQAUUUUAFFFG7FAHwX/wcveKtd8I&#10;f8EYPjLcaA08c09vp9ndyQk7ktJtQt4p+nZo2ZT7Ma539lL4ceDfht/wbXiHwTDYpp+qfBO+1K8m&#10;twM3V9NpMsl3JIRyZPOaQHPKlccYwPub47fBbw/+0X8HvEvgXxXYR6n4b8V6fNpmoWznAlikUq2D&#10;2YZyCOQQCORX4neNf+CbP7d//BMf4VeP/hP8DbzSvjV8CfGVhqNja6XeSRpqWkQXcUiSBFkZQrYk&#10;J+RirNztGTmOkl3sV1T7P/I+tf8Ag1Hhjuf+CK3gdJFWRH1fWlZWHBH26Xg+ua8H/wCCLOl6R4F/&#10;4OLf20fDvw9WGP4cpYefNDaf8ekOoC6ttyKB8vyyy36gDgAMBXzn+xF8C/8AgqB8J/2SNO/Z6+H/&#10;AMO7T4X+G4bi6eXxHqdxax3cQu5WkciQSOy7SzAFEJGRX6sf8EVP+CQ+l/8ABKf4H6tb3usf8JV8&#10;RvHFwl/4p11gcXEihikMZbLGNC8hyxyzOxPYDaVudy8v8jP7Nn3PtiiiioKCiiigAqveWEeoW8kM&#10;0ccsMylHR13K6kYIIPbHHvmrFFAHwN8af+Dfr4Z+PfHV3r3hHxJ4o+Hc1/I0k9rpciva/NkkIrYZ&#10;AT2DbQMgD09P/Yj/AOCRfwz/AGKPEjeI7FtS8UeL5EK/2xq7q8kGfveUqgKm7ucFsHG419VBcUUR&#10;0B6nK/Gf4WW3xq+EfibwffXV3ZWfifS7jS57i1YLNAk0bRs6EgjcAxIJBGe1eb/sLfsK6H+wd8P9&#10;W8O6Dr3iDxBbaxqB1GSbV5Y5JY38tI9qlEUbcJnkE817lRQtAPEf2zv2A/h7+3T4Pt9N8aafL9s0&#10;/cbDVLR/KvLEt97a2CCp7qwKk4PXkfKnh3/g3J8Bwa5A2vfEXx14g0O1fdHpryRwqwzwrMATjHB2&#10;BSfUV+jJ6UDpQBzPwo+EugfBLwBpvhfwvpdvo+h6TCILa1gGFQdSfck5JJ5JJJrzH9tX/gnx8Pf2&#10;7fC9tY+MtPmj1DTtwsNVspPKvLINjcFbBDKcA7WBXPOK90AwKKHruC02Pzo8Mf8ABub4Bg1+3k8R&#10;/ELx14l0e0k3R6dLLHCrKOisygkDHB2BSfUV97/DT4Y6H8H/AANpvhvw3ptto+iaTCtva2tuu1Ik&#10;H8+uSTyTk810FFHSwHzX+2z/AMEsfhj+3LeQ6p4itb3SPE1ugij1vSpRDdlB0R9wKOB23AkdiMmv&#10;nzwz/wAG6fgaLWreTxR8RvHXijS7V1ddPklSCOTHZmG5sHgfKVPvX6LnpR2oWmwHM/Cf4TeHfgf4&#10;C0/wz4V0m10bQ9LTy7e1t12qnqSepY9STyTk10xGaNvNFAH5E/8ABxn/AMpN/wDgmj/2Vof+nXw9&#10;X67V+RP/AAcZ/wDKTf8A4Jo/9laH/p18PV+u1ABRRRQAUUUUAFFFFABRRRQAUUUUAFFFFABRRRQA&#10;UUUUAFFFFABRRRQAUUUUAFFFFABRRRQAUUUUAFFFFAEbpvX9K4Xxh+zn4R8bav8Ab9Q0mOS6ZgWe&#10;N2j8zrywUjP49a7zHNBG8dK8/MMrwePgqWNpxqRve0kmr/M2oYirRlzUZOL8nb8jH8K+C9N8EaVH&#10;Y6XZxWdtH91Ix+pPcn3rYxigrmjacV04fD0qFNUqMVGKVkkrJGc5ylLmlq+46iiityQooooAKKKK&#10;ACiiigAooooAKKKKACiiigAooooAKKKKACiiigApH+7S02T7lAH45/8ABaP9hTxzZftL618StF0e&#10;81zwx4nSGWaSziMr6dNHEkTpIoydp8sMGxj5scbefN/+CaH7AnxA+Ln7SnhLXrnQdQ0Xwv4a1K21&#10;e91C9gaFHWJllWKPOCzPtUAjhQ249MHL/wCDhT/gq78TtM/az1z4O+C9e1Lwj4Z8HxW8V9Lp8rQX&#10;GqXE0Ec5YyDDKiiVVAUjO0tkgivIv+COv/BXf4tfCX9rvwT4T8ReKNa8YeDfGmq2mhXdlqc73Uls&#10;07rBHPE7ZfKMykjncAR1Oa/QKHj5jMPlP+rypK6j7NT6pbbd0tL/AIH71g+E87nw39djyfBzJa83&#10;Lb0tex/SKg2Lg9gK81/a7+Csn7RX7NvjLwXb3MNndeINNkt4Jpc7I5cboy2Odu4Ln27HpXpKtvGf&#10;WvJv24f2iP8Ahk39k3x58Rls/wC0JfCmkS3sFsc7Zph8qBiASF3FcnsM9OtfB0cVLDVI4mDs4NST&#10;807o/D8HCrPEQhR+JtJereh+Cvjv9kf4l/DbxvceHdW8E+IIdWhdkEUdo0olx1KMmVdf9pSQc1+t&#10;v/BFP9jnxP8AstfBDW9Q8X2v9m6x4xuorkac5/fWcMSssYk5wHbczbeqgrnnIX8APih/wU5+PHxX&#10;+Jdz4p1L4neK4NQuJGdI7G/ktba3VsfKkSEKFAAAyCcDOc5J/dD/AIN7/wDgop4s/bw/Zx8QWfjm&#10;X+0PFHgG9isptUEe06nBMjPEz4G3zF2Opx1G04GefuOIfHHF8T4JZTOkqa0cmtea1rW7a6/qfs3H&#10;nDGb4HKI4jEOLhdc1m9G9t0uvY/QiigUV8Gfh4UUUUAFFFFABRRRQAUUUUAFFFFABRRRQAUUUUAF&#10;FFFABRRRQAUUUUAFFFFABRRRQAUUUUAGOaxvHfhmPxn4M1XSZW2R6pZy2jkZyqyIUJ9ehrY3c1hf&#10;EXxfF8P/AADrWvXCSSW+i2M19IiKWZkiRnYAAHkhTRGTg1NdC6fM5pR3P58Pj/8AsLfEr9nX4mXn&#10;hvVvDOqXZjnMdne2ds81vqCZOySNlBzuAztPI5BAIxX6Ef8ABCr9iTxd8F7zxF8QvF2nT6Guu2Me&#10;n6XY3KlLiWLesjzMmfkUlUCgjccE4AwW/G79qz/grf8AHD9qD4w3niebxx4g8O2f2ky6bpek3slr&#10;badECdiAIRvIB5Zs5OT6AfqZ/wAG2P8AwU08dftSSeKPhf8AEDULjxFfeF9PTVdL1e4+a4Nv5iwv&#10;BK2MMQzoVYnJG7rjNfoGdePGMz7LlklSko8ySlL+a1noul7f8MfunFnCuc4XIvrVbktZc6V7q7S6&#10;q3qfrVRRRX5+fhA3GTXxH/wWu/Y18UftQ/BXQdU8I2v9qax4Nupp305D++vIJVUP5Y6F1KIdvVgG&#10;xzhW+2zwK/PL/g4W/wCCi3i79hX9nfw5p3gWY6d4l8f3k9rHqoj3tp0ECI0rJkFfMbzEAz0AY4OO&#10;O/K+IKuSYqGa0fipO6vrfo1807HvcM4XFYnNKNDB29pJ2V9vO/yPzJ+Hf7IvxL+KPjODQNF8F+IL&#10;jUppvIZJLR4UhbGf3jsAqADkliAK/fz9kz4Mzfs8fs4+DfBdxdRXlz4f0yG1nmjBCSShcuy552li&#10;2Pb06V/Lp8Jf+Cnnx4+DXxDtfEml/EzxZcXsNx9pkhvr6S6t7jjG143JBUrwQMe2DzX9Pf7Ef7Qz&#10;ftXfso+A/iI1n/Z8ni3R4L6a2ycQyMMSKCRkgOGAPcY69a+i4o8W6/GMYUJ01TjT1stW29L3/S3U&#10;++8S+H8yy6FKWJcXTk7K381tndI9aooor44/IwooooAKKKKAPPf2oPhHJ8fP2evGXg2K4Szn8SaV&#10;cWEM7gssMjoQrEDkgNgkdwK/n++JH7H3xM+FHjmbw3rXg3XodUhd1VIrVpo7gKAS0brkMpBHIJ61&#10;++37Xvx4X9mH9mLx58QPsbagfB+iXOqR2wz/AKQ8cZZEJAJALAAnoASTgDNfy8/GL/gqF8ePjT8T&#10;bnxVqnxM8VWd9NK7xQ6ffSWlrbK3GxIkIXaAABkE/jX2PCvi1X4O56MKaqRq62elmtL3/Q/W/DPh&#10;/McxjWeFcVTja/N/NbS1rn72/wDBEX9jTxV+zB8J/EuseMLRtJ1bxnPbyRadJ/rrWCFX2mQZwrs0&#10;r/L1AAzydq/cY5avzo/4N2/+CjHjD9uj4D+KtF8ezHUvEnw9ubaE6sU2tqFvcLIY/MwAvmK0MgJH&#10;UFTgd/0Yr53NOIaue4qea1/iqu76W6JfJKx8HxRhMVhc0q0MZbni9bbbK1vkOooorgPACiiigAoo&#10;ooAKD0oooAw/HnhiPxx4I1jRpmaOLVbKazZl5KrIjIT+TV/Pb8e/2F/iZ+zx8R7rw7rHhjVbmRZz&#10;HaXlnbNNb6gmTteNlB6gZ2n5hyCARX9B/wAR/GEHw78Aa54guo5JbfQ9Pnv5UQEs6RRs5AwDyQuO&#10;lfy0ftV/8Fb/AI5ftN/GO98UXHjrxB4ftftRk07S9KvpLW10+IM2yMBCN+AeS2cnJ9h9Zwr4pV+D&#10;qk5U6aqRq7x222afzP1LwzyPMMxq1VhHFQildyvu72tbU/ZT/ghV+xR4w+CNx4i+IHi7TZtDXxBY&#10;x6fpllcqUuZIt6yNM6Z+RSVVVBG44Y8Agt+jwHtX5Pf8G2v/AAU28d/tVjxV8MPiFqNx4ivvCthH&#10;qml6xON1w1vvETwStjDFWZCrHkgt1xmv1i6ivHzriirxDjJZrXVnPotlbRL5WPlOMsFi8Jm1XD42&#10;3OrbbNW0t12HjpRQOlFeWfMBRRRQAUUUUAFFFFAEbjH+Ffm7+3t4j1TV/wBpLWra+km+y2Aiisoy&#10;xKJEY0bI4AOSWJPrxziv0jZDivNPjt+yr4V+Pqxy6xatHqEK7Y7uBtsoXngnuMnODX13Bee4fKcw&#10;+s4qPNFprTdarU+q4QzqhleP+sYiN42a03XmfAv7KHiDVvD37QfhdtJkkWa6vY4JUUnEsTMA4Yem&#10;3J+ozx2/UKLLD/PFeV/A39jzwj8DdSOoabbzXGpYwtzcvvaPjB29hmvVwrL0rXjjiDDZvjlXwseW&#10;MVa70b1NuM8+w+a41VsLGySte1m9QI4r8RP+Csn7B/jr4bftNeJvGVjot9rXhTxdevqcN7ZRNMLa&#10;WT5pYZVGSjBtxBOFKkYOQwH7dHIx7V/O5/wXI/4K0fFLx5+2B4w+HXhbxJq/hDwb4Fvn0cQadO9r&#10;NfXEWUlmkkXD43bgoBxgA85zXncM8fVuEsU8wpRU1Jcrj3V09+m253eHWVY7MMxdHBWXu3lzXta6&#10;ttruex/8Erv2BPHvxN/ae8KeKb/Q9Q0Xwr4T1GHVrm+vYWhW4eLEkcUQOC7MQhOOApJJPAb9wI1w&#10;gFfzof8ABFH/AIK4/Fb4e/tjeDfA3ijxNrHjDwf461ODRZLXUZmuZrOaYrFFNE7Zbhtm4HjaCeDz&#10;X9F6HctTxN4gVuLcUsfVioKK5VFdFe+r6vUrxFynHYDMY0sa0043i43ta/nruSUUUV8+fn4UUUUA&#10;FFFFABRRRQAUUUUAFFFFABRRRQAUUUUAFFFFABRRRQAUUUUAFFFFABRRRQAUUUUAFc38WfF2p+BP&#10;hnr2taPod14m1TSbGW7ttKt5Fjm1F0UsIY2YhQ74wMkDJrpKa8W8c0nqgP59/wDgpx/wdBy/tBfs&#10;YfEDwD4V+FHxk+FvirVo7eC18RtN9iOkvHeRO5MsTB03LG8fyn+PHSus/ZE/4Ov9P+EH7K/w38K6&#10;98FPjJ4w1zw74b0/TdQ13K3H9sTw26RyXPmOxeTzGUvuY5O7mv10/bT/AGOvhr+1n+zX4u8CePrK&#10;3sfCviCBH1S6tilnNEkMyXG7zgPlw0QJPpn1r4b8Kf8ABe3/AIJ+/sa+B/D/AMLNH8ZSa5pfgHS7&#10;bQbW6s/DN1qMbx20awp/pPk4mbagJdSVbqDTi916B/wf0PMv+Iwnwyf+bcfjJ+EEX+NU/wDg3V+I&#10;fxr/AGwv+Ck37QHx68Xad450H4Z+JrGW20TS9durmS3s5Zr2OeKC2WX5QsUSSAmNQo83A6mvZv8A&#10;iKI/YPU/8hvU/wDwiLn/AONV7z/wTm/4LSfBb/gpf8WPE/g34P2viia38G6bHqN3f32krp9k6SS+&#10;WiQguZC3UndGoA9TkAj39QZ9kUUUUAFFFFABRRRQAUUUUAFFFFABRRRQAUUUUAFFFFABRRRQAUUU&#10;UAfkT/wcZ/8AKTf/AIJo/wDZWh/6dfD1frtX5E/8HGf/ACk3/wCCaP8A2Vof+nXw9X67UAFFFFAB&#10;RRRQAUUUUAFFFFABRRRQAUUUUAFFFFABRRRQAUUUUAFFFFABRRRQAUUUUAFFFFABRRRQAUHpTS/F&#10;cT8ePjVp/wACvAVxrmoY2xkJEhbaJHOTgk8AYBOfaufE4mGHpOrU2XZNv5Jat9kioQcnZHag896U&#10;nH/1q+EdD/4K529x4qEM15pMlu8qqIzBJEmO4WQ8Z924r7R+Hfju0+JHg7T9ZsH32uoReYmRypzg&#10;qfcEEcccVx4TMKlSr7DE4arQna6VWnKDlH+aN91+QlPD1IueHrQqpOzcJKVn2dtjfooor1BBRRRQ&#10;AUUUUAFFFFABRRRQAUUUUAFFFFABRRRQAUUUUAFFFFABRRRQAUjDctLQTgUAfmL/AMFjP+CBsv7e&#10;HxUk+J3w/wBasND8aXkEUGrWl/u+y6p5ShI5Q4BMcgjVEIxtIRTwQc+f/wDBLv8A4NutR/Zt+PWh&#10;/Ej4reINJ1a68K3EeoaTo+mb2iF0oBSWaQhc+VJhgq5BZQc44P6PfHX9qew+EF8NNt7VtS1baGeP&#10;fsjhB6bjzz3x6d+mc34NftiWPxG1+HSdRsP7LvLjCwMsnmRTP/dzgEE9hz9a/Oq3F3DEM5/s+dZe&#10;3vtrbm7X2v8AqfpeH4g4qjkf1Wk39Xta9lzcvbvY9sUbcVyvxr+D+i/Hz4T+IvBfiO3a80LxNp8u&#10;m30SuVZo5FKnDDowzkHscGuqXhqqa3rVvoOmXF5dSJDa2yGSWRj8qqBkn8hX6BWqQhBzqP3Vv6H5&#10;xRlOM1Kn8Selu/Q/Bz4nf8GovxQsfiVdW/hPxx4VvvDEru1teah5kFxGnG1ZY1VgW5xlSRxnjOK/&#10;VT/glz/wTZ8P/wDBNP8AZ/fwrpt8+ta5rFyb/W9VdNn2ybAVVRMnbGigKBkkncx5bAta3+3zHBrM&#10;i2OgtcWMbbVea48uSX3wAQP1r2X4S/FrTfi/4ZXUtP3x87JoZMeZA46g/wBD3FfBcM8V8NZhjZ4f&#10;K6ylVV9Ndlva61+R+hcVZ5xPisDCjmrfstOiV305rdfU62iiiv0I/OQooooAKKKKACiiigAooooA&#10;KKKKACiiigAooooAKKKKACiiigAooooAKKKKACiiigAooooAa1VdX0eDX9KuLO6jWa2uo2ilRujq&#10;wIYH6g4q0eBTZp1t0Z2O1VGTntUykkrvYcW07rc/DX9qf/g1W8XSfGG7u/hP4q0EeDtRumlhtNXe&#10;SO40pGYnyyVBEioMAMMMeMjIzX3h/wAEdv8AgkBpv/BMnwXrF9qerQ+IvHviqOKLUr2BClrawJyL&#10;eJTyRuJZnIBPyjA28+seOv27rXRvEE1ro+k/2lawSFXuJZvLEoHXYMHg9ievpXo3wS+POm/GjR5J&#10;LeN7S+tcC5tXbJXPRlP8SnseOnIFfnuScWcMYvNJYLA1lKsr6a9N+VtWfyZ+k59n3FOIymNDHt+x&#10;0Wyu+3NbX7z0Ciiiv0Q/NRvVa+Yf+CpP/BNPQf8AgpZ8Ao/DGoX7aLr+j3Jv9D1VV8wWkxXayOmf&#10;mjdeCBgjCkdMH6dJxXKfFv4t6b8IfDR1HUPMk3N5cMEePMmc5wBn6fhXn5ni8LhsLOvjJKNOKu2+&#10;iPQyrEYqhi6dXAtqrF3jbe5+Hvwp/wCDUb4naj8QLeHxl418Lab4ahuALmfTjJcXU0XcxIygAnp8&#10;xGOuDgCv3E+C/wAJNF+A/wALfD/g3w3a/Y9B8M2EWnWMLMXZIo1CqCT1PHJ9a8Z0D9vmK51hY9R0&#10;Jrezd8GSCfzHjGOuCBu5z3FfQmi61b69p8N5ayrNb3EayxSL91lYAgj8DXy/CHEmQ5mpvKKinKO+&#10;6aT8mlofVcaZxn+OdP8AtnZapWVuz20uXqKBRX3B8KFFFFABQaKKAOZ+K3ww0n4zfDXxB4T8QWq3&#10;2heJtPn0y/tySvnQSxmN1yORlWPPavw5+L3/AAak/Eyw+J1zD4J8a+GdQ8LXEjtbXOpl4bq3TGVW&#10;VFUhm/hynHGcDOB+7+q6vDotjPdXMiw29shkkduiqBkk/Qc189eIP2+I7bWnj03Q2urCMkCSafyn&#10;lHYgbTjH418VxfxJkWVKH9sVFBy23ba+XQ+64LzbP8FKp/Y2zS5rpNeW+lzJ/wCCVH/BMfQv+CZH&#10;wMvPD1nqTa74i8QXC3ut6oU8tbiRV2pHGn8McYLYzkkuxPUAfU3Va5H4Q/GDTPjF4e+3aeskckbb&#10;J4JMb4G9D7HqD3HpXXIOK+lyvF4XE4SniMFJSpyV011R8rm2IxdfGVKuObdWTblfe46iiivQPPCi&#10;iigAooooAKKKD0oAp6vpEOt6XcWd1Gs1vdxNDLG33ZEYYYH6g4r8O/2pv+DVfxhL8YLy6+FPirw/&#10;/wAIdqVw0kFtqzvHc6UjEnyyVU+YqDaA33j3Gea/cuWZYomkkOFQEk+lfPnjn9uy10bxFJa6NpP9&#10;pWlu5RrmWbyxLg4OwYPHoT19K+P4u4gyXKqMJ5xUUFJ2W7b76LU+04MzTO8FXm8m3a95O1vK99L9&#10;jyr/AII7f8EgNN/4Jk+C9ZvdQ1WLxF488VJGmpX0SlLe1hTJW3hB5K7iWZyAW+UYG3n7aXpXBfA/&#10;486d8atIkkt45LO+tcC4tXOSuehU91PPPHSu9HBr2skx+BxmChiMukpUpLRo8LPsVjsTjqlbMW3V&#10;b1v/AFt2H0UUV6x5AUUUUAFFFFABRRRQAUdaKKAADFFFFADWNfk9/wAFaf8Ag3av/wBrb446l8Tv&#10;hbrml6TrfiArLrOk6kWWC4nC7TPFIAdpbC7lIxkFs84r9YepzXjPxw/a2sfhbrraTY2Z1TUoQDPl&#10;9kUBIyAT3bpwMV83xRm+VZdgvrGbTUYdO7fZJas+m4TzDNcJjlWyf+Jb1TXn0sfn7/wSm/4NzL79&#10;lP49aT8Svij4g0nWtT8My/adG0nTN7Qx3GzAmmkYDJQkkKowWVSTgYP6zqNorxj4K/td2HxQ15dJ&#10;vrFtJ1Cf/j3Il8yKZgOVzgYbrxyOOueK9mjOUpcLZzlWZYP6xlFRThez737NPVD4tzDNsZjnWzj+&#10;Ja2ySS8raWJKKBxRX0p8wFFFFABRRRQAUUUUAFFFFABRRRQAUUUUAFFFFABRRRQAUUUUAFFFFABR&#10;RRQAUUUUAFFFFABRRRQB8Gf8HLvxK1j4W/8ABGP4wXmizTW91qUFjpM0sZKstvc39vDMMjs0buh9&#10;nNfKv7Ov/BAT4G6n/wAEJ11j/hDdO1r4reMPhi3iaLxHM7yXMGoT6ebqFYvm2qiOyIBjkA5r9Of2&#10;+/2RdL/bv/Y8+IHwn1e4+x2/jTSns4rrZv8AsdwrLLbzY7+XNHG+O+3FfC//AAQo0r9rb9nXxRqn&#10;7NPx88G6fcfDXwH4dlTw14rVDIt9Ek8UMVmsobZJGIZH2gqrqqqpyBxEVdSXf9B31X9djwz/AIIT&#10;/wDBLr9mf/gpl/wSD8OX/jT4ZaO3jDT7zUNA1TXrKSS3vzNFKzRTbg2Nwgmh6rgkZxXpv/Bu3BD+&#10;xl+1h+0Z+x9qdjo8+sfCu/TWdI1+CxjhvtX0m4KOi3MijdIU+0QMNxOPOZRwBXzd8GPFn7UH/BtX&#10;8UviZ8OfD/wT1P4z/BnxbrsuteGL+ykmUwO6qgYvHHJhjFHEskbKPmjBDYPP05/wQE/ZI+Nniz9r&#10;v42ftcfHrQW8H+KPi3bR6XpeiSRmKSG0DQsWKElkRUtraNN3zMEYnHU6xbbutmvxIcbK3n+Fz9Z6&#10;KKKkoKKKKACiiigAooooAKKKKACiiigAooooAKKKKACiiigAooooA/In/g4z/wCUm/8AwTR/7K0P&#10;/Tr4er9dq/In/g4z/wCUm/8AwTR/7K0P/Tr4er9dqACiiigAooooAKKKKACiiigAooooAKKKKACi&#10;iigAooooAKKKKACiiigAooooAKKKKACiiigAooooAjPNfH3/AAWi0vU9Q/Zf02WxjlltbPWoZL8x&#10;gkpEY5VBb0XeUHPcrX2Jt5qlr/hux8U6RcWGpWsF9Y3SGOaCdBJHKp6hgeCD6V6uR5jHAZhRxs4c&#10;6pyUrPrZ/n28zyc9y2WYZfVwcZ8rnFq/a5/P4vK8dMHkV+yf/BNPR9U0X9jHwXHq0ckN08EsqrIC&#10;riJp5Gizn1jKkexFSaF/wTV+Cvh/xR/bEPgu1a5WUTpHNcTSwRsM9ImcpjnoQQMDAGBXuFrbQ2Nu&#10;scKrHHGAqoAAFA6DHSv0vxL8RsFxHhqOHwtBx5Hfmla+1rK3Tv6I/OfDzw/xmQ4ipiMVVTUlZJXt&#10;ve78/wDMtUVGJakzX4+frgUUUUAFFFFABRRRQAUUUUAFFFFABRRRQAUUUUAFFFFABRRRQAUUUUAF&#10;I/3aWkf7tAHx5+2F8NNU034n32uLbzTabqSowmVSwhZUVCren3cj2Nc7+zr8MtV8afErSbm3t5o7&#10;HT7qK6nuSpVFVSGwG7k4AGPWqf8AwUn/AOCrd9+zP8QpvAfgvTNMvtes4kk1G81BGkhs/MUMsaxg&#10;jc2xlYknAyBg9K439g//AILI618Ufi3pPgz4gaVotv8A29NHZ2Go6bE8AWdsKiyozNnexA3LjBI4&#10;x0/A8Z4M5fW4i/tV13yufO4W+1e9r9rnqR8YMLRprJGvftyc3RdLep+kQHH6Vy/xe8KzeOPhrrGl&#10;W7bLi8tnSMk4G7qM+xrqF6VzfxX+JWm/B/4c614o1iUxaZodnJeXBUZbaik4A7k4wB6mv3DHYOni&#10;cNPC1PhnFxfo1ZnmwxHsJKve3Lrf01Pg3V/Cuo6Dqz2N5Y3UN3GSDE8Z3cdcDv8AUZHevqr9iz4c&#10;aj4J8GX93qUMlq2rTK8cDjayIoIBI7Ek/livzz8ef8F0/iTqnjma80HQPCVhoquRbWl5aSXMxQ8A&#10;ySCRctxn5QAM4+bGa/QD9gb9tXT/ANtb4StrUVj/AGXrGlzfZNUsg+9YZCNysrd0YcjPIwR2zX4z&#10;wL4R4PIs2eZRrubV1FWto+/d2PQxHixhs+pvLKCs9G33t2/M96ooHSiv3I80KKKKACiiigAooooA&#10;KKKKACiiigAooooAKKKKACiiigAooooAKKKKACiiigAooooAKKKKAAnAqhr+ntqmi3dqGKm5iaPI&#10;PTcCP61eHNVdU1OHR9NuLq4ZY4LaNpZGPRVUEk/gBWNWkqlN05bNWGp8j5ux+fnjT4fap4B1+XTd&#10;Qs5oZo32q2w7Zhk4KnvnGf8A9Rr3r9h74a6nol5qOuXlvNa291CILdJAVMw3Bi2D244PfJ7V8Z/H&#10;7/gub4w1D4kXCeA9F8O23hyxnK28mp2r3M98q5+dsOoRW4+UfMOPm5wPrT/gmt/wURT9tbQdS0/V&#10;9Nt9J8WaDHHLdQ2xP2e6iY482MNkqAeCpJxkcmvw3hXwbwGU56szjXlLlbcY2tv3fW1z0a/i9hc3&#10;p/2TTSU3pfo7PW3rY+rKKB0or94PNGsMA14f+2j8N9U8beEbG802GS6bSpXeWCMbmZGUZYDvjHT3&#10;OK9vAzXgv7fv7bVh+xT8JYtYksRqmtatMbXTLIvsWVwu5nduoRRjOOckDvmvn+KMjoZxldXLsQ2o&#10;zVrrdapmlHOI5XUWPk9Ia6/11PmTRfCmpeJNTjs7Gxubm4kcRqiRnIPv6Y9eg69K+8PhL4TuPBHw&#10;50bS7h/MmsrVI5CDn5sZOPbsPavyt+HP/BdH4kaH4yhuPEHh/wAJ6lo8koNxb2drJbTomMYjcyMM&#10;jr8wOcYyM8fqx8LfiPpvxc+H2jeJtGlabS9ctI7y2YjDFHAIyOxHQj1r4Hw18NcLw1Uq4iFZ1JzV&#10;tVayvf5nVivEjD8TRUMOuXk6dfX0Oiooor9eOEKKKKACiig0Ac38U/C8vjD4ea1pcDeXPfWkkUZJ&#10;43FTjPtnFfBmveE9S8M6q9jfWNzb3UZI2Mhycdx6/UV98fEjx5YfDDwFq/iPVpvs+maJZyX10+M7&#10;Y41LNx34FflR8SP+C6nxG1bx1JdeG9A8KafosLsLe2v7SS6mkU8AyOJF574XAHTLda/I/Erw1wvE&#10;tSlWqVnTnDS6V7pu/wB6O7B+I2G4YThiFzKfRb+vofoB+xP8ONS8FeHNTvdThktW1Z4zFDINrqiB&#10;sMR2zu/SvdFG0etfPv8AwT4/bfsf22/hdd6p/Z66TrmiyrbapZI5dFZlykiH+62G68gqRzjNfQXR&#10;a+64VyKhk+V0suwzbjBWu93rdv53OevnMc1m8fG1p66DqKAc0V9EYhRRRQAUUUUAFFFBOBQBn+IN&#10;N/tfQry13FftELx7gemQRXwD4w+H+reBNek0/UbOaKeN9qNsO2brhlP8Wev/AOqv0C1XUodI0y5u&#10;riRYobWJppHJ4VVBJP4AZr8qfj3/AMFzPGOo/EW4TwLofhy28N2U7LbSanaPcXF6q5G9sOoQMMHa&#10;OR/e6ivy3xK8PMNxNTpOpVdOdO9mldNO100dmE8QKHDKcq65lN7ddOvpqfaH7D3w01PQ7rUNevbe&#10;a0tryEQQJIpVpRkMXx6cDB9z2r6OP+fevln/AIJsf8FDo/22PD2o6fqunWuj+LPD6JJdRWxP2e5j&#10;bgSxgklRu4KEnGRya+qMZWvqODeG6GRZXTy7Dy5lG+r3berf3mWI4ghnU/7Rha0trdLaWHUUCivq&#10;jAKKKKACiiigAooooAKKKKACg0UHpQBH04zzXxT+1H8NNU8KfE7VNSmt5pNP1Sc3MNwASgzyVJ7E&#10;HseoAr7XxgV+eH/BQ3/gr5q3wX+KV/4F8A6bpNxeaO/k6lqOoRNMiS4yY44wyjK5ALMSM5GOpr4D&#10;xE4Lw/EmXxwtao6bjLmTWvS23Y6sHxjS4ck8bWs4vS3fVHafsz/C/VvF3xM0q8jtZo7DS7hLma4Z&#10;SqjYdwUHux449DX23HwcV+dn7AP/AAWE1b4zfFrTfA/j/SdGtZ9clFtp2pabE0Kedj5Y5EZm5cgg&#10;MpAywG0da/RKPld1R4d8FYfhrASw1Co6jnLmcmra2SskGL4ypcSS+u0LJLS3VddSSiiiv0I5Qooo&#10;oAKKKKACiiigAooooAKKKKACiiigAooooAKKKKACiiigAooooAKKKKACiiigAooooAKKKKAPN/2r&#10;v2nfCv7Gv7PPiz4meNbqSz8M+D7E3160SeZLJhgqRRrkbpJHZUUEgbnGSBzX5AeHv+Dmb9qj9qWe&#10;41X4B/sd6p4o8IxzSJDeS2uoamZApAGZLdY4w3PKjdgkDJxk/oT/AMF0v2R/Ef7bf/BL34peAfCM&#10;ZuPEt5aW+oafbA7ftslpcxXPkAnjMixMozxuZc8V5b/wQn/b1+Dt5/wTv+G/w/uvEnhvwH42+Gej&#10;Q+HfEnhrWruLS7+yvbYeXPK0UxVj5kg8wsAcNJg4NEdb/IJbKx8wf8Pu/wDgpB/0Yrff+E7rH/xy&#10;vrf/AIJG/t+ftQfthfEnxbpvx8/Z8uPg1o+k6bFc6XePpl7af2jO0u1os3DEHCfNhRmvrr/hqr4W&#10;/wDRSPAP/hQWn/xytbwT8YfCPxIvJoPDfinw5r89sm+WPTdShumiUnqwjYkAnue9NAdRRRRSAKKK&#10;KACiiigAooooAKKKKACiiigAooooAKKKKACiiigAooooA/In/g4z/wCUm/8AwTR/7K0P/Tr4er9d&#10;q/In/g4z/wCUm/8AwTR/7K0P/Tr4er9dqACiiigAooooAKKKKACiiigAooooAKKKKACiiigAoooo&#10;AKKKKACiiigAooooAKKKKACiiigAooooAKKaxxRnmgDyr9sT9oT/AIZl+AmteK1t1vLq3CwWkLHa&#10;sk8jBEz0+UE7jjnCn8Pyq13/AIKC/GDXvEL6i3jjV7VmcuIbaTy7dByQNgGMc1+tH7TfwGsv2kfg&#10;rrXhG+uHtl1ONTFMvJhlRg8bY7gMoyO4zX5m+IP+CSnxg0vxHJY2unabf2+/Ed2l4FjZc4BIIyPc&#10;c1+8eEuJ4Vp4StHOeT21952ty2W19L3vfqfh/ilheIqmLovLOd0rbQb+K+rdn6WPq7/glv8Atwa5&#10;+0fb6t4V8Vul1rmhwLdQ3qqEN1BuCEOP7ysV5xyG55GT9jg818r/APBOL9hO7/ZP0jU9W166iufE&#10;muIkUkcDZitIl+bZn+Ji3U+gAr6nxmvzHjaplc86rSydfub6W22V7eV72P0bgunmMMopRzT+LbW+&#10;9r6X87DqKKK+VPqgooooAKKKKACiiigAooooAKKKKACiiigAooooAKKKKACiiigAoIyKKKAPyx/4&#10;K2f8E7/HXiT48al8SPB+jXniTSvECQte21knmXNjNHEsRIjX5nRgitlQSCWzgYJ4H/gnh/wTU+I3&#10;iz9oDw34k8TeHdR8L+G/DN9BqssmpQmCW8aNhLHHHG3zkMwXc2AAM9+K/Yoxqe1CxKo6CuR4ODnz&#10;s+OqcF4OeO+utve9ul9wxhcDtXB/tK/B2P4//AnxV4OkuBa/2/p8lqk5XcIZCMoxHcBgpPsK74DF&#10;IUDV0yjdWPralKNSDpy2as/mfgl45/4J4fGbwH41n0Of4f8AiK/mhdgtxp9o11a3CjHzJIgKkYIO&#10;OCOhAIIH6df8Emf2Mtd/ZI+DeqP4oWO38ReKrlLm5tEdZPsUcalY4yykhm5YnBIG7AJwc/WXlL/d&#10;HrQI1HauejhIU5cyPlso4PwmX4n61Tbbs0k+lx1FFFdR9aFFFFABRRRQAUUUUAFFFFABRRRQAUUU&#10;UAFFFFABRRRQAUUUUAFFFFABRRRQAUUUUAFFFFACHkVmeLfD0PizwvqGlz/6nULaS2l/3XUqf51q&#10;Y4pCgNBMoqS5WfhR8eP+CaHxa+DPxDuNHg8I614k09pithqOl2rXUN3GSdpOzOxiByrYIPqCCfuT&#10;/gjl+wf4q/Z1TW/G3jOzbR9T1+0Szs9NlIM8EG4SM8uM7WYhQE6gLzg8D7yEK/3aFjVBwK5YYOEZ&#10;86Pkcu4MweExn1uDbad0uw4HNFFFdR9gN25r5J/4K0/sYa7+1r8H9Jn8KrHceIvCdxJc29nI6p9t&#10;jlUCSNWYgK/yIRkgHGMgkV9bhcUhQHtUzipR5WcePwNPF4eWHq7SR+CfgD/gnh8ZviJ4vh0e38Ae&#10;IdPkkmEUtzqNo9pa2/GSzyOAMAemSegBJAP7Z/s3/CBPgH8DfC/g+Ob7V/wj+nRWjTbdvnOo+Z8e&#10;7En8a7jyF9vypREorGhhYUtUeNkPDGHyuUp025Sl1Y6iiiug+lCiiigAoPSiigDi/j98KI/jf8FP&#10;FPhCab7MviLTJ7ETBd3ks6EBwP8AZOD+FfiP8Qv+Cd3xl+HXjSbQ5vAPiHUpI3ZYrnTbN7u1uFHO&#10;5JEBGCMHBwR0IB4r97NuTTDCua58Rh41fiPm8+4Zw+aOMqjcXHt2Z8h/8EjP2LfEH7Jnwr1u98WR&#10;R2viDxbNDLLZI6yfYoYg4RWZSQXJkckAkDgdc19e44FAiVR0pxGRWtOmoR5Uevl+Bp4PDxw1LaKC&#10;iiirO0KKKKACiiigAooooAyfF3h2Hxb4W1LS7jPkanay2smOTsdSp/ma/D346/8ABNH4ufBj4iXW&#10;iw+ENa8R2LTFbHUdLtWuobuMk7CdgOxyByrYIPqCCf3XKgikMKk9OfWsK+HjVXvHz2fcO0M0jFVW&#10;4uOzXZ7nwf8A8Ecf2EvFf7OcWu+NPGdkdI1TxBapZWemyMDPBb7g7PKB91mIXCZyAvODwPvDO2hU&#10;CjpTsZq6dNQjyo9HK8tpYDDRw1G9l38wooorQ9AKKKKACiiigAooooAKKKKACiiigBrcjb+dfkX/&#10;AMFOv+Ccnj/TP2gfEHjXwroN94o8PeKbpr+QadD51xYzPzIjxL820kMwcAjBwcHGf12Iyab5K46V&#10;lWoxqR5ZHjZ3ktHM6HsKrt1TXc/IX/gmt/wTY+IWs/tB+HfF3ivw/qHhfw74VvY9RJ1GIwz3s0ZD&#10;xRxxN82NwUlyAMAgZPT9eEXYnFO8lc9KdtpUaMaUbRFkmR0csoexpNu+rb7hRRRWx7QUUUUAFFFF&#10;ABRRRQAUUUUAFFFFABRRRQAUUUUAFFFFABRRRQAUUUUAFFFFABRRRQAUUUUAFFDDdQo20AfHf/Be&#10;X9qXxd+xv/wSt+KnjrwJcS2PimztrWxsr6Ndz6b9qu4bZp1zwGRJWKsc4bacHGK/M/8A4Jr/APBq&#10;14A/bD/Zb8I/GL4yfFD4j6h4m+KWlw+JZI9Du7eEwi7VZk82eeKZppNrAuSF+Y45xk/q1/wWC1E2&#10;H/BN34rf8W5vPiyt1pcdm3hS0jla41VZriGJvL8pWcNGrmUMoJUxA8YyPxX/AOCb3/BW79tL/gn9&#10;8Hrf4byfst/Ejx34F0F5I/D8WpeHNTi1DS7UuzJbGZIdsipnjcgI6DAAAmOjfcqWysfaX/EGZ+zD&#10;/wBD38eP/B9p3/yBX05/wTD/AOCGPwo/4JP+PvE3iL4deIviJrV54qsItOu08R6ja3UUcccnmAxi&#10;K3iIbPBJJGO1fEn/ABEr/tWf9GJ/EL/wXap/8jV9c/8ABIz/AIKpfGL/AIKAfEjxZo3xK/Z78SfB&#10;mx8P6bFeWV5qdrdwrqMrS7GiUzxIDhfm+XJrRXIZ97UUUVIwooooAKKKKACiiigAooooAKKKKACi&#10;iigAooooAKKKKACiiigD8if+DjP/AJSb/wDBNH/srQ/9Ovh6v12r8if+DjP/AJSb/wDBNH/srQ/9&#10;Ovh6v12oAKKKKACiiigAooooAKKKKACiiigAooooAKKKKACiiigAooooAKKKKACiiigAooooAKKK&#10;KACiiigBmePWvPv2lP2j/D/7LfwqvvFniaaRLO0KxxxR4Mt1K2dsSDgFjg/QAk8DNehAYavk7/gs&#10;H+zn4k/aJ/Zehi8M202oal4b1SPVTZRZMl1EIpY3CKPvOPMDAdSFYDk851W1BuJ5+aVq1HCVKtBX&#10;klp6nhPh/wD4OA4Ljxd5epfD2S30OSVV86DUvMuYo+csUKBWPTgN68mv0F+FvxH0n4weAdJ8TaHd&#10;R3mlazbrc20yj7ynsfQg5BHXINfzzaL8N/EPiPxPHothoeqXWrTS/Z0s4rZ2naTONm0DOR3GOMV+&#10;6P8AwT6+COq/s+fsjeDvC2ucaxZ28k13GH3LBJNM8xj+qbwpxxkHHWuTCVqk21UPi+Dc6zHG1p08&#10;XrFK97Ws77HtO3PalApwGKK7rH6IFFFFMAooooAKKKKACiiigAooooAKKKKACiiigAooooAKKKKA&#10;CiiigAooooAKKKKACiiigAooooAKKKKACiiigAooooAKKKKACiiigAooooAKKKKACiiigAooooAK&#10;KKKACiiigAooooAKKKKACiiigAooooAKKKKACiiigAooooAKKKKACiiigAooooAKKKKACiiigAoo&#10;ooAKKKKACiiigAooooAKKKKACiiigAooooAKKKKACiiigAooooAKKKDQAUhcLTGbb0r82f8Agpd+&#10;394y0f4z6p4F8J6lcaBp+g+XFd3Ns22a7laNXb5uqqofbgdSrH0r6ThXhbGZ/jfqWDsna7b0SS6/&#10;ifN8UcTYXI8H9cxSbV7JLds/SgOp706vyu/YM/4KI+OtI+N+g+G/FGsXfiLQ/EF5Fp/+mPultHkI&#10;SNlbrjcVBHQjPfmv1MV96j6VpxbwjjeHsWsJjLNtXTWzRnwrxZhM+wzxGFTVnZp7p/qS0UCivlz6&#10;gKKKKACiiigAooooAKKKKACiiigAooooAKKKKACiiigAooooAKKKKACiiigAooooAKKKKACiiigA&#10;ooooAK8H/wCCjv7cem/8E6f2U9a+KmreHNY8WWOi3NrbvpumMq3MpnmWIFSRjClgT7Zr3isnxff6&#10;VpHh26vNcmsbfS7RPNuJbxlWCFV5LOW4AHXJ6YpMa3PknS/+CxGg6r/wSbuP2sP+EC8UJodvG8h8&#10;Nl0/tI7dS/s8842/e+fp92vi0f8AB5Z8P1/5oB8VP+/0P/xNfbn/AAUU/wCCpXw5/Yv/AGI/G3xA&#10;8K3/AIB8eal4XgtpbXw3FrUEa6gZbuGJgNgcjaspfhD9zt1ro/2Uf27vhF+0B+zF8PfHWtax8NvD&#10;OreMfDlhrV5pD6pas2mzXFukrwEttY7GYrlgD8vIFPduXQXSx8Af8Rl3w/8A+iAfFT/v9D/8TX1l&#10;/wAEm/8AguP4b/4Kv/EbxV4d0P4c+LvBM3hTTotRlm1mRGjuVeXy9ibQPmB5+lfR/wDw0j8DT/zO&#10;nwz/APBjZ/8AxVfIf/BNn/gspH+3R/wU9+NXwZ0Lwj4XtPBvw3sLifTPEmlXDTNrXkXsVvvYhVRV&#10;dZcgDPMZO4g8EdXZCZ+jNFFFAwooooAKKKKACiiigAooooAKKKKACiiigAooooAKKKKACiiigD8i&#10;f+DjP/lJv/wTR/7K0P8A06+Hq/XavyJ/4OM/+Um//BNH/srQ/wDTr4er9dqACiiigAooooAKKKKA&#10;CiiigAooooAKKKKACiiigAooooAKKKKACiiigAooooAKKKKACiiigAooooAByKYyB85Wn0UAU49K&#10;t4bqSZbeFZptu9xGAz7emT1OMnGelWEjEfCjH0qSigUYpaIKKKKBhRRRQAUUUUAFFFFABRRRQAUU&#10;UUAFFFFABRRRQAUUUUAFFFFABRRRQAUUUUAFFFFABRRRQAUUUUAFFFFABRRRQAUUUUAFFFFABRRR&#10;QAUUUUAFFFFABRRRQAUUUUAFFFFABRRRQAUUUUAFFFFABRRRQAUUUUAFFFFABRRRQAUUUUAFFFFA&#10;BRRRQAUUUUAFFFFABRRRQAUUUUAFFFFABRRRQAUUUUAFFFFABRRRQAUUUUAFFFFABRRRQAUUUUAF&#10;FFFADCnFfD//AAUG/wCCY2sfHn4kXHjXwXd2y6rqEaLf2V05RZmjQIro/IB2qoII7Z9a+46K9vh/&#10;iHG5LjFjcDK07W1V00+jXbRHiZ9w/g84wrwmNV476bp90fn9+xH/AMEo9e+GnxZ0vxd46uLNf7El&#10;W5s7K0lMm+YD5XduOFY5x3K+lffqR7BipKK14k4mx+eYr63mErySsrKySXRIjh3hvBZLh/q2BjZN&#10;3berb8wooor5894KKKKACiiigAooooAKKKKACiiigAooooAKKKKACiiigAooooAKKKKACiiigAoo&#10;ooAKKKKACiiigAooooAKx/HHgfTPiR4N1Xw/rljbano+tW0lne2lwgeK4hkUq6MD1BUkH61sUUAf&#10;ib+2x/waA/C2L9nvxdefBNvEU3xLYRvoNnqusKmn7jcR+Yrkr0EPmYz3ArY+AH/Bnx8C774H+EW+&#10;IWoeMLfx82jWjeI4NP1hWtodQMKm4WM7eUEm8D2FfoJ/wVz/AGzLv9gL/gnh8TfijpkUUmtaDpyQ&#10;6Uso3J9suJkt4WYdwryq5HcKRXyD/wAEJPgh8T/2bP2WvG37U3x++K2t+LLj4peFYPFc+n387zrp&#10;GnwRz3cUgZmwjGKVm8tAFAYDtUxlZS7Ib6f12POfiN/wa2/sN/BzVLOz8XfE3VfCt5qJxawav4tt&#10;bGS5OcfIsu0tz6Zr7w/4Jpf8Emfgr/wTK8O6s3wp064kuvFCRf2hrF5eG7ub2NMlFD9FTLEhVwCT&#10;mvxe/wCCRf8AwTMtP+Dhz4ufHT4/fHzWvFTabcax/Z+kR6feCMx3DhpvKDMrDybaFrdVQAAh8/X7&#10;J/4N5fG/i/8AZL/bo/aH/Yr8SeJL7xXoPwo2az4Vu7pi0ltZs0KtGMk7VZLq2fYOFbzMdavZ262F&#10;Jrp3sfsFRRRSAKKKKACiiml9tADgc0E4rwX46f8ABTT4I/s6eKZNE8UeO9Lt9XgbZNaW+64lgPJw&#10;+wEKeOhORkcV2P7Pn7Xnw5/am0qS68CeK9L8QfZ1DTwwPtngz/fjbDD0zjGe9AHpNFFFABRXM/FX&#10;4yeF/gf4QuNe8Wa5p+g6RbcPc3kojXPOFXuzHHRQSa8M8Gf8FgP2efHPilNHtfiJpcNzNJ5UT3Mc&#10;kMMrZwMOy4GexOBQB9M0VDZX8OpWkdxbyxzwzIJI5I2DI6nkMCOCCOcipC+DQA7PFAOa82+Kf7Wn&#10;gP4N/FHwn4L8Qa9b2niXxtcC20mwUF5Z2LqikgfdUswALYBwcdDXpAOFoAUHNBOK5H4xfHXwj+z/&#10;AOEJNe8Za/pvh3SYzt8+8l2B267VX7zH2UE14x4C/wCCu/7PnxH8Tx6PYfEPS4ry4cRwm7V7eKYn&#10;ph2AUeuSRQB9K5oqO3u47qJZI3WSOQBlZTlWB6EHvnrUmaAPyJ/4OM/+Um//AATR/wCytD/06+Hq&#10;/XavyJ/4OM/+Um//AATR/wCytD/06+Hq/XagAooooAKKKKACiiigAooooAKKKKACiiigAooooAKK&#10;KKACiiigAooooAKKKKACiiigAooooAKKKKACiiigBrShT3/Kjz1I615z+1J8YJvgd8GdT161jWS8&#10;j2wWytyvmudoJ9hnP4V+fM37UnxCm8QNqX/CV6stwzbtqy4iHOcbPu4/DpX2XDfBGOzmjKvQajGL&#10;tr1fbQ+v4d4Nxeb0pVqMlGKdtb6v+mfqZ5gpd4xXhX7GH7WNv+0D4duNNvmSPxRosaPexgYWaNiQ&#10;syexKkEdj7EV7ofnr5fHYOrhK8sPWVpRdmfMYzC1MNXnh6vxRdn6jqKBRXKc4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QDmvA/+ClH7e+i/8E1f2Tdb+LXiDQ9Q8Q6Zol1aWsljZSrF&#10;NIbidIVILAjgtn8KG7Bucj/wWr/Y31f9vL/gmj8UPhv4dVX8SanYxX2kRltv2i6tLiO5jiyeB5hi&#10;KAngFwa/FP4y/wDBcb4g+Lf+CTln+x7F8GfH2l/GSLRrXwBqV0bM+S9jBsgYpGP3pnljj8pkKhRv&#10;dgx4Wv6DP2Q/2jrD9r79mHwP8TtN0+60nTvHWjwaxb2dy4eW3SVdwRiMAke1eT/FX/goV8DPhF/w&#10;UH8I/AvXrd4/jB42tI7vSnTRhIrxSeeF3XOMrn7PJxnt71PLa8Xs3+QKV7NdD5c/ZV1C0/4NzP8A&#10;ghd4U1nxt4R17xB4ia5W913StIEZuP7U1B8pG7MQFWNVghZhu5QYVs4rhv8Ag3O+AXxT+NH7Uvx2&#10;/bI+LXh2bwjqHxlK2Gg6ZNG0biz8xHYhWAby0SG2iRjgv5bnAr9a/EnhTTfF2m/YdW0+x1Sz3pJ5&#10;F3As0e5CGVtrAjIYAg9iARXxF/wTc/4LES/t1ft2fHf4LN4Ih8Ow/Ba7ubNNRS9M39pCG+ktM+Xt&#10;GzITdjJx0qub3/y/AnltA+8KKKKCgJxQDkUVgfEv4n6B8HfBN94k8TapZ6LoemhWur26fZDAGYIC&#10;x7ZZgPxoA3xXzT/wVl/akv8A9kr9iTxR4i0Wb7P4h1Ax6PpUv/PGedtpkHukYlce6jtW0v8AwVI/&#10;Z6P/ADVzwV/4Hivk7/g4H+JmkfFr/gn14G8QeFtUtda8P6t4wgeG9tX3w3Ci2vVyp7gMCPqKipt9&#10;xUd/ky1/wSl/4JL/AA58T/sz6H8RPidoEPjTxZ47hOq41VmmhtLeQ5jCpnBZ1xIztk5fAIA58c/4&#10;KLfs3W3/AASC/aW+Hfxm+EK3WkeH9Uv2ttT0cTs1uGXDyQgsSfKmi8z5DnaUyuPlC/px+xhDHb/s&#10;ifCtIQqwr4R0kJjpj7HFivj3/g5OiiP7E3hR22+cvjS2EeeuDZXu7+n6U6krO66MmnrHXsfoD4Z8&#10;Q2virw5p+qWcnm2epW8d1A/9+N1DKfxBFXWbFea/sZvNJ+yH8LGmz5zeEdKL565+xxZr0l/vVUtH&#10;YmLvG5+SP7Qml3v/AAVb/wCCw03wn1LUr6L4a/DJZVu7a1k2eYIAguGz2eS4dYd3VUUYwRX1f8dv&#10;+CJvwJ+JvwgvND0PwhYeE9YjtmGnatp7Os9vMB8jS5Y+cu7G4PkkZwQ2Gr5m/wCCPI+0f8Fdv2kp&#10;rj/j6EmrKM9cHV1z/IfpX6sScRVK/hr0K+2/U/Or/g36/aQ1/wAR+A/G/wAIfFlzNPqnwyvQtkZn&#10;LyRW7PJHJBk9RFLGcegkA6ACvaP+CjP/AAUF8R/spavoXg3wD4C1Lxx4+8X28k2moiM1pahW2bpV&#10;T52O48KNoIBywr5T/wCCQf8Ao/8AwWB/aVht+LMT6zwPu5GsqFx+Bav1SOjWr6gLw28Bu1TyxOYx&#10;5gXOdu7rj26UPWMW/INpNeZ+Fsnww+K3w/8A+CtXwM1D4zaoupeNvGGs6Vrc8ay7/wCz42vXjSA7&#10;QEXb5RwqfKoIA5zX7sn7n0r8r/8AgpYP+N6X7Ov+5on4f8TS6r9UT/qzSi/d+Yfb+4/Inxh4Ym/4&#10;K8f8FgvEPg7xFfX3/CsPhSLiJrG3lMYmS2kWGQbh0aa5blxhvLXaCCA1fVH7Tn/BEv4K/FL4Lahp&#10;fhXwlYeEfElrau2k6lp5eN1nVfkWbk+ajEANvy2CSCDXzn/wQbzc/txftGT3X/H99oYMW+981/OX&#10;/UDNfqw6/J/nmj/l2vQI/Gz8/v8Ag36/aj1r4t/AHxH8P/E1xNdax8M7yK2t5ZnLSfY5g/lxsTkn&#10;y3ilUc8LtHYV+gbNmvyn/wCCEP8Ao/7dP7RkNr/x4rdS7QOnF/Ps/QtX3h+3FZfG69+EVjH8BLvw&#10;raeM/wC1YzcyeIQfspsvKm8wD5H+fzDDjjoG5q+z8kJbteZ+ef8AwcZc/wDBTf8A4Jo/9laH/p18&#10;PV+u1fgT/wAFLNP/AGitP/4KP/sDj9o2+8EX15J8W9PPhg+GshY8ato5vPOJjTr/AKNtxno3Tv8A&#10;vtQMKKKKACiiigAooooAKKKKACiiigAooooAKKKKACiiigAooooAKKKKACiiigAooooAKKKKACii&#10;igABzRmkYE0zf8v8+aQHG/Hv4X2/xg+E+saHdb8XUBaIqcMsi/MhH0ZR+tflfqWnz6RqE1pdRSW9&#10;zbuY5I3GGRh1BFfp1+1b+0Vpf7L/AMCte8ZalC93FpcYSK3jPzXEzsEjT2y7DJ7DJ7V+PnxB/wCC&#10;kXiz4l/EpvEGpaB4Rlj3qRaf2eAjIGJ2M4Ic8EjcTn3r7vg3j2nkHPRxMXKEtbLo9uvf9D3cl8Vs&#10;DwtJ4XHJyU9bR1a8/n9+h90f8EtfCFxL8RvEGvG3YWsenfYfOIOGdpEfaOcHhPTv2yc/cZGPpXiP&#10;/BP743+G/wBoP9m3SvEHhvSINBjWR7O8sI1+W1uExuAb+IFSrBvRh717hnbXg8SZ0s1zCeOjHlUr&#10;WXyt95y5xnlLOcU8yoq0almvS278x1FFFeGeY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AYFfm9/wdbjP/BFj4gf9hbRse3+nw1+kKnIr83/+Drc/8aWPiB2zq2jf+l8NZ1NvmvzKhue7&#10;f8EQv+URv7O/t4H0/wD9FCvzh/4KMcf8Hf37Mv8A2Lmn/wA9Xrc/4Jmf8HM37LP7LX/BP/4Q/Dvx&#10;Zr3iqHxJ4N8MWel6lHb6BPNEk8ce1wrqMMMjqK+OP2v/APgsl8EfjN/wcJfBX9ozRdU1uT4aeB9G&#10;tbLVbmXS5Y7mOSNtQ3bYSNzD/SIug7n0Nby/i38zON1Ta8j+m9+Av1r8Of8Ag3YOP+C6f7dX/YZ1&#10;L/09z19HH/g7h/Y5cf8AIxeMuP8AqWbn/Cvk3/g13+Kmk/HL/grv+2J428PyTTaF4ukuNZ0+SWIx&#10;SPb3GrSyxllPKkoy5B6E1EYvnT8n+hT+C3mj97qKKKACuU+NfwV8O/tC/DLVPB/iyxOpeH9aVEu7&#10;YStH5oSRZF+ZSCMMing9q6uigD5L/wCHH/7Nf/Qgn/waXX/xyud/4KdfsI6bqP8AwS+1LwH8PtIk&#10;hh8BlNa0fT0d5mIikd5kBYlmYxyzkDJycCvtamyQrIuG6Hgj1qZK6GnZnwz/AMEgv+Ci/gH4jfsl&#10;eFfCeveJdJ0HxZ4JsE0i7ttTu0tvOihGyKRGcgMDGqAgHIIP1r51/wCCx37Rmm/8FAfjb8M/gR8L&#10;byLxJcR6wbjULy0PmW6TsPLQBxwVijaZ3YcAHrwa+svj9/wQ/wDgL8ffGlx4gm0fWPDOp30pmun0&#10;G9FtHcuc5JiZXjBJOSVUEn8a9E/ZD/4Js/Cf9iZprrwXoDf2zcx+VPq1/Mbq9kXjIDHhAcZIQKD6&#10;VW7TYvhWh61o9rpXwd+GFnby3MGn6L4Y01IWnncRx29vBGF3MTwAFXJPoKb8O/ix4Z+LumT33hfX&#10;tK1+0tpfIlmsLlZ0jkwDtJUkA4IOPQinfFT4ZaX8Yvhrr3hPWlmk0fxJp8+mXqxSGORoZkMbhWHQ&#10;7WPNcL+yF+xT4I/Yh8E6l4f8C2+oW+m6re/2hOt5dtcsZdiR5BboNqLxR1BKysfnP4k8Zw/8Euv+&#10;C3XiDxN4mjmsvAfxThmlN+EJjijumjkdz/1zuo8MByEbPcZ+/Pjn/wAFHPhF8Evg9eeLLjxt4e1W&#10;JLZpbOzsL6O4ub58fLGqKSQScDJAAzXYftLfsl+Af2ufBA0Hx74fttcso2L27kmO4tHPG6KRSGQ/&#10;Q89DkV8x+D/+DfL9n7wx4oj1K4tvFetW8b710+/1XNqOcgERojkD0LEEdc1OvLyh15jzH/g3s+EG&#10;ta2Pij8atetpIJPH2omGxZ12+cPNee4kX1VpXVQfWNq/TKs3wn4R0vwJ4bstH0extdM0vTolgtrW&#10;2jEcMCKMKqqOAB7VpZqtLWEr7s/Kv/gpZ/ynS/Z0/wCuei/+nS6r9UuqY9a8W+L37Anw9+N37SPh&#10;P4ra5banJ4u8GC2Gmyw3jRwp5EzzR7oxw3zyNnPUcV7UFxipjHS3qPrc/IjwL4+s/wDglj/wWf8A&#10;Hn/CZLNpvgX4oC4mt9QZD5ESXUy3CSH/AGY5g8TY5XJPSvvL9pv/AIKTfCv9nv4KX/ij/hMPD+s3&#10;H2Vm02x0++juJ76YjMaBUJKjJGSQABk9q7P9qL9jP4e/ti+Eo9H8e+H7fV4bcs1rcB2hurNiMExy&#10;qQy54yM4OOQa+c/Af/Bv1+z94K8VR6pcWfijxAkLiSOy1TVN9qCOmVjRCw9mJBA5Bos3HlDZ3R57&#10;/wAG7XwI1jw/8JPHPxQ1y3kiuPiLqMYszIu0zQwGUtMP9l5ZnA/655r9H1THFVNA8O2PhbR7XTtN&#10;tbexsLKJYbe3gjEccKKAAqqOAAAAAKu1Td9hR8z8if8Ag4yGP+Cm/wDwTR/7K0P/AE6+H6/XavyJ&#10;/wCDjP8A5Sb/APBNH/srQ/8ATr4er9dqBhRRRQAUUUUAFFFFABRRRQAUUUUAFFFFABRRRQAUUUUA&#10;FFFFABRRRQAUUUUAFFFFABRRRQAUUUUAN7V45+2r8ebz4DfCpb3TFVtU1K4WztmcZSIlWYuR3wFx&#10;j1Ir2P8ApXnP7S/wDtf2h/hxJos85tLiGQXFrcAZEMoBAJHcEMwI9+xwa9LJZ4aGOpyxn8NSXN6f&#10;1uelk9TDQxtOWMV6d1f0PzU+KfxG8QfGrw3e6R4n1rUdW07UJEllt5pSY96/dZV6KRn+HH5cV4Rp&#10;P/BP34o+O9bVfC/hLVdY0m4k/wBG1DCrC8ZbYSWJ/hYMD/umvujSf+CaHjq78RC2urrR7WzVwGuh&#10;KZMr3KpgH8Divtj4RfDKx+D/AMPNL8O2BZrfTYtgdz80jElmY+5Yk/jX33iRW4fxdCjDLeX2id24&#10;K3u22ei62Pc8V8o4bzihRWF5VUi/igrPlts3b0seX/8ABPD9lOb9kP8AZxsfDV/NDcaxdXMmpai8&#10;Q+RZ5Ag2qepCqiLnvg9sV7wR/nFBQD1oI4Nfl0YpKy6HxOFw0MNRjQpbR0HUUUUzoCiiigAooooA&#10;KKKKACiiigAooooAKKKKACiiigAooooAKKKKACiikf7tACGTFNE+T+n41+e3/BSb/got4u+HXxcv&#10;fAfgq8GjppCR/wBoX6Irzyyuiv5aE5CqFZQSBuLZ7DnjP2IP+Cm3jqP4xaJ4Z8aak3iHRfEF3HYL&#10;PMircWckhCI4fA3LuI3BsnBJByMH9IoeFudVcn/tiHLy8vMo395xte/bVa2PznEeJ2U0c1/sqfNz&#10;X5XK2ie1vv0ufp8X20eZxSbt6j6elch8dfiva/BH4Ta/4qvYnuLfQ7N7nykIUysB8q5/2mwM9s1+&#10;d0KM61RUaavKTSS7t6I/QK+IhRpOtUdopXb8kdcJwfT0604SZr8bvGP/AAU3+MXivxfLq0PiiTSI&#10;2ZjFZWcSLbwLx8u0g7unViT71+gf/BOL9sG+/a0+Fl5LrcEMPiDw/OtvevB8sdyGUmOQL/CSAQR0&#10;3KSODgfoHE3hlnGR4GOPxXK4aJ2d3Fvv+WnU+F4d8RsszjGvA0E1LdXWkku3bvqfSFFFFfnZ+gBR&#10;RRQAUUUUAFFFFABRRRQAUUUUAFFFFABRRRQAUUUUAFFFFABRRRQAUUUUAFFFFABRRRQAUE4FGaz/&#10;ABJrkXh3w9eahcHbb2ULzyHPRVBYn8gacYuTUY7smUlGLk9kXTLijzcnivyF+M//AAVM+KXxE8e3&#10;F9oetS+GdIhm/wBCsbRVG2MFtplJBLsRjOePQCvrn/gmB+3Rrn7S0GqeF/Fvk3GvaLCtzDexoI/t&#10;kBIRt6jjcpI5AAIYcAjJ/Rs88Ls5yvLP7UxHK4qzkk9Y32v0662Pz3JfEzKcyzH+zqPMpNtRbWjt&#10;26ryufYlFFFfnB+iDQ3NJ52FJPGKUj8a+bv+Cj37Y1/+yf8AC2wbQ4IZPEXiCd4LOSYbo7ZUAMkh&#10;X+IgMoA6ZYE5AwfQynK8RmWMhgcIrzm7L9fkt2edmuaUMuwk8ZiX7kFd/wCXq9j6P88A07dzX43+&#10;B/8Agpv8YvB3iqPUpvE761D5oeazvokaCcYwV4AK/wDASK/WT4H/ABWtfjX8KdA8VWcLw2+uWcd0&#10;sTEM0RYfMpI/unIz7V9PxfwDmfDqpzxlpRnonHv2dz5vhTjrAZ/KdPCpxlHVqXVd0ddRRRXxB9qF&#10;FFFABRRRQA0Pn0pom4Ge9cv8ZfiVa/B/4W694ovUaS10KxlvJI0OGk2KSFGe5IwPc1+Tnjz/AIKe&#10;fGDxn4tk1S38TSaLDvbybGyiQW8KnoMEEvj+8xNfbcIcA5lxFzywVoxhu5PS72Wmp8VxVxzgMgcI&#10;YtOUpapLst2fsWJs07dXzP8A8E2P2ydS/ay+HWqJr0MKeIvDcscV1LANsd1HID5cm3+FjscEDjK5&#10;GM4H0uV4r5nN8qxGW4yeBxStODs/689z6PKc0oZlhIY3DO8JK6/y+Q+iiivPPSCiiigAooooAKKK&#10;KAG+ZSGYLVHxJrlv4Y8O3+pXTbLaxt5LiVj2VFLH+Rr8kvjL/wAFSvil8RPHU99ouuS+GdJhlJsr&#10;GzRfljBO3zSQS7YIzn5fQCvseEOB8x4jqThgbJQ3cttdlprdnyHFnGmB4fhCWLu3PZLfTdn69tNt&#10;pd9fHv8AwTB/bj1r9pe31bwz4sMU+vaJCl1FexxiP7XASEO9RxvViMlcAhhwCMn7B/hrxM9yXFZR&#10;jp4DGK049tV3TT7M9jI86w2a4OGNwr92XfS3l8h9FFFeSeuFFFFABRRRQAUUUUAFFFFABRRRQA3d&#10;kUnnAUhbivzV/wCCgf8AwUm8aab8ZdW8G+CtQbw/pvh6c2lzdRKDc3k68P8AMc7VUnAAwcgknoB9&#10;Jwrwrjs/xn1LBWuldt6JLv8AifN8T8UYPIsKsVi7u7skt29z9KzN9PUUu+vzO/YK/wCCmHja9+NW&#10;i+EvGuof8JBpPiK5SyhuZEVbm0mb5YzuAG5S2AQcnnIPBB/S+M7lX6UcVcKY7h/GfU8da7V01s1s&#10;LhjinB57hXicJdWdmnumSUUUV82fShRRRQAUUUUAFFFFABRRRQAUUUUAFFFFABRRRQAUUUUAFFFF&#10;ABRRRQAUUUUAFFFFABRRRQAVyPxv+Ang39pL4eXXhPx54d03xT4bvpI5Z9Ov4/MglaNg6Ej/AGWA&#10;I9xXXUUWA+X/APhyt+yl/wBEI+H/AP4Af/XpP+HKv7KP/RB/h9/4Af8A16+oaKAPl/8A4crfso/9&#10;EH+Hv/gB/wDXr0T9nX9gv4O/sk63qGpfDX4eeG/Bl9q0C215Nplv5TXMatuCtzyAea9cooAKKKKA&#10;CiiigAooooAMUEZFFFABRjNFFAABiiiigAIzQBiiigAooooACMijHFFFABRRRQB+RP8AwcZ/8pN/&#10;+CaP/ZWh/wCnXw9X67V+RP8AwcZ/8pN/+CaP/ZWh/wCnXw9X67UAFFFFABRRRQAUUUUAFFFFABRR&#10;RQAUUUUAFFFFABRRRQAUUUUAFFFFABRRRQAUUUUAFFFFABRRRQAhTNI0QanUUAN8pc0uwUtFABij&#10;GKKKACiiigAooooAKKKKACiiigAooooAKKKKACiiigAooooAKKKKACiiigAobkUUUAfBf/BRj/gm&#10;t4k+NPxPuPHXgloby/1OOOO/06aTy2d40CK8bH5fuqoIOORnPOK5H9iT/gld4w8N/F3R/FHjxLbS&#10;7Pw/cR31vYxzCaa5mTDIGK/KFVgM8nJGOnNfpAy4/wDrU0oCa/QKPibnlLKP7GhNeztyp295Rtay&#10;fa2m1/M+BreG+T1M0/tWUXzuXM1f3W9729R2wKB7Vy/xi+Gtn8YvhnrnhjUSy2etWklpKyH5owwI&#10;3D3HBGfSuqI3Cm7OMV8FSqSpTVWm7Si7p9mup9xWowq03SmrpqzXkfkj4w/4JG/FzQvFs1jpdjp2&#10;sadubytQS7SKMjjBZWO5Sc9ACODz0z94f8E//wBkBv2RfhZc2N9dxX2uazMLrUJIh+6RgCqInfCj&#10;uepJ4HSvfQMGl2819zxF4kZznWCjgcZJciteys5NbX3/AAsj4vIfDzKcoxjx2FT53td3SXlov1HU&#10;UUV8GfdBRRRQAUUUUAFFFFABRRRQAUUUUAFFFFABRRRQAUUUUAFFFFABRRRQAUUUUAFFFFABRRRQ&#10;AYqnrmkxa1o11ZzLuhuomikX+8rDBH5GrlFOMnF3RMoqS5XsflH8Zf8AgkJ8SPC/j24g8J29rr+g&#10;zTFrWY3CQywIScCVWPbgZXOeuBnA+rP+Cbf7Cd/+ypp2qa34juLebxJrkSQNDA26KzhBDBN38TFs&#10;ZI44AHrX1YEHpTsZH0r7/OvEzO80y1ZZiprk0u0rOVu7/wCAj4PKPDjJ8uzD+0MPF82rSbulftp+&#10;o6iiivz8++Gk818//wDBQH9jtv2u/hfa2djeR2OvaLObnT5JgfJcsu143xyAwA5HQgcHmvoDtTSm&#10;K7srzLEZfioY3CS5Zwd0/wCuj6nBmWW0MfhZ4TEq8JqzX9dUfkn4H/4JH/FvxF4phs9UsdP0PT/O&#10;2y3sl0kwCAZLKinJ9MHHPtzX6kfCP4b2fwg+G2i+GdPLtZ6LZx2kRf7zBRjJ9ycmumCCkI2jpX0n&#10;FnHeacQ8kce1yw2UVZX77vX5nz3DHBOW5E5ywiblLRtu7t2VktB9FAor40+wCiiigAooooA5v4pe&#10;ALP4qfDvWvDeob/sWuWUtjMU4YLIpUke4zmvy18df8Ejfiz4d8YTWOj2Vjrmm72EWoJcpCpUdN6M&#10;dysemBkZ745r9aiM/wBaUqP/ANVfYcJ8dZnw85/UGrT3TV1dbPda/M+Q4o4Ky7PuR4y6cdnF2du2&#10;z0Pnr/gnt+xtJ+yF8Nr+31G8ivvEGvTJcXzxf6qIICqRJnkhdzHccZLHgcCvoYfMKNuVpM8V87mm&#10;aYjMMXPG4uXNObu2e/leW4fL8LDB4VWhFWS/rqPooorhPQCiiigAooooAKKKD0oApa3pUOt6RdWN&#10;wvmQ3kLwyL/eVgQf0Nfld8Zf+CRHxI8LePZ7fwnbWviHQZpS1tObhIZIUYnAkDHqvAJXOeOBnA/V&#10;ocClKZFfW8K8aZlw9VlUwDVpqzTV07bPdar1PlOJ+D8BnsIRxt7wejTs9d113PlT/gm1+wlqH7Ke&#10;l6prXiK4gn8Sa5EkLQQHdHZwqdwTd/ExbqRxwMZ6n6r6ClC7hgr+dIRzXjZ1nGKzTGTx2Mlect3t&#10;6JeR6+T5PhsrwkcFhFaEdv8ANj6KKK8s9QKKKKACiiigAooooAKKKKACiiigBhPFfnl+3z/wS/8A&#10;FXjz4t6j4y8Brb6ouvSfaL3TpJRDLFPg7mRm+VlbGSCQQT3B4/Q7NIBx6V9BwzxRj8ixf1zANKVr&#10;NPVNdmv6Z8/xFw3g86wv1XGJ2TumtGn3X/DH52fsMf8ABLXxZ4J+Lmk+LvHa22m2+gzrd2mnxSia&#10;SeYAFSxHAVG5wCSSOw6/okgxge1AOBThRxNxRjs9xf1vHtOSVklokvJE8N8M4LJMN9WwSdm7tvVt&#10;+Y6iiivnz6IKKKKACiiigAooooAKKKKACiiigAooooAKKKKACiiigAooooAKKKKACiiigAooooAK&#10;KKKACiiigAooooAKKKKACiiigAooooAKKKKACiiigAooooAKKKKACiiigAooooAKKKKACiiigD8i&#10;f+DjP/lJv/wTR/7K0P8A06+Hq/XavyJ/4OM/+Um//BNH/srQ/wDTr4er9dqACiiigAooooAKKKKA&#10;CiiigAooooAKKKKACiiigAooooAKKKKACiiigAooooAKKKKACiiigAooooAKKKKACiiigAooooAK&#10;KKKACiiigAooooAKKKKACiiigAooooAKKKKACiiigAooooAKKKKACiiigAoxzRRQAUUUUAGKKKKA&#10;CiiigAooooAKKKKACiiigAooooAKKKKACiiigAooooAKKKKACiiigAooooAKKKKACiiigAooooAK&#10;KKKADGKMYoooAKKKKADFHWiigAoIzRRQAUUUUAFFFFABRRRQAmwelKBiiigAo6UUUAFFFFABRRRQ&#10;AUUUUAFFFFAARmiiigAoIzRRQAUUUUAFFFFABRRRQAUUUUAFFFFABRRRQAFc0YoooANtGKKKACii&#10;igAooooAKKKKACiiigAooooAKKKKACiiigAooooAKKKKACiiigAooooAKKKKACiiigAooooAKKKK&#10;ACiiigAooooAKKKKACiiigAooooAKKKKACiiigAooooAKKKKACiiigAooooAKKKKAPyJ/wCDjP8A&#10;5Sb/APBNH/srQ/8ATr4er9dq/In/AIOM/wDlJv8A8E0f+ytD/wBOvh6v12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In/AIOM/wDlJv8A8E0f+ytD/wBOvh6v12r8&#10;if8Ag4z/AOUm/wDwTR/7K0P/AE6+Hq/XagAooooAKKKKACiiigAooooAKKKKACiiigAooooAKKKK&#10;ACiiigAooooAKKKKACiiigAooooAKKKKACigHNN81cUAOoponUn71AmU0AOooooAKKKKACiiigAo&#10;oooAKKKKACiiigAooooAKKKKACiiigAooooAKKKKACiiigAoozijORQAUUUUAFFFFABRRRQAUUUU&#10;AFFFFABRRRQAUUUUAFFFFABRRRQAUUUUAFFFFABRRRQAUUUUAFFFFABRRRQAUUUUAFFFFABRRmjN&#10;ABRRRQAUUUUAFFBOKM8UAFFFFABRRRQAUUUUAFFGaM5oAKKKKACiiigAooooAKKKKACiiigAoooz&#10;QAUUUUAFFFFABRRRQAUUUUAFFFFABRRRQAUUUUAFFFGaACijNFABRRRQAUUUUAFFFFABRRRQAUUU&#10;UAFFFFABRRRQAUUUUAFFFFABRRRQAUUUUAFFFFABRRRQAUUUUAFFFFABRRRQAUUUUAFFFFABRRRQ&#10;AUUUUAFFFFABRRRQAUUUUAFFFFABRRRQAUUUUAFFFFAH5E/8HGf/ACk3/wCCaP8A2Vof+nXw9X67&#10;V+RP/Bxn/wApN/8Agmj/ANlaH/p18PV+u1ABRRRQAUUUUAFFFFABRRRQAUUUUAFFFFABRRRQAUUU&#10;UAFFFFABRRRQAUUUUAFFFFABRRRQAUUUUANx81fK3/BXD9sLWv2PP2Zo9S8Mqi+IPEOoJpVpcum5&#10;bHMckjy4IwSFj2gHHL552kV9VYNePftu/sf6N+2l8Drzwjq00lnIJkvLC7j5azuUDBXx3G13Uj0Y&#10;98V7PDtbB0czoVcwjzUVJOS8r9uvp1OzL6lKGJhKurxTV/Q/C7w/+3T8XfDXjH+3bX4g+Jv7QaVZ&#10;3aS9eRJSucBkPysOSMYwQTxX7mfsE/tF3X7VX7KfhHxrf28dpqWqQSR3kaKfLM0Mrwu65/hZk3Ac&#10;43YycZr83vDv/Bvb8Rrnxl9n1PxP4dt9DScKbqHe80kZzkiMgANjHBJGTX6pfs+fA/SP2cvg5oPg&#10;vQo2j03QbYQRs5y8rZLO7f7TOzMe2WNfrPi5nXDGOw1CGTKLqRerjG1o22eivd29LH1PFOMy+tTg&#10;sLbmvul0t1O2ooor8NPigooooAKKKKACiiigAooooAKKKKACiiigAooooAKKKKACiiigAooooAKK&#10;KRm2LmgBM4HrR1rw79pn9tfR/gBqa6THayatrRQSNbo21YVPQu3qfT0x6isb9nr9v/R/jJ4qh0LU&#10;LF9F1G6+W3LSb4p3xkqD2PYDueOuBXu0+Gczng/r8aT9na9/Lv3Pcp8N5jPCfXY0n7O17+XfufRl&#10;FJniqXiDXbXw7pFzfXkyW9pZxmWaVzhUUDJJPsBXhxi27Lc8WMXJ8q3LganV8i+Iv+CpenWPiF4d&#10;P8OXF5p6MVE8k3lvJjuFwcfjX0J8Dvjjo/x38FJrOju23cY5oH4kt5BglWH0II9Qa9vMOG8ywFGO&#10;IxdJxjLZv+tPmexmHDuYYKkq+JpOMXs3/WnzO2ooorwzxQooooAKKKKACiiigAooooAKKKKACiii&#10;gAooooAKKKKACiiigAooooAKKKKACiiigAooooAKKTdTJ7hYIWdiFVRkk+lC12DfRDi3NLnjtXyt&#10;8TP+Cmuj+FvFk2n6Jo8msWttIUkuzN5aykEg7PXp1PX0r1r9m/8Aab0X9ovQp57BZLS+ssC5s5Dl&#10;489GHqpwRn1Fe5jOGczwmFWLr0WoO2vrtfqvme5jOG8xwuGWLr0nGDtr67eh6hRRRXhnhhRTS2BX&#10;E/HL476L8CPBcmsatIzDcI4LeP8A1lw552qPpyT2FbYfD1K9SNGiuaUnZJdWbYehUr1FRpK8nskd&#10;uWFLivkXwv8A8FR9PvtdWHVPDtxZ2MkgUzxzeY0SnuVxz+FfVmh6/a+IdJtb6ymS4tbuJZopUOVd&#10;WGQR9c16ObZDjstcVjabjzbX6/cehmmR43Lmli6bjzbf8Oi9RRRXkHkhRRRQAUUUUANbr1pAQO9V&#10;ta1u30HS57y7ljht7WNpZZHOFRVGSSfYCvlHxd/wVI06w8RSQ6T4fnvtPjZh58kvltLjoQP8a9bK&#10;chx+ZOSwVNz5d7dPmz1sryPG5g2sJTcrbn11RXB/Ab49aP8AH7wgNW0l2Xy28q4t34kt364I9+oP&#10;f8wO63V5+Iw9WhVdGtFxlF2afQ8/EYepQqOjVVpLdMdRRRWJiFFFFABRRRQAUUUUAGeKbvxUctwt&#10;vCzN8qqMk+gr5Y+JX/BTbSfDXimSy0XR5NYtLeQo900vlrLgkHZxyOOCeteplWS43Mpung6bk1vY&#10;9TK8mxmYzcMJBya1dj6tzRXmP7OH7Tui/tFaBNcaeslrfWRC3VnKfniJGQwPdTzg+3bivTC+DXHi&#10;8HWwtWVDERcZR0aZx4rC1sNVdCvFxkt0x1FFFc5zhRRRQAUUUUAFFFFABRRRQAUUUUADHApof1pS&#10;a+fv2kf28NH+B/iRtFsrNta1aEAzqr7I7ckZCsf72CDj0Iruy3K8Vj63sMJBylvZHdl+W4nHVfY4&#10;WDlLfQ+gC2KcDkV89/s7ft6aN8bPE8eh3ljJoupXGRbh5d8dwR1UN2b0Hf64FfQKPgUZlleKy+v9&#10;XxcHGW9mGYZbicDW9hioOMt9R9FFFcJwhRRRQAUUUUAFFFFABRRRQAUUUUAFFFFABRRRQAUUUUAF&#10;FFFABRRRQAUUUUAFFFFABRRRQAUUUUAFFFFABRRRQAUUUUAFFFFABRRRQAUUUUAFFFFABRRRQAUU&#10;UGgAooooAKKKKACiiigD8if+DjP/AJSb/wDBNH/srQ/9Ovh6v12r8if+DjP/AJSb/wDBNH/srQ/9&#10;Ovh6v12oAKKKKACiiigAooooAKKKKACiiigAooooAKKKKACiiigAooooAKKKKACiiigAooooAKKK&#10;KACiiigAooooAbsyf8KUD5aUjNAGKVgCiiimAUUUUAFFFFABRRRQAUUUUAFFFFABRRRQAUUUUAFF&#10;FFABRRRQAUUUUAFNcZSnUHmgD88/+Cg3wo1vQvjpqniBrW4uNJ1hYpIrhFLLGVjVGRuOMbcj2Irj&#10;/wBkz4Q618Q/jRoE1jaXCWmm3sN7c3RQqkaRsG+9jGTjAA9a/TS+0m21SBo7iCKeNuqSIGU/gaZp&#10;2h2ekRbLW3ht19I0Cj07V+lUPEjEU8p/sz2Suo8vNfpttbex+i0fEKvTytZeqa5lHl5r9LW2t2LA&#10;G1FX2xXFftD+B7r4jfBnxFoti228vrGSODLbQz4yFJ9D0PtXb7eaQoDX53h60qNWNWG8WmvVO6Pg&#10;KFaVGrGtHeLTXqnc/IXV/CeqeHtVk0++0+8t72FirQvEQwI9u/4V9yf8E2vhNrHw++Huq6hq1vNZ&#10;jXJkkt4JPlZUUEbyvbdn8QAfr9D3fhLTdQvBcT2NrNOOkjxKzD8cVdW3VVAHGK++4l8Qq+bYFYJ0&#10;1FOzbvfbtp3PueIOPKuZ4L6l7NRTabd77dtCSiiivzs+ACiiigAooooAKKKKACiiigAooooAKKKK&#10;ACiiigAooooAKKKKACiiigAooooAKKKKACiiigBoY1m+LtKfXPDGoWUcjRyXVvJCHBwULKRkH8a0&#10;yuRSbKqMnGSkuhUJcslJdD8k/Hvwz1r4aeJ7jR9W0+4trq3kMfMZ2zcnBU/xA4yDX1H/AMEyvhLr&#10;GiarrXia+trizsbu2W1tlkBU3B3Bi+09hjAPuevWvrzUPC+n6rMkl1Z2txJGcq0sSuV+mR71bhs4&#10;7aNVjRUVQAAowABX6NnniNiMxy36g6Si2lzO+9rPRdNj9BznxArY/L/qLpqN0k3ftZ7fIkHSiiiv&#10;zc/PCN+QK+Z/+Ckfwl1jx/4B0fUtJt5rxdCmka4gj+ZjG4A3he+Co/Ak/T6bK5FNa3V12sMj0Nel&#10;k+Z1MvxkMZTV3F3s/wCux6OU5lPAYqGKpq7i9vzPyG0TwhqniTV4tPsdPvLq8kfy0ijiLNu7fT8a&#10;/UT9n3wPdfDj4O+HdFvm3XWn2UcU3zbtrYyQD6DoPauosvCum6bcGa3sbSGRuS6QqrH8QKveTzX0&#10;3FvGtXO4QpOmoRi773u7W8j6PirjCpnMIU+TljHXe939yHUUUV8OfFhRRRQAUUUUAcb8dPBdx8Qf&#10;hH4i0Wzby7rULCWGE52guykAE+hOAfY1+W2veD9U8LavLp2oafdWd5CxRoXjIYEdcD39q/Xkpk1R&#10;vPCmm6jdCa4sbSaZeBI8KswH1Ir7fhHjSrkcZ01T54y13tZr7z7ThXjCpk0ZwUOaMtbXtZnzb/wT&#10;T+FOseAvBeuapqtvNZx65LEbWGQbWCIG+fb2yW79h6Yr6gFItuqjA4HtTtlfNZxmlTMcZPGVFZyd&#10;7LpokvyPnc3zKePxc8XUVnJ7L0SFooorzTzQooooAKKKKACiiigDJ8W6Q2u+F9Qs45GikuraSFWU&#10;4KllIH86/KTxx8N9a+HPiS40nVbC4trqCUphoztk54KnGGBHIxX63mPNUdQ8K6fq08cl1Z2tw8f3&#10;WkiViv0JFfZcI8YVcjlU5Yc8Z2ur2s1t+Z9dwrxXPJpTShzRlbS9tVsfI/8AwTJ+E2s6FqWteJ76&#10;2uLOwvLZbW2WUFDcHcGL4x0GAAfc4r7GJ5FMgs47eNURVVVGFCjAAp5TJrxc/wA4qZpjZ42oknK2&#10;i6JaHj55m1TMsZLGVEk5W0XkrDqKKK8c8kKKKKACiiigAooooAKKKKACiiigBr8CvzX/AG1/hHrX&#10;gb45a7qV1a3EmnaxcteW12FLxlW/g3Y4KnjB7c1+lO2qmpaFaaxbmG6t4biM/wAMiBl/I19LwrxJ&#10;UyXFvEwipJqzW3VP9D6PhniKeT4p4iEVJNWafqn+h+bf7G3wg1zx78cNAvLW1uIdO0e7jvLm6ZSi&#10;IqENtBxyWxjHoTX6WINi49KhsNEtdKh8u1t4beMfwxoFH6VZC4p8VcS1c7xaxE4KKirJL1uPibiK&#10;pnGJVeUVFJWSXrcWiiivmT5sKKKKACiiigAooooAKKKKACiiigAooooAKKKKACiiigAooooAKKKK&#10;ACiiigAooooAKKKKACiiigAooooAKKKKACiiigAooPSgdKACml8CjPFfKf8AwWY/aP1L9mf9hDxN&#10;qOi3UllrfiCaHQbG4jbD25nJ811PUEQJLgjkHBqXKyuNK5X/AGgf+C13wJ/Z68aXWgXmvX2valYy&#10;eTdLo1r9pjt3GcqXLKpIxg7ScH6V6F+yV/wUZ+FP7aZmt/BPiBZNXto/Nm0u8jNveInALBDwwBOC&#10;VJx3xkV4L/wSD/4JyfD/AMA/skeF/F3iTwroviLxh42sV1e5vNTtEumggmy8MUYcEIPKKFioyzE5&#10;JAUD55/4LAfs36X/AME6/jf8NPjt8JbG38KyyaubfUNPsV8mzadV8xdsQ+VUliEyOi4UgZxlmJrZ&#10;2kLfY/XSisnwT4qt/HHg3Sdas23WesWcV7AfVJEDr+jCtQt/KjYSd1c89/aN/am8Dfsn+Bz4g8da&#10;/a6JYM2yFXy012/9yOMfMzfQYGeSK+Z/B3/Bf39n3xZ4pj02bUvEGjxySbBe32mlbYe5KszAd+nS&#10;vmfxd4Vj/wCCo3/BbbWvCXiiSe/+HnwtinjbThIyRyJalI5EOD/y1upPmYclAFB4Ffenx4/4JpfB&#10;v45fB+88KT+AfDOjr9maKwvdM02K0utMkAwkkbxgH5SASpO1sYII4qb+6pD68p7d4X8V6f400Gz1&#10;XSb211HTNQiWe2uraQSRTxsMqysOCD61pA5Ffmh/wb3/ABo1zS7f4m/BXxDdSXE3w91AzaeHYsYU&#10;MskNxGpP8AlRWA9ZWr3j/gov+1f8Yvhh4n8P+Afgr4FbxD4o8VWclwdYlj8y20dVcJuKkbN3JOXO&#10;0YyQwyKqWlrdSY+Z6X8aP2+fh98C/j/4J+GerXt1ceLvHVzHbWdrZxiX7KZJFjjac5Hlq7McdSQr&#10;HHTPtgORX4Tz/sx+Nf2ZP+Cs3wJg+IviZvFXjTxZq+la/qtyXaTypZb6SLyt5+/tEI5ACjJAyADX&#10;7rL0/GpW2pT0djxH9rv/AIKE/Df9iG80ODx5fX1rJ4hWZ7NLW2NwzLFs3lgCMcyKB6814z/w/wCv&#10;2df+gx4i/wDBUf8A4qvn39vWDSf2m/8AguT8MvBGuLYXHhfwTp0Fxq8N8Eaz2os1/KJQ3ylXTyEI&#10;bgjA78/U2j2f7F2veKP7Fs9H+ANxqm7Z9nXSNO3Z4GM+XjuKcdY3DyPVv2Sv21/A/wC2t4T1TWvA&#10;lzfXdjo94LG5a6tjAyybA/AJORtYHNeuVyfwr+EPg34QaRNbeC/DHh3wzp984uJYtH0+GzhnfAAc&#10;rGoBO3Aye1dZTA/In/g4z/5Sb/8ABNH/ALK0P/Tr4er9dq/In/g4z/5Sb/8ABNH/ALK0P/Tr4er9&#10;d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uQ+OHxv8Ofs5/C7VfGfi6+fTPDuiqjXdytvJcGMPIsa4SNWc/O6jgHr+NdfWD8Qv&#10;h1ofxZ8G3vh/xJplrrGi6kFW5s7lN8U4Vg67h7MoP1FDA+X1/wCC6/7MP/RQbn/wntS/+R68B/4L&#10;yfGTQ/2iP+Cb3w98Z+D759S8Ma14uhltrowSQeaotr2PJSRVdfnRh8yjpX2V/wAO1PgL/wBEp8I/&#10;+An/ANevP/8AgpX+xFZ/Fn/gnZrngDwHotvZTeHFTVdB021TanmwyNI8aD1dHmUD+84qKmxUdz2T&#10;9jOSOT9kL4VtDt8r/hEdK2Y6Y+xxYr49/wCDk+SIfsUeFFbb5x8aWxj9cCyvc/zH6Vn/APBKP/gr&#10;L8OtL/Zp0D4f/EbXYfB/irwNbjSc6irRxXkEXyxkNj5WVAEZWxgpx1wPGv8AgpP+0ja/8Faf2k/h&#10;z8FvhG9xrWi6fqDXWpaskTC3LNtRphkZEcMRkO4gbmfHpl1FzS0Jp+6tT9Of2NI5Yv2Rvhas+fOX&#10;wlpQkHo32OLNekt1rnNQ1fQfgV8K3u7+4j0nw34T0zfNNIpKWlrbxcsQoJwqL2HasX4CftOeBf2o&#10;vDd5q/gHxFZ+JdNsLj7JPcW6SKscu1X2neqnO1lPTHNVLV3JirJI/OP/AII8r5P/AAV1/aSS5/4+&#10;/M1YqG+8V/tdSf8A2X8MV+rUn+qP0r8jvj74iuv+CU//AAWLu/ihqmn3knw5+KEUrXFxAhPlicIb&#10;hR2Lx3EYl29SjDFfXPxz/wCC0HwN+GXwduvEGjeMLHxRqktuzafpdkrmeeUr8qsCo2KCRuLdBnGa&#10;laQVi/ts+Xf+CQQ87/gsB+0rJb/8efn6z937uW1lSv6BsV+rCwITu2ru9cV+cv8Awb7fs9a7ovgv&#10;x18YPFFvLBqXxMvVNl5qFXlt1eSSSbB52ySyHHqIwehFfo9TtaKXYndtn5Wf8FLP+U6f7On+5ov/&#10;AKdLqv1R/g9K/K//AIKWjH/BdP8AZ0/3NF/9Ol1X6oN9z8KiPwfNjl8XyR+enxY/4Icy/tB/tu+K&#10;PiV4y+IFxN4a8TStLLpmmQNa3ZQIkcds0u8gxiONQSAC2OAOtbfxj/4N+fgj4r8B3Vr4Tt9Y8Ka8&#10;kTGz1BL+S4VJcfJvRyQy7gMgYOCcEHFeb2X/AAVA+IX7HP8AwUY8VeCfj3qEw+H940qaJew2ISKC&#10;FpN9vcDaMupj/dvjOG7cGvon45f8FkvgT8Jvhvc6zYeM9P8AE+oeQXs9M07c811Jj5VOQAgJIyWx&#10;gdjiqv7vuh9rU8F/4IKftSeL9Z1nx98EvG19PqWofD1y9jNNKZZIY45jb3EBc8sqybCp9GbtivsD&#10;9uH4FfEL9oj4SWOh/DX4nX3wn12DVYrybWLW1N081uscqNb7Q6cMzo+c/wDLPpzkfHX/AAQJ/Z+8&#10;TX/iH4jfHbxVZyWMnxEmdNNR1Km4SSdrieYA87DIUCnuFY9MZ/S9jiq9SY9WfgV/wUt/Zl+KX7Mf&#10;/BSH9giH4rfGXUfjLceIPi3p/wDY8t3Ym0Oh+Tq2jeftBkk3ed5kWcbceSOueP32r8if+DjP/lJt&#10;/wAE0f8AsrQ/9Ovh6v12oK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e/jr/wS2+A/wC0h4ql1zxZ8PNMudXuH3z3&#10;dncT6fLctjGZDbyR7z7tk8D0Fdl+zt+xv8Nf2UdMmtfh/wCENL8O/alCzzxBpbm4A6B5pC0j47As&#10;QMn1r1KigDE8eeBtL+JvgvVvDuuWaaho2uWktjfWzFlW4gkUo6EqQcFSRwQa5b9nn9lzwH+yn4Zv&#10;NH+H/h238N6ZqFz9suLeGWSRZZtqpvJkZjnaqjg44r0SigDkvjB8EPCfx78HT6B4y8P6X4j0e45a&#10;2vYBKobsyk8qw7MMEdiK8I8G/wDBGf8AZt8D+KY9Ys/hnp813E/mIl7f3d7bK2c/6maVo+OwKkCv&#10;qSigdytp2nw6VZR29vDHBDCoRI412qgHQAelWaKKBHmHxE/ZA+HPxW+M+g/ELxB4YtdS8ZeFxCNL&#10;1J5pVks/KkaWPCq4U7Xdjyp616bnCU6igDz/AOPH7MHgH9prQI9L8eeE9I8S2sJLQm7hzJbk8Exy&#10;Lh0JHGVIOK8d8B/8EaP2bvh14gh1Sw+Genz3ULB0GoX93qEKkdD5U8rxn8Vr6ioo2Aradp0OlWUV&#10;vawx28MKhI4412oigYAA9BVkjNFFAH5E/wDBxn/yk3/4Jo/9laH/AKdfD1frtX5E/wDBxn/yk3/4&#10;Jo/9laH/AKdfD1frt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RP8AwcZc/wDBTb/gmj/2Vof+nXw9X67V8G/8Frv+CVnjr/goTffBnxt8LfGmj+Dfid8CvEDa94cl&#10;1eEyac8zzWU3mS4jkJaN7GNlUoysSQ3HFeL/APDKX/BW7/o574B/+E7D/wDKqgD9WqK/KX/hlL/g&#10;rd/0c98A/wDwnYf/AJVUf8Mpf8Fbv+jnvgH/AOE7D/8AKqgD9WqK/KX/AIZS/wCCt3/Rz3wD/wDC&#10;dh/+VVH/AAyl/wAFbv8Ao574B/8AhOw//KqgD9WqN3NflL/wyl/wVu/6Oe+Af/hOw/8Ayqrkfj18&#10;Pv8Agqn+zd8F/FHj7xD+0t8GLzQ/CGmzapfQ6f4atnu5IYlLOIg+mKhfaDgMwGe9AH7EbgaK/Gn9&#10;mPw//wAFTP2ufgR4b+I3hX9pT4O2Ph3xVbtdWUGreGbWO8iRZHjIkEemugJKHoxGMd813n/DKX/B&#10;W7/o574B/wDhOw//ACqoA/Vqivyl/wCGUv8Agrd/0c98A/8AwnYf/lVR/wAMpf8ABW7/AKOe+Af/&#10;AITsP/yqoA/Vqivyl/4ZS/4K3f8ARz3wD/8ACdh/+VVH/DKX/BW7/o574B/+E7D/APKqgD9WqK/K&#10;X/hlL/grd/0c98A//Cdh/wDlVR/wyl/wVu/6Oe+Af/hOw/8AyqoA/Vqivyl/4ZS/4K3f9HPfAP8A&#10;8J2H/wCVVH/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rdRX4e+KfiZ/wUx8Iftu+G/wBnu8/aM+GEnjzxXor67ZXsXhay/smO3QXJKyOdP80S&#10;EWsvAjI+ZOeuPaP+GUv+Ct3/AEc98A//AAnYf/lVQB+rVFflL/wyl/wVu/6Oe+Af/hOw/wDyqo/4&#10;ZS/4K3f9HPfAP/wnYf8A5VUAfq1RX5S/8Mpf8Fbv+jnvgH/4TsP/AMqqP+GUv+Ct3/Rz3wD/APCd&#10;h/8AlVQB+rVFflL/AMMpf8Fbv+jnvgH/AOE7D/8AKqj/AIZS/wCCt3/Rz3wD/wDCdh/+VVAH6tUV&#10;+Uv/AAyl/wAFbv8Ao574B/8AhOw//Kqj/hlL/grd/wBHPfAP/wAJ2H/5VUAfq1RX5S/8Mpf8Fbv+&#10;jnvgH/4TsP8A8qqP+GUv+Ct3/Rz3wD/8J2H/AOVVAH6tUV+Uv/DKX/BW7/o574B/+E7D/wDKqj/h&#10;lL/grd/0c98A/wDwnYf/AJVUAfq1RX5S/wDDKX/BW7/o574B/wDhOw//ACqo/wCGUv8Agrd/0c98&#10;A/8AwnYf/lVQB+rVFflL/wAMpf8ABW7/AKOe+Af/AITsP/yqo/4ZS/4K3f8ARz3wD/8ACdh/+VVA&#10;H6tUV+Uv/DKX/BW7/o574B/+E7D/APKqj/hlL/grd/0c98A//Cdh/wDlVQB+rVFflL/wyl/wVu/6&#10;Oe+Af/hOw/8Ayqo/4ZS/4K3f9HPfAP8A8J2H/wCVVAH6tUV+Uv8Awyl/wVu/6Oe+Af8A4TsP/wAq&#10;qP8AhlL/AIK3f9HPfAP/AMJ2H/5VUAfq1mgMDX47fH3wD/wVT/Zr+C3ibx/4i/aW+C93ofhDT5dU&#10;vodO8NWz3UkUYywjEmmKhbHTcwHvVP8AZo8Pf8FS/wBrb4F+G/iN4U/aU+Dlj4d8VWxu7KHVfDNr&#10;HeRoJGQiQR6a6BsoejEYx3zQB+ytFflL/wAMpf8ABW7/AKOe+Af/AITsP/yqo/4ZS/4K3f8ARz3w&#10;D/8ACdh/+VVAH6tUV+Uv/DKX/BW7/o574B/+E7D/APKqj/hlL/grd/0c98A//Cdh/wDlVQB+rVFf&#10;lL/wyl/wVu/6Oe+Af/hOw/8Ayqo/4ZS/4K3f9HPfAP8A8J2H/wCVVAH6tUV+Uv8Awyl/wVu/6Oe+&#10;Af8A4TsP/wAqqP8AhlL/AIK3f9HPfAP/AMJ2H/5VUAfq1RX5S/8ADKX/AAVu/wCjnvgH/wCE7D/8&#10;qqP+GUv+Ct3/AEc98A//AAnYf/lVQB+rVFflL/wyl/wVu/6Oe+Af/hOw/wDyqo/4ZS/4K3f9HPfA&#10;P/wnYf8A5VUAfq1RX5S/8Mpf8Fbv+jnvgH/4TsP/AMqqP+GUv+Ct3/Rz3wD/APCdh/8AlVQB+rVF&#10;flL/AMMpf8Fbv+jnvgH/AOE7D/8AKqj/AIZS/wCCt3/Rz3wD/wDCdh/+VVAH6tUV+Uv/AAyl/wAF&#10;bv8Ao574B/8AhOw//Kqj/hlL/grd/wBHPfAP/wAJ2H/5VUAfq1RX5S/8Mpf8Fbv+jnvgH/4TsP8A&#10;8qqP+GUv+Ct3/Rz3wD/8J2H/AOVVAH6tUV+Uv/DKX/BW7/o574B/+E7D/wDKqj/hlL/grd/0c98A&#10;/wDwnYf/AJVUAfq1Rur8pf8AhlL/AIK3f9HPfAP/AMJ2H/5VV4r4l+J3/BTLwj+2/wCH/wBnu7/a&#10;M+F8njzxPoz69ZXsXhay/smO2VbhirudPEokItpBgRkZKc8nAB+4lFflL/wyl/wVu/6Oe+Af/hOw&#10;/wDyqo/4ZS/4K3f9HPfAP/wnYf8A5VUAfq1RX5S/8Mpf8Fbv+jnvgH/4TsP/AMqqP+GUv+Ct3/Rz&#10;3wD/APCdh/8AlVQB+rVFflL/AMMpf8Fbv+jnvgH/AOE7D/8AKqj/AIZS/wCCt3/Rz3wD/wDCdh/+&#10;VVAH6tUV+Uv/AAyl/wAFbv8Ao574B/8AhOw//Kqj/hlL/grd/wBHPfAP/wAJ2H/5VUAfq1RX5S/8&#10;Mpf8Fbv+jnvgH/4TsP8A8qqP+GUv+Ct3/Rz3wD/8J2H/AOVVAH6tUV+Uv/DKX/BW7/o574B/+E7D&#10;/wDKqj/hlL/grd/0c98A/wDwnYf/AJVUAfq1RX5S/wDDKX/BW7/o574B/wDhOw//ACqo/wCGUv8A&#10;grd/0c98A/8AwnYf/lVQB+rVFflL/wAMpf8ABW7/AKOe+Af/AITsP/yqo/4ZS/4K3f8ARz3wD/8A&#10;Cdh/+VVAH6tUV+Uv/DKX/BW7/o574B/+E7D/APKqj/hlL/grd/0c98A//Cdh/wDlVQB+rVFflL/w&#10;yl/wVu/6Oe+Af/hOw/8Ayqo/4ZS/4K3f9HPfAP8A8J2H/wCVVAH6tUV+Uv8Awyl/wVu/6Oe+Af8A&#10;4TsP/wAqqP8AhlL/AIK3f9HPfAP/AMJ2H/5VUAfq1Rmvyl/4ZS/4K3f9HPfAP/wnYf8A5VVx/wAf&#10;vAf/AAVS/Zq+Cnibx94j/aW+C91oXhHT5dTvodO8NWz3UkMYywjEmmKhfHTcwFAH7E7xS1+Nf7NX&#10;hv8A4KmftZfArw38RfC37SnwbsfD/iu1+12UOqeGbWO8jTeyfvBHproGyh6MwwR3ruv+GUv+Ct3/&#10;AEc98A//AAnYf/lVQB+rVFflL/wyl/wVu/6Oe+Af/hOw/wDyqo/4ZS/4K3f9HPfAP/wnYf8A5VUA&#10;fq1RX5S/8Mpf8Fbv+jnvgH/4TsP/AMqqP+GUv+Ct3/Rz3wD/APCdh/8AlVQB+rVFflL/AMMpf8Fb&#10;v+jnvgH/AOE7D/8AKqj/AIZS/wCCt3/Rz3wD/wDCdh/+VVAH6tUV+Uv/AAyl/wAFbv8Ao574B/8A&#10;hOw//Kqj/hlL/grd/wBHPfAP/wAJ2H/5VUAfq1RX5S/8Mpf8Fbv+jnvgH/4TsP8A8qqP+GUv+Ct3&#10;/Rz3wD/8J2H/AOVVAH6tUV+Uv/DKX/BW7/o574B/+E7D/wDKqj/hlL/grd/0c98A/wDwnYf/AJVU&#10;Afq1RX5S/wDDKX/BW7/o574B/wDhOw//ACqo/wCGUv8Agrd/0c98A/8AwnYf/lVQB+rVFflL/wAM&#10;pf8ABW7/AKOe+Af/AITsP/yqo/4ZS/4K3f8ARz3wD/8ACdh/+VVAH6tUV+Uv/DKX/BW7/o574B/+&#10;E7D/APKqj/hlL/grd/0c98A//Cdh/wDlVQB+rVFflL/wyl/wVu/6Oe+Af/hOw/8Ayqo/4ZS/4K3f&#10;9HPfAP8A8J2H/wCVVAH6tUV+Uv8Awyl/wVu/6Oe+Af8A4TsP/wAqqP8AhlL/AIK3f9HPfAP/AMJ2&#10;H/5VUAfq1uor8O/EXxM/4KZeGv23tD/Z7uv2jPhe3jzxJor69aXkfhay/slLdROSsjnT/N8wi2k4&#10;EZHK88nHtX/DKX/BW7/o574B/wDhOw//ACqoA/Vqivyl/wCGUv8Agrd/0c98A/8AwnYf/lVR/wAM&#10;pf8ABW7/AKOe+Af/AITsP/yqoA/Vqivyl/4ZS/4K3f8ARz3wD/8ACdh/+VVH/DKX/BW7/o574B/+&#10;E7D/APKqgD9WqK/KX/hlL/grd/0c98A//Cdh/wDlVR/wyl/wVu/6Oe+Af/hOw/8AyqoA/Vqivyl/&#10;4ZS/4K3f9HPfAP8A8J2H/wCVVH/DKX/BW7/o574B/wDhOw//ACqoA/Vqivyl/wCGUv8Agrd/0c98&#10;A/8AwnYf/lVR/wAMpf8ABW7/AKOe+Af/AITsP/yqoA/Vqivyl/4ZS/4K3f8ARz3wD/8ACdh/+VVH&#10;/DKX/BW7/o574B/+E7D/APKqgD9WqK/KX/hlL/grd/0c98A//Cdh/wDlVR/wyl/wVu/6Oe+Af/hO&#10;w/8AyqoA/Vqivyl/4ZS/4K3f9HPfAP8A8J2H/wCVVH/DKX/BW7/o574B/wDhOw//ACqoA/Vqivyl&#10;/wCGUv8Agrd/0c98A/8AwnYf/lVR/wAMpf8ABW7/AKOe+Af/AITsP/yqoA/Vqivyl/4ZS/4K3f8A&#10;Rz3wD/8ACdh/+VVH/DKX/BW7/o574B/+E7D/APKqgD9WqK/KX/hlL/grd/0c98A//Cdh/wDlVR/w&#10;yl/wVu/6Oe+Af/hOw/8AyqoA/VrNAbNfjp+0B4F/4Kpfsy/BXxN4+8S/tLfBm80HwlYSalfQ6b4a&#10;tnu5IoxlhGH0xELegZgKg/Zt8Mf8FTf2r/gZ4b+Inhb9pT4N2OgeK7X7XZQ6p4ZtY7yNNzJ+8Eem&#10;ugOUJ4YjBFAH7JUV+Uv/AAyl/wAFbv8Ao574B/8AhOw//Kqj/hlL/grd/wBHPfAP/wAJ2H/5VUAf&#10;q1RX5S/8Mpf8Fbv+jnvgH/4TsP8A8qqP+GUv+Ct3/Rz3wD/8J2H/AOVVAH6tUV+Uv/DKX/BW7/o5&#10;74B/+E7D/wDKqj/hlL/grd/0c98A/wDwnYf/AJVUAfq1uor50/4JufDz9o/4b/CLWrP9prx74Q+I&#10;fjObWHm02/8ADlktpbQWBhhCxOq28ALiUTNnYeGX5uw+i6ACiiigAooooAKKKKACiiigAooooAKK&#10;KKACiiigAooooAKKKKACiiigAooooAKKKKACiiigAooooAKKKKACiiigALYoBzRjNVdY1a30PSrm&#10;9upUgtbOJp5pHOFjRQSWJ9AAaG7AWDIAaBICa/LCX/gpf+0d+398WNc0f9nHQdP0nwrocvlHV7+J&#10;S0gLfI7yPlULhSQgUkA80y9/4KR/tMf8E9fiLodl+0P4e03XvCGszeT/AGrp8a715BYpImEZlBzs&#10;KgkDg8Ghah6H6qVwv7SHwRsf2lfgL4u+H+pXt5p+n+MNKn0m4uLUKZoUlXazLuBG4A8ZGKveIPjN&#10;4f8ADXweuvHV1qMK+GbPSjrL3qnKG2EXm7x65TkDvmvzX8Pf8FDP2qv+ChvizV5PgL4a0vwz4M02&#10;4MEeo6gilmYchWlkyu4jBKqp27uvSjrYOlz9Cv2SP2cNN/ZD/Zz8LfDfSNQvtU03wpatawXV5t8+&#10;YNI8hLbAFzlyOB6V6UDmvyl8Rf8ABRX9qr/gnf4z0j/hfXhzS/Evg/VJ/KbULBEBB6kRyphd4XJC&#10;sozjg9a/SKP9oPwvL8A/+Flf2lGPCP8AY/8Abv23t9l8vzN2PXb265460dLh1sdt5gFLv5r8rfDv&#10;/BQD9q3/AIKIeKtWuvgN4f0nwr4J0u5aCK/1BU3TEcgPLICu4gglVU43DmtPwd/wU/8Ajt+xN8c9&#10;B8E/tMaBp7aL4hkEVvr9jGF8sblVpdy/JIqlgWACkA5waI9gP1AoqOG4WeFXU7lYZBHcVIGzQAUU&#10;UUAFFFFABRRRQAUUUUAFFFFABRRRQAUUUUAN8we9Lur5R/4Kkf8ABSC3/YC+H2kx6Zpya5418VPJ&#10;FpNk5PloEwHmkxyQCygKOWJ+tfMll4s/4KJa/wCGP+E0htfDtvaun2pdDeGBJ2UgYXyj8/Q9C+f5&#10;VKdweh+pO6jdXxx/wSy/4KdT/tvf294T8W6PH4d+I3hBS+oWiKVjuIw/lvIqtyjK5Csp6FhyaT/g&#10;qH/wU/m/YsvdD8G+DtFXxR8SvFih7KyKl47WNn8tHZV+ZmdwQqDGdp5HFVsB6T4w/wCCf3h/xl/w&#10;UH8KftETa5rEPiTwloL6Bb6YnlfYZ4mW7Xe+V37x9rfowHyrx1z79vBP9K/MFtQ/4KMX2h/8JOq+&#10;GYY9nn/2KEt/Ox/c8s859t/417H/AMEwP+Cqd9+134s1j4efEDRY/DPxM8OxvJLBGjRxXqxsElwj&#10;cpIjYyuTweDwaPITdtT7dBz60m6kL47GviH/AIK9f8FTP+GIPCVn4c8HzWd58Rta2zIkyebHpdtn&#10;mWVc9XwVVc+p6DmXJIpK59vhsmlBzXiH/BOn42a/+0d+xl4F8a+JprebXNes5Zrt4IvLjLLPKgwu&#10;Tj5VHevbU61UtHYmLurjqKKKBhRRRQAUUUUAFFFFABRRRQAUUUUAFFFFAATgU0yAVX1nWbbw/pN1&#10;fXkq29pZxNPNK5wsaKCWY+wAJr8tz/wUt/aQ/wCCgfxX1zSf2cdA0/SfCmhy+UdWv4l3OM/I7u+U&#10;QuFJCBSQDzU3HY/VENmlr8rbn/gpL+0t/wAE9fiXolh+0T4e0/XPCGtS+V/aunxrvTuxSRMIzKDn&#10;YygkDg8Gv0o8UfGXw/4S+EF345vNQiXwzZ6W2sPeKcqbYR+bvHrlOR65FO+lxdbGf+0l8DbD9pj4&#10;B+Lvh9qd5eafp3jDS5tKubm22+dAkq7SybgRuGeMiqH7JP7OGm/shfs6+FfhvpF/fappnhO1a0t7&#10;q82+fMpkeTLbQBnLkcAdBX55+HP+ChH7Vn/BQvxZq03wH8NaX4Z8GadcG3i1HUEQs5ABw8r5XcRg&#10;lVU43deRUevf8FGP2pv+CeXjfR1+PnhvTPEng/VbjyW1CwjUMDkkiOWPCFguSFZRux14NNagfqzT&#10;fMAOKw/h38QNL+KXgHR/EuiXS3mka7ZRX9nOvSSKVQyn24PI7V+XXhb/AIKBftZftY/H34nab8GI&#10;fDGoeG/B+szW8P2m1VTHbNNKtvlyw3MyRE0dbB0ufrHTd/1r80f+Eq/4KLf9AjwR/wB+4v8A4qv0&#10;X8AtqkvgXRW1wIutNYwG/VBhRcGNfMA9g2aANmiiigAooooAKKKKACiiigAooooAKKKKACiiigAD&#10;Zpu8Zx39Kd0r5Q/4Klf8FIof2A/AGjw6Xpq65428WPJFpNk+fLjVNoaaQDkgM6gKOWPHGDUuVgPq&#10;/NN31+XNt4r/AOCims+Fl8aR23h23tWQXK6G0MC3DKRkL5R+bkHoXzX0F/wSy/4KczftvQ694V8W&#10;aOvh34jeEQW1G0jUrFcRh/LeRVb5kKSEKynOCw5OapXYr6XPsXdzXgPiz/gn94f8Xf8ABQXwx+0N&#10;NresR+JPC2gvoEGmII/sM0TLdKXb5d+7/Sm6MB8q8da8z/4Kh/8ABUCf9i++0LwX4L0VPE3xK8VA&#10;PZWTKWjtUZzHG7IvzOzuCFUYztPIrwn+0P8Agovd6H/wlG3wzHHt8/8AsUJb+d/ueWRnPtv/ABqV&#10;K4z9P94oMqivib/glz/wVRvP2wfFWtfD3x9osfhn4leHI3lmt40aOK8SNgkuEb5kkRiMrk8HI6Gu&#10;4/4KY/8ABSDSf2BfAGniGx/t7xt4lZo9H0oMRu24DSyY5CBiowOWPA6Gqlp8wPqINmk35r8uIvG3&#10;/BRDxp4W/wCE1tbHw7pdi0YuYtDMMKXDp94L5TZfJBxjeD9DXvv/AASs/wCCnl1+2w+v+D/GWkx+&#10;H/iP4RUvfWsaskd1Gr+W7qjcoyOQrKehZeaED01PsyiiigAooooAKKKKACiiigAooooAKKKKACii&#10;igAooqnrut2vh3R7q/vJkt7Sxhe4nlc4WKNQWZifQAE0m7agW99G7mvyu/4eVftJf8FBPiprml/s&#10;56Bp+j+E9DlER1bUI13Pz8rPI+URmAJ2BSQDk9aLn/gpP+0r/wAE9/iXounftFeH9O1vwjrMvlDV&#10;dOjXenPzFJEwjMoOdhUEgcE4px1B6H6pA5FcH+0p8DdP/aa+Afi74e6peXmn6d4v0ybTLm5tdvnQ&#10;JIuCybgV3D3BrQ8WfGbw/wCDvg/e+Or6/jTwzY6Y2sSXi8qbYRmTevrlcYHfIr82PDf/AAUH/au/&#10;4KH+J9Wn+A/hnSfC/gzTrg28eo6giFmYfMA0smV3FSMqqnbu68ilfWwLU/Qz9k79nTTf2SP2dvCv&#10;w50e/vtU03wnaGzt7q82+fMpkZ8vtAXOWxwPSvRRIDX5T65/wUb/AGpP+CePjrR0+P3hzTPEng/V&#10;pvJbULCNQ2epEcqYQuFyQrKM469a+7/2g/iR40+If7IUnin4Evp+p+JtctrK+0N7pQYZ4JZY2ckE&#10;j/liznGeDTA9rBzRnmvzP/4Sr/got/0CPBH/AH7i/wDiq8h/ab/4KJ/tm/siahotn42l8F2eoeIH&#10;KWNlbWiXFzNggbtitnBY4B7ngZwaOtg6XP2NDZpQc15l+yDq3jvX/wBm3wjffEyGC28dXlmZ9Vhh&#10;QIsLtI7Ku3J2sIygIzwQa9NoejsJO4UUUUDCiiigAooooAKKKKACiiigAooooAKKKKAG+YN2O9Lu&#10;r5O/4Kl/8FJIf2BfAej22k6Ymu+OPFjSR6TZPny41TarTSAckBnUBRyx47Gvmm08W/8ABRPWfDK+&#10;Mo7Xw7BbNGLpdDaGBbgqR9wRH5uhzgvnP5UlrqB+o+760hfFfHf/AASz/wCCnE37cFtrvhjxXpK+&#10;HfiJ4RGdQs0BWO5j3eW0iK3zIVkwrKehYcnNQ/8ABUL/AIKhXH7GGo6H4J8F6Kvif4meK1V7KyZS&#10;8dojv5aOyry7O4YKgxnaeab0Banpfif/AIJ++H/FX/BQfw7+0RNrmtR+I/DegvoEGmIIvsUsTLcK&#10;XY7d+7/SX6Nj5Rx1r3/zBmvy/mv/APgovcaGfFCr4Zjj2ef/AGKEt/OHH3PLIzn239e/avaP+CXX&#10;/BVG7/bE8Ta18P8Ax5osfhn4leG43knto0aOK8RHCS4RvmSRGI3ISeDkHg0E3PtndSb6+P8A/gqd&#10;/wAFNZP2FtJ0Pw/4Z0lPEHxC8X7v7NtHBaO3TcEWR1X5mLOdqqOWIPIxXzy3in/gopp3hn/hNHtv&#10;DstuqfajoPkQG427fueUPm98b8/ypK7KP1GD5p1fJH/BLX/gpZH+3r4R1iw1rS00Hx14TZF1WxTP&#10;lyqxKiWMHkfMpVlPKnjkEV9bnkUwCiiigAooooAKKKKACiiigAooooAKKKKACiiigAJwaTfzVTXd&#10;btfDmi3eoXs0dvZ2MD3E8rnCxRopZmJ9AATX5br/AMFKf2k/+CgvxQ13S/2ddB03RfCWizeSdWv4&#10;lLvz8rPI+UQsATsCkgHk80tbgfqnu5pQc1+Vs3/BSr9pT/gnv8UND0z9ozw/p+teE9ak8v8AtXT4&#10;13pz8xSRMI5UHOwqCQOCcV+k3jD4yeH/AAV8H77x1fahEvhvT9LbWJLxTuU24j8zevrleg7kgU9k&#10;Bm/tM/Amx/af+AHi34e6peXmnad4v02XTbm6tdvnQI4wWXcCuR7g1X/ZQ/Z2039kr9nfwp8OdJvr&#10;7VNN8J2f2K3urzZ58y72fLbQFz82OAK/PDw3/wAFBv2sP+ChviTVrj4E+GdJ8L+DNPuDBFqF+ilm&#10;YfNhpXyu8rglVU43daj17/go1+1H/wAE8/HWjxftAeHNM8ReENWn8ptRsI0DDqWEcseELhckIyjI&#10;XrwaAeh+rNND5rhNZ/aP8J6L+z3J8TptUjXwfHpA1v7aP4rcxiRSB/eIIAXrk4r83vC//BQ/9q7/&#10;AIKIeNNUb4EeHNM8L+D9MnMaX17GnzHsJJpMrvI5Kopxkc0r62Dpc/V3fS5r8yvC3/BTb46/sQfF&#10;rRfC/wC054bsW8P65J5EHiXTYxsiPALEp8sgGQSAFYDkA1+ltjqMOqWENzbyLNb3CLJFIhysisAQ&#10;Qe4IOafmBYooooAKKKKACiiigAooooAKKKKACiiigAooooAKKKKACiiigAooooAKKKKACiiigAoo&#10;ooAKKKKACiiigAooooAKKKKACiiigBGbFYXxJ8HQ/EX4ea94fuJJIINc0640+WSP70ayxshYe4Dc&#10;e9bjDJFeDf8ABTf406x+zz+wx8RPFnh+RoNYsNPSG0mUfNbvPPHb+YPdRKWB7FRUz21Gtz85/wBi&#10;j9r/AP4creP/ABl8I/ipo/8AaemahqP9pWusaFLFcMG2LHlkLA7GREIBIdDkFTu+WX9u39uWP/gs&#10;Zr3hH4M/CXQZrW1GqJql1quuyRWnzKjxgKNzYQLKxP8AExAAX19s/wCCJP7CPgHxf+zLp/xW8W6X&#10;Z+MfGHjK6u53uNUUXX2RI7iSLYFfI3ExlmY5JLY7Vrf8Flv+Cf3w7s/2WfEHxM8M6PYeD/GHgkQ3&#10;0F5pii0FwvnIhRguBn5sqwwQwHPNVLS1+hEXe/L1PrZf2UPDfiH9kvTfhD4h+1at4dt9DtNEuTHP&#10;JbSXUcCRgNuRgy5MYPB7kdK0f2Zf2ZvC37JPwhsfBPg61ntdD0+SaWMXEpmmd5ZGkYu5GWOWwM9F&#10;AHavNP8Agk78eda/aN/YP8D+JvEU0lzrXlT6fdXL/eujbzvCsp/2mVFJP97NeY/t/wD/AAVlg+DX&#10;i/8A4Vb8JdNbx78W9Sf7IltZp9og0mVgf9Zt+/KOuzouMsRyKctJebCOqON/4OD/AI8+H7L9muw+&#10;F8Cx6t408X6nbTWdjCBJPaRRPuMu0ZILnEajq29sdDX0d+yT+yna6H/wT38E/C3x/p8WqxLoMNvr&#10;FhOSyb2bzmhbGMhGO3jj5PSvGf2AP+CWWoeBviA3xi+N+pHxh8WdUb7SiTP50GisQAAOzSKOMj5U&#10;6L6n7M8c/EDQfhf4an1jxHrGl6DpNqVE17qF0ltbxbiFXc7kKMkgDnknFJJJWKestDyTxV4l+En/&#10;AASy/Zqjl+xt4V8Dabe+UkNpHLdOJ7hy3TLOxLZ5JOAOwFfm9+2J+0pa/wDBbv8AaF8AfDP4d2f9&#10;h+HNCu5Lm71rWpI7eWTzNiuyR5JwqKdqA7nZhwoGT+sVm/gf9pz4f6dqUP8AYPjTwzdv9ps5iqXl&#10;nMylk3rnKtg7xnsQe4r4G/4Lo/sReAfAn7N7fFbwnpdj4Q8W+F9RtEWbS1Fr9sSWVY9u1MDcpYOG&#10;GCArfhN7PUdk1ZH6Q6JpsejaPa2cZZo7SFYUZjklVUAZ/KroG2vCv+Cavxf1f49fsMfDfxV4gdpt&#10;Z1LS/Lu5mHzXDwyvD5h938vcfdq91b7tW9CI7C0UUUigooooAKKKKACiiigAooooAKKKKACkY4Wl&#10;obkUAfnR/wAF2P2WvEniiTwH8ZvC8mn3N18M5TJd6fezLGJo1lSeN0DEB8OjBkHzMrDHQ1Bo/wDw&#10;ci/CmX4bpe33hfxhB4lWAB9LiiikhabjhZy4GzP8RAOAcrnGfN/+CjP279tD/gsP4F+BOvapdWHg&#10;PT44HltYpTGl0xtpLuV/QuyKsQP8Pbkmv0G039gv4N6d4BXw3H8OPCf9k+V5RjawjZ2HAz5hG7Pv&#10;nNTT+G/9eYS+I+K/+CKfwH8SfEz9oz4iftMeIo9N0q38erdRadpdpOJGX7TcpO7sByoURKqhsFtz&#10;HA6n7I8b/sB/Df4h/tS6L8YtS02/m8b6DsFtP9tkNvhEZEBhJKfLuLDAB3c5Nfn78DdHk/4J0f8A&#10;BbuH4W+DL66bwD48iQy6S0xkW1Ets8q8f3o5E4PXy2wTX6efHT48eFv2cPhtqHizxhq1vouiacm6&#10;SeU8ux+6iKOXdugUck1Wlk0HVo6LXtesfDGiXWoajdQ2VjYxNNPPM4SOFFBJZmPAAHOa/Kn/AIJ8&#10;R/8ADX3/AAWm+IHxm8K2clv4E0ITqLsJtjvHe2FnH/wKTDz4PIA55q9rHjn4wf8ABcnxbJpPhuHU&#10;Phz+z/Y3IjvNQkGJ9ZweV9JHwPuA7Ez8xJ4P6Lfs3fs0eE/2UPhTp/hHwfpsen6ZYqSx+9LdSH70&#10;sjdWc4HJ+nSiO/MD/lRxv7fn7beh/sMfAm88T6gqX2tXWbXRNLDYk1K7I+VAOuxfvM3YDuSAfzi+&#10;PP7GGveGP+CZ3xa+O3xYZtR+LfxEbTbnFwvzaHaSala4hVT9x2XaCBwqhU4w2fP/AIxft0SeMP8A&#10;gpLqXjv4oeBtf8XeHfAN9cWHhvQLZjFa2zQzFEmfcjBySpkPHLFey4rtv+ChH/BaKx/a3/ZJ8T/D&#10;+H4Y+JPDsmtm0YX93dB4oPJu4ZuV8tc5EeOvcdelZ/Zv3/AraXL2Pv8A/wCCOP8AyjY+FX/YOn/9&#10;K5q+mlOFr8yP+CK3/BSe21zwv8NfgMvgjWori1sruM680/8AorbPPuc7NncfL97r+VfpxjK1tU+J&#10;mVPYWiiipLCiiigAooooAKKKKACiiigAooooAKKKKAOf+JnguL4k/DjX/DtxNJbw69p1xp0sifej&#10;WaNo2Ye+G/SvyN/Ym/bCH/BFnx94y+EPxV0dtS0y+1I6na6voMsd027YsXzJuB2MkaHBIdDkFTn5&#10;f0U/4Kd/GnWP2ef2D/iN4s0CR4dZsbCOC0mTlrd554rfzB7oJSwPYrXy/wD8ETP2Dfh94r/Zh034&#10;reLNJsfGXjDxlc3U8l1qYF0LRI7iSLYFbI3MYyzMcklvQVMb810EttTw/wDbp/bgj/4LJa/4Q+DP&#10;wl0GW1tY9UGqXWra9LFafMsbxgKu4kIFlcnncxAAX1/Tlv2U/Dfif9k7TfhD4jW61bw3b6JaaLch&#10;J5LaS7jt1jAO5GDLuMYJAOO3Ir5G/wCCzP7AHw7sP2W9d+J3hfR7Hwf4w8EiG8gvNMUWn2lTNHGY&#10;2VcDPzZUjBDAetfQH/BKL486z+0f+wd4F8TeIpnudaeCaxurh/vXTW88kIlPqWVAT/tZpxtysJaS&#10;R6X+zP8As1eFf2S/g/YeCfB9tNbaJp8k0sYnk82WRpZGkYu+AWOWxz2AHavi/wD4OEfj34ft/wBn&#10;HTfhZbrHq3jbxdqlrPZ2MP7y4tIo3z5u0cgu2I1HVt7Y6Guy/b7/AOCscXwh8Y/8Kr+EWlv48+LW&#10;pOLRLe0Tz4NKlbPD44eVc5KZwnViMEVB/wAE/wD/AIJY3/gH4gN8YPjZqP8AwmHxa1R/tSpM/nW+&#10;isem09GkUcZGFXovqUve1ewXtp1PTfg/puofsN/8EsLFdcfbq/gXwRNeXKs3+ruFgebys99sjbOP&#10;TivzS/4JR/t06x+yp8EvFOl+BvhX4k+JvjrxNq5vLySDdHaWlvHEFhDOiOztvaVtuAMMPmzX7NfG&#10;bUfB2l/DfUj48vNBsfCkqCG+fWLiOCzZWIAV2kIXlsAAnk4FYv7Mvhn4a6B8LLO5+FVr4eg8I6oz&#10;3FvLo2021024qzBl+8QylepxgjtiqT95vuCSUeU+KfhD/wAF8f7J+J1r4X+N3wy1b4ZSXkoiTUBI&#10;8kERY4HmxyIrqgOMspfHUgDmv0U03U7fWLCC6tZo7i1uYxLFLGwZJEYZBBHUEHPvmvin/gvt8M/D&#10;viv9gTXte1O3tf7a8M3dlLpVywHmo8lzHE8YPXa0bvkdMgHtXoP/AARw8R6p4q/4JufC+61dpnuk&#10;sp7WN5fvPDFdTxw9eeI0QfQULVP1E9GkfT9FFFAwooooAKKKKACiiigAooooAKKKKACiiigBrDJr&#10;86/+C7H7LviPxHc+AfjV4Xk026u/hjN5l3p95MsYmjWVJ43QMQHwyEMgO4hhjOCK/RU8rX5Nf8FE&#10;Refto/8ABZDwP8DPEGqXdj4D01LeSW0ilMaXTG2e8lb03uoEQPYDI5zUvdJB0uz0rSv+DkT4UyfD&#10;Zb288L+MIPEyw5bS44oniaXA4WcuBsz/ABFQcD7ucA5H/BFP4DeJfiT+0F8Q/wBpbxFHpulW/j4X&#10;cem6XaTrKw+03KTyOwByir5aqobDNktgYyftOw/YO+Den+Al8Nx/DnwmdI8vyjGbBGdlx3kxu/HN&#10;fnj8AdFl/wCCeH/BbpPhX4Nvrx/APjmNWk0p5jItt5tq8y8f3o5I8A9fLbB9aqPx3JlpE/QLxr+w&#10;F8OfHv7U+i/GTUNOvZvHGhbBbzm9ka3ISNkQGFiU+XcWBUA7jnrXrniLxFY+FNDutS1K6t7HT7GJ&#10;pri4mkCRwooJLMTwAAOtc58c/j14W/Zv+Guo+LPGWr22i6JpqZkmlPLsfuxovV3Y8BQMmvzc1fxl&#10;8YP+C5XjGXSfD8OofDn9n3T7rZd38o23Gs7WwV/6aN/sDMafxEnAM9eVFeZR/wCCd0bftd/8Fn/i&#10;J8Z/C1nLb+BNFFwq3YTbHePJbrax/wDApAHnx1A69ayf2lPif4V8Uf8ABeSbUviPqFta+CfhFpkd&#10;wTcndEphsxcRgL/E32q4UhQMkgDmv06/Zx/Zp8J/sq/CvT/CPg3TY9P0uwXJP3pbmQ43SyN1Zzjq&#10;fp0Ffkx+0J+z5o/xR/4OFf8AhF/GEW7w74k1K0vmikO1L1F0xJViPqryxbCB15HWj7UV2D7LkfQv&#10;iX/g4l8N2OsvJovwn8d6t4XibnVZClvvQHl1TDDHpudT2OK9u/4J/wCv/s7/ALTnjDXvjB8L9Ft7&#10;PxxqjuNdM+6PULZpsFlkjLlQrlQcp8rFc9a+l7TwBodj4TGhw6PpseiiPyvsItkFvsx02Y24/Cvy&#10;y/Zt8LWn7Ln/AAcJeIfBPglfsvhfXLWcXdhB/qbdJNOW9KY7BZwCv90NjvVR+Ll8hfZv6H61UUA5&#10;FFAwooooAKKKKACiiigAooooAKKKKACiiigAB5rn/il4Ki+JXwz8ReHbiWS3h1/TbnTZJEHzRrNE&#10;0ZYe4DE1vj7xr5+/4KhfG3Wf2dv2D/iL4r0CRrfWLOxjtrWZfvW7XE8Vv5o90EpYH1UVE7co43vo&#10;fnf+xD+2UP8Agi1428ZfB/4q6LJqWnXmqHU7bV9BliumDFFj+dCwOxlRWAzvQ5BU54d+3V+23H/w&#10;WS8R+D/g38JdDltLWHVRql1q2vSRWnzLG8QCjcSECyuT/GxCgLx83un/AARM/YP+H3ib9l3S/ir4&#10;q0qx8YeL/GdxdTy3WpqLoWqpcSRBAGyNxMZZmOTlsdquf8FnP2APh5pX7LOvfE7wvo9j4N8YeCTB&#10;eQXmmKLQXCGeOMxsFwN3z5VhghgPU056Ncwo67H15dfsq+G/Fv7KOn/CHxELrVvDdvotnotzsuHt&#10;pLqO2WMA70IZcmME4PtyK0v2Z/2bfC/7Jvwh0/wR4Pt5rbQ9OklkjE8hlmdpJGkYu/BY5bGT0Cgd&#10;q80/4JTfHfWf2jv2D/AfijxBK1xrUkE1ld3Dfeumt5nhEp9SyoCT/eJryr9v/wD4Kxx/Cbxn/wAK&#10;n+D+mN48+LmpP9jW3tE8+DSpT0DgfflXqU6JjLkYIqpaSaJhqji/+DhP486Cn7O2mfCu2VNW8beL&#10;NVtZ7WxhHmTWkUbE+btHILtiNR/EHbHQ19bfsGfCDUvgJ+xx8OfCGs5/tbRdEgivELbvKmI3vHn/&#10;AGGYr/wGvnn/AIJ9/wDBK+9+HfjxvjB8atS/4TD4t6m/2pBNJ51vorHpt7NIo43D5V6L6n7kCbaE&#10;rKw93c5X42fF7R/gP8KNf8YeIJ/s2j+HbKS9uX7lVGQq+rMcADuSBX5s/wDBLH4Oa1/wUT/av8S/&#10;tO/EyD7Rpum3rWvhbTpPmghlU/LsB4KW6FQD/FIxbqprpf8Ag4m+N2pP4J+H3wb8Ps8mqePdSF1d&#10;QRn5po43SOCI+zzSZHvDX3T+yz8AtN/Zj/Z88J+BdLVfs/h3T47Z3UY+0TY3Syn3eQux+tTDdy+Q&#10;5dI/eegpCqrTxRRVAFFFFABRRRQAUUUUAFFFFABRRRQAUUUUAFFFFAH5y/8ABdX9mLxJrl/4A+Nn&#10;heTTbq5+GUm+90+9lWPzo0mSeN0DEB8MrBkB3EMMA4NM0z/g5G+E8vw2+23XhbxhD4lWD5tLjjie&#10;IzYHAn3gbM/xFQcA/Lng+bf8FC4739tf/gsn4L+BfiLVLux8B6XHA8tnFKY1uibVruVvd2UCIHsO&#10;RX6C2n7Bnwbs/AY8OR/Djwn/AGR5Pk+UbBGYrgD7+N+eOuc1MfhCW58Xf8ETvgF4m+IXx7+In7SX&#10;iJdO0uH4gfal07TLSdZSBc3SzyOwHKKvlqqhsMcscDgn7E8Zf8E/vhz44/aq0f4yahp19N440XaI&#10;J2vZGtmCRNGgMLEoNu4sCoB3c8mvz/8A2edHl/4J4/8ABbn/AIVP4P1C8k8AeN0DPpbzGRbXzbRp&#10;k4/vRypgHr5bAE9K/Tz47fHnwr+zX8M9Q8XeMtWttG0PTVzJNKfmlc/djjXq7t0CgEn6A1V1ZSQW&#10;abR0HiHxDY+E9Eu9S1K6gsdPsIjNcXE8gjjhRQcszHgAAda/Kz/gnRCf2u/+CzXxI+NHhazltfAm&#10;jm5VbrZsjvHkhW1j/GTa8xHtzyav6t4s+L3/AAXM8YSaXoMGofDn9nzT7kpdX8gxPrQVvujtI/8A&#10;sj5E/iJPB/Rj9nH9m3wl+yt8KtP8I+DdNj07S7Bck/ekuZCBulkbqznHJP8AKlFWfMxS1VkfCf8A&#10;wW9/Z78SeGvjF8Of2ivDf9mak3w1e1+3aZeTrH5gtrs3UTKCQXBZnVgvzAbTzgkXrj/g5E+FI+Gz&#10;X0fhXxg/ibyMjS2jiWPzsdDPux5e7+ILux/DnivLv2stJm/b4/4Le6Z8HvF2oXUPgLwqiFNOSUxr&#10;d7LEXknHTfIzbM9Qi8V+h9x+wd8G7rwJ/wAI43w38J/2T5Xk+UunoH29Pv43Z985pR+Af2j47/4I&#10;afs0eJR40+IPx68THTbGX4myStZabZzLJ5aTXJuZXYKTsG7aFU/NgEkAEZ/SD+I1+Tf7EUN1+wl/&#10;wWr8RfAzw3qV1deAfEccjR2UspkW0J08X0bezpho89WVgT2r9Zs8VWjSaJ2buFFFFBQUUUUAFFFF&#10;ABRRRQAUUUUAFFFFABRRRQBzfxW8Bx/FD4Y+IvDM0slvD4h0y60ySVB80SzRNGWHuN2a/JH9h39s&#10;tf8Agi/4z8YfB/4raK+oafdamdTtdX0GWO6O4okR3KWBMbJGhA4dDuBU54/RD/gqT8a9Y/Z4/YM+&#10;Inivw/JJBrNlZRW1rMv3rdrm4itjIPQospYHsVFfM/8AwRQ/YM+HviH9lrSfip4o0mx8ZeLvGk93&#10;cTXWpqLr7IqXEsIRQ2RuJjLMTk7mx2qY/EEtFbueE/t0ftrJ/wAFmvFXg/4N/CbRJLSzt9UXVrnV&#10;tdkjtDuWN4htG4kIFlYkZ3MdoC8c/p5qP7K3hrxl+ynp/wAI/ES3Wq+GrfRbPRrjZO9tJdR2yRhT&#10;uRgy5MYJAPt0r5B/4LQ/sB/D3R/2W9b+KPhXR7Dwd4w8Fvb3cN3pii0FypnjjMbKuBuAfcrDBBX0&#10;NfRP/BK/4861+0f+wd4B8VeIpXudamtZrO7ncYa6a3nkg80+pZY1J9yaqNuX8we6PSf2av2b/C/7&#10;J3wg03wR4Ptri20TTHmkiE8vmyuZJGkYs+AWOWI+gA7V8T/8HCnx20Bf2etH+FVokereOPFmqW1z&#10;aWEIEk9pFG3MmByGckRqOrbmx0Ndp+33/wAFZl+FXjVvhT8HdLbx58WtQcWghtE8+DSZW7Pjh5VB&#10;yVyFTGWIwRTf+Cfn/BLO8+HPjpvi98ZtS/4TL4tao/2gedJ50OjMRwFzw0ig4yOF6KO5Pi1ewfCt&#10;Djf23vgh4m+DH/BBG18HzCVtW8O6RpA1iNCWaNRdQyTR5HURswBI4xGT0r17/giN4h8M6r/wTs8D&#10;W/h6S1+0aek8OqxRkeZHeGeRn8wDnLZDAnqpHavp/wAf6Bo/inwTqml6/Da3Wi6hbNa3kVzjyZYn&#10;G1lbPGCDivzVf/giv4y+HXjK78Tfs5/Gz/hH/D+sSMyQee0karkjCyxkpKFYbRldw9alS95vuLl9&#10;1eR6N/wcSeJ/Dtj+xBbaVqElq2v6hr1pJpMTEecpQOZZAOoXyyyk+rivd/8AglH44u/iH/wTx+FO&#10;pXsrzXK6KLNnY5LC3ke3XJ9dsYr8/f8Agoz+wov7Kv7G3iPxt8VPH+pfEv4oeJLq00TSLq8ZhBp5&#10;aZZ5fJQk/MYonyxwMHGBmv0D/wCCU3gq4+H/APwTx+E+n3SNHNJoaXpVhhgLh2uACPXEoojon6oU&#10;nqj6HoooqigooooAKKKKACiiigAooooAKKKKACiiigAooooAKKKKACiiigAooooAKKKKACiiigAo&#10;oooAKKKKACiiigAooooAKKKKADHNcj8c/g5o/wC0F8IfEPgvXoTNpHiSyksrgL95Qw4df9pWAYeh&#10;UV11IFAFG+4H5H/CzwJ+1h/wSL1jVvDXhXwpH8Uvhvc3jXNqIlLhCxA3LtO+FmAXcuGXIyOpJl+M&#10;dh+1x/wVh+w+DtY8Fx/Cz4evcRzag0+5Fm2tkFy3zyBSNwQKBkA8kDH617Bnp70gjUdqPUPQ+V/j&#10;18M/FX7GP/BNw+B/gfoupa34i06wj0fTfsyqbhHlc+feHJA3/NLJ/vsvavzu/Yi8F/tOfsOXus6p&#10;ov7PM+veJtclLT61qqeZeLGcHy1bf8qs2WY9WJGScCv262AClxRrzXDpY/M4f8FAP23B/wA272//&#10;AH7b/wCOV9Y2Pw31f9un9gw+Hfi1of8AwjOueM9Mki1SxjX5tNnErGF1BJ+ZCkbjJ56V9AUgQCjo&#10;HU/JP4Mx/tbf8EnoL7wPpfgOH4peAVupJtOlttzLCXPJQr8yByQxjZSM5IIycp8Qfg3+1J/wV78W&#10;aLpPjzw9H8K/hnpt2LuWFwVLkZXftY75ZApZVyFUbifev1u20mwZ6UeobbHN/CP4WaR8E/hjoPhH&#10;QoPs2j+H7KKwtI85ISNQoye5OMk9ySa6WiigAooooAKKKKACiiigAooooAKKKKACiiigAooooA+C&#10;v+Crn/BNbxV8eviF4f8AjD8Jb7+zviZ4SWJfK8wRm9WFy8Tox4EqFiMNw64HbnzKy/4KP/tmaLof&#10;/CO3fwB+2eJlAhGoi3kWJnwMMYwdp9fvgc9sV+oOwHtRtFSo2Vg8z88f+Cav/BOH4hWv7SOpftA/&#10;Ha6Wfx5qIkaw0/crvZtJGIjJJj5V2wkxogztBJ6gV4r/AMFgvhT+0B+1R+1pHaaT8N/EniD4a+Cp&#10;IV022iIS11NyqPPKxDA5Ykxg9Qq8YJOf13RABSkACqf4AtNT8vfB37Zn7ZHw+8L2Oi6H+zPpulaT&#10;pkK29raW1uY4oI14CqA/QV7H+xz+1/8AtRfFT9oPRdD+JHwbh8I+ELuO4N7qiow+zssMjRj75+9I&#10;qr0/ir7gxSMgYUdbie1hAg618y/8FfPhR4i+Nn7APjfwz4U0i713XtQfTzbWVsoMkwS+t5Hxkjoi&#10;s3XoK+nPuimmMGpcbqw07Hz/AP8ABLn4ba58JP2Dvh14b8TaZc6PrmlWMsd1ZzgCSBjczMAcZHKs&#10;D+NfQPzUiU4nFU3d3FFWVgooooGFFFFABRRRQAUUUUAFFFFABRRRQAUUUUAcf8d/g1o/7Qnwe8Re&#10;CtejaTSfElk9lcbfvIGHyuv+0rAMPcCvy9+FfgX9rH/gkdq+qeGfCvhSP4o/Di4vWubURKXVCxA3&#10;LtO+JmG3cuGGRkdST+uW2kKA0LRhufkp8YdM/a2/4KxGx8G614Lh+Fvw9NzHNftPuRZtp4Llvnl2&#10;t8wQKBnBOSBj7B/aF+Gvir9jf/gm5/wg3wP0XUtZ8SabYxaLpv2ZVNxG0rnz7zBIG/5pX/3mHavq&#10;rYPSgoDSktLIOtz8Rv2IfB37Tn7DV5rGpaH+zzPr3iPW5C0+tapH5l4sZ58pTv8AlUtlmI5YkZzg&#10;Y+ih+39+24P+bd4f+/bf/HK/TDGKMUwPn2P4aax+3Z+wU3h34r6H/wAIvrvjLS3TUrKNPm0y4WUm&#10;J1BJ5UpG/XnpXwf8EI/2tv8Agk/BfeCdN8BR/E7wIl1JNp72+544WfklGX5kDH5yjKcMT0JOf1xC&#10;AUBQKOt0C2sfkx49+EH7UX/BXzxdoelePvDqfCv4X6ZdC7mgYFWlPI3bWO6Vwu5VBCqNxJFfqP8A&#10;Cv4ZaT8G/hxofhXQbVbPR/D9lFY2kI52RxqFXJ7nA5Pck10G0Z6UtABRRRQAUUUUAFFFFABRRRQA&#10;UUUUAFFFFABRRRQAYr4I/wCCrn/BNfxX8dPiP4d+Mfwjvl0/4l+FBEPJ3iM3ohYvDIjHjzEJIw3D&#10;Lgdufvek2ipa6h0sfl/af8FHf2ytJ0JvDt18AftXiZVEI1EQSCJn4wxjB2nI/wBsDPpXZ/8ABNL/&#10;AIJw/ELTv2kNU/aA+Ot2lx491HzDYWO9XezaSPyzLJj5V2w/u0QZ2qT6Cv0N2ijaKrzDpY/IX/gr&#10;98Jf2gP2qP2uY7fS/hv4k8QfDbwXLCmmWsRCWupttR55WIYHLkmMHqFXjBJz2/g/9tD9sj4f+F7H&#10;RdF/Zo03S9J0uFbe0tLa3McNvGowFVQ+ABX6hBVSlxupR0VgPiL9jX9rz9qD4r/tB6PoXxK+DsPh&#10;HwfdRXDXmqKjAwMsLtGPvn70gVeneo/+Csf/AATT179qLWfDvxO+GeoJo/xQ8Fhfs7GTyvt8cbmW&#10;IK/8MsblipPB3EHoK+4SgNG3FOWuwH5eW3/BQ79tDQvD/wDwi918BheeKo0+zrqv2dxGzY++Y1Ow&#10;k4zw4HPbpXqX/BKr/gnV4y+EHxJ8TfGj4xXi3/xM8YLIqwbxIbBJXDyMxHyiRtqqAvCINo64H3hs&#10;X0pQgHanfqHSwtFFFIAooooAKKKKACiiigAooooAKKKKACiiigArjfj38FtH/aH+DfiPwTr0bSaT&#10;4ksns59p+aPd9117bkYKw91FdlQRmhpPcD8j/hN4N/ay/wCCR2qat4Y8MeEovin8OJrtri1EQLqh&#10;Ygbk2nfCzYG5cMMjI6kl3xi0f9rb/grI1l4P1vwdH8Lfh6bpJ78z7kWUo2cuWO+TaeVQKBuwecAj&#10;9bdgo2KO3tR6htsfKX7RXw48Wfsd/wDBOH/hA/gbompax4j0+xi0XTGtVU3ERkJNxeHJA38yP/vu&#10;O1fnn+xD4O/ac/YYuNY1DQv2eJtc8Ra5KTcazqaeZdrHwfLU7/lUsCzEcsTyTgY/bjy1z0p22jrc&#10;Olj8zv8Ahv8A/bcz/wAm7wf9+2/+OV93/sv+NvF3xE+AfhvWfHWiL4b8WX9sZNS00DH2STew24yf&#10;4QD1716FTRGAaOgH5u/tNfss/EL45f8ABbr4e+Kp/Cuqz/Dvwitjt1YoptUMEct0e+f+PhlXp1r9&#10;INvy0/aDS44ojorB1uFFFFABRRRQAUUUUAFFFFABRRRQAUUUUAFFFFABRRRQB8Ef8FW/+Ca3iz44&#10;fEjw78ZvhBfLp/xM8KCLdD5gjN8sLF4XRjx5iZZcNwykDtg+aW3/AAUg/bK0zRT4euvgD9q8TKoh&#10;GofZ5ViL4GGMYO0+v3wPpX6ghAKNo/rRsrDv1Pzz/wCCZ3/BOD4g6P8AtF6p+0D8dLxbn4gakJDY&#10;2O8M1m0kflGV8cKRF+7RBnav4V4h/wAFe/hN+0F+1R+14sOmfDXxJ4g+GvguWJNLtYyEtdTbajTz&#10;MQwOXOYw3UIvGMnP6+bc0m0EYpdRJ2dz8vfCH7Z/7ZHgHwzY6Lov7NGm6XpOmQrb2tpbW5jigjUY&#10;Cqok4Fey/saftd/tQfFX9oHSND+JXwdh8I+D7qK4a71RUI8llidox98/ecKvTvX28RmmmNSelO/V&#10;h0sj8+/+Con/AATZ8cePPjpovx4+Cd4tl8RtC8prq0DhGvDCMJLGW4LlP3bIfldQPfPCr/wUf/bK&#10;k0H/AIR0fAHb4nK+T/aP2eTyd+M7vLzt/wDH8fyr9QNtGOKm2lh+Z8Af8EtP+Cb/AI1+Gfxm1344&#10;/Ge+W/8AiR4iWUQ228SNY+b/AKyR2HAcoAiqvCqSPTH3/t4pAoFLVdLC8wooooAKKKKACiiigAoo&#10;ooAKKKKACiiigAooooA4v9oD4LaR+0V8GfEXgnXo2k0nxJZPZz7fvR55V1zxuRwrD3UV+YPwn8Jf&#10;tZf8EkNS1Twv4Z8Ix/FP4czXjXNoIQXWMtxldp3xFuCyYZcjPGST+uWKTaKlKzuB+Sfxd0L9rb/g&#10;rTNp/hHXPBsXwr+Hf2lJ74z7lWUoerljvl2nlUCgbsHnAI+wP2kPhx4s/Y9/4JxL4F+Bmi6lrHiL&#10;T7KHRNONqq/aIvMJ8+8PIG/l29ncdq+qzGpP/wBegoDVS1Vg66n4kfsP+EP2nP2FptXvtB/Z3m1z&#10;xFrUpafWtTj8y8WM4PlK2/5VLAs2OWJ5zgY+iP8Ah4B+25/0bvb/APftv/jlfpjjFFAHhei+CNZ/&#10;bN/YZbQfihov/CNa7420WW21exRedOmYsEZQSfmTajjJ6ivgX4Gax+1l/wAEo9O1D4e2Pw3j+Jng&#10;q3u5ZdKubUs0ce9izFGTLKGOXKMvDM3PNfrbsGaAuDR1ug6WPygsf2P/ANoL/grD8dvD/iP46aX/&#10;AMIH8N/Dr+bDoynypJkbBZEXJbdIFAMjEbR0A6H9V9L0m30TTbezs4kt7a1jWKGJBhY0UbVUD0Aw&#10;PwqcooFOBzSskAUUUUwCiiigAooooAKKKKACiiigAooooAKKKKACiiigAooooAKKKKACiiigAooo&#10;oAKKKKACiiigAooooAKKKKACiiigAooooAKKKKACiiigAooooAKKKKACiiigAooooAKKKKACiiig&#10;AooooAKKKKACiiigAooooAKKKKACiiigAoIzRRQAUUUUABGaAMUUUAHSgjNFFABRRRQAUUUUAFFF&#10;FABRRRQAUhfaKWvk7/gt5+1J4n/Y1/4JdfFr4g+DJHt/E+k6bDbafcqu5rKS6uobXzx2zGJi4zxl&#10;RmplKyuOKu7HV/tPf8FWf2d/2MtXk034lfFzwj4a1aEbpNNa4a6v4h2LW8CySrnORlRkVx/wS/4L&#10;q/sk/tDeJodI8LfHTwdNqNzIIYYdR8/SfOc4wqm7jiDMcjAByc8c1+b/APwb1/8ABDv4B/tffsaa&#10;V8dPi/YyfFrxp43v72a5i1DU5zBpjx3UkZEio6tJM23zGMrHIkXjufrL9sf/AINfP2W/j78INW0/&#10;wX4Ft/hp4u+zONK1bSLu42RTgHZ50LuyOhY/NgBsdGGBVS912kLR7H6Px3AljVkZWVsEEcgg9K8R&#10;+Nf/AAUm+Bv7OPxo074e+Ovib4b8LeMtWW3e00y/laOSVZ5DHE2du0BnBXLEYI7Dmvir/g2JT9o3&#10;4W/s++MPhX8evCvinSdP8E3Ns/hDUtZ5a4tJRKslrGxJJjiaNGXPRZ9o4AA/OP8A4OgPgPr37UH/&#10;AAXb8H/D/wALrFL4i8VeD9LstOjkfYs05lvSiE9txGMnpkdqUnaSXRhHWLb6f5n9MCS+YODWV458&#10;daX8NPBWr+ItdvotN0XQbKbUNQvJv9Xa28SF5JGxk4VVJOAelflt/wAG03/BXTUv2nPhzefAD4s3&#10;VxafGT4VxtZx/wBoErdazYwHyzv3ctcQEbJM/Mw2scnca+8v+ClI/wCNd3x4/wCye69/6b56Knuq&#10;6+QQ10e50n7Mf7YHw1/bO8DXniX4XeMNL8Z6Dp962nXF7YFjHFcLGkhjO4A7gsiHp/EK8t+Lv/BZ&#10;f9mH4CfErWPB/jL4yeE/D/ibw/ObbUdOujMJrSQAHa2EIzgjoTXwz/wZen/jWX46/wCyjXn/AKbt&#10;Pr418H/sl/D39tv/AIOwvi94B+J/h2PxR4TvbzVbmawe6ntg8kVlG8bb4XR+DzgNg9DVcvv8vk39&#10;1mEWnFyfex+x3/D/AH/Y5/6L74I/76n/APjde1fs7/tv/CH9ra3lk+GfxK8G+NngQSzQaVqkU9xb&#10;ocENJED5iDkD5lHPFfMa/wDBsx+xAf8Amh1j/wCFFq//AMl1+Vf/AAXz/wCCXnh//giH4++Fn7Qn&#10;7N+saz4IabXzp39nfbnnFjdCJpkMTsS7QvHHKkkcjMD0yQ2AuZX1Czex/SNnNFef/ss/GJv2hP2Z&#10;vh349aD7K3jfwzpuvmEZ/cm6tY59v4b8fhXoFD00JjK6uFFeH23/AAUZ+C8/7QXiz4Wt4/0W38ce&#10;BdPk1TXtOncxHTLZFiZpZHYBAoWaM5z/ABivD7P/AIOLf2P7z4iN4bX4waQLjz/s4u2glWyZuBxL&#10;txjPGemc0LUo+4KKyvCHjPS/H3hqz1rQ9Ss9W0nUohPa3lpMs0Fwh6MrLwR7iuI/aX/bA+Gv7HXg&#10;8eIPiZ400PwfpbEiOS/uAjXBGPljT7znp90HGeaNg3PTKK+H/h5/wcX/ALIHxL8Yx6HZ/F7S7O6m&#10;k8uKW/t5baCRs4AEjLjn3wMV9oaF4is/FWj2uoabeW19YXsazQXNvKJYp0blWRlJDKR3HUUdLgaF&#10;FeA/tgf8FO/gZ+wc8MPxR+IeieG9QuI/Oh095DLeTJ2IiTLYODgnAOOK85/Z8/4L0fsq/tNeLLfQ&#10;fDXxc0KPWLuTyre11INYtcNxgKZAF5z688iha7BsfVXxA8f6T8LPA2seJfEF/Dpeh+H7KbUdRvJs&#10;+XaW8SF5JGwCdqqpJwO1cl+zL+1t8Of2yfAVx4p+GPizTPGXh62vH0+S+sS3lJOqo7R/MAchZEPT&#10;+IVd/aTi8GX37O/jlfiJ5P8Awr+Xw/fDxGZZHjj/ALONu/2nc0ZDgeVv5Ugjtg180/8ABPn4m/si&#10;/sx/sLeLPF3wF1TR9D+Cfh7U7m+1u+t7q7ure1uxFB5zM1wzyZEfkZA4Axgdana9+weh9f3HifT7&#10;TXLfS5r60j1K8ieeC1eZVmmjQqHdUJ3Mql0BIGBuHqK8+/aj/bR+F/7FXhnTta+KnjTSfBek6vdm&#10;xs7m/L+XPMEZ9g2qedqk/hX4L/sIf8FXvhj4T/4OMPjp8XPHXxSDfDXVNF1TTPDWsahcTTW/kveW&#10;LwQQgglE2RyEKAANp7nn9YP+Cn3iT9jr45fswfDvxL+0peaPqXw01+6i1Pwtd3V5e2sNzNNatJHI&#10;ht3RzugZjhuMHpmq1tGXcOtj7K8O+IrPxd4esNV064jutP1K3juradPuTROoZHHsVIP41oCud+F6&#10;6Lb/AAz8PL4b2f8ACOLplsNL2MzL9k8pfJwWJYjy9vJJPrzXzb+01/wXC/Zh/ZI8Wy6B4x+Kuhx6&#10;7bSeVcWNiWvZrdvRxGCFx0IJyD1FEmk7BG7R9aHpQOlfPf7Iv/BU74Dft0XLWvwz+I+heINUjj8x&#10;9N8ww3qL6+U+GOO+3OMc16X+0P8AtE+D/wBlT4R6v488fa5a+HfCehiJr7ULgN5dsJJUhTOATzJI&#10;i9P4qNg3O5oOa+W/i7/wWb/Zr+B3wn8O+NPEXxU8P2ui+LrEalowRmkudRtyTiRIgN+04IBIAJqb&#10;9kX/AILDfs7ftx+Jl0L4c/EzRtW8QMrMmlzbra8mA6lEfG71wuTijW9g2Vz6eooooACM0AYrz/8A&#10;aG/aj+H37J/gWTxJ8RvF2i+ENFjOwXOo3Ai81uu1F6u3soJFfLPhD/g49/Y88Z+Ml0W3+L2mWszP&#10;5aXF3bTQ20h3AcSFcc5yM9qNwPuYZorL8I+MdL8e+G7TWNF1Cz1XSdQjE1reWkyzQ3CHoyOpIYfQ&#10;9c15C/8AwUd+C0P7QPi34W3HxA0Oz8ceBtPbVdd0+4kMJ022VInMsjsAgXbPEev8Yo62DzPcj0oH&#10;SvhrUP8Ag46/Y80/xy2gt8YNKeZZfKN2ltM1mD/1124xnjPrX2L8Nfif4f8AjL4I03xL4V1nTvEG&#10;g6tF51pf2M4mguE6ZVhxweCOoIINHS4HQUZxRXif/BQ39s3Rv2Af2N/HfxY1uP7Vb+E9PaW3tA+1&#10;r66dlit4Ae2+V0UnsCT2qZSsrjSu7HYfHj9pr4f/ALL/AISbXviJ408N+C9H3FVutXv47VJWxkqm&#10;8gu2Odq5PtXzHY/8HFv7Fuo+JxpEfx58Oi8Mhiy+m6hHBuGc/vmtxFjjruwexORX5gf8Ep/+CV/i&#10;j/gvv4t1f9qD9qjxRr2seF9Q1Gaz8PaFbXLQRXMcTnekf/PC0jfMarHhnZXJbdlj+mmvf8G437F+&#10;u+Dm0X/hSOi2cbR+VHdW2oXqXcRxgMJTMWLDr82QT1BHFXytfFuK6ex9efCz4w+F/jh4Ls/Eng3x&#10;Fovinw/frvt9Q0q8jvLeYd8PGSMjuM5B461yH7Un7bHwt/Yp8P6XqvxU8a6T4J03WrhrOyuL8uFu&#10;ZlXeUG1Tzt55r8WPhN+xb8e/+CCH/BXvQdF+DWmeOPiV8AfiNJHNqVhDC1wkNm0hjlM+MRrc2xPm&#10;LINpdCB0ZgPSf+D2f95+yR8Ff9rxfdf+kTUuzXV/qEfi5X2P2n0PXLbxLotnqFjMtxZ30KXEEq/d&#10;kjZQysPYgg/jV2vi3xv/AMFkf2cv2HPhl4I8P/ET4laRpviEaDYeZpdtm6urcG2TBkRAdn0bB56c&#10;17L+yB/wUP8Ag7+3lodxffCvx1o/ir7Eqvd2sEhW6tAenmRNhlHbOMZ705b2RMW7XZ7bRXkP7Vn7&#10;dXwr/YjtPD83xP8AF1h4Vi8VXTWWltdK5F3MoUsi7QeRuXr615D8Z/8Agup+y78APjlcfD3xR8Vd&#10;HsfEllN9lvI0R5obGX+5LIoKqw6EZ4PBpbuyKPrygnAqtp2ox6pYw3EL+ZDOiyI4/iUgEH8jXjH/&#10;AAUa+JnxC+Ev7EvxG1z4U6FfeJPiRbaS0Ph6wtIhLK13K6wpKFPDCLf5pB4IjNKWiuC1H/tH/wDB&#10;R74Ffsh6mth8Svit4L8I6kyhxYXuop9t2nADeQuZNpz94rjrzgHEv7Nv/BQ34I/tgXUlv8M/ih4P&#10;8Y3sCmSSysNQQ3iICQXMDYl2gg/Ntx055Gfyc/4I1f8ABt74Q/aD+Csnxi/a00nxZ4t+Inji/urm&#10;XRNY1C4tXtEWV4/NuWR1leaRlL5LgBWXg5rzn/gv9/wRN8Bf8EvPhDoP7SH7OV9rXw11bwjr1pBN&#10;YwanNKITKxEU9tJIzSK6uAGUswZWPoQXonaQb7H9B+cmnE4rw7/gmv8AtGap+1x+wV8J/iVrcK2+&#10;teMPDVpqF+irtQ3DIFkZR2VnDMPZhXuD/dokraExd1cx/G/j/Rfhn4XvNc8Raxpmg6LpyGW6v9Ru&#10;ktbW2QHBZ5JCFUe5I6182W//AAXC/ZJufFP9jr8fvh19t37MnUdsGcZ/1xAix77sZ4znivz5/wCC&#10;y37JPx3/AOCrn/BXbwD8Eb7TfGHhf9mzRY45rnXLaI/2fezi2Nzczk52tKAy20e8YVtxH3mz9Ka5&#10;/wAGrX7G2o/C99Bt/h/q1jqhtzEviCLXrttQDYIEhVnMBboceUBx0FTG9rst2vY/Qzwz4s03xv4f&#10;tNW0XUbHVNKv41mtr20nWe3uEb7ro6kqynsQcVpDpX4K/wDBuT448bfsMf8ABWv41fsb6j4iuvFH&#10;gfQkv7zTi7lo7O4tpIsTxrkiPzoZv3ijjeq9wSf3oz81V0TWzVxa3swwcivPf2i/2q/h7+yP4Hh8&#10;SfEnxZpPhDRbq7jsILq/kKi4nkBKRIoBZ3IBOFBOFJ6A16BK/lqW7KOa/GP4E+KT/wAF1/8Agurr&#10;via+kbUvgH+ya/l6BZH5rTV9aMhRLph0bMkUsinslvEOjNlR1lb+rBsmz9T/ANo/9sv4afsifDnT&#10;/F3xM8X6b4N8N6peR2FrfagJFjlnkjeVIsBSwYxxyNggcIfpXc+BfG2mfEnwZpHiHQ72LUdG16yh&#10;1Cwuos+XdW8qB45FyAcMrKRkd6/Jv/g9EGP+CYHgf/splh/6bdTr9D/+CcTrH/wTw+BbHhV+H2hE&#10;k9h/Z0FOOqb7P9AkrNLuv1PbGO0ZryHxR+3j8I/BP7S2k/B3VvHmi2PxN1xElsPD0hf7XdK6u6lc&#10;Lt5VGPJH3a5j4Y/8FSvgT8b/ANoK7+FnhD4g6X4l8b2M0sNzp+mpJcCExf6wtIqlAqnjduxnjmvy&#10;d/bluYdO/wCDxL4K3E0iQww6VYSSSOwVUUWV+SSTwABnnsBRHWST2YPZs/edjxxQua+JvGv/AAcO&#10;fsi+APiZJ4VvvjBorahbymCee3ikms4XGQQZlBXgjqMjpX1p8Kvi94Z+OXgex8TeD9d03xJoGpJv&#10;tr/T5xNBMPZgeo6EdQetHS4HO3X7Wnw7sv2jofhHP4s0y3+JF1p39rQaBKWjurm15zLHuAWRRtbO&#10;0kjY2cbTj0gV+bP/AAcifsl6t4o/Zl0v9of4dyS6R8Xv2cbpfEulalajE01gjA3UL4++iqPN2tkb&#10;UkXGJGz9Uf8ABM39uPSf+Cif7Fngj4raWsVvNr1n5eqWaNn+z7+L5LiH6CQErnqrKe9Jaxb6p/8A&#10;DBLRo9+ooopgFFFFABRRRQAUUUUAFFFFABRRRQAUUUUAFFFFABRRRQAUUUUAFFFFABRRRQAUUUUA&#10;FFFFABRRRQAUUUUAFFFFABRRRQAUUUUAFFFFABRRRQAEZoAxRRQAUUUUAFFFFABRRRQAUUUUAFFF&#10;FABRRRQAUUUUAFFFFABRRRQAUUUUAFFFFABRRRQAUUUUAFFFFABRRRQAUUUUAFFFFABRRRQAUUUU&#10;AFFFFABRRRQAUUUUAFFFFABRRRQAUUUUAFFFFABRRRQAUUUUAFFFFABRRRQAUUUUAFFFFABRRRQA&#10;UUUUAFFFFABRRRQAUUUUAFFFFABRRRQAUUUUACnIrj/jr8E/Df7R3wh8ReBfF+mw6x4Z8VWMmnal&#10;aSdJYnBB5HIYcEEYIIBBBArsK+Df+Difxd8dPhb/AME6tS8Z/AXXtV0HxF4R1KLUNabTYlkuJtJ8&#10;uWOfaCp/1bvFKSBkLE57VMrW1Kjqz4N8Vf8ABud+1x/wTy8aarrH7Hvx1ll8O3UrTx6Df6gdNvD1&#10;KxuGBtLgjgb38rP90dayrr/gsf8A8FK/+Cdu6b46/A228ceG7Er9r1JtIMK7OM7byxJgUn1ZG5PT&#10;tX3v/wAEZf8Agt18Lf27f2YPB+n+IfHWi6T8W9J02DT/ABBpWr3aWl1fXcaBHuId5AlWUgvhMlSx&#10;BA4z9bfH/wDag+F37Pnw+vtY+IXjTwj4d0NbeQzPqd9Ei3CAfMixk7pSQcbFVic4wc1UrrRkxs9T&#10;w/8A4JN/8Fh/ht/wVr+F+oar4TgvvD3ijw8Y113w3fur3OnF87ZEdeJYWIIEgC8jBVTxX5m/8FRT&#10;/wAdc37N3/XvoH/pReVm/wDBsh4Sj+MH/BYz9pT4xfDnR7rRPgtNHqVlp6eUYoCbvUIri1gVegZY&#10;YnfaPuBlH8Qzpf8ABUM/8ddH7Nv/AF76B/6UXlGnPDz1D7M12X+R1n/BxZ/wTg8Vfso/GnR/24/2&#10;fln0nxR4Uvorvxha2cfBxhFv9g+8jL+6uFPDK6tj75r7C8N/8FHvCf8AwU9/4IffFz4i+G2js9Sb&#10;4d65aa/o/mbpdG1BdMm82Fu+wn5kY/eRlPByB92+KfC2n+NvDV9o+rWcGoaZqkD2t5bTxiSK4idS&#10;royngqykgjvmv5m/2/8A4Q+Ov+Dcv9q74m6R4Vt7zVP2fv2jPDGraLaW7uTFF59vJGsRboLi0kmV&#10;lJ5eJiOpbEW0cPW3qVa7Uuq380fef/Bl1/yjL8d/9lGvP/Tdp9fn78VP21tW/wCCf/8Awc7fGj4k&#10;aH8PdT+KGoafqmo2a6DY3jWs0yzWcaGQOsMxATOcbDn1HWv0C/4Muj/xrM8df9lGvP8A03afXz3+&#10;xGcf8HkvxU95tb/9N8da/wDL5f4X+SM4/wAJ37/qesf8RanxMK8fsP8Aj5fr4onP/uLrwf42/Cj9&#10;sb/g5b+PXgXT/HHwwuvgf8FfC92bppryCWOOFZABLMrTBXurkoNiBFVF3chQWY/0TJytAVc/d/Sp&#10;Vk07bFa9DF+G/gHTvhX8P9D8M6PAttpPh3T7fS7GHtFBBGsca/gqgfhW2RupelIxwKHrqC02P5qP&#10;jt+xPqP/AAUJ/wCDpv4zfCyPXtS8P+GNcaKfxbPYSmOa40mCw0+aS3B6fvZkt0yQQpYHBxiv1i+K&#10;n/Btt+yP8Q/gTN4Ls/hbpXhmZbUxWuvaaWTVraTBCymckvKQTnEm5WxggivzPi/bb8K/sI/8HdPx&#10;Y8SeOL2LSfCviQr4avtRkH7vTvtGnWEkUz+iCWGNWPZWJ6Cv3Q+L37afwp+B3wVuviF4m+IHhXT/&#10;AAhb2puk1L+0YpIrpQMgQ7WJmZuirHuJPAzQ/wCEvQNedn5Kf8Gs/wAcPGH7P37Un7QP7Hvi7Vp9&#10;Zt/hjd3V9osjsSlt9mvBZ3QjznbHKZIJVXouG/vGvDf2PvgKv/ByN/wWT+Mfi/4sapql58I/hTcN&#10;DpuhW9y8aS25uJIbG2BBHlqyQSTSsvzM3HG7I9Z/4NjfC+rftaf8FN/2pP2qP7NurHwn4our7TdM&#10;aZMCaS9vkvCgPQtFDDCGx085a83/AOCHXx88P/8ABHT/AILBftC/A34wX1v4Ps/Gd+IdJ1fUmEFq&#10;zwXE0lmXkb5UjuLe6LK5OAQoJGapX5k5b2/H/hgfwy5e6+4/Sz9on/g2/wD2Tfjd8Hrrwzp/wu0X&#10;wRqJtjFY65oMX2W+tJduFlZh/rcEAlZNwbnPJzXxr/was/tJeOvhH+0T8dP2QfHmpy6wvwuubq50&#10;d5HLiya1vfsd5EhJJ8p3eF1Xop3/AN6v1m/aI/bV+Fn7L/wjvPG3jbxz4d0Xw/bWpuY53vo2a9AU&#10;MFgRW3TO2RhUyTkHpzX44f8ABrhoWvftVf8ABSr9qL9qKbS7jT/DPia5vbWzaVcK8+oagL4xKehM&#10;MUUe7HTzU9azh8TXSzv+gS+Hzuv+CfLmh/FT4KfBv/gtp8fr/wDb08J+I/EUl1r10NBkuLWS+06x&#10;QXLGFpLdTultzbeUIyiuoA+6d2V+1vjL/wAE8f8AgnT/AMFaPhna6X+z94++Gvwn+IENxFLY3ujW&#10;4t7kIr5kSXTpJIGkDrkB8gqwUgkAq3ovw1/bu/ZS/wCC037Rnj34Q/Hz4SeHvBHjnwTcf2bp6eKb&#10;2KO+1F45JI54oZ1EZDxSJxHuO4PkA4NfMH/BbX/ggV+yv+xV+yt4m+Jngf4h33gXxVpMYuNG0W51&#10;hLsazcGQBYIUP70Hk8pnbt3HABpx0ik9kkP7T736n6rftQ/CTU/gH/wRI+J/gnWPFF140v8Awt8J&#10;NY0x9buoRDNqSxaZOiyuoZvmKhcnJyRnvXxJ/wAGnnwd8N/tA/8ABF/4geC/F2l2+teGfEXjjUrP&#10;UbCbPl3UTWdhlWxg84rqP+Ce3xi8ffHH/g1e8ea18QrrUNS1NPAHi6xsL++Ja4vrGG3u44Xdm5bG&#10;1kDHJIjB5zmk/wCDNb/lFf4k/wCyhah/6R2FO3vTv2X5k/Zjbu/yPh3/AIJ0f8E3/gt8YP8Ag46/&#10;aG+D3iLwJpeqfDjwnYavLpOiSlxb2TQ3tikZXB3fKsrgc9GNfSH/AAeLfD/SfhT/AME4fgT4X8P2&#10;cenaH4d8WR6dp9pH9y2t4dNnjjQeyqoA9hXI/wDBL7xPp/hD/g7V/abj1S9tdObUrLXba1FxKI/t&#10;EpvLCUIuSMsY43bA5wpPQGvRv+D1edbj9hz4QtGyyK3jhiGU5DZsLjpRzP2cPRfmX/y9fz/I9Y/4&#10;LYftzeIP2Gv+CEHgu98JX02l+KPHml6L4Usb6Fistik1j5s8iEdH8mCRAwwVMgIwQK5f/gi3/wAG&#10;6nwP0f8AY78F/EL4weEbH4m/ED4iaTB4hvH1sG4tdPjukE0UEcTfKWWN13OwLFy2CFwBn/8ABxN+&#10;zPrXx+/4ID/DjWdDtJr6b4awaH4kvIoV3P8AYxp7W00gHXCC4WRj2RGPavpz/ghZ/wAFMfhv+2P+&#10;wT8NtLsPE2i2vjbwb4es9C13Qri6SK8t5rWBYPOWNiGaKQIHDqCPmwSCCKr7U+9/wM18EO1vx0Pz&#10;x/4OGf8Agj54T/4Jt+AvD/7Uf7NouvhnrPhPXrWHVdP02dktYxKxEN1AM/uysojRox8jCTOAVO76&#10;Y/4Ku/tOt+2Z/wAGsmsfFCaGO3vfGfhnw/f30cY/dxXR1SxW4VR/dEyyAewFec/8HZ3/AAUc8A6l&#10;+yJH+z54S17TfFXj/wAY63ZSahYaXMt02l21vKJdsuwnbK8yxKsZ+bBYkDjPTf8ABQj9nvVP2Vv+&#10;DSGTwDrsLWuuaB4S8PrqVu33ra6l1WzmmiPukkjL/wABrPVw+at+pp9pd7Hm/wDwbjf8ERPhF+0P&#10;+w94b+Nnxn0GL4la/wCLDPbaPZazI1xYaPp1tM9rHEsJO1mLRO2WBCgqBjknwT/g5Z/YI8Bf8Enf&#10;jz8C/jJ8BtMHw/1HVtWuZJ7DTnMdrBdWTW80M0K5/d5EjKyDCnauBy2f1T/4NoP+UJvwP/69NR/9&#10;Ot5Xw3/we9DPwo/Z5/7DWsf+ibStJ6VEl3RnT96Lv5n7kaDenU9DtLlvvXEKS/8AfSg/1q5IdqGs&#10;3wWM+ENL/wCvSH/0AVpP8yGplox09lc/na8M/Ca6/wCDi/8A4L4/FDR/iHrWqr8GfgjPeW1vpFrc&#10;NGtxb210LOKJCD8huJRJM7j5toKgg7SP09+L/wDwblfsifFj4S3HheD4R6H4YkkgMNvrGjKbXUrV&#10;sYWTzuTIQcHD7gxHIIJr8yf+Ccfxu0T/AII0f8HDP7QHgb4u3Ufhbwx8ULy8Gla1e/u7WNZr37ZY&#10;yySHgRPFI6M/RX4JG1sful8Wf2wPhf8AAr4T3HjfxV498K6P4Vt4DcjUZtRiaKdMZHlbSTKzdlQM&#10;WJGAc0v+XattYt39o/XT0Px3/wCDaX4zeOf2QP8Agor8cP2LfGGt3GvaL4Ra9vdDlkJ2281pPHG5&#10;iBJ2R3EMqS7Odpj9SSfnb9pz9jlf2/P+DsH4kfCfUNW1LR/C/ia7tpfETWExilu9PttFs7qS33D/&#10;AJ6PDGuf4SQ3VRXtH/BvFNqX7ev/AAXN/aK/agsdLvLPwOYr63sppk25lvJ4hbQk9DILaBmcDO0l&#10;fUVo/s/nH/B6v8SP+vC4/wDUetauF3KN97Nv5GctOa3dH3Z8Z/8Ag3H/AGS/HH7O2qeEdM+FGheG&#10;7z7BIllrunqy6paTBG2SmcndJtYgkOSrYwRjivj3/gyt+KWt6t8Dvjl4Cvr6e70nwZr+n3enxOxZ&#10;bd7qO5SYJ6KxtUbHqSe5r9rta/5Al1/1wf8A9BNfhf8A8GUP+v8A2pP+wron/uTqad7v0/UqWy9T&#10;93lORX5O/wDB4xqF9Z/8EmtNhs9/2e78faZFe46eV9mvWGfbzUj/ABxX6wr0r5g/4LDfsNyf8FDf&#10;+CevxE+GdisY13ULMX2hvIcKuoWziaAE/wAIdlMZPYSGs6m3zX5lQ3Mj/ghNo+naJ/wSD/Z7h01Y&#10;Ut5PB9rcSeX0M8m6SY/Uys+ffNfWwFfhx/wbWf8ABYzwj8A/g637Lfx41aP4c+Mvh/qd1ZaNLr7f&#10;Y4JYnnZ3s5ZHwsU0UzSAByFKlQDkYP7LeKP2gfAvgjwY3iLWPGXhfS/D6x+b/aV1qsENqUxkMJGY&#10;KQRyOea1nq3LvqZxi0rM7DjLV+Jv/B7ScfslfBX/ALG66/8ASNq87/bf/wCCrXxQ/wCCq3/BWb4Z&#10;/B/9kDxp4i0fwv4blkh1XxJpOUt7xXeM3d44YEG3hijCoXHzOxA++ue+/wCD1mFrT9jv4IQvJJM0&#10;fiy4UyP95yLI/Mfr1qLaKXmaRfvW8v0Pon/gnH/wbx/s/eDv2W/C2sfE7wRpvxS+Ivi3SbbVdf1j&#10;xGDesLmeJZHjhViQiR7tgYfMQuScnFfA0v7N+i/8Eiv+DqL4T+D/AITy3mj+DfiFHaSTaT9oZ4oY&#10;L9bq2ktyWJLxiWLzVDZ2naB90V+/H7PR/wCLBeB/+wBYf+k8dfiT/wAFWP8Albc/Zf8A+vHQP/S3&#10;UK0/5fL5ozj/AA3ftf8AI6H/AIPZb2TT/gf8AZ4JGjmh8R6m6MpwyMLeAgg+or66/Y0/4N7/ANnD&#10;wX+zD4Jh8bfDfR/GXju4tbTWdc8Rarum1C71Jgk0zebncqebnCA4K8HOTn4//wCD2/j4EfAH/sYt&#10;T/8ASeCv218BceB9HH/ThD/6LWiGkNO45aten6mrFCsCKqgBVGABTtopRxXD/tE/H7wv+y58FPE3&#10;xA8ZalHpPhnwrYyahf3L9VRRwqj+J2JCqo+8zAdSKlu240uiNj4jfEnQfhH4L1LxF4m1fT9B0LSL&#10;d7m9v76dYYLaNRlmdmIAAxmvwm/bN+Onjj/g6C/ap0f4K/Biz1DQ/wBm/wAA6st94k8ZXUDLHqMo&#10;3J56qRyRGXWCE4Zi5d9oHyYHhz4h+Ov+Dmr4/wB9qfj7x9pvwb/ZX8JakIYNBfWYbW81x1IYKVZg&#10;ZJNpUtIw2JuAQE5x+zn7Mtp+z7+x98I9M8D/AA78QfDnw34a0tNsVtb6zahpGwA0sjb8vI2MlmJJ&#10;+nAIraUvkv1YOXRfeeo/Bb4R6L8A/hF4Z8E+G7X7H4f8Jabb6Tp0H/POCCNY0BPc7VHJ6nmupCVR&#10;0rxNp/iHQ4tTsNQs77TbhPMjuoJlkhkX+8HUlSPcGqHhD4p+GviGbhfD/iHQ9ca1CmYaffxXRhDZ&#10;27tjHbnBxnrg0c19w6G7nH+etfCn/BYL/gtz4H/4Jn+CJND0lYvG3xo12PytA8KWbGSRZHyqT3QX&#10;LJCG5CjDyH5V7svjf/BeL/guJrH7JPjLS/2f/gitrqnxz8ZeVC11K6CDw1HOQsRYuQomcHcN5Coh&#10;DnqKpf8ABJH/AIJUfB39kTXx8XPjL8UvBPxR+P8Arb/bbzWNQ8Q29zDo8zAZWDe+WccjzTzwNoUY&#10;qd/QrRevYvf8G73/AASj8cfs56r41/aO+ObTSfGv4x+ZPLZ3C4m0a1mmFxKJfSaeQIzIBiNY0Xrv&#10;UfqcOVrmPCfxp8G+ONWGn6J4s8M6xfMhcW9jqkFxKVHU7UYnAyOa6kDFW5XIXd7nz1/wVW+ON5+z&#10;f/wTf+NnjbTZmt9U0HwjqD2MqnDRXLwtFC4PqsjqfqK+Iv8Agzz+EVv4J/4JaX3ijy1bUPHXi+/v&#10;Z5j9544FitkXPoGjkP8AwM+tfY3/AAWZ+Fl58aP+CVvx68O6bE89/deDr64t4lGWleBDcBQPUmLA&#10;HvXyd/waD/Em18Zf8Ej7XRoZFNz4R8V6pp9wgOWXzGS6Un6i4/Q1FPeXoh1Phj6v8jkf+D0U/wDG&#10;sDwL/wBlLsf/AE26nXyB8cP+C32tftYfBf4A/sbfs/8AiSw8GN4g8N6F4S8VeOtSuDZwpObKGGW0&#10;gbqkasGR5B80jfIgAOW+vv8Ag9E5/wCCYHgY+nxLsf8A026nXK/Fz/g328B/tJ/8ENPhW3wl8O2e&#10;hfFrSfC1h4007Uo223Ot31xZwzXME0vUiU42cgRsiYwN2SNkm5bXX5Fy6LrZ2+8+/f8Aglv/AMEo&#10;Pht/wSy+CSeHfCFv/aniTUVWTX/E93EBfazP3J6+XECfkjBIXvubLH8df+C2P7LOsftrf8HOngT4&#10;X6NrV14duPF3h7TrW61K1bbNaWSwXcl2yf7X2ZJgAeDnB4Jr75/4Nyf+Cvkv7dXwKufhb8RrmS1+&#10;Nnwth+x6lFeDy7jWbSJhELkqcHzUbEcwIyGKt/Fx8U/8FVf2tNF/Yh/4Otfhj8SvEjPH4d0LQdPt&#10;9TlVCxtra6tby0kmwOSEW4L4HJCnHNXrzpP+uxn9l97f5H6TWv8AwbjfsgWnwV/4Qw/CLR5l+zeQ&#10;2syO51kttwZftWd4fPzcELntjivz/wD+CEmteJP+CYH/AAXB+Ln7Gl7r17rngXUI7i90MXDcwzRw&#10;R3tvNgfKrSWUjLIFADOinoMV+zt5+2H8K7H4Mn4hS/ETwavgkW32sa1/a8JszGRnh92Ccfwj5s8Y&#10;zxX4sf8ABIvX3/4Kff8AByz8XP2lPDVjdD4d+EbKaKz1CWIxrOTZx6XaDkcPLDHLNtPICkHmlD4/&#10;k7/oN25Pusfux8QPBWn/ABM8Ca14d1aEXGl69Yz6deRHpJDNGY3X8VYivxT/AODND4kal4Ysv2i/&#10;g3qFw01v4L1+01K0BPCyS/aLW4wPQ/ZID+Jr9uNe1u08M6HeahezLb2dhBJc3ErnCxRopZmJ9AAT&#10;+Ffhr/wZt+Gbvx58SP2ovirJBJFpviLV7GytGYcNI0t7dTL9VEsH/fdFP4n6froEvg87r/gn7t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UFzZx3ttJDNGkkMilHR1BV1PYjpj2qZc96WgD80/wBrT/g1U/Zb&#10;/aZ8X33iDSdL174Z6tfs8si+GLlIbAytk7hbOrIg3YO2IovHQZJry34Y/wDBmr+z34V8SR3niTxt&#10;8R/FdnCwYWJuIbOKbrlXZUZip4+6VIx19P1+ooA4H9nD9mLwH+yN8KdP8EfDfwvpPhHwvpgPk2Fh&#10;FsUsfvSOxy0kjdWdyzNjkmvA/jx/wRv+G37Qf/BRLwX+0vrOr+LIPHHgRbNNPs7W5iXTpRbPI6eY&#10;hjLnJlbOHHb8frqkbNGt0+qDpYWvEf2+f2Bvh/8A8FH/ANnTUvhp8RrGabR76WO5t7u1KpeabcRk&#10;lJ4HZSFcAsp4IKuwIwTXtwopNXA+bP8AgmV/wTE8Df8ABKz4Hav4B8Aal4j1TR9Y1qTXJpdZnjmn&#10;WZ4YYWAMaINu2FOME5zz6cd8L/8Agix8MfhN/wAFKfEH7Umnax4wm8feI2umubOe5hbTU+0RCJ9q&#10;CMOPlUYy559a+xBQaNb36h0sAGBRRRTAKDyKKKAP54dL/Zv8F/tbf8Hbnxw+HvxC0G18SeE/EOk3&#10;cN5ZTggH/iTWbK6sCGSRGAZXUhlKggivqjQ/+DN39nPTviKdSvfF/wAStS8PJL5seiyXkKcZHyNM&#10;I9xXqOFU4IwQRk/Zngb/AIJCfC/wB/wUg1z9qKxn8SH4jeIIpIbmOS8VtPCvbR2x2xbMj93Gv8XX&#10;NfVAGRRf3UvLUbbu2cV+z9+zr4L/AGWPhLpPgX4f+HdO8L+FdDjMVpp9mm2OME7mZics7sxLM7Es&#10;xJJJNeGf8FGf+CNnwN/4KgafayfEnw7NH4i02LyLHxFpEotNUt4+vlmTaRLHkkhJFYAliMbjn6qo&#10;oeruxLTRH5A/Dj/gzV/Z78NeLYrzxB41+JHifS7d966a1xDaxyYOdruqlip6HbtPoRX6jfAD9nbw&#10;X+y18K9L8EfD/wAO6b4W8L6Kmy00+yi2Rpk5ZifvM7HlnYlmPJJOTXcUY5o1tYLK9z4O/wCCjX/B&#10;u5+z7/wUf8f3XjTXbDWPB/jq9Tbda14enSBtRIXar3ETKySMAANw2uwABY4GPBvgX/wZ5fs4/DXx&#10;dDqnizxD48+IFtayLImm3l1HaWsuOdsvlL5jKeOFdfxr9agaKForIHruec/EL9mLwv46/Zg134RW&#10;9jH4e8G654cuPC4tdJjS3WwsprdrfZAu3am2NvlGCBgcV53/AME0/wDgmr4J/wCCW3wCvvh34B1L&#10;xBqWi6hrMutyS6xNHNcCaSOGNgGREG3bCuBjI559PoqijrfuHSx+bv8AwUZ/4Nk/gl/wUL/aC1D4&#10;nXmt+K/BPizXNh1eTSGie31BkjEayGN1+WQqqAlTg7c4yST6T+1J/wAEMvhp+2B+xT8Kfgb4w8Se&#10;Nm8OfCSO2j0y+tLmCO+uhBam1TzmaJlI8s9gOQK+2aQ9aXSwXd7nOeEvhppvhT4X6Z4RWJb7SdM0&#10;uLSAl2iyfaII4lixIMbW3KvIxg5PHavzT/ai/wCDSH9mv48ePbzxB4ZufFfwxm1CYzz2GizpLpqs&#10;2d3lQyKTHknIVW2r0CgYA/VCg80+t+oLRWPz7/YB/wCDbL9nP9gfx3Y+MrPTdY8eeNNLcTWOqeJJ&#10;UuE0+UDiWCBVEauDyGYMynlSDzX1J+3V+xl4a/b/AP2WvE/wl8YXmrWHh3xYtut3NpkqR3SeTcRX&#10;CbWZWUfPEucg5Gemc17AelC0bqzBaO6PI/2Hv2O/Df7BH7Lnhb4T+EbvVr7w94Rjmjs59SkSS6cS&#10;3Ek7b2VVU/NK2MAcY+teU/8ABUn/AIJAfDn/AIK0+HvB+m/ETVvFWlweCbm5urE6JcxQtI06xq4k&#10;8yNwRiNcYA79c19Zd6O9F7u73BaKyK+l6cukabb2sZZo7eNYlz1woAH8qmC4Bp1FG4HzP/wUQ/4J&#10;L/Bb/gp54Xs7P4oeG2n1TS1ZNN13TnFrqunq2SUWbB3RknOxwy55AB5r4U8Gf8GZ37P+j+MUvNZ8&#10;efEvXNHjYsNNM9vb7xuBCvIEJI25BwFJJzkdK/YOiiOisgPO/wBmf9ljwF+x18IdO8C/DfwzpvhX&#10;wxpYPk2domN7nG6SRzl5JGxy7kse56V4X4R/4I6fDfwZ/wAFO9Z/attdW8WN8QNcieKeye5iOmKG&#10;s0sztQRh8+XGp5c859cV9bfNinNyKLu9+oWVrEN1bi6tJIWztkQofoRivlH/AIJhf8Eevhx/wSik&#10;8eN8PdW8Vap/wsKe0uNR/tm4il8prbz9nl+XGmAftD5znoOnf60oNHW4dLBR1oooA+OP+ChP/BCv&#10;9nn/AIKU6w2ueOfCs2l+MDGIj4j0CYWOoTKBhRMdpSbAAAMiMwAADAcV8baZ/wAGX/wKh8RrPefE&#10;v4nXWliRmNmrW0bspztXzNhGRxk7ecdBnj9kDQtSo2Vh3Z4F+wp/wTL+DP8AwTi8FzaL8KfCFror&#10;3wUahqkx+0alqZX7vnXDfOwHJCDCAk4UZNcz/wAFQ/8Agk78Pf8AgrH8PfC/hr4hap4m0ux8K6jJ&#10;qdq+izxQyPI8ZjIcyRuCNp7AfWvqOiqfmJabGT4L8LQ+CPCGl6LatK9rpNpFZwtIcuUjQIucADOF&#10;GeBXy78fv+COPw1/aK/4KI+Bf2lNa1bxZb+OPh/FaRadZ2tzEmnSi2lmlTzEMZcktM+cOM8dO/1v&#10;/FR3o5ne/UPI+VP+Cov/AASJ+Hf/AAVm8IeEdF+ImqeKNLtfBt5Pe2R0W4ihaR5UVGD+ZG+RhBjG&#10;Pxr6i0nTF0bSLa0j3NHaxLChbliFAA/lVqijpYArwX/gor+wB4X/AOCln7OFz8L/ABnrHiTR/Dt9&#10;f299dPotxHDPcGAlkjYujqU37WIxnKLzxXvVFLcL2PyHT/gzL/ZoRcL4y+Ly/TVLTr/4DUv/ABBl&#10;fsz/APQ5/F//AMGtp/8AI1frvRTA8p/Zn/ZI8P8A7LP7KHh34P6BeardeHPDOlPpFrcXsivdvE27&#10;5nZVClvmPIUDjpXif/BLj/gi38M/+CTN940m+HuteMNWbxwtot8NbuoZvK+zGYp5flxpj/XvnOc8&#10;V9hUUdbh0sfmR+1f/wAGsHwJ/bG/aP8AGHxQ8WeMvioPEHjTUX1G8S11K2WCJmwFjjDQMQiKqqoJ&#10;OAAMnFefj/gzK/ZoH/M6fF//AMGtp/8AI1frvRQtFYPM/P8A/wCCc/8Awbq/Bv8A4JnftHw/E7wP&#10;4i+IGpa5Dp1xpoh1i9gmtzHMFDHakKNuG0YOce1foBSLmlo1Ar31jFqVnLbzxpNDOhjkjddyup4I&#10;IPUEcY96/Fr/AIJVeH5v+CMX/Bav4p/sz64z2Pw4+OGPEPw8upTiCSWMyMlupPG/ymlhbuWto/7y&#10;1+1eMGvAf26P+CcPw9/b/wBP8Jt4wXVtO1zwLq0WteH9d0e5+y6lpVwhB/dy4PysQpKkEZVTjIFE&#10;W1K/yYS1VjP/AOCmn/BM3wN/wVS+BWl/D/4gal4h0vR9J1yHXoZdHnjiuGnjhnhUEyI427bh8jAO&#10;QDn19m+C3wosfgd8HPCvgnS5bm40vwho9potnLcsGmkhtoUhRnIABYqgyQAM54HSuisrN7SzijaZ&#10;7ho0CmR8bnIGMnGBk+wAqwwyKPIPM+JPE3/BCX4U3P8AwUSt/wBpnwzrnjXwL8QBeJfXcGhXcEOn&#10;ajLt2zGaJomJE65EoDANuJ4Y7q1P2hP+CInwd/ag/bws/j740Gua3rtvokmgT6HcSQvo19ayWlxa&#10;sskTRlySly5BDghgpHSvseil2XYOtz8ifEn/AAZv/s66x8Sn1Sz8XfEnSvDskxlOhw3kLrEpJPlp&#10;OyFgo4xuDHA6nrX6Rfsf/sY/Dn9hD4N2fgP4X+GrPw34dtG810iy817MQA088hy0krYGWY9AAMKA&#10;B6pRT1tYD4B/4OOP21JP2Vv+CdmveGfD7TXHxC+MjHwX4bsLb5rqZrkbLiRFHzHbCxUEdHkjHevR&#10;/wDgif8A8E+k/wCCbP8AwT68HeALuGFfFV2ra34mkj/5aalcBTIuR1ESLHCD3EWe9dp8Tv8Agm94&#10;B+NH7bXhP47eKm1jXvE3gOxaz8PaddXIbStJdjlriODb/riSfnYkjj+6uPoHGO1KOi82EtX6DqKB&#10;RT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BAi0AFAAGAAgAAAAhAD38rmgUAQAA&#10;RwIAABMAAAAAAAAAAAAAAAAAAAAAAFtDb250ZW50X1R5cGVzXS54bWxQSwECLQAUAAYACAAAACEA&#10;OP0h/9YAAACUAQAACwAAAAAAAAAAAAAAAABFAQAAX3JlbHMvLnJlbHNQSwECLQAUAAYACAAAACEA&#10;Ohy9CFoGAABMGgAADgAAAAAAAAAAAAAAAABEAgAAZHJzL2Uyb0RvYy54bWxQSwECLQAUAAYACAAA&#10;ACEAjJp/u8gAAACmAQAAGQAAAAAAAAAAAAAAAADKCAAAZHJzL19yZWxzL2Uyb0RvYy54bWwucmVs&#10;c1BLAQItABQABgAIAAAAIQBApjED3QAAAAcBAAAPAAAAAAAAAAAAAAAAAMkJAABkcnMvZG93bnJl&#10;di54bWxQSwECLQAKAAAAAAAAACEAUOuEOrjLAAC4ywAAFAAAAAAAAAAAAAAAAADTCgAAZHJzL21l&#10;ZGlhL2ltYWdlMS5wbmdQSwECLQAKAAAAAAAAACEA4KdYHWsQAgBrEAIAFQAAAAAAAAAAAAAAAAC9&#10;1gAAZHJzL21lZGlhL2ltYWdlMi5qcGVnUEsFBgAAAAAHAAcAvwEAAFvnAgAAAA==&#10;">
                <v:shape id="Picture 2074" o:spid="_x0000_s1055" type="#_x0000_t75" style="position:absolute;left:1137;top:45539;width:68205;height:3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b/xgAAAN0AAAAPAAAAZHJzL2Rvd25yZXYueG1sRI9Ba8JA&#10;FITvBf/D8oReRDcVsTbNKkUweuilKub6yL4modm3S3Y16b93hUKPw8x8w2SbwbTiRp1vLCt4mSUg&#10;iEurG64UnE+76QqED8gaW8uk4Jc8bNajpwxTbXv+otsxVCJC2KeooA7BpVL6siaDfmYdcfS+bWcw&#10;RNlVUnfYR7hp5TxJltJgw3GhRkfbmsqf49UouKze2vzTcV64ot9P8q1emDIo9TwePt5BBBrCf/iv&#10;fdAK5snrAh5v4hOQ6zsAAAD//wMAUEsBAi0AFAAGAAgAAAAhANvh9svuAAAAhQEAABMAAAAAAAAA&#10;AAAAAAAAAAAAAFtDb250ZW50X1R5cGVzXS54bWxQSwECLQAUAAYACAAAACEAWvQsW78AAAAVAQAA&#10;CwAAAAAAAAAAAAAAAAAfAQAAX3JlbHMvLnJlbHNQSwECLQAUAAYACAAAACEABwp2/8YAAADdAAAA&#10;DwAAAAAAAAAAAAAAAAAHAgAAZHJzL2Rvd25yZXYueG1sUEsFBgAAAAADAAMAtwAAAPoCAAAAAA==&#10;">
                  <v:imagedata r:id="rId42" o:title="LDplot2.2V1.lg"/>
                </v:shape>
                <v:shape id="Picture 2075" o:spid="_x0000_s1056" type="#_x0000_t75" style="position:absolute;left:762;top:761;width:64008;height:4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77xgAAAN0AAAAPAAAAZHJzL2Rvd25yZXYueG1sRI/NagIx&#10;FIX3hb5DuAV3naRKVUajaEEo1EWrori7TK6TwcnNMIk69embQqHLw/n5ONN552pxpTZUnjW8ZAoE&#10;ceFNxaWG3Xb1PAYRIrLB2jNp+KYA89njwxRz42/8RddNLEUa4ZCjBhtjk0sZCksOQ+Yb4uSdfOsw&#10;JtmW0rR4S+Ouln2lhtJhxYlgsaE3S8V5c3EJclzu16UPaugvS2vuh8+PwWqhde+pW0xAROrif/iv&#10;/W409NXoFX7fpCcgZz8AAAD//wMAUEsBAi0AFAAGAAgAAAAhANvh9svuAAAAhQEAABMAAAAAAAAA&#10;AAAAAAAAAAAAAFtDb250ZW50X1R5cGVzXS54bWxQSwECLQAUAAYACAAAACEAWvQsW78AAAAVAQAA&#10;CwAAAAAAAAAAAAAAAAAfAQAAX3JlbHMvLnJlbHNQSwECLQAUAAYACAAAACEAkBmO+8YAAADdAAAA&#10;DwAAAAAAAAAAAAAAAAAHAgAAZHJzL2Rvd25yZXYueG1sUEsFBgAAAAADAAMAtwAAAPoCAAAAAA==&#10;">
                  <v:imagedata r:id="rId43" o:title="Sl_LesionSize_trueMAF20_NA10_lowTR.gene01Chr2.2.ManhattanPlot"/>
                </v:shape>
                <v:shape id="TextBox 7" o:spid="_x0000_s1057" type="#_x0000_t202" style="position:absolute;left:13716;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U8xQAAAN0AAAAPAAAAZHJzL2Rvd25yZXYueG1sRI/NasMw&#10;EITvgb6D2EJvjRTT5seNEkLaQm7N3wMs1sZyba2MpSRunz4qFHIcZuYbZr7sXSMu1IXKs4bRUIEg&#10;LrypuNRwPHw+T0GEiGyw8UwafijAcvEwmGNu/JV3dNnHUiQIhxw12BjbXMpQWHIYhr4lTt7Jdw5j&#10;kl0pTYfXBHeNzJQaS4cVpwWLLa0tFfX+7DRMlfuq61m2De7ld/Rq1+/+o/3W+umxX72BiNTHe/i/&#10;vTEaMjUZw9+b9ATk4gYAAP//AwBQSwECLQAUAAYACAAAACEA2+H2y+4AAACFAQAAEwAAAAAAAAAA&#10;AAAAAAAAAAAAW0NvbnRlbnRfVHlwZXNdLnhtbFBLAQItABQABgAIAAAAIQBa9CxbvwAAABUBAAAL&#10;AAAAAAAAAAAAAAAAAB8BAABfcmVscy8ucmVsc1BLAQItABQABgAIAAAAIQD3IyU8xQAAAN0AAAAP&#10;AAAAAAAAAAAAAAAAAAcCAABkcnMvZG93bnJldi54bWxQSwUGAAAAAAMAAwC3AAAA+QIAAAAA&#10;" filled="f" stroked="f">
                  <v:textbox style="mso-fit-shape-to-text:t">
                    <w:txbxContent>
                      <w:p w14:paraId="7DC437B1"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1</w:t>
                        </w:r>
                      </w:p>
                    </w:txbxContent>
                  </v:textbox>
                </v:shape>
                <v:shape id="TextBox 16" o:spid="_x0000_s1058" type="#_x0000_t202" style="position:absolute;left:18508;top:4400;width:4829;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4CnxQAAAN0AAAAPAAAAZHJzL2Rvd25yZXYueG1sRI/NbsIw&#10;EITvlXgHa5G4FZuIFppiEKJU4lZ++gCreBuHxOsodiH06WukSj2OZuYbzWLVu0ZcqAuVZw2TsQJB&#10;XHhTcanh8/T+OAcRIrLBxjNpuFGA1XLwsMDc+Csf6HKMpUgQDjlqsDG2uZShsOQwjH1LnLwv3zmM&#10;SXalNB1eE9w1MlPqWTqsOC1YbGljqaiP307DXLmPun7J9sFNfyZPdvPmt+1Z69GwX7+CiNTH//Bf&#10;e2c0ZGo2g/ub9ATk8hcAAP//AwBQSwECLQAUAAYACAAAACEA2+H2y+4AAACFAQAAEwAAAAAAAAAA&#10;AAAAAAAAAAAAW0NvbnRlbnRfVHlwZXNdLnhtbFBLAQItABQABgAIAAAAIQBa9CxbvwAAABUBAAAL&#10;AAAAAAAAAAAAAAAAAB8BAABfcmVscy8ucmVsc1BLAQItABQABgAIAAAAIQCYb4CnxQAAAN0AAAAP&#10;AAAAAAAAAAAAAAAAAAcCAABkcnMvZG93bnJldi54bWxQSwUGAAAAAAMAAwC3AAAA+QIAAAAA&#10;" filled="f" stroked="f">
                  <v:textbox style="mso-fit-shape-to-text:t">
                    <w:txbxContent>
                      <w:p w14:paraId="77DC8822"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2</w:t>
                        </w:r>
                      </w:p>
                    </w:txbxContent>
                  </v:textbox>
                </v:shape>
                <v:shape id="TextBox 17" o:spid="_x0000_s1059" type="#_x0000_t202" style="position:absolute;left:35239;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BTVwgAAAN0AAAAPAAAAZHJzL2Rvd25yZXYueG1sRE9LbsIw&#10;EN1X4g7WIHVXbCJoIcUgBEViV0p7gFE8xGnicRQbCJweLyp1+fT+i1XvGnGhLlSeNYxHCgRx4U3F&#10;pYaf793LDESIyAYbz6ThRgFWy8HTAnPjr/xFl2MsRQrhkKMGG2ObSxkKSw7DyLfEiTv5zmFMsCul&#10;6fCawl0jM6VepcOKU4PFljaWivp4dhpmyn3W9Tw7BDe5j6d2s/Uf7a/Wz8N+/Q4iUh//xX/uvdGQ&#10;qbc0N71JT0AuHwAAAP//AwBQSwECLQAUAAYACAAAACEA2+H2y+4AAACFAQAAEwAAAAAAAAAAAAAA&#10;AAAAAAAAW0NvbnRlbnRfVHlwZXNdLnhtbFBLAQItABQABgAIAAAAIQBa9CxbvwAAABUBAAALAAAA&#10;AAAAAAAAAAAAAB8BAABfcmVscy8ucmVsc1BLAQItABQABgAIAAAAIQDp8BTVwgAAAN0AAAAPAAAA&#10;AAAAAAAAAAAAAAcCAABkcnMvZG93bnJldi54bWxQSwUGAAAAAAMAAwC3AAAA9gIAAAAA&#10;" filled="f" stroked="f">
                  <v:textbox style="mso-fit-shape-to-text:t">
                    <w:txbxContent>
                      <w:p w14:paraId="0152C1B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3</w:t>
                        </w:r>
                      </w:p>
                    </w:txbxContent>
                  </v:textbox>
                </v:shape>
                <v:shape id="TextBox 19" o:spid="_x0000_s1060" type="#_x0000_t202" style="position:absolute;left:50628;top:4400;width:4828;height:21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FOxQAAAN0AAAAPAAAAZHJzL2Rvd25yZXYueG1sRI/NbsIw&#10;EITvlfoO1iJxKzYRLRAwqKJU6q38PcAqXuKQeB3FLoQ+fV2pUo+jmflGs1z3rhFX6kLlWcN4pEAQ&#10;F95UXGo4Hd+fZiBCRDbYeCYNdwqwXj0+LDE3/sZ7uh5iKRKEQ44abIxtLmUoLDkMI98SJ+/sO4cx&#10;ya6UpsNbgrtGZkq9SIcVpwWLLW0sFfXhy2mYKfdZ1/NsF9zke/xsN29+2160Hg761wWISH38D/+1&#10;P4yGTE3n8PsmPQG5+gEAAP//AwBQSwECLQAUAAYACAAAACEA2+H2y+4AAACFAQAAEwAAAAAAAAAA&#10;AAAAAAAAAAAAW0NvbnRlbnRfVHlwZXNdLnhtbFBLAQItABQABgAIAAAAIQBa9CxbvwAAABUBAAAL&#10;AAAAAAAAAAAAAAAAAB8BAABfcmVscy8ucmVsc1BLAQItABQABgAIAAAAIQCGvLFOxQAAAN0AAAAP&#10;AAAAAAAAAAAAAAAAAAcCAABkcnMvZG93bnJldi54bWxQSwUGAAAAAAMAAwC3AAAA+QIAAAAA&#10;" filled="f" stroked="f">
                  <v:textbox style="mso-fit-shape-to-text:t">
                    <w:txbxContent>
                      <w:p w14:paraId="64C85900" w14:textId="77777777" w:rsidR="004526A2" w:rsidRDefault="004526A2" w:rsidP="00082C15">
                        <w:pPr>
                          <w:pStyle w:val="NormalWeb"/>
                          <w:spacing w:before="0" w:beforeAutospacing="0" w:after="0" w:afterAutospacing="0"/>
                        </w:pPr>
                        <w:r>
                          <w:rPr>
                            <w:rFonts w:asciiTheme="minorHAnsi" w:hAnsi="Calibri" w:cstheme="minorBidi"/>
                            <w:color w:val="000000" w:themeColor="text1"/>
                            <w:kern w:val="24"/>
                            <w:sz w:val="16"/>
                            <w:szCs w:val="16"/>
                          </w:rPr>
                          <w:t>Block 4</w:t>
                        </w:r>
                      </w:p>
                    </w:txbxContent>
                  </v:textbox>
                </v:shape>
                <v:line id="Straight Connector 3072" o:spid="_x0000_s1061" style="position:absolute;flip:y;visibility:visible;mso-wrap-style:square" from="39858,16432" to="39858,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lphxwAAAN0AAAAPAAAAZHJzL2Rvd25yZXYueG1sRI9Pa8JA&#10;FMTvBb/D8oReSt2o+IfUVUKhUE/FxN6f2WcSmn0bd7cm7afvFgSPw8z8htnsBtOKKznfWFYwnSQg&#10;iEurG64UHIu35zUIH5A1tpZJwQ952G1HDxtMte35QNc8VCJC2KeooA6hS6X0ZU0G/cR2xNE7W2cw&#10;ROkqqR32EW5aOUuSpTTYcFyosaPXmsqv/NsoaC+/q4X/OO6H05Mr+izPTp+HSqnH8ZC9gAg0hHv4&#10;1n7XCubJagb/b+ITkNs/AAAA//8DAFBLAQItABQABgAIAAAAIQDb4fbL7gAAAIUBAAATAAAAAAAA&#10;AAAAAAAAAAAAAABbQ29udGVudF9UeXBlc10ueG1sUEsBAi0AFAAGAAgAAAAhAFr0LFu/AAAAFQEA&#10;AAsAAAAAAAAAAAAAAAAAHwEAAF9yZWxzLy5yZWxzUEsBAi0AFAAGAAgAAAAhAHFqWmHHAAAA3QAA&#10;AA8AAAAAAAAAAAAAAAAABwIAAGRycy9kb3ducmV2LnhtbFBLBQYAAAAAAwADALcAAAD7AgAAAAA=&#10;" strokecolor="#31849b [2408]"/>
                <v:shapetype id="_x0000_t32" coordsize="21600,21600" o:spt="32" o:oned="t" path="m,l21600,21600e" filled="f">
                  <v:path arrowok="t" fillok="f" o:connecttype="none"/>
                  <o:lock v:ext="edit" shapetype="t"/>
                </v:shapetype>
                <v:shape id="Straight Arrow Connector 3073" o:spid="_x0000_s1062" type="#_x0000_t32" style="position:absolute;left:37444;top:16432;width:24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dO7xgAAAN0AAAAPAAAAZHJzL2Rvd25yZXYueG1sRI/BbsIw&#10;EETvSP0Ha5F6AztNoSjgoKoqqIdcCP2AJV6SiHgdxS6k/fq6UiWOo5l5o9lsR9uJKw2+dawhmSsQ&#10;xJUzLdcaPo+72QqED8gGO8ek4Zs8bPOHyQYz4258oGsZahEh7DPU0ITQZ1L6qiGLfu564uid3WAx&#10;RDnU0gx4i3DbySelltJiy3GhwZ7eGqou5ZfV0JenRVUoo8J+19Y/yXuxT58LrR+n4+saRKAx3MP/&#10;7Q+jIVUvKfy9iU9A5r8AAAD//wMAUEsBAi0AFAAGAAgAAAAhANvh9svuAAAAhQEAABMAAAAAAAAA&#10;AAAAAAAAAAAAAFtDb250ZW50X1R5cGVzXS54bWxQSwECLQAUAAYACAAAACEAWvQsW78AAAAVAQAA&#10;CwAAAAAAAAAAAAAAAAAfAQAAX3JlbHMvLnJlbHNQSwECLQAUAAYACAAAACEAZCnTu8YAAADdAAAA&#10;DwAAAAAAAAAAAAAAAAAHAgAAZHJzL2Rvd25yZXYueG1sUEsFBgAAAAADAAMAtwAAAPoCAAAAAA==&#10;" strokecolor="#31849b [2408]">
                  <v:stroke endarrow="open"/>
                </v:shape>
                <v:shape id="TextBox 9" o:spid="_x0000_s1063" type="#_x0000_t202" style="position:absolute;width:4215;height:4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6NyAAAAN0AAAAPAAAAZHJzL2Rvd25yZXYueG1sRI9La8Mw&#10;EITvhfwHsYXeGrmPpMaxEkpCH6eCnUDwbWNtbBNrZSQ1cfvrq0Khx2FmvmHy1Wh6cSbnO8sK7qYJ&#10;COLa6o4bBbvty20Kwgdkjb1lUvBFHlbLyVWOmbYXLuhchkZECPsMFbQhDJmUvm7JoJ/agTh6R+sM&#10;hihdI7XDS4SbXt4nyVwa7DgutDjQuqX6VH4aBa8f26oo95sqHNy8SNPv2c6/zZS6uR6fFyACjeE/&#10;/Nd+1woekqdH+H0Tn4Bc/gAAAP//AwBQSwECLQAUAAYACAAAACEA2+H2y+4AAACFAQAAEwAAAAAA&#10;AAAAAAAAAAAAAAAAW0NvbnRlbnRfVHlwZXNdLnhtbFBLAQItABQABgAIAAAAIQBa9CxbvwAAABUB&#10;AAALAAAAAAAAAAAAAAAAAB8BAABfcmVscy8ucmVsc1BLAQItABQABgAIAAAAIQCalz6NyAAAAN0A&#10;AAAPAAAAAAAAAAAAAAAAAAcCAABkcnMvZG93bnJldi54bWxQSwUGAAAAAAMAAwC3AAAA/AIAAAAA&#10;" filled="f" stroked="f">
                  <v:textbox style="mso-fit-shape-to-text:t" inset="4.23317mm,2.11658mm,4.23317mm,2.11658mm">
                    <w:txbxContent>
                      <w:p w14:paraId="4C69593D"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0" o:spid="_x0000_s1064" type="#_x0000_t202" style="position:absolute;left:96;top:41169;width:427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5sWxwAAAN0AAAAPAAAAZHJzL2Rvd25yZXYueG1sRI9Ba8JA&#10;FITvhf6H5RV6qxstsSG6Sqm09VRIFMTbM/tMgtm3YXeraX99VxB6HGbmG2a+HEwnzuR8a1nBeJSA&#10;IK6sbrlWsN28P2UgfEDW2FkmBT/kYbm4v5tjru2FCzqXoRYRwj5HBU0IfS6lrxoy6Ee2J47e0TqD&#10;IUpXS+3wEuGmk5MkmUqDLceFBnt6a6g6ld9GwcfXZl+Uu9U+HNy0yLLfdOs/U6UeH4bXGYhAQ/gP&#10;39prreA5eUnh+iY+Abn4AwAA//8DAFBLAQItABQABgAIAAAAIQDb4fbL7gAAAIUBAAATAAAAAAAA&#10;AAAAAAAAAAAAAABbQ29udGVudF9UeXBlc10ueG1sUEsBAi0AFAAGAAgAAAAhAFr0LFu/AAAAFQEA&#10;AAsAAAAAAAAAAAAAAAAAHwEAAF9yZWxzLy5yZWxzUEsBAi0AFAAGAAgAAAAhAPXbmxbHAAAA3QAA&#10;AA8AAAAAAAAAAAAAAAAABwIAAGRycy9kb3ducmV2LnhtbFBLBQYAAAAAAwADALcAAAD7AgAAAAA=&#10;" filled="f" stroked="f">
                  <v:textbox style="mso-fit-shape-to-text:t" inset="4.23317mm,2.11658mm,4.23317mm,2.11658mm">
                    <w:txbxContent>
                      <w:p w14:paraId="62077A39"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anchorlock/>
              </v:group>
            </w:pict>
          </mc:Fallback>
        </mc:AlternateContent>
      </w:r>
      <w:r>
        <w:rPr>
          <w:sz w:val="24"/>
          <w:szCs w:val="24"/>
        </w:rPr>
        <w:br w:type="page"/>
      </w:r>
    </w:p>
    <w:p w14:paraId="20A8CBB2" w14:textId="77777777" w:rsidR="00082C15" w:rsidRDefault="00082C15" w:rsidP="00082C15">
      <w:pPr>
        <w:rPr>
          <w:b/>
          <w:sz w:val="24"/>
          <w:szCs w:val="24"/>
        </w:rPr>
      </w:pPr>
      <w:r w:rsidRPr="00737D47">
        <w:rPr>
          <w:b/>
          <w:sz w:val="24"/>
          <w:szCs w:val="24"/>
        </w:rPr>
        <w:lastRenderedPageBreak/>
        <w:t>F</w:t>
      </w:r>
      <w:r>
        <w:rPr>
          <w:b/>
          <w:sz w:val="24"/>
          <w:szCs w:val="24"/>
        </w:rPr>
        <w:t>igure 6</w:t>
      </w:r>
      <w:r w:rsidRPr="00737D47">
        <w:rPr>
          <w:b/>
          <w:sz w:val="24"/>
          <w:szCs w:val="24"/>
        </w:rPr>
        <w:t>.</w:t>
      </w:r>
      <w:r>
        <w:rPr>
          <w:b/>
          <w:sz w:val="24"/>
          <w:szCs w:val="24"/>
        </w:rPr>
        <w:t xml:space="preserve"> Host specificity of significant SNPs linked to the gene BcT4_6001 (</w:t>
      </w:r>
      <w:r w:rsidRPr="00094ADA">
        <w:rPr>
          <w:b/>
          <w:sz w:val="24"/>
          <w:szCs w:val="24"/>
        </w:rPr>
        <w:t>Bcin14g00870</w:t>
      </w:r>
      <w:r>
        <w:rPr>
          <w:b/>
          <w:sz w:val="24"/>
          <w:szCs w:val="24"/>
        </w:rPr>
        <w:t>).</w:t>
      </w:r>
    </w:p>
    <w:p w14:paraId="069B3612" w14:textId="74147348" w:rsidR="00082C15" w:rsidRDefault="00082C15" w:rsidP="00082C15">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w:t>
      </w:r>
      <w:r w:rsidR="004526A2">
        <w:rPr>
          <w:sz w:val="24"/>
          <w:szCs w:val="24"/>
        </w:rPr>
        <w:t xml:space="preserve"> by bigRR</w:t>
      </w:r>
      <w:r>
        <w:rPr>
          <w:sz w:val="24"/>
          <w:szCs w:val="24"/>
        </w:rPr>
        <w:t>. The annotated exons are depicted as turquoise rectangles, with the start codon marked with an arrow indicating the direction of transcription. Red rectangles indicate corresponding linkage disequilibrium blocks from Figure 6b.</w:t>
      </w:r>
    </w:p>
    <w:p w14:paraId="0B76122E" w14:textId="77777777" w:rsidR="00082C15" w:rsidRPr="00737D47" w:rsidRDefault="00082C15" w:rsidP="00082C15">
      <w:pPr>
        <w:rPr>
          <w:sz w:val="24"/>
          <w:szCs w:val="24"/>
        </w:rPr>
      </w:pPr>
      <w:r>
        <w:rPr>
          <w:sz w:val="24"/>
          <w:szCs w:val="24"/>
        </w:rPr>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46F43164" w14:textId="5421DF20" w:rsidR="004526A2" w:rsidRDefault="00A83BD4" w:rsidP="004526A2">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r w:rsidR="00561E35">
        <w:rPr>
          <w:sz w:val="24"/>
          <w:szCs w:val="24"/>
        </w:rPr>
        <w:t xml:space="preserve">bigRR </w:t>
      </w:r>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r w:rsidR="004F17F2">
        <w:rPr>
          <w:sz w:val="24"/>
          <w:szCs w:val="24"/>
        </w:rPr>
        <w:t>ated</w:t>
      </w:r>
      <w:r w:rsidR="00B623B3">
        <w:rPr>
          <w:sz w:val="24"/>
          <w:szCs w:val="24"/>
        </w:rPr>
        <w:t xml:space="preserve">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r w:rsidR="00561E35">
        <w:rPr>
          <w:sz w:val="24"/>
          <w:szCs w:val="24"/>
        </w:rPr>
        <w:t xml:space="preserve"> </w:t>
      </w:r>
      <w:r w:rsidR="00792DBD">
        <w:rPr>
          <w:sz w:val="24"/>
          <w:szCs w:val="24"/>
        </w:rPr>
        <w:t>GWA of these domestication traits by</w:t>
      </w:r>
      <w:r w:rsidR="00561E35">
        <w:rPr>
          <w:sz w:val="24"/>
          <w:szCs w:val="24"/>
        </w:rPr>
        <w:t xml:space="preserve"> GEMMA</w:t>
      </w:r>
      <w:r w:rsidR="00B623B3">
        <w:rPr>
          <w:sz w:val="24"/>
          <w:szCs w:val="24"/>
        </w:rPr>
        <w:t xml:space="preserve"> </w:t>
      </w:r>
      <w:r w:rsidR="00792DBD">
        <w:rPr>
          <w:sz w:val="24"/>
          <w:szCs w:val="24"/>
        </w:rPr>
        <w:t>identified similar patterns</w:t>
      </w:r>
      <w:r w:rsidR="004F17F2">
        <w:rPr>
          <w:sz w:val="24"/>
          <w:szCs w:val="24"/>
        </w:rPr>
        <w:t xml:space="preserve"> of high overlap between SNPs and genes between </w:t>
      </w:r>
      <w:r w:rsidR="004F17F2" w:rsidRPr="004526A2">
        <w:rPr>
          <w:i/>
          <w:sz w:val="24"/>
          <w:szCs w:val="24"/>
        </w:rPr>
        <w:t>Botrytis</w:t>
      </w:r>
      <w:r w:rsidR="004F17F2">
        <w:rPr>
          <w:sz w:val="24"/>
          <w:szCs w:val="24"/>
        </w:rPr>
        <w:t xml:space="preserve"> virulence on wild or domesticated tomato hosts, and rare overlap with Domestication Sensitivity</w:t>
      </w:r>
      <w:r w:rsidR="00792DBD">
        <w:rPr>
          <w:sz w:val="24"/>
          <w:szCs w:val="24"/>
        </w:rPr>
        <w:t xml:space="preserve"> (Figure </w:t>
      </w:r>
      <w:r w:rsidR="00792DBD">
        <w:rPr>
          <w:sz w:val="24"/>
          <w:szCs w:val="24"/>
        </w:rPr>
        <w:lastRenderedPageBreak/>
        <w:t>S</w:t>
      </w:r>
      <w:r w:rsidR="00623B67">
        <w:rPr>
          <w:sz w:val="24"/>
          <w:szCs w:val="24"/>
        </w:rPr>
        <w:t>5</w:t>
      </w:r>
      <w:r w:rsidR="00792DBD">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8C568F">
        <w:rPr>
          <w:sz w:val="24"/>
          <w:szCs w:val="24"/>
        </w:rPr>
        <w:t xml:space="preserve">We also examined the overlap in genes associated </w:t>
      </w:r>
      <w:r w:rsidR="00A03AD5">
        <w:rPr>
          <w:sz w:val="24"/>
          <w:szCs w:val="24"/>
        </w:rPr>
        <w:t>with</w:t>
      </w:r>
      <w:r w:rsidR="008C568F">
        <w:rPr>
          <w:sz w:val="24"/>
          <w:szCs w:val="24"/>
        </w:rPr>
        <w:t xml:space="preserve"> these domestication </w:t>
      </w:r>
      <w:r w:rsidR="00A03AD5">
        <w:rPr>
          <w:sz w:val="24"/>
          <w:szCs w:val="24"/>
        </w:rPr>
        <w:t xml:space="preserve">virulence </w:t>
      </w:r>
      <w:r w:rsidR="008C568F">
        <w:rPr>
          <w:sz w:val="24"/>
          <w:szCs w:val="24"/>
        </w:rPr>
        <w:t>traits</w:t>
      </w:r>
      <w:r w:rsidR="00A03AD5">
        <w:rPr>
          <w:sz w:val="24"/>
          <w:szCs w:val="24"/>
        </w:rPr>
        <w:t xml:space="preserve"> found by both</w:t>
      </w:r>
      <w:r w:rsidR="008C568F">
        <w:rPr>
          <w:sz w:val="24"/>
          <w:szCs w:val="24"/>
        </w:rPr>
        <w:t xml:space="preserve"> bigRR and GEMMA</w:t>
      </w:r>
      <w:r w:rsidR="00A03AD5">
        <w:rPr>
          <w:sz w:val="24"/>
          <w:szCs w:val="24"/>
        </w:rPr>
        <w:t xml:space="preserve">. This overlap identified </w:t>
      </w:r>
      <w:r w:rsidR="00510E9C">
        <w:rPr>
          <w:sz w:val="24"/>
          <w:szCs w:val="24"/>
        </w:rPr>
        <w:t>200</w:t>
      </w:r>
      <w:r w:rsidR="008C568F">
        <w:rPr>
          <w:sz w:val="24"/>
          <w:szCs w:val="24"/>
        </w:rPr>
        <w:t xml:space="preserve"> unique genes</w:t>
      </w:r>
      <w:r w:rsidR="00A03AD5">
        <w:rPr>
          <w:sz w:val="24"/>
          <w:szCs w:val="24"/>
        </w:rPr>
        <w:t xml:space="preserve"> including</w:t>
      </w:r>
      <w:r w:rsidR="008C568F">
        <w:rPr>
          <w:sz w:val="24"/>
          <w:szCs w:val="24"/>
        </w:rPr>
        <w:t xml:space="preserve"> </w:t>
      </w:r>
      <w:r w:rsidR="00A03AD5">
        <w:rPr>
          <w:sz w:val="24"/>
          <w:szCs w:val="24"/>
        </w:rPr>
        <w:t xml:space="preserve">several transporters and enzymes, with few predicted virulence genes </w:t>
      </w:r>
      <w:r w:rsidR="008C568F">
        <w:rPr>
          <w:sz w:val="24"/>
          <w:szCs w:val="24"/>
        </w:rPr>
        <w:t>(Table S</w:t>
      </w:r>
      <w:r w:rsidR="00410703">
        <w:rPr>
          <w:sz w:val="24"/>
          <w:szCs w:val="24"/>
        </w:rPr>
        <w:t>2</w:t>
      </w:r>
      <w:r w:rsidR="00B27CB5">
        <w:rPr>
          <w:sz w:val="24"/>
          <w:szCs w:val="24"/>
        </w:rPr>
        <w:t>b</w:t>
      </w:r>
      <w:r w:rsidR="008C568F">
        <w:rPr>
          <w:sz w:val="24"/>
          <w:szCs w:val="24"/>
        </w:rPr>
        <w:t>). One gene from this overlap list (</w:t>
      </w:r>
      <w:r w:rsidR="008C568F" w:rsidRPr="004526A2">
        <w:rPr>
          <w:sz w:val="24"/>
          <w:szCs w:val="24"/>
        </w:rPr>
        <w:t>Bcin01g05800</w:t>
      </w:r>
      <w:r w:rsidR="008C568F">
        <w:rPr>
          <w:sz w:val="24"/>
          <w:szCs w:val="24"/>
        </w:rPr>
        <w:t xml:space="preserve">) contains TPR repeats, which are common in bacterial virulence proteins </w:t>
      </w:r>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r w:rsidR="00C44D43">
        <w:rPr>
          <w:sz w:val="24"/>
          <w:szCs w:val="24"/>
        </w:rPr>
        <w:t xml:space="preserve"> and are among the proteins secreted by the plant pathogen </w:t>
      </w:r>
      <w:r w:rsidR="00C44D43">
        <w:rPr>
          <w:rFonts w:ascii="Arial" w:hAnsi="Arial" w:cs="Arial"/>
          <w:i/>
          <w:iCs/>
          <w:color w:val="1C1D1E"/>
          <w:shd w:val="clear" w:color="auto" w:fill="FFFFFF"/>
        </w:rPr>
        <w:t xml:space="preserve">Ustilago maydis </w:t>
      </w:r>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Lo Presti, López Díaz et al. 2016)</w:t>
      </w:r>
      <w:r w:rsidR="00D03171">
        <w:rPr>
          <w:rFonts w:ascii="Arial" w:hAnsi="Arial" w:cs="Arial"/>
          <w:iCs/>
          <w:color w:val="1C1D1E"/>
          <w:sz w:val="20"/>
          <w:shd w:val="clear" w:color="auto" w:fill="FFFFFF"/>
        </w:rPr>
        <w:fldChar w:fldCharType="end"/>
      </w:r>
      <w:r w:rsidR="008C568F">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A03AD5">
        <w:rPr>
          <w:sz w:val="24"/>
          <w:szCs w:val="24"/>
        </w:rPr>
        <w:t xml:space="preserve">traits </w:t>
      </w:r>
      <w:r w:rsidR="00792DBD">
        <w:rPr>
          <w:sz w:val="24"/>
          <w:szCs w:val="24"/>
        </w:rPr>
        <w:t xml:space="preserve">by bigRR </w:t>
      </w:r>
      <w:r w:rsidR="00802A76">
        <w:rPr>
          <w:sz w:val="24"/>
          <w:szCs w:val="24"/>
        </w:rPr>
        <w:t xml:space="preserve">for </w:t>
      </w:r>
      <w:r w:rsidR="00277283">
        <w:rPr>
          <w:sz w:val="24"/>
          <w:szCs w:val="24"/>
        </w:rPr>
        <w:t xml:space="preserve">a </w:t>
      </w:r>
      <w:r w:rsidR="00D46F73">
        <w:rPr>
          <w:sz w:val="24"/>
          <w:szCs w:val="24"/>
        </w:rPr>
        <w:t xml:space="preserve">functional </w:t>
      </w:r>
      <w:r w:rsidR="004526A2">
        <w:rPr>
          <w:sz w:val="24"/>
          <w:szCs w:val="24"/>
        </w:rPr>
        <w:t xml:space="preserve">enrichment analysis found only 22 significantly overrepresented biological functions (Fisher exact test, p&lt;0.05, Table S2f) when compared to the whole-genome T4 gene annotation. We also examined functional enrichment for genes associated with domestication traits by both GEMMA and bigRR. We </w:t>
      </w:r>
      <w:r w:rsidR="004526A2">
        <w:rPr>
          <w:sz w:val="24"/>
          <w:szCs w:val="24"/>
        </w:rPr>
        <w:lastRenderedPageBreak/>
        <w:t xml:space="preserve">found 41 significantly overrepresented biological functions (Table S2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Pr>
          <w:i/>
          <w:sz w:val="24"/>
          <w:szCs w:val="24"/>
        </w:rPr>
        <w:t xml:space="preserve">B. </w:t>
      </w:r>
      <w:r w:rsidR="004526A2" w:rsidRPr="00150E38">
        <w:rPr>
          <w:i/>
          <w:sz w:val="24"/>
        </w:rPr>
        <w:t>cinerea</w:t>
      </w:r>
      <w:r w:rsidR="004526A2" w:rsidRPr="00150E38">
        <w:rPr>
          <w:sz w:val="24"/>
        </w:rPr>
        <w:t xml:space="preserve"> genes</w:t>
      </w:r>
      <w:r w:rsidR="004526A2" w:rsidRPr="0009579B">
        <w:rPr>
          <w:sz w:val="24"/>
          <w:szCs w:val="24"/>
        </w:rPr>
        <w:t xml:space="preserve"> </w:t>
      </w:r>
      <w:r w:rsidR="004526A2">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101A7337" w14:textId="4FBD8A05" w:rsidR="00082C15" w:rsidRDefault="00082C15" w:rsidP="00A662C7">
      <w:pPr>
        <w:spacing w:line="480" w:lineRule="auto"/>
        <w:rPr>
          <w:sz w:val="24"/>
          <w:szCs w:val="24"/>
        </w:rPr>
      </w:pPr>
    </w:p>
    <w:p w14:paraId="0A9B833C" w14:textId="34D8395C" w:rsidR="00082C15" w:rsidRDefault="00082C15" w:rsidP="00082C15">
      <w:pPr>
        <w:rPr>
          <w:b/>
          <w:sz w:val="24"/>
          <w:szCs w:val="24"/>
        </w:rPr>
      </w:pPr>
      <w:r w:rsidRPr="00082C15">
        <w:rPr>
          <w:b/>
          <w:noProof/>
          <w:sz w:val="24"/>
          <w:szCs w:val="24"/>
        </w:rPr>
        <w:lastRenderedPageBreak/>
        <mc:AlternateContent>
          <mc:Choice Requires="wpg">
            <w:drawing>
              <wp:inline distT="0" distB="0" distL="0" distR="0" wp14:anchorId="03F20161" wp14:editId="762BA09B">
                <wp:extent cx="6858000" cy="9058230"/>
                <wp:effectExtent l="0" t="0" r="0" b="0"/>
                <wp:docPr id="3076" name="Group 2"/>
                <wp:cNvGraphicFramePr/>
                <a:graphic xmlns:a="http://schemas.openxmlformats.org/drawingml/2006/main">
                  <a:graphicData uri="http://schemas.microsoft.com/office/word/2010/wordprocessingGroup">
                    <wpg:wgp>
                      <wpg:cNvGrpSpPr/>
                      <wpg:grpSpPr>
                        <a:xfrm>
                          <a:off x="0" y="0"/>
                          <a:ext cx="6858000" cy="9058230"/>
                          <a:chOff x="0" y="0"/>
                          <a:chExt cx="6858000" cy="9058230"/>
                        </a:xfrm>
                      </wpg:grpSpPr>
                      <pic:pic xmlns:pic="http://schemas.openxmlformats.org/drawingml/2006/picture">
                        <pic:nvPicPr>
                          <pic:cNvPr id="3077" name="Picture 3077"/>
                          <pic:cNvPicPr>
                            <a:picLocks noChangeAspect="1" noChangeArrowheads="1"/>
                          </pic:cNvPicPr>
                        </pic:nvPicPr>
                        <pic:blipFill rotWithShape="1">
                          <a:blip r:embed="rId44">
                            <a:extLst>
                              <a:ext uri="{28A0092B-C50C-407E-A947-70E740481C1C}">
                                <a14:useLocalDpi xmlns:a14="http://schemas.microsoft.com/office/drawing/2010/main" val="0"/>
                              </a:ext>
                            </a:extLst>
                          </a:blip>
                          <a:srcRect l="16047" t="12792" r="11417" b="11572"/>
                          <a:stretch/>
                        </pic:blipFill>
                        <pic:spPr bwMode="auto">
                          <a:xfrm>
                            <a:off x="3298834" y="5167567"/>
                            <a:ext cx="3515762" cy="36660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3078" name="Picture 3078" descr="C:\Users\nesoltis\Documents\Projects\BcSolGWAS\paper\plots\ActualPaper\FigR8\Venn_SNPs_10NA_numbered.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17014" t="4861" r="6294" b="4146"/>
                          <a:stretch/>
                        </pic:blipFill>
                        <pic:spPr bwMode="auto">
                          <a:xfrm>
                            <a:off x="0" y="5044131"/>
                            <a:ext cx="3383280" cy="401409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3079" name="Picture 3079" descr="C:\Users\nesoltis\Documents\Projects\BcSolGWAS\paper\plots\ActualPaper\FigR8\FigR8_SlBc_trueMAF20_10NA_domest.ManhattanPlot.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129204"/>
                            <a:ext cx="6858000" cy="457200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3086" name="TextBox 4"/>
                        <wps:cNvSpPr txBox="1"/>
                        <wps:spPr>
                          <a:xfrm>
                            <a:off x="23327" y="0"/>
                            <a:ext cx="298480" cy="369332"/>
                          </a:xfrm>
                          <a:prstGeom prst="rect">
                            <a:avLst/>
                          </a:prstGeom>
                          <a:noFill/>
                        </wps:spPr>
                        <wps:txbx>
                          <w:txbxContent>
                            <w:p w14:paraId="24301D3F"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3087" name="TextBox 6"/>
                        <wps:cNvSpPr txBox="1"/>
                        <wps:spPr>
                          <a:xfrm>
                            <a:off x="0" y="4867160"/>
                            <a:ext cx="308098" cy="369332"/>
                          </a:xfrm>
                          <a:prstGeom prst="rect">
                            <a:avLst/>
                          </a:prstGeom>
                          <a:noFill/>
                        </wps:spPr>
                        <wps:txbx>
                          <w:txbxContent>
                            <w:p w14:paraId="519BAD31"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s:wsp>
                        <wps:cNvPr id="3088" name="TextBox 7"/>
                        <wps:cNvSpPr txBox="1"/>
                        <wps:spPr>
                          <a:xfrm>
                            <a:off x="3432500" y="4885876"/>
                            <a:ext cx="280846" cy="369332"/>
                          </a:xfrm>
                          <a:prstGeom prst="rect">
                            <a:avLst/>
                          </a:prstGeom>
                          <a:noFill/>
                        </wps:spPr>
                        <wps:txbx>
                          <w:txbxContent>
                            <w:p w14:paraId="07F3ED63"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pic:pic xmlns:pic="http://schemas.openxmlformats.org/drawingml/2006/picture">
                        <pic:nvPicPr>
                          <pic:cNvPr id="3089" name="Picture 3089" descr="C:\Users\nesoltis\Documents\Projects\BcSolGWAS\paper\plots\ActualPaper\FigR8\FigR8_Sl_legend.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1761" t="27706" b="56450"/>
                          <a:stretch/>
                        </pic:blipFill>
                        <pic:spPr bwMode="auto">
                          <a:xfrm>
                            <a:off x="5478438" y="3411019"/>
                            <a:ext cx="1250868" cy="72439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inline>
            </w:drawing>
          </mc:Choice>
          <mc:Fallback>
            <w:pict>
              <v:group w14:anchorId="03F20161" id="Group 2" o:spid="_x0000_s1065" style="width:540pt;height:713.25pt;mso-position-horizontal-relative:char;mso-position-vertical-relative:line" coordsize="68580,905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acRwrcFAADlFwAADgAAAGRycy9lMm9Eb2MueG1s5Fjb&#10;bts4EH1fYP9B0LtjSqJ1MeoUjh0HC2y7RtNuXwwEikTbaiVRIOnYwaL/voek5NwMtE3TdtN9iCOO&#10;RHJ4ZubMDF+83FWlc8WELHg9cr0j4jqsznhe1KuR++7trBe7jlRpnaclr9nIvWbSfXn8+28vts2Q&#10;+XzNy5wJB4vUcrhtRu5aqWbY78tszapUHvGG1Xi55KJKFYZi1c9FusXqVdn3CQn7Wy7yRvCMSQnp&#10;1L50j836yyXL1F/LpWTKKUcudFPmV5jfS/3bP36RDlcibdZF1qqRPkKLKi1qbLpfapqq1NmI4sFS&#10;VZEJLvlSHWW86vPlssiYOQNO45F7pzkTfNOYs6yG21WzhwnQ3sPp0ctmr6/mwinykRuQKHSdOq1g&#10;JbOx42t0ts1qiI/ORHPezEUrWNmRPvBuKSr9H0dxdgbX6z2ubKecDMIwHsSEAP4M7xIyiP2gRT5b&#10;wzwP5mXr08/M7Hcb97V+e3WaIhvirwUKTw+A+rxDYZbaCOa2i1RftEaVio+bpgebNqkqLouyUNfG&#10;P2E9rVR9NS+yubCDO5hHHeb4QO/rwA6RBl5P01/aeak+1588+yidmk/Wab1iY9nAvRF0WKETCcG3&#10;a5bmUouxSP/uKmZ4R5fLsmhmRVk6gqv3hVqfr9MGDuAZZ9YvWxgQMvdc7gCS1p2nPNtUrFY2PgUr&#10;gQiv5bpopOuIIasuGdxN/JHbTeAkf0qlXUi7i4mZf/x4TEjin/QmAzLpURKd9sYJjXoROY0oobE3&#10;8SaftIoeHW4kAy5pOW2KVldIH2h7MEBaKrGhZ0LYuUoNUWjojELdf6MiRBoSrasU2Rugr2nFCwmF&#10;FbUl/CjxcUY8edSDDBTjeYPIBBLmKMFUtu7M0kFvTS0RXc7l9hXPAX+6UdxY4F50BX4SxwF1HcTR&#10;wAujQWhcxUKnIy0YYLsQOuhIC8IwBIzGD7p4gR8Jqc4Yrxz9ADvgFGar9ApntOfuPtEHrbl2D8jT&#10;YVnfEQANKzlkwYQkp/FpTHvUD09hwTzvjWcT2gtnXjSYBtPJZOp90prdNnvi+ZSc+ElvFsZRjy7p&#10;oJdEJO4RLzlJgHJCpzMzydrG2kR7uAavdXYMLaB4eE48gDxpuXd+wwOQ5Uxm8KfJcPFOIssuaiZ5&#10;qQq56KJMLuaCf4AR5eIkO+fl2fvx+aJBEItFU3JIx6CVtJwbyaxYvYkXf7O6vjh/PZcXHnk9vqg3&#10;iEjB8qOmXv0/iMc3Dn/IbZ8X8UTEAxcgiGkcIgvAT0I/gQS0Qz0a2vD6dtZB4tZ8Qyj1ApNVbvFN&#10;EAd+3GZ2CnVI8nR8c8hAX8wrvyBFJAcoArLvQRGGKC7Oy5PsQokNezWe+cSyRc4rJtXRq7RepwqF&#10;/Rwkc/Sh+QnMoXPHd65QAiRSdC8KKbkRRW0T5SG3fDa8YTJuSwkawCWSuy5kbOLfvzCF4iMKFEsV&#10;np/4hN5k9wc9AEVNpBsCu2tX5HRlx9dXJodM8mRMsW3QmsquEMboy4pL3ZgeaupMhY0EpJe93QnE&#10;++7rLY5zwneOQbD9TDdfjtpBjJJS46bltuy5Ke3aHswPAh/FJzi77bKwnunDUD3SjqyDMMFnT2QB&#10;dGGdNvpJ7S53pqf04k7VS55f4wRbdNojt8ZVANKVKifcVNvaEWUzRtE7K4wn6kXsDFR1egD87ZF/&#10;hCH2LVlnCJNJtRqw19cYwkYDknOEHkEjcStxkpgkqO9snf4jTGHy8g2wz8MU+6q4M4Xpdx5hioAG&#10;/kBfQSAqaIz7CFx23DEIqpgYJdOPM4hvPOKpDKK7oOfV8cQHyhkt+57lzEXJVqzOf0698jOuWNAM&#10;/GIFjL5xib1I9ztofPwoIghaNDyDkA5ajv32jmdAo5gGIB99i0I9DxcQd9nCA5nEYcvfkU+DxNAJ&#10;mo7/eDFj7ktxl2zutdp7b31ZfXtscu7N7fzxvwAAAP//AwBQSwMEFAAGAAgAAAAhAKU4KMnXAAAA&#10;rwIAABkAAABkcnMvX3JlbHMvZTJvRG9jLnhtbC5yZWxzvJLBasMwDIbvg72D0X1xkpYxRp1exqDX&#10;0T2AsBXHWywb2y3r288wGC202y1HSej7P5A22y8/iyOl7AIr6JoWBLEOxrFV8L5/fXgCkQuywTkw&#10;KThRhu1wf7d5oxlLXcqTi1lUCmcFUynxWcqsJ/KYmxCJ62QMyWOpZbIyov5ES7Jv20eZzhkwXDDF&#10;zihIO7MCsT/Fmvw/O4yj0/QS9METlysR0vmaXYGYLBUFnozDn+aq+YhkQV6X6JeR6JvINx26ZRy6&#10;vxzWyzisf48hL95s+AYAAP//AwBQSwMEFAAGAAgAAAAhABoRqdbdAAAABwEAAA8AAABkcnMvZG93&#10;bnJldi54bWxMj0FrwkAQhe+F/odlCr3V3dgqErMRkbYnKVQLxduYHZNgdjZk1yT++669tJdhHm94&#10;871sNdpG9NT52rGGZKJAEBfO1Fxq+Nq/PS1A+IBssHFMGq7kYZXf32WYGjfwJ/W7UIoYwj5FDVUI&#10;bSqlLyqy6CeuJY7eyXUWQ5RdKU2HQwy3jZwqNZcWa44fKmxpU1Fx3l2shvcBh/Vz8tpvz6fN9bCf&#10;fXxvE9L68WFcL0EEGsPfMdzwIzrkkenoLmy8aDTEIuF33jy1UFEf4/Yync9A5pn8z5//AAAA//8D&#10;AFBLAwQKAAAAAAAAACEA0b66DEmKAgBJigIAFQAAAGRycy9tZWRpYS9pbWFnZTQuanBlZ//Y/+AA&#10;EEpGSUYAAQEBANwA3AAA/9sAQwACAQECAQECAgICAgICAgMFAwMDAwMGBAQDBQcGBwcHBgcHCAkL&#10;CQgICggHBwoNCgoLDAwMDAcJDg8NDA4LDAwM/9sAQwECAgIDAwMGAwMGDAgHCAwMDAwMDAwMDAwM&#10;DAwMDAwMDAwMDAwMDAwMDAwMDAwMDAwMDAwMDAwMDAwMDAwMDAwM/8AAEQgESgZ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bNPHbpukZUX1Y4FQ/2ta/8APxB/32K8g/bt0e18Q/BbTrC+t47qzvvFGiW88Mgy&#10;ssb6hArKR6EEg1o/8MM/B/8A6J34X/8AAMUAenf2ta/8/EH/AH2KP7Wtf+fiD/vsV5j/AMMM/B//&#10;AKJ34X/8AxR/wwz8H/8Aonfhf/wDFAHp39rWv/PxB/32KP7Wtf8An4g/77FeY/8ADDPwf/6J34X/&#10;APAMUf8ADDPwf/6J34X/APAMUAenf2ta/wDPxB/32KP7Wtf+fiD/AL7FeVW37DfwhZnz8PPC5+bv&#10;Zj3qf/hhn4P/APRO/C//AIBigD07+1rX/n4g/wC+xR/a1r/z8Qf99ivMf+GGfg//ANE78L/+AYo/&#10;4YZ+D/8A0Tvwv/4BigD07+1rX/n4g/77FH9rWv8Az8Qf99ivMf8Ahhn4P/8ARO/C/wD4BiqPiL9h&#10;/wCEdtod1JH8PfDCOkTFSLMZBxQB65/a1r/z8Qf99ij+1rX/AJ+IP++xXmC/sMfCDb/yTvwv/wCA&#10;Ypf+GGfg/wD9E78L/wDgGKAPTv7Wtf8An4g/77FH9rWv/PxB/wB9ivMf+GGfg/8A9E78L/8AgGKP&#10;+GGfg/8A9E78L/8AgGKAPTv7Wtf+fiD/AL7FH9rWv/PxB/32K8x/4YZ+D/8A0Tvwv/4BioZP2HPh&#10;CLtF/wCFd+F9pHI+xigD1T+1rX/n4g/77FH9rWv/AD8Qf99ivMf+GGfg/wD9E78L/wDgGKP+GGfg&#10;/wD9E78L/wDgGKAPTv7Wtf8An4g/77FH9rWv/PxB/wB9ivMf+GGfg/8A9E78L/8AgGKP+GGfg/8A&#10;9E78L/8AgGKAPTv7Wtf+fiD/AL7FH9rWv/PxB/32K8x/4YZ+D/8A0Tvwv/4BiqOjfsP/AAjmFxv+&#10;Hvhhts7qM2Y4AxxQB65/a1r/AM/EH/fYo/ta1/5+IP8AvsV5j/wwz8H/APonfhf/AMAxR/wwz8H/&#10;APonfhf/AMAxQB6d/a1r/wA/EH/fYo/ta1/5+IP++xXmP/DDPwf/AOid+F//AADFH/DDPwf/AOid&#10;+F//AADFAHp39rWv/PxB/wB9ij+1rX/n4g/77FeYN+wz8IMf8k78L/8AgGKisv2HPhDJF83w78Ln&#10;nvZigD1T+1rX/n4g/wC+xR/a1r/z8Qf99ivMf+GGfg//ANE78L/+AYo/4YZ+D/8A0Tvwv/4BigD0&#10;7+1rX/n4g/77FH9rWv8Az8Qf99ivMf8Ahhn4P/8ARO/C/wD4Bij/AIYZ+D//AETvwv8A+AYoA9O/&#10;ta1/5+IP++xR/a1r/wA/EH/fYrzH/hhn4P8A/RO/C/8A4BiqXh79h/4R3OjwySfD3ww7sDkmzHPJ&#10;oA9b/ta1/wCfiD/vsUf2ta/8/EH/AH2K8x/4YZ+D/wD0Tvwv/wCAYo/4YY+D/wD0Tvwv/wCAYoA9&#10;O/ta1/5+IP8AvsUf2ta/8/EH/fYryq3/AGG/hC00mfh54X47fYxU/wDwwz8H/wDonfhf/wAAxQB6&#10;d/a1r/z8Qf8AfYo/ta1/5+IP++xXmP8Awwz8H/8Aonfhf/wDFUb79h/4Rpq9mi/D3wwqyb9w+xjn&#10;AGKAPXP7Wtf+fiD/AL7FH9rWv/PxB/32K8x/4YZ+D/8A0Tvwv/4Bij/hhn4P/wDRO/C//gGKAPTv&#10;7Wtf+fiD/vsUf2ta/wDPxB/32K8x/wCGGfg//wBE78L/APgGKgl/Yc+EK3SD/hXnhfDdvsYoA9V/&#10;ta1/5+IP++xR/a1r/wA/EH/fYrzH/hhn4P8A/RO/C/8A4Bij/hhn4P8A/RO/C/8A4BigD07+1rX/&#10;AJ+IP++xR/a1r/z8Qf8AfYrzH/hhn4P/APRO/C//AIBiqV3+w/8ACNNbs4x8PfC4jkSQsv2Mc424&#10;oA9b/ta1/wCfiD/vsUf2ta/8/EH/AH2K8x/4YZ+D/wD0Tvwv/wCAYo/4YZ+D/wD0Tvwv/wCAYoA9&#10;O/ta1/5+IP8AvsUf2ta/8/EH/fYrzH/hhn4P/wDRO/C//gGKP+GGfg//ANE78L/+AYoA9O/ta1/5&#10;+IP++xR/a1r/AM/EH/fYrzA/sM/CDH/JO/C//gGKitv2G/hCzyZ+Hnhc4P8Az5igD1T+1rX/AJ+I&#10;P++xR/a1r/z8Qf8AfYrzH/hhn4P/APRO/C//AIBij/hhn4P/APRO/C//AIBigD07+1rX/n4g/wC+&#10;xR/a1r/z8Qf99ivMf+GGfg//ANE78L/+AYo/4YZ+D/8A0Tvwv/4BigD07+1rX/n4g/77FH9rWv8A&#10;z8Qf99ivL5f2GfhAI2x8O/C/T/nzFVfD/wCw/wDCO40Ozkk+HvhdnkgRmY2YySVFAHrX9rWv/PxB&#10;/wB9ij+1rX/n4g/77FeY/wDDDPwf/wCid+F//AMUf8MM/B//AKJ34X/8AxQB6d/a1r/z8Qf99ij+&#10;1rX/AJ+IP++xXmP/AAwz8H/+id+F/wDwDFQD9hv4Q/bdv/CvPC+MdPsYoA9V/ta1/wCfiD/vsUf2&#10;ta/8/EH/AH2K8x/4YZ+D/wD0Tvwv/wCAYo/4YZ+D/wD0Tvwv/wCAYoA9O/ta1/5+IP8AvsUf2ta/&#10;8/EH/fYrzH/hhn4P/wDRO/C//gGKr6n+w58IYtNuGX4eeF1ZY2IP2McHFAHq39rWv/PxB/32KP7W&#10;tf8An4g/77FeV6f+w38IZLCFm+HnhdmZFJJsxzxU3/DDPwf/AOid+F//AADFAHp39rWv/PxB/wB9&#10;ij+1rX/n4g/77FeY/wDDDPwf/wCid+F//AMVDc/sO/CFJYgPh34X+Y8/6GPagD1T+1rX/n4g/wC+&#10;xR/a1r/z8Qf99ivMf+GGfg//ANE78L/+AYo/4YZ+D/8A0Tvwv/4BigD07+1rX/n4g/77FH9rWv8A&#10;z8Qf99ivMf8Ahhn4P/8ARO/C/wD4BiqMf7D/AMI/+Ehlj/4V74X8sW6MF+xjAJZh/QUAeuf2ta/8&#10;/EH/AH2KP7Wtf+fiD/vsV5j/AMMM/B//AKJ34X/8AxR/wwz8H/8Aonfhf/wDFAHp39rWv/PxB/32&#10;KP7Wtf8An4g/77FeVz/sOfCFZ4wPh34Xwx5/0MVN/wAMM/B//onfhf8A8AxQB6d/a1r/AM/EH/fY&#10;o/ta1/5+IP8AvsV5j/wwz8H/APonfhf/AMAxVLxB+w/8I7bR5pI/h74XR1AwRZjjkUAet/2ta/8A&#10;PxB/32KP7Wtf+fiD/vsV5iP2GPg/j/knfhf/AMAxR/wwz8H/APonfhf/AMAxQB6d/a1r/wA/EH/f&#10;Yo/ta1/5+IP++xXmP/DDPwf/AOid+F//AADFQzfsO/CFbqNf+Fd+F9p6/wChigD1T+1rX/n4g/77&#10;FH9rWv8Az8Qf99ivMf8Ahhn4P/8ARO/C/wD4Bij/AIYZ+D//AETvwv8A+AYoA9O/ta1/5+IP++xR&#10;/a1r/wA/EH/fYrzH/hhn4P8A/RO/C/8A4BiqVn+w/wDCN9avI2+HvhcpGse0fYxxndn+lAHrf9rW&#10;v/PxB/32KP7Wtf8An4g/77FeY/8ADDPwf/6J34X/APAMUf8ADDPwf/6J34X/APAMUAenf2ta/wDP&#10;xB/32KP7Wtf+fiD/AL7FeV2f7DnwhkRt3w78Lnn/AJ8xU3/DDPwf/wCid+F//AMUAenf2ta/8/EH&#10;/fYo/ta1/wCfiD/vsV5j/wAMMfB//onfhf8A8AxVHw7+w/8ACO50K0kk+Hvhd5HiUsxsxknFAHrn&#10;9rWv/PxB/wB9ij+1rX/n4g/77FeY/wDDDPwf/wCid+F//AMVB/ww38Iftu3/AIV54Xxjp9jFAHqv&#10;9rWv/PxB/wB9ij+1rX/n4g/77FeY/wDDDPwf/wCid+F//AMVX1b9hz4QxaXcMnw98LqyxMwIsxwQ&#10;DQB6t/a1r/z8Qf8AfYo/ta1/5+IP++xXldj+w38IZLKFm+HfhcsyKSfsY54qb/hhn4P/APRO/C//&#10;AIBigD07+1rX/n4g/wC+xR/a1r/z8Qf99ivKrr9hv4QrJGB8PPC4yf8AnzFT/wDDDPwf/wCid+F/&#10;/AMUAenf2ta/8/EH/fYo/ta1/wCfiD/vsV5j/wAMM/B//onfhf8A8AxVJ/2H/hGPEMcf/CvfC/lm&#10;3Ziv2MYzuUZ/nQB63/a1r/z8Qf8AfYo/ta1/5+IP++xXmP8Awwz8H/8Aonfhf/wDFH/DDPwf/wCi&#10;d+F//AMUAenf2ta/8/EH/fYo/ta1/wCfiD/vsV5Xe/sN/CFIcr8PPC457WYqRP2GfhAVH/Fu/C//&#10;AIBigD1D+1rX/n4g/wC+xR/a1r/z8Qf99ivMf+GGfg//ANE78L/+AYpD+wz8H8f8k78L/wDgGKAP&#10;T/7Wtf8An4g/77FH9rWv/PxB/wB9ivJNF/Ye+EcyXG/4e+F22zyKM2Y4AY4q7/wwz8H/APonfhf/&#10;AMAxQB6d/a1r/wA/EH/fYo/ta1/5+IP++xXl8n7DPwgEbf8AFu/C/T/nzFR2f7DfwheHJ+Hfhc/9&#10;uYoA9U/ta1/5+IP++xR/a1r/AM/EH/fYrzH/AIYZ+D//AETvwv8A+AYqnr37D3wjt9DvJI/h74XV&#10;44HZWFmMghTigD1r+1rX/n4g/wC+xR/a1r/z8Qf99ivL4f2GvhAYV/4t34X6D/lzFO/4YZ+D/wD0&#10;Tvwv/wCAYoA9O/ta1/5+IP8AvsUf2ta/8/EH/fYrzH/hhn4P/wDRO/C//gGKP+GGfg//ANE78L/+&#10;AYoA9O/ta1/5+IP++xR/a1r/AM/EH/fYryu8/Yb+EKQ5X4eeFxz/AM+YqUfsM/B/H/JO/C//AIBi&#10;gD0/+1rX/n4g/wC+xR/a1r/z8Qf99ivMf+GGfg//ANE78L/+AYo/4YZ+D/8A0Tvwv/4BigD07+1r&#10;X/n4g/77FH9rWv8Az8Qf99ivMf8Ahhn4P/8ARO/C/wD4BiqWu/sP/CO3tI2j+HvhdWNxCpIsxyDI&#10;oI/EGgD1v+1rX/n4g/77FH9rWv8Az8Qf99ivMf8Ahhn4P/8ARO/C/wD4Bij/AIYZ+D//AETvwv8A&#10;+AYoA9O/ta1/5+IP++xR/a1r/wA/EH/fYrzH/hhn4P8A/RO/C/8A4Bij/hhn4P8A/RO/C/8A4Big&#10;D07+1rX/AJ+IP++xR/a1r/z8Qf8AfYrzH/hhn4P/APRO/C//AIBioE/Yc+EJu2X/AIV54Xxjp9jF&#10;AHqv9rWv/PxB/wB9ij+1rX/n4g/77FeY/wDDDPwf/wCid+F//AMUf8MM/B//AKJ34X/8AxQB6d/a&#10;1r/z8Qf99ij+1rX/AJ+IP++xXmP/AAwz8H/+id+F/wDwDFH/AAwz8H/+id+F/wDwDFAHp39rWv8A&#10;z8Qf99ij+1rX/n4g/wC+xXl837DXwgWJiPh34X6H/lzFMtP2G/hC8Ck/Dvwv/wCAYoA9T/ta1/5+&#10;IP8AvsUf2ta/8/EH/fYrzH/hhn4P/wDRO/C//gGKP+GGfg//ANE78L/+AYoA9SgvIbony5I5NvXa&#10;2cVJXzl+yb4B0X4ZftdfHXRfD+m2mkaVax+HjDa2ybI4y1rOzYHuxJ+pr6NoAKKKKACiiigAoooo&#10;AKKKKACiiigAooooAKKKKACiiigAooooAKKKKACiiigAooooAKKKKACiiigAooooAKKKKACiiigA&#10;ooooAKKKKACiiigAooooAKKKKACiiigAooooAKKKKACiiigAooooAKKKKACiiigAooooAKKKKAPI&#10;f21f+SWaJ/2N2g/+nK3r16vIf21f+SWaJ/2N2g/+nK3r16gAooooAKKKKAILX78n+9/jU9QWv35P&#10;97/Gp6ACiiigAqh4o/5F28/64t/I1fqh4o/5F28/64t/I0AXx0ooHSigAooooAKry/8AH9H9P8as&#10;VXl/4/o/p/jQBYooooAKKKKACqGhdLr/AK+ZP6VfqhoXS6/6+ZP6UAX6KKKACiiigAPSq+n/AOpP&#10;1qwelV9P/wBSfrQBYooooAKKKKACqHhj/kBW/wBD/M1fqh4Y/wCQFb/Q/wAzQBfooooAgtf9dJ9a&#10;nqC1/wBdJ9anoAKz9Q/5Ddh/20/9BFaFZ+of8huw/wC2n/oIoA0KKKKACq8//H5HViq8/wDx+R0A&#10;WKKKKACqF7/yMFh/uS/+y1fqhe/8jBYf7kv/ALLQBfooooAKKKKAA9Khtf8AWSfX/Gpj0qG1/wBZ&#10;J9f8aAJqKKKACiiigBsv+rb6VT8M/wDIu2P/AF7x/wDoIq5L/q2+lU/DP/Iu2P8A17x/+gigC9RR&#10;RQAVXH/IQ/4DViq4/wCQh/wGgCxRRRQAVX1b/kFXX/XJ/wCRqxVfVv8AkFXX/XJ/5GgBdM/5Btv/&#10;ANc1/lU9QaZ/yDbf/rmv8qnoAKr3f+vh/wB7/CrFV7v/AF8P+9/hQBYooooAKoR/8jPN/wBeqf8A&#10;ob1fqhH/AMjPN/16p/6G9AF+iiigCC5/4+YfrU9QXP8Ax8w/Wp6ACqHif/kB3H0H/oQq/VDxP/yA&#10;7j6D/wBCFAF+iiigAqvP/wAfkdWKrz/8fkdAFiiiigAqhY/8h+//ANyL+TVfqhY/8h+//wByL+TU&#10;AX6KKKAK+n/6tv8AeqxVfT/9W3+9VigAqh4X/wCRcsf+uK/yq/VDwv8A8i5Y/wDXFf5UAX6rj/kI&#10;f8BqxVcf8hD/AIDQBYqtrP8AyB7r/ri//oJqzVbWf+QPdf8AXF//AEE0AP07/kHwf9c1/lU1Q6d/&#10;yD4P+ua/yqagCvd/66P61Yqvd/66P61YoAKoP/yM8f8A16v/AOhrV+qD/wDIzx/9er/+hrQBfooo&#10;oAhv/wDj3/GpU+4PpUV//wAe/wCNSp9wfSgBaD0ooPSgCjoP+ruv+vmX/wBCNXqo6D/q7r/r5l/9&#10;CNXqAGyf6tvpUdj/AMe4+tSSf6tvpUdj/wAe4+tAE1UvEn/IvX3/AF7yf+gmrtUvEn/IvX3/AF7y&#10;f+gmgC3B/qE/3RTqbB/qE/3RTqACiiigCG+/1H41MOlQ33+o/Gph0oAKKKKACqHiL/jxi/6+YP8A&#10;0atX6oeIv+PGL/r5g/8ARq0AX6KKKACiiigAqvH/AMfzfSrFV4/+P5vpQBYooooAKKKKAGz/AOof&#10;/dNR2P8Ax7L+NST/AOof/dNR2P8Ax7L+NAE1FFFAHhPwG/5Pg+Pv/XLw5/6RTV7tXhPwG/5Pg+Pv&#10;/XLw5/6RTV7tQAUUUUAFFFFABRRRQAUUUUAFFFFABRRRQAUUUUAFFFFABRRRQAUUUUAFFFFABRRR&#10;QAUUUUAFFFFABRRRQAUUUUAFFFFABRRRQAUUUUAFFFFABRRRQAUUUUAFFFFABRRRQAUUUUAFFFFA&#10;BRRRQAUUUUAFFFFABRRRQAUUUUAeQ/tq/wDJLNE/7G7Qf/Tlb169XkP7av8AySzRP+xu0H/05W9e&#10;vUAFFFFABRRRQBBa/fk/3v8AGp6gtfvyf73+NT0AFFFFABVDxR/yLt5/1xb+Rq/VDxR/yLt5/wBc&#10;W/kaAL46UUDpRQAUUUUAFV5f+P6P6f41YqvL/wAf0f0/xoAsUUUUAFFFFABVDQul1/18yf0q/VDQ&#10;ul1/18yf0oAv0UUUAFFFFAAelV9P/wBSfrVg9Kr6f/qT9aALFFFFABRRRQAVQ8Mf8gK3+h/mav1Q&#10;8Mf8gK3+h/maAL9FFFAEFr/rpPrU9QWv+uk+tT0AFZ+of8huw/7af+gitCs/UP8AkN2H/bT/ANBF&#10;AGhRRRQAVXn/AOPyOrFV5/8Aj8joAsUUUUAFUL3/AJGCw/3Jf/Zav1Qvf+RgsP8Acl/9loAv0UUU&#10;AFFFFAAelQ2v+sk+v+NcD+05+1J4P/ZH+Gk3inxpqDWWnq4ggiijMtxezN92GKMcu7dh+eK+d/gf&#10;/wAFrvhf8UfiHa+H9V0nxV4KbVp/Jsb3WbVEtJWJwiO6sfLdueGGBjrjmgD7MooVtwyOR7UUAFFF&#10;FADZf9W30qn4Z/5F2x/694//AEEVcl/1bfSqfhn/AJF2x/694/8A0EUAXqKKKACq4/5CH/AasVXH&#10;/IQ/4DQBYooooAKr6t/yCrr/AK5P/I1Yqvq3/IKuv+uT/wAjQAumf8g23/65r/Kp6g0z/kG2/wD1&#10;zX+VT0AFV7v/AF8P+9/hViq93/r4f97/AAoAsUUUUAFUI/8AkZ5v+vVP/Q3q/VCP/kZ5v+vVP/Q3&#10;oAv0UUUAQXP/AB8w/Wp6guf+PmH61PQAVQ8T/wDIDuPoP/QhV+qHif8A5Adx9B/6EKAL9FFFABVe&#10;f/j8jqxVef8A4/I6ALFFFFABVCx/5D9//uRfyar9ULH/AJD9/wD7kX8moAv0UUUAV9P/ANW3+9Vi&#10;q+n/AOrb/eqxQAVQ8L/8i5Y/9cV/lV+qHhf/AJFyx/64r/KgC/Vcf8hD/gNWKrj/AJCH/AaALFVt&#10;Z/5A91/1xf8A9BNWaraz/wAge6/64v8A+gmgB+nf8g+D/rmv8qmqHTv+QfB/1zX+VTUAV7v/AF0f&#10;1qxVe7/10f1qxQAVQf8A5GeP/r1f/wBDWr9UH/5GeP8A69X/APQ1oAv0UUUAQ3//AB7/AI1Kn3B9&#10;Kiv/APj3/GpU+4PpQAtB6UUHpQBR0H/V3X/XzL/6EavVR0H/AFd1/wBfMv8A6EavUANk/wBW30qO&#10;x/49x9akk/1bfSo7H/j3H1oAmql4k/5F6+/695P/AEE1dql4k/5F6+/695P/AEE0AW4P9Qn+6KdT&#10;YP8AUJ/uinUAFFFFAEN9/qPxqYdKhvv9R+NTDpQAUUUUAFUPEX/HjF/18wf+jVq/VDxF/wAeMX/X&#10;zB/6NWgC/RRRQAUUUUAFV4/+P5vpViq8f/H830oAsUUUUAFFFFADZ/8AUP8A7pqOx/49l/GpJ/8A&#10;UP8A7pqOx/49l/GgCaiiigDwn4Df8nwfH3/rl4c/9Ipq92rwn4Df8nwfH3/rl4c/9Ipq92oAKKKK&#10;ACiiigAooooAKKKKACiiigAooooAKKKKACiiigAooooAKKKKACiiigAooooAKKKKACiiigAooooA&#10;KKKKACiiigAooooAKKKKACiiigAooooAKKKKACiiigAooooAKKKKACiiigAooooAKKKKACiiigAo&#10;oooAKKKKAPIf21f+SWaJ/wBjdoP/AKcrevXq8h/bV/5JZon/AGN2g/8Apyt69eoAKKKKACiiigCC&#10;1+/J/vf41PUFr9+T/e/xqegAooooAKoeKP8AkXbz/ri38jV+qHij/kXbz/ri38jQBfHSigdKKACi&#10;iigAqvL/AMf0f0/xqxVeX/j+j+n+NAFiiiigAooooAKoaF0uv+vmT+lX6oaF0uv+vmT+lAF+iiig&#10;AooooAD0qvp/+pP1qwelV9P/ANSfrQBYooooAKKKKACqHhj/AJAVv9D/ADNX6oeGP+QFb/Q/zNAF&#10;+iiigCC1/wBdJ9anqC1/10n1qegArP1D/kN2H/bT/wBBFaFZ+of8huw/7af+gigDQooooAKrz/8A&#10;H5HViq8//H5HQBYooooAKoXv/IwWH+5L/wCy1fqhe/8AIwWH+5L/AOy0AX6KKKACiiigD84v+C9v&#10;hvUotd+EviaeOaTwrpM99bXMoX9zZXUqJ5Tuf9oK6gkDHJzjNfBniOFdfsW0u2RrvUNVkWCxghG6&#10;WaYt8hQDkkNhsjpiv368beBtH+I3hq70fXdNs9W0u+jMc9tdRCSOVfcH8weoPI5rzH4OfsF/CD4H&#10;eLJNa8LeA9F0vVVdmS5CvM8RJydnmM2zpxtxgEgYyaAO/wDgzpF/4f8AhF4XsdVZm1Sy0m1gvC2N&#10;xmWJVfOCR94HoT9TXS0UUAFFFFADZf8AVt9Kp+Gf+Rdsf+veP/0EVcl/1bfSqfhn/kXbH/r3j/8A&#10;QRQBeooooAKrj/kIf8BqxVcf8hD/AIDQBYooooAKr6t/yCrr/rk/8jViq+rf8gq6/wCuT/yNAC6Z&#10;/wAg23/65r/Kp6g0z/kG2/8A1zX+VT0AFV7v/Xw/73+FWKr3f+vh/wB7/CgCxRRRQAVQj/5Geb/r&#10;1T/0N6v1Qj/5Geb/AK9U/wDQ3oAv0UUUAQXP/HzD9anqC5/4+YfrU9ABVDxP/wAgO4+g/wDQhV+q&#10;Hif/AJAdx9B/6EKAL9FFFABVef8A4/I6sVXn/wCPyOgCxRRRQAVQsf8AkP3/APuRfyar9ULH/kP3&#10;/wDuRfyagC/RRRQBX0//AFbf71WKr6f/AKtv96rFABVDwv8A8i5Y/wDXFf5Vfqh4X/5Fyx/64r/K&#10;gC/Vcf8AIQ/4DViq4/5CH/AaALFVtZ/5A91/1xf/ANBNWaraz/yB7r/ri/8A6CaAH6d/yD4P+ua/&#10;yqaodO/5B8H/AFzX+VTUAV7v/XR/WrFV7v8A10f1qxQAVQf/AJGeP/r1f/0Nav1Qf/kZ4/8Ar1f/&#10;ANDWgC/RRRQBDf8A/Hv+NSp9wfSor/8A49/xqVPuD6UALQelFB6UAUdB/wBXdf8AXzL/AOhGr1Ud&#10;B/1d1/18y/8AoRq9QA2T/Vt9Kjsf+PcfWpJP9W30qOx/49x9aAJqpeJP+Revv+veT/0E1dql4k/5&#10;F6+/695P/QTQBbg/1Cf7op1Ng/1Cf7op1ABRRRQBDff6j8amHSob7/UfjUw6UAFFFFABVDxF/wAe&#10;MX/XzB/6NWr9UPEX/HjF/wBfMH/o1aAL9FFFABRRRQAVXj/4/m+lWKrx/wDH830oAsUUUUAFFFFA&#10;DZ/9Q/8Aumo7H/j2X8akn/1D/wC6ajsf+PZfxoAmooooA8J+A3/J8Hx9/wCuXhz/ANIpq92rwn4D&#10;f8nwfH3/AK5eHP8A0imr3agAooooAKKKKACiiigAooooAKKKKACiiigAooooAKKKKACiiigAoooo&#10;AKKKKACiiigAooooAKKKKACiiigAooooAKKKKACiiigAooooAKKKKACiiigAooooAKKKKACiiigA&#10;ooooAKKKKACiiigAooooAKKKKACiiigAooooA8h/bXO34VaKf+pu0L/05QV6t9sb/nk1eU/tq/8A&#10;JLNE/wCxu0H/ANOVvXr1AFf7Y3/PJqPtjf8APJqsUUAV/tjf88mo+2N/zyarFFAFOC5KFvkZucnH&#10;apPtjf8APJqW04aT/e/xqegCv9sb/nk1H2xv+eTVYooAr/bG/wCeTVR8S3bNoF5+7b/Ut/KtaqHi&#10;j/kXrz/ri38jQBP9sYf8s2o+2N/zyarA6UUAV/tjf88mo+2N/wA8mqxRQBX+2N/zyao3uGa5VvLb&#10;gdPWrlV5f+P6P6f40AH2xv8Ank1H2xv+eTVYooAr/bG/55NR9sb/AJ5NViigCv8AbG/55NVHRLpl&#10;F1+7Y/6S/wDStaqGhdLr/r5f+lAE/wBsb/nk1H2xv+eTVYooAr/bG/55NR9sb/nk1WKKAK5vGx/q&#10;mqO0uGjQjy2bnqK8X/4KB/tn237EvwNPiBdLfXNe1W7j0vRdP3mNLq6kyR5j4O1FVWYnuBjjOR+f&#10;fg7/AILDfHjwVrEeseID4R8S6NHJ5t7o9rp7WkkcQHzCGcElmAyfmXkj8CAfrh9sb/nk1H2xv+eT&#10;VifCL4mab8ZfhjofirR3kk03XrNLy3Mi7XCsM4I9RyDjjjjI5ro6AK/2xv8Ank1H2xv+eTVYooAr&#10;/bG/55NVLw5dMmiwL5bHAPP4mtWqHhj/AJAVv9D/ADNAE/2xv+eTUfbG/wCeTVYooApw3LJM/wC7&#10;Zs+napPtjf8APJqW1/18n1qegCv9sb/nk1Ub66Y61Y/u2/5afyFa1Z9//wAhuw/7af8AoIoAsfbG&#10;/wCeTUfbG/55NViigCv9sb/nk1RyXJa5VtjDb29auVXn/wCPyOgA+2N/zyaj7Y3/ADyarFFAFf7Y&#10;3/PJqpXl0x12yPltwkvHr92tWqF7/wAjBY/7kv8A7LQBP9sb/nk1H2xv+eTVYooAr/bG/wCeTUfb&#10;G/55NViigCubxsf6pqjguSrtiNmyfyq4elQ2g/eSfX/GgBv2xv8Ank1H2xv+eTVYooAr/bG/55NR&#10;9sb/AJ5NViigCrLeMY2/dN0qr4duinh+xxGx/wBHj/8AQRWlL/qm+lU/DP8AyLtj/wBe8f8A6CKA&#10;Jvtjf88mo+2N/wA8mqxRQBX+2N/zyao/tBF3u8tunSrlVxxqB/3aAD7Y3/PJqPtjf88mqxRQBX+2&#10;N/zyaodUu2bTLgeW3+qb+Rq9VfVv+QVdf9cn/kaAIdOu2Gnwfu2P7tf5VN9sb/nk1Lpn/INt/wDr&#10;mv8AKp6AK/2xv+eTVHPcM8kZ2Mu05x61cqvd/wCvh/3v8KAD7Y3/ADyaj7Y3/PJqsUUAV/tjf88m&#10;qlHdN/wkczeW3/Hsgx/wJ61aoR/8jPN/16p/6G9AE/2xv+eTUfbG/wCeTVYooApy3DPNG3lsNvb1&#10;qT7Y3/PJqW5/4+YfrU9AFf7Y3/PJqpeI7pn0WceWy8Dn8RWrVDxN/wAgO4+g/wDQhQBOL1v+eTUf&#10;bG/55NViigCv9sb/AJ5NUclwzXCN5bDb29auVXn/AOPyOgA+2N/zyaj7Y3/PJqsUUAV/tjf88mql&#10;ZXTDXL4+WxykXHp96tWqFj/yH7//AHYv5NQBP9sb/nk1H2xv+eTVYooAp2tw0SN+7Zue1SfbG/55&#10;NRp/+rb/AHqsUAV/tjH/AJZNVLw1dMnh+zHlscQrz+FatUPC/wDyLtl/1xX+VAE/2xv+eTVGLk/a&#10;i3lt0xirlVx/yEP+A0AH2xv+eTVX1e7ZtKuh5bcxMP0NaFVtZ/5BF1/1xf8A9BNADLC7ZbGEeW33&#10;F/lUn2xv+eTU7Tv+QfB/1zX+VTUAU7i4LOjeWw2np61J9sb/AJ5NRd/66P61YoAr/bG/55NVJ7pv&#10;+Ekjby2z9mcY/wCBLWrVB/8AkaI/+vV//Q1oAn+2N/zyaj7Y3/PJqsUUAU7q5aSLb5bLz1NSLeMB&#10;/q2p1/8A8e/41Kn3B9KAIPtjf88moN4xH+qarFB6UAZWh3bCG4/dt/x8yf8AoRq79sb/AJ5NUOg/&#10;6u5/6+Zf/QjV6gCu942xv3TdKjtrlo4gPLZvpVqT/Vt9Kjsf+PcfWgBv2xv+eTVU8QXTPoN6vlsM&#10;wSc/8BNadUvEh/4p6+/695P/AEE0APhu2ES/um6CnfbG/wCeTVNB/qE/3RTqAK/2xv8Ank1H2xv+&#10;eTVYooAqXNw0sWPLZee9PF4wH+qanX3+o/Gph0oAr/bG/wCeTUfbG/55NViigCv9sb/nk1Utfume&#10;zj/dsP8ASYD/AORVrVqh4i/48Yv+vmD/ANGrQBP9sb/nk1H2xv8Ank1WKKAK/wBsb/nk1H2xv+eT&#10;VYooAr/bG/55NUaXDfaWby26dKuVXj/4/m+lAB9sb/nk1H2xv+eTVYooAr/bG/55NR9sb/nk1WKK&#10;AK0t2zRMPLYZGKbbXRSFQI2b3qzP/qX/AN01HZHNutADftjf88mo+2N/zyarFFAHg/wBfzP23fj4&#10;23b+68OcH/rzmr3ivCfgN/yfB8ff+uXhz/0imr3agAooooAKKKKACiiigAooooAKKKKACiiigAoo&#10;ooAKKKKACiiigAooooAKKKKACiiigAooooAKKKKACiiigAooooAKKKKACiiigAooooAKKKKACiii&#10;gAooooAKKKKACiiigAooooAKKKKACiiigAooooAKKKKACiiigAooooA8h/bV/wCSWaJ/2N2g/wDp&#10;yt69eryH9tX/AJJZon/Y3aD/AOnK3r16gAooooAKKKKAILX78n+9/jU9QWv35P8Ae/xqegAooooA&#10;KoeKP+RdvP8Ari38jV+qHij/AJF28/64t/I0AXx0ooHSigAooooAKry/8f0f0/xqxVeX/j+j+n+N&#10;AFiiiigAooooAKoaF0uv+vmT+lX6oaF0uv8Ar5k/pQBfooooAKKKKAPlX/grT+yV4i/ah+Bek3Xh&#10;GG3vPE3gnUhq1pZSYU36FDHLErHhWKNkcdV7nAP5meEvgX8SviVrC+H9D+H/AIrTW7mX7Oy3lgYY&#10;rBiPvSu3yAAZPXBxyQOR+7p6VX0//Un60AcP+yv8Gl/Z7/Z38I+CxNHcN4f09LaSWNdqSSZLOQPT&#10;czfX2r0CiigAooooAKoeGP8AkBW/0P8AM1fqh4Y/5AVv9D/M0AX6KKKAILX/AF0n1qeoLX/XSfWp&#10;6ACs/UP+Q3Yf9tP/AEEVoVn6h/yG7D/tp/6CKANCiiigAqvP/wAfkdWKrz/8fkdAFiiiigAqhe/8&#10;jBYf7kv/ALLV+qF7/wAjBYf7kv8A7LQBfooooAKKKKAA9Khtf9ZJ9f8AGpj0qG1/1kn1/wAaAJqK&#10;KKACiiigBsv+rb6VT8M/8i7Y/wDXvH/6CKuS/wCrb6VT8M/8i7Y/9e8f/oIoAvUUUUAFVx/yEP8A&#10;gNWKrj/kIf8AAaALFFFFABVfVv8AkFXX/XJ/5GrFV9W/5BV1/wBcn/kaAF0z/kG2/wD1zX+VT1Bp&#10;n/INt/8Armv8qnoAKr3f+vh/3v8ACrFV7v8A18P+9/hQBYooooAKoR/8jPN/16p/6G9X6oR/8jPN&#10;/wBeqf8Aob0AX6KKKAILn/j5h+tT1Bc/8fMP1qegAqh4n/5Adx9B/wChCr9UPE//ACA7j6D/ANCF&#10;AF+iiigAqvP/AMfkdWKrz/8AH5HQBYooooAKoWP/ACH7/wD3Iv5NV+qFj/yH7/8A3Iv5NQBfoooo&#10;Ar6f/q2/3qsVX0//AFbf71WKACqHhf8A5Fyx/wCuK/yq/VDwv/yLlj/1xX+VAF+q4/5CH/AasVXH&#10;/IQ/4DQBYqtrP/IHuv8Ari//AKCas1W1n/kD3X/XF/8A0E0AP07/AJB8H/XNf5VNUOnf8g+D/rmv&#10;8qmoAr3f+uj+tWKr3f8Aro/rVigAqg//ACM8f/Xq/wD6GtX6oP8A8jPH/wBer/8Aoa0AX6KKKAIb&#10;/wD49/xqVPuD6VFf/wDHv+NSp9wfSgBaD0ooPSgCjoP+ruv+vmX/ANCNXqo6D/q7r/r5l/8AQjV6&#10;gBsn+rb6VHY/8e4+tSSf6tvpUdj/AMe4+tAE1UvEn/IvX3/XvJ/6Cau1S8Sf8i9ff9e8n/oJoAtw&#10;f6hP90U6mwf6hP8AdFOoAKKKKAIb7/UfjUw6VDff6j8amHSgAooooAKoeIv+PGL/AK+YP/Rq1fqh&#10;4i/48Yv+vmD/ANGrQBfooooAKKKKACq8f/H830qxVeP/AI/m+lAFiiiigAooooAbP/qH/wB01HY/&#10;8ey/jUk/+of/AHTUdj/x7L+NAE1FFFAHhPwG/wCT4Pj7/wBcvDn/AKRTV7tXhPwG/wCT4Pj7/wBc&#10;vDn/AKRTV7tQAUUUUAFFFFABRRRQAUUUUAFFFFABRRRQAUUUUAFFFFABRRRQAUUUUAFFFFABRRRQ&#10;AUUUUAFFFFABRRRQAUUUUAFFFFABRRRQAUUUUAFFFFABRRRQAUUUUAFFFFABRRRQAUUUUAFFFFAB&#10;RRRQAUUUUAFFFFABRRRQAUUUUAeQ/tq/8ks0T/sbtB/9OVvXr1eQ/tq/8ks0T/sbtB/9OVvXr1AB&#10;RRRQAUUUUAQWv35P97/Gp6gtfvyf73+NT0AFFFFABVDxR/yLt5/1xb+Rq/VDxR/yLt5/1xb+RoAv&#10;jpRQOlFABRRRQAVXl/4/o/p/jViq8v8Ax/R/T/GgCxRRRQAUUUUAFUNC6XX/AF8yf0q/VDQul1/1&#10;8yf0oAv0UUUAFFFFAAelV9P/ANSfrVg9Kr6f/qT9aALFYHxG+ImmfDDwzcatq0/k2sOFwBueRj0V&#10;R3Jrfrw/9t3RLu+8KaLfwxzTWelXvmXSoM7AylVcjr8pPb/CvHz7HVcHl9XFUI3lFXX+b8lu/Q9P&#10;JsHSxWNp4es7Rk7P/Jeb2+Y3RP23dKvNSij1DQ9V0uzmcKt1IyyKuehdV5XmvbbK6S9tY5o2WSOV&#10;Q6MpyrA8givhC9vIbmxaONluDcqUSONtxlzxgY+v4V9m/BvR7vw/8M9Fs77cLm3tEWQNjcpxnBx6&#10;dPwr5PgniHHZhVqUsU+ZRSakklq3s7aea66M+l4uyLB4CFOphk4uTaabb2W+uvl8zp6oeGP+QFb/&#10;AEP8zV+qHhj/AJAVv9D/ADNfoh8OX6KKKAILX/XSfWp6gtf9dJ9anoAKz9Q/5Ddh/wBtP/QRWhWf&#10;qH/IbsP+2n/oIoA0KKKKACq8/wDx+R1YqvP/AMfkdAFiiiigAqhe/wDIwWH+5L/7LV+qF7/yMFh/&#10;uS/+y0AX6KKKACiiigAPSobX/WSfX/Gpj0qG1/1kn1/xoAmooooAKKKKAGy/6tvpVHw5IqeHLHcw&#10;X/R4+v8Auir0v+rb6V+av/BZD9orxZbeJvA3wp0PVNS8P6DqmgNrWt3FlK1vPqKB1hS2EgwRHnLN&#10;sOTwDjIyAfpPb3sN3GGimjkVjgMjBgTUtfg58Fvi/wCJP2SfiBpfirwfrGrQrb3kEWoabNfSzWup&#10;wPKFdHV2bn5iwK8k+pINfu3pV5/aGmW9wFkUTRiQCRSrAEZwQeQfY0AWKrj/AJCH/AasVXH/ACEP&#10;+A0AWKKKKACq+rf8gq6/65P/ACNWKr6t/wAgq6/65P8AyNAC6Z/yDbf/AK5r/Kp6g0z/AJBtv/1z&#10;X+VT0AFV7v8A18P+9/hViq93/r4f97/CgCxRRRQAVQj/AORnm/69U/8AQ3q/VCP/AJGeb/r1T/0N&#10;6AL9FFFAEFz/AMfMP1qeoLn/AI+YfrU9ABVDxP8A8gO4+g/9CFX6oeJ/+QHcfQf+hCgC/RRRQAVX&#10;n/4/I6sVXn/4/I6ALFFFFABVCx/5D9//ALkX8mq/VCx/5D9//uRfyagC/RRRQBX0/wD1bf71WKr6&#10;f/q2/wB6rFABVDwv/wAi5Y/9cV/lV+qHhf8A5Fyx/wCuK/yoAv1XH/IQ/wCA1YquP+Qh/wABoAsV&#10;W1n/AJA91/1xf/0E1ZqtrP8AyB7r/ri//oJoAfp3/IPg/wCua/yqaodO/wCQfB/1zX+VTUAV7v8A&#10;10f1qxVe7/10f1qxQAVQf/kZ4/8Ar1f/ANDWr9UH/wCRnj/69X/9DWgC/RRRQBDf/wDHv+NSp9wf&#10;Sor/AP49/wAalT7g+lAC0HpRQelAFHQf9Xdf9fMv/oRq9VHQf9Xdf9fMv/oRq9QA2T/Vt9Kjsf8A&#10;j3H1qST/AFbfSo7H/j3H1oAmql4k/wCRevv+veT/ANBNXapeJP8AkXr7/r3k/wDQTQBbg/1Cf7op&#10;1Ng/1Cf7op1ABRRRQBDff6j8amHSob7/AFH41MOlABRRRQAVQ8Rf8eMX/XzB/wCjVq/VDxF/x4xf&#10;9fMH/o1aAL9FFFABRRRQAVXj/wCP5vpViq8f/H830oAsUUUUAFFFFADZ/wDUP/umo7H/AI9l/GpJ&#10;/wDUP/umo7H/AI9l/GgCaiiigDwn4Df8nwfH3/rl4c/9Ipq92rwn4Df8nwfH3/rl4c/9Ipq92oAK&#10;KKKACiiigAooooAKKKKACiiigAooooAKKKKACiiigAooooAKKKKACiiigAooooAKKKKACiiigAoo&#10;ooAKKKKACiiigAooooAKKKKACiiigAooooAKKKKACiiigAooooAKKKKACiiigAooooAKKKKACiii&#10;gAooooAKKKKAPIf21f8Aklmif9jdoP8A6crevXq8h/bV/wCSWaJ/2N2g/wDpyt69eoAKKKKACiii&#10;gCC1+/J/vf41PUFr9+T/AHv8anoAKKKKACqHij/kXbz/AK4t/I1fqh4o/wCRdvP+uLfyNAF8dKKB&#10;0ooAKKKKACq8v/H9H9P8asVXl/4/o/p/jQBYooooAKKKKACqGhdLr/r5k/pV+qGhdLr/AK+ZP6UA&#10;X6KKKACiiigAPSq+n/6k/WrB6VX0/wD1J+tAFio7qzjvoGjmRZI5BtZWGVYehFSUUb6MDm9G+D/h&#10;jw9qX2yz0Swt7rduEix/Mp6ZGen4V0aqF6UtFY0cPSorlpRUV5JL8jWrWqVXzVJOT83cKoeGP+QF&#10;b/Q/zNX6oeGP+QFb/Q/zNbGRfooooAgtf9dJ9anqC1/10n1qegArP1D/AJDdh/20/wDQRWhWfqH/&#10;ACG7D/tp/wCgigDQooooAKrz/wDH5HViq8//AB+R0AWKKKKACqF7/wAjBYf7kv8A7LV+qF7/AMjB&#10;Yf7kv/stAF+iiigAooooAD0qG1/1kn1/xqY9Khtf9ZJ9f8aAJqKKKACiiigBsv8Aq2+lfK/7d3/B&#10;PCP9tLwh4Y1jR9Wh8O+NvDNn5VhezRl7e5hcAtbzgfN5ZbnKjIP4Y+qJf9W30qn4Z/5F2x/694//&#10;AEEUAfnb8AP+CKvih/iHpepfFDxB4duPD+l3C3TaVpKSs1+6NlVlZxhUOA3ykn8cEfo+ihFCjoKW&#10;igAquP8AkIf8BqxVcf8AIQ/4DQBYooooAKr6t/yCrr/rk/8AI1Yqvq3/ACCrr/rk/wDI0ALpn/IN&#10;t/8Armv8qnqDTP8AkG2//XNf5VPQAVXu/wDXw/73+FWKr3f+vh/3v8KALFFFFABVCP8A5Geb/r1T&#10;/wBDer9UI/8AkZ5v+vVP/Q3oAv0UUUAQXP8Ax8w/Wp6guTi5h+tSmVR3oAdVDxP/AMgO4+g/9CFX&#10;wc1Q8T/8gO4+g/8AQhQBfooooAKrz/8AH5HViq8//H5HQBYooooAKoWP/Ifv/wDci/k1X6oWP/If&#10;v/8Aci/k1AF+iiigCvp/+rb/AHqsVX0//Vt/vVYoAKoeF/8AkXLH/riv8qv1Q8L/APIuWP8A1xX+&#10;VAF+q4/5CH/AasVXH/IQ/wCA0AWKraz/AMge6/64v/6Cas1W1n/kD3X/AFxf/wBBNAD9O/5B8H/X&#10;Nf5VNUOnf8g+D/rmv8qmoAr3f+uj+tWKr3f+uj+tWKACqD/8jPH/ANer/wDoa1fqg/8AyM8f/Xq/&#10;/oa0AX6KKKAIb/8A49/xqVPuD6VFf/8AHv8AjUqfcH0oAWg9KKD0oAo6D/q7r/r5l/8AQjV6qOg/&#10;6u6/6+Zf/QjV6gBsn+rb6VHY/wDHuPrUkn+rb6VHY/8AHuPrQBNVLxJ/yL19/wBe8n/oJq7VLxJ/&#10;yL19/wBe8n/oJoAtwf6hP90U6mwf6hP90U6gAooooAhvv9R+NTDpUN9/qPxqYdKACiiigAqh4i/4&#10;8Yv+vmD/ANGrV+qHiL/jxi/6+YP/AEatAF+iiigAooooAKrx/wDH830qxVeP/j+b6UAWKKKKACii&#10;igBs/wDqH/3TUdj/AMey/jUk/wDqH/3TUdj/AMey/jQBNRRRQB4T8Bv+T4Pj7/1y8Of+kU1e7V4T&#10;8Bv+T4Pj7/1y8Of+kU1e7UAFFFFABRRRQAUUUUAFFFFABRRRQAUUUUAFFFFABRRRQAUUUUAFFFFA&#10;BRRRQAUUUUAFFFFABRRRQAUUUUAFFFFABRRRQAUUUUAFFFFABRRRQAUUUUAFFFFABRRRQAUUUUAF&#10;FFFABRRRQAUUUUAFFFFABRRRQAUUUUAFFFFAHkP7av8AySzRP+xu0H/05W9evV5D+2r/AMks0T/s&#10;btB/9OVvXr1ABRRRQAUUUUAQWv35P97/ABqeoLX78n+9/jU9ABRRRQAVQ8Uf8i7ef9cW/kav1Q8U&#10;f8i7ef8AXFv5GgC+OlFA6UUAFFFFABVeX/j+j+n+NWKry/8AH9H9P8aALFFFFABRRRQAVQ0Lpdf9&#10;fMn9Kv1Q0Lpdf9fMn9KAL9FFFABRRRQAHpVfT/8AUn61YPSq+n/6k/WgCxRRRQAUUUUAFUPDH/IC&#10;t/of5mr9UPDH/ICt/of5mgC/RRRQBBa/66T61PUFr/rpPrU9ABWfqH/IbsP+2n/oIrQrP1D/AJDd&#10;h/20/wDQRQBoUUUUAFV5/wDj8jqxVef/AI/I6ALFFFFABVC9/wCRgsP9yX/2Wr9UL3/kYLD/AHJf&#10;/ZaAL9FFFABRRRQAHpUNr/rJPr/jUx6VDa/6yT6/40ATUUUUAFFFFADZf9W30qn4Z/5F2x/694//&#10;AEEVcl/1bfSqfhn/AJF2x/694/8A0EUAXqKKKACq4/5CH/AasVXH/IQ/4DQBYooooAKr6t/yCrr/&#10;AK5P/I1Yqvq3/IKuv+uT/wAjQAumf8g23/65r/Kp6g0z/kG2/wD1zX+VT0AFV7v/AF8P+9/hViq9&#10;3/r4f97/AAoAsUUUUAFUI/8AkZ5v+vVP/Q3q/VCP/kZ5v+vVP/Q3oAv0UUUAcj8bPHLfDf4d6prU&#10;cfnTWNuzxJ/eckKv6kV8k3HiTxBq182o3niLWG1OT5jLFctGkZ4OFQcbRgcY7V9kfEHwja+PPDV3&#10;o94pa21GFoXweRnv+B5r5xuv2TvGWmXzWdu2n3tqnEd68uwleMbk65/TivzHjzL8zxFenLDRlKml&#10;tG+kr7tLurWfS3mfoXBeOy6hRqRxDjGd95dY2Wib873XW67HsH7MHxMvviP4AZtUbzNR06draWbG&#10;PPA6OR0BI7V3fif/AJAdx9B/6EK574J/CuL4R+DU01ZmuLiSRp7mY9JJG6kDsP8APFdD4n/5Adx9&#10;B/6EK+6yWniaeBpQxbvUSV+uvr1fc+Nzaph54ypPCq0G3bp+HRdi/RRRXqHnh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Z/iP8A48Yf+vmD/wBGrQBo&#10;UV5R8af2orP4Ya7/AGPY2MutauEEksSSCOO2U5wXY55Pp1xUnwY/adsvilrraTd2M2j6rsMkUUkg&#10;kjuFHUqwxz7da8NcSZa8X9RVVe0va2tr9r2tfyvc9j+wcf8AVfrvs3yWvfS9u9r3t52sep0UUV7h&#10;44VXj/4/m+lWKrx/8fzfSgCxRRRQAUUUUANn/wBQ/wDumo7H/j2X8akn/wBQ/wDumo7H/j2X8aAJ&#10;qKKKAPCfgN/yfB8ff+uXhz/0imr3avCfgN/yfB8ff+uXhz/0imr3agAooooAKKKKACiiigAooooA&#10;KKKKACiiigAooooAKKKKACiiigAooooAKKKKACiiigAooooAKKKKACiiigAooooAKKKKACiiigAo&#10;oooAKKKKACiiigAooooAKKKKACiiigAooooAKKKKACiiigAooooAKKKKACiiigAooooA8h/bV/5J&#10;Zon/AGN2g/8Apyt69eryH9tX/klmif8AY3aD/wCnK3r16gAooooAKKKKAILX78n+9/jU9QWv35P9&#10;7/Gp6ACiiigAqh4o/wCRdvP+uLfyNX6oeKP+RdvP+uLfyNAF8dKKB0ooAKKKKACq8v8Ax/R/T/Gr&#10;FV5f+P6P6f40AWKKKKACiiigAqhoXS6/6+ZP6VfqhoXS6/6+ZP6UAX6KKKACiiigAPSq+n/6k/Wr&#10;B6VX0/8A1J+tAFiiiigAooooAKoeGP8AkBW/0P8AM1fqh4Y/5AVv9D/M0AX6KKKAILX/AF0n1qeo&#10;LX/XSfWp6ACs/UP+Q3Yf9tP/AEEVoVn6h/yG7D/tp/6CKANCiiigAqvP/wAfkdWKrz/8fkdAFiii&#10;igAqhe/8jBYf7kv/ALLV+qF7/wAjBYf7kv8A7LQBfooooAKKKKAA9Khtf9ZJ9f8AGpj0qG1/1kn1&#10;/wAaAJqKKKACiiigBsv+rb6VT8M/8i7Y/wDXvH/6CKuS/wCrb6VT8M/8i7Y/9e8f/oIoAvUUUUAF&#10;Vx/yEP8AgNWKrj/kIf8AAaALFFFFABVfVv8AkFXX/XJ/5GrFV9W/5BV1/wBcn/kaAF0z/kG2/wD1&#10;zX+VT1Bpn/INt/8Armv8qnoAKr3f+vh/3v8ACrFV7v8A18P+9/hQBYooooAKoR/8jPN/16p/6G9X&#10;6oR/8jPN/wBeqf8Aob0AX6KKKAILn/j5h+tT1Bc/8fMP1qegAqh4n/5Adx9B/wChCr9UPE//ACA7&#10;j6D/ANCFAF+iiigAqvP/AMfkdWKrz/8AH5HQBYooooAKoWP/ACH7/wD3Iv5NV+qFj/yH7/8A3Iv5&#10;NQBfooooAr6f/q2/3qsVX0//AFbf71WKACqHhf8A5Fyx/wCuK/yq/VDwv/yLlj/1xX+VAF+q4/5C&#10;H/AasVXH/IQ/4DQBYqtrP/IHuv8Ari//AKCas1W1n/kD3X/XF/8A0E0AP07/AJB8H/XNf5VNUOnf&#10;8g+D/rmv8qmoAr3f+uj+tWKr3f8Aro/rVigAqg//ACM8f/Xq/wD6GtX6oP8A8jPH/wBer/8Aoa0A&#10;X6KKKAIb/wD49/xqVPuD6VFf/wDHv+NSp9wfSgBaD0ooPSgCjoP+ruv+vmX/ANCNXqo6D/q7r/r5&#10;l/8AQjV6gBsn+rb6VHY/8e4+tSSf6tvpUdj/AMe4+tAE1UvEn/IvX3/XvJ/6Cau1S8Sf8i9ff9e8&#10;n/oJoAtwf6hP90U6mwf6hP8AdFOoAKKKKAIb7/UfjUw6VDff6j8amHSgAooooAKz/EgzYxf9fMH/&#10;AKNWtCqHiL/jxi/6+YP/AEatAHyV8f8AQrjwb8Zdbmv0aO31mVbq2uG+467QuzPQEEHg+vepv2eN&#10;DuPF3xi0maxV3t9Lcz3Fwn3EXGNuehyewr6w1zw3Y+JbbydQtLe8hznZNGHUH1wado3h+y8PW/k2&#10;NrbWcROSkMQjBPTPFfnS4DX9pfW/a/u+fntbW9+a172tfra9tPM+6/10f9n/AFX2fv8ALyXvpa3L&#10;e1t7edr/AHFpF2inUUV+inwoVXj/AOP5vpViq8f/AB/N9KALFFFFABRRRQA2f/UP/umo7H/j2X8a&#10;kn/1D/7pqOx/49l/GgCaiiigDwn4Df8AJ8Hx9/65eHP/AEimr3avCfgN/wAnwfH3/rl4c/8ASKav&#10;dqACiiigAooooAKKKKACiiigAooooAKKKKACiiigAooooAKKKKACiiigAooooAKKKKACiiigAooo&#10;oAKKKKACiiigAooooAKKKKACiiigAooooAKKKKACiiigAooooAKKKKACiiigAooooAKKKKACiiig&#10;AooooAKKKKACiiigDyH9tX/klmif9jdoP/pyt69eryH9tX/klmif9jdoP/pyt69eoAKKKKACiiig&#10;CC1+/J/vf41PUFr9+T/e/wAanoAKKKKACqHij/kXbz/ri38jV+qHij/kXbz/AK4t/I0AXx0ooHSi&#10;gAooooAKry/8f0f0/wAasVXl/wCP6P6f40AWKKKKACiiigAqhoXS6/6+ZP6VfqhoXS6/6+ZP6UAX&#10;6KKKACiiigAPSq+n/wCpP1qwelV9P/1J+tAFiiiigAooooAKoeGP+QFb/Q/zNX6oeGP+QFb/AEP8&#10;zQBfooooAgtf9dJ9anqC1/10n1qegArP1D/kN2H/AG0/9BFaFZ+of8huw/7af+gigDQooooAKrz/&#10;APH5HU7NtFcR8QPj34U+HOuW9pq+rQ2904z5KgyOo9SFzgfWufFYyhhoe1xE1GPdtJfibYfDVa8/&#10;Z0YuUuyV3+B3FFY/gzx9pPxC0pb7R72G+tWOA8Z6H0I6g/WtitKdWFSCqU2nF7Nap+jIqU5Qk4TT&#10;TW6ejCqF7/yMFh/uS/8AstX6oXv/ACMFh/uS/wDstaEF+iiigAooooAD0qG1/wBZJ9f8amPSobX/&#10;AFkn1/xoAmooooAKKKKAGy/6tvpVPwz/AMi7Y/8AXvH/AOgirkv+rb6VT8M/8i7Y/wDXvH/6CKAL&#10;1FFFABVcf8hD/gNWKrj/AJCH/AaALFFFFABVfVv+QVdf9cn/AJGrFV9W/wCQVdf9cn/kaAF0z/kG&#10;2/8A1zX+VT1Bpn/INt/+ua/yqegAqvd/6+H/AHv8KsVXu/8AXw/73+FAFiiiigAqhH/yM83/AF6p&#10;/wChvV+qEf8AyM83/Xqn/ob0AX6KKKAILn/j5h+tT1Bc/wDHzD9anoAKoeJ/+QHcfQf+hCr9UPE/&#10;/IDuPoP/AEIUAX6KKKACq8//AB+R1YqvP/x+R0AWKKKKACqFj/yH7/8A3Iv5NV+qFj/yH7//AHIv&#10;5NQBfooooAr6f/q2/wB6rFV9P/1bf71WKACqHhf/AJFyx/64r/Kr9UPC/wDyLlj/ANcV/lQBfquP&#10;+Qh/wGrFVx/yEP8AgNAFiq2s/wDIHuv+uL/+gmrNVtZ/5A91/wBcX/8AQTQA/Tv+QfB/1zX+VTVD&#10;p3/IPg/65r/KpqAK93/ro/rViq93/ro/rVigAqg//Izx/wDXq/8A6GtX6oP/AMjPH/16v/6GtAF+&#10;iiigCG//AOPf8alT7g+lRX//AB7/AI1Kn3B9KAFoPSig9KAKOg/6u6/6+Zf/AEI1eqjoP+ruv+vm&#10;X/0I1eoAbJ/q2+lR2P8Ax7j61JJ/q2+lR2P/AB7j60ATVS8Sf8i9ff8AXvJ/6Cau1S8Sf8i9ff8A&#10;XvJ/6CaALcH+oT/dFOpsH+oT/dFOoAKKKKAIb7/UfjUw6VDff6j8amHSgAooooAKoeIv+PGL/r5g&#10;/wDRq1fqh4i/48Yv+vmD/wBGrQBfooooAKKKKACq8f8Ax/N9KsVXj/4/m+lAFiiiigAooooAbP8A&#10;6h/901HY/wDHsv41JP8A6h/901HY/wDHsv40ATUUUUAeE/Ab/k+D4+/9cvDn/pFNXu1eE/Ab/k+D&#10;4+/9cvDn/pFNXu1ABRRRQAUUUUAFFFFABRRRQAUUUUAFFFFABRRRQAUUUUAFFFFABRRRQAUUUUAF&#10;FFFABRRRQAUUUUAFFFFABRRRQAUUUUAFFFFABRRRQAUUUUAFFFFABRRRQAUUUUAFFFFABRRRQAUU&#10;VwX7UP7QWg/spfs9eMviR4mkkj0HwXpNxq155ePMkSJC3loCQC7nCqO7MBSlJJXY0m3ZHe0V+OHw&#10;t+Nn/BT39tn4Hp+0J8O9Y+EXgvwfrUL6t4Y+HF7py3F5rNgCTFvuHhL75UxtPnxB+DiJWFfen/BJ&#10;L/gojZ/8FNv2NdH+Iw0tfD/iG3u59F8SaQHZhpep2+0Sxru+baytHIobkLIAeQadhX69D6borjv2&#10;g/jbof7NnwP8XfEDxNM9voHgvSLrWb90GXMMETSMqDIy5C4UdyQO9flB8I/j3/wUz/4KCfBuT4//&#10;AAt1r4S/DvwLqnm33hTwBqenrcXuuWUbsE8y4eFmVpQpCt5sQc4OIlYNSuOx+yFFfCf7GP8AwWn0&#10;P45f8EsvFv7QPjLRJPD+tfCyK/s/GmgQMS1rqdmoLQRbuQJt8WwPypl2knaWPzP8E/Hv/BUD/goJ&#10;8I7H41eCfGvwX+EXhLxRANU8NeD73TBdz39k3zQtNPJbTMolTaQwdSwbdtjBAp9bf1rsJH7CUV8R&#10;/wDBFz/gpx4m/b++Fvj7Qfif4atvBvxi+DOtt4c8Zafaki084eYFnjBZtgZoZlK7mAMRIYqwx8e/&#10;sjftaf8ABR//AIKZ+EPE/wASvgx4w/Z90H4b/wDCU6lpOiQeJ9PuI717eCX5GzFbSq67XVdxYEsj&#10;8DjJ1svX5B0172+Z+z1FfOH/AATm8N/tPeGfAviCP9qDxB8MvEHiKS/VtHl8FRzJaxWnljcsvmwx&#10;Hf5mTwCMd+1fR46UAeQ/tq/8ks0T/sbtB/8ATlb169XkP7av/JLNE/7G7Qf/AE5W9evUAFFFFABR&#10;RRQBBa/fk/3v8anqC1+/J/vf41PQAUUUUAFUPFH/ACLt5/1xb+Rq/VDxR/yLt5/1xb+RoAvjpRQO&#10;lFABRRRQAVXl/wCP6P6f41YqvL/x/R/T/GgCxRRRQAUUUUAFUNC6XX/XzJ/Sr9UNC6XX/XzJ/SgC&#10;/RRRQAUUUUAB6VX0/wD1J+tWD0qvp/8AqT9aALFFFFABRRRQAVQ8Mf8AICt/of5mr9UPDH/ICt/o&#10;f5mgC/RRRQBBa/66T61PUFr/AK6T61PQAVn6h/yG7D/tp/6CK0Kz9Q/5Ddh/20/9BFAGhRRRQAyf&#10;/VN9DXwlLJNeeJtXur4s+pzX0wumfO8EOQBzzgLjHTjtX3gw3DFeZfEf9mLw38QPE41KRbvT76bH&#10;nSWcvl+f/vDoT7+9fF8ZcP4nM6dN4Zq8G9G7J3sr37r8mz6zhPPKGXVan1hO00tUrtW6ej/NI8u/&#10;Y5e4tfi5qUNvuFnNY+ZcoPueYGwp/wB7B/Kvp6uZ+Gvwm0b4U6c9tpNuy+cd000jbpZj6s1dNXp8&#10;L5TVy7ARw1Zpyu27bK7vZf1uefxFmdPH42WIpKyslru7K12FUL3/AJGCw/3Jf/Zav1Qvf+RgsP8A&#10;cl/9lr6E8Mv0UUUAFFFFAAelQ2v+sk+v+NTHpUNr/rJPr/jQBNRRRQAUUUUANl/1bfSqfhn/AJF2&#10;x/694/8A0EVcl/1bfSqfhn/kXbH/AK94/wD0EUAXqKKKACq4/wCQh/wGrFVx/wAhD/gNAFiiiigA&#10;qvq3/IKuv+uT/wAjViq+rf8AIKuv+uT/AMjQAumf8g23/wCua/yqeoNM/wCQbb/9c1/lU9ABVe7/&#10;ANfD/vf4VYqvd/6+H/e/woAsUUUUAFUI/wDkZ5v+vVP/AEN6v1Qj/wCRnm/69U/9DegC/RRRQBBc&#10;/wDHzD9anqC5/wCPmH61PQAVQ8T/APIDuPoP/QhV+qHif/kB3H0H/oQoAv0UUUAFV5/+PyOrFV5/&#10;+PyOgCxRRRQAVQsf+Q/f/wC5F/Jqv1Qsf+Q/f/7kX8moAv0UUUAV9P8A9W3+9Viq+n/6tv8AeqxQ&#10;AVQ8L/8AIuWP/XFf5Vfqh4X/AORcsf8Ariv8qAL9Vx/yEP8AgNWKrj/kIf8AAaALFVtZ/wCQPdf9&#10;cX/9BNWaraz/AMge6/64v/6CaAH6d/yD4P8Armv8qmqHTv8AkHwf9c1/lU1AFe7/ANdH9asVXu/9&#10;dH9asUAFUH/5GeP/AK9X/wDQ1q/VB/8AkZ4/+vV//Q1oAv0UUUAQ3/8Ax7/jUqfcH0qK/wD+Pf8A&#10;GpU+4PpQAtB6UUHpQBR0H/V3X/XzL/6EavVR0H/V3X/XzL/6EavUANk/1bfSo7H/AI9x9akk/wBW&#10;30qOx/49x9aAJqpeJP8AkXr7/r3k/wDQTV2qXiT/AJF6+/695P8A0E0AW4P9Qn+6KdTYP9Qn+6Kd&#10;QAUUUUAQ33+o/Gph0qG+/wBR+NTDpQAUUUUAFUPEX/HjF/18wf8Ao1av1Q8Rf8eMX/XzB/6NWgC/&#10;RRRQAUUUUAFV4/8Aj+b6VYqvH/x/N9KALFFFFABRRRQA2f8A1D/7pqOx/wCPZfxqSf8A1D/7pqOx&#10;/wCPZfxoAmooooA8J+A3/J8Hx9/65eHP/SKavdq8J+A3/J8Hx9/65eHP/SKavdqACiiigAooooAK&#10;KKKACiiigAooooAKKKKACiiigAooooAKKKKACiiigAooooAKKKKACiiigAooooAKKKKACiiigAoo&#10;ooAKKKKACiiigAooooAKKKKACiiigAooooAKKKKACiiigAr4B/4OftUutL/4IlfGL7KzJ9o/smCZ&#10;l6iNtVsw34HofY19/V4d/wAFKP2SV/br/YV+J3wnE8NrdeMNFkt7Geb/AFcF4hWa2d8AnaJ44ycc&#10;4BxUVPhLpu0kzoP2INIs9B/Yv+Edjp6xixs/BmkQ24QYXy1soQuPbAFfAP8AwbaY0v4uftt6RZ5/&#10;sbT/AI2akbMAYQEvMrY7fdSP9K8i/Zo/4L/+Nv2Hv2U9D+BnxN/Zx+NF7+0B8PNKi8MaVp1hopns&#10;PEht4/Itp/OBL4ZUXc0UcqvtLISGAH1N/wAESP2UvGP/AATr/wCCdXjLxh8UNLvbj4mePNV1T4ke&#10;JdJs4xLeRyyRB1s0XOGmKRZ254kmZc8ZrWUk5Smtrfm0/wBDGOkYwe91+Cf+Z0H/AAcmard6R/wR&#10;W+OUlmzLJJp1jC5UnPlvqVokn4FWIPsa98/4Jw6TZ6H/AME9PgZa6esa2cHw/wBDWLYMKV/s+Dn8&#10;ev415TrOp2P/AAW0/wCCVHjjT18K+L/hyvxJ0jUdGtNO8W2P2PUNOuY3ZYJ5YlLfIJo45Bg5Kjtm&#10;vg/9lL/gu740/wCCdf7K2j/s/wDxd/Z3+Ml78bvhrp6eGdCtNJ0j7Rp3ieOAeVaSLPncFKKil4km&#10;Vgu5Sd21ZVkpRe7s/wA/+AXvytdL/jb/ACPXv+DffTbf/hsX/goPoawxz6DH8XrhkhdA0LNLNfiV&#10;NvQjCqCPQCvq7/go9/wUu8Af8EzPhNYwS2Z8QeOvECrp/grwJoqBtS1+5OI4oooUBKQhtoaTbgD5&#10;VDMVQ/JP7APgj4n/APBJT/gkt8aPjr448F6l4g+OHxS1288dXfhaytJLi6S8vZUitLWSOMM+FeQz&#10;Sgcosjg4KmvjH/gm7/wUH0v9nX4l618bPjl+zl+1V8XP2kPFU8rXfiQ+DQ9joNsSypaabHJIphjE&#10;ZALBVOCUUKuQy3tF9Ek/u6B3murdvvP0M/4Jtf8ABPL4s/s3/sO/Hzxh4m/s+X9pT9o7+0/E+o2i&#10;TLDa6VfzwT/Y7LzMlR5Uk7lmGQpkKjcEDN87fsL/APBFL9uT4Y/saeFvCsH7UFj8A28LJczad4S0&#10;Hw9Dqkckss8k7PfXyzLvd3fkKsqKuAAeQfr74Jf8FA/FX/BV39l34zaZ8KfBvxW+Afj7w7pSQ6Fq&#10;njjQobPzL24jnaBolYyq6K8AWQlTtEqkc18tfs5/8HFPiz9kb4Lab8Mv2mPgb8eJ/jn4Xi/suSXT&#10;dBS7h8VyKSsVwspkTLSfKC0ayIxO5SQ20Pq7dl9y7AtV83/TPov/AIIl/wDBRD4nftGeJPi58D/j&#10;xBpTfGj4C6nHp2q6ppqCO21+1l8wRXQQBVDExkkqqqVkjO1SSB6//wAFRJP2qo/h/wCGP+GVF8Dt&#10;4kOoP/bf/CT7fI+yeWdnl7v4vMxn2rwH/ghN+yh8TLb4n/HT9p74xeGpvA/jP9oTVobiw8LXAIut&#10;D0y33+Ss4YBlkYOi7WVWAhUkKX2j9IBwKbvpfe2vqSt3bbofkn4Vm/4KOt8R/Bv/AA0NH8HR8Lv+&#10;Ek0z7f8A2CY/tvnfa4vs+3aScebsz7Zr9XPM1L/nnZ/99t/8TXmP7av/ACSzRP8AsbtB/wDTlb16&#10;9SKM/wAzUv8AnnZ/99t/8TR5mpf887P/AL7b/wCJrQooAz/M1L/nnZ/99t/8TR5mpf8APOz/AO+2&#10;/wDia0KKAMm1fUg0mI7P73/PRv8A4mpvM1L/AJ52f/fbf/E1Ztfvyf73+NT0AZ/mal/zzs/++2/+&#10;Jo8zUv8AnnZ/99t/8TWhRQBn+ZqX/POz/wC+2/8Aiap+In1A6Fd+ZHabPKbOHbOMduK3KoeKP+Rd&#10;vP8Ari38jQAgk1LH+rs/+/jf/E0eZqX/ADzs/wDvtv8A4mtAdKKAM/zNS/552f8A323/AMTR5mpf&#10;887P/vtv/ia0KKAM/wAzUv8AnnZ/99t/8TUMkmo/a0/d2e7HH7xv/ia1qry/8f0f0/xoAr+ZqX/P&#10;Oz/77b/4mjzNS/552f8A323/AMTWhRQBn+ZqX/POz/77b/4mjzNS/wCedn/323/xNaFFAGf5mpf8&#10;87P/AL+N/wDE1T0Z9QAudsdp/wAfD5y7de+OOlblUNC6XX/XzJ/SgBPM1L/nnZ/99t/8TR5mpf8A&#10;POz/AO+2/wDia0KKAM/zNS/552f/AH23/wATR5mpf887P/vtv/ia0KKAM8yalj/V2f8A38b/AOJq&#10;GybUljOI7Pr/AM9G/wDia1j0qvp/+pP1oAr+ZqX/ADzs/wDvtv8A4mjzNS/552f/AH23/wATWhRQ&#10;Bn+ZqX/POz/77b/4mjzNS/552f8A323/AMTWhRQBn+ZqX/POz/77b/4mqfh19QGjQ7I7Urg43O2e&#10;p9q3KoeGP+QFb/Q/zNACeZqX/POz/wC+2/8AiaDJqX/POz/7+N/8TWhRQBkwPqQmk/d2f/fxv/ia&#10;m8zUv+edn/323/xNWbX/AF0n1qegDP8AM1L/AJ52f/fbf/E1TvX1D+17PdHabvn2jzGweBnPy1uV&#10;n6h/yG7D/tp/6CKADzNS/wCedn/323/xNHmal/zzs/8Avtv/AImtCigDP8zUv+edn/323/xNQytq&#10;RukzHZ9OP3jf/E1rVXn/AOPyOgCv5mpf887P/vtv/iaPM1L/AJ52f/fbf/E1oUUAZ/mal/zzs/8A&#10;vtv/AImqd2+of25Z7o7Xdsk2je2D93PatyqF7/yMFh/uS/8AstACeZqX/POz/wC+2/8AiaPM1L/n&#10;nZ/99t/8TWhRQBn+ZqX/ADzs/wDvtv8A4mjzNS/552f/AH23/wATWhRQBnmTUsf6uz/7+N/8TUNs&#10;+pCST93Z9f8Ano3/AMTWselQ2v8ArJPr/jQBV8zUv+edn/323/xNHmal/wA87P8A77b/AOJrQooA&#10;z/M1L/nnZ/8Afbf/ABNHmal/zzs/++2/+JrQooAzpH1Ixt+7s+n/AD0b/wCJqr4ffUBoVn5cdoU8&#10;hNpLtnG0deK2Zf8AVt9Kp+Gf+Rdsf+veP/0EUAN8zUv+edn/AN9t/wDE0eZqX/POz/77b/4mtCig&#10;DP8AM1L/AJ52f/fbf/E1CH1L7Z/q7Pdj/no3/wATWtVcf8hD/gNAFfzNS/552f8A323/AMTR5mpf&#10;887P/vtv/ia0KKAM/wAzUv8AnnZ/99t/8TUOpvqP9m3G6Oz2+W2cO3TH+7WtVfVv+QVdf9cn/kaA&#10;KOnPqQsIdsdnt8tcZdvT/dqbzNS/552f/fbf/E1Z0z/kG2//AFzX+VT0AZ/mal/zzs/++2/+JqG5&#10;k1HzYsx2fXj529v9mtaq93/r4f8Ae/woAr+ZqX/POz/77b/4mjzNS/552f8A323/AMTWhRQBn+Zq&#10;X/POz/77b/4mqcT6h/wkM37u08z7OnG9sY3N7VuVQj/5Geb/AK9U/wDQ3oATzNS/552f/fbf/E0e&#10;ZqX/ADzs/wDvtv8A4mtCigDJnk1Hz48x2ec8fvG/+JqbzNS/552f/fbf/E1Zuf8Aj5h+tT0AZ/ma&#10;l/zzs/8Avtv/AImqfiB9QOjzeZHahMDO12z1HtW5VDxP/wAgO4+g/wDQhQAgk1PH+rs/+/jf/E0e&#10;ZqX/ADzs/wDvtv8A4mtCigDP8zUv+edn/wB9t/8AE1FK+o/aY/3dnu7fvG/+JrVqvP8A8fkdAFcy&#10;6kP+Wdl/38b/AOJoEupH/lnZf9/G/wDia/NP/gpZ/wAFEPiFf/tFa38Nfh9r8vg7QvB3lxarqlkq&#10;NqF/dyJuMUbncI0RWXJxu3fhiP8A4J1/8FE/iJo/7QWi+A/H2vyeMfD/AIwlNpp+oXqIl9YXePkR&#10;nXasiPjGMZzyOeGAP0w8zUv+edn/AN9t/wDE1Ts31Aa1eYjtd+yPcN7Y/ix2rcqhY/8AIfv/APci&#10;/k1ACeZqX/POz/77b/4mjzNS/wCedn/323/xNaFFAGVZyajsbbHZ/e/56N/8TUvmal/zzs/++2/+&#10;Jqxp/wDq2/3qsUAZ/mal/wA87P8A77b/AOJqn4cfUBoVp5cdps8pdu52zjH0rcqh4X/5Fyx/64r/&#10;ACoATzNS/wCedn/323/xNQ79S+2f6uz3Y/56N/8AE1rVXH/IQ/4DQBX8zUv+edn/AN9t/wDE1X1a&#10;TUf7LuN0dnt8pt2HbOMHP8NbFVtZ/wCQPdf9cX/9BNAFSxfUhZQ7Y7PbsXHzt6f7tSeZqX/POz/7&#10;7b/4mrWnf8g+D/rmv8qmoAybltSLp+7s+v8Az0b/AOJqbzNS/wCedn/323/xNWLv/XR/WrFAGf5m&#10;pf8APOz/AO+2/wDiapu+of8ACQx/u7XzPs74G9sY3L7VuVQf/kZ4/wDr1f8A9DWgBPM1L/nnZ/8A&#10;fbf/ABNHmal/zzs/++2/+JrQooAyrx9SMPMdn1/56N/8TUqSaltH7uz/AO/jf/E1av8A/j3/ABqV&#10;PuD6UAUPM1L/AJ52f/fbf/E0GTUsf6uz/wC/jf8AxNaFB6UAYeivqAjuNsdr/r5M7nbruOe3Srnm&#10;al/zzs/++2/+Jp2g/wCruv8Ar5l/9CNXqAM6STUvLb93Z9P77f8AxNMtH1IQjEdn/wB/G/8Aia0p&#10;P9W30qOx/wCPcfWgCr5mpf8APOz/AO+2/wDiaq68+oHQ7zfHaBPIfdh2zjaenFbVUvEn/IvX3/Xv&#10;J/6CaAIoZNS8lf3dn0H8bf8AxNO8zUv+edn/AN9t/wDE1eg/1Cf7op1AGf5mpf8APOz/AO+2/wDi&#10;aPM1L/nnZ/8Afbf/ABNaFFAGXeSaj5PzR2YGf77f/E1IJNSx/q7P/v43/wATVq+/1H41MOlAGf5m&#10;pf8APOz/AO+2/wDiaPM1L/nnZ/8Afbf/ABNaFFAGf5mpf887P/vtv/iap66+oGzj3x2gH2iHGHbr&#10;5i47etblUPEX/HjF/wBfMH/o1aAE8zUv+edn/wB9t/8AE0eZqX/POz/77b/4mtCigDP8zUv+edn/&#10;AN9t/wDE0eZqX/POz/77b/4mtCigDP8AM1L/AJ52f/fbf/E1DG2pfam/d2ef+ujf/E1rVXj/AOP5&#10;vpQBX8zUv+edn/323/xNHmal/wA87P8A77b/AOJrQooAz/M1L/nnZ/8Afbf/ABNHmal/zzs/++2/&#10;+JrQooAzZX1Lym/d2fQ/8tG/+JptrJqXkLtjs/8Av43/AMTWlP8A6h/901HY/wDHsv40AVfM1L/n&#10;nZ/99t/8TR5mpf8APOz/AO+2/wDia0KKAPBf2fDKf22fj55wjWTyvDmQhJX/AI85vWveq8J+A3/J&#10;8Hx9/wCuXhz/ANIpq92oAKKKKACiiigAooooAKKKKACiiigAooooAKKKKACiiigAooooAKKKKACi&#10;iigAooooAKKKKACiiigAooooAKKKKACiiigAooooAKKKKACiiigAooooAKKKKACiiigAooooAKKK&#10;KACiiigAxRRRQAUYoooAKKKKACiiigAooooA8h/bV/5JZon/AGN2g/8Apyt69eryH9tX/klmif8A&#10;Y3aD/wCnK3r16gAooooAKKKKAILX78n+9/jU9QWv35P97/Gp6ACiiigAqh4o/wCRdvP+uLfyNX6o&#10;eKP+RdvP+uLfyNAF8dKKB0ooAKKKKACq8v8Ax/R/T/GrFV5f+P6P6f40AWKKKKACiiigAqhoXS6/&#10;6+ZP6VfqhoXS6/6+ZP6UAX6KKKACiiigAPSq+n/6k/WrB6VX0/8A1J+tAFiiiigAooooAKoeGP8A&#10;kBW/0P8AM1fqh4Y/5AVv9D/M0AX6KKKAILX/AF0n1qeoLX/XSfWp6ACs/UP+Q3Yf9tP/AEEVoVn6&#10;h/yG7D/tp/6CKANCiiigAqvP/wAfkdTO2xc18e/FT9tfxX4i8d3kPhKWy0jRdNuHtkuJ7b7RNesj&#10;bWO1sBVyCPXr+HrZTkuJzGpKGHt7qu23ZLt336Hl5pnGHwEFKvfXZJXb7/cfYgbNFeFfsl/tOah8&#10;WdSvPD/iKG3XXLGIXKXFupWK7iJxnb/CwPGM/wCJ91rlzDL62CrvD117y7app7NPsdGAx1LGUVXo&#10;vR/ffswqhe/8jBYf7kv/ALLV+qF7/wAjBYf7kv8A7LXGdhfooooAKKKKAA9Khtf9ZJ9f8amPSobX&#10;/WSfX/GgCaiiigAooooAbL/q2+lU/DP/ACLtj/17x/8AoIq5L/q2+lU/DP8AyLtj/wBe8f8A6CKA&#10;L1FFFABVcf8AIQ/4DViq4/5CH/AaALFFFFABVfVv+QVdf9cn/kasVX1b/kFXX/XJ/wCRoAXTP+Qb&#10;b/8AXNf5VPUGmf8AINt/+ua/yqegAqvd/wCvh/3v8KsVXu/9fD/vf4UAWKKKKACqEf8AyM83/Xqn&#10;/ob1fqhH/wAjPN/16p/6G9AF+iiigCC5/wCPmH61PUFz/wAfMP1qegAqh4n/AOQHcfQf+hCr9UPE&#10;/wDyA7j6D/0IUAX6KKKACq8//H5HViq8/wDx+R0AfnB/wUi/4Jw+PtR/aA1f4kfD3TR4o07xWIn1&#10;bSUlEd1aXEabPNiB4dWVVyvUnHTHMf8AwTz/AOCb/j+2+PWkeO/H+mf8IvpPhVzc6fprzrJdXtwV&#10;wjuBkIqg9DyDkc5yn6VkZoCgHpQAVQsf+Q/f/wC5F/Jqv1Qsf+Q/f/7kX8moAv0UUUAV9P8A9W3+&#10;9Viq+n/6tv8AeqxQAVQ8L/8AIuWP/XFf5Vfqh4X/AORcsf8Ariv8qAL9Vx/yEP8AgNWKrj/kIf8A&#10;AaALFVtZ/wCQPdf9cX/9BNWaraz/AMge6/64v/6CaAH6d/yD4P8Armv8qmqHTv8AkHwf9c1/lU1A&#10;Fe7/ANdH9asVXu/9dH9asUAFUH/5GeP/AK9X/wDQ1q/VB/8AkZ4/+vV//Q1oAv0UUUAQ3/8Ax7/j&#10;UqfcH0qK/wD+Pf8AGpU+4PpQAtB6UUHpQBR0H/V3X/XzL/6EavVR0H/V3X/XzL/6EavUANk/1bfS&#10;o7H/AI9x9akk/wBW30qOx/49x9aAJqpeJP8AkXr7/r3k/wDQTV2qXiT/AJF6+/695P8A0E0AW4P9&#10;Qn+6KdTYP9Qn+6KdQAUUUUAQ33+o/Gph0qG+/wBR+NTDpQAUUUUAFUPEX/HjF/18wf8Ao1av1Q8R&#10;f8eMX/XzB/6NWgC/RRRQAUUUUAFV4/8Aj+b6VYqvH/x/N9KALFFFFABRRRQA2f8A1D/7pqOx/wCP&#10;ZfxqSf8A1D/7pqOx/wCPZfxoAmooooA8J+A3/J8Hx9/65eHP/SKavdq8J+A3/J8Hx9/65eHP/SKa&#10;vdqACiiigAooooAKKKKACiiigAooooAKKKKACiiigAooooAKKKKACiiigAooooAKKKKACiiigAoo&#10;ooAKKKKACiiigAooooAKKKKACiiigAooooAKKKKACiiigAooooAKKKKACiiigAooooAKKKKACiii&#10;gAooooAKKKKACiiigDyH9tX/AJJZon/Y3aD/AOnK3r16vIf21f8Aklmif9jdoP8A6crevXqACiii&#10;gAooooAgtfvyf73+NT1Ba/fk/wB7/Gp6ACiiigAqh4o/5F28/wCuLfyNX6oeKP8AkXbz/ri38jQB&#10;fHSigdKKACiiigAqvL/x/R/T/GrFV5f+P6P6f40AWKKKKACiiigAqhoXS6/6+ZP6VfqhoXS6/wCv&#10;mT+lAF+iiigAooooA81/av8A2p/C/wCx98H73xh4qkuDaQutvbWtsm+51C4c4SCJcjczH8gCa+J/&#10;A3/Bei6tdfhm8W/Cu80fwvNMPOu7PVo7q606LAy8sW0Bhnk7WG0de5r07/gt58HNe+I37PfhvXtD&#10;sbrVo/A2uJqmoWVvlpGtzG8bSqgGWMe4N1GBntnH5iWfiCDxLbJY6TG2salqR8i2sIEZ5p3bChSg&#10;G5eSAcgEZ9cCgD9//CfirT/HPhmx1jSbqO903U4FubaeM/LLGwyrD6itCvLv2KfhdqXwV/ZR8CeF&#10;9YZm1TR9KjiuQz7zG5JYpn/Z3bcDgYxk9T6jQAUUUUAFUPDH/ICt/of5mr9UPDH/ACArf6H+ZoAv&#10;0UUUAQWv+uk+tT1Ba/66T61PQAVn6h/yG7D/ALaf+gitCs/UP+Q3Yf8AbT/0EUAaFFFFADZRuQj1&#10;GK+DPiX8AfE3wm8a3limi32paTc3Mk1hd2cPmKUdy2xlH3WBbAH/AOuvvWq8/wDx+R17mR59Wyyp&#10;KVOKkpLVPy2aaPFznJaWYwiptxcdmvPdHzh+xT8ENb0HxZeeKtcsZdLWS2+yWdrOoE2Ccs7Dqvpj&#10;vX0vRRXJmmZVcfiHiKtk3ZWWyS2R1ZZl1PA0FQp3a3u+re4VQvf+RgsP9yX/ANlq/VC9/wCRgsP9&#10;yX/2WvOPQL9FFFABRRRQAHpUNr/rJPr/AI1MelQ2v+sk+v8AjQBNRRRQAUUUUANl/wBW30qn4Z/5&#10;F2x/694//QRVyX/Vt9Kp+Gf+Rdsf+veP/wBBFAF6iiigAquP+Qh/wGrFVx/yEP8AgNAFiiiigAqv&#10;q3/IKuv+uT/yNWKr6t/yCrr/AK5P/I0ALpn/ACDbf/rmv8qnqDTP+Qbb/wDXNf5VPQAVXu/9fD/v&#10;f4VYqvd/6+H/AHv8KALFFFFABVCP/kZ5v+vVP/Q3q/VCP/kZ5v8Ar1T/ANDegC/RRRQBBc/8fMP1&#10;qeoLn/j5h+tT0AFUPE//ACA7j6D/ANCFX6oeJ/8AkB3H0H/oQoAv0UUUAFV5/wDj8jqxVef/AI/I&#10;6ALFFFFABVCx/wCQ/f8A+5F/Jqv1Qsf+Q/f/AO5F/JqAL9FFFAFfT/8AVt/vVYqvp/8Aq2/3qsUA&#10;FUPC/wDyLlj/ANcV/lV+qHhf/kXLH/riv8qAL9Vx/wAhD/gNWKrj/kIf8BoAsVW1n/kD3X/XF/8A&#10;0E1ZqtrP/IHuv+uL/wDoJoAfp3/IPg/65r/Kpqh07/kHwf8AXNf5VNQBXu/9dH9asVXu/wDXR/Wr&#10;FABVB/8AkZ4/+vV//Q1q/VB/+Rnj/wCvV/8A0NaAL9FFFAEN/wD8e/41Kn3B9Kiv/wDj3/GpU+4P&#10;pQAtB6UUHpQBR0H/AFd1/wBfMv8A6EavVR0H/V3X/XzL/wChGr1ADZP9W30qOx/49x9akk/1bfSo&#10;7H/j3H1oAmql4k/5F6+/695P/QTV2qXiT/kXr7/r3k/9BNAFuD/UJ/uinU2D/UJ/uinUAFFFFAEN&#10;9/qPxqYdKhvv9R+NTDpQAUUUUAFUPEX/AB4xf9fMH/o1av1Q8Rf8eMX/AF8wf+jVoAv0UUUAFFFF&#10;ABVeP/j+b6VYqvH/AMfzfSgCxRRRQAUUUUANn/1D/wC6ajsf+PZfxqSf/UP/ALpqOx/49l/GgCai&#10;iigDwn4Df8nwfH3/AK5eHP8A0imr3avCfgN/yfB8ff8Arl4c/wDSKavdqACiiigAooooAKKKKACi&#10;iigAooooAKKKKACiiigAooooAKKKKACiiigAooooAKKKKACiiigAooooAKKKKACiiigAooooAKKK&#10;KACiiigAooooAKKKKACiiigAooooAKKKKACiiigAooooAKKKKACiiigAooooAKKKKACiiigDyH9t&#10;X/klmif9jdoP/pyt69eryH9tX/klmif9jdoP/pyt69eoAKKKKACiiigCC1+/J/vf41PUFr9+T/e/&#10;xqegAooooAKoeKP+RdvP+uLfyNX6oeKP+RdvP+uLfyNAF8dKKB0ooAKCcUVT8QrcvoF8tmypeG3k&#10;EDMCQr7TtJwQeuOhFAHzl8f/APgrR8Hf2efiRceE9Q1PVtb1uwYJqEOh6dJfjTCc5EzLwpGOVGWH&#10;p1x6t+z9+0n4O/ak8F2vibwXrFvq+myHy5Nvyy2soHzRyofmRx3B/Wvwy8EWs+nwalbaisy69b6l&#10;dDWFuQRci7MrGQy5y245BGT90rX2t/wQ1s9Qb9oT4jXVj53/AAjraZbxXm1T5L34kO05B27xGGB4&#10;zw3P3hQB+nVFFFABRRRQAVQ0Lpdf9fMn9Kv1Q0Lpdf8AXzJ/SgC/RRRQAUUUUANkXehFcp4R+DHh&#10;HwtrD6ppnhfw9p2pM+9rq102GGYnG3O9VDdCR16V1p6V5t+0t+0TpH7KfwA8SePNchnuLHQLYzeR&#10;DnzLmQkLHEvBwXdlXODjOaAPSaK/Itv+CwX7Qd54hbWVi8E2unu4kTw61m7bY927Ybrdu8wr8pON&#10;v86/ST9j39pvTf2uPgLo/jTT7abT3vd8F5Yync9lcxnbJFnA3YPQjsR0OQAD1CiiigAqh4Y/5AVv&#10;9D/M1fqh4Y/5AVv9D/M0AX6KKKAILX/XSfWp6gtf9dJ9anoAKz9Q/wCQ3Yf9tP8A0EVoVn6h/wAh&#10;uw/7af8AoIoA0KKKKACq8/8Ax+R1YqvP/wAfkdAFiiiigAqhe/8AIwWH+5L/AOy1fqhe/wDIwWH+&#10;5L/7LQBfooooAKKKKAA9Khtf9ZJ9f8amPSobX/WSfX/GgCaiiigAooooAbL/AKtvpVPwz/yLtj/1&#10;7x/+girkv+rb6VT8M/8AIu2P/XvH/wCgigC9RRRQAVXH/IQ/4DViq4/5CH/AaALFFFFABVfVv+QV&#10;df8AXJ/5GrFV9W/5BV1/1yf+RoAXTP8AkG2//XNf5VPUGmf8g23/AOua/wAqnoAKr3f+vh/3v8Ks&#10;VXu/9fD/AL3+FAFiiiigAqhH/wAjPN/16p/6G9X6oR/8jPN/16p/6G9AF+iiigCC5/4+YfrU9QXP&#10;/HzD9anoAKoeJ/8AkB3H0H/oQq/VDxP/AMgO4+g/9CFAF+iiigAqvP8A8fkdWKrz/wDH5HQBYooo&#10;oAKoWP8AyH7/AP3Iv5NV+qFj/wAh+/8A9yL+TUAX6KKKAK+n/wCrb/eqxVfT/wDVt/vVYoAKoeF/&#10;+Rcsf+uK/wAqv1Q8L/8AIuWP/XFf5UAX6rj/AJCH/AasVXH/ACEP+A0AWKraz/yB7r/ri/8A6Cas&#10;1W1n/kD3X/XF/wD0E0AP07/kHwf9c1/lU1Q6d/yD4P8Armv8qmoAr3f+uj+tWKr3f+uj+tWKACqD&#10;/wDIzx/9er/+hrV+qD/8jPH/ANer/wDoa0AX6KKKAIb/AP49/wAalT7g+lRX/wDx7/jUqfcH0oAW&#10;g9KKD0oAo6D/AKu6/wCvmX/0I1eqjoP+ruv+vmX/ANCNXqAGyf6tvpUdj/x7j61JJ/q2+lR2P/Hu&#10;PrQBNVLxJ/yL19/17yf+gmrtUvEn/IvX3/XvJ/6CaALcH+oT/dFOpsH+oT/dFOoAKKKKAIb7/Ufj&#10;Uw6VDff6j8amHSgAooooAKoeIv8Ajxi/6+YP/Rq1fqh4i/48Yv8Ar5g/9GrQBfooooAKKKKACq8f&#10;/H830qxVeP8A4/m+lAFiiiigAooooAbP/qH/AN01HY/8ey/jUk/+of8A3TUdj/x7L+NAE1FFFAHh&#10;PwG/5Pg+Pv8A1y8Of+kU1e7V4T8Bv+T4Pj7/ANcvDn/pFNXu1ABRRRQAUUUUAFFFFABRRRQAUUUU&#10;AFFFFABRRRQAUUUUAFFFFABRRRQAUUUUAFFFFABRRRQAUUUUAFFFFABRRRQAUUUUAFFFFABRRRQA&#10;UUUUAFFFFABRRRQAUUUUAFFFFABRRRQAUUUUAFFFFABRRRQAUUUUAFFFFABRRRQB5D+2r/ySzRP+&#10;xu0H/wBOVvXr1eQ/tq/8ks0T/sbtB/8ATlb169QAUUUUAFFFFAEFr9+T/e/xqeoLX78n+9/jU9AB&#10;RRRQAVQ8Uf8AIu3n/XFv5Gr9UPFH/Iu3n/XFv5GgC+OlFA6UUAFFFFAHgnx0/wCCaXwf/aG8dnxJ&#10;4g8LxjWpsC5ubOZrV71ecrLt+9nPJ6n1r0f4OfA7wt+z74Ws/D3hHRrPRdLtxkRQLzI2MbnY8s2A&#10;Bkk8ADpxXaVXl/4/o/p/jQBYooooAKKKKACqGhdLr/r5k/pV+qGhdLr/AK+ZP6UAX6KKKACiiigA&#10;PSvDf2+P2a739rD9krxT4O0ua3t9YuES7055l3J9phdZUU54G4rtyeBur3I9Kr6f/qT9aAPwpb4R&#10;fEa08RP4fufhz4vTxNEwiaxSwd1Zt2zcJANpjLcBuvt2r9YP+Cav7M+qfstfsvWGh695K+INSvJ9&#10;X1KKIDbbzTYJjyCQSFVckd8jJxuPv1FABRRRQAVQ8Mf8gK3+h/mav1Q8Mf8AICt/of5mgC/RRRQB&#10;Ba/66T61PUFr/rpPrU9ABWfqH/IbsP8Atp/6CK0Kz9Q/5Ddh/wBtP/QRQBoUUUUAFV5/+PyOrFV5&#10;/wDj8joAsUUUUAFUL3/kYLD/AHJf/Zav1Qvf+RgsP9yX/wBloAv0UUUAFFFFAAelQ2v+sk+v+NTH&#10;pUNr/rJPr/jQBNRRRQAUUUUANl/1bfSqfhn/AJF2x/694/8A0EVcl/1bfSqfhn/kXbH/AK94/wD0&#10;EUAXqKKKACq4/wCQh/wGrFVx/wAhD/gNAFiiiigAqvq3/IKuv+uT/wAjViq+rf8AIKuv+uT/AMjQ&#10;Aumf8g23/wCua/yqeoNM/wCQbb/9c1/lU9ABVe7/ANfD/vf4VYqvd/6+H/e/woAsUUUUAFUI/wDk&#10;Z5v+vVP/AEN6v1Qj/wCRnm/69U/9DegC/RRRQBBc/wDHzD9alLgHFcz8X/iFbfCnwHqXiK8VpLfS&#10;bdpyi9XI6KPqcCvjy5/aq+J2uam2qDXrXTTKd8enxWSPbwrwdhLfMx4xuzkc4r38n4bxWZQlUotK&#10;MdLu+r7KyZ4ebcQYbL5xp1U3J62VtF3d2j7rqh4n/wCQHcfQf+hCuI/Zl+Nknxx+HKalc28drqNp&#10;M1pexIfkEq9Svfae1dv4n/5Adx9B/wChCvIxWGqYetKhVVpRdmerhcRTxFKNak7xkrov0UUVzm4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ooooAKKKKACiiigAooooAKKKKACiiigAooooAKKKKACiiigAooooAKKKKACiiigAooooAKKKK&#10;ACiiigAooooAKKKKACiiigAooooAKKKKACiiigAooooAKKKKACiiigAooooAKKKKACiiigAooooA&#10;KKKKACiiigDyH9tX/klmif8AY3aD/wCnK3r16vIf21f+SWaJ/wBjdoP/AKcrevXqACiiigAooooA&#10;gtfvyf73+NT1Ba/fk/3v8anoAKKKKACqHij/AJF28/64t/I1fqh4o/5F28/64t/I0AXx0ooHSigA&#10;ooooAKry/wDH9H9P8asVXl/4/o/p/jQBYooooAKKKKACqGhdLr/r5k/pV+qGhdLr/r5k/pQBfooo&#10;oAKKKKAA9Kr6f/qT9asHpVfT/wDUn60AWKKKKACiiigAqh4Y/wCQFb/Q/wAzV+qHhj/kBW/0P8zQ&#10;BfooooAgtf8AXSfWp6gtf9dJ9anoAKz9Q/5Ddh/20/8AQRWhWfqH/IbsP+2n/oIoA0KKKKACq8//&#10;AB+R1YqvP/x+R0AWKKKKACqF7/yMFh/uS/8AstX6oXv/ACMFh/uS/wDstAF+iiigAooooAD0qG1/&#10;1kn1/wAamPSobX/WSfX/ABoAmooooAKKKKAGy/6tvpVPwz/yLtj/ANe8f/oIq5L/AKtvpVPwz/yL&#10;tj/17x/+gigC9RRRQAVXH/IQ/wCA1YquP+Qh/wABoAsUUUUAFV9W/wCQVdf9cn/kasVX1b/kFXX/&#10;AFyf+RoAXTP+Qbb/APXNf5VPUGmf8g23/wCua/yqegAqvd/6+H/e/wAKsVXu/wDXw/73+FAFiiii&#10;gAqhH/yM83/Xqn/ob1fqhH/yM83/AF6p/wChvQBfooooA5H43fDyP4r/AA41bw9JIYf7Ut2iWTGd&#10;jcFT+DAV8Z3XwK8f6JqjaXceFdSuryM7RPbqGtpug3h88A5B9Rz6V953P/HzD9alMYLZ/pX0OS8S&#10;YjLYSp04qUZa2d9H30/E8HN+H6GPnGpOTjJaXXVb2/yPM/2U/gxd/Bj4cG11JlbVdQna7uwuCsbN&#10;gBAe4AH69+td/wCJ/wDkB3H0H/oQq/VDxP8A8gO4+g/9CFeNjMVUxNaWIqv3pO7PWwuFhh6MaFL4&#10;YqyL9FFFc50BVef/AI/I6sVXn/4/I6ALFFFFABVCx/5D9/8A7kX8mq/VCx/5D9//ALkX8moAv0UU&#10;UAV9P/1bf71WKr6f/q2/3qsUAFUPC/8AyLlj/wBcV/lV+qHhf/kXLH/riv8AKgC/Vcf8hD/gNWKr&#10;j/kIf8BoAsVW1n/kD3X/AFxf/wBBNWaraz/yB7r/AK4v/wCgmgB+nf8AIPg/65r/ACqaodO/5B8H&#10;/XNf5VNQBXu/9dH9asVXu/8AXR/WrFABVB/+Rnj/AOvV/wD0Nav1Qf8A5GeP/r1f/wBDWgC/RRRQ&#10;BDf/APHv+NSp9wfSor//AI9/xqVPuD6UALQelFB6UAUdB/1d1/18y/8AoRq9VHQf9Xdf9fMv/oRq&#10;9QA2T/Vt9Kjsf+PcfWpJP9W30qOx/wCPcfWgCaqXiT/kXr7/AK95P/QTV2qXiT/kXr7/AK95P/QT&#10;QBbg/wBQn+6KdTYP9Qn+6KdQAUUUUAQ33+o/Gph0qG+/1H41MOlABRRRQAVQ8Rf8eMX/AF8wf+jV&#10;q/Wf4jOLKH/r5g/9GrQBoUVzfxD+Lnh34U2K3PiHV7LS4ZDhPOk+aQ9flUZJ/AU7wB8VvDvxRsnu&#10;PD+rWOqRRna5gk3FD7jqPxFbfVq3svb8j5O9nb79jH6zR9p7LmXN2ur/AHbnRUUUVibBVeP/AI/m&#10;+lWKrx/8fzfSgCxRRRQAUUUUANn/ANQ/+6ajsf8Aj2X8akn/ANQ/+6ajsf8Aj2X8aAJqKKKAPCfg&#10;N/yfB8ff+uXhz/0imr3avCfgN/yfB8ff+uXhz/0imr3agAooooAKxdR+Iug6RePb3WsafBPGcPG8&#10;yhlPuK2q8d+G3gfSvGfxC8bf2nZx3n2bUW8veT8uZJs9CPQflQB6F/wtfwz/ANB3S/8AwIWj/ha/&#10;hn/oO6X/AOBC1T/4Ud4V/wCgLa/99P8A/FUf8KO8K/8AQFtf++n/APiqALn/AAtfwz/0HdL/APAh&#10;aP8Aha/hn/oO6X/4ELVP/hR3hX/oC2v/AH0//wAVR/wo7wr/ANAW1/76f/4qgC5/wtfwz/0HdL/8&#10;CFoX4q+G3YKNc0vLHA/0hf8AGqf/AAo7wr/0BbX/AL6f/wCKrk/jb8LtB8MfDq8vLHTYba5jeMLI&#10;pbIy6g9T6UAerQzLPEskbK6MMqynIIp1ZfgfjwXpP/XnD/6AK1KACiiigAooooAKKKKACiiigAoo&#10;ooAKKKKACiiigAooooAKKKKACiiigAooooAKKKKACiiigAooooAKKKKACiiigAooooAKKKKACiii&#10;gAooooAKKKKACiiigAooooAKKKKACiiigDyH9tX/AJJZon/Y3aD/AOnK3r16vIf21f8Aklmif9jd&#10;oP8A6crevXqACiiigAooooAgtfvyf73+NT1Ba/fk/wB7/Gp6ACiiigAqh4o/5F28/wCuLfyNX6oe&#10;KP8AkXbz/ri38jQBfHSigdKKACiiigAqvL/x/R/T/GrFV5f+P6P6f40AWKKKKACiiigAqhoXS6/6&#10;+ZP6VfqhoXS6/wCvmT+lAF+iiigAooooAD0qvp/+pP1qwelV9P8A9SfrQBYoopC4U0ALRUMV/DPI&#10;yxyI7RnDBWyVPvUwOaATvqgqh4Y/5AVv9D/M1fqh4Y/5AVv9D/M0AX6KKKAILX/XSfWp6gtf9dJ9&#10;anoAKz9Q/wCQ3Yf9tP8A0EVoVn6h/wAhuw/7af8AoIoA0KKKKACq8/8Ax+R1YqvP/wAfkdAFiiii&#10;gAqhe/8AIwWH+5L/AOy1fqhe/wDIwWH+5L/7LQBfooooAKKKKAA9Khtf9ZJ9f8a5/wCLvxi8M/An&#10;wHfeJfF2tWOg6Jp6bpru7k2IvoB3LHsoyT6V4t8B/wDgqj8Efj749j8N6J4uEGsXzlbKDUbSWzF9&#10;g4BiaRQrbs8DOT0xnigD6PooVtwooAKKKbM/lws3J2gnAFAEOo38NjDmaWOIOdq72C5J6CofDBz4&#10;dsf+veP/ANBFfnp478Xah8aPFeoa3rlxczbrmaK1tfNZYrKJJCoRVB6/Lkk85r2b/gnz4+1S38TX&#10;XhOe6uLzSV05L21ErGRrQ7gpQE9FOc896+2zDgurhcE8U6icoq8o2272d9WvReR8fgOLoYnGLDqn&#10;aMnZO/5q2l/U+s6KB0or4k+wCq4/5CH/AAGrFVx/yEP+A0AWKKKKACq+rf8AIKuv+uT/AMjViq+r&#10;f8gq6/65P/I0ALpn/INt/wDrmv8AKp6g0z/kG2//AFzX+VT0AFV7v/Xw/wC9/hViq93/AK+H/e/w&#10;oAsUUUUAFUI/+Rnm/wCvVP8A0N6v1Qj/AORnm/69U/8AQ3oAv0UUUAQXP/HzD9anqC5/4+YfrU9A&#10;BVDxP/yA7j6D/wBCFX6oeJ/+QHcfQf8AoQoAv0UUUAFV5/8Aj8jqxVef/j8joAsUUUUAFULH/kP3&#10;/wDuRfyar9ULH/kP3/8AuRfyagC/RRRQBX0//Vt/vVYqvp/+rb/eqxQAVQ8L/wDIuWP/AFxX+VX6&#10;oeF/+Rcsf+uK/wAqAL9Vx/yEP+A1YquP+Qh/wGgCxVbWf+QPdf8AXF//AEE1ZqtrP/IHuv8Ari//&#10;AKCaAH6d/wAg+D/rmv8AKpqh07/kHwf9c1/lU1AFe7/10f1qxVe7/wBdH9asUAFUH/5GeP8A69X/&#10;APQ1q/VB/wDkZ4/+vV//AENaAL9FFFAEN/8A8e/41Kn3B9Kiv/8Aj3/GpU+4PpQAtB6UUHpQBR0H&#10;/V3X/XzL/wChGr1UdB/1d1/18y/+hGr1ADZP9W30qOx/49x9akk/1bfSo7H/AI9x9aAJqpeJP+Re&#10;vv8Ar3k/9BNXapeJP+Revv8Ar3k/9BNAFuD/AFCf7op1Ng/1Cf7op1ABRRRQBDff6j8amHSob7/U&#10;fjUw6UAFFFFABWf4lOLGH/r5h/8ARq1oVQ8Rf8eMX/XzB/6NWgD4Y/aLu7nxB+0n4pk1JjJNpssd&#10;tZI/Igt9gZSvHG4lifcdan/ZnvLjQP2jfDr6axik1FpILyNPlE8OMktxg7eoz+dfUPxu/ZX8PfGz&#10;UodRuGutN1aBPKW9tG2uyc4Vx/EATnn/AAqT4Kfsu+HvgpqM2oWf2q+1SZdhu7tw7on91eyj/E+9&#10;fpT4twTyr6tyvn5OTltpe1r32tfXvf7z88jwvjFmft7rl5ubmvra97W79O1vuPSEJI5p1FFfmp+h&#10;hVeP/j+b6VYqvH/x/N9KALFFFFABRRRQA2f/AFD/AO6ajsf+PZfxqSf/AFD/AO6ajsf+PZfxoAmo&#10;oooA8J+A3/J8Hx9/65eHP/SKavdq8J+A3/J8Hx9/65eHP/SKavdqACiiigArzP4Hf8lB8ff9hH/2&#10;pPXpleZ/A7/koPj7/sI/+1J6APTKKKp67rNr4e0q4vr2eO1tLWNppppG2pEigszMewABJPtRq9EK&#10;UkldlyivhvxX/wAFsfD2m+K5rfRfBer65osLlRqJu0tmnx/EkTKTtJz1IOMcdh9Wfs+fH7w/+0n8&#10;N7XxP4buGmsbhjFJHKmya1lX70ci84YZHsQQRkEGvoM14VzbLaEcTjqEoQls3bd9HZuz8nZnh5Zx&#10;NlmYVpYfB1lOUd0r7d1dK681c7iuH/aL/wCST6h/10h/9GLXcVw/7Rf/ACSfUP8ArpD/AOjFr589&#10;06TwR/yJmkf9eUP/AKAK1Kx/CQz4E0r/AK8of/QBX4E/8ES/+CYOuf8ABVz9nLxt8QvGH7S37SHh&#10;nUdF8dah4dhtND8XOtsYIoLWZWIlDtuzcMOCBhV460K7bXlf8bBsr+dj+g6ivxT/AGvf2Xv2jv8A&#10;ggL4Xtfjt8L/AI9/Ef41fCfw3fW6+MvBPju+a+ZbOWRI2nhkJKqS7AF40jdNyMTIgcV+t3wx/aQ8&#10;J/Ez9nLQvipDq9np/gvXtCg8RJqF9MtvDbWksKzB5XY7U2q3zZOAQfSjS1w62O+or5E8F/8ABer9&#10;j/4g/E6Pwfpfx68Fy63NN9ni84z21nM+QAqXcsa27ZJAG2Q57Zr6C+OX7SvgT9mnwpp+uePPE2m+&#10;F9I1bUYNIs7q9crHcXc+fKhUgH5n2nH0o8wO5or5d13/AILUfsr+Gv2gP+FX33xt8GweNvtYsGs/&#10;Nla3juC23yXughtkkDDaVaUENwQDxVr9o7/gsb+zJ+yT8WY/AvxC+MHhfw74sbZ5unMJrmSz34K/&#10;aDDG62+Qwb96U+UhunNAH0xRWToXjrRfFHg618Rabqmn3+g31ol/b6hbzrJaz27IHWZZAdrIVIYM&#10;Dgjmvlm5/wCC9n7Htp8Uf+EPk+PvgddaE/2YuHmOnrJnGDeiP7KBnuZce9HWwdLn15RWH4j+Jnh3&#10;wh4BufFWq65pOm+GbO0N/PqtzdJFZQ24XcZmlYhBHt53E4xzmvmH4bf8F5f2Qvi38TIfCGhfHbwf&#10;Prt1N9mgjuRcWdvcSFgoSO4miSFyzEBdrncTxmjd2QdLn11RX5o/8HFP/BVi4/YU+HPw/wDC/gb4&#10;haX4V+IHibxNpsuq2/lrJexeHZGuFnuU3qQimSDZ5g+YfNjBwR6p+1t8WvgR+2X8Jvgf4zT9oTUv&#10;BvhOb4gWsvhrVPDWqm1g8XajC8kY0uUlCZIndXDJgZKdeKFrr52/IHp91z7aorg/2hf2n/h7+yd8&#10;O5/FnxK8YaD4L8O27iI32q3SwRvI2SsaA8ySHBwiAscHA4ry/wDZK/4K3/s4/t0eLZ/D/wAK/ix4&#10;d8Va9AjSnTNk9leSIoBZ44bmON5FUEZKAgd8UBtqfRlFeK/taf8ABRf4IfsK6fa3Hxa+JPhvwU18&#10;hktbW7laS8ukBwXjt4leZ1B4LKhAPGayf2Rv+Cpv7Pv7eWp3mn/Cb4peHfF+qafGZ59PjE1rfJGC&#10;AZBb3CRysgJALhSoJHPIoDbc+gKK/J3Rv+C7HhVv+C6/iTwLrPxi8N2XwN0TwadP02MKEguPEb3V&#10;tHJE8mze8y4lQKTtUbsDJJP6FftU/tzfCP8AYh8H2+u/Fjx94f8ABGn3jMlr9vmPn3rKMsIYUDSy&#10;kAgkIrEZHrSUrxUu4a3cT1iivDv2Q/8AgpT8Cv29Evv+FR/Erw94zuNNXzLuyt2kgvrdN23zHtpl&#10;SZYy2AHKbSSOeRWj+1x+338G/wBhDw3Z6t8XPiBoPgm11BmWzS8d5Lm8K43eVBGrSyBdy5KIQuRn&#10;Gab03Ba7HsGaK/IX/gof/wAFCfCv7T/7a/8AwT71z4I/FJte8G+IviPe6frI0PUZreK62vphFveQ&#10;fI2QshPlzIDh84wef14jG1FHtSV399gvrbyHUUUUwCiiigAooooAKKKKACiiigAoooJxQAUV+b3/&#10;AAUz/wCC2vjb4M/tPxfs7/sy/C9/jP8AHT7GL7U4JN50zw5Gyq6/aNjIWYq6M26WJEEkeXLNtHln&#10;/BO//gqh+19+0T8AP2u4fEXg/wAI658cvgTqNvpGi+GdMswtq1/5lytxbuUuCJlUwnBSUFghCsSQ&#10;aV9G/n/ww2rf13P10or4z/4I2/8ABXTTf+Cpnws8Qx6n4bufAfxS+Ht2um+L/DFyW3WMzFgkqbwH&#10;EbtHIuxwHjeNlbOAzfZlU1YlO4UUUUhhRRRQAUUUUAFFFFABRRRQAUUUUAeQ/tq/8ks0T/sbtB/9&#10;OVvXr1eQ/tq/8ks0T/sbtB/9OVvXr1ABRRRQAUUUUAQWv35P97/Gp6gtDl5P97/Gp6ACiiigAqh4&#10;o/5F28/64t/I1fqh4o/5F28/64t/I0AXx0ooHSigAooooAKry/8AH9H9P8asVXl/4/o/p/jQBYoo&#10;ooAKKKKACqGhdLr/AK+ZP6VfqhoXS6/6+X/pQBfooooAKKKKAA9Kr6f/AKk/WrB6VX0//Un60AWK&#10;8H/bx+JeseCfAulaZo11Np8/iO7NrNdxErJBEqF2Ct2ZgMD8a94rhfj78ELH47eDP7LupZLW4hkE&#10;9pdxjL20o6EDuD0I7ivTybEUKGOp1cSrwT10v6O3Wz1PNzihXrYOpSw7tJrTp6q/S60PhGwiuPB9&#10;zHqejX17p+p2WZYrhbl9zMOofJ5Bxg57Gv0C+DnjCbx98MtF1i4jMdxqFoksoxj5uhx7EjP0NfOO&#10;h/sBeI9Q1KOHW9e0tdLDASm0ifzp07j5uBnof8g/U/h3Qbbwxolrp9nEsNrZxLDEg/hVRgV9Vxpm&#10;uBxcaaw8lOabu1fbtd269OnzPmeEcsxmFnUlXi4xaWjtv3svIu1Q8Mf8gK3+h/mav1Q8Mf8AICt/&#10;of5mvgj7gv0UUUAQWv8ArpPrU9QWv+uk+tT0AFZ+of8AIbsP+2n/AKCK0Kz9Q/5Ddh/20/8AQRQB&#10;oUUUUAFV5/8Aj8jqxVef/j8joAsUUUUAFUL3/kYLD/cl/wDZav1Qvf8AkYLH/cl/9loAv0UUUAFF&#10;FFAH5u/8F8f7QuPFPwdt7wy/8Io11eyOhDfZ3v1RPI8z+HIBbZnndnuRXwj4xjV9FmYMyXkcqPZO&#10;v+sS5B/dle+7djp2z2zX7xfHD4FeFf2i/h7eeF/GGj2us6PectFMvMbjOHQ9VYZOCPUjoSK8N+CX&#10;/BJb4P8AwY8eW/iC007Vta1DTZTLZjWb43cVmc5XYmAPlxgbs9cnJAIAPe/gzLqU/wAIvC8ms+Z/&#10;bD6TatfeYGD+eYVMmd3Od2c55zXS0iqEXCjApaACg9KKKAPmD4n/ALCN7deLrvUPCeqWNnY6jK00&#10;1ldxtst3Y5Yxlex54Peu9/ZT/Zph+C+i/wBpXV2uo65qVvGss4TakUeAfLTvtzg/gPqfYJVxG30q&#10;n4Z/5F2x/wCveP8A9BFe5ieIsfiMN9UqzvHRbK7S2Te7PFw/D+BoYj61ThaWr3dlfey6F4DAooor&#10;wz2gquP+Qh/wGrFVx/yEP+A0AWKKKKACq+rf8gq6/wCuT/yNWKr6t/yCrr/rk/8AI0ALpn/INt/+&#10;ua/yqeoNM/5B1v8A9c1/lU9ABVe7/wBfD/vf4VYqvd/6+H/e/wAKALFFFFABVCP/AJGeb/r1T/0N&#10;6v1Qj/5Geb/r1T/0N6AL9FFFAEFz/wAfMP1qeoLn/j5h+tT0AFUPE/8AyA7j6D/0IVfqh4n/AOQH&#10;cfQf+hCgC/RRRQAVXn/4/I6sVXn/AOPyOgCxRRRQAVQsf+Q/f/7kX8mq/VCx/wCQ/f8A+5F/JqAL&#10;9FFFAFfT/wDVt/vVYqvp/wDq2/3qsUAFUPC//IuWP/XFf5Vfqh4X/wCRcsv+uK/yoAv1XH/IQ/4D&#10;Viq4/wCQh/wGgCxVbWf+QPdf9cX/APQTVmq2s/8AIHuv+uL/APoJoAfp3/IPg/65r/Kpqh07/kHw&#10;f9c1/lU1AFe7/wBdH9asVXu/9dH9asUAFUH/AORnj/69X/8AQ1q/VB/+Rnj/AOvV/wD0NaAL9FFF&#10;AEN//wAe/wCNSp9wfSor/wD49/xqVPuD6UALQelFB6UAUdB/1d1/18y/+hGr1UdB/wBXc/8AXzL/&#10;AOhGr1ADZP8AVt9Kjsf+PcfWpJP9W30qOx/49x9aAJqpeJP+Revv+veT/wBBNXapeJP+Revv+veT&#10;/wBBNAFuD/UJ/uinU2D/AFCf7op1ABRRRQBDff6j8amHSob7/UfjUw6UAFFFFABVDxF/x4xf9fMH&#10;/o1av1Q8Rf8AHjF/18wf+jVoAv0UUUAFFFFABVeP/j+b6VYqvH/x/N9KALFFFFABRRRQA2f/AFD/&#10;AO6ajsf+PZfxqSf/AFD/AO6ajsv+PZfxoAmooooA8J+A3/J8Hx9/65eHP/SKavdq8J+A3/J8Hx9/&#10;65eHP/SKavdqACiiigArzP4Hf8lB8ff9hH/2pPXpleZ/A7/koPj7/sI/+1J6APTK8y/bJ8Dap8Sv&#10;2YPG2h6KkkmqajpcsdvHHjdKwGdgz/ext/Ht1r02hl3CujCYiWHrwxEN4NSV9rp31OfFYeOIoToS&#10;2kmn81Y/A2KVbYGGVfs80PySRSDY0TDggg88dK/ST/gjH4A1bw78G/EetX0Nxbaf4g1JZNPWRdol&#10;WNSrSKMZwWOMnj5OO9fSHij9lf4b+NvE7a1q/gnw3qOqScyXE9ijvKcAZfIwx4HLZIruLKwh022j&#10;ht4Y4YYlCIiLtVFAwAB2AHav1TjLxNhnWW/UKNFw5mnJt32d7L59X9x+a8J+HdTKcw+u1qykopqK&#10;SturXfy6a6k1cP8AtF/8kn1D/rpD/wCjFruK4f8AaL/5JPqH/XSH/wBGLX5GfqR0HhH/AJETS/8A&#10;rxh/9AFflz/wZ/f8o8fid/2VvV//AEi06v1H8IDPgXSv+vKH/wBAWvxG/wCCavwa/wCCkX/BLD4Q&#10;+KfAfgn9mX4feKtG1/xXeeJvtmseM9PScPPHBFsAjvlG3bbqeRnLGiMrSd+36oJaxXr+jP0W/wCC&#10;8XiLTfC//BID9oK51aSJLWXwlcWkfmYwZ5isMAHuZXjA98V+Xf7QmneIfiD/AMEpP+Caf7Ourahq&#10;Oi+G/jprOnWviQxTGGW509JIXhhJ/ulLtHAII3RRHnAr3/4n/sJ/tw/8FkvEHh/w1+1BD8P/AIH/&#10;AAN0nUodS1fwr4Uvvt2qeIGiOVjeVJZkwTnDeYqpuVvLd0BH1H/wV4/4JY337bH7Kng3R/hfqdl4&#10;J+I3wZ1S113wBeMClrZzWyBEtmIDFIyqpggHa0UZIIBBS0V5d0/kv+HC99F2f3tfpY0v2kf+CI37&#10;NHxP/Y/1r4b2vwl8C+GrO20mWHStV07SIbfUtKnWM+XcrdBfNZ1bDMXZt/zB9wY5/H39oX4++Kf2&#10;iv8Ag07+Dt1rmpXk2t+HfidZ+G7XUXlbzjDbNeJbNvznMcZjQHOf3Q719ofEb44/8FQv2nPhFffB&#10;9v2e/Afw31rXbJ9I1r4ht4kgexigdfLlnt4UlkaN2VuCvmlcsVQEArpft4/8ESPGXhf/AIIk/Cv9&#10;m/4M6aPG3iLwb4t07W9Tmlu7fT/tr5upby5BnkRAvmz4VNxYLtHzYJpd+bZuP4Pf7gurK29n+Rof&#10;8Fmv+CVvwF/Z7/4Ib/EK18L/AAy8I6XqXgLRLS90zWodMhXVvtMdxArTSXe3zpHkDOHLMdwcj0xq&#10;fs6/8EvPghrf/BCyLVPEHw+8NeKPFnjf4ZP4s1nxNqthHda3eanc6ebw3P2yQGZXSVgUIcbdg98/&#10;U/8AwV//AGePF/7Vn/BMf4tfDrwLpS6x4u8UaMlnptk9zFbCeQXETkGSVljX5UY5ZgOKufBj4CeK&#10;/CH/AASd8N/DHUNMEHjXT/hbB4auLAXETKl+ulC3MXmhjGQJfl3BtvfOOamXM4zt1t+v/AHT3hf+&#10;tv8Agn4zePv2l/GHgP8A4M/fgtpej3mqyXnxE8VXHgm7ezZvtcun/wBqarIbdCOfnS1SHaOqMVwQ&#10;a7yw+LfgfTf2dF+GK/8ABIv41TeHxY/YmupPB8janI2wKbhrz7D5/nnG7zN+4HoR0r6S+A//AARI&#10;8Y/F3/g3d8M/s0/EiKPwH8TvD93faxp0wuor2PSdQGq3dzau0kDOjI8M21ijFlWZv4lxWXpH7Uv/&#10;AAVO8D/DSP4azfs4eBfEXjK1tv7Mt/iIPElqNPmAXat7JbmZd0m0bzkoCxGYh9w6zs5S83+nf1Jj&#10;svK/5/5HhPwZ/Y0/aY/a5/4NtvFnwXvPCPjrw54y8EeMh/wj3h/xdaTaTe6/oMDQ3UdnmcR7lDSS&#10;BDkJm3VARgY8++Jv7d/7LPjP4VQfBf8Aau/Yj8SfsyTgW9tD4g8M+HIIJ9PkjIPnQyyW0U6owUgh&#10;RcbkLcv96v0J8d/8EyP2mNb/AOCQFp8Oh+0N4uvP2iLHUk8THxL/AG3cwwXNwrFv7KaYYkezCnAL&#10;ggyKrlQvyjwv4/ePv+Cjn7df7N2vfAXxR+yn8O/Ddx4u09tF1vxrqHiO2m0uGNvkkuobdZZCsmCG&#10;QoZCjDcqkgYUnq0tdvyXUcbWXz+Wvb+uxm/8HHHwj+FXi/8AYT/Zf8aeGrPQvGMd74z8M+H9M8V3&#10;MEV5qGq6G1tcukMl0V3yRSZ3sh4ZmJK5zXff8HAfwW8I/AD4Zfsa+F/A3hnQfB/hux+PuiNbaVo1&#10;hFY2duZGmkcpFGAi7nZmOByWJ61rf8FMv+CQ3xEf/gjX8Ffg/wDB+GHxx4x+BesaRrcdvdTpanXG&#10;tYp1m8syMqqTJOXVGcfIpUEtgF37bXwM/aU/4Kcfs2/sv67rXwZXwL468E/GKw8SeJ/Dra/Zyrpe&#10;l2skq/alleRRJuQq3lrl+SAp61Ubc3lzJ/LT/gkq9lf+Vr56nP8A7XPwd0L/AIKLf8HK3hH4UfEy&#10;zj174b/B/wCGT+LbXw9efNY6nfy3CIXlj6SL+9hJU8MLYKQVLA/V3xz/AOCI/wACfiv8bvhj8RNA&#10;0OL4UeL/AIX6xHq1nqHgiztNJk1JE5FtchYikkRYDOV3bd6ggO1eT/8ABVb9gH42wftleA/2rv2Y&#10;V0LVvil4P0l/Duu+FdYmFva+KdLZnYIsjMiiRTIwwzpnEbBgU2v5onw5/bh/4Ku/H74Zx/FrwDa/&#10;sw/B/wCHOvReI9Ui0vxN9p1nxNcQghbdZLeTcsTK7IdwRQJHOZGCqJhtG26ev33v56f5FS3b6W/T&#10;b7zkP26fjJ+xb+yf/wAFWPGni7x9onxA/aU+OXiDTrSxXwVaaBbeJLTwiEjAjSGKRY44mlUxDaTL&#10;Im9jx5pz88+DvjponxO/4L3fsn+LvBP7L/ir9mHT9dutR02WTVNHXQ28YRG1dWcWscSR4jWTaXBf&#10;f5ign5AK+jNR/Zt/a8/4JW/8FI/j18S/g38FvD/7QXgX4+6qutvI2sQadqmjS+ZPL9nLSMGVFaeQ&#10;YCujKsR3KwIqjrP7EH7cn7SP/BTL9nD9o74r+FPBdppvg3X3trjwb4e1e3J8F6U+Fe6llmlAuppP&#10;NdnELOcQIABkKCl9n+rBU+0v6eg74efsY/CLX/8Ag6Z+JHhe++GPgG78OWvwvg8RQ6ZNoNq9pFqb&#10;XNmzXqxFNouCzuTKBvJYnPJrwH4zftHTfEP/AILs/tCeLPGH7LXxD/avtfhbcWvhPwzoujaXJqmm&#10;+E44lYNLLB5M0ZeZ0kkQuOGaUjJClfsD9sv4BftL/suf8Ft/+Gkvg58H7T4x+F/Gngm28JaparrM&#10;GnzaWyzIZHPmMDwIY2UgMp3MDtIBq9+1z+xH+0t+xN/wUT8UftOfsq6HoHxE0/4p2NvB4++H2qXq&#10;WMlxPAiqtzbyO6LuIXOQxZXeT5JFkwswuuVvpzfffT8OodX3dvuSWh8Z+P8Ax3468ff8FBPgH8V/&#10;g3+wP8cP2e/EnhbxRb23ifULbwfc2um61o07pFcR3EUNrHGCsZf94w+6Tk/Ku36X/ZG+APhP/gpP&#10;/wAF8v2tPGHxc0XT/Gtt8B30jwt4S0bWoFu9PsFkW43TCBwUZg9tI67gQGuGbGdpHefBXTf2+v29&#10;/wBr/wAA+KPidosf7Lfwd8A3hv77QNG8QJe6l4vkwP8AR5zGzBoSRg71jCqzFQ77WVn7ZH7Fv7SH&#10;7E//AAUX8R/tOfsq+HdD+JFl8TbC3svH/gHUb1bKS8lgVVS7t5HZV3bVHcsrM/yyLIQtLS1/P5bW&#10;/rzCWqaXl+D1PJP+CrP/AAT9+Gv7Mf8AwV+/Yf8AiF8PfDej+Dbjxp8RItP1vTtJtls7K7lhktni&#10;uVgjAjSTa8iuyqN3yZ5BJ/aBf6V+M3jn9lL9t79vz9u79mX43fFP4d+HPA3hX4aeNIrlfBmn63bT&#10;z+HrASQyT6hdStL+/mlKKojiBZVg5RSfm/ZiM5X8KI3UbPu/0FLWV/JfqOooooGFFFFABRRRQAUU&#10;UUAFFFFABTX5WnUj9KAPyT/4IlaxpHgz/gs3+3z4Z8VSW9t8TNY8ZLqulpdYW5u9EM91JH5O7kos&#10;c9oWA4w8Z6DjZ/4N/wCRY/8AgoD/AMFGC52qPi45JPYfatUrvv8Ago1/wSZ+D/8AwVP+Nk3iz4c/&#10;Fxfhz+0R8N9ljd6/4Q1SK41DTiNwjh1C3hlSWN1+cI2+KQDIJZQFHx34N/4NWP2k7bxN4xh1P9sC&#10;603w/wDEXUW1HxZLpFvf/a/EkhZyZLqMzxpK7CWUne7AFz96ph09Lflr+BUrO/m0/wAH/mezf8Ep&#10;fFmifG3/AIOMf2yPG3w6kt7zwDb6Dp2kX17ZYNneaoptkd1ZflYl7a7+YfewzDO7J/XQdK+Q/wDg&#10;lL+zV+zz+wF4Y8QfAX4PeJNK1nxl4VeO/wDGaSXsc+uSXEqKEmvFUDywV2hEACqp4GSSfryr0UVF&#10;dEZ6ttsKKKKRQUUUUAFFFFABRRRQAUUUUAFFFFAHkP7a43fCrRR/1N2hf+nKCvWPsh/56NXk/wC2&#10;r/ySzRP+xu0H/wBOVvXr1AEP2Q/89Go+yH/no1TUUAQ/ZD/z0aj7If8Ano1TUUAU7e2LM3zMuG7d&#10;6m+yH/no1Ja/fk/3v8anoAh+yH/no1H2Q/8APRqmooAh+yH/AJ6NVHxJbFNBvG8xj+5bj8K1KoeK&#10;P+RdvP8Ari38jQBYFocf6xqX7If+ejVMOlFAEP2Q/wDPRqPsh/56NU1FAEP2Q/8APRqhkgK3Krub&#10;kdfSrlV5f+P6P6f40AO+yH/no1H2Q/8APRqmooAh+yH/AJ6NR9kP/PRqmooAh+yH/no1UdEtiwuv&#10;3jf8fD1qVQ0Lpdf9fMn9KALP2Q/89Go+yH/no1TUUAQ/ZD/z0aj7If8Ano1TUUAQ/ZCP+WjVFaw+&#10;ahO9l57V5l+2T+134d/Yu+Ddz4u1+K4vmaVLPT9NtSPtOp3TnCQx5455JJ4ABPPAPw74J/4Ls+Nd&#10;H1yO88X/AAz0OPws0ubn+ydRkl1Cxhxy5DgRyY+8dpHAI96AP00+yH/no1H2Q/8APRqz/AvjXTfi&#10;P4N03XtHuor7S9Xt0urWeM/LJGwyD7e4PIORWtQBD9kP/PRqPsh/56NU1FAEP2Q/89Gqj4cti+iw&#10;N5jDIP8AM1qVQ8Mf8gK3+h/maALP2Q/89Go+yH/no1TUUAVIoDJM/wA7Db39al+yH/no1Ja/66T6&#10;1PQBD9kP/PRqo31sRrNiPMb5vM/D5RWpWfqH/IbsP+2n/oIoAtfZD/z0aj7If+ejVNRQBD9kP/PR&#10;qieEpcKu9vmHX0q3Vef/AI/I6AHfZD/z0aj7If8Ano1TUUAQ/ZD/AM9Gqjd2xGu2Y8xvmSX/ANlr&#10;Uqhe/wDIwWH+5L/7LQBZ+yH/AJ6NR9kP/PRqmooAh+yH/no1H2Q/89GqaigCA2hx/rGqK3ti0knz&#10;EYPbvVw9Khtf9ZJ9f8aAD7If+ejUfZD/AM9GqaigCH7If+ejUfZD/wA9Gqag9KAK8toRGf3jdKqe&#10;HbYvoFifMYf6PH/6CK5zx/8AtAeFPh1qC2Oq6vBDeSDPkIrSui+rBQcD61p/C/xtpXjfwdY3Wk30&#10;F9b+Siloz90hQCCDyD9RXHTzHC1Kzw9OpFzjvFNXXqtzqqYLEQpKvOnJQezadn6PY3fsh/56NR9k&#10;P/PRqmorsOUh+yH/AJ6NUPkZutu9umc1cquP+Qh/wGgB32Q/89Go+yH/AJ6NU1FAEP2Q/wDPRqr6&#10;paldMuP3jf6pv5Gr1V9W/wCQVdf9cn/kaAItOtSdPg/eN/q1/lU/2Q/89GpNM/5Btv8A9c1/lU9A&#10;EP2Q/wDPRqhuINkkY3Mdx/KrlV7v/Xw/73+FADvsh/56NR9kP/PRqmooAh+yH/no1UY7U/8ACRzL&#10;5jf8eyH/AMeetSqEf/Izzf8AXqn/AKG9AFn7If8Ano1H2Q/89GqaigCnNBtmjXcx3d/Spvsh/wCe&#10;jUlz/wAfMP1qegCH7If+ejVR8R25j0WdvMY8D+YrUqh4n/5Adx9B/wChCgCwLMgf6xvzpfsh/wCe&#10;jVNRQBD9kP8Az0aoZYNtwi7mO7v6VcqvP/x+R0AO+yH/AJ6NR9kP/PRqmooAh+yH/no1UbK1J1y+&#10;HmNwsf8A7NWpVCx/5D9//uRfyagCz9kP/PRqPsh/56NU1FAFO1g81W+Zl57VN9kP/PRqbp/+rb/e&#10;qxQBD9kP/PRqo+GrYv4fsz5jf6pf5VqVQ8L/APIuWP8A1xX+VAFn7If+ejVCsBF0y7m6ZzVyq4/5&#10;CH/AaAHfZD/z0aq2r2pGk3R8xuImP6Gr9VtZ/wCQPdf9cX/9BNADLC1LWMP7xv8AVr/Kpvsh/wCe&#10;jUad/wAg+D/rmv8AKpqAKdxAUZV3sdx/Kpvsh/56NTbv/XR/WrFAEP2Q/wDPRqovbH/hJI18xv8A&#10;j2c5/wCBLWpVB/8AkZ4/+vV//Q1oAs/ZD/z0aj7If+ejVNRQBUurcxx7t7Nz3qQWpI/1jUt//wAe&#10;/wCNSp9wfSgCL7If+ejUhtDj/WNU9B6UAZeh2xaK4/eNxcSD/wAeNXvsh/56NVfQf9Xdf9fMv/oR&#10;q9QBXktCEb943Sm28BliDb2X2FWJP9W30qOx/wCPcfWgA+yH/no1U/EFsU0G9bzG4gc/+OmtKqXi&#10;T/kXr7/r3k/9BNAEsNoTCv7xugp32Q/89GqSD/UJ/uinUAQ/ZD/z0aj7If8Ano1TUUAU7u2KxZ8x&#10;jz3qVbQ7f9Y1Lff6j8amHSgCH7If+ejUfZD/AM9GqaigCH7If+ejVR1+2KWcX7xv+PmEf+RVrUqh&#10;4i/48Yv+vmD/ANGrQBZ+yH/no1H2Q/8APRqmooAh+yH/AJ6NR9kP/PRqmooAh+yH/no1QpATcMu9&#10;vXNXKrx/8fzfSgB32Q/89Go+yH/no1TUUAQ/ZD/z0aj7If8Ano1TUUAV5bUrGx8xuBmm29v5kKtv&#10;ZfarE/8AqH/3TUdj/wAey/jQAfZD/wA9Go+yH/no1TUUAeD/AACTy/23fj4M7v3Xhzk/9ec1e8V4&#10;T8Bv+T4Pj7/1y8Of+kU1e7UAFFFFABXmfwO/5KD4+/7CP/tSevTK8N8JeI9e8P8AxB8Zf2Ho66p5&#10;2ov525tvlYkl29x1yfyoA9yorzP/AIWN49/6FGH/AL+//ZUf8LG8e/8AQow/9/f/ALKgD0yivM/+&#10;FjePf+hRh/7+/wD2VH/CxvHv/Qow/wDf3/7KgD0yuH/aL/5JPqH/AF0h/wDRi1l/8LG8e/8AQow/&#10;9/f/ALKuc+K/jLxZrHgi6t9V8Ox6fZMyF5xJu2kOCOM9zgUAet+CP+RM0j/ryh/9AFalZfgj/kTN&#10;I/68of8A0AVqUAFFFFABRRRQAUUUUAFFFFABRRRQAUUUUAFFFFABRRRQAUUUUAFFFFABRRRQAUUU&#10;UAFFFFABRRRQAUUUUAFFFFABTZjhR9RTqbKNy/jQB/OZbfskfHb4qf8ABW39tT4wfs2eLpNF+K3w&#10;W8bQTW+hOVW38VWV39qM9o5YhGP+ipiOT5H3H5kZVav1L/4JHf8ABbvwd/wUi0q58H+IrH/hXXx0&#10;8LhrfxF4N1EtDI0kZKyy2okwzxhgd0Z/eRHhgRtdsf8A4JZ/sb/Ej4Af8FJf21PHXjDwzJo/hT4r&#10;eJ9Ov/C1815bzDVYIjfeY4SORnjx50fEiqTu4HBqr/wV4/4IW6T+3Bqlt8WPhTq4+Fv7RXhYrd6R&#10;4ksHa0TVZIuY47to/mDDG1Z1BdRgEOgCiYvlhFPayv3Wn9aFStKcrb307M8x/wCCXn/Kx7+3d6fY&#10;dE/9EQV+rVfjD/wboeCPj9J/wU0/aY8aftAeBde8K+MNe0XS7K/vrjSJLSw1S6tStu8kEuPJlLrE&#10;shMLFCXJUBSAP2erTltCK8iPtyfn+iCiiipGFFFFABRRRQAUUUUAFFFFABRRRQB5D+2r/wAks0T/&#10;ALG7Qf8A05W9evV5D+2r/wAks0T/ALG7Qf8A05W9evUAFFFFABRRRQBBa/fk/wB7/Gp6gtfvyf73&#10;+NT0AFFFFABVDxR/yLt5/wBcW/kav1Q8Uf8AIu3n/XFv5GgC+OlFA6UUAFFFFABVeX/j+j+n+NWK&#10;ry/8f0f0/wAaALFFFFABRRRQAVQ0Lpdf9fMn9Kv1Q0Lpdf8AXzJ/SgC/RRRQAUUUUAfHP/BaP4Ae&#10;JfjL+z9oGs+GNNuNau/Ausrq1zp0BJkubcxtHIUTOGdAwYZ6YJ45r8vdCurrx1JDpPh/S9S1jWdU&#10;YwWthHZS+Y8hGMMpUFRzznkgHGTgV/QM6h0IIyKx9B8HaRpl3LeW2l6fb3Uz7pJorZEkkOMZLAZP&#10;HHPagDjv2OPhLffAn9l7wT4R1STzNR0PTEguT5hkCyElmUMeoUtt9OOOMV6XQBgUUAFFFFABVDwx&#10;/wAgK3+h/mav1Q8Mf8gK3+h/maAL9FFFAEFr/rpPrU9QWv8ArpPrU9ABWfqH/IbsP+2n/oIrQrP1&#10;D/kN2H/bT/0EUAaFFFFABVef/j8jqxVef/j8joAsUUUUAFUL3/kYLD/cl/8AZav1Qvf+RgsP9yX/&#10;ANloAv0UUUAFFFFAAelQ2v8ArJPr/jUx6VDa/wCsk+v+NAE1FFFABTZd3lNtxuwcZp1B5FAHwhHJ&#10;Nc6tqtxelm1Sa8m+1u/+s3BzgHPOAuMe1em/sTSTwfEnUIbdm+wyaaklwgzsEu4BT6bsH8q9a+IX&#10;7L3hnx7rb6pIt3Y30nM8lpL5f2j/AHhjk+9bHwd+GGkfDfwlbQ6Vb+V9oiSSWVzukmbaOWP41+U5&#10;LwTjsJmccRUkuSDbTTd5b9LaX66n6Rm3F+DxWXSoQi+eaStbRbdetumh2A6UUDpRX6sfm4VXH/IQ&#10;/wCA1YquP+Qh/wABoAsUUUUAFV9W/wCQVdf9cn/kasVX1b/kFXX/AFyf+RoAXTP+Qbb/APXNf5VP&#10;UGmf8g23/wCua/yqegAqvd/6+H/e/wAKsVXu/wDXw/73+FAFiiiigAqhH/yM83/Xqn/ob1fqhH/y&#10;M83/AF6p/wChvQBfooooAguf+PmH61PUFz/x8w/Wp6ACqHif/kB3H0H/AKEKv1Q8T/8AIDuPoP8A&#10;0IUAX6KKKACq8/8Ax+R1YqvP/wAfkdAFiiiigAqhY/8AIfv/APci/k1X6oWP/Ifv/wDci/k1AF+i&#10;iigCvp/+rb/eqxVfT/8AVt/vVYoAKoeF/wDkXLH/AK4r/Kr9UPC//IuWP/XFf5UAX6rj/kIf8Bqx&#10;Vcf8hD/gNAFiq2s/8ge6/wCuL/8AoJqzVbWf+QPdf9cX/wDQTQA/Tv8AkHwf9c1/lU1Q6d/yD4P+&#10;ua/yqagCvd/66P61Yqvd/wCuj+tWKACqD/8AIzx/9er/APoa1fqg/wDyM8f/AF6v/wChrQBfoooo&#10;Ahv/APj3/GpU+4PpUV//AMe/41Kn3B9KAFoPSig9KAKOg/6u6/6+Zf8A0I1eqjoP+ruv+vmX/wBC&#10;NXqAGyf6tvpUdj/x7j61JJ/q2+lR2P8Ax7j60ATVS8Sf8i9ff9e8n/oJq7VLxJ/yL19/17yf+gmg&#10;C3B/qE/3RTqbB/qE/wB0U6gAooooAhvv9R+NTDpUN9/qPxqYdKACiiigAqh4i/48Yv8Ar5g/9GrV&#10;+qHiL/jxi/6+YP8A0atAF+iiigAooooAKrx/8fzfSrFV4/8Aj+b6UAWKKKKACiiigBs/+of/AHTU&#10;dj/x7L+NST/6h/8AdNR2P/Hsv40ATUUUUAeE/Ab/AJPg+Pv/AFy8Of8ApFNXu1eE/Ab/AJPg+Pv/&#10;AFy8Of8ApFNXu1ABRRRQAV5n8Dhn4g+Pf+wj/wC1J69MrzP4Hf8AJQfH3/YR/wDak9AHpmKMUUUA&#10;GKMUbhQDmgAxXDftFjHwn1D/AK6Q/wDoxa7muH/aL/5JPqH/AF0h/wDRi0AdJ4I/5EzSP+vKH/0A&#10;VqVl+CDjwXpP/XlD/wCgCviT9sb/AIOKf2ev2PfjPqHw7ZfHnxO8caNI0WqaR4D0VdUl0x1+8kry&#10;SxRb1/iVHYqeGAPFF+gH3fRXxz+wJ/wXS+An/BRHx/N4L8K6j4i8LfEC3R5T4V8W6b/ZmqSKgy+x&#10;Q7xSMoBLIkhYAFiMAmvsaiwBRRRQAUUUUAFFFeK+Ef28/A/jX9t3xb+z/ZR67/wnvgvQofEWoNJZ&#10;bbA2sphCbJt3zP8Av0yu0Y554oDzPaqK4b4c/tKeBvi58RvGHhLwz4m0nXPEPgGWC38RWdlMJm0e&#10;abzPLilK/Ksh8qTKZ3Lt+YDIzx/7J37eXgb9szxb8S9F8Hpri3nwo8RzeFtc/tCy+zobyIsG8k7j&#10;5keUOG47cUAe00UVwv7TH7Q/h/8AZP8AgL4q+I3ipdQbw74O0+TUtQFjB59x5SddiZG5uemRQ3bV&#10;gd1RXj6ft3/DHT/2QtE+OWveI7fwj8Ode0m11mC/1wi1ZIbhFeJGTJJlYMAI13MW4AJr1uyvI9Qt&#10;I54m3RzIHRsfeBGQaAvclooooAKKKKACiiigAooooAKKKKACiiigAooooAKKKKACiiigAIyK+OLL&#10;wh+2Ev8AwVqvNSm8SeF2/ZH+zAW+kCOz/tQTf2aiklvI+0Y+3b2/1v3SP4flr7HpG4FHW4dLH5R/&#10;tf8Awx/4Ktal+0542uPg58QPhrpvwvm1SVvDdrfW+lNcw2fGxXMtm77v95ifevNz8JP+C0o/5qd8&#10;Jf8AwF0X/wCQK981r/grn8Xvj1/wWUX9nv4I/Duw1z4b/DLUbe3+Jvim4yZLMOp8xYnZ0jj2Nldp&#10;EkkjRSbVAUmvBP8AgoX+2Z+09+31/wAFcNU/ZV/ZZ+IFp8N9N+G+k/bvE+vA7A9wFjeTzJljkkCR&#10;tPDCscYBMhkLZAGyY7K39JdSnu79P6sfXP8AwSO8F/t0eF/H/jCT9rjxX4N8RaHNp8K+H00WGxR4&#10;bnzD5pf7PbxHBTAG4ke1fddfnJ/wRC/bz+MvxC+MHxc/Zt/aSfTr74yfBVrec61ZKix6/p04GyYh&#10;FRSV3RMHCJuSdNyh1Yn9G60l0IW7TCiiipGFFFFABRRRQAUUUUAFFFFABRRRQB5D+2r/AMks0T/s&#10;btB/9OVvXr1eQ/tq/wDJLNE/7G7Qf/Tlb169QAUUUUAFFFFAEFr9+T/e/wAanqC1+/J/vf41PQAU&#10;UUUAFUPFH/Iu3n/XFv5Gr9UPFH/Iu3n/AFxb+RoAvjpRQOlFABRRRQAVXl/4/o/p/jViq8v/AB/R&#10;/T/GgCxRRRQAUUUUAFUNC6XX/XzJ/Sr9UNC6XX/XzJ/SgC/RRRQAUUUUAB6VX0//AFJ+tWD0qvp/&#10;+pP1oAsUUUUAFFFFABVDwx/yArf6H+Zq/VDwx/yArf6H+ZoAv0UUUAQWv+uk+tT1Ba/66T61PQAV&#10;n6h/yG7D/tp/6CK0Kz9Q/wCQ3Yf9tP8A0EUAaFFFFABVef8A4/I6sVXn/wCPyOgCxRRRQAVQvf8A&#10;kYLD/cl/9lq/VC9/5GCw/wByX/2WgC/RRRQAUUUUAB6VDa/6yT6/41MelQ2v+sk+v+NAE1FFFABR&#10;RRQA2X/Vt9Kp+Gf+Rdsf+veP/wBBFXJf9W30qn4Z/wCRdsf+veP/ANBFAF6iiigAquP+Qh/wGrFV&#10;x/yEP+A0AWKKKKACq+rf8gq6/wCuT/yNWKr6t/yCrr/rk/8AI0ALpn/INt/+ua/yqeoNM/5Btv8A&#10;9c1/lU9ABVe7/wBfD/vf4VYqvd/6+H/e/wAKALFFFFABVCP/AJGeb/r1T/0N6v1Qj/5Geb/r1T/0&#10;N6AL9FFFAEFz/wAfMP1qeoLn/j5h+tT0AFUPE/8AyA7j6D/0IVfqh4n/AOQHcfQf+hCgC/RRRQAV&#10;Xn/4/I6sVXn/AOPyOgCxRRRQAVQsf+Q/f/7kX8mq/VCx/wCQ/f8A+5F/JqAL9FFFAFfT/wDVt/vV&#10;Yqvp/wDq2/3qsUAFUPC//IuWP/XFf5Vfqh4X/wCRcsf+uK/yoAv1XH/IQ/4DViq4/wCQh/wGgCxV&#10;bWf+QPdf9cX/APQTVmq2s/8AIHuv+uL/APoJoAfp3/IPg/65r/Kpqh07/kHwf9c1/lU1AFe7/wBd&#10;H9asVXu/9dH9asUAFUH/AORnj/69X/8AQ1q/VB/+Rnj/AOvV/wD0NaAL9FFFAEN//wAe/wCNSp9w&#10;fSor/wD49/xqVPuD6UALQelFB6UAUdB/1d1/18y/+hGr1UdB/wBXdf8AXzL/AOhGr1ADZP8AVt9K&#10;jsf+PcfWpJP9W30qOx/49x9aAJqpeJP+Revv+veT/wBBNXapeJP+Revv+veT/wBBNAFuD/UJ/uin&#10;U2D/AFCf7op1ABRRRQBDff6j8amHSob7/UfjUw6UAFFFFABVDxF/x4xf9fMH/o1av1Q8Rf8AHjF/&#10;18wf+jVoAv0UUUAFFFFABVeP/j+b6VYqvH/x/N9KALFFFFABRRRQA2f/AFD/AO6ajsf+PZfxqSf/&#10;AFD/AO6ajsf+PZfxoAmooooA8J+A3/J8Hx9/65eHP/SKavdq8J+A3/J8Hx9/65eHP/SKavdqACii&#10;igArzP4Hf8lB8ff9hH/2pPXpleZ/A7/koPj7/sI/+1J6APTK8n/bq/aft/2L/wBkP4g/FK5tVv18&#10;F6PNqEdqz7FupgNsURbsGkZFz15r1iuG/aY+AWjftT/s/wDjD4deIWuY9F8Z6TcaTdyW7bZYklQr&#10;vU/3lJBGeCRzkUAfyg/E/wD4Ko/tMfGv4lXXjTVvjh8R9I1i8dpIbbQ9am02x0xGx+5ggiZURcBQ&#10;eMtjJJJJr98P+Ddr/gph4o/4KG/sp65a/ECaG+8e/DnUY9M1HUYo1i/tWCVGe3uHjUAK5VHU4AB2&#10;Z6k1+SXxM/4Nlv2svh18Tbnw74f8K6H430ON2Fj4httctbS3uYRgqZI5nSSN8HBUjkqcEjDH9r/+&#10;CKP/AATAl/4JdfsrXHhrWdVt9b8a+KL86v4gurRmNmk20IkMG4AlEQY3EAsSeANoAB9i1w/7Rf8A&#10;ySfUP+ukP/oxa7iuH/aL/wCST6h/10h/9GLQB0HhFS/gTSwp2sbGHB9DsFfhb/wSg/4KD+A/+CFv&#10;jj4pfBX9qXw14m8D+P8AXvGV3rR8dHR5L618T2kmxYpGljDTNHuV3Uorp++bOx94P7c6xrer+Gvg&#10;Fdaj4f02PWdesNBa406wkkMa31ylvuihLAEqHcKuQDjNfJn/AATN/b3+F/8AwW9/ZRmfxz4P8Eye&#10;LNIvLmy8T+A9Vii1I6S6SsqOYrhNzRvHsO8pgPvTOUNKN+Ztdv1CXw2ff8Tm/E3we/Zq/wCCxv7T&#10;fwd+N/wr+L2iT+NPgvqa6rJP4ZkgOqaja7kK2l7HIBPHDuBHzpnbLIoxvJHVf8FQ/wDgql4q/ZU+&#10;LPgn4LfBX4fr8V/j58Rrd77TdGnuPs9hpFihYNeXb5X5CyOAu9BhHJdcKH+C/wDgtt+xD8Hf+CbP&#10;7RP7PnxH/Zpsbf4d/HvWvH9lp9r4Y8P3TJDrdlLuSVvse4iOMt5cJ8sLG6zupVjyI/8Agp3+z5q3&#10;xL/4OS/D+kX3xu8afs9/8LD+HNva+GPFegXLW013cRyurad5oliwJGSQ7d3zOYhglxRHWyjtd/lc&#10;HdXb7frY96uf+Csn7X3/AATz8beF739sf4UfDaD4T+LNTi0iXxj4Du5WXw1cS8Rm6ikmlLR8EkgK&#10;MZ2szKEb0b/gqd/wWY+IH7BX7bnwo+Ffgv4a2PxOb4oaDdXFhp9tI8Wo3ep73itYkl3+VHAX2NI7&#10;IxVA5BHUfJX/AAUh/wCCQ+l/AL4DQr+0j/wUT+Olx4F8R6jBYR6bry3Wrw6hcbw6YtBcSNJsKhyw&#10;QhMAkjivW/2nPB9v4Z/4OG/2CNFNzNqkej/D/U7eO6uYTFLcGKxu1ErI3Ks23cQeQTinH3pJPv8A&#10;ha/3ilom/L9UVviJ/wAFff21P+CeXxR8Cax+1P8ACH4V2/wf8ea3Bokuo+D7yaS88OyzEkCVmnlV&#10;2RAzbdgVxEwWQGvoH/gpr/wU/wDit8Hv2r/Av7Of7OvgPw541+MnjrRJfEj3PiO8NvpGi6cjyRiV&#10;wro0jFoZTgOCAgwHLgDzr/g7QRf+HYegnb8y/EbRCD6HFxVL/grP+y/+z3/wUG/bs+HXwr1L4keM&#10;fhH+09pvhptT8K+INHgeETWO52WEyMUWZtwuHRIZVkG2bLAcEi7/AH2+Vkx7P5fLex1X7J//AAUU&#10;/a2+Hn7avhD4M/tSfBnwvbWfxCtrmbRPGXgH7Rc6bbSQpuZLpWeXYuSibmMe1nQ4ZWLL3tn/AMFG&#10;viL4s/4Kp/HT9njw/wCF/C15H8O/huni3w7PK0sd1qWpSpa+VbzuZBGITJcYJAUgAfMOTXxdo/xC&#10;/a//AOCJ/wC2n8CvAfxG+Oem/tEfDD4zeJ4vC8FnqaOdftBJJFEboGTfOoj81W/18sfBUhSVavcP&#10;2ZmH/EVh+0Z/2SLS/wD0PS6WkrfNfh+gtr/J/ifMH/BA74oftQN/wVD/AGlEn+GvgWPS/EnxCWX4&#10;tzrqYMnhW7H29ljsR9o/fKZTIuQJeFByOp+0fgH/AMFTPi9+0V8Kv2zL7wz4R8FzeLf2dfE+p6J4&#10;XsfJuni12Oz819twBLuM0iRFV8soN7DjHFcH/wAEFmEP/BSL/gosrkK3/C0om2k84M+p4P41a/4N&#10;5EWb9of9vFTyrfG/UhjHX95PS1lFd+VP5+7+Q9FJt/zf5n2F/wAEz/25bP8A4KAfsHeA/jBssdNu&#10;PEGms2r20LEQ6fewM0V1GNxJCLJG5Xcc7CpJOc18ofCb/gtF8RPjJ/wT2/ag/aKsfCnhGPwf8MdT&#10;1G0+HiyRXO/xBb2Z+a5uz5vKvvjAEWzDLIOcCvif4t/tJap/wR08M/tufsraKJ4tQ8dapbat8IrW&#10;I4klg8QMtrcRW/p9nQ4Xb/y0hc8HmvuX9r/9kqx/Ya/4NovHXwrs1i3+E/hnNBeyRj5bi9cebdS/&#10;8DuJJW+jUVHeEpra2nq9X923zCMWpKD7/gtvvv8AgfI//Bwz+1J8Zv2l/wDgi/8ABXxgvg3wmvw9&#10;+I2l6J4k8V6jDcMk+karLskt7a2jeXc0L73ySrkbRlh3+mviJ/wVS/aY/Yc+BnwE8XfHf4Z/Dnwv&#10;oPjDxynhLxgdOuZbs6Jp8yQmyvopI7iRASq3RcPn/VoABmvnr/gqih/4hL/gSccJpPgssfQeQlfp&#10;H/wUy/ZAt/2+P+CYXjr4cQxx3Gqav4bW60RgM7dRt0W4tSD2zLGikj+F2HeqlLk5vKX4afpoKPvK&#10;CfVf1/mWv+Ctf7fsn/BN/wDYd8R/EzT9Psta8SxzW2l+HtLutxj1PULmVUjiIQh2AXfIQpBKxtgj&#10;rXunwY1PxLrPwk8M3XjK302z8XXWlW02tW+nqy2tveNEpmjiDMzbFcsBlicAc1+JP7Lv7Tt5/wAF&#10;tPjn+wz8MtRaW8svgzoc3xB+JkUo3eZqemzHTrNJgejvNB5hRuqXhr92kXZxT5bLXu7ei0/F3+Vh&#10;Xd0n219X0+S/MdRRRSKCiiigAooooAKKKKACiiigAooooAKKKKACiiigAprjcuKdRQB+E/wz/wCC&#10;inhn/ggr/wAFQv2yNH+Nnh3xYLH4weIf+E78J6lp1iJ11SOR7qZYAWZRgm58sNkqjwyBsVsf8G8m&#10;qJ8Av2cv2mf27PjbBqWk2vxK1iXUhciykuJvsCTyTTSwooLNHJc3AjB6f6LnIUE1+yXxV+APgX46&#10;2VrbeN/BfhXxlbWMvn20OuaTBqEdvJ03osysFb3GDV7xV8KfDPjnwDeeFdZ0DSNU8M6hbfYrnSbq&#10;1SWyngwB5TREbCmABtIxipjdRst7W+X9IctX5Xuz8o/+CDHjDWv+ChH/AAVB/aW/a+h8N6p4Z+Hf&#10;iqws/CPhcX8e2TUEg8gM+QSpZEtIi+0sqtPtDHaTX6+Vn+FfCOleBdAtNJ0TTbDR9L0+IQWtnZQL&#10;b29tGOiJGoCqo9AAK0K0b0UVshatuT3YUUUVIBRRRQAUUUUAFFFFABRRRQAUUUUAeQ/tq/8AJLNE&#10;/wCxu0H/ANOVvXr1eQ/tq/8AJLNE/wCxu0H/ANOVvXr1ABRRRQAUUUUAQWv35P8Ae/xqeoLX78n+&#10;9/jU9ABRRRQAVQ8Uf8i7ef8AXFv5Gr9UPFH/ACLt5/1xb+RoAvjpRQOlFABRRRQAVXl/4/o/p/jV&#10;iq8v/H9H9P8AGgCxRRRQAUUUUAFUNC6XX/XzJ/Sr9UNC6XX/AF8yf0oAv0UUUAFFFFAHjP7cv7Y+&#10;k/sUfBWTxRf2M2saheXEen6TpkMgjk1G7kztj3EEKoALFj0Ar4L8F/8ABbX4veFtci1LxV4S8F6l&#10;4c83zL6y0p7iO8tIQBnynclXI+8dyknBA7CvqL/gsL+zJ4k/aG+A2i6h4RsX1jXPA+qrqyabHky3&#10;8JRo5UjHQyBWBXIzkce/5f8Ahbwv4k+JWpR6D4b8Ma/qXiC+c28dm2myr5LkcmQsoUKo5PPIBPTJ&#10;oA/dz4a/EPS/iz4A0jxLos32jStbtUu7WT+8jDIz7jofcVuV51+yR8HpvgB+zX4N8G3EqzXOg6ck&#10;E7oxZTISWfBJJPzMRn8gBxXotABRRRQAVQ8Mf8gK3+h/mav1Q8Mf8gK3+h/maAL9FFFAEFr/AK6T&#10;61PUFr/rpPrU9ABWfqH/ACG7D/tp/wCgitCs/UP+Q3Yf9tP/AEEUAaFFFFABVef/AI/I6sVXn/4/&#10;I6ALFFFFABVC9/5GCw/3Jf8A2Wr9UL3/AJGCw/3Jf/ZaAL9FFFABRRRQAHpUNr/rJPr/AI1MelQ2&#10;v+sk+v8AjQBNRRRQAUUUUANl/wBW30qn4Z/5F2x/694//QRVyX/Vt9Kp+Gf+Rdsf+veP/wBBFAF6&#10;iiigAquP+Qh/wGrFVx/yEP8AgNAFiiiigAqvq3/IKuv+uT/yNWKr6t/yCrr/AK5P/I0ALpn/ACDb&#10;f/rmv8qnqDTP+Qbb/wDXNf5VPQAVXu/9fD/vf4VYqvd/6+H/AHv8KALFFFFABVCP/kZ5v+vVP/Q3&#10;q/VCP/kZ5v8Ar1T/ANDegC/RRRQBBc/8fMP1qeoLn/j5h+tT0AFUPE//ACA7j6D/ANCFX6oeJ/8A&#10;kB3H0H/oQoAv0UUUAFV5/wDj8jqxVef/AI/I6ALFFFFABVCx/wCQ/f8A+5F/Jqv1Qsf+Q/f/AO5F&#10;/JqAL9FFFAFfT/8AVt/vVYqvp/8Aq2/3qsUAFUPC/wDyLlj/ANcV/lV+qHhf/kXLH/riv8qAL9Vx&#10;/wAhD/gNWKrj/kIf8BoAsVW1n/kD3X/XF/8A0E1ZqtrP/IHuv+uL/wDoJoAfp3/IPg/65r/Kpqh0&#10;7/kHwf8AXNf5VNQBXu/9dH9asVXu/wDXR/WrFABVB/8AkZ4/+vV//Q1q/VB/+Rnj/wCvV/8A0NaA&#10;L9FFFAEN/wD8e/41Kn3B9Kiv/wDj3/GpU+4PpQAtB6UUHpQBR0H/AFd1/wBfMv8A6EavVR0H/V3X&#10;/XzL/wChGr1ADZP9W30qOx/49x9akk/1bfSo7H/j3H1oAmql4k/5F6+/695P/QTV2qXiT/kXr7/r&#10;3k/9BNAFuD/UJ/uinU2D/UJ/uinUAFFFFAEN9/qPxqYdKhvv9R+NTDpQAUUUUAFUPEX/AB4xf9fM&#10;H/o1av1Q8Rf8eMX/AF8wf+jVoAv0UUUAFFFFABVeP/j+b6VYqvH/AMfzfSgCxRRRQAUUUUANn/1D&#10;/wC6ajsf+PZfxqSf/UP/ALpqOx/49l/GgCaiiigDwn4Df8nwfH3/AK5eHP8A0imr3avCfgN/yfB8&#10;ff8Arl4c/wDSKavdqACiiigArzP4Hf8AJQfH3/YR/wDak9emV5n8Dv8AkoPj3/sI/wDtSegD0yii&#10;igAooooAK4f9ov8A5JPqH/XSH/0YtdxXD/tF/wDJJ7//AK6Q/wDoxaAOk8Ejd4L0n/ryh/8AQBXx&#10;B+2H/wAG5H7N/wC2H8X7z4gzWfjD4ceONTla4vta8D6uNLnvZW+9I6PHLEJGGQzqis25ixJOa+3/&#10;AAR/yJmkf9eUP/oArUpWV7gfEf7C/wDwb/fs+/sGfFaPx9otp4q8cfEC33fZvEnjPVBql/Z5BUtH&#10;tSOJX2nbvEe8LwGGTn1/9vz/AIJofCL/AIKW/De08NfFbw7/AGrHpczXGmahazNa6jpUjABmhmXk&#10;BgAGRgyNtXKkqpHvtFOWujCOjuj88f2Yv+DZb9nL9m/4zaP47vr74lfFLXfDjpLo48da7HqVtpki&#10;HcjJFFDCrbW5USB1B5AyAR9QfEz9gHwF8Wf2zPh58dtW/tg+O/hjY3WnaKYbvy7MRXCSJJ5kW07z&#10;iV8HIxx6V7dRR28gPF/27P2D/Af/AAUS+C9t4D+Ii6w2g2ur22tRjTbv7LN9og3+XltrfL85yMc8&#10;Vw//AAUT/wCCQnwZ/wCCnegaLD8SNN1WDWvDSsuj+INFvPsWq6aGwSqSFWVl3ANtkR1DDIAJOfqC&#10;ilyoOtz4Z/Yj/wCDfH4C/sP/ABts/iRY3Hjz4h+PNLVk03WvG+srqk+lBlKnyFSOKNWwzAMyMy7j&#10;gjJr3rwj+wL4D8EftweLf2g7D+2F+IXjTQofDupNJd7rI2kRhKBItvyt+4jy249+Oa9sophY+L7j&#10;/ghd8Ibb/goWv7Smi658RfC/jebU11fUdN0nWI4tF1m5ClWe4gaFnYPkllWRVJJIAJOfZP2Tf2CP&#10;An7GHi74m614M/thb34teJJvFWv/AG6789GvZWZm8obRsTLnC8/WvbKKNlYHrqz5y/aR/wCCV/wh&#10;/at/ay+G/wAafGGkXt344+FrI2jyw3Pl28nlzGeETx4PmCKUs6cjDMeua9P/AGmf2cvDv7WXwB8V&#10;fDXxZ9tbw34x0+TTNRFpN5M5hf72x8HaffBrvqKnlXLy9A63Pnf4s/8ABL/4WfGv9gPT/wBm3xBZ&#10;6tdfDnSdJstIsit5t1C1SzCC3lWbH+tTYpyVIPIKkEivMfAGlfAb/g3g/Y8h0fxd8UPGcfgfU9dk&#10;ey1LxdK+r3f2qS3BFpEbW2Xanl2rMiFOu7nnFfa1c18Ufgx4P+OGgR6T408K+HPF2lwzrcpZ61ps&#10;N/bpKoIWQRyqyhwGYBsZG4+tU76267hZbM/OD/g2y/Zq0+bSPjj+0vH4ZbwvF+0N40vNT8NWEsRS&#10;S00JLmZ4CAT8vmyTSscfKRHGR8u2v1EqDTtMt9Isora1hitreBBHFFEoVI1AwFUDgADjAqejyXTQ&#10;O7YUUUUAFFFFABRRRQAUUUUAFFFFABRRRQAUUUUAFFFFABRmivh3/grV/wAEb77/AIKX+JfCuueH&#10;vjV43+DGteHreWyu7jRDNPBq1uzb41khS5gAeNi5D5JIcg5wuE79APcv2Z/2+vBP7Vfx4+L3w78M&#10;w65Hr3wT1SDSPELXtqsVu08wmKeQwdjIv7h8khe3HNe3s2EJ9s1/Ox+zV/wbG/GK9+P3xps/FX7Q&#10;XxF+E+i6Trdpa6L4rNu2fiGshmX7QwW/RlZWCKA7OSZ8A9c+2eNP+DXXxR8N9C/tTxF/wUA+Img6&#10;Z5scH2vUbaa1g8yRgkab31QLuZ2VVGckkAcmmtkw6tH6XfBf/gp18P8A46ft9fEf9nXR7PxEvjb4&#10;X6ZHqerXU9vEunSK5g+SF1lZ2YC4iJ3IoGSM5FfRwOa+EP8Agjt/wQ48J/8ABKnX/GPixfHuvfFH&#10;x546iSC+1/UoFtx9nEnm7Uj3yMWd9rO7yMWKLjbzn7vo0SS69RdWFFFFAwooooAKKKKACiiigAoo&#10;ooAKKKKAPIf21f8Aklmif9jdoP8A6crevXq8h/bV/wCSWaJ/2N2g/wDpyt69eoAKKKKACiiigCC1&#10;+/J/vf41PUFr9+T/AHv8anoAKKKKACqHij/kXbz/AK4t/I1fqh4o/wCRdvP+uLfyNAF8dKKB0ooA&#10;KKKKACq8v/H9H9P8asVXl/4/o/p/jQBYooooAKKKKACqGhdLr/r5k/pV+qGhdLr/AK+ZP6UAX6KK&#10;KACiiigAPSqmmQRwpI6qqtIcsQPvfWrZ6VwHx5+LP/ClPg/q2vpCtzcW6iO2iJx5krkKg+mTk+wr&#10;bD0J16saNNXlJpL1bsY4itCjSlWqOyim38tTvfMFOByK/P5/jT8RJ9S/tKTxtqq6gzbzFHtFmpzn&#10;YIsfdzx1yR+VfX/7Mfxdm+NHwptdVu4o4dQhle0vET7vmpjcR6A5Bwa9/OuF8Tl1FV6klKN7O19H&#10;80tPM8PKOJcPj6rowi4u11e2q+T320PQqKAciivmj6IKoeGP+QFb/Q/zNX6oeGP+QFb/AEP8zQBf&#10;ooooAgtf9dJ9anqC1/10n1qegArP1D/kN2H/AG0/9BFaFZ+of8huw/7af+gigDQooooAKrz/APH5&#10;HViq8/8Ax+R0AWKKKKACqF7/AMjBYf7kv/stX6oXv/IwWH+5L/7LQBfooooAKKKKAA9Khtf9ZJ9f&#10;8amPSobX/WSfX/GgCaiiigAooooAbL/q2+lU/DP/ACLtj/17x/8AoIq5L/q2+lU/DP8AyLtj/wBe&#10;8f8A6CKAL1FFFABVcf8AIQ/4DViq4/5CH/AaALFFFFABVfVv+QVdf9cn/kasVX1b/kFXX/XJ/wCR&#10;oAXTP+Qbb/8AXNf5VPUGmf8AINt/+ua/yqegAqvd/wCvh/3v8KsVXu/9fD/vf4UAWKKKKACqEf8A&#10;yM83/Xqn/ob1fqhH/wAjPN/16p/6G9AF+iiigCC5/wCPmH61PUFz/wAfMP1qegAqh4n/AOQHcfQf&#10;+hCr9UPE/wDyA7j6D/0IUAX6KKKACq8//H5HViq8/wDx+R0AWKKKKACqFj/yH7//AHIv5NV+qFj/&#10;AMh+/wD9yL+TUAX6KKKAK+n/AOrb/eqxVfT/APVt/vVYoAKoeF/+Rcsf+uK/yq/VDwv/AMi5Y/8A&#10;XFf5UAX6rj/kIf8AAasVXH/IQ/4DQBYqtrP/ACB7r/ri/wD6Cas1W1n/AJA91/1xf/0E0AP07/kH&#10;wf8AXNf5VNUOnf8AIPg/65r/ACqagCvd/wCuj+tWKr3f+uj+tWKACqD/APIzx/8AXq//AKGtX6oP&#10;/wAjPH/16v8A+hrQBfooooAhv/8Aj3/GpU+4PpUV/wD8e/41Kn3B9KAFoPSig9KAKOg/6u6/6+Zf&#10;/QjV6qOg/wCruv8Ar5l/9CNXqAGyf6tvpUdj/wAe4+tSSf6tvpUdj/x7j60ATVS8Sf8AIvX3/XvJ&#10;/wCgmrtUvEn/ACL19/17yf8AoJoAtwf6hP8AdFOpsH+oT/dFOoAKKKKAIb7/AFH41MOlQ33+o/Gp&#10;h0oAKKKKACqHiL/jxi/6+YP/AEatX6oeIv8Ajxi/6+YP/Rq0AX6KKKACiiigAqvH/wAfzfSrFV4/&#10;+P5vpQBYooooAKKKKAGz/wCof/dNR2P/AB7L+NST/wCof/dNR2P/AB7L+NAE1FFFAHhPwG/5Pg+P&#10;v/XLw5/6RTV7tXhPwG/5Pg+Pv/XLw5/6RTV7tQAUUUUAFeG+E/hdZ/En4g+MvtdzfW/2PUX2/Z3V&#10;d26SXOcg/wB0V7lXmfwO/wCSg+Pv+wj/AO1J6AD/AIZd0f8A6CWtf9/k/wDiKP8Ahl3R/wDoJa1/&#10;3+T/AOIr0yigDzP/AIZd0f8A6CWtf9/k/wDiKP8Ahl3R/wDoJa1/3+T/AOIr0yigDzP/AIZd0f8A&#10;6CWtf9/k/wDiK5z4r/ArTfA/ge61K3vdSmmhaNQk0ish3OAcgKPWvb64f9ov/kk+of8AXSH/ANGL&#10;QB0ngj/kTNI/68of/QBWpWX4I/5EzSP+vKH/ANAFalABRRRQAUUUUAFFFFABRRRQAUUUUAFFFFAB&#10;RRRQAUUUUAFFFFABRRRQAUUUUAFFFFABRRRQAUUUUAFFFFABRRRQAU122inUMNwoA/E3wD8B/Fn/&#10;AAXK/wCC1fxa13xl8QPEHh34U/sk+NLbSvDvh7S5gv2nUbS5k/e4cMi7pbSR5JCpcq8aKQFyP1G/&#10;b7/YT8H/APBRX9mXVPhX48utctPDuqywXEsukXQtrlJIXEkZDMrqQHAO1lIOBX5r/td/B39pT/gj&#10;P/wUZ+I37Q3wD+HNx8aPhH8a3j1Hxl4UsRI17YX6bmeYLEryrl3mkWZI5FUTSK6DCMcy7/4OuPiV&#10;45t5ND8C/sV/FHUfG0oMMNlPcXM0ccv3SWSKy8xwrkZX5CR/EpqVZwUf6v1KldTcvu9D0P8A4ILa&#10;746/Yt/bo+PX7FPi7xZe+OPDfwusrXxH4N1K6JM1rp8/kkwHJO1dtzAfLB2o6y7eGr9Y1ORX5xf8&#10;EMv2D/jB4B+JvxY/aW/aMW3s/jL8cJIEbRoduPD+mw48uFtrMFZtsSiPcxRII9zF2cL+jw4rSV7K&#10;+9tSNLtrbp/XqFFFFSMKKKKACiiigAooooAKKKKACiiigDyH9tX/AJJZon/Y3aD/AOnK3r16vIf2&#10;1f8Aklmif9jdoP8A6crevXqACiiigAooooAgtfvyf73+NT1Ba/fk/wB7/Gp6ACiiigAqh4o/5F28&#10;/wCuLfyNX6oeKP8AkXbz/ri38jQBfHSigdKKACiiigAqvL/x/R/T/GrFV5f+P6P6f40AWKKKKACi&#10;iigAqhoXS6/6+ZP6VfqhoXS6/wCvmT+lAF+iiigAooooAD0rifjF8LovjH8LdU8PzTPb/bk/dyr1&#10;idSGU/8AfQFdselV9P8A9SfrWlGtOlUjVpu0otNPzTujOtRhVpulUV1JWfoz4i/4ZT+JkGptYf2H&#10;azMp2i9W6UQMuceZg8++3rivq/8AZ8+Eq/Bf4Z2mitP9quVdp7mYdHlflse3b/DpXbUV7mbcS4vM&#10;KSo1UlFO+ier87t+e1tzxcr4dwuAqOrSbbemttF8kvxuFFFFfPnvBVDwx/yArf6H+Zq/VDwx/wAg&#10;K3+h/maAL9FFFAEFr/rpPrU9QWv+uk+tT0AFZ+of8huw/wC2n/oIrQrP1D/kN2H/AG0/9BFAGhRR&#10;RQAVXn/4/I6sVXn/AOPyOgCxRRRQAVQvf+RgsP8Acl/9lq/VC9/5GCw/3Jf/AGWgC/RRRQAUUUUA&#10;B6VDa/6yT6/41MelQ2v+sk+v+NAE1FFFABRRRQA2X/Vt9Kp+Gf8AkXbH/r3j/wDQRVyX/Vt9Kp+G&#10;f+Rdsf8Ar3j/APQRQBeooooAKrj/AJCH/AasVXH/ACEP+A0AWKKKKACq+rf8gq6/65P/ACNWKr6t&#10;/wAgq6/65P8AyNAC6Z/yDbf/AK5r/Kp6g0z/AJBtv/1zX+VT0AFV7v8A18P+9/hViq93/r4f97/C&#10;gCxRRRQAVQj/AORnm/69U/8AQ3q/VCP/AJGeb/r1T/0N6AL9FFFAEFz/AMfMP1qeoLn/AI+YfrU9&#10;ABVDxP8A8gO4+g/9CFX6oeJ/+QHcfQf+hCgC/RRRQAVXn/4/I6sVXn/4/I6ALFFFFABVCx/5D9//&#10;ALkX8mq/VCx/5D9//uRfyagC/RRRQBX0/wD1bf71WKr6f/q2/wB6rFABVDwv/wAi5Y/9cV/lV+qH&#10;hf8A5Fyx/wCuK/yoAv1XH/IQ/wCA1YquP+Qh/wABoAsVW1n/AJA91/1xf/0E1ZqtrP8AyB7r/ri/&#10;/oJoAfp3/IPg/wCua/yqaodO/wCQfB/1zX+VTUAV7v8A10f1qxVe7/10f1qxQAVQf/kZ4/8Ar1f/&#10;ANDWr9UH/wCRnj/69X/9DWgC/RRRQBDf/wDHv+NSp9wfSor/AP49/wAalT7g+lAC0HpRQelAFHQf&#10;9Xdf9fMv/oRq9VHQf9Xdf9fMv/oRq9QA2T/Vt9Kjsf8Aj3H1qST/AFbfSo7H/j3H1oAmql4k/wCR&#10;evv+veT/ANBNXapeJP8AkXr7/r3k/wDQTQBbg/1Cf7op1Ng/1Cf7op1ABRRRQBDff6j8amHSob7/&#10;AFH41MOlABRRRQAVQ8Rf8eMX/XzB/wCjVq/VDxF/x4xf9fMH/o1aAL9FFFABRRRQAVXj/wCP5vpV&#10;iq8f/H830oAsUUUUAFFFFADZ/wDUP/umo7H/AI9l/GpJ/wDUP/umo7H/AI9l/GgCaiiigDwn4Df8&#10;nwfH3/rl4c/9Ipq92rwn4Df8nwfH3/rl4c/9Ipq92oAKKKKACvM/gd/yUHx9/wBhH/2pPXpleZ/A&#10;7/koPj7/ALCP/tSegD0ymTyCJMk496fXnP7W8mpQ/s3+MG0hpl1BdNlMZizvAx82Mc527ulcmYYr&#10;6thamJab5IylZbuybsvN2OjB4d4jEU6CduaSjd7K7Sv8jkvE/wDwUQ+F/hTxNLpc2tTXMluxSae1&#10;tnmt4mHYuo5+q5Fev+D/ABhpvjzw9a6to97b6hp16m+GeF9yuOQfyIII6ggivx/tFQWkfl/dx/8A&#10;rr7j/wCCUTah/wAK18SLK0n9kpqS/Yw2docp+829sfc6f4V+IeH/AIqZjnWcf2fjKUVGak4uN7xt&#10;rrdu6tpfTVo/YOOfDbAZPlX17CVZOUXFSUrWld20slZ9bO+h9Y1w/wC0X/ySfUP+ukP/AKMWu4rh&#10;/wBov/kk+of9dIf/AEYtfvR+LnG/tY3fjvTf2BfG158MNUbRfiFp3hCe98PXYtYrrbeQ23mxJ5cy&#10;PGwdkCHcp4fPUCvMP+CHf7bOt/t9/wDBNL4ffEXxXqEep+MLhLnTvEE6wxweZeW9xJEzeXGqohdB&#10;HJtVQBv4AFfUfg9BJ4G0lWGVayhBBHUbBX5K/wDBHv4saf8A8EyNZ/b4+EeuH7LoPwJ8R3fxA0u3&#10;kIUnSrq0eWNUyenlW9twP4ph3NTzW5r9r/c9fz/AbV0rd7ff/wAFficP+1V/wXB+OXw0/wCCvGqH&#10;QfEFtB+yv8PfiLoXw38T27aXaSb7u7t5TcyG4aIzr5UkM5O2QAeVGMfOQf1J/wCCjn7Tjfse/sH/&#10;ABW+JtvcJb33hHw3d3mnOyhlN6UKWoIbg5neIYPBzX5QfAr/AIJ9ap8fv+DXn4r69rNq1z8Rvi/d&#10;6n8YjOUzcPdQ3P2iDaepMtvanH/X02OtX/8Agol+19ff8FEf+CJn7IvgPR7xpfFf7TviTRPDOqFW&#10;yzNYyeXqEp74W8iiY+xpyi+X2fW6X/gX+TTFGS5ufpr+Gv4o+tP2StR/a2/af/4Jgfs+eMF+MGh+&#10;H/iX4m1O18UeKtS1TQbJY9U0CdppEsIoY7by45Gt3tiHVFbIb5hmtP8Aah/bX+Jfw2/4Lvfs3/BX&#10;R/ES2vw3+IHhfVdS13SvsFtIb2eCG8aJvOaMzJgxRnCOoO3kHJz5D/wcm+DrD4d/s1/sm6BpVutp&#10;peifGrwzp9nAv3YoYre5jRB7BVA/CrX7b42/8HQn7Hn/AGJGvf8ApPqFU9Zprbmf/pJOqg772v8A&#10;ifp54k8V6X4N0qS+1jUtP0qxhx5lxeXCQRJk4GWYgDJIHJr4R/4KI/t2/ED4O/8ABTj9jPwF4F8V&#10;Wtv4B+MWpanF4jt4bS1u01aGJLdodk7IzxgeYxzE65zyTXy/on7K2nf8F9v+CuP7Q0Xxk1fXtQ+D&#10;f7Nup2/hLw/4PstRlsrW8vT5yXFxK0ZDZ3wSEspV2DxLuCx7Twfx/wD+CZGk/wDBNf8A4La/sT6X&#10;4B1zxA3wn8ReJtSudG8NalfvfR+Gb1YovtS20khMnkzKYG2sWIdHOTuqYauDfVoqppGSXRM/docC&#10;igdKKYBRRRQAUUUUAFFFFABRRRQAUUUUAFFFFABRRRQAUUUUAFFFFABRRRQAUUUUAFFFFABRRTZB&#10;lKAPze/4KXf8FtPHHwl/afX9nT9mP4Wj4y/HNbMX2qpOzf2X4biZVZfP2um5trozbpYkQSRgsWba&#10;PLP+CdH/AAVB/a+/aJ+AX7Xlr4g8L+EfEHxz+BepW2kaH4b02ySO1a/Elylxbuyz4mVTCcbZQWC4&#10;ViSDVj/giZrWj+BP+CzX7fHhXxZJb2vxK1rxkur6Ul5hbm80Xz7qSPyd3JRY7i1JA7PGeQONj/gg&#10;FKkH/BQD/gou0hVV/wCFuSEFun/H1qlTD843/FflcqWmvZpeu/52Pof/AII0/wDBXWx/4KlfC/xJ&#10;DrHhi48AfFT4dXi6b4v8MXBfdZSksqzRhwHEbtHKpRxvjeNlJbAZvs+vyL/4JS+MdF+O/wDwcX/t&#10;keOvh5NBe+AbfQdO0a9vrIhrO91NTbIzqy/K2XtbvDDhsMwJDZP66DpWm8VLurk7ScezCiiipAKK&#10;KKACiiigAooooAKKKKACiiigDyH9tX/klmif9jdoP/pyt69eryH9tX/klmif9jdoP/pyt69eoAKK&#10;KKACiiigCC1+/J/vf41PVaGVYfMZmVVUkkk4AHNJYa5ZaoT9lvLW42kg+VKr4I69DTs7XFzJOzLV&#10;FAbNFIYVQ8Uf8i7ef9cW/kav1Q8Uf8i7ef8AXFv5GgC+OlFA6VHeTrbWryM21UG4n0FAElFfnb+0&#10;5/wXU8O/B34lSaPZX3h2ztbeXYjXzvLPcgEguVT7iH1POOc4r6a/YX/bi8PftrfD+TU9JuLOS8s9&#10;ouUtpfMjIPRl7gH0bkVKrUZNwhUUpLdLp31tZ268rduthyp1YpTnBqL2bt+V7q/S6V+h7xVeX/j+&#10;j+n+NWKry/8AH9H9P8aoRYooooAKKKKACqGhdLr/AK+ZP6VfrP0Nwousn/l5k/pQBoUU0Sqf4qhv&#10;NXtdOK/aLm3g3HC+ZIF3H2zUykkrsEm3ZFiimxTpOisjKysMgg5Bp1UAHpVfT/8AUn61YPSq9g22&#10;E59aALFFZreM9HTU/sTappy3mceQblPMznH3c568VpK24cVEakJX5WnYqUJR+JWCiiirJCqHhj/k&#10;BW/0P8zV+qHhj/kBW/0P8zQBfooooAgtf9dJ9anqC1/10n1qegArP1D/AJDdh/20/wDQRWhWfqBx&#10;rdh/20/9BFAGhRRnNeP/ALRv7Ymhfs931vpslrc61rl1H5qWNswXy0zjc7nhQe3U15+Z5phcvw7x&#10;WNmoQXV/gu7b7LU7Mvy/E46usNhIOc30X4vsku70PYKrz/8AH5HXi/wD/bf0H43eJl0SbT7zQdZl&#10;QvDBcOsiXAAywR14JHPHcV7PIc3UdRlOcYLM6H1nA1FOG1137NPVP1ReZZXi8vrfV8ZBwlvZ9u6t&#10;o16FmiiivTOAKoXv/IwWH+5L/wCy1fJxXCfET42+F/h34r0+31fWbS0uGST90WLOoO3BIGSB9a58&#10;TiqOHh7SvJRj3bsvvZtQw9WvPkoxcn2Su/wO7orL8J+MdM8baUt9pd9b31rJ92SJtw/H0+hrUran&#10;UjOKnB3T2aM5wlCTjNWa6MKKKKokD0qG1/1kn1/xqY9Khtf9ZJ9f8aAJqKN1FABRRRuoAbL/AKtv&#10;pVPwz/yLtj/17x/+girU0qhGXcM46VV8MNnw9Y+1vHn/AL5FAF6iiigAquP+Qh/wGrFVx/yEP+A0&#10;AWKKKKACq+rf8gq6/wCuT/yNWKr6t/yCrr/rk/8AI0ALpn/INt/+ua/yqeoNM/5Btv8A9c1/lU9A&#10;BVe7/wBfD/vf4VYqvd/6+H/e/wAKALFFFFABVCP/AJGeb/r1T/0N6vg81no2PE83/Xqn/ob0AaFF&#10;JvFG8CgCG5/4+YfrU9Z+oa1Z2l/bxy3VvHI+SqPIFZsdcA1eWRW6EGp5k9ENxa1Y6qHif/kB3H0H&#10;/oQq/VDxP/yA7j6D/wBCFUIv0UV57+0t8f7H9nL4ay69eW731xJKtrZWiNta6mYHaucHAwCSfQVl&#10;WrQo03VqOyWrZpRozqzVOmrt6I9CqvP/AMfkdfC+g/8ABTfx5putrdarovh680tnBmtbYSxzRR99&#10;jliCe5yD7V9oeBvG9j8SPC+k67psnmWOqQLPCxGDg9j7g5B9xXFgM2w+MuqV7ro1Z27+h2Y7K6+E&#10;s6trPqndemh0FFG6ivSPPCqFj/yH7/8A3Iv5NV+s+yP/ABPr/wD3Iv5NQBoUUZoJxQBX0/8A1bf7&#10;1WK4b4pfHnwr8CdDW+8T6xb6bHO5WGM5eWc/7KLljj1xgd8VR+DH7Vngb483clt4b1yG6vYkDtay&#10;o0MwHsrAbsd9ucVyyx2HjVVCU0pvaN1f7tzojg68qTrxg+RdbO33no9UPC//ACLlj/1xX+VXy2Kz&#10;/C7Y8O2P/XFf5V1HOaFVx/yEP+A1OWAFQKwa/wCP7tAFiq2s/wDIHuv+uL/+gmrNVtZ/5A91/wBc&#10;X/8AQTQA/Tv+QfB/1zX+VTVDp3/IPg/65r/KpqAK93/ro/rViq92cTR/WrAOaACqD/8AIzx/9er/&#10;APoa1frPdv8Aip4/+vV//Q1oA0KKKM4oAhv/APj3/GpU+4PpUN8cwfiKmT7g+lAC0HpRQelAFHQf&#10;9Xdf9fMv/oRq9VHQf9Xdf9fMv/oRq9QA2T/Vt9Kjsf8Aj3H1qST/AFbfSvLv2nP2tfBv7HXwu/4S&#10;bxlfSQ28s32aztLeMzXeozkZWGGMcsxx9B3IoA9Tql4k/wCRevv+veT/ANBNfI3wM/4LT/Df4t/E&#10;LT/DeraL4n8EXOsTeRYXWsQItnPIThEaRGIjdhzhsAY5OMkfXHiJg3h2+x/z7yf+gmgC5B/qE/3R&#10;TqZAf3Kf7op9ABRRRQBDff6j8amHSob7/UfjUw6UAFFQ3+pW+l2rz3U8NvDGMtJK4RV+pPAqrofi&#10;7SfE8ZbTdS0/UFXqba4WUDr/AHSfQ/lVckuXmtp3J5435b6mhVDxF/x4xf8AXzB/6NWr4OaoeIzi&#10;xi/6+YP/AEatSUX6KN1GaACijNcF8df2hNE+AeiQ3OqfaLm6vGMdnZW67prpwMnHoB3J4FbYbD1c&#10;RVVGhFyk9kjHEYinQpurWkoxW7Z3tV4/+P5vpXhvwy/bu0bxp4otdK1bR9Q8OzXz+XbyzypLC7Ho&#10;pZfukj1/+vXuULbrxj7VvjsuxODmqeKhyt6rbVeTV0Y4HMMPjIOphpKSW/l6liiik3CuI7BaKM0U&#10;ANn/ANQ/+6ajsf8Aj2X8akn/ANQ/+6ajsf8Aj2X8aAJqKKKAPCfgN/yfB8ff+uXhz/0imr3avCfg&#10;N/yfB8ff+uXhz/0imr3agAooooAK8z+B3/JQfH3/AGEf/ak9emV5n8Dv+Sg+Pv8AsI/+1J6APTKb&#10;JGsqFWGVbgg96dRQB4L4o/4Ju/DHxP4mm1L7FqWnrcMXks7O68u1Yn0XaSv0Ugc9OlexeB/AOk/D&#10;bw3a6RodlDp+m2a7YoIh8q9yfUknkk8knJrYorx8v4fyzA1Z18HQhTnPdxik39x6mOzvMMbTjRxd&#10;aU4x2UpNpfeFcP8AtF/8kn1D/rpD/wCjFruK4f8AaL/5JPqH/XSH/wBGLXsHlnR+C+fBWk/9eUP/&#10;AKAK/Dz/AIONv2U/ixY/t3refCPwrr+r6d+1F4Is/h74kvNOsJriGwnt9YtJPPnaNSsatbrDFlyB&#10;sEhzwa/cTwR/yJek/wDXlD/6AK0yobsPypW95N9P6sUpWOS+Evwe0f4S/A3w74D023j/ALB8N6Jb&#10;6FbwMo2tbwwLCFI91Xn1r8P/APgj/wDsDfEjwl/wWHtfh94s8M+ILP4U/sp3/izV/B+pX1jNHY6k&#10;2pXEcVv5UjKI3by3Ew2k4MZ6Gv3uxSBFXooH4Vak+bn9fxIt7nIvI/Nr/g5O+GniP4m/Cf8AZxh8&#10;OeH9c8QTaZ8bNCv7xNNsZbtrW3SO6DzSCNTsjXIyxwBkZPNVP2zPhp4k13/g5L/ZO8T2Ph/XLzw3&#10;o/g3W4L7VoLCWSxspHgvwiSzBSiMxZQAxBO4eor9MCoJ6D8qNi/3R+VStGvJt/hYctVbyt+Nz8eP&#10;iD448ef8EEv+Cnfxo+Jd38MfGXxI/Z3/AGiruDXb3UfC1l9svvDGqr5hkEkeVXa7zTH52QMrx7WL&#10;IyHhfiV+1N8Uv+Cmv/BXD9jf4m6Z8FviN4L+CPhfxHfwaPfa7pLx3t7I0MbXF7cIm5Le3I8iONmc&#10;q5SUhjyF/cHYv90flSeUu7O1c+uKI6W8tglqn57jgciiiigAooooAKKKKACiiigAooooAKKKKACi&#10;iigAooooAKKKKACiiigAooooAKKKKACiiigAPSvlT9nj/gqRo37QP/BSb4w/s42vhjULHVPhHYQ3&#10;8+tSXiPb6isi2p2rFtDoytcFTyRhAc/NgfVbfdNfjr+3r/wSitv2vv8Agqb4x8cfsxftQ2vwk+Pl&#10;jp0EXjjQLS4nS7hi+z26Jcbrd1kRHiNqGRlZGYK24MCKX2lfbUf2X3O+/bG/YW+Bv/Bbf9qHx5N8&#10;NvHPjL4T/tEfs93lvoereLNGtXgKSSCfyUcB4zOFEUoWSKRHUHBYrhR86eDv+DUb9oOLxL4wg1f9&#10;sTUrPw98QtRbUfFTaXaX32rxLKWcmS6Q3KJK7CWXJkdwC7cNmvCP2FP+CUX7ZPxK/a6/aW0Pwj+0&#10;z4i+HviTwn4gs7bxL4iabUYB42nYXOy5DrhpNmyTliSPN9zX1Z/w4z/4KHf9H9a9/wCDPVv/AIqn&#10;FJJen5il8TXZn6Qf8E4P+Cbnw3/4JgfAKLwB8ObO5aGab7Zqmq3zLJf6zdEBTNM6gDgABUUBVA4G&#10;SSfoKvhf/gkl+wB+0r+xt498Yah8dv2iNQ+Nmm61p8NtpVpcXd5MNNmWQs8gE5IG5SB8vPFfdFVL&#10;uTHTRBTXfYuadXyf/wAFxv2l9W/ZF/4JV/GTxx4fu5bDXrPRl0/TbmJtslrPeTxWiyoezp55cHsV&#10;FZylZXNIxu7Gl8SP+C0H7LPwh+L03gPxJ8cfAWl+KLWf7Lc2sl9ujs5gSDHNOoMMLKRhlkdSp64r&#10;6V0nV7XXtMt72xuILyzvI1mgnhkEkcyMAVZWHDKQQQRwQa/Ov/gnf/wQq/Z3f/gmB4H8OeNPhf4T&#10;8TeIvHPhe11TxFr17YpJq8l5eQLNI0N2w86Hy2k2p5bLgIDgkknJ/wCDYX4ma7bfswfFL4L+INSu&#10;NWn/AGffiFqXhDT7qdi0jWCtmFTnsricAdAu1RgKK0tZuL3X/DGfNdKS2f8ASP0zZtor5j+LP/BZ&#10;n9lv4G/F6bwH4q+N3gXSfFVrP9mubN70yLZS5wY55UVooWB4IkdSvfFO/wCCyH7S2qfsif8ABMf4&#10;zePtDuXstc0jw7LBptyhw9rdXLpawyr/ALSPMrj3UV82/wDBLT/giD+z/ff8EtfAln4++GPhPxl4&#10;m+Jnhm317xFruqWKXGrS3F9ELj91dMPOg8sSKq+Uy4KbuWLE566vov1L7ed/w/4c/R7QfEdj4o0S&#10;01LTby1v9Pv4VuLa6tpVlhuImAZXR1JDKQQQQSCDXzn8Yv8Agsr+y98APizJ4F8YfGzwNoviq3mF&#10;tc2L3hl+xS5xsnkjVo4WHcSMpXvivzU/YD/bF8U/sM/8Eiv23PAS6xeXmqfsq+I9Y8N+FNQnfdLb&#10;Q3EslvZ9f7lwJJAOg3ADgYr6P/4JG/8ABFj4B61/wSv8AzfEL4Z+E/HPiz4seHLfxL4i13WbFbrV&#10;JZdQiFyBHcsPNgMaSqoMTKdylsliSa81tZP79ULbSW92vu3P0o8OeJdP8YeH7PVtJvrPU9M1GBLm&#10;1u7SdZoLmJwGV0dSVZWBBBBIINfO3xt/4LG/sw/s5fFmTwN40+NXgnQ/FVvKILmwkuzK1lIcfJO8&#10;askDDIyJWXA5OBX5uf8ABOz9rbxN+wH/AME1f28PhvFq15qFx+yjr+saZ4Rvbp98lvDcG4hsh9Fu&#10;IWkx0/ekcDAr3r/gjb/wRn+BPiL/AIJb+CNU+JHw28KfEDxd8XtDTxN4i1zXbFbzUpnvlMyCO4cG&#10;WEpHIgzEyncC+dxJo31W1k/vV0D00e92vu3P0w8KeLNM8c+HLHWNG1Cx1bSdThW5s7yznWe3uomG&#10;VkjdSVZSCCCCQRWhX5c/8G2viPUfg/rX7Tf7NN1qF7qWi/s//EKay8OS3cheSHTbp5/Lhz6BrdpP&#10;96dq/RP4yftGfD79nTTLO9+IPjrwf4FstRlMFrc+IdattLhuZANxRGndAzAc4BJxzRpuuqT+8NU2&#10;n00OU/bV/wCSWaJ/2N2g/wDpyt69er5O/aF/bm+Cfxu8O+HPDvgv4wfC3xf4guvFeiSQ6Zoniuw1&#10;C8mVNQgZysUMrOQqgkkDgAk8V9Y0AFFFFABRRRQB8lf8FI/jHceCxougyXlzYaPqMct1eG3YrJeb&#10;SFWEEHODnJH05r5g+HH7QVh4W8XWWoeH5r7RdTtpVKZJEd0u4ZjcAkHcM9e/fsd7/gvf8btF/Z61&#10;Dw34m8Wagun+H4dPligOwtJPcGUlo0UfeYqEwB6EnA5r8ufB/wDwWT+EviTU5Le5XxHo+0t5MlxZ&#10;hlmxjbjYxIJ9D6da/NM48XONcvzOWAyLL1UwdBqNRODbqtpSlrfs7Kydkk32P0PKPCvhDH5dHHZ1&#10;jnTxde7g1NJU0m4xstt1d3au9F3f9N3hrUm1jQbK7dDG11AkpUj7pZQSPwzV6vj3/gn5/wAFe/g/&#10;+1zp/h/wnpev3Fr4y/s2BWstQtvs7XcoUK/lHJDcjOOD8w75A+wq/R6dT2kFO1r627eXyPz6dPkk&#10;4XvbS/e3X5hWT481W20Twbql5eXENpaWtrJNNNM4jjiRVJZmY8BQASSeAK1q+Of+C9dzr9p/wS9+&#10;Ij+H3uo5Ntql+1tv84WTXMaz7dvPKnBzxt3VOIrKlSlUfRN/cXQpOrUjTXVpfeV7r/gvr+zHY/EG&#10;Tw/J44uCsM4tm1RNNmfTN+/YR54XGB1z0x3NfU2veJtN8a/CK+1TTNQs7zS9Q0uSe2vYJg8E0TRE&#10;rIrrkFSCDkZ4r+WKBbRdJVY/I+xeXxjHllMfljFfsf8A8Eebzxdrv/BE74gWLNdXElvb+ILXwyJi&#10;29YTZ7oUXd/CJWYg5xliOMV8fkvFFTH13h5wUW72evbqfU5xw7TwVFV4SbSavf8AQ/nv+I37b76J&#10;461ZoLX+1dQuL6Z76+mPM7eY3AI/hAwB246V+q//AAaX/tAL8Vv2n/iNbWf+h258LrdXlhvwvmi6&#10;iUTKuOvzAHp94nmvwHdmdyWJZieSe5r9Mf8Ag19n8UXH7S/x2sPCq3H9pXnwW8QLbSRsf3Fzvthb&#10;vtHLHzWUAerV9BRyulQaqRbuvPR/Lb0seLWzKpXTpySs9tFf7938z9ev2vf+DrX9nj9ln44X3gfT&#10;9L8XfEKbQ7prTVtS0GOD7DbSIWWRInldfOZGGDtAQ9nOK9+/YZ/4LW/A3/goJDYSeDdYvrDULnEb&#10;6fq0KwXEEpxiJtrMNxzwQdp6A54r+OXUblkuGSfeZldvO3feDZOc+9et/sP/ABim+D3xfj1Cx1W5&#10;0jUt0TWLoxCyzCRfkbnHK7hg8E/rtmOJr0sO6tCKbjrazd1fVaPR9nZpbtMzy/D0atdUq0mk7q+m&#10;jto9Vqu6uvVbn9vYf5N3tmv5/f8AguL/AMHPXxM+EX7Vnij4S/Am40/w/p/gW9fStW1ya1W4ub29&#10;jO2aOMNlUSOQFcgZYqT0OK/VzxP/AMFXPhP8CtJ8N6H4w167uPF8ml2k2rWOlWMl9JpkjxKXM/l5&#10;2YYnIyWHpX8if7dPie18bfts/GDWrFnksdY8a6xfWzODuaKW+mdCc85KsODXdGV4pnDKNnY/cX/g&#10;iV/wdIa78d/idJ8O/wBoUWcl/qEMs+j6/ptmId7xqXaCaJcKPkVirqOq4PXI/T/9p/8A4KyfAz9k&#10;b4Yab4r8XeNLJbHWhnT4LQia6u8cNtjyCNp4O7GDX8bf7PVzaWnxk0OS+kEVmkrGVy5TaPLbnI56&#10;46V6X8dPHmpfEX4s3Fpq2rXWs2Hh+BLbSVuJvNWKEjccckdT164xXk4rEYpYxUabSg43bad079Oj&#10;v2a0312PVw9DCvCurUT51K2jVnp10urfO+2m5/Wb+xD/AMFe/gX/AMFBNWuNL+HnirztetYhM+k3&#10;8P2W8ZMZLIhJDgd9pOOT0Ga8P/4Kl/8ABUqz/Y+1u60ObxHZ+F7W3l3XN5I/76aRwGEcYGWOFIJw&#10;O/OBX89P/BMzxJ4g8Af8FGPgveeD5JrfXLjxXY2qJCxUSxyTKsitgj5CpIb2Jr1z/g581/XNU/4L&#10;B+P9M1Z3/s3SrWwOlw7sxiKS0idnA9S5YHv8o9K485wWKxuFjh6dV005e9KPxcqTdl0TbsvS+j2O&#10;nKMVhsHiXXq0lUsvdi9uZtJN90lf5223P15/4Jof8FstB/aG+Klj4Zi8Y2/ieLUGSHyZCVu7dm+V&#10;SA+CRnrjNY/7Wv8AwVC+Fnwh8fXn/Cx/GFiuvTSOy6c9zzaR7mCIseSV4XOSPx6V/Oh+zV8VvEHw&#10;G/aH8F+MPCcnleItB1i2urNc7VndZAfLfkDa2Npzxg1w/wARfH2rfFHxrqniHXr6bUta1i6ku7y4&#10;lOWkkdiWP5noOAOBXhLgqWIorD4nEznSi24p2vdpWu9mo2bSt120PYXFtOhWeIw+HjGo7J2vaybv&#10;bqr3Sbv031P6U/2Lf+Dh/wCGdv4wj8P3VxdSaHqU2LQyTHdD2/dl8KyluMFgfx4P6M+Af25/h546&#10;sLi4k1b+wY7W2+2SNq+LRPKAyzh2O0qO5zX8TPgDxTb6FcXEd5u8maPMZUZaOQfdYdx+HtX298cf&#10;+CkcnxX/AOCeXhPwbDrl1J4k8OzyxXomQpJc26oBAxYn59u5s8jlUyG619bwbkscAq2BxVWU6aje&#10;m3a6d/hukk009t1bR2dl8xxZmzxsqWMwtKMJuVqiV7NW+LVtpq2+zvqtLv8Aootv+C8v7Kuo/EBv&#10;DVt8WtAm1BXMZYsYoSwxwHkChuvBGQcGvRv2o/2qNG+HXwQF9pGrx3F94gj26Y1ofNaRCQHkGOm0&#10;E8nofcGv4qpdRtQrbi0kzcmXqS3rmv2n/wCCCHxf1v4t/sw6ppfiy8uNUsdBvDpGjXNzLv2w7Vla&#10;AEkn5S6kZxwQBnGB9Vh8noZrTqYGEnTqShLld95cui2unfXS+idlfU+ZxGZ1stnDGTiqlOMo8ytt&#10;G6u99VbvbffofoJ4M8eaB4uvhZtb3FrqEnzq9z/rZW7ssgPLfiK+2P2UfF1/4r+EkDahI9xPZXEl&#10;oJ3PzSomMEnuecfhXwV4M+Ctx4p+JOi6Tp95NLNc3ibQigywID8zE56AZ5OP0NfpT4E8GWPw/wDD&#10;FrpWmx+Xa2q4GfvMe5Pua/Nco4HzHI8x9piIeyi4tOPMnd3Vno3pu03Z/ifoOa8ZYDOcDyYeftJK&#10;S96zVlbbVbu6ulpobFFZ2t+KtP8ADUatqF/Z2KyHahuJli3HpgbiPb86t2F/DqVss1vNHPDIMq8b&#10;Blb6EcV9tyytzW0PkeeLfKnqSs4RcsQo9TWF4E8UabrmjpHZajY3kkBaORYJ0kMbA8ggE4IyOD61&#10;8Q/8F1f2gPEXgLwp4F8D6Rq914d0nxpPeS61f28pt5Zbe3jQ/Z0lBBG8v8+OdoGK/M/wB8W9L+C1&#10;3B4o8D+J18P+IPD4NxHNBetGLgJ8zRShjiRXAwc5PP1Fc88RShJQlJJvZXNo0ak4ucYtpbuzP6LM&#10;0jNtFcX+z78YLH43/CLw94itLqxuJdU022urmO2lV1t5ZIldkOCduN3QnOMV8Rf8F6f+Ckeg/s5f&#10;B61+Hej+LJNP8WeJtRgtdXTTAZL3TdOYFpCWU5ieQbQM8lS3GCM7GZ90+Hvi74V1/wAT3Gk2PiXQ&#10;LzVIWCyWcGoQyTo2CcFA27OAT06A11IOa/nB+FXiLwT47sF1PwVqdvaalYSeZBe2cph1CzmHIdmz&#10;5mcjPzEg8+9fu5+wH8WNa+OP7HfgPxR4g+bWtU01TdPgDznRmj38Ej5tmSe5J4HSkpJ7DcWtzO/b&#10;F/4KK/C39hjw69/481qSCYAbLGzi+0XkpP3VCDHLdskZr461L/g6R/Z206H+0NUtPF+lx27yrbrJ&#10;bRSNcHC4BCyExscnhuBjqc1+ev8Awck3WuW/7QVjb6tJdJDN4g1R7lyCo2AReQFJO7YUJxxgLjB6&#10;1+R/xzZE8UW8MKokK2ysoQcNlmyffpXmZbjp1pc87WvJW8k2tXfyuz0MwwcKMeWDd7LX1Sen32P6&#10;pf2UP+Dlb9nz9qTxRHoNrJrmj63cHbBbTwpN9oJYgBSjZzjB5HfHavPv2vvjfpuv/tAeINX0OddU&#10;t9TS3eORxtaELEqlGXAKkEEYPOMGv5f/AAL4w1DwN4u03WNJuJLXU9NuEuLeSM7WV1YEV+8n7Tn7&#10;RGh/BbxDb3niiSaPU9atILkafaxefcuxhTd8q9lbK5zjivlfFbL44/IIxw9J+2VWHK1dwV4zvzLV&#10;9LL3lq10TT+l8M8ZLBZ4516q9k6Urp2U9JQ+F6Lrr7r0TPpL9k7xpN41/aK8F2Uix2lwNWhkSVWA&#10;BCnJHzdyBwO9fqhJ/wAfUX0r8Q/+CdXx20H9pP8Aal8G6T4bkvbfV7XVbe8ltbu3MM6QxuHkcDPK&#10;qobJB7V+3kn/AB9RV4vhLl9XB4GvSxMWqnPr0T91WsvzPW8UMdSxWOo1MO7w5NNbv4ne7/IsUZxR&#10;TZTiNvpX6wfmZ5/8a/2qPh5+zybePxp4x8P+G7i+H+jRX12sck3IXIX723JxnGK/nt/b+/4OANS8&#10;K/GfXrf4falpdx9m1CaOTUBbC8m1Fg4Bbc3yRxADaoAyRk8ZGOr/AGxPinea74i+LfjDxBfQyeOr&#10;jUNSt4jcyBpbJYXaKKGLj5VWNUI2gA5Htj8RtSlafUJ3k++8jM31JrysyyOhjZ06mKjeMb2T2bdt&#10;fVWt82ell+cVsJGpDDuzla7W6t0+d7/JH9A3/BC3/g4i0/4qfH+PwD8Uba00G+8UAQWOpWh8uzub&#10;ot8vmxn/AFZOdoZTj1HU1+6l9qdvpOmyXd1NFa28EZklklcIkagZJJPAA9TX8Ln7K+m6prX7TXw9&#10;sdD3HWNQ8Safa2QV9haaS5jRBu7ZLAZ96/qZ/wCC7PjrXLLwx8K/Acd7dWvhvxRdXkmrOsux9T+y&#10;xRtHAzKQdpLFmHAYd+MV3YPL8Ng8MqOGXLq9OmuunbW/kceLxmIxOIdWu76LXrppr30sfbfgP9pT&#10;4f8AxR1mTTvDfjTwrruoQsytbWOqQzzfLgkhFYkqMj5gMe9dvmv56dUsbP4aWaeINENt4d1bw+Pt&#10;dje2oFu8Lx/OF3LjKkjBX345xX7TfBP9tLwn4u+Gnhe51XXbWPWNS0y1muyiFoVuJIkLLvUFRyc9&#10;cAd6yxWYYXDW+sVIwvortK/pdmmHwOIxF/YU5Stq7Ju33Hq3xB+IWh/Cvwhfa94i1Sx0bR9OjMtx&#10;d3cwiiiX3J/l1PavC/g9/wAFVPgT8Z/G8Xh/Q/HVm2qX8pjs47u3mtEvcd43kVVbOcAZBJBGK+ff&#10;+C9mp3mr+CfhHb+c0vg3UNcnfUdhLW9xMsGbUSfw7S5O3J5bjB7fn741toZfC+oF/kkhHmWzqPni&#10;nH+qZP8AbD4xjvxXXGSaujl2dmfVH/BXX/g5p0H9hL45aj8NvBOkQ+JPEehP5WrXEr/ubSbHMQA6&#10;sOh9DW//AMEyf+Dl/wAF/tp6nNoPiTQZvD/iCEmQCCYSJJEM5YKQGOBgnHbJ7Gv5pf2t9X1vXP2p&#10;fiNdeJJLyTXpPEuofbzdljMJhcOGD7udwIxzzxWZ8APF+o+B/jL4b1DS7+4028jv4kW4hk8t4wzB&#10;SQcj178Vw0cLKnWWIqTlLXWN7Ra6pLpps976u+x3VMRGpSdCEVHSylbVPo2+qvutraK25/dZo2u2&#10;viDSbe+s5kuLW6jWWKRDlXUjIIr4Y/4KA/8ABVz/AIZ28cahoWkahpej2+kyeTeajehWLy7cmONW&#10;4+X2BJNev/8ABJLxxq3xF/4J5fDjWNdVl1S509xOcYDlZpFDD1BABz6k9Olfhj/wV00rVoP+Cl/x&#10;Q03xAsjLpOoCXTYJFGxILgeesoHTLhwc9R0qc9zOtl7vg1GV5NKUo8ySXXlfuuT2XNdLV2bsTkuW&#10;0swssY2rJNxi+VtvpzLVRW7tZvRXWp6DYf8ABWL4hft5/FW9m1bx5rGl6fbyyLo2n6BeGxhhSNjh&#10;5fLwXkO3cGJx2xzivZP2Kf8Ag5L8Lfsy6/ffD34oeINY8baXp8avYayHia5tiAQ8EjuV87BHDZBx&#10;wM1+T2gfB7xd4Y8e32peBYhczLYX9yYg6o0UQtpWkLbvlIAyQTznAHOK+U9NuLdC8lwWuJpuZGK7&#10;sHvmt8Hjli6SraX8lZfdsvlZdkTisF9Vqey1t0u7v7+vzu/M/tS8Ff8ABSv4M+O/gnpnxAs/G2kp&#10;4c1X5YpJphHIjgZaNlJ4YD8PQmvHv2i/+Dgz9mL9nTVrXS7jxxH4o1q4OGsNBVbqW25A/eEsqKTk&#10;4Xdk46cjP8sHwq+IWoaR8BfiB5d1cS29ibSLT0kmLRWRnd1kdUJ+9tHDAHBwa8WedftLs258sfm7&#10;n3zXPTliZ15pyjyrRKzvsnq7+e1jWpHDwowfLLmerbatu1oreW9/kf2lfBT/AIK7fAP45/CPUfGm&#10;n+OtP0nStHlEF/FrB+x3Vm7EhA0Ryx3YyNu7jrjBx3HwR/bk+E37Rd5ef8Ib460HWZLGDz7mFZjD&#10;LBHgkuySBWCgDJOMAEZxkV/I/wD8Ey/Hwf8AaM0iPVLpX0+1s7gSLOC6Kdh2PjPXdtAODj2619X/&#10;ALW/ji41H4reBbPRbpVhvHMksttIUa+G9UMDMpyU2ksVIwfeuulVTfs5Nc3Zb+ttzmqU9PaRT5fP&#10;/M/pw8JfFXw14+eVdD8QaHrTw58xbG/iuTHg7TkIxxg8H0PFcH4w/bH8OeF/EU2nW9nqWsNauY7i&#10;WzjDRxMM5UEkbiPQV+J2g6hN8FdXs/FPgW4Tw/r2jyoYZbBxEtwCwVopFBCurAkYbvjPU5/QvwFe&#10;yXPhOy+1QtaXwhVrq3k4eKUjLZH1J7n6mvjONs+xuWqlDC2XPe7avtbRLbW/XotD6zhHI8JmDqTx&#10;N3y2sk7b31fXQ+3/AIa/FLSfitoK6hpMzPHnZJG67ZIX7qy9jW3q3/IKuv8Ark/8jXz/APsS6bcS&#10;694g1CNWGmyLHEHx8kso6kfQcf5FfQGrf8gq6/65P/I173DeZVsfl9PFV1aTve2zs2rrye54ufZf&#10;TwWOnhqLvFWt3V0nZ+aKra3a6FoC3V5NFbW9vCGklkbaqADqSa53wt+0P4N8aawNP03XrG4u2JCx&#10;7ipfGPu7gM9e1eC/8FNvjfovwH+Efh3VvFGo/wBn+GTORcjBc3UojzFEEUZZi2cDufzHwhB/wVx+&#10;Fsisdes/Eng61Qk2mpajZBYVcDKZ2MzI5PAXHOPSvnc64mzHD42VDCUOaELXbvd3Sdo28n2d32Pc&#10;yfh3A4jCKtiq3LKd7JWsrO133181ofs2j7h0qG9bbLCfQ/4V8u/stf8ABWf4P/HOfQfDi+JLzT/E&#10;WoQIkC6tYS2ceoSbV5ikcBWL5yBwScjGcA/UF824xN26/wAq+6pT54KdrXV9dz46pHlk49mfm/8A&#10;8FPv+DmD4S/8E6vjBc/D610fU/H3i7S8f2rBYXCQ2+mMdpEbSEHdJtJyoHynGfbyv9nX/g8V+B3x&#10;W8Ww6d4w8E+LPANvcSGNb2S5i1CCMbcqzhArjJ44Vsda/nb/AGwNb1rxJ+1j8Tb7xEZDr114q1N9&#10;QEjbmWf7VLvUnA6NkdB0rznNbXjdaGVnb+tD+qM/8HMnw3u/iM2n239mrpTTCOKaUy5kBfGRIBs/&#10;MY5HJ6V2/wDwUw/4LteB/wBh39nXw/440gR69rnjm12aJYLIrfc3F5HIONqll56HcDyDX8zfgHTr&#10;e48Cae9xCN0kALOw+Y+hz9K0P2yfEnirX/gr8HV137dJpVjp+o2mlT3Em7zUW8LMACScrvQE8Agg&#10;dQa61m2HnK0qEVJbW5rPykm3fvdW7NO5yPK68I3jXk0972uv8LSVu34q1j9BYv8Ag7s+JmreJluN&#10;Y0a6jsY2YrFpV3Fb4GTgHMR3fjmvV/il/wAHe0OofAfTYdD0TW5PFeWS6R9loSABtZpV3AjP90At&#10;jnb3/B2iufNq08xw/wBWr2jHT4Ixg9OnNFKVn111N8rw9PAV/rFG7lr8UpTWvXlk2rrppofdXjL/&#10;AIOC/jv4y+IUmtzX2nrbs3FnKjz7VyOPMZt+cZGQR16dK/cb/gjP/wAFpNM/aW/Zdj1DxJa61cah&#10;p1z9kljtoDcNasBllLZyVAKFepw5Hav5T6/WL/g2L8ValLd/FbRSrNpNuljehgRiKdzKmD3O5UyO&#10;w2H1ryeHOC8ujm+HnhocmrU+Vtc8XF/Fe92naV3rpvqz1OIOLcfLKq8cRNSsk4XS92XMtrWsmrqy&#10;012P6X/hZ8XtC+Mvh1dU0G7+02+dkisu2SB+6up5DCtjxP8A8gK4+g/9CFfL3/BPyG4HjzxVfQlv&#10;7KNrHHKwH7tpw3XPTIUEH8aP+Ci37ePhv4cfsi/EmfwT428K3XjTTLAQW9vDqlvJNaySSKhkCB8k&#10;opZuMkFeRwRX1OfZfDA42eHpO6Vmr7q6Ts/NXPm8jx88Zg416is3f0dna69dz6MvvjB4U0zxR/Yl&#10;z4m8P2+sdfsMuowpc4yB/qy27qQOncV8N/8ABbn9uv4R/Bj4f6fo+sePvDlr4w0fUDdf2Ot6kl4E&#10;EDFsxBuCcpjcOpHTmvzB/aG0eLwH8BvGfiSCGTVvEmn6Vdagup3T+beSXKxs3ntKx3ZDDcQCOmB2&#10;r8b/ABT4gvvFWrTahqV5c6jqF05knubiVpZZmPUszEkn6181mWCWMw08NKTipK11uvNeZ9Fl+MeE&#10;xMMSoqXK72ez8mfrFD/wV5NtfPqL2Nk2iK4J/wCJxHJchM9Sn3Sdv8I5qH4u/wDBzv8AEjwZpGh6&#10;F8MdX/4R/QdDhxbQ29lDNLIS7MXnkmDhiSx/dqNoG3vX5JxyGNgaaTk14WS8K0culKVOpJ8ytu9t&#10;+revdq3oe1nHE1THqMZ04q3kt9uiX3M/oy/4Jq/8HM/jD9qDwndeG9f0nRbnxpo6C4a6eLyTf2+4&#10;KX2IQoYEjO0fxdOMn9Lv2M/28LH9pq6udHv7OPSfEVrGZ1hViY7mMHBKE85XIyD9a/kQ/wCCdHxP&#10;/wCFQ/taeHdbe3vLq1hjuY7mG1AMjxtBIOASAcMVOMjpX7y/8EqP2gvDnxY/aL8P61pepNYW+lyu&#10;uoR3aeVLa7o2ULIDwN2cZyetfnPEmdZ7kvFeHjSqSng6vIpJ2ajzScXra6tbmTb8tT73IcnyXN+F&#10;686kIwxdLnaaveXKlJaXs77NL1P2C8WeIbfwl4ZvtUum2WunwPcSn0VRk/yr84Pjt/wVv1L4b3eo&#10;eJLvVrPw3oakLEZ2ijh2jIG4uCW/ziv0E+MnhuT4hfB7xFpNo6mXVtMnt4WUjDM6ELyQRgkjmv5S&#10;P+C//inxH4f/AGnfDvgrWlurHTNF0CO5js2yqzTvPNG8pH0jCjP90kda/S88yvH42UPq03Gl1lFv&#10;R9G7NPVfDry3ve+iPzzJcxwOEjN4iClU6RklquqV01v8Wl7WtbVn7wfsQf8ABev4a/tT+LLHw7Jr&#10;GiyahP8AJ59nddyxUFo2AZR6kcd+hFfa3xj+NXhv4E/D288T+KNUt9L0ezXLzyN944JAX1JxX8Ov&#10;wl+I2p/D34m6Hrfhyaaz1vT72GS1aIhS7BxhT2IPTB4Nfu5/weNfF7xd4L/Zw/Z/8Hwy3lnpPiZr&#10;+41ko3E09tDZhImYHnmaRiMYOB9D7OTU50pRo46TnGP2tFJpdH0u/wCZJabxutfJzaUKidbBRUJS&#10;e2rivNdbb+63v1s9G/t+f8FfvhD8UfijqHia38baff6XBssrCwtbqO4uI1RAXJRGIUFtzZzjmq3/&#10;AATw/bo8K/Gj9ofwmPBOsyLrKanbJ9kmHlySI7qrAAE7lwSDj37V/P6Wya9s/wCCdXjbWvBP7dfw&#10;hvPDrTLqz+LtLgSOP/l433UalMZAOc4wa/Oc68M6GIzCrm9DEVI1ZT54q6cUk7qO12klZPc/QMn8&#10;QqtDAU8qr0ISpKHI3ZqTbVnLeybetj+x39rX9rLQf2V/BFrfatqGl2l7qcpgslvbpYI3YY3MSTyB&#10;uXgcnIFeBfCP/gpRPdXOn/bLjTdS0qYhB5UBh+TgZjkyQ2OeuD1r8kv+Cg/jLXf2k/jBqfjbxdJN&#10;qVy2uX9hDZ3B3QaRBFKYooETJRMBCTjJLMTk9aZ/wTu8Talb/E7UvBtlJJc6Lf2P2xLVn3rZThgo&#10;ZMn5Q2QMDjPtjH02cZfmVTEe0w9SaenJGK0fe+j5m3un0PmcpxuXU6HJiIQa+1KTs16arlVuq6n7&#10;K/8ABQT9t+++DmnaNo/hWQDUNcsxfNcA/NFA2QhHdc4PPXivn/4Bf8FIfGHgvx3aN4lu5tU0aZwl&#10;wrSGRlUnqNx4PPrXlX/BVD4o2P7NnjfwpJ4wubmOa+8NafHY2sULyXE+yPbIFTnkPuLcjBPr1+Kv&#10;jX+2tofi34La5D4bvb7SdcaOOIpew/Z5ooncLJIhJwdoPJBJGc84OPw/inP+K4cSSoYWDUIzjHmt&#10;LlW13o9k29tH1ufsvDOQ8Mz4ejWxM05yjKVrq7V3ZareyXVNdD+gbwP+3P8ACX4ga42k6f4/8LDW&#10;EcRNp8+pRQ3SuW2hPLZgdxPG3r7Vr+PP2nPh34O1m68P6x448JaXrXkvus7vVoIZkO3oyswKk7hg&#10;HBOeK/lw1r48+CfCWgaoukkTaha2Uqpei2dgZ8YWTzuu8HLb89e9e3fsk2Fr4/8AgGt5rVvb61eT&#10;SzRyahcgTzX4XBWRpGyx68HjGBjFf0XleIq1sOpV17y0elr+dru3pc/Bcyw9OjWcaL93da3t5Xsr&#10;+tkf0uaTMs+l27oysrRKQwOQRgVzfxL+O3g34Ni3/wCEr8UaB4d+1nEA1G/itzNyB8oYgnBIBI6Z&#10;5r5R/wCCHnxE1zxT+zRr+h6peXGoWPhLVjYaXczyeY4gK7vJLE7j5Z4yfXqa/Or4u+I734+fHvxt&#10;4t8YBdT1yTW7yyjhusSrpcEMrRRwRryqgIoJK/e3ck16JwH6L/t7/wDBdf4D/sLLpsOseKLHXtS1&#10;KPz7e20i4S7LR8/PujJGCVI5I5yOxFdp/wAE9f8Agrj8Iv8AgpBbahH4C1qOTVdNG+40+Y7LhU4G&#10;8KQCVz3AI96/kH/bFvZ5/wBqLx7DNF9nS01y6t4IVG1YoklZYwo6AbQOB619Hf8ABvH8Y9Q+Df8A&#10;wVy+El3a3stppuo3txZasqk7JLR7WYvuA6hdofHqgry6lGvTk8ROtotWmkoqPra90tb3tfoloehG&#10;pRmlRjS1ezTbk36bavS1vmf1Lf8ABQv9v7wT/wAE6v2f7nx340u1ht2k+y2VuGxJeTkEhFGCTwCT&#10;gV+aH7Ov/B2n4N+KPxns9N13RY9PsLyY26uYmhYKxXG1i7KTnkBsZ9RxXgn/AAeefGOXx14l+AOn&#10;6RqUd74TWy1m7VoJspNd+ZaI+5euUjCYJ/56NjvX4dxStDKrKxVlOQR1Br2MHjYOCnTUZRfXe/o0&#10;9Pk0/M8vE4OXPy1HKLXRO1n5prX5p+h/el4L8W6f488K6frWl3CXWnapAlzbTJ92SN1DKfyNfkP/&#10;AMF6v+DjLXv2EvjdJ8IfhXDYReJtMt4p9a1e7tftLWrSoHSGGNsITsZGLtuAJwBwc/eX/BGaHW4/&#10;+CWXwLk8RecdYu/CdpdzGUEOwlXzIyc88xshz361/MN/wcTabeaT/wAFnfjtDfJIkjaxbzRhkC5i&#10;ksbaSM4HYoynPfOeprONRJ6Lfa+tv0b+XyK9nde89u2l/wCv6Z+k/wDwTC/4OsvE3xH+JMXg34xW&#10;el6uurBY9P1WGOLS5IpwoAWbB8ooxBy2FwST04H7AfBr9vLwJ8WdJu5mvotHksV3OtzOjI69Mo6E&#10;q/0HP64/in+DamT4teGVEfnbtUtlKEBt481cjB4596/UT4T/ABF8QfBzxlr7eDzJIsnhTWboWEbB&#10;oluIbKWSOVFYhVZWAyR27ZJzrmGKhRymtXjSTqppRk3ZXe3MkrW9LMzwOFlVzSlRlUapP4la7suz&#10;bvf1uj9iP2gP+Di79nX4A/FM+FrvxEuoXUB2XU0DYSBsHsRk9Mdq+tv2av2oPBv7Wvwts/F3gnVr&#10;fVtHvBjfG4LRNgEqw7Hmv4cb/wASf2teTXV7JNeXl05lnmkO5ndjkkk981+7n/Blp8TNau5vjtoM&#10;11NJ4Q0m30u/TzXAisriQ3IbqcjcqEnHH7vJ6189g6GYQqKVatzp7rlSS/w21sn0k3ddb7+5iq2B&#10;nBxo0nFrZ8zbf+LS12usUrPoz95dAOYrn/r5k/8AQjVy4uY7OB5ZpEiijUs7u21VA5JJPQCvma1/&#10;4Kzfs+6J43vPDtx8RtLF5FfSW7TpBNJZiYybRH56oY885znbjPzcVwH/AAW5+KGoRfsW6ND4f1Ro&#10;dD8ZeIrHTtSvrOcYmspBI/lq65O2Qoo3KRx3wa9w8k+gfDf7dfwf8a+Nm8NaV8RvCN9rnmeQLSLU&#10;Yy8jnOFU5wx4I+UnnivxX/4O/wD9sW++H/xr+FvgfwzrE1pqttol3fagYQVezSeQIm1uzOqPkjkA&#10;D+8ap6j4I0f+wTa/Y7a0t7dCYniQRNbED76MPusMZyK/N3/gtD8RfFnxP/ax0jVPF3nSXsnhDSEt&#10;7iRgWvIVtwglIwCDuRlORklMnOcla9Bo8e+Fv7W/jD4ceJ7W8h1rUJolnWSaCa5eSGf51fLKxIzu&#10;AO4YIIBGCK/ffwv/AMHM/hvR9I0bSNQ8SeAVX+zLe3mglacuCY1Vt0ynasnXOeB1Ir+bGgnNedme&#10;BxGKUVRrypW/lUW3t/MmrHo5djKGHcnWoxq3/mbSXe3K1+Z/bh+xB+354I/bd+GTa94Z1Cxk+xqD&#10;dJDdpPGg6FlkXhlBBBPGDwcV5f8At9f8Fqfhb+xB4ft4zNJ4o8Vam7xadpVrKsKTFThnkmf5UjB4&#10;3c5PAz2/ny/4Nv8A46+LPA/7YWueDtJubxvDvjLw5dJq8Eb/ACxJCY5RMBkHPy7DtySJOeBkVv8A&#10;go3rmvfFn9o/V/F+urJdafDc3Gj2tvjdFpMMMpWOMICQoIGSRnJYnvk+Jjs4xNHGwwMXHSClKTW7&#10;d0rK9lqrvVrWysepg8qw1XCSxjvrJqMU9krN3drvR2Wzsrs/b79kH/g4J0f4y/E/SfDfj3winhCH&#10;XZBb2WrWuoC6sxKzEKsmQCo6AtkjNfpADmv5I/8AgnZ4B8UfHL9ojw78O/CMM2pTa5eQzrENzQ6e&#10;IpVZp2P8CBQcnoMZPSv61tNtDYWMUJkkm8pQm+RtzPgYyT3J9a9vLcRVqwftd112vc8jH0KdOS9n&#10;16bhff6j8abfahFptnJNcSJDDChd5HYKqADkk9hTr7/UfjXmf7YKXUnwM1IWvm7fMi+0eWCW8neN&#10;/T2rTM8Y8LhKmJS5nCLdu9lexnl+FWJxNPDt8vNJK/a7sfn9/wAFm/8AgqJ4T+D+p6bDeeIIYfDs&#10;MWY4SrMdQuCxBKRjmZVAHONozyea+YP2Ev8Agtn4H8S/GPT5tI1r+zr6AiSe0nthZPdQjPmLsyI5&#10;MKMkA5AGexI+C/8Ag5H1rUrz/goLDZ3BZdJs/DFidMRWzGY3MhZwM4GXDL2yEX2NfAuk3k1hqdvN&#10;bsVmjkVkIOOc8V9Jwtx1mX9j0aVaNOUJRu4qNk1LXV3bvro72vunseBxJwTl39qVZ05VFNS0k5ap&#10;rayslbya+aP7R/g5/wAFXfhP8Y/F8eh2OrRwXk0hiiLXMMisRjrsclc59Me9fPH/AAVQ/wCDiv4V&#10;/wDBP34hN4GhtZfF3i6xkjkvre2kAhsWBVwjN3bsR2+ucfjhogbS/Buk6zp8aaXr1rbRXNrLaARy&#10;pMFDBRt6gt26fjivgD9pnxrrfxD+P/jDWPETSNrV9q1w90HGCjbyNuMnGOmO1LOsLQ9nTlhk6fNu&#10;r3002b23138gyfEV+eccQ1U5dna2vmk/u28z+j3wt/wd0/BHWfAq6hcaLqkGrecYzprTqkjDnDB2&#10;GxV6ZJP4dq9a+FH/AAcV/C39peyg0/wBa3C+KGjMktlq8qLHGoHzFWiZvMwc4xgkDOAM4/kurtv2&#10;f/iLrHwn+L2g+INBvJLPU9LvIp4nQ9cMMqw6FSOCDwRxXz2Fp1sNKVTm9q9bKa92/S/Lytpeup7m&#10;IlSxCjT5fZrS7g9bdbc3Mk36H9Rf7QP/AAcOeDP2VtMjh8bW+l2+r3ADW6W1y7LIMc/u9pk6jrjA&#10;zjOa+Bv+CpP/AAcj+FfiNH4f1T4ZQrqWuNZSWs4LssNmPMBzkqr7mH5Y9+fyL/bT+M998e/2nvGX&#10;iS+uGnW61GWO1Ak3pFboxWNV7bQoHHue9eVg4Netgs2xdNrEU1GlNrXkT6qztzSlb9Olmebisrwd&#10;ROjNyqQT052tbO6vyxin/V7n6Zfszf8ABf7UbPxNDb/EPS5l03cj+fYSmX5lbd8ySHjJA5U8dxjp&#10;/RN+wX/wU0+Ef/BQHSJpPh14kbUrzT4lNzZ3cX2e7VcKPMKZI2knGQfwAxn+KfGa+5/+Dd74yeJP&#10;hN/wVj+EUfh+e6a18Sa0mkalaxnKz20ysjlhuUfIDuznI29G+6axWZ4vEwjTxNRzUbtc2rV7X1er&#10;26t2JwuX4XDSlPD01Byte2i020Wi36WP63/il8TNL+EfgXUvEGsTfZ9P02IySN/Ex6BVHdicACvg&#10;X4o/8HAHhf4N+JYl8QaTbWem3MmLeJZnkvpU3HLBFB/h9gM9+1fS3/BTLwpqXi39lDVhpsc0z2Fz&#10;Be3EUYyXhRjvJHoudx6/dr+cv42zXF9+0R40m1Bma9jvfKg35+S1Cr5YXP8AD16d89eK/LeJsdma&#10;zOOHpVHSoqHNeKTc3zWavJNaaOyV9fQ/SOHcHl8sulWq01UqufLZtpRVk07Jp66q+2nqf0w/sm/t&#10;sfDf9tPwSNc+HviSz1qGMAXNuMx3Nm3dZImAYYPGcYOOCa9Zr8K/+CFthrnhj9rLwIdM8+3k1iC/&#10;bU4gCEksfLBjMu3PG5WZN2ASevFfuoOlffYOdSdCEqqtJpXXnY+KxUacK0o0neKbs/IbP/qH/wB0&#10;1HY/8ey/jUk/+of/AHTUdj/x7L+NdBgTUUUUAeE/Ab/k+D4+/wDXLw5/6RTV7tXhPwG/5Pg+Pv8A&#10;1y8Of+kU1e7UAFFFFABXiPhj4jQ/C/4geL/t1hqM39oX7PH5MYPAkkOTkjqHBFe3UbcUAeZ/8NQa&#10;V/0CNc/78p/8VR/w1BpX/QI1z/vyn/xVemYoxQB5n/w1BpX/AECNc/78p/8AFUf8NQaV/wBAjXP+&#10;/Kf/ABVemYoxQB5n/wANQaV/0CNc/wC/Kf8AxVc78U/jfZePPBV1plrpurQzTMjK0sShRtYHsxPa&#10;vbsUYoAzPBStH4O0lWBVls4QQR0+QVp0AbaKACiiigAooooAKKKKACiiigAooooAKKKKACiiigAo&#10;oooAKKKKACiiigAooooAKKKKACiiigAooooAKKKKACiiigAPSvxL/bN+E/7WX/BML/gsl8R/2ifg&#10;b8H5vjZ4N+M2lQWl5ZW1vLdy2UiRQKyOkDedGyyWwdX2tGUl2/e+7+2hPFfK/wAO/wDgqf4Y+I3/&#10;AAVQ8cfsqQeGNdtvFXgbQI9futakkhOn3MTw2UoRAD5m7F6g5AGUb2pfaTW+v3dR391p7f8ABPxN&#10;/YD/AOCnv7WnwZ/bI/ai8UeBf2VdY8beLfiB4jsr7xhoUdlfyP4SuYxdeXAwjUspfzJeJMH939a+&#10;tv8Ah+p/wUKx/wAmCeIv/BXq/wD8RX3x+0J4+/Z1/wCCOGi+Nvjd4msP+EMX4pa9ax+JNWsba7v5&#10;tX1ArO0JeJS+3C+dyqqvPPavp7w54gtvFXhyx1SyYyWepW0d1AxUqWjdQykg8jgjg018PpZfgJ/E&#10;33PiT/gkh/wUC/aS/bL8e+L9O+Of7OupfBLTdF0+G50u7urS8hGpzPIVeMGdQDtUBvl55r7pr41/&#10;Yh/4Kvzfthf8FDf2gfgU/gSHw/H8D7gQLra6wbptZzM0WTB5KeT93P8ArH9Pevsqnuk+6DZtBXwv&#10;/wAHJ/w3v/if/wAEW/jVZ6bDJPdabZWWrlEGSYrW/tp5j9FiR2P+7X3RWd4u8J6b498K6loes2Nr&#10;qWkaxay2V7aXMYkhuoZFKPG6nhlZSQQeoNROLasioys7nkX/AATv+MGj/Fr9gL4O+KtPvbaXTtS8&#10;F6XO0qsNkTC0jEqseilHVlYdipHavh7/AINjpP8AhYsf7WHxSs8yaB8RvjJqlzpU4HyXMKEyiRfV&#10;SLkDI7gjtWZqX/Br5f8Ahm11zwZ8O/2sPjJ8P/gd4juJJb7wDag3EPlyEmSGO4+0IqowO074XLAf&#10;OX619+/BD9iHwl+y/wDscx/Bf4ayX3g7QLPR7nS7G/tJD9vtZZkcNe+aMFrjzHMu/I+bpgAAaSld&#10;yn1fT5p/oZqNkofj8rfqeJf8HDXw5v8A4p/8Ea/jvpumwyT3NroUeqlEGW8uzuoLuU/hHC5PsK9M&#10;/wCCV3xe0j4s/wDBND4F+ItPvLea1m8DaVDK6MNsU0NrHDMhxwCksbqR2Kkdq3P2QP2Q7z9m/wDZ&#10;ah+Gfi/4geLPjQT9sjvdb8YztfX2pQ3DuTDM0juWRUfywCSNoxXwbrf/AAbD33hSTxF4X+Ff7Vfx&#10;h+F3wY8WXT3GpeA7INcW4SQ5liim+0IERl+Q74nZlADmSp2vFdbfhf8AzK0dm+l/xt/kfJ/wr8A3&#10;n7UX/BN//gqt498Oq99ovjnx3e32jzRLuW9t9NuXv2dP7wMMiniv10/4JAfFPTfiv/wSx+Aeuabc&#10;w3EEfgPSbG4MZBWK5tbWO2uE46FZYnUjtiu6/ZO/Ye+Hn7GH7L+j/CHwTo0cPg7SraS3khuws8mp&#10;GXJnluCQBI8pZi2RjB2gBQFHwP4g/wCDY++8I6j4l0H4Q/tUfF/4R/CDxhdPc6p4E04NcWu2Q/vI&#10;oZhcR+WjL8mXjkYqAHLgUbXiu0V9ysG/vPu39+v6Hyv8I/At5+1X+xz/AMFbPHfhlG1HRvG3iq8O&#10;jTwDcl/Hpcl1eMYyPvbopYzx13D1r9VP+CK3xY0r4rf8En/gDqunXcFxHb+C9O0ycxkYiuLSFbaZ&#10;D6FZInGPavSP2NP2Gfh9+wp+zJpPwm8C6WIvCumQyRzC7Amm1OSXPnT3DYAkkkJO7gLjCgBQFHwb&#10;4l/4NlLzwfrnijSvgv8AtSfFv4M/CnxpdPc6t4H0xXuLTEnEscEguI/LVkymWSRiu0MXAxRteK2s&#10;vwVvxB6vmfdv7w/4N/LlPit+3j+3p8UNMkW78M+JviTHpWm3kZ3Q3f2Q3e5kYcMNs0RyOzg96+5P&#10;23v+Ccfwb/4KO+EdE0H4y+EW8X6T4du2v9PgGrXun+ROyFGfdazRM2VOMMSPbNaH7DH7DvgL/gnl&#10;+zjovwx+HdjNa6FpJeWSe5YSXeo3MhzJczuAN0jkDkAABVUAKoA9gp9kuiS+5C1bcn1bZ+c/ib/g&#10;hL+yv+xBqvhX4hfDD4YN4b8X6b4n0m2tr8+JNWvhHHPewxSr5VxdSRncjMMlSRnIwea/Qj/hF9P/&#10;AOfWH/vmvMf21f8Aklmif9jdoP8A6crevXqQzP8A+EX0/wD59Yf++aP+EX0//n1h/wC+a0KKAM//&#10;AIRfT/8An1h/75o/4RfT/wDn1h/75rQooA/AP/g9R0DWrO/+ANxHG6eEca1G/lI4jS+zaEeafuZM&#10;edgJz8svbNfg7qEe2cAZ6ce9f3EftZfscfDz9un4M6l4B+Jnh+38ReHb5xKI3JSW0mUMEnhkXDRy&#10;LuOGB7kHIJB/PlP+DP8A/Zl0ixvpNO1b4hNqkkjSWU2o38N1BZAkFV8pYo/M24ONzd+c0rID8Xf2&#10;dpNX8GeMPhnqWgiS28YQ3+mm2+zjbJNLvjDBhlc9TySMeozX9dVn4XszbJ5tpCsm0bgFHBxXwl+x&#10;F/wb7fDf9k34pWPjTUtWuPFutaW6zWUctosMFtKpOHI3HeQMY4GOeoOK/QGmBn/8Ivp//PrD/wB8&#10;1j/EDwBo+v8AgvVLG+02zvLG8tJYLiCaIPHNGykMrA8EEEgj3rqKoeKP+RdvP+uLfyNKSTVmCbTu&#10;j4S1P/g3L/Z/v/iDNrEMHiSz02ab7R/Y0N8PsiPu3YXKltvUYJJ56ivpb4w/CfSvgh+xn410vwTp&#10;Fjpn9g+FNRGkW8cfyRSJayGPjv8APg+9ezDpVfV7GPVNLuLWZd0NxG0Tr/eVhgj9a87C5RhMLKVT&#10;DQSk+ur+Wrdl5KyO/E5picRBU6824rpp9+m782fwQOGDndndnnPrX6d/8GtWtalon7UHxwksFi+T&#10;4Pa1MGaMMyTRy2zxFc99wPGQCK2P27v+Dd/xl8Nv2jtat/DdjJPot7evLbYmEYSNmODl/vDnqOf6&#10;fpH/AMG5f/BIa8/Y3sPFni7xNa4vPFOkto5Tcw3Qu6M4J4Dfc7cDt146pxxUouPspRfWTVor0ltK&#10;/Tlbvvtcwi8NF83tYyXRJpyfrHdW63Wn3H82fxctf+Kka88tYWvGdpIguPLcMQc/Xr+Nc5piSPex&#10;+TvNxuHlBfvFs8Yr93v21/8Ag1y+IN38UdSg+H+k6P4t8I6ldPNpty+pJY3mlo7Mwjm3kb9ucblz&#10;kY6dB6N/wTX/AODUKx+C/wAQ9F8XfFy+s9UvbCZbtNIhbzoYWVgyqzdHIxzjj3PfyaGYVo0/ZToy&#10;51ouz879F6npVsDRlU9pGrHlevmvK3f0PCf2fNPml+Gto2uRyHxRIS2ufaV/0k3h5fzM85wRjP8A&#10;DivyJ/asa4b9pr4gfalVZv8AhIL3cAu0Aee+MD6Yr+yD44/8Eu/hD8ffGS+ItX0O40/WGCrc3OlX&#10;Bs2vlH8Mu372e54J555r8+f+Ckv/AAaq+DP2g/FkPiH4WzjwvdyRql1bNJlJ3A/1hZu56nrz2Fel&#10;isVLDwU3ByXXlV2vO27XpqefhsPGtJw5lF9OZ2T8r7I/np/ZQ+G918XP2gPDvh61kWGTUpnRpGXc&#10;saCN2Ykf7oNfsT+xb/wb2+D/ANuP4X+MLS31y70LWPCmoW8dpq/leZHdGSJmliZeOA69QTt5GAc5&#10;+l/2Ev8Ag1J8HfAHVW17xV4w8QPrW2SFf7PdIiiMMfK/JU+pHUccdT+p3wB/Z98L/s0fDm18L+Et&#10;Oj0/S7djIR1knkON0jt/ExwMn2AGAAKeGqKvH2zi432urO3mugsRD2UvZKSdt7O6v5PqfDH/AAS6&#10;/wCDcb4a/wDBPf4nL4+1rWLj4geNLOMpptxdW6w2umFlw8iR5JaTqAxOAGzjdgr8u/8ABfH9h/wv&#10;+2P+1BdLfzSaLrXhyzgs7HUbNAzLCw80xyJxvXdIxHORng9RX7fkbq/PH/gon+zFrOp/GC+8YWMM&#10;02n6ntikkRGkSGRAFw2MkZ6jHH6152fcNZtnWEeGyKuqOJg1OF3yqbWjg29FdNtXVm0k7J3XfkfE&#10;WWZRiliM6oOrh5JwnZXcE9VNLd2aSdtUm2tUfkH8F/8AglV4e/Z/TVPEX9qXXizxRbabcDSxcWqr&#10;b29wYnUMIstvbJGMnAPbOCPynvYZLe5kWVWWVXIdWGCDnnIr+or9mf8AYb1741fEexjvGuLHQbOR&#10;Zr2eOJhwMHZuOOT2x/jj5u/bg/4NG9W8a/G7UNY+FWsaG3hrWbkzfZtSuHtrjTC7EnlVKyIvXP3j&#10;6VPCnCPEGVYeb4lxUZ4mpK/s1JNU4pJL3l7ilLVuMeiTve6VcTcVZHmeIguHsPKGHpxtzuLTnJu7&#10;0fvuK0s5dW1a1m/wArsBJcT+Dre12iZpVARQvzrn09cj+lfsR4//AODOnxp8M/hjp2t2ni638ca8&#10;j/8AEz0TT4TbeUhxjyJX5lwc5yqnpgdSOs/YR/4NofEWrfEi3vvFmh6l4W0Ozj81rjVsC6lcBtqJ&#10;FzjLYyT2GfRW9qtTlb3bN9NevQ8mjUimnK9j8XU+Ckd7tnt9S/0VhuGY8so9OuK/Sv8A4I36de+G&#10;/wBn3XbaPzBora00kG4EG4+RA5z3HyjBHp9K+kviL/wbqRv8Urzb4J1phNIzmPTrgrYTHI+YDBwD&#10;1IHAya+sfhD/AMEc/FXhDwRp9nax6HoNrp6gLpySblZQwO0MuQCeTknrn8flsHh85x2JhRq03Rin&#10;dzqOEVFrZxtJyk09eaK6eZ9JisRlGCw86tKoqsmrKEFNuS6qV4qMbrSzfXrY6D9mrULf4LePNF1D&#10;TLVW0/Vnit761mBmOx8AMrNl1IJHA6/hg/oMPDNgEz9lh/75r5r+CH7E+t2fjHTtU8VSWdrY6TIs&#10;8FjbOZGkkX7u5umB7f8A1x9ShcCv13jLHYbFYmEqM+eSjaUu76a9Xvd+Z+V8JYLEYahNVY8kW7xj&#10;276dF5eR+cnxAu2+J/xD1zVdajW4kW+mtbe2k5jsoo3KKipkgHjJPU5r1D9h7UH0b4rXHh1V87Rt&#10;QtGufs7HctpIh+8oJ+VT0wO/0GPSPjD+w1D4t8Z3OteHdWGjyalJ5t5avDvgdzjLrjlSeuB1Pt06&#10;/wDZ4/ZgsPgh9qvJLyTVdavFCSXciBdiA5Cov8I6Z9cfXPv5nxJltbKXh6e7ikoWfuvT5ad1q/mz&#10;w8uyDMaWZqvPRKTblf4l+evbofF3/Bfr4O6f8XPCvgbw7j+y54ZLrUbbUIkBkilAjTb/ALhB+YdD&#10;8vpivzA8I/sF6hJrcDeJNes7jTYZAzQWUTK9yAQQGLdM98enev2u/wCCqfwT1L4i+FPDutWMM1xF&#10;oUk0dzsUs0SyhMNtA6ZTn8K+IvCXwE1nxpqtrY2Oy4ubxxHEkI8xsk4yQOg+vpX8acdcJ8dYnN51&#10;cmpSqUKtuWSSap2SjJNv4LNc2rWjuj+tuCeKODMPlUaWb1I061K/NFtpzu24tJfHdPl0T2seofsU&#10;63L4E+NPgyLSoVhs9Wlh066skAEMkTqBnbwPk6jHTHfpX58/tn+BW8Z+PfHGheKo5F13UPFd++rS&#10;SApcRukrGDaWJcL5e3bntkdc1+3n7Kf7Ath8D9ZtNe1jUm1vW7SEJbr5QSCzJUBiBk7mHIDccc4z&#10;jEn7W3/BLn4S/tlaz/bHifSLix8QKoX+1dKl+y3UgXG0OwB34AAyRnHGeBj9OyfK8bRyx4erK09L&#10;a9kr6+bT+8/Oc1zLCVsxVekrw66d7208k/wPwB/YV/YHk+In7Qt/YyeIrqPQ9P05rnUXtrfY8gB+&#10;SNmBwrElfXK+ucV/SZ8B/h9ovh74M+GLGx0q2sbS10y3SKFEAVB5Y/n1J6kkk85rxL9nL/gll4L/&#10;AGerdtP0ud/7NWcTSxrAFlvCDlTLJks2CTx05Pck19S2ttHZW6QxqsccahVVRgKBwAK1yPDZgsTU&#10;r4pcsGklHS7aveTtdLstTPOsRgXQp0cM+aSbblZ9bWir6+Z+d/8AwXF/ZA8JftEaZ4P03U9Lgsbi&#10;4a5ePVbeNftCuix7EPqozyD1HHav55/+Ci/7EY/Z4+PNj4de+ha1u9KW7tLmKAqJiZGUhgT97joO&#10;AMfWv6+Pjj8DNE+PXg9tJ1qNtsbebBPHxJbyY4ZT/TvXwv8Atnf8EFPDP7UfhCCx1DxBcXGsWhkO&#10;nXD26o0YwDtLZ7+h4+nNfMY7AZ/g8/njcMnUw01eyavF8qTsna+qvZXvd9T6LAY7JMVkkMFin7Ov&#10;BtXadpLmbV2r20dtdrLofzG/Dv4RyeHfHWiXEcy399HqEBt7fyvkkcSqQGBPI9ulftZ+3L8AdEs/&#10;2t9Wj1bRfstt4g0HStR0QuGUGBrZTMsTFiSVmZg+DgkZx1r2T9i3/g2a0z4LfFvTvEXii8XUl0uY&#10;TRl9uAytkFVBPOMYz6fQV+mXx1/ZB+Hv7SfhOx0fxl4bsNXtdMUCzZ1KzWuBgbJFIYYwDjOCRyDX&#10;2WT47FYulUpYqElTdtJK12r/AGey7vrsfJ5rhcLhatOeGknUV9Yu9k7fa8/I/G79hb4M2OkftrfC&#10;238KWDLq8Otx3FzJGGkdLIKwnMmCD5ZGMjocdCAa/ceXw1YrdRgWsPI/u1wX7PH7Fvw1/ZZNxJ4K&#10;8L2Wl3l4oW4uyWmuJsAA5dySM4BIXAJ7V6XP/wAfkde1RowpRUKaSS6I8mrVnUlz1Hd92V/+EX0/&#10;/n1h/wC+ajuPDVgq/wDHrD0/u1qU2SPzBWhmfgL+17+y5pf7SXx68ZeNV1C48O6pqGo3AuEtEVob&#10;jY2wFk4G4quCR1znGSc/g7rcckOsXSycyLM6v9QxBr+vT9pL/gmdrWqfE7UNc8INHNY6tO1xNAZh&#10;G8LsQW+9wwJJOev9fw8/aw/4ICePdW+LOqal4J/su7s9R1K4E1jJfLFNp7iXDBmb5WHO7Kk8e9fq&#10;PF1HA5jgqGKyWKk4q04R+JXStePk07tdWu5+b8LVsZgMZWw2cSa5neMpfC7N3s/Rpq/Znwd+yB4J&#10;1n4i/tJeD9H8O2d5f69ealCunw2qkzNPvGzbgjBDY5/lX9cX/BVj4T+GfF37JENj4gskudaa7gi0&#10;2/t18mazvCpzOmOn3SSmeePTNfAf/Bur/wAEjoP2Kv2jJPFHjS30fXPG15pc0Vn5f76PQkyCXVmw&#10;PNfaF3KPlUuAfmNfqn+3B8Fb343fBOTT9NDNqGnXUd/AgzlygYYA6E4bvX5ZnEMXl1GVSVP94o8y&#10;i9fS6W+17ddj9IyqphcfVVNVPccuVyWnrZv7rn4ZL+xYx8XmTxJ4u1XxFaWU25bR4lhSVl5XftPO&#10;DnjHp6V9X/s9eKZNN8X2WmuqSabqA8gwkfInHGB04/lUfiL9n3xdceIZFt9FvLmaZ9pihiLOH7/L&#10;jPavob9jn/gnhq994vt9Z8aWN1pum2OWS1l+SS4fHoeQvPX8uen8r1eG+KOIM7liHL2kISv7RtKK&#10;jfbRbtWTja/kkf0rHiLhzI8njQS9nKatyJNybta+vRO7Ur213bPdvg78A/DP7Q37MVx4a8baHba5&#10;oNzdSxwxXCn/AFYPyMrcEEEnBB/qK5H4W/8ABGX4K/DTxlDrL2ev+IX0+bzrS01jUDc2sLD7vybR&#10;nGM88c85FfVui6JbeHtKhs7OGO3tbddkcaDCqKcqb2kr+mcqwcsJg6eGk7uEUr+h/PGZYpYnFVMR&#10;FW5pN29WfxU/8FZtF1LSf+Ck/wAb5NUtfstxqHjXVbxQsRjR0kupHVlBJ+UqQRyeteBaDo154i1u&#10;z0/T7ea8v76ZLe2ghUtJNK7BURQOSSxAAHUmv6MP+CrH/BLXw/8AGX49eIJ/Fnhlrn+0L2W+0/VY&#10;JvIufLlcuR5nAbBJ+VsgZOB3rmv+CbP/AARf8L/Cz41Wvijwz4HvdS1PSC32fUNSkNxHYysCA6Ej&#10;YrDqCORjgjPPgYjP8xwP7jGYCtzracY3pTXSUaidtVbT4k7q2h72HyPAYxe3wmOpcu7hKVqkX1i4&#10;PXTv8LWt7H6zfsE/DnS/Cv7GPwx0pbGCObTfDdlbXQEQTdcpCq3DEZPLTCRjyeW6muF/bv8A+CSP&#10;wv8A277iy1TWrW40PxTpsXkW+s6f8sxiySI5FyBIoJJAJ/pj6A+EPgX/AIVv8PdN0fcJHtIsSOBj&#10;cxJJ/U4+grpq+kwsZ1cLBYuK5nFcy6XtqvvPncRKFLES+rN8qb5X1tfT8D4V+F//AARg8Bfsj/Cb&#10;x1qPhmO88S+OL3w7fWdhfX0e7yXktnTEcStwWJx97vx3J/BGT/gkb4c8eG11LR/FV9oMTxhdR0+a&#10;zW4e0uFXEig7l24fPykcDv0r+tacbomzzxXzv4z/AOCY3wT+NWuW/iXXvBNjLqt5Ahu3t5JLdb35&#10;P+WixsATk5yMEnk5rqhTjCPLBWXkc8pSk+aTuz+Wv43/ALJdt8Kf2aPiNqmg3Goyafo2q2mnu8gD&#10;rfr5m15MjgFW2dB0br3Pxqw2sR6HFf1yf8FIv+CZHgnXfhxHBoej2Ok6DqEX9malZJDi1VNuElOM&#10;kPkctg5OGPOc/kP4y/4NmLxvEkk+n+MY7fS5pP3USxedIctwqjIzweue3QDmvg6PElLK8VicNmbt&#10;aSlFq7bjJK2iV7qzT3Xmfa1chnmeGw9fLVduLjKLskpJu+rdrO91t6HxX/wSW+C0Px4/bI0fQb4X&#10;kelyWV5LeT2snlywKsDFCrdsybB3yCfqP1Qk/wCCWfhDX9ch05db17+1kha5tdSkkDm0cZGAmMbW&#10;yNwJ5wK+nP8Agn//AMG8kf7IXhL+0NNvLf8At/VEC3M94u2cISDj5S2BjqM9R0HSvrjRf+CcNpae&#10;FpPN1hofFCt5kF5EC8acEFCDyytxnIyPeuPK/wC1sdxjhsfKEqODhbmclbmSu2+X4tb2turXsdGZ&#10;PLMFwriMFCcauLknyqOtm7fa20te+zvY/Nf4P/8ABM6P4ZeO9L8Ra94jXXINGuY7hdNjtvKt70rI&#10;CBNz8wI6rjr0r9k5fgN4N+INnZ6pqHhuxa5mgR/umMjK5wQpGcZxzXkHw8/YKv08R2tx4q1ixutP&#10;s5BL9lso2AuSpyu8tjA7nH+BH03bpHbQrGm1VUYAHQCv3HjJ5TjFTo0Iqpa7bauntb4lrbX0v6n4&#10;7wn/AGphXOrWk4Xskk7Pz22v+JlaT8PtH0GyjtbPT7W3t4hhUSMAD/PrUmp+GrGPTbhltogyxsQd&#10;vQ4Na1V9W/5BV1/1yf8Aka+WjGMVyxVkuh9LKTk+aTuz85P+C+HwpbWvhx8K9auLGSbwnpGq3A1V&#10;41/d2sstuFt5pD1wG3DOMKeSR3/G/wDbn+GVror+FRHJcXmm3jzpGhbcr3BVRFk9CeTg+tf1Oat4&#10;T0zxx4PbS9Y0+z1TTbyARz211CssUqkdCrAg14e3/BKT9n57C+t2+GXh501AMHMiySmPIAym5jsI&#10;wMFcEfiaxnhaM6iqyinJdTWGKqwg6cZOz6H4sad4b+w/BzR7W+ixq8NlbpD8o85LoKvlgc/eDYGc&#10;84OeCa/fL4UeHJv+FR+EzrVqG1ltItft3mIfMM/kp5m7d827dnOec9a8q+Dn/BKP4N/BPxva+INP&#10;0O81LUNPcvZHVbtruOyOQV8tDwNuOM5x15IBH0ReJ88K++P5V0GB/DB+1jrF/wCIv2pfiVqGqRxx&#10;anfeKdTuLtIyCiyvdys4UjjG4nGK5n4e+F/+Ez8Y2GmnzNlxKA+z723qce+K/d7/AIK6/wDBr34s&#10;+K37UviL4h/CmOPU9H8ZX76ne2SzLFcWVxK4aXCtw6s7MQR0Gc103/BMb/g1Wvfhb4xh8UfFq6sb&#10;UwSERaXBL9smKjqzOAIxnoB83ByRwM+fjsRiI0ZRoQcp202Sv3bvt8j0MDRoSrRdeajC93u3bta3&#10;6lH9ij/g2E0f40/AvwD4y1bxnfaXY69pkF/Ppv2T97Fls7Bkjgx87ic5PbrXyJ/wdafs0aV+yb+0&#10;d8GPBfhW1Wx8HaV4BWKwh2jcZ/t1z58jsPvO37vnA4AA4AA/qD8NeGrPwd4ds9L023jtbHT4Ut7e&#10;GNcLGigAAfQCvyR/4Obf2JE/bD8R+B1gaO31fRtLmazklYiOUNK26PP8J4U5798da4cXjKWVYOOJ&#10;xWy5VJrzsm/S+p0YXC1cyxTw+H68zivS7t620P5lQpY1seN/B03gjWI7OZvMaS2huQ23bxJGr4xk&#10;9M4/Cvur4Q/8EX9YPjW2bxYYrPSIJd0wiuRJJMAR8q7emfU//r/SCP8A4NoPC/7Z/wCz9eXVvH/w&#10;gOuWagaHdiNpPtHGSswJzszjp0OfU18/h+P8HjMzhl+XRlWum5OKXLHs22/wV90fQYjgjFYTLZ47&#10;MJRpO6UVJvml3skn977H87tftR/wZzfBzTPjP8RvjdZ+INLj1DRLPT9LnVmkKMs/m3ChRgglShbP&#10;+6vTNfPHjX/g2s+Ong/4gnw5/wAIf4q1K7iYp9p0+1WexuegDpNwFXkEkg45HY1+83/BCb/glg3/&#10;AAS8/ZbuNF1U27eLfFF0NR1gxESeUwUKkRkH3ioz0JUFjjPU/o+HlVpL29Obg+lnZ/g9ND8/rRp1&#10;P3E4qSe91p36rUg/4LHJ/wAKB/Yz0vQfBcCeHLDxR4htNDv7q0/dyRW0iuzoHzvDyeWF3jJxkEjN&#10;fl74y+B/hXWPBV3pzaPY28LxFRNFEEmjJ/jD9d3cknnHOa/fT9oX9n/w3+078KNU8G+K7P7VpGqK&#10;N+w7ZYXU5WSNv4XU8g/0NfEsX/BCfT7HUZDrPxL13VvDcMqn7CNPjhnuos/6t5gxPHAzg7hnPWsK&#10;lSU5OU3dvqzaEIwiowVkuiPk3wP/AMErNe8af8E/tI8aTeNlXSda08Q3FtcafHPPFE0xgK7yfmQp&#10;n5my3I4618k/Fz/g2bi1TxjJN4L+JK6foUgZlt9VsDPcW7beFDoyh1LdyFKj+8a/pTi+EegW/wAM&#10;o/B8Wn28fh+GzFglqq4VYgu0D6989c89a8N/4d126aq0cXi3Uo9IBysJt1aYJn/V+ZnPT+LrX1WR&#10;1sneGlRzJWkndOz1Vlpp538tT5nOqebrERq5e7xtZrTR3erufzVfEP8A4Ican8G/FEdjrnjSCSC5&#10;spL2xuYdPZYr7ymZZUVi33lwDjBJB7YNfCvjHQJPC/ivUtOm+/Y3MkJO3buwxAIHoRz+Nf28fFf9&#10;hj4a/G34R2PgvxJ4fttQ0jS+bNz8tzasSCzpIOVLEDOODgccDH4mft6f8G+PgvwX8R723lsfE0Nu&#10;0pax1m3uPMa8gz8gk3LtLquFPA5HpX5vxbxJhsprfW/ZTeHk2vdXM4/yuWt7ffZn6Hwrw/XzWl9V&#10;9rFV0k/efKpfzJdL7dro/HL9kbTp9Q+P+hLCG2IZXnIHAjETbs/y+pFfr7/wSY0Z1/aT1q6toN+g&#10;yaObK/cruheXeGVc/wB4AZzzwpHHNev/APBOL/ggV4MvTdXS+E43sLbczX+uySmS8fOBECm35R1I&#10;Axxzniv0c/Z3/wCCW3gn4KQKphTyIWzDY2YMdsn1z8zEjjJOcDr0x+c5lPHcRuNfL8NKMJLlUqlo&#10;+7e7drt66pK3mfd5f9SyBOhjsQpSi+Zxp3l71tFeyWm7d/I9S/Zb0Yaj8ENHk1C3WSRQ6xvKvzmM&#10;MQuc1/Or/wAHifhHUNL/AOCl/he+a08nRbrwLZwWcqQ7I2kS7vGlXP8AE43qSTg4ZR0Ar+naw0yH&#10;TLKO3t41ighUIiKMKoHQAV8S/wDBWn/gmRov7fmnK2o6Lba0+m26RPEUxMoy7K8bLh1YZIypHBI5&#10;BNfoGIrYjKcsh7KDrezUVJR+JxWjcV1a3t1XU+Fw9GhmeYTVWapc7k4t/Cm3dJvontfoz+Q/wZpu&#10;oah4w0qDSUnm1Sa7iW0SBS0jSlxs2gc53YxX9QH/AAcD/ssaX+1f+zr8M/CXiSOGx1RUl1GHVbaA&#10;edaXixRI+A3zeW287kJw2FPVFI4D9gP/AINz/B/wX+M+l+JJvDE6HTZRN9p1R3nKYckbA/y7u2Qu&#10;fU96/RP/AIKAfstXn7Rfwchh0MxDxBoExubCNxtWcEYeLPbcAMdsqPqPGxGKzLiDLq1PKVLDT932&#10;c6lo3knza72i7KN3pq76Hr0cPl2RZhRnmbjiIe97SMPetFqytteSu5WWuitqfxp/tNfALUP2ZfjJ&#10;qng/UrqO+n03YwuYo2SOdXQOGUNz3x35BrQ/Yqa/j/bE+FTaWXXUE8XaU1u6QmZkcXkRDbBy2MZw&#10;OuK/Wz9t3/gk5c/tS67ZrqWk3nh3xlZL9lSZkwJ0B4R+OcHODye3oR1X/BMD/ggXD+zt+0r4T8We&#10;KL601jWNNvre5sbKAGZVlVg29j8uFUgHjOemQM5jD8XVcHho4XOKUo4yNoSirNOadm04txs91Z7P&#10;sa4jhejiq8sVlVVSwkryjJ3T5d0mpJSutndep9Mf8Fgv+CaGi2nj2z1rwXqb+HI/Hd5Nc6rprQLJ&#10;aSTIEJki7xk7sso4PHOMAeL/ALKX7Kmi/sryNriltW8SMyy/2k/ymELyqLH93ZxyDnPWv1P/AG9/&#10;gVdfFrwbpN9a2888uhyyPIsAzKqMBllHfG3JHccV8neBv2bL7xrqVpZQzXV+8+MQx2zRjHHLk9Md&#10;x/8ArHoZjxtmeW472OGqOny25YqN1O61bunzXu4taWSXq/Py7hHLcwwTq4mmqnNfmk5WcLbJWatZ&#10;LmTad236L8uv+Dg/46a54v8A+CjdxZpffZLe18K6M0AjX/UedZx3EiR5JC7nlLnHUEe9fDepeLtS&#10;lks7G9u7jUrG4uI1mSTmZIs/Phhg4I6++K/ef/gtR/wQz8VftIeKdD+Inw50+x8Sapb6NaaRrWhy&#10;yiGSb7OoSKe3c8cLwVJzgDGe3zj+w/8A8G63xS1/xv8A2z4w8N6f4I0nSIftsFtfTLcXWrzBSY4W&#10;XkIpPD7gBg96xxVCpPEOq6PvvW2m+9k3rpsjTC4inDDqkq3urS93t3aXfdnwPa/AtbaCTydYVdHl&#10;Xd9m8lGUxddnmdcbe9fqT/wSg/4JFW/7Qf7Gdj4ns/HGreG9FlvL2ODTTpyTyQRoRgLKzBvm+bkd&#10;MjHOabJ/wSTsI/Hklu3w28ULfCcM2noZPsAff98EcbC3G7OMfnX6rfsjfAR/2cf2brfw7NFa290E&#10;luZ4bZAsUDuoGxccfKqqOOOOOMV6mV4itUqcrjJRS15lbXy7vuefmWHowp8ylFyvpZ308+y2NX9m&#10;/wDZY8Hfs1fCTTfCvhnT/LsLZPMeWYh57qVgN0kjYG5j6+gA7V87/tR/8EYvCvxt+Kd54w8L+ILz&#10;wPqWsSCXVYIrRLq0vZOB5ojYjY5AOSOpx07/AGdp3/IPg/65r/KpjyK+gPDP4e/+CiPgKb4Vft4/&#10;GLwzPfNqjeHfGOqaat20Qia5SG6kjRyo4UlVBIHAOccV6B/wRZuLi2/4KffCNrdo1ZtTmjkLruUx&#10;taTq4x6lSQD2JFfrP/wXP/4NrvHH7QP7U2ufFz4QwW2vJ40n+2axpD3K291bXRX55Iy3yujkA46g&#10;k8YGa3v+CK//AAbN+KP2bvi+fiT8WrlNB1TSo5YdF02xuUuZVd0KNNK6/Lt2MwCg5ycnGOeHM6dS&#10;rhKlKlG8pRaWy3Vup25fUhTxNOrUdlGSb+TTPkH/AIOm9FurDxR8H7iJFj0ue21NSqLjE4a2yTz3&#10;UqBx/CeuOPyUHWv69v8AgqV/wRA8Lft8/svHwpp+oSaf4s0u8Oo6Vql67OvmFdrRSbeiMMDcFJGO&#10;4yK/Jb9nv/g0O+L2u/GbT7Lx5eaXofhiOffd3C3sU7ywqVzsWNi2WyQM456kdRycM5bWweW08PX5&#10;VKN7pPa7b+e/Q6eIcypYvHzr0ruLta67JLztt1P2T/4IM2N14g/4JAfAS616NZ9Rbw0qb3wzGFZp&#10;Vgz/ANsRGPWv5q/+Dg+PUY/+CyHx2/tLc0n9uRrbkrtH2dbWBYQOTwIwi/h0HQf17/Bz4V6T8Dfh&#10;V4e8G6DCbfRPC+nwaXYxHrHDDGsaD8lFfjV/wXr/AOCROl/tm/tWap4g0eRNE8UfYraQ3HVb5NuD&#10;vGP4WGOMkZ98D2fZ4ib/ANnpudrtqKu7d7buzavbW2p5PtKEP49RQvom9E32vstL2vpfTqfz+fAn&#10;TrzWPjZ4Qs9P2/brrWrOGDcm9d7TIBkdxz071/Tt4+/4JCeG/wBnf9gD4zeN2uZ/EHjz/hX2r3Wk&#10;TraLbJpj/wBnyuEjiU4LEnaSSCRx718L/wDBNv8A4IQWX7P/AO0V4R8UeNtQs/EV7a6nbmz0+NT5&#10;TyZ5LEjgD6E/Tv8A0O6v4Xs/Efhe60m8t4ptPvrd7WaAr8jxOpVkI9CpIxVYnL66pJYuDjTqbRkr&#10;N2e7i9vK+pNHHUPav6rNSnDeUXdK62UuvnbQ/gs8rPfHqD2r9P8A/ggXe+KdM/ZA/bDOg/ao7N9C&#10;0IXU1vGzTIpu50kMZXnPkyS5GOVJORgZ+uP2oP8Ag0Lk8RfG281DwFrkNv4X1KZplgmbD2gbcdo5&#10;GcHA+nc1+l//AASm/wCCTHg7/gm3+zhqvg+1ih1a+8VYfXriaMMt7hGURkd1Ad+OR8x69TpPDygu&#10;aTVulmnf5LVfNLsZQxEZvlSd+ujVvns/lc/K7QvDmjjw4trb2tm2m7SkcYRWiaPt7EEV+kP/AAS3&#10;+Buj/tH/APBOO68J+OtNGteF7zVL2004XG7f9jV1MRRiP4WLFWBPfPcV0tp/wRP+C+o+KLy+VPFF&#10;rpkl5I50WDVGXTx+8yVCYJ2EcFc9yc55r608EeCNL+HHhSx0TRbK30/S9NiEFtbwrtSJB0AFYm58&#10;R+HP+CC3gHTvEyyar4s8Uaz4dhlEiaTLsj3oM/u5Jgd8ingc44Hqcj8J/wDg6g0P/hE/+CseraNb&#10;2UOn6Lo/hfRrTSIIowiJarbDgYJyBIZBzg8dMYJ/rIk/1bfSvwo/4Obv+CXeq/HH9oDTfilBa3y6&#10;bqGkxaadRtoXuEtJoSQI5lAJVWDZUjjO4884zqT5FzPp23Lpx5pcp/PhRjBr9Hv2BP8AghL4g/ad&#10;+P2j6C0dxqOlrMsuqXhikhsrG3HLM0gwWJHChTyeOpGfav8Agq//AMEjvBP7NvjjTfC8PhFL7xRq&#10;Ft9pspPDd99nSO0VwokuUZWC5+6Pk3E55PBPNSxVWtUUKFKUl1d4xt/4HKN/Ra9rnTPD0qUHKvVU&#10;X0VpSv8A+Ap2+enex+dP/BOTxJ4g8J/te+E7zw3dXVnf+c0LyQMVZonUo6EgHAYHByMEcV+uXxf/&#10;AGAdP8VePW17RdUfT4dSuEfVNOuI/OtrksVVnUdUYjJOOp9uK8i/4Jd/saeHfg58TdPi1jRI9H8V&#10;67KtvouoXd2JrMzEN+6lJUNE7cBScqCM8csP1z+Df/BOzxd4h8Y2M3jCG00jQ7WVZpoo7lZproK2&#10;QgKHC5wOc8Cvn8+yzEVcdHkpptJLm0atu0/R7rr0PdyTMMPTwbc6jSbvy6p9k16rr062O6/4J1/8&#10;En/h9+wxY32rWEcGueJtahEUuqPZpbiODO4RxIPuA8bueSB0O7P1J/wi+n/8+sP/AHzV5F2LinV9&#10;XCCirRVvQ+YlJyd2Zd34asUhyLWHr/dpbjwdpd5bPFNY280cilWV0BDAjBBHvV2+/wBR+NTD7tVv&#10;oyVpqj+eT/g5D/Ys0L4l/t06botun/CMx2nhSG60yeGMSC4L3Evm7gQCVU8BdxxnPGSD+enhL/gm&#10;3D4Z8V6HHqGvtq15qF9FBBb29t5SFi4HLEsTxk4wOlf1Xftx/wDBO74f/t7+GNPtfF0N5Z6tozl9&#10;M1nTpPJvbHdjcqt0KtjlT74xk5+fvhT/AMEEvAvwX1WHxJbeJNb8TeMNMIk0651UL9ltXGclYlzg&#10;kbecnBXPXBHyOYYXMcPRnTy9e7q0lZfJX2PqMDisDWqQqY5+9pdu7+b7nyT8KP8AgkboHwt8Y2Ov&#10;ar4ku/Elto0wuE0ySzWGG6CEECQgnPAPAwOnSnf8FOv+DWHR/wBs/wCJa/FL4ReKtJ+H154tMN1q&#10;ejahau2nrLLsDSQmIbkzkkqVxkcYzx+hvhz9kTxNrWpxQ61JY2OmhsTtC/mSTKD0Udgff/61fRGp&#10;6fHpOgWdrCu2G3lt4kX0USIAPyFcfBsc25qlTMOZR0UVLTVXu0ui/M6OKpZXanDAWctXJrtpZN9f&#10;0P4zfil/wTZvPhd8WfFXhSfxVa3k3hq/exFzFZlUu9oBEgBYlVbPHXisvQv2QrrwdFqF1JeRaldQ&#10;6bezQQwoQQ8du7q3PoRnj261+83/AAUj/wCCFfiT4p/Gi+8X/D9mS41SQtJsUOsoJJCyp1BBP3x2&#10;HY5pv7Bv/Bv14g8EfEmz8SfEa/tmjgJAgwrMicZVUGQC3I3E5weQeMefluOz3GYr6pWvG3xc0Wo6&#10;btStZp7qzbd0rXuelj8LkmGwn1qk+b+XlleTvsnG901s7pJWvtY/mSf73PWkzX9Gv/BQX/gz+8G/&#10;FP4i3Pin4K+I5PBdvqMplufDdwnnWcLEHJt5Cd0alsHY24DkDAwB8ZftK/8ABsjrf7Ol7Z6XqHii&#10;OWe+i86C6gh8xAASCCMj5s444GOhNfo2OqLC4b63P3orfl1a83Fa2XVpO2+2p8Dg6bxWJ+qx0k9r&#10;6JvspPS76Ld7bn5Mww+e231IA981+yX/AAbd/sW6b4A/a78N+PNXt/7avPtpsNL86ACGHfCyyzKp&#10;yS67sBug5I55Xz39mf8A4IeWHhvx1p954kupPEnkyAx2Qh8mGWTdhdx3ElemRx9cV+7H7Cv/AATo&#10;H7Pvim317WnsFutNiKadY2SYhtdy4LE8DIBIwBjvXxOZYrM8zxFKhlacaMZRdSo2krJqThFbttKz&#10;2SUtT67L8Pl2XUKtXMmpVpRkoU0m3dpxU29kle63u46H1XJ4R06eBkezgZWBUhkBBBr5k/aD/wCC&#10;LvwB/aN1xdY1Twi2j66vH9oaRctbSFck7SnMe3Jz90dBzjivq5RgUV94pNKyZ8Xypu7PE/2Yv+Cf&#10;Pwx/ZKivH8KaNM2oagNlxqF/N9oupEHRN5Awo9AB2znAx65/wi+n/wDPrD/3zWhRUlGbL4YsFiY/&#10;ZYeAT90U208NWMkCk2sP/fNaU/8AqH/3TUdj/wAey/jQBV/4RfT/APn1h/75o/4RfT/+fWH/AL5r&#10;QooA8F/Z8tI7H9tn4+RxKqRrF4cwAOB/oc1e9V4T8Bv+T4Pj7/1y8Of+kU1e7UAFFFFABRRRQAUU&#10;UUAFFFFABRRRQAUUUUAFFFFABRRRQAUUUUAFFFFABRRRQAUUUUAFFFFABRRRQAUUUUAFFFFABRRR&#10;QAUUUUAFFFFABRRRQAUUUUAFFFFAAelfjv8Aswf8rj/7Q3/ZNrT/ANIdBr9iCcCv54f23f28/E//&#10;AAS0/wCDlv45fFzTfhF4g+KVnq3hnTdAjtLW5l0+L97pmkyGUTrbThtptyu0LyW6jGCR0mn5P8ir&#10;Xg/l+aPsL/g8a5/4JM6b/wBj7pf/AKT3tfpd8BP+SEeC/wDsA2P/AKTpX813/BYr/gvR42/4K0fs&#10;m2/wub9mXxX8P/s+v2ut/wBp/wBsT6ru8mOZPK8r+z4fvedndv429Dnj6W8Bf8HfXjbwP4F0XQ/+&#10;GNfFd0NIsILHz/8AhLp083y41Tft/so4ztzjJx6mnHSDT73/AAJlq012f5nsP/BE/wD5WC/2+/8A&#10;r/X/ANLXr9iK/Dn/AINkvizr37TX/BUr9rL4tav4J1jwNH8RLW21aPTrzzJBaGS7djEJmij8wr6h&#10;Fz6Cv3Gp2tCKfZC3nJ+YUUUVIwooooAKKKKACiiigAooooAKKKKAPIf21f8Aklmif9jdoP8A6cre&#10;vXq8h/bV/wCSWaJ/2N2g/wDpyt69eoAKKKKACiiigCC1+/J/vf41PUFr9+T/AHv8anoAKKKKACqH&#10;ij/kXbz/AK4t/I1fqh4o/wCRdvP+uLfyNAF8dKCNwoHSigCnqGgWOrbPtVnbXPlncnmxh9h9RnpU&#10;4ijsrbCqscca8ADAUCpaiv7Zb2xmhb7syMh+hGKJN2sgjGN7nzd4x/bH17U/EM48M2unw6VbStHH&#10;Ndqzvd7SQSAMbVJH1r0T4AfHdvi6lxbX9qtlrOmgefHGd0cqno6d8Z4wa+cvEfgPVfhfq8uk6jY3&#10;W2GRltp44S0d0hJ2lcZ59j/+r2L9kT4calpOsXviDULaSzjvIFtraKVdsjpndvI9PTNfj/DecZ1W&#10;zdU68pNNvni1pFWe2mlnZLv5n6lxBlWUUssdSgop2XJJPWWq89brV9vI99xlaTaKUcUV+wH5aJtF&#10;LRRQAVm6PAk8d2rqGU3EgIPQ9K0qoaF0uv8Ar5k/pQBbhtY7dFWONUVRgBRgAVJtoooAOlGM0UUA&#10;NaJSd2OcdahsBmE/WrB6VX0//Un60AWAMUUUUAGOaMUUUAMnt47qNkkVZEYYKsMgisDwJ4J0fQ9M&#10;insdK06znk3F5ILdI2Yk85IAPOB+VdFVDwx/yArf6H+Zqozkk0noyZQi2m1qi8qBelLRRUlEFr/r&#10;pPrU9QWv+uk+tT0AFZ+of8huw/7af+gitCs/UP8AkN2H/bT/ANBFAGhiiiigAqvP/wAfkdWKrz/8&#10;fkdAFiiiigBGXIr59+M37E+n+OPiMusaPqs2h3Wp75LyMRCWGZhsy4B+6xHXHU19B1Qvf+RgsP8A&#10;cl/9lruwGZYnBVPa4aXK7WfmvNPRnFjsvw+Mh7PER5ktV5ejRwPwC/Zl0v4FfariO6m1TVrwbZry&#10;ZAh2A8KqjIUdMgHkjt0r0soGFOorHFYutiarr15c0nuzXC4Wlh6ao0Y8sV0IlsYUdmWNVZvvEDk0&#10;8RqO1OormsjoA9KgthmST61OelQ2v+sk+v8AjTAq654T0vxPB5WpafZ6hEOQlxCsqj8GBFT6bo1p&#10;o1uIbO1gtYVJIjhQIoJ68DirNFVzy5eW+nYnkjzc1te4YoooqShsv+rb6VT8M/8AIu2P/XvH/wCg&#10;irkv+rb6VT8M/wDIu2P/AF7x/wDoIoAl1TR7XWbKS3u4I7iCUFXjkXcrA+oNcn4b/Z78HeFdXW+s&#10;9Cs47qNtyOQW2H2BJFdrRXLWwOHrTjUq01Jx2bSbXodFHF16UHClNxUt0m0n6iBAB0qAD/T/APgN&#10;WKrj/kIf8BrqOc+Yf+CsH7XviD9k/wCBWlR+Dmgg8XeNNSGk6fdTRiRLBQheWfYeHKoDgdMnJr81&#10;fDH7T/xm+F2tR+IdJ+KfjbVtVtX+0TWuq332qz1MgYKSQkbeRkKR93I4OK/Vb/goh+xq37afwPh0&#10;Sx1KPR/EWh3qaro95KC0KTqCu2RR1RlZgcc81+ffhf8A4JQ/Hjxxrcej6touh+GdPlfyrzVjqqXC&#10;pHjlo40+ckjIH90kfUAH6ifszfGeL9of4C+F/GkMK26+IbFLoxK24Rv0dQfQMGFdlq3/ACCrr/rk&#10;/wDI1g/Bz4YWPwW+F2heFNM8w2Gg2cdnCznLOFGNx9ycnA4Ga3tW/wCQVdf9cn/kaAF0z/kG2/8A&#10;1zX+VT1Bpn/INt/+ua/yqegAqvd/6+H/AHv8KsVXu/8AXw/73+FAFgjNFFFAARkV5D+03+zLpX7S&#10;MAs7xmtb6wt1ls7lRzGxLgg+xr16qEf/ACM83/Xqn/ob1zYvCUsTSdGsrxZvhsTUw9RVqLtJHyr8&#10;Kv8AgmHZ6B4st77xFqNvqVtZvvS3jQ7ZCDkbsj8/84+tLSxhsLdIYIo4YYwFREXaqgcAAdhUtFcm&#10;W5NhMApfV42ct29W/mdWYZrica068r8uy6Ir3Ea/aouO9T7ahuf+PmH61PXqHnBVDxP/AMgO4+g/&#10;9CFX6oeJ/wDkB3H0H/oQoAv0UUUAFUNU0u21OaOO5t4biPrtkQOv5Gr9V5/+PyOk0mrML21RJBax&#10;2se2ONI1HRVGAKkC4oop2tog33Cs+yXdr1//ALkX8mrQqhY/8h+//wByL+TUAXtgpSM0UUAcz4u+&#10;G+i/ErSTaa1Yw3kKvuTePmQ8cg9R0qr4A+B/hn4bXbXGl6dHHdOApndi8h7dSePwrqNP/wBW3+9V&#10;iuOWX4WVdYmVOLmvtWV/v3OqONxEaToRm+R9Lu33CFQ1ZnhSziTQLRljVWeJWYgY3HHU1qVQ8L/8&#10;i5Y/9cV/lXXyp6nLdl7aBUAH+n/8BqxVcf8AIQ/4DTAmaFW7VBrP/IHuv+uL/wDoJqzVbWf+QPdf&#10;9cX/APQTQA/Tv+QfB/1zX+VTVDp3/IPg/wCua/yqagCvd/66P61Yqvd/66P61YoAKz3H/FTx/wDX&#10;q/8A6GtaFUH/AORnj/69X/8AQ1oAv15/8b/2cPD/AMdIbZtSWa1v7LIt762fZNED1XPdT6V6BRW2&#10;HxNXD1FWoScZLZoxxGHpV6bpVoqUX0Z5D8K/2RPDnwj1ldYWa81bVY12RT3bZEGeCUUcDNeuR/cF&#10;R3//AB7/AI1Kn3B9K0xeMr4qp7XEScpd2RhcHRw1P2VCKivIAoFBGAaWg9K5TpKOg/6u6/6+Zf8A&#10;0I1eqjoP+ruv+vmX/wBCNXqAGyf6tvpVU6bb6tpzQ3UENxC+Q0ciBlYe4PBq1J/q2+lR2P8Ax7j6&#10;0AVdE8KaX4YtPI03T7LT4cAeXbQrEox04UAV+Xf/AAWs+CfiDwZ+0Zb/ABK/s++1DwnrWgxaTcXk&#10;Eck40u4iZyquoB2JIH6jqwJ/vEfqpWb4ysINU8KajBcQxzwyW77o5FDK3ynqDwaAPxB/Zr+E2sft&#10;M/G/wvoHhmzvLuO21G3vtQ1CNHSHToI3DlzKBwxxgYz1x1Kg/udCgRB9KzfDHhHS/Cenxw6Xptjp&#10;sO0Dy7WBIU/JQB3P51qUAFFFFAEN9/qPxqYdKhvv9R+NTDpQAUEZoooAAMCqHiP/AI8Yv+vmD/0a&#10;tX6oeIv+PGL/AK+YP/Rq0AXtgzSeWuadRQAYrivjV8CPD/x38PLp+uWrSeS3mW88bbZrdsY3Kffv&#10;Xa0VpTqSpyU6bs0RUpxqRcJq6Z4j8J/2EPCPww8T2+rM11q13aHdB9owI4mzkNtHUj1Jr2aFQl62&#10;PSrFV4/+P5vpVVsRUq253tstEl6JWSIo4eFK/It99236t6ssUUUVibBRRRQA2f8A1D/7pqOx/wCP&#10;ZfxqSf8A1D/7pqOx/wCPZfxoAmooooA8J+A3/J8Hx9/65eHP/SKavdq8J+A3/J8Hx9/65eHP/SKa&#10;vdqACiiigAooooAKKKKACiiigAooooAKKKKACiiigAooooAKKKKACiiigAooooAKKKKACiiigAoo&#10;ooAKKKKACiiigAooooAKKKKACiiigAooooAKKKKACiiigAoAxRmsnUfH2haPeNb3mtaTa3EeN0U1&#10;5HG65GRkE56c0Aa1FYX/AAtHwz/0MWhf+B8X/wAVR/wtHwz/ANDFoX/gfF/8VQBu45orP0XxdpPi&#10;SWSPTtU0+/eIbnW2uUlKD1IUnFaFABRRRQAUUUUAFFFFABRRRQAUUUUAFFFFAHkP7av/ACSzRP8A&#10;sbtB/wDTlb169XkP7av/ACSzRP8AsbtB/wDTlb169QAUUUUAFFFFAEFr9+T/AHv8anqC1+/J/vf4&#10;1PQAUUUUAFUPFH/Iu3n/AFxb+Rq/VDxR/wAi7ef9cW/kaAL46UUDpRQAUUUUAMMCk8+uelRSLtvo&#10;/pViq8v/AB/R/T/GgCxRRRQAUUUUAFUNC6XX/XzJ/Sr9UNC6XX/XzJ/SgC/RRRQAUUUUAB6VX0//&#10;AFJ+tWD0qvp/+pP1oAsUUUUAFFFFABVDwx/yArf6H+Zq/VDwx/yArf6H+ZoAv0UUUAQWv+uk+tT1&#10;Ba/66T61PQAVn6h/yG7D/tp/6CK0Kz9Q/wCQ3Yf9tP8A0EUAaFFFFABVef8A4/I6sVXn/wCPyOgC&#10;xRRRQAVQvf8AkYLD/cl/9lq/VC9/5GCw/wByX/2WgC/RRRQAUUUUAB6VDa/6yT6/41MelQ2v+sk+&#10;v+NAE1FFFABRRRQA2X/Vt9Kp+Gf+Rdsf+veP/wBBFXJf9W30qn4Z/wCRdsf+veP/ANBFAF6iiigA&#10;quP+Qh/wGrFVx/yEP+A0AWKMUUUAFV9W/wCQVdf9cn/kasVX1b/kFXX/AFyf+RoAXTP+Qbb/APXN&#10;f5VPUGmf8g23/wCua/yqegAqvd/6+H/e/wAKsVXu/wDXw/73+FAFiiiigAqhH/yM83/Xqn/ob1fq&#10;hH/yM83/AF6p/wChvQBfooooAguf+PmH61PUFz/x8w/Wp6ACqHif/kB3H0H/AKEKv1Q8T/8AIDuP&#10;oP8A0IUAX6KKKACq8/8Ax+R1YqvP/wAfkdAFiiiigAqhY/8AIfv/APci/k1X6oWP/Ifv/wDci/k1&#10;AF+iiigCvp/+rb/eqxVfT/8AVt/vVYoAKoeF/wDkXLH/AK4r/Kr9UPC//IuWP/XFf5UAX6rj/kIf&#10;8BqxVcf8hD/gNAFiq2s/8ge6/wCuL/8AoJqzVbWf+QPdf9cX/wDQTQA/Tv8AkHwf9c1/lU1Q6d/y&#10;D4P+ua/yqagCvd/66P61Yqvd/wCuj+tWKACqD/8AIzx/9er/APoa1fqg/wDyM8f/AF6v/wChrQBf&#10;ooooAhv/APj3/GpU+4PpUV//AMe/41Kn3B9KAFoPSig9KAKOg/6u6/6+Zf8A0I1eqjoP+ruv+vmX&#10;/wBCNXqAGyf6tvpUdj/x7j61JJ/q2+lR2P8Ax7j60ATVS8Sf8i9ff9e8n/oJq7VLxJ/yL19/17yf&#10;+gmgC3B/qE/3RTqbB/qE/wB0U6gAooooAhvv9R+NTDpUN9/qPxqYdKACiiigAqh4i/48Yv8Ar5g/&#10;9GrV+qHiL/jxi/6+YP8A0atAF+iiigAooooAKrx/8fzfSrFV4/8Aj+b6UAWKKKKACiiigBs/+of/&#10;AHTUdj/x7L+NST/6h/8AdNR2P/Hsv40ATUUUUAeE/Ab/AJPg+Pv/AFy8Of8ApFNXu1eE/Ab/AJPg&#10;+Pv/AFy8Of8ApFNXu1ABRRRQAUUUUAFFFFABRRRQAUUUUAFFFFABRRRQAUUUUAFFFFABRRRQAUUU&#10;UAFFFFABRRRQAUUUUAFFFFABRRRQAUUUUAFFFFABRRRQAUUUUAFFFFABRRRQAMNykV+bf7fP/BsJ&#10;8Dv+CiP7VXib4veNPGnxW0nxF4qFqt1a6Lf6fDZR/Z7WG1TYstnI4ykKk5c/MTjAwB+klDcipa1u&#10;Pma2P5gfg3/wbmeBv21v+Cl3xW+Ffwl8X+MND+FHwLuY9H8U+JvEUltqOo6hqhaRXt7SKGK3RQrR&#10;SoWfdjyi3O9Ur7c8X/8ABk78CZ/Bk0eg/Fb4s2HiDyfku79tPvLNZMdTAlvE5Xd/D5wOOMnrWb8e&#10;/Evxm/4N8/8AgpR8Y/i/o3wx1j4sfs6/tAaj/wAJFrT6SC114f1AtJLIzsqsIiJJpyPMAjkSRBvD&#10;IQOh1v8A4PNvg74h0r7B4H+C/wAaPEnjCfENtpVza2NvFNMeAnmQ3E8v38DiEk56Z4pxleK79fXq&#10;L7T7dPQwP+DYr9k/R/8Agn9+3X+0l8GPFEmrf8Li8K2lmJ7iO7jk0XW9HdxLBdW8flLLFIPOh3h5&#10;HGJlAClWr9sq/MP/AIISfskfGTxF+0P8Yf2tv2gtFbwj4++NEUGn6T4adDHNo2lxFCokjPzR5EVu&#10;io+HAhLOAXr9PKuV7K+9tSVa7tsFFFFSUFFFFABRRRQAUUUUAFFFFABRRRQB5D+2r/ySzRP+xu0H&#10;/wBOVvXr1eQ/tq/8ks0T/sbtB/8ATlb169QAUUUUAFFFFAEFr9+T/e/xqeoLX78n+9/jU9ABRRRQ&#10;AVQ8Uf8AIu3n/XFv5Gr9UPFH/Iu3n/XFv5GgC+OlFA6UUAFFFI7bUJ6YGc0ALVeX/j+j+n+NfOvx&#10;A/4KBR6T4rurDw14f/ty00+ZoZ72W5EEUzqcMsXB3YPG7pkfl6N8Af2iNN+PmnSTW9vLp+p6eQl5&#10;YzEFoSRkEEfeU+o/wr2MVw/j8PQWJrU2o6dVdX2uk7q/mjycLnuBxFf6vRqJy172dt7PZ/JnplFA&#10;6UV456wUUUUAFUNC6XX/AF8yf0q/VDQul1/18yf0oAv0UUUAFFFFAAelV9P/ANSfrVg9Kr6f/qT9&#10;aALFFFFABRRRQAVQ8Mf8gK3+h/mav1Q8Mf8AICt/of5mgC/RRRQBBa/66T61PUFr/rpPrU9ABWfq&#10;H/IbsP8Atp/6CK0Kz9Q/5Ddh/wBtP/QRQBoUUUUAFV5/+PyOrFV5/wDj8joAsUUUUAFUL3/kYLD/&#10;AHJf/Zav1Qvf+RgsP9yX/wBloAv0UUUAFFFFAEN7fw6fayTTyJDFEpZ3dgqqB1JJ4FYPhP4neHfF&#10;1/Nb6XrelahcKxBit7pJHGOvAOcc9eleB/8ABRTxFfSS+FfDyzSw6TqjTz3aq237UYwu2MkHOBnJ&#10;HQ/hXzikC+FJ11TS9unahprCW3mtx5bKV528YyD0wfWvusm4NWNwSxM6vLKd+VJXWja116tdNj4r&#10;NuLJYTGPDwp3jG3M72eqT09E+u5+lynIorJ8CapNrngrSb24XbcXlnFPKvo7ICenHU1rV8PKLjJx&#10;fQ+zhJSipLqFFFFSUNl/1bfSqfhn/kXbH/r3j/8AQRVyX/Vt9Kp+Gf8AkXbH/r3j/wDQRQBeoooo&#10;AKrj/kIf8BqxVcf8hD/gNAFiiiigAqvq3/IKuv8Ark/8jViq+rf8gq6/65P/ACNAC6Z/yDbf/rmv&#10;8qnqDTP+Qbb/APXNf5VPQAVXu/8AXw/73+FWKr3f+vh/3v8ACgCxRRRQAVQj/wCRnm/69U/9Der9&#10;UI/+Rnm/69U/9DegC/RRRQBBc/8AHzD9anqC5/4+YfrU9ABVDxP/AMgO4+g/9CFX6oeJ/wDkB3H0&#10;H/oQoAv0UUUAFV7g4u46sVXuTi6joAwfiB8YPDvwuto5Nc1KGzM5xFH96SU+yjn8elHgD4weHfie&#10;kv8AYepQ3rQf62MApJH9VYA/j0r5f+PTT3Px+8QtfbmlgMaWofokBQEbc+pJzjv+FN+Cslxa/G7w&#10;89juW4lmMc+3+ODHzbvYdvx96/L/APXrFf2q8Kqa9nz8ltebflve9t9bW26n6HHg3DvLPrPtH7Tk&#10;5+nLtzW2vtpe+/Q+yKoWP/Ifv/8Aci/k1X6oWP8AyH7/AP3Iv5NX6gfnhfooooAr6f8A6tv96rFV&#10;9P8A9W3+9VigAqh4X/5Fyx/64r/Kr9UPC/8AyLlj/wBcV/lQBfquP+Qh/wABqxVcf8hD/gNAFiq2&#10;s/8AIHuv+uL/APoJqzVbWf8AkD3X/XF//QTQA/Tv+QfB/wBc1/lU1Q6d/wAg+D/rmv8AKpqAK93/&#10;AK6P61Yqvd/66P61YoAKoP8A8jPH/wBer/8Aoa1fqg//ACM8f/Xq/wD6GtAF+iiigCG//wCPf8al&#10;T7g+lRX/APx7/jUqfcH0oAWg9KKD0oAo6D/q7r/r5l/9CNXqo6D/AKu6/wCvmX/0I1eoAbJ/q2+l&#10;R2P/AB7j61JJ/q2+lR2P/HuPrQBNVLxJ/wAi9ff9e8n/AKCau1S8Sf8AIvX3/XvJ/wCgmgC3B/qE&#10;/wB0U6mwf6hP90U6gAooooAhvv8AUfjUw6VDff6j8amHSgAooooAKoeIv+PGL/r5g/8ARq1fqh4i&#10;/wCPGL/r5g/9GrQBfooooAKKKKACq8f/AB/N9KsVXj/4/m+lAFiiiigAooooAbP/AKh/901HY/8A&#10;Hsv41JP/AKh/901HY/8AHsv40ATUUUUAeE/Ab/k+D4+/9cvDn/pFNXu1eE/Ab/k+D4+/9cvDn/pF&#10;NXu1ABRRRQAUUUUAFFFFABRRRQAUUUUAFFFFABRRRQAUUUUAFFFFABRRRQAUUUUAFFFFABRRRQAU&#10;UUUAFFFFABRRRQAUUUUAFFFFABRRRQAUUUUAFFFFABRRRQAUE4FFNkOFoA/On/gp1/wXG1r9nH9o&#10;m2+AP7P3wvvvjh8eLq0W8vNOh3mw8PxModDceX8zsVZWK7o1VXUtICwU+Nf8E5v+Cnv7S3x4+BH7&#10;XGpa18H/AIf3Hxy+A9/Bpel+GfD2lGNrm9L3C3NtM6XDmba0H/LKQbtpwWJFaP8AwREu9I0L/gsr&#10;+35pPipreP4m3njFb7ThdcXUuh/aLlo/KLc+WqSWe4Dj5ofQY2P+Dftgv/BQL/gox/2Vx+//AE9a&#10;pUR29Y3v81/mVJb+TS/Bn0f/AMEdf+CuXh7/AIKrfCDXLoaBd+CfiJ4Gul07xZ4Yu3LSabM27ZIj&#10;MqsYnMcgAZVZWjdSOAzfYtfkf/wSz8RaL8Uv+DkD9szxN8PZLe48DW+g6fp2p3Nlg2lzqytbJIwK&#10;/KzebBe/N/EQ55ySf1wHStd4qXdXJ2bj2CiiipAKKKKACiiigAooooAKKKKACiiigDyH9tX/AJJZ&#10;on/Y3aD/AOnK3r16vIf21f8Aklmif9jdoP8A6crevXqACiiigAooooAgtfvyf73+NT1Ba/fk/wB7&#10;/Gp6ACiiigAqh4o/5F28/wCuLfyNX6oeKP8AkXbz/ri38jQBfHSigdKKACq+q2pvtMuIVZkaaJkD&#10;A4K5BGasUGhO2oNXVmfm3d6HcfDPUbrQtZiOn32nSujCQbVlG4kOpP3gQc8dz9K96/YG8IX0vjDW&#10;PErW8sGl3FqtjCzgr9pYNuLAHqB0z/kfS2teCtJ8RzRyahpen30kJzG1xbJIU+hYHFWIbOHT5oYY&#10;I44YY12oiKFVQOgAHAr7jNeM5Y3BvD+ytKXxO91vfRW6vvsfGZbwisLi1iHUvGOqVtdrK78i5RRR&#10;Xw59mFFFFABVDQul1/18yf0q/VDQul1/18yf0oAv0UUUAFFFFAAelV9P/wBSfrVg9Kr6f/qT9aAL&#10;FFFFABRRRQAVQ8Mf8gK3+h/mav1Q8Mf8gK3+h/maAL9FFFAEFr/rpPrU9QWv+uk+tT0AFZ+of8hu&#10;w/7af+gitCs/UP8AkN2H/bT/ANBFAGhRRRQAVXn/AOPyOrFV5/8Aj8joAsUUUUAFUL3/AJGCw/3J&#10;f/Zav1Qvf+RgsP8Acl/9loAv0UUUAFFFFAHEfG/4G6T8dPC66fqnnQzW7+da3UJ2y20n94H09R3r&#10;yjwJ+wHZaZ4iiutc8QXWtWtnIJEtRbrCkhBypcqefcdOnPFfRx6VDa/6yT6/416uFzvHYai8PQqN&#10;RfTTS+9nur+R5eKyXBYisq9amnJddendbP5j7eJbeFUVQqqMAAYAFPooryj1AooooAbL/q2+lU/D&#10;P/Iu2P8A17x/+girkv8Aq2+lU/DP/Iu2P/XvH/6CKAL1FFFABVcf8hD/AIDViq4/5CH/AAGgCxRR&#10;RQAVX1b/AJBV1/1yf+RqxVfVv+QVdf8AXJ/5GgBdM/5Btv8A9c1/lU9QaZ/yDbf/AK5r/Kp6ACq9&#10;3/r4f97/AAqxVe7/ANfD/vf4UAWKKKKACqEf/Izzf9eqf+hvV+qEf/Izzf8AXqn/AKG9AF+iiigC&#10;C5/4+YfrU9QXP/HzD9anoAKoeJ/+QHcfQf8AoQq/VDxP/wAgO4+g/wDQhQBfooooAKrz83kdWKrz&#10;/wDH5HQByPxS+A2g/FiWGbUYZoryAbY7q3fy5lX+7nuPY0fDP4CaB8KriS40+Gaa8mXa1zcP5ku3&#10;0B7Cu2orzf7HwX1n637KPtP5rK//AA/md39pYv2H1X2kuT+W7sFULH/kP3/+5F/Jqv1Qsf8AkP3/&#10;APuRfyavSOEv0UUUAV9P/wBW3+9Viq+n/wCrb/eqxQAVQ8L/APIuWP8A1xX+VX6oeF/+Rcsf+uK/&#10;yoAv1XH/ACEP+A1YquP+Qh/wGgCxVbWf+QPdf9cX/wDQTVmq2s/8ge6/64v/AOgmgB+nf8g+D/rm&#10;v8qmqHTv+QfB/wBc1/lU1AFe7/10f1qxVe7/ANdH9asUAFUH/wCRnj/69X/9DWr9UH/5GeP/AK9X&#10;/wDQ1oAv0UUUAQ3/APx7/jUqfcH0qK//AOPf8alT7g+lAC0HpRQelAFHQf8AV3X/AF8y/wDoRq9V&#10;HQf9Xdf9fMv/AKEavUANk/1bfSo7H/j3H1qST/Vt9Kjsf+PcfWgCaqXiT/kXr7/r3k/9BNXapeJP&#10;+Revv+veT/0E0AW4P9Qn+6KdTYP9Qn+6KdQAUUUUAQ33+o/Gph0qG+/1H41MOlABRRRQAVQ8Rf8A&#10;HjF/18wf+jVq/VDxF/x4xf8AXzB/6NWgC/RRRQAUUUUAFV4/+P5vpViq8f8Ax/N9KALFFFFABRRR&#10;QA2f/UP/ALpqOx/49l/GpJ/9Q/8Aumo7H/j2X8aAJqKKKAPCfgN/yfB8ff8Arl4c/wDSKavdq8J+&#10;A3/J8Hx9/wCuXhz/ANIpq92oAKKKKACiiigAooooAKKKKACiiigAooooAKKKKACiiigAooooAKKK&#10;KACiiigAooooAKKKKACiiigAooooAKKKKACiiigAooooAKKKKACiiigAooooAKKKKAChulFfDv8A&#10;wVn/AGcv2zPit4k8K6t+yj8Z9D8ARQwS2uvaRrltatazkNuiuIZHsriTedzIykhcKhGDuyn2A8u/&#10;b+/4JjfCj/gq3+0lrnjL4KfGa6+Fv7SnwheLSta17wzK7T2jlZBDBepG8TrJtSRFkSQMEBDCRVVR&#10;8n+A/wDg2H/bB0vxV46iuv2uNO8OaH8UNTbU/F95oTaib7X5C0hMk8S+QshYTSkoZtpLkHPUeJfs&#10;I/sp/wDBR7Wf2vP2mbX4Y/Fzwb4V8eWPiGzTx/q2pW8S2viS8IufKmtS+nSKyKBNnYkY/eLweMfV&#10;h/Ys/wCCyOP+TmPhL/37tP8A5TURX9eu45N3Psj/AIJG/Af9nH/gnrdeJv2a/hP4qt9e+JfhqGPX&#10;PGwuFZtUuJHEapNOwQRqoEiBIlPyK4OCXLt9uV+af/BE/wD4I/8Axg/Y7/aU+KXx2/aG+IGieOvi&#10;x8TLRNOmfSXeWGOESI7ySO0UQ3HyYFVEjVUWPAznC/pYBirl0vuT1aCiiipGFFFFABRRRQAUUUUA&#10;FFFFABRRRQB5D+2r/wAks0T/ALG7Qf8A05W9evV5D+2r/wAks0T/ALG7Qf8A05W9evUAFFFFABRR&#10;RQBBa/fk/wB7/Gp6gtfvyf73+NT0AFFFFABVDxR/yLt5/wBcW/kav1Q8Uf8AIu3n/XFv5GgC+OlF&#10;A6UUAFFFFABVeX/j+j+n+NWKry/8f0f0/wAaALFFFFABRRRQAVQ0Lpdf9fMn9Kv1Q0Lpdf8AXzJ/&#10;SgC/RRRQAUUUUAB6VX0//Un61OzYFQaef3J+tAFiijNFABRRRQAVQ8Mf8gK3+h/mav1Q8Mf8gK3+&#10;h/maAL9FFFAEFr/rpPrU9QWv+uk+tT0AFZ+of8huw/7af+gitCs/UP8AkN2H/bT/ANBFAGhRRRQA&#10;VXn/AOPyOrDHCmvzR/ad/wCC0PjCX4yapoXwp0Pw03h/w3eyWNxrOs+bJ/ak8TYcQRoRtjBDKWY5&#10;J5GMYoA/S6ivlH/gnJ/wUfn/AGxLvVfDPijRbHw9440KBbuaGykaSzv7djtE0Jb5lAb5SrHOa+rq&#10;ACqF7/yMFh/uS/8AstX6oXv/ACMFh/uS/wDstAF+iiigAooooAD0qG1/1kn1/wAamPSobX/WSfX/&#10;ABoAmooooAKKKKAGy/6tvpVPwz/yLtj/ANe8f/oIq5Mf3bfSvCv2jP2nLn4KeHtB0fRLO3vfEGr2&#10;YlQ3GfJtIlABkbH3uSAAK7MBga2MrrD4dXk/6bb6JHJjsdSwlF167tFf1ZeZ7vRXyH8NP23/ABTo&#10;fiizj8WrpuoaPdSrDLcWsBhltCzYDbckMoJA9elfXUUglQMOjDIrqzbJcTl01DEJe9s07p9/uOfL&#10;M3w+Pg5UL6bp6NDqrj/kIf8AAasVXH/IQ/4DXknpliiiigAqvq3/ACCrr/rk/wDI1Yqvq3/IKuv+&#10;uT/yNAC6Z/yDbf8A65r/ACqeoNM/5Btv/wBc1/lU9ABVe7/18P8Avf4VYqvd/wCvh/3v8KALFFFF&#10;ABVCP/kZ5v8Ar1T/ANDer9UI/wDkZ5v+vVP/AEN6AL9FFFAEFz/x8w/Wp6guf+PmH61PQAVQ8T/8&#10;gO4+g/8AQhV+qHif/kB3H0H/AKEKAL9FFFABVef/AI/I6sVXn/4/I6ALFFFFABVCx/5D9/8A7kX8&#10;mq/VCx/5D9//ALkX8moAv0UUUAV9P/1bf71WKr6f/q2/3qsUAFUPC/8AyLlj/wBcV/lV+qHhf/kX&#10;LH/riv8AKgC/Vcf8hD/gNWKrj/kIf8BoAsVW1n/kD3X/AFxf/wBBNWaraz/yB7r/AK4v/wCgmgB+&#10;nf8AIPg/65r/ACqaodO/5B8H/XNf5VNQBXu/9dH9asVXu/8AXR/WrFABVB/+Rnj/AOvV/wD0Nav1&#10;Qf8A5GeP/r1f/wBDWgC/RRRQBDf/APHv+NSp9wfSor//AI9/xqVPuD6UALQelFB6UAUdB/1d1/18&#10;y/8AoRq9VHQf9Xdf9fMv/oRq9QA2T/Vt9Kjsf+PcfWpJP9W30qOx/wCPcfWgCaqXiT/kXr7/AK95&#10;P/QTV2qXiT/kXr7/AK95P/QTQBbg/wBQn+6KdTYP9Qn+6KdQAUUUUAQ33+o/Gph0qG+/1H41MOlA&#10;BRRRQAVQ8Rf8eMX/AF8wf+jVq/VDxF/x4xf9fMH/AKNWgC/RRRQAUUUUAFV4/wDj+b6VYqvH/wAf&#10;zfSgCxRRRQAUUUUANn/1D/7pqOx/49l/GpJ/9Q/+6ajsf+PZfxoAmooooA8J+A3/ACfB8ff+uXhz&#10;/wBIpq92rwn4Df8AJ8Hx9/65eHP/AEimr3agAooooAKKKKACiiigAooooAKKKKACiiigAooooAKK&#10;KKACiiigAooooAKKKKACiiigAooooAKKKKACiiigAooooAKKKKACiiigAooooAKKKKACiiigAooo&#10;oAKRulLSOMigD8bP2/P+C5P7Tfjj9v7xd8A/2OfhTpXjS8+GZ8rxDq13YveM1woAlQZlihgiR2Me&#10;ZCWd0O0gcH5x+EX/AAWu/wCConx+8KeLta8E/Cvwn4psvAeqT6Jrqad4ZE91p97DjzIDbrdeczrk&#10;fcRs84zg19Mf8EmPjX4H/Yz/AOC0X7bXwt+JGtaZ4U8Z/Ezx3D4h8Mvqsy2y63b3Et1cRwRSthWf&#10;bewlI87n3MFBKkDc/wCCWnxP0X9kv/gut+2z8HfEepWOgf8ACwdYsvG3h23vJlt470yLLPcCHcQG&#10;dlvIzgckQsf4ThU1t5q/z0/4JVRpN+TS+Xf7zqP+Dcz9t79pn/goqfiH8SfjNr3hR/Bti66BpOga&#10;XbQ2txpmpROGuTPCoM0Z2FMCZ8/MSqgHNfqNX5S/8EyfidoOt/8ABxH+2Hpnw0vbK/8Ah9qnh/St&#10;S1eTTZBJYHXIfIilZWXKmQtLdbyOrq+ckV+rQq3rGL7ojaTXn/wQoooqRhRRRQAUUUUAFFFFABRR&#10;RQAUUUUAeQ/tq/8AJLNE/wCxu0H/ANOVvXr1eQ/tq/8AJLNE/wCxu0H/ANOVvXr1ABRRRQAUUUUA&#10;QWv35P8Ae/xqeoLX78n+9/jU9ABRRRQAVQ8Uf8i7ef8AXFv5Gr9UPFH/ACLt5/1xb+RoAvjpRQOl&#10;FABRRRQAVXl/4/o/p/jViq8v/H9H9P8AGgCxRRRQAUUUUAFUNC6XX/XzJ/Sr9UNC6XX/AF8yf0oA&#10;v0UUUAFFFFAHn37Rfxgl+EHg2O4s7dLnUtQmFtaJIf3Yc8lm9gBmvn7SP2ivHnh+8F9JrEepRo2+&#10;aze2RI5AOykcr+fJ9K96/aY+E918U/BkK6cyjVNLnFzbI/CynBDIT2yDXzzpHwd8ZeILsWUPh/UL&#10;OSRtjzzrsii9W3d8dv8AIP5NxlUzhZklhudQsuTkva/W9tG79+lj9M4Up5S8vbxHJz3fNzWvbpa+&#10;yt1Wt/Q+uPAviuHxx4TsNWtwVhv4RKFPVfUfgc1rVh/DrwjH4E8F6bpEbeYtjAI9+Mbj1Jx9Sa3K&#10;/UcL7X2MPbfFZX9ba/ifnOI9n7WXsvhu7el9PwCiiiugxCqHhj/kBW/0P8zV+qHhj/kBW/0P8zQB&#10;fooooAgtf9dJ9anqC1/10n1qegArP1D/AJDdh/20/wDQRWhWfqH/ACG7D/tp/wCgigDQooooAbKu&#10;+Jl/vAivwv8A2gf2cPFH7Ivxe1nw3r2i6o2l3GpXN1o2q29pJNb6lBLM0gwVDHzFL7SG56cnNful&#10;VS8to57yPfGrd/mGeaAPzp/4Izfs0+J4vi1rHxQ1nR73RdDbS/7K0pbyJoZr9mfc0wU4OwDK/MDy&#10;eOdwH6Q0iIEHyjHOaWgAqhe/8jBYf7kv/stX6oXv/IwWH+5L/wCy0AX6KKKACiiigAPSobX/AFkn&#10;1/xqY9Khtf8AWSfX/GgCaiiigAooooAbMMxNXy7+1/8ABbWtdPhzxdotjJqaWWmCyvraFczLGcOs&#10;ij+LB4I9Oa+opf8AVt9Kp+Ghnw5Y/wDXvH/6CK9LKcyqYDExxNJJtaNPZp6NHn5pl9PHYd4eo7X6&#10;ro1sz4O+H/we8QfF3xDaafZ6XfW1o0yPdXtxAUigRW5+9945GMD8DX3zY2y2VrHCi7ViQIo9AOBU&#10;gjUdqdXZn2fVcznFyioxjeyWu9rtv5I48lyOnl0ZcsnJy3b02Cq4/wCQh/wGrFVx/wAhD/gNeCe4&#10;WKKKKACq+rf8gq6/65P/ACNWKr6t/wAgq6/65P8AyNAC6Z/yDbf/AK5r/Kp6g0z/AJBtv/1zX+VT&#10;0AFV7v8A18P+9/hViq93/r4f97/CgCxRRRQAVQj/AORnm/69U/8AQ3q/VCP/AJGeb/r1T/0N6AL9&#10;FFFAEFz/AMfMP1qeoLn/AI+YfrU9ABVDxP8A8gO4+g/9CFX6oeJ/+QHcfQf+hCgC/RRRQAVXn/4/&#10;I6sVXn/4/I6ALFFFFABVCx/5D9//ALkX8mq/VCx/5D9//uRfyagC/RRRQBX0/wD1bf71WKr6f/q2&#10;/wB6rFABVDwv/wAi5Y/9cV/lV+qHhf8A5Fyx/wCuK/yoAv1XH/IQ/wCA1YquP+Qh/wABoAsVW1n/&#10;AJA91/1xf/0E1ZqtrP8AyB7r/ri//oJoAfp3/IPg/wCua/yqaodO/wCQfB/1zX+VTUAV7v8A10f1&#10;qxVe7/10f1qxQAVQf/kZ4/8Ar1f/ANDWr9UH/wCRnj/69X/9DWgC/RRRQBDf/wDHv+NSp9wfSor/&#10;AP49/wAalT7g+lAC0HpRQelAFHQf9Xdf9fMv/oRq9VHQf9Xdf9fMv/oRq9QA2T/Vt9Kjsf8Aj3H1&#10;qST/AFbfSo7H/j3H1oAmqj4lbHh6+/693/8AQTV4nFfOP7X3xe1iLxK3hfSb2fTbWOz+03s8B2yy&#10;ls7UB/hGBkkda8jO84pZZhXiaqb1SSW7b2Wui82+h6mUZXVzDErD0ml1beyS3Z9FWsm+BPoKkr47&#10;+FPxi1z4ceKtPkOq3upaRcypBc211KZQiscBkJyQQT+P6H7CjbcK5uH+IqOa0pShFxlF2afns7+f&#10;y2OjPMiq5ZUjCclJSV01p+A6iiivoDwyG+/1H41MOlQ33+o/Gph0oAKKKKACqHiL/jxi/wCvmD/0&#10;atX6oeIv+PGL/r5g/wDRq0AX6KKKACiiigAqvH/x/N9KsVXj/wCP5vpQBYooooAKKKKAGz/6h/8A&#10;dNR2P/Hsv41JP/qH/wB01HY/8ey/jQBNRRRQB4T8Bv8Ak+D4+/8AXLw5/wCkU1e7V4T8Bv8Ak+D4&#10;+/8AXLw5/wCkU1e7UAFFFFABRRRQAUUUUAFFFFABRRRQAUUUUAFFFFABRRRQAUUUUAFFFFABRRRQ&#10;AUUUUAFFFFABRRRQAUUUUAFFFFABRRRQAUUUUAFFFFABRRRQAUUUUAFFFFABQ3IoobpQB8T/APBS&#10;X4Bfsc6r8Z/h78TPj3rngXwT4+8F6laan4f1rUfEEWkXt19luFnSGRWcfaYBIvIZW2bm2lCxz82f&#10;8FPfB/8AwTZ/4Kr6npWteOv2hPh3oPi/R4BZw+IPDvjOxtr2W2DFhBKJBJFIgZmKlk3LuOGAJB8I&#10;/ZW/4Jp+Bf8Agrl/wWo/bK1L9pD+2fEX/CsfE0ek6F4cGqT2KPp7yXSWspaFklESW9vCVWNlBaYs&#10;2c8/bX/ELL+wz/0Rq6/8LLXP/kypUfdV/X7ym7SaXob3/BEz4J/sg/syeBfEPgv9mPx54Z8f6tJ5&#10;WoeJdTt9dg1bVbwAlIWnaIBUjUlgiKioCznG5mJ+6q+bf2Gf+CR3wB/4Ju+J9e1j4N+CZvCeoeJr&#10;WOz1GR9bv9Q8+KNy6Li5mkC4Yk5UAnvX0lWknfUzirBRRRUlBRRRQAUUUUAFFFFABRRRQAUUUUAe&#10;Q/tq/wDJLNE/7G7Qf/Tlb169XkP7a7bfhVop9PF2hH/ypQV6t/aKejflQBYoqv8A2ino35Uf2ino&#10;35UAWKKr/wBop6N+VH9op6N+VAC2v35P97/Gp6p210I95bPLdqk/tFPRvyoAsUVX/tFPRvyo/tFP&#10;RvyoAsVQ8Uf8i7ef9cW/kan/ALRT0b8qpeJb1ZPD94AG/wBS3X6GgDVHSiq41BAPut+VH9op6N+V&#10;AFiiq/8AaKejflR/aKejflQBYqvL/wAf0f0/xo/tFPRvyqN7tWuVfDYUUAXKKr/2ino35Uf2ino3&#10;5UAWKKr/ANop6N+VH9op6N+VAFiqGhdLr/r5k/pU/wDaKf3W/KqWiXqot1w3/Hw/b6UAatFV/wC0&#10;U9G/Kj+0U9G/KgCxRVf+0U9G/Kj+0U9G/KgDI+JfxH0j4UeELrW9bufstjagbmxuZ2JwFUdSxPYV&#10;4j4Z/wCChnh+41WOPUtB1zSdNmlCreyqrrGDjl0U7lGf89ql/wCChelXerfDXRdQt4Z57HR9TSe9&#10;VF3bUIKq5A5IViDx/hXyzc6tay6a3zR3K3ClURGDGbPGB65r9F4Y4ZwONwXt8ReUm2tHblt+vXU/&#10;P+IuIcbhMZ7GjaMYpPVX5r/p00P0osb+HUrSO4t5FmhmUPG6nKup6EH0NTVwn7PGm3nhP4K+G9P1&#10;JZhfW1mqyq4G5SckA/QED1rs/wC0U9G/KvgMRTVOrKnF3SbSfez3+Z91h6kqlKM5KzaTt2utixRV&#10;f+0U9G/Kj+0U9G/KsTYsVQ8Mf8gK3+h/man/ALRT0b8qpeG75E0S3GG6Ht7mgDVoqv8A2ino35Uf&#10;2in91vyoAW1/10n1qeqcN2scrthtrdKk/tFPRvyoAsVn6h/yG7D/ALaf+girH9op6N+VUb+9U6zY&#10;thv+Wnb2FAGtRVf+0U9G/Kj+0U9G/KgCxVef/j8jo/tFPRvyqOS6V7hGw2F/WgC5RVf+0U9G/Kj+&#10;0U9G/KgCxVC9/wCRgsP9yX/2Wp/7RT0b8qpXl8p12xbDcJL2/wB2gDVoqv8A2ino35Uf2ino35UA&#10;WKKr/wBop6N+VH9op6N+VAFg9Khtf9ZJ9f8AGm/2gjdm/Ko4LtYpJN2eTxigC5RVf+0U9G/Kj+0U&#10;9G/KgCxRVf8AtFPRvyo/tFPRvyoAml/1bfSqfhn/AJF2x/694/8A0EVLJfq0bcN09KqeHL5Y/D9i&#10;CG/494//AEEUAalFV/7RT0b8qP7RT0b8qALFVx/yEP8AgNH9op6N+VR/al+1eZhtuMUAXKKr/wBo&#10;p6N+VH9op6N+VAFiq+rf8gq6/wCuT/yNH9op6N+VQapqCNplwMNzE3b2NAFjTP8AkG2//XNf5VPV&#10;HTdQRdPg4b/Vr29qm/tFPRvyoAsVXu/9fD/vf4Uf2ino35VHPdrLJGwDfKcmgC5RVf8AtFPRvyo/&#10;tFPRvyoAsVQj/wCRnm/69U/9Dep/7RT0b8qpR3yjxJK2G/49kHT/AGnoA1aKr/2ino35Uf2ino35&#10;UALc/wDHzD9anqnLdrJNG2G+XrUn9op6N+VAFiqHif8A5Adx9B/6EKn/ALRT0b8qpeI75H0WcYbo&#10;O3uKANWiq/8AaKf3W/Kj+0U9G/KgCxVef/j8jo/tFPRvyqOS7V7hGw2FoAuUVX/tFPRvyo/tFPRv&#10;yoAsVQsf+Q/f/wC5F/Jqn/tFPRvyqlZXyrrl8cN8yx9v96gDVoqv/aKejflR/aKejflQAaf/AKtv&#10;96rFU7W7WBWDBuTnipP7RT0b8qALFUPC/wDyLlj/ANcV/lU/9op6N+VUfDV8qeH7MYbiJe3tQBrV&#10;XH/IQ/4DR/aKejflUYulF3vw23FAFyq2s/8AIHuv+uL/APoJpf7RT0b8qr6vqCNpV0MNzEw6exoA&#10;tad/yD4P+ua/yqaqWn6ggsIeG/1a9vapf7RT0b8qAC7/ANdH9asVTnulkdGUN8pqT+0U/ut+VAFi&#10;qD/8jPH/ANer/wDoa1P/AGino35VRe+T/hJI2w3/AB7OOn+0tAGtRVf+0U9G/Kj+0U9G/KgB1/8A&#10;8e/41Kn3B9KqXV2s0WFDde9SDUEA6N+VAFig9Kr/ANop6N+VH9oI3ZvyoAh0H/V3X/XzL/6EavVl&#10;aHfKkdxkN/x8SHp/tGrv9op6N+VAE0n+rb6VHY/8e4+tNe/VkYbW6elMtrxYYtpDfhQBbJxXwv8A&#10;8FHRd+JfjOtjp7SWq2ekRvdkSMn2wM7FVz6Lg9O9fcH9op6N+VeI/tY/szr8ZQuu6TeR6br1jatA&#10;WmQtDdRddr45GOSCK6sHl+WY2p9XzX+G1o1e8ZdJXXb576qxy4zHZhg4LEZb8aeq/mj1j53+Xk7n&#10;xr8HdH1LwR8QdDvrjzDpyXsIuLITNIJwWwOOcEE54r9PYPuV8vfBn9izUNL8XWGreLL6xmtrB1nh&#10;srIMd8g6eYW7DrxnOfxr6cW/jUdH/KtMdk+UZc40cqbm9XObd3J9Fey2XZWM8FmmbY/mq5mlFbRi&#10;lay6u13u+7LFFV/7RT0b8qP7RT0b8q4TuHX3+o/Gph0qrcXazRYAbr3FO/tBF/hb8qALFFV/7RT0&#10;b8qP7RT0b8qALFUPEX/HjF/18wf+jVqf+0U9G/KqPiC+V7KPhv8Aj5hPT/pqtAGtRVf+0U9G/Kj+&#10;0U9G/KgCxRVf+0U9G/Kj+0U9G/KgCxVeP/j+b6Uf2ino35VGl0q3LMQ2COOKALlFV/7RT0b8qP7R&#10;T0b8qALFFV/7RT0b8qP7RT0b8qAJp/8AUP8A7pqOx/49l/Go5b9XjYYbkY6UW94sMQXDUAWqKr/2&#10;ino35Uf2ino35UAeI/Ab/k+D4+/9cvDn/pFNXu1eD/AGUTftu/Hxh/zy8Odf+vOaveKACiiigAoo&#10;ooAKKKKACiiigAooooAKKKKACiiigAooooAKKKKACiiigAooooAKKKKACiiigAooooAKKKKACiii&#10;gAooooAKKKKACiiigAooooAKKKKACiiigApH6UtI/SgD+fX9rTxx+0R+35/wW++I11+xZ4Zs/Afi&#10;j4LK3hPxZ41jvltF1xo3MZj1BJd0EyrLBJHEnkvIRBuJwiCP2f8A4VH/AMFpM/8AJUPhPj/r10X/&#10;AOQK8nn/AOCv/wAI/wDgi3/wWu/aOhtrbxJ4s8C/FTV0u/FlnZWKxaj4Z16B5TK0HmOsd1bytcTP&#10;w6MC4GPk+f66H/B3r+xz0/tX4hZ/7Fl//i6Ufgjbt+PUqV+do9Y/4JIeDP26PC/j/wAYSftb+LPB&#10;/iPQZdPgXQE0aKxjaG58w+aX+z28RwUx94ke1fdVfJv/AATn/wCC0fwS/wCCpXi/xJonwpuvE1xf&#10;eFLOK+v/AO1NKNmojkcou0ljuO4HivrKrlfqQgoooqRhRRRQAUUUUAFFFFABRRRQAUUUUAeQ/tq/&#10;8ks0T/sbtB/9OVvXr1eQ/tq/8ks0T/sbtB/9OVvXr1ABRRRQAUUUUAQWgwz/AO9/jU9QWv35P97/&#10;ABqegAooooAKoeKP+RevP+uLfyNX6oeKP+RdvP8Ari38jQBfX7tFA6UUAFFFFABVeX/j+j+n+NWK&#10;ry/8f0f0/wAaALFFFFABRRRQAVQ0IcXX/XzJ/Sr9UNC6XX/XzJ/SgC/RRRQAUUUUARXlnFfW8kc0&#10;ccscilWV1DKwPUEGuM8L/APwd4e1j+0rLw7pdveCTeJFhBKH1GeB+FdwelV9P/1J+tbU8RVgnGEm&#10;k97Nq/qY1MPSqNSnFNra6TsTqoUcAD6UtFFYmwUUUUAFUPDH/ICt/of5mr9UPDH/ACArf6H+ZoAv&#10;0UUUAQWv+uk+tT1Ba/66T61PQAVn6gP+J3Yf9tP/AEEVoVn6h/yG7D/tp/6CKANCiiigAqvP/wAf&#10;kdWKrz/8fkdAFiiiigAqhe/8jBY/7kv/ALLV+qF7/wAjBYf7kv8A7LQBfooooAKKKKABulQ2v+sk&#10;+tTHpUNr/rJPr/jQBNRRRQAUUUUANm5jb6VT8M/8i7Y/9e8f/oIq5L/q2+lU/DP/ACLtj/17x/8A&#10;oIoAvUUUUAFVx/yEP+A1YquP+Qh/wGgCxRRRQAVX1b/kFXX/AFyb+RqxVfVv+QVdf9cn/kaAF0z/&#10;AJBtv/1zX+VT1Bpn/INt/wDrmv8AKp6ACq93/r4f97/CrFV7v/Xw/wC9/hQBYooooAKoR/8AIzzf&#10;9eqf+hvV+qEf/Izzf9eqf+hvQBfooooAguf+PmH61PUFz/x8w/Wp6ACqHif/AJAdx9B/MVfqh4n/&#10;AOQHcfQf+hCgC/RRRQAVXn/4/I6sVXn/AOPyOgCxRRRQAVQsf+Q/f/7kX8mq/VCx/wCQ/f8A+5F/&#10;JqAL9FFFAFfT/wDVt/vVYqvp/wDq2/3qsUAFUPC//IuWX/XFf5Vfqh4X/wCRcsf+uK/yoAv1XH/I&#10;Q/4DViq4/wCQh/wGgCxVbWf+QPdf9cX/APQTVmq2s/8AIHuv+uL/APoJoAfp3/IPg/65r/Kpqh07&#10;/kHwf9c1/lU1AFe7/wBbH9asVXu/9dH9asUAFUH/AORnj/69X/8AQ1q/VB/+Rnj/AOvV/wD0NaAL&#10;9FFFAEN//qPxqVPuD6VFf/8AHv8AjUqfcH0oAWhulFB6UAUdB4juf+vmT/0I1eqjoP8Aq7r/AK+Z&#10;f/QjV6gBsn+rb6VHY/8AHuPrUkn+rb6VHY/8e4+tAE1UvEg/4p6+/wCveT/0E1dql4k/5F6+/wCv&#10;eT/0E0AWoB+5T/dFPpsH+oT/AHRTqACiiigCG+/1H41MvC1Dff6j8amHSgAooooAKoeIv+PGL/r5&#10;g/8ARq1fqh4i/wCPGL/r5g/9GrQBfooooAKKKKACq8f/AB/N9KsVXj/4/m+lAFiiiigAooooAbP/&#10;AKh/901HY/8AHsv41JP/AKh/901HY/8AHsv40ATUUUUAeE/Ab/k+D4+/9cvDn/pFNXu1eE/Ab/k+&#10;D4+/9cvDn/pFNXu1ABRRRQAUUUUAFFFFABRRRQAUUUUAFFFFABRRRQAUUUUAFFFFABRRRQAUUUUA&#10;FFFFABRRRQAUUUUAFFFFABRRRQAUUUUAFFFFABRRRQAUUUUAFFFFABRRRQAHpXynaf8ABX34Y33/&#10;AAU2uv2TV0/xgPidZ24upLo2MP8AY5Q6emocTed5mfJcD/VfeyOnNfVleL/GX9or9nn9nL4qx3Xx&#10;A8dfBrwH44vLZbmObxDrOm6Xqs8BBiEitO6SshCMmRx8pHbFH2tQex+c/wC2f/wXF/YI/Z6/ar8e&#10;eCviR8BbjxF468N6vLZa1qS/DzRb9by5X7z+fNMskmf7zAE15l/xEVf8E0T/AM213X/hrfD/AP8A&#10;JFfUH7M3/BXz9mT9pv8Aaj+PPh/x6f2c/CelfD3W7ey0LxRq3iDSmXxxFKJzJdRSTBVcJ5SZMbyD&#10;96MkcZ95P7Wv7Cuzj4mfsmE44H/CReH/AP45Ux+Feg+rPMf+CNn/AAUw/ZZ/bx+I/jXTf2e/hdN8&#10;P9U8P6bBdatO/hLTtF+1wvKVRN1rI5fDAnDYAzmv0Cr87f8AgnB/wVI8F/tVf8FQvjN8Hfhn4J+H&#10;cHgPwDocV7Z+MvDHluNfkEtujgvEixmMPM6rtLAmFmDEHj9Eh0rSWyfdC2bQUUUVIBRRRQAUUUUA&#10;FFFFABRRRQAUUUUAeQ/tq/8AJLNE/wCxu0H/ANOVvXr1eQ/tq/8AJLNE/wCxu0H/ANOVvXr1ABRR&#10;RQAUUUUAQWv35P8Ae/xqeoLX78n+9/jU9ABRRRQAVQ8Uf8i7ef8AXFv5Gr9UPFH/ACLt5/1xb+Ro&#10;AvjpRQOlFABRRRQAVXl/4/o/p/jViq8v/H9H9P8AGgCxRRRQAUUUUAFUNC6XX/XzJ/Sr9UNC6XX/&#10;AF8yf0oAv0UUUAFFFFAAelV9P/1J+tV/FPibT/B2hXOpapdw2NjaJvmnmbaiD3P+c15P4S/bk+Hv&#10;iDWobFdSubX7RL5cNzdWrw28pPo54/PH5c12YfLsViIOpQpyko7tJtL7jjxGYYahNQrVFFvZN2ue&#10;0UU2ORZV3K24HoR3p1cZ2BRRRQAVQ8Mf8gK3+h/mav1Q8Mf8gK3+h/maAL9FFFAEFr/rpPrU9QWv&#10;+uk+tT0AFZ+of8huw/7af+gitCs/UP8AkN2H/bT/ANBFAGhRRRQAVXn/AOPyOrFV5/8Aj8joAsUU&#10;UUAFUL3/AJGCw/3Jf/Zav1Qvf+RgsP8Acl/9loAv0UUUAFFFFAAelQ2v+sk+v+NTHpUNr/rJPr/j&#10;QBNRRRQAUUUUANl/1bfSqfhn/kXbH/r3j/8AQRVyX/Vt9Kp+Gf8AkXbH/r3j/wDQRQBeooooAKrj&#10;/kIf8BqxVcf8hD/gNAFiiiigAqvq3/IKuv8Ark/8jViq+rf8gq6/65P/ACNAC6Z/yDbf/rmv8qnq&#10;DTP+Qbb/APXNf5VPQAVXu/8AXw/73+FWKr3f+vh/3v8ACgCxRRRQAVQj/wCRnm/69U/9Der9UI/+&#10;Rnm/69U/9DegC/RRRQBBc/8AHzD9anqC5/4+YfrU9ABVDxP/AMgO4+g/9CFX6oeJ/wDkB3H0H/oQ&#10;oAv0UUUAFV5/+PyOrFV5/wDj8joAsUUUUAFULH/kP3/+5F/Jqv1Qsf8AkP3/APuRfyagC/RRRQBX&#10;0/8A1bf71WKr6f8A6tv96rFABVDwv/yLlj/1xX+VX6oeF/8AkXLH/riv8qAL9Vx/yEP+A1YquP8A&#10;kIf8BoAsVW1n/kD3X/XF/wD0E1ZqtrP/ACB7r/ri/wD6CaAH6d/yD4P+ua/yqaodO/5B8H/XNf5V&#10;NQBXu/8AXR/WrFV7v/XR/WrFABVB/wDkZ4/+vV//AENav1Qf/kZ4/wDr1f8A9DWgC/RRRQBDf/8A&#10;Hv8AjUqfcH0qK/8A+Pf8alT7g+lAC0HpRQelAFHQf9Xdf9fMv/oRq9VHQf8AV3X/AF8y/wDoRq9Q&#10;A2T/AFbfSo7H/j3H1qST/Vt9Kjsf+PcfWgCaqXiT/kXr7/r3k/8AQTV2qXiT/kXr7/r3k/8AQTQB&#10;bg/1Cf7op1Ng/wBQn+6KdQAUUUUAQ33+o/Gph0qG+/1H41MOlABRRRQAVQ8Rf8eMX/XzB/6NWr9U&#10;PEX/AB4xf9fMH/o1aAL9FFFABRRRQAVXj/4/m+lWKrx/8fzfSgCxRRRQAUUUUANn/wBQ/wDumo7H&#10;/j2X8akn/wBQ/wDumo7H/j2X8aAJqKKKAPCfgN/yfB8ff+uXhz/0imr3avCfgN/yfB8ff+uXhz/0&#10;imr3agAooooAKKKKACiiigAooooAKKKKACiiigAooooAKKKKACiiigAooooAKKKKACiiigAooooA&#10;KKKKACiiigAooooAKKKKACiiigAooooAKKKKACiiigAooooAK+af+Cgf/BJP4H/8FOP+Ecb4ueGb&#10;nWLjwr5w065sr+WwuIll270Z4mBZCUU7WyARkYya+lqRzgUmFz8bv2d/+DRv4M+H/jf8Vrr4pWVt&#10;rHgLV9Vt2+HljpfiW/ivdJswJvNiu2KoHkbMO3DSfdbkd+g/aJ/4N9v+CbP7I+k2N98TbqLwJa6n&#10;I0Vm+t/EC4szdMuNwjV5QX25GdoOMjOMiuZ/Zf8Ahl4w/wCCr3/BeP4wfErxJ8Qde0XwH+yR4yi0&#10;Hw34as5MwXV1C08MhZW+RVdreVpG2l3EyqGUIMeT+Bv2cvC//Bf7/g4J+Ol18SIL7xJ8GfgTY/8A&#10;CO2WmxX89rBPPHKbaNBLCyuqSTR30/yMpbYozjIpxu+W3a/yX+ZUrJyb7/iz9UP+CYv/AAT5/Zx/&#10;Yq+Gl1q37PGl6NJo/jZI7i41+01h9ZbWEQt5eLlpHBjXc2FjIXJJI3EmvqCvyL/4IheBD/wT8/4K&#10;8ftRfso+G9W1TUfhfoumWHjLw/aXs5nbSZJltvMjDHuVukQk8sLdCeck/roDmqlqlJbNGa0bTCii&#10;ipKCiiigAooooAKKKKACiiigAooooA8h/bV/5JZon/Y3aD/6crevXq8h/bV/5JZon/Y3aD/6crev&#10;XqACiiigAooooAgtfvyf73+NT1Ba/fk/3v8AGp6ACiiigAqh4o/5F28/64t/I1fqh4o/5F28/wCu&#10;LfyNAF8dKKB0ooAKKKKACq8v/H9H9P8AGrFV5f8Aj+j+n+NAFiiiigAooooAKoaF0uv+vmT+lX6o&#10;aF0uv+vmT+lAF+iiigAooooA+d/+CjKXT/DXQv8AWf2Suqob8AHaV2nZv7bd2M5r5e1NYX0ecXAz&#10;CykH1Ppj3zjHviv0b8R+G7HxZo1xp+pWsN5Z3KbJYZRuVx9P19jXlvhT9izwDoGrx3selSXH2eXf&#10;DBcTtJDF9FPGPY5r77h3izDYDB+wrxd4ttWtrfvtZ/fofC59wxiMZi3XoyVpJJ3vpbT5r7tTqP2b&#10;k1CP4G+GF1PzDeixTfvBDY/hznn7uK7imxxLCgVRtUcAU6vh8RV9rVlUtbmbdu13c+0w9L2VKNO9&#10;+VJX9FYKKKKxNgqh4Y/5AVv9D/M1fqh4Y/5AVv8AQ/zNAF+iiigCC1/10n1qeoLX/XSfWp6ACs/U&#10;P+Q3Yf8AbT/0EVoVn6h/yG7D/tp/6CKANCiiigAqvP8A8fkdWKrz/wDH5HQBYooooAKoXv8AyMFh&#10;/uS/+y1fqhe/8jBYf7kv/stAF+iiigAooooAD0qG1/1kn1/xryf9q79ou4+Beg6fb6VbR3mva47x&#10;WiTf6mFVGXlfHZcjA7k14X4L/bb8d+FNcjuPEE2m63pLSAXUcNoLeWBSfvIQfm2+h7Z59Posv4Xx&#10;2Nw31qilbWybs3be3z01a12Pn8dxLgsJiPq9Vu/VpXSv36/cmfaVFVtH1OPWdKt7uFvMhuo1ljYj&#10;G5WGQcfQ1Zr51prRnvxkmroKKKKBjZf9W30qn4Z/5F2x/wCveP8A9BFXJf8AVt9Kp+Gf+Rdsf+ve&#10;P/0EUAXqKKKACq4/5CH/AAGrFVx/yEP+A0AWKKKKACq+rf8AIKuv+uT/AMjViq+rf8gq6/65P/I0&#10;ALpn/INt/wDrmv8AKp6g0z/kG2//AFzX+VT0AFV7v/Xw/wC9/hViq93/AK+H/e/woAsUUUUAFUI/&#10;+Rnm/wCvVP8A0N6v1Qj/AORnm/69U/8AQ3oAv0UUUAQXP/HzD9anqC5/4+YfrU9ABVDxP/yA7j6D&#10;/wBCFX6oeJ/+QHcfQf8AoQoAv0UUUAFV5/8Aj8jqxVef/j8joAsUUUUAFULH/kP3/wDuRfyar9UL&#10;H/kP3/8AuRfyagC/RRRQBX0//Vt/vVYqvp/+rb/eqxQAVQ8L/wDIuWP/AFxX+VX6oeF/+Rcsf+uK&#10;/wAqAL9Vx/yEP+A1YquP+Qh/wGgCxVbWf+QPdf8AXF//AEE1ZqtrP/IHuv8Ari//AKCaAH6d/wAg&#10;+D/rmv8AKpqh07/kHwf9c1/lU1AFe7/10f1qxVe7/wBdH9asUAFUH/5GeP8A69X/APQ1q/VB/wDk&#10;Z4/+vV//AENaAL9FFFAEN/8A8e/41Kn3B9Kiv/8Aj3/GpU+4PpQAtB6UUHpQBR0H/V3X/XzL/wCh&#10;Gr1UdB/1d1/18y/+hGr1ADZP9W30qOx/49x9akk/1bfSo7H/AI9x9aAJqpeJP+Revv8Ar3k/9BNX&#10;apeJP+Revv8Ar3k/9BNAFuD/AFCf7op1Ng/1Cf7op1ABRRRQBDff6j8amHSob7/UfjUw6UAFFFFA&#10;BVDxF/x4xf8AXzB/6NWr9UPEX/HjF/18wf8Ao1aAL9FFFABRRRQAVXj/AOP5vpViq8f/AB/N9KAL&#10;FFFFABRRRQA2f/UP/umo7H/j2X8akn/1D/7pqOx/49l/GgCaiiigDwn4Df8AJ8Hx9/65eHP/AEim&#10;r3avCfgN/wAnwfH3/rl4c/8ASKavdqACiiigAooooAKKKKACiiigAooooAKKKKACiiigAooooAKK&#10;KKACiiigAooooAKKKKACiiigAooooAKKKKACiiigAooooAKKKKACiiigAooooAKKKKACiiigAprD&#10;fxTm5U1+bvwH/wCCgHxW8Zf8HJXxi/Z71LxJFcfCfwl4Kg1nS9HGm2qPb3T2ukyM5uFjE7fNdTna&#10;zkfPjGAMC1dvX8A6X/rseH/tefsFftrfsHftv/F/4nfsc2fhvxb4X/aCkW+13SL+a1W40PUiHL3S&#10;LcyxISJJJXR1Zx+9ZXjIVSfS/wDgmp/wTc+M/wDwSD/4JU/FK/8ADum6F42/aa8bPJ4hksZHNzay&#10;3KgJBZNJvj80orTOW3qvmTMMlRub3X/gu9/wUk8Wf8Esf2KrT4meDdE8PeINXn8SWeita6yszWwi&#10;miuHZ/3To24GJcfNjk8V9afDTxHN40+Gvh/WLhY47jVtNt7yRIx8iNJErkLnJwCeM0Rj7jt6frYc&#10;n7yb9T4F/wCCGH/BNL4tfs3+OPil8ev2jNUs9S+OPxqlh+3WttLHMmi2kZLCEvH+73MfLGyMsiJB&#10;EqseQP0Yr8uv+CTH7WXxK+MP/Ba/9s7wF4o8aa9rng3wLeLHoGkXdwZLXSVN264iX+H5QBX6i0/s&#10;xfS2gtpNeYUUUUgCiiigAooooAKKKKACiiigAooooA8h/bV/5JZon/Y3aD/6crevXq8h/bV/5JZo&#10;n/Y3aD/6crevXqACiiigAooooAgtfvyf73+NT1Ba/fk/3v8AGp6ACiiigAqh4o/5F28/64t/I1fq&#10;h4o/5F28/wCuLfyNAF8dKKB0ooAKKKKACq8v/H9H9P8AGrFV5f8Aj+j+n+NAFiiiigAooooAKoaF&#10;0uv+vmT+lX6oaF0uv+vmT+lAF+iiigAooooAD0qvp/8AqT9asHpVfT/9SfrQBYooooAKKKKACqHh&#10;j/kBW/0P8zV+qHhj/kBW/wBD/M0AX6KKKAILX/XSfWp6gtf9dJ9anoAKz9Q/5Ddh/wBtP/QRWhWf&#10;qH/IbsP+2n/oIoA0KKKKACq8/wDx+R1YqvP/AMfkdAFiiiigAqhe/wDIwWH+5L/7LV+qF7/yMFh/&#10;uS/+y0AX6KKKACiiigDwP9t34Iav8QLDR/EGhW/26+0HzEmtFwJLiF8Z2n+8pAIHevnbwn8HPFXx&#10;K1ddLtNA1K1Fw3l3Fxdw+VDbLnD5J6sAeg/nxX6CMMioLaMGWT619ZlfF2JwWEWFhFPlvyt30vr8&#10;9dT5bMOFcPi8V9ZlJq9rpW1tpv00K/hXRE8M+GdP06M7o7C3jt1OMZCKFHH4VoUAYFFfKyk5Pme5&#10;9PGKilFBRRRUlDZf9W30qn4Z/wCRdsf+veP/ANBFXJf9W30qn4Z/5F2x/wCveP8A9BFAF6iiigAq&#10;uP8AkIf8BqxVcf8AIQ/4DQBYooooAKr6t/yCrr/rk/8AI1Yqvq3/ACCrr/rk/wDI0ALpn/INt/8A&#10;rmv8qnqDTP8AkG2//XNf5VPQAVXu/wDXw/73+FWKr3f+vh/3v8KALFFFFABVCP8A5Geb/r1T/wBD&#10;er9UI/8AkZ5v+vVP/Q3oAv0UUUAQXP8Ax8w/Wp6r3JxcRVzur/HXwT4f8Uf2Jf8Ai/wzY6xjP2Gf&#10;U4Y7gdP4GYN/EvbuPWgDqqoeJ/8AkB3H0H/oQq8rBxkciqPif/kB3H0H/oQoAv0UUUAFV5/+PyOr&#10;FV5/+PyOgCxRRRQAVQsf+Q/f/wC5F/Jqv1Qsf+Q/f/7kX8moAv0UUUAV9P8A9W3+9Viq+n/6tv8A&#10;eqxQAVQ8L/8AIuWP/XFf5Vfqh4X/AORcsf8Ariv8qAL9Vx/yEP8AgNWKrj/kIf8AAaALFVtZ/wCQ&#10;Pdf9cX/9BNWaraz/AMge6/64v/6CaAH6d/yD4P8Armv8qmqHTv8AkHwf9c1/lU1AFe7/ANdH9asV&#10;Xu/9dH9asUAFUH/5GeP/AK9X/wDQ1q/VB/8AkZ4/+vV//Q1oAv0UUUAQ3/8Ax7/jUqfcH0qK/wD+&#10;Pf8AGpU+4PpQAtB6UUHpQBR0H/V3X/XzL/6EavVR0H/V3X/XzL/6EavUANk/1bfSo7H/AI9x9akk&#10;/wBW30qOx/49x9aAJqpeJP8AkXr7/r3k/wDQTV2qXiT/AJF6+/695P8A0E0AW4P9Qn+6KdTYP9Qn&#10;+6KdQAUUUUAQ33+o/Gph0qG+/wBR+NTDpQAUUUUAFUPEX/HjF/18wf8Ao1av1Q8Rf8eMX/XzB/6N&#10;WgC/RRRQAUUUUAFV4/8Aj+b6VYqvH/x/N9KALFFFFABRRRQA2f8A1D/7pqOx/wCPZfxqSf8A1D/7&#10;pqOx/wCPZfxoAmooooA8J+A3/J8Hx9/65eHP/SKavdq8J+A3/J8Hx9/65eHP/SKavdqACiiigAoo&#10;ooAKKKKACiiigAooooAKKKKACiiigAooooAKKKKACiiigAooooAKKKKACiiigAooooAKKKKACiii&#10;gAooooAKKKKACiiigAooooAKKKKACiiigAPSvx3/AGYP+Vx/9ob/ALJtaf8ApDoNfsQeRX4u/wDB&#10;RD/gij+2X8Qf+CsPxI/aE/Z1+JPgb4fw+MdPsNMt7qbWrm11LyIrCzhmjkVbSVArTWoYYY5CqeOR&#10;STtNPyf5Fbxa9PzTPRv+Dxj/AJRNab/2Pul/+k97X6XfAQ/8WI8F/wDYBsf/AEnSvwa/aS/4IJ/8&#10;FNf2wPh6nhP4nfHr4e+NPDsd3HfrYaj4ku3iWdAypJxp4OQHYf8AAjXb6P8A8Epf+Ct+g6Va2Np+&#10;1B4Qt7OziWCGFPE91tjjUBVUf8S7oAAKuOkXHu7/AIWJlq15L9T1T/gif/ysGft9/wDX+v8A6WvX&#10;7EV+Wn/BBn/gkZ+0H+wT+1N8ZPiZ8evFXg/xZrHxQsbdZL7SdTnvLq5ulnaSSSbzLeIDII5Geewr&#10;9S6Noxj2Qt5SfmFFFFSMKKKKACiiigAooooAKKKKACiiigDyH9tX/klmif8AY3aD/wCnK3r16vIf&#10;21f+SWaJ/wBjdoP/AKcrevXqACiiigAooooAgtfvyf73+NT1Ba/fk/3v8anoAKKKKACqHij/AJF2&#10;8/64t/I1fqh4o/5F28/64t/I0AXx0ooHSigAooooAKry/wDH9H9P8asVXl/4/o/p/jQBYooooAKK&#10;KKACqGhdLr/r5k/pV+qGhdLr/r5k/pQBfooooAKKKKAA9Kr6f/qT9asHpVfT/wDUn60AWKKKKACi&#10;iigAqh4Y/wCQFb/Q/wAzV+qHhj/kBW/0P8zQBfooooAgtf8AXSfWp6gtf9dJ9anoAKz9Q/5Ddh/2&#10;0/8AQRWhWfqH/IbsP+2n/oIoA0KKKKACq8//AB+R1YqvP/x+R0AWKKKKACqF7/yMFh/uS/8AstX6&#10;oXv/ACMFh/uS/wDstAF+iiigAooooAD0qG1/1kn1/wAamPSobX/WSfX/ABoAmooooAKKKKAGy/6t&#10;vpVPwz/yLtj/ANe8f/oIq5L/AKtvpVPwz/yLtj/17x/+gigC9RRRQAVXH/IQ/wCA1YquP+Qh/wAB&#10;oAsUUUUAFV9W/wCQVdf9cn/kasVX1b/kFXX/AFyf+RoAXTP+Qbb/APXNf5VPUGmf8g23/wCua/yq&#10;egAqvd/6+H/e/wAKsVXu/wDXw/73+FAFiiiigAqhH/yM83/Xqn/ob1fqhH/yM83/AF6p/wChvQBf&#10;ooooA8P/AOCjfxa1v4GfsX/ELxV4cyutaTpEjWsuAfs7Myx+byR9wOW7/d6HofxZtPhro93atNfW&#10;8eraheHzrnUbo+ddXUp5MhlPz7iSSCCMdsV+/Xj/AMG6d8Q/DN7oWr2sN9pmrW8lrdQSjKyxuMEH&#10;/HqDzXwbqn/BBiO28SzQ6F8T9U0vwuxzBZzafHc3NmmRiFZSRuXGRuOCOMDigD0z/git8VPEHxD/&#10;AGWLzTddvbjVI/Cesz6RYXs775JLdNpRGbJZmTOCSB1AGQK+s/E//IDuPoP/AEIVyn7OX7PHhz9l&#10;74U6f4R8L28kOn2ILNJK26a6kb70sjfxMfX0AFdX4n/5Adx9B/6EKAL9FFFABVef/j8jqxVef/j8&#10;joAsUUUUAFULH/kP3/8AuRfyar9ULH/kP3/+5F/JqAL9FFFAFfT/APVt/vVYqvp/+rb/AHqsUAFU&#10;PC//ACLlj/1xX+VX6oeF/wDkXLH/AK4r/KgC/Vcf8hD/AIDViq4/5CH/AAGgCxVbWf8AkD3X/XF/&#10;/QTVmq2s/wDIHuv+uL/+gmgB+nf8g+D/AK5r/Kpqh07/AJB8H/XNf5VNQBXu/wDXR/WrFV7v/XR/&#10;WrFABVB/+Rnj/wCvV/8A0Nav1Qf/AJGeP/r1f/0NaAL9FFFAEN//AMe/41Kn3B9Kiv8A/j3/ABqV&#10;PuD6UALQelFB6UAUdB/1d1/18y/+hGr1UdB/1d1/18y/+hGr1ADZP9W30qOx/wCPcfWpJP8AVt9K&#10;jsf+PcfWgCaqXiT/AJF6+/695P8A0E1dql4k/wCRevv+veT/ANBNAFuD/UJ/uinU2D/UJ/uinUAF&#10;FFFAEN9/qPxqYdKhvv8AUfjUw6UAFFFFABVDxF/x4xf9fMH/AKNWr9UPEX/HjF/18wf+jVoAv0UU&#10;UAFFFFABVeP/AI/m+lWKrx/8fzfSgCxRRRQAUUUUANn/ANQ/+6ajsf8Aj2X8akn/ANQ/+6ajsf8A&#10;j2X8aAJqKKKAPCfgN/yfB8ff+uXhz/0imr3avCfgN/yfB8ff+uXhz/0imr3agAooooAKKKKACiii&#10;gAooooAKKKKACiiigAooooAKKKKACiiigAooooAKKKKACiiigAooooAKKKKACiiigAooooAKKKKA&#10;CiiigAooooAKKKKACiiigAooooAKKKKACiiigAooooAKKKKACiiigAooooAKKKKACiiigAooooA8&#10;h/bV/wCSWaJ/2N2g/wDpyt69eryH9tX/AJJZon/Y3aD/AOnK3r16gAooooAKKKKAILX78n+9/jU9&#10;QWv35P8Ae/xqegAooooAKoeKP+RdvP8Ari38jV+qHij/AJF28/64t/I0AXx0ooHSigAooooAKry/&#10;8f0f0/xqxVeX/j+j+n+NAFiiiigAooooAKoaF0uv+vmT+lX6oaF0uv8Ar5k/pQBfooooAKKKKAA9&#10;Kr6c2Ym+teb/ALVHxV1D4Z+CrWPSGWLU9YuBawzMu4W4xlnx3IA4r5v0bx54n8N3f2+x8SaxNeRP&#10;5jLPcGSO4IHR1PHI49q+MzzjTD5divqrpym0k5NW0vtvu+v3an1mT8J18fhvrKmoptpXvrbfbZdP&#10;v0PuCisD4YeMf+E/8B6XrGzy2voBIyg/dbkH9Qa36+uoVoVqcatPaSTXoz5etTlTm6c94tp+qCii&#10;itTMKoeGP+QFb/Q/zNX6oeGP+QFb/Q/zNAF+iiigCC1/10n1qeoLX/XSfWp6ACs/UP8AkN2H/bT/&#10;ANBFaFZ+of8AIbsP+2n/AKCKANCiiigAqvP/AMfkdWKrz/8AH5HQBYooooAKoXv/ACMFh/uS/wDs&#10;tX6oXv8AyMFh/uS/+y0AX6KKKACiiigAPSobX/WSfX/Gpj0qG1/1kn1/xoAmooooAKKKKAGy/wCr&#10;b6Vx/ib4qaP8J/AWn32sXXkRyQRpFGql5Z22D5UUck12E3+rNfLX7V9vcQ+LfCN1c7v7POk+Vbsf&#10;9Wk+RnnpuK/Tj1r5/ifNquXZfPE0VeSaSvsrtK79D2uHstp4/HRw1V2jq9N3ZXsvU9a+H/7Vfhnx&#10;/rkOmxteafeXBxCl7bmHzjnopzgn2r0xWzXwlPbyX17Y29qskl9JdRfZkj/1hcMOnf1/ya+59PV1&#10;tI/MO5woDEDAJ715PBvEGLzKFWOKSvBrVKyd76Wu9Vb8VoepxZkeGy+dOWGbtNPRu7Vra3stHf8A&#10;AnquP+Qh/wABqxVcf8hD/gNfbHyJYooooAKr6t/yCrr/AK5P/I1Yqvq3/IKuv+uT/wAjQAumf8g2&#10;3/65r/Kp6g0z/kG2/wD1zX+VT0AFV7v/AF8P+9/hViq93/r4f97/AAoAsUUUUAFUI/8AkZ5v+vVP&#10;/Q3q/VCP/kZ5v+vVP/Q3oAv0UUUAQXP/AB8w/Wp6guf+PmH61PQAVQ8T/wDIDuPoP/QhV+qHif8A&#10;5Adx9B/6EKAL9FFFABVef/j8jqxVef8A4/I6ALFFFFABVCx/5D9//uRfyar9ULH/AJD9/wD7kX8m&#10;oAv0UUUAV9P/ANW3+9Viq+n/AOrb/eqxQAVQ8L/8i5Y/9cV/lV+qHhf/AJFyx/64r/KgC/Vcf8hD&#10;/gNWKrj/AJCH/AaALFVtZ/5A91/1xf8A9BNWaraz/wAge6/64v8A+gmgB+nf8g+D/rmv8qmqHTv+&#10;QfB/1zX+VTUAV7v/AF0f1qxVe7/10f1qxQAVQf8A5GeP/r1f/wBDWr9UH/5GeP8A69X/APQ1oAv0&#10;UUUAQ3//AB7/AI1Kn3B9Kiv/APj3/GpU+4PpQAtB6UUHpQBR0H/V3X/XzL/6EavVR0H/AFd1/wBf&#10;Mv8A6EavUANk/wBW30qOx/49x9akk/1bfSo7H/j3H1oAmql4k/5F6+/695P/AEE1dql4k/5F6+/6&#10;95P/AEE0AW4P9Qn+6KdTYP8AUJ/uinUAFFFFAEN9/qPxqYdKhvv9R+NTDpQAUUUUAFUPEX/HjF/1&#10;8wf+jVq/VDxF/wAeMX/XzB/6NWgC/RRRQAUUUUAFV4/+P5vpViq8f/H830oAsUUUUAFFFFADZ/8A&#10;UP8A7pqOx/49l/GpJ/8AUP8A7pqOx/49l/GgCaiiigDwn4Df8nwfH3/rl4c/9Ipq92rwn4Df8nwf&#10;H3/rl4c/9Ipq92oAKKKKACiiigAooooAKKKKACiiigAooooAKKKKACiiigAooooAKKKKACiiigAo&#10;oooAKKKKACiiigAooooAKKKKACiiigAooooAKKKKACiiigAooooAKKKKACiiigAooooAKKKKACii&#10;igAooooAKKKKACiiigAooooAKKKKAPIf21f+SWaJ/wBjdoP/AKcrevXq8h/bV/5JZon/AGN2g/8A&#10;pyt69eoAKKKKACiiigCC1+/J/vf41PUFr9+T/e/xqegAooooAKoeKP8AkXbz/ri38jV+qHij/kXb&#10;z/ri38jQBfHSigdKKACiiigAqvL/AMf0f0/xqxVeX/j+j+n+NAFiiiigAooooAKoaF0uv+vmT+lX&#10;6oaF0uv+vmT+lAF+iiigAooooA+a/wDgpx4jXQfhBpKed9hmudRUJeliotAqMWPHcjgDr6V8A6F4&#10;0iGoxm3vrvT5mY7bqRpAjnHcnjnpz69utfef/BUzwRJ41+D2hqzSQ2Npqqy3E6pu8jKMEY84Chjz&#10;n1r4dPwM1E2zC+vrFbPo7QhjJKD0Cjpk9P5V+hcP+G3Ded4KGOzByjUu1LllZSSeilo72XZp2/D4&#10;PPPELiDJ8ZLBYFRdNJOPMruLa1cXdde6ep+o/wCzXqset/AzwvdRQmBJLBPkOeCMgnn1IJ/Gu6rg&#10;f2XdBufDHwA8J2F2jRzWunohVgQVHJXOf9nFd9XwuMo0qNedKh8EW1G21k7K3yPs8HWq1aEKtfWc&#10;km773au/xCiiiuc6Qqh4Y/5AVv8AQ/zNX6oeGP8AkBW/0P8AM0AX6KKKAILX/XSfWp6gtf8AXSfW&#10;p6ACs/UP+Q3Yf9tP/QRWhWfqH/IbsP8Atp/6CKANCiiigAqvP/x+R1YqvP8A8fkdAFiiiigAqhe/&#10;8jBYf7kv/stX6oXv/IwWH+5L/wCy0AX6KKKACiiigAPSobX/AFkn1/xrE+IvxK0r4XeHpNS1i5+z&#10;26nYoC7nlY9FUdya4DwT+2F4Z8Ta/HYzQ6ppMl0+2GS8gCRyHsCwJwT6H0ry8VnWAw1aOHr1YxnL&#10;ZN667ff0vuehh8pxuIpOvRpSlFbtLT/g262PYKKbE+9M06vUPPCiiigBsv8Aq2+lc/ceC9L8d+Br&#10;Sx1aygvrWS3jyko6fKOQeoPuK6CX/Vt9Kp+Gf+Rdsf8Ar3j/APQRUVKcKkXCok0909UyqdSUJKcH&#10;ZrZrc5rwR8AfCvw+1L7ZpukwxXSjAlYmRlGe2Txjpkc12YGBRRWWFwlDDQ9nh4KMeyVl+BriMVWr&#10;z9pXk5Pu22/xCq4/5CH/AAGrFVx/yEP+A10GBYooooAKr6t/yCrr/rk/8jViq+rf8gq6/wCuT/yN&#10;AC6Z/wAg23/65r/Kp6g0z/kG2/8A1zX+VT0AFV7v/Xw/73+FWKr3f+vh/wB7/CgCxRRRQAVQj/5G&#10;eb/r1T/0N6v1Qj/5Geb/AK9U/wDQ3oAv0UUUAQXP/HzD9anqC5/4+YfrU9ABVDxP/wAgO4+g/wDQ&#10;hV+qHif/AJAdx9B/6EKAL9FFFABVef8A4/I6sVXn/wCPyOgCxRRRQAVQsf8AkP3/APuRfyar9ULH&#10;/kP3/wDuRfyagC/RRRQBX0//AFbf71WKr6f/AKtv96rFABVDwv8A8i5Y/wDXFf5Vfqh4X/5Fyx/6&#10;4r/KgC/Vcf8AIQ/4DViq4/5CH/AaALFVtZ/5A91/1xf/ANBNWaraz/yB7r/ri/8A6CaAH6d/yD4P&#10;+ua/yqaodO/5B8H/AFzX+VTUAV7v/XR/WrFV7v8A10f1qxQAVQf/AJGeP/r1f/0Nav1Qf/kZ4/8A&#10;r1f/ANDWgC/RRRQBDf8A/Hv+NSp9wfSor/8A49/xqVPuD6UALQelFB6UAUdB/wBXdf8AXzL/AOhG&#10;r1UdB/1d1/18y/8AoRq9QA2T/Vt9Kjsf+PcfWpJP9W30qOx/49x9aAJqpeJP+Revv+veT/0E1dql&#10;4k/5F6+/695P/QTQBbg/1Cf7op1Ng/1Cf7op1ABRRRQBDff6j8amHSob7/UfjUw6UAFFFFABVDxF&#10;/wAeMX/XzB/6NWr9UPEX/HjF/wBfMH/o1aAL9FFFABRRRQAVXj/4/m+lWKrx/wDH830oAsUUUUAF&#10;FFFADZ/9Q/8Aumo7H/j2X8akn/1D/wC6ajsf+PZfxoAmooooA8J+A3/J8Hx9/wCuXhz/ANIpq92r&#10;wn4Df8nwfH3/AK5eHP8A0imr3agAooooAKKKKACiiigAooooAKKKKACiiigAooooAKKKKACiiigA&#10;ooooAKKKKACiiigAooooAKKKKACiiigAooooAKKKKACiiigAooooAKKKKACiiigAooooAKKKKACi&#10;iigAooooAK5X44fGTQP2efg/4m8deKrwaf4d8I6ZcatqNxjcY4IYzI+B3bC4AHJOB3qH4n/tDeAP&#10;gldWcPjTxx4P8IzagrPax61rNtp7XKqQGKCV1LAEjJGcZFfBf/BxL+014T+JP/BEj44TfD/xp4X8&#10;ViMaRY38mh6vBfi1SfVLUFZDCzbd6hx82MjdUzfu6FRSbSZ5D4R/4Kpf8FB/2pvhldfHL4Q/s9/D&#10;QfBdvNu9H0TWbuaTxNr1jEzAzRbZ0UswUlQI+SMIJOC36Df8E0v+CgHhn/gpd+yP4d+Knhu1m0td&#10;TaSz1LSp3Ek2kX0J2zW7MAN2CQytgbkdGwpO0dN+wt4TsfBX7E3wh0fT44o7HTfBej20CoPlCLZQ&#10;gY/Kvgf/AINqov8AhF/iL+2n4Us226H4e+Nep/YYl/1cW9pEYKOg+WGMcegrRxUZSh2/RpfjczTb&#10;ip/1qm/0P0s+LXxS0X4I/C/xF4w8SXiafoHhbTbjVtRuWBIgt4ImlkfA5OFUnA5PSvyh8G/8FWf2&#10;/v2x/h7qHxq+BfwB+Gw+C0Us0ui6Z4hu5W8ReJLSF2V5Ygs8a7jsbACYyCqGUjLfT3/ByH4ku/Cv&#10;/BFn45XNm7RzTaZZ2TFTg+XPqFrFIPxR2H0Jr3L/AIJp+ErLwX/wTs+BWl6fHFHaWvgHRAgjHysT&#10;YQszfixJ/Gpim7vtb8b/AORUtLLvf8Lf5nmv7In/AAWA+H/7Tn/BNzU/2jL23uvC+l+EbO9bxXpM&#10;p8650W7s13T2w4XeSChjOFLCVMhSSo+Q/hx/wUf/AOCjn7bfgBfix8GPgL8H9B+FuoA3Ogad4q1G&#10;V9Z121VjiRWFxEo3gfKWSNTuBUsPmOl/wQY+Hmg+LP2h/wDgoV8N9Z0fSte8DL8XLrdo9/apc2Ey&#10;3E14JI2hcFGXEMYIIP3R6Cvtj9tL9tf4R/8ABKH9ly21bXk0/Q9E0u2TSfC/hfR4Uin1OSNAsFhY&#10;2yAAAAIuFASNeTgCk39ruk181/Vh8ru4ro2vu2OR/wCCQn/BUuD/AIKafBXxJdat4WuPAXxG+HOq&#10;t4f8Y+G53Z/7OvFDfMhYBvLcpIAGG5WjkU7toZvjf4Df8Fdv2+v247HxV4s+A3wB+C/ij4b6b4m1&#10;DQ9M1LU9XeyuLpLeTCsyyX0e4mNoyWVQpYsB0wPRv+CWX7IPxi+B/wCxp+0x8avE3huSy+Ov7SU2&#10;peMbTwnAwjk0x2guX0+yYuVCzGW4YkMRtDoGIYNj58/4JufsPf8ABSj4GfsKeEPC/wAP9c+EPwS0&#10;/QDd3aaF4hsWvNZ1qaa5kmZ7xzBPHDuLBFWMqwQDdzT2bv2X3vf7hdNO7+7/AIJ+mX/BOf4k/tLf&#10;EnwJ4guP2lvh34J+HfiG3v0j0i18NaiLyG6tTGC0jsLibDB8jGRwOnevo2vh/wD4I0f8FPfFn7cN&#10;j8R/h38WvDFn4O+OXwT1VdI8V2Nm5NneBy6x3UIJYqrNFICoZl4Vlba4C99/wVD+O37SfwJ+H3hi&#10;9/Zr+E+h/FrxBfai8Or2Wp3a20djbCIlZVLXEOSXwuMn6d6bJieiftq/8ks0T/sbtB/9OVvXr1fk&#10;p4X/AGyP29vi98R/Buh/HX9mfwf8OfhzceJNMe91zT9USae3lS7iaBAovZTh5Aqk7DgN261+rn2+&#10;+/6B6/8AgQP8KRRfoqh9vvv+gev/AIED/Cj7fff9A9f/AAIH+FAF+iqH2++/6B6/+BA/wo+333/Q&#10;PX/wIH+FAFi1+/J/vf41PWXbXt6GfFip+b/nuP8ACpft99/0D1/8CB/hQBfoqh9vvv8AoHr/AOBA&#10;/wAKPt99/wBA9f8AwIH+FAF+qHij/kXbz/ri38jR9vvv+gev/gQP8KpeIr28fQ7tXslRTE2W84Nj&#10;j0xQBuDpRWet/fEf8g9f/Agf4Uv2++/6B6/+BA/woAv0VQ+333/QPX/wIH+FH2++/wCgev8A4ED/&#10;AAoAv1Xl/wCP6P6f41B9vvv+gev/AIED/CoZL6++2R/6CucdPPHP6UAatFUPt99/0D1/8CB/hR9v&#10;vv8AoHr/AOBA/wAKAL9FUPt99/0D1/8AAgf4Ufb77/oHr/4ED/CgC/VDQul1/wBfMn9KPt99/wBA&#10;9f8AwIH+FUtGvbxftO2xVv8ASHJ/fAYPHHSgDcoqh9vvv+gev/gQP8KPt99/0D1/8CB/hQBfoqh9&#10;vvv+gev/AIED/Cj7fff9A9f/AAIH+FAD9d0O18SaXNZX1vDdWlwuyWKVQyuPcGvNfCX7Hvw98Oau&#10;moW/h+FpoX3xLI7PHEcdlJx+ea9GN/fY/wCQev8A4ED/AAqGxvr4RHFip5/57j/CuqhjcRRjKFGb&#10;ipbpNq/3HLWwWHrSU6sFJrZtJ2NSNBGuAMY4FOqh9vvv+gev/gQP8KPt99/0D1/8CB/hXKdRfoqh&#10;9vvv+gev/gQP8KPt99/0D1/8CB/hQBfqh4Y/5AVv9D/M0fb77/oHr/4ED/CqXh69vE0aAJYq64OG&#10;88DPJ7YoA3KKofb77/oHr/4ED/Cj7fff9A9f/Agf4UAWLX/XSfWp6yre+vhNJixU8/8APcf4VN9v&#10;vv8AoHr/AOBA/wAKAL9Z+of8huw/7af+gil+333/AED1/wDAgf4VSvb28OsWW6yVWG/A84HdwPag&#10;Dcoqh9vvv+gev/gQP8KPt99/0D1/8CB/hQBfqvP/AMfkdQfb77/oHr/4ED/CoJb6+N3H/oK59PPH&#10;P6UAa1FUPt99/wBA9f8AwIH+FH2++/6B6/8AgQP8KAL9UL3/AJGCw/3Jf/ZaPt99/wBA9f8AwIH+&#10;FUru8vDrdmTZKGVJML54+b7uecUAblFUPt99/wBA9f8AwIH+FH2++/6B6/8AgQP8KAL9FUPt99/0&#10;D1/8CB/hR9vvv+gev/gQP8KAPCP247G4TUfCt9JvOm27zRu2PkilYDaW+oyB6V4hqMf2uFoUXzJr&#10;hgkCryzP/Dj6HmvtnXNNbxLpstnqGj291azDa8csqsrD8q5bwd8EfD/gvV2vNN8L2cN0jEq5n3GP&#10;PpuyB+FfmufcEYjHZhLE0qiUZ2ve91ZJadHotNrM/QMk4xo4LBRw9Sm3KF7W2d23r21fndHY+Cra&#10;ez8IaXDdbjcxWsSS567goBz+NalZ63t8o/5B6/8AgQP8KX7fff8AQPX/AMCB/hX6PThyQUF0Vj4G&#10;cuaTk+pfoqh9vvv+gev/AIED/Cj7fff9A9f/AAIH+FWSXZf9W30qn4Z/5F2x/wCveP8A9BFMlv77&#10;y2/4l69P+fgf4VV8P3t4uhWapYq6rAgDeeBuG0c4xQBt0VQ+333/AED1/wDAgf4Ufb77/oHr/wCB&#10;A/woAv1XH/IQ/wCA1B9vvv8AoHr/AOBA/wAKgF9ffbv+PFc46eeP8KANaiqH2++/6B6/+BA/wo+3&#10;33/QPX/wIH+FAF+q+rf8gq6/65P/ACNQfb77/oHr/wCBA/wqDU72+bTbgNYqq+U2T5444PtQBf0z&#10;/kG2/wD1zX+VT1ladfXwsIdtirDYuD5454+lTfb77/oHr/4ED/CgC/Ve7/18P+9/hUH2++/6B6/+&#10;BA/wqG5vb4yxZsVHPH78c9PagDVoqh9vvv8AoHr/AOBA/wAKPt99/wBA9f8AwIH+FAF+qEf/ACM8&#10;3/Xqn/ob0fb77/oHr/4ED/CqUd7ef8JDK32Fd/2dAV88dNzc5xQBuUVQ+333/QPX/wACB/hR9vvv&#10;+gev/gQP8KALFz/x8w/Wp6yp76+NxH/oKj0/fjn9Km+333/QPX/wIH+FAF+qHif/AJAdx9B/6EKP&#10;t99/0D1/8CB/hVLxDeXj6PMHslRcDLeeDjke1AG5RVAX99/0D1/8CB/hR9vvv+gev/gQP8KAL9V5&#10;/wDj8jqD7fff9A9f/Agf4VDNfXxuo/8AQVz2Hnjn9KANWiqH2++/6B6/+BA/wo+333/QPX/wIH+F&#10;AF+qFj/yH7//AHIv5NR9vvv+gev/AIED/CqVne3g1q9IslZiseR54+X73tQBuUVQ+333/QPX/wAC&#10;B/hR9vvv+gev/gQP8KAJ9P8A9W3+9Visqyvb4I22xVuf+e4/wqb7fff9A9f/AAIH+FAF+qHhf/kX&#10;LH/riv8AKj7fff8AQPX/AMCB/hVLw5e3iaFaKlirqIlw3ngZGPTFAG5Vcf8AIQ/4DUH2++/6B6/+&#10;BA/wqAX199t/48Vzjp54/wAKANaq2s/8ge6/64v/AOgmoft99/0D1/8AAgf4VBqt9fNpdyGsVVTE&#10;wJ88HAwfagDQ07/kHwf9c1/lU1ZdjfXwsocWCkbFwfPHPH0qX7fff9A9f/Agf4UAT3f+uj+tWKyb&#10;q+vvMj/0Fev/AD3H+FT/AG++/wCgev8A4ED/AAoAv1Qf/kZ4/wDr1f8A9DWj7fff9A9f/Agf4VSe&#10;9vP+Ehjb7Cu/7Mw2+eOm5ec4oA3KKofb77/oHr/4ED/Cj7fff9A9f/Agf4UAWb//AI9/xqVPuD6V&#10;mXt9fGHmxUc/89x/hUi399tH/EvX/wACB/hQBoUHpVD7fff9A9f/AAIH+FIb++x/yD1/8CB/hQA7&#10;Qf8AV3X/AF8y/wDoRq9WHot9eCO422IbNxIT++Awdx46Vd+333/QPX/wIH+FAF2T/Vt9Kjsf+Pcf&#10;Wqsl/feW3/EvXp/z8D/Co7O+vhAMWKn/ALbj/CgDUql4k/5F6+/695P/AEE037fff9A9f/Agf4VU&#10;169vH0O8VrFUUwOC3ng4G09sUAbEH+oT/dFOrOhvr7yV/wCJevQf8vA/wp32++/6B6/+BA/woAv0&#10;VQ+333/QPX/wIH+FH2++/wCgev8A4ED/AAoAs33+o/Gph0rLvL6+MPzWKrz/AM9x/hUgv77H/IPX&#10;/wACB/hQBoUVQ+333/QPX/wIH+FH2++/6B6/+BA/woAv1Q8R/wDHjF/18wf+jVo+333/AED1/wDA&#10;gf4VS168vHs491iqj7RCc+eDk+YuB070AfB3/BQn/gqp4y+H/wAcdR+G/wALIdJsbrw4kf8Abev6&#10;jbm58qaRSwt4IThWKqVYsxIycY4+a7/wTz/4Km+Lvih8abX4d/E+10m4vNdR30bWtMt2gWWRAC0E&#10;0OSFJGSGB6+2dvh//BSH9jzx98K/2l/FHjnS/C99r/g/xzcJqUs2mR+dLpl15YSVZUHzbSEDbh64&#10;5OQt7/gm1+x74+8f/tHaB421jwpqHh/wr4Nma8jk1OPyZtQuduIxGp+YKM7t3TrnBAyAfrEDkUVn&#10;rfXyr/yD1/8AAgf4Uv2++/6B6/8AgQP8KAL9V4/+P5vpUH2++/6B6/8AgQP8Kgjvr77Y3+grnHTz&#10;x/hQBrUVQ+333/QPX/wIH+FH2++/6B6/+BA/woAv0VQ+333/AED1/wDAgf4Ufb77/oHr/wCBA/wo&#10;Auz/AOof/dNR2P8Ax7L+NVJr6+8ps2C9D/y8D/CmWl9fCBcWKt7+eP8ACgDUoqh9vvv+gev/AIED&#10;/Cj7fff9A9f/AAIH+FAHjHwG/wCT4Pj7/wBcvDn/AKRTV7tXgv7Pkkkv7bXx8aWPyn8rw5ld27H+&#10;hzd696oAKKKKACiiigAooooAKKKKACiiigAooooAKKKKACiiigAooooAKKKKACiiigAooooAKKKK&#10;ACiiigAooooAKKKKACiiigAooooAKKKKACiiigAooooAKKKKACiiigAooooAKKKKAPAP20P+CXHw&#10;G/4KGavoN/8AGT4f2vjS78Mwy2+mSS6le2n2VJWVpABbzRhslFPzZxjjFeDftI/8ELPhD4Z/4Jvf&#10;HX4RfAnwPY+CtQ+KGkxS+WNSu7lL2/sm8+yDNcyybB5o2krjhyTnAx98UHkVMo3TRSk00z8a/wBk&#10;T/g5v+E/7LX7Deh+AfjBovjrQPjt8KdHg8LXvg9tEm+06xd2kSwRsku3y4vMCoWEpQqS2Fcbd3uf&#10;/BBL4IeJv2L/APgnr8RPi78YdMvPD/ir4oeINW+J2vae1uy3WnWjReYsbxH5g+yOSTYcMPNCkAgi&#10;v0D1P4X+G9a8TW+tXmg6PdazZjbBfzWUb3UI54WQruXqeh7mtyWJZo2VhuVhgg96tybu+r/r8zNR&#10;slFbI+Mfiz4t8F/8F2v+CQ/xCT4YXV7No/xE0bUNO0WbU7U2bf2hbSHyd6tkqguYUyf7vNfGP7D/&#10;APwcmfC/9jD9hrSPhf8AHTR/HHhX43fBvSYvCtx4UOhzPcazJaIIYDFKF8uPdGse7zmTB3Fd42k/&#10;s1a2cVlHshjSNc52qMCsbWPhj4c8Q+I7bWL/AEHR73VrLH2e9nsopLi37/JIyll6noe9Luls/wBC&#10;u1+h+U3/AATP8Wa9/wAEsf8AglZ8f/2svjR4evNL8U/FfxNe/EGXw+6mG6VbqVYrC1cMMxmWedm5&#10;GUSYErkEV8Y/sD/8Fg/2ZdX+PUn7R37Wni/xZ48+OlxPIdA0eDw7NcaB8P7QO3lRWMZbaZQPm8w5&#10;K5zkvukb+kCe0juofLkRZEPVWGQfwqD+wbH/AJ87X/v0v+FH2r/JeQbqz73fmfFfwV/4Kz+H/wDg&#10;qZ+y/wDGS4/ZN1S9m+IXgPSkOnnxFo5t7dr6eOd7WPbI2GDm3dSSQFLAnivnD9lb/g6Y+Ffw9/Z+&#10;t9D/AGnJPGHgb47eEYTp/iXRZPC1wJdTu4uDLCsUYjiMgAJSQxBWYgfLhj+tFpp8Fju8mGOHf97Y&#10;gXP5VjeIPhX4Z8Wa9barqnh7RNR1OyKm3u7qximntypyNjspZcHkYI5pd/6+4PU/Nz/ggP8ACLxr&#10;8Wv2g/2iv2tvGXhXUvA9l8ftWth4W0TUY/KvF0u2DhLiVe3mKYgp43eW7DKspP6hDpTY4xEu1elO&#10;p6bIOt2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zIGPIoVdvSlooAKKKKACq8f8Ax/N9KsVXj/4/m+lAFiii&#10;igAooooAbP8A6h/901HY/wDHsv41JP8A6h/901HY/wDHsv40ATUUUUAeE/Ab/k+D4+/9cvDn/pFN&#10;Xu1eE/Ab/k+D4+/9cvDn/pFNXu1ABRRRQAUUUUAFFFFABRRRQAUUUUAFFFFABRRRQAUUUUAFFFFA&#10;BRRRQAUUUUAFFFFABRRRQAUUUUAFFFFABRRRQAUUUUAFFFFABRRRQAUUUUAFFFFABRRRQAUUUUAF&#10;FFFABRRRQAUUUUAFFFFABRRRQAUUUUAFFFFABRRRQB5D+2r/AMks0T/sbtB/9OVvXr1eQ/tq/wDJ&#10;LNE/7G7Qf/Tlb169QAUUUUAFFFFAEFr9+T/e/wAanqC1+/J/vf41PQAUUUUAFUPFH/Iu3n/XFv5G&#10;r9UPFH/Iu3n/AFxb+RoAvjpRQOlFABRRRQAVXl/4/o/p/jViq8v/AB/R/T/GgCxRRRQAUUUUAFUN&#10;C6XX/XzJ/Sr9UNC6XX/XzJ/SgC/RRRQAUUUUAB6VX0//AFJ+tWD0qvp/+pP1oAsUUUUAFFFFABVD&#10;wx/yArf6H+Zq/VDwx/yArf6H+ZoAv0UUUAQWv+uk+tT1Ba/66T61PQAVn6h/yG7D/tp/6CK0Kz9Q&#10;/wCQ3Yf9tP8A0EUAaFFFFABVef8A4/I6sVXn/wCPyOgCxRRRQAVQvf8AkYLD/cl/9lq/VC9/5GCw&#10;/wByX/2WgC/RRRQAUUUUAB6VDa/6yT6/41MelQ2v+sk+v+NAE1FFFABRRRQA2X/Vt9Kp+Gf+Rdsf&#10;+veP/wBBFXJf9W30qn4Z/wCRdsf+veP/ANBFAF6iiigAquP+Qh/wGrFVx/yEP+A0AWKKKKACq+rf&#10;8gq6/wCuT/yNWKr6t/yCrr/rk/8AI0ALpn/INt/+ua/yqeoNM/5Btv8A9c1/lU9ABVe7/wBfD/vf&#10;4VYqvd/6+H/e/wAKALFFFFABVCP/AJGeb/r1T/0N6v1Qj/5Geb/r1T/0N6AL9FFFAEFz/wAfMP1q&#10;eoLn/j5h+tT0AFUPE/8AyA7j6D/0IVfqh4n/AOQHcfQf+hCgC/RRRQAVXn/4/I6sVXn/AOPyOgCx&#10;RRRQAVQsf+Q/f/7kX8mq/VCx/wCQ/f8A+5F/JqAL9FFFAFfT/wDVt/vVYqvp/wDq2/3qsUAFUPC/&#10;/IuWP/XFf5Vfqh4X/wCRcsf+uK/yoAv1XH/IQ/4DViq4/wCQh/wGgCxVbWf+QPdf9cX/APQTVmq2&#10;s/8AIHuv+uL/APoJoAfp3/IPg/65r/Kpqh07/kHwf9c1/lU1AFe7/wBdH9asVXu/9dH9asUAFUH/&#10;AORnj/69X/8AQ1q/VB/+Rnj/AOvV/wD0NaAL9FFFAEN//wAe/wCNSp9wfSor/wD49/xqVPuD6UAL&#10;QelFB6UAUdB/1d1/18y/+hGr1UdB/wBXdf8AXzL/AOhGr1ADZP8AVt9Kjsf+PcfWpJP9W30qOx/4&#10;9x9aAJqpeJP+Revv+veT/wBBNXapeJP+Revv+veT/wBBNAFuD/UJ/uinU2D/AFCf7op1ABRRRQBD&#10;ff6j8amHSob7/UfjUw6UAFFFFABVDxF/x4xf9fMH/o1av1Q8Rf8AHjF/18wf+jVoAv0UUUAFFFFA&#10;BVeP/j+b6VYqvH/x/N9KALFFFFABRRRQA2f/AFD/AO6ajsf+PZfxqSf/AFD/AO6ajsf+PZfxoAmo&#10;oooA8J+A3/J8Hx9/65eHP/SKavdq8J+A3/J8Hx9/65eHP/SKavdqACiiigAooooAKKKKACiiigAo&#10;oooAKKKKACiiigAooooAKKKKACiiigAooooAKKKKACiiigAooooAKKKKACiiigAooooAKKKKACii&#10;igAooooAKKKKACiiigAooooAKKKKACiiigAooooAKKKKACiiigAooooAKKKKACiiigDyH9tX/klm&#10;if8AY3aD/wCnK3r16vIf21f+SWaJ/wBjdoP/AKcrevXqACiiigAooooAgtfvyf73+NT1Ba/fk/3v&#10;8anoAKKKKACqHij/AJF28/64t/I1fqh4o/5F28/64t/I0AXx0ooHSigAooooAKry/wDH9H9P8asV&#10;Xl/4/o/p/jQBYooooAKKKKACqGhdLr/r5k/pV+qGhdLr/r5k/pQBfooooAKKKKAA9Kr6f/qT9asH&#10;pVfT/wDUn60AWKKKKACiiigAqh4Y/wCQFb/Q/wAzV+qHhj/kBW/0P8zQBfooooAgtf8AXSfWp6gt&#10;f9dJ9anoAKz9Q/5Ddh/20/8AQRWhWfqH/IbsP+2n/oIoA0KKKKACq8//AB+R1YqvP/x+R0AWKKKK&#10;ACqF7/yMFh/uS/8AstX6oXv/ACMFh/uS/wDstAF+iiigAooooAGPy1BbNiST6/415N+1V8aNS+Hl&#10;jpuk6K0cOp6wXJuGXd9liX7zAf3jkAdq8U8NfHTxd4G1Vb99cvtYt433XNrekOsiE/NtOBtIHTtX&#10;xua8bYPA4t4ScZPltzNWtG6v3Teju7H1WW8I4vG4X6zTlFXvZO93bTtZa6K59lq24UVT0DVo9e0O&#10;zvoc+TeQrMmfRgCP51cr7CMlKKlHZny0otOz3CiiiqENl/1bfSqfhn/kXbH/AK94/wD0EVcl/wBW&#10;30qn4Z/5F2x/694//QRQBeooooAKrj/kIf8AAasVXH/IQ/4DQBYoqO5uUtYmeRljRQWZmOAoHc1z&#10;Oh/G3wj4l1j+z9P8SaPeX27YIIrpGdj7DPP4VpCjUmm4RbS3stjOpWpwajOSTe13udVVfVv+QVdf&#10;9cn/AJGrFV9W/wCQVdf9cn/kazNBdM/5Btv/ANc1/lU9QaZ/yDbf/rmv8qnoAKr3f+vh/wB7/CrF&#10;V7v/AF8P+9/hQBYooooAKoR/8jPN/wBeqf8Aob1fqhH/AMjPN/16p/6G9AF+iiigCC5/4+YfrU9Q&#10;XP8Ax8w/Wp6ACqHif/kB3H0H/oQq/VDxP/yA7j6D/wBCFAF+iiigAqvP/wAfkdWKrz/8fkdAFiii&#10;igAqhY/8h+//ANyL+TVfqhY/8h+//wByL+TUAX6KKKAK+n/6tv8AeqxVfT/9W3+9VigAqh4X/wCR&#10;csf+uK/yq/VDwv8A8i5Y/wDXFf5UAX6rj/kIf8BqxVcf8hD/AIDQBYqtrP8AyB7r/ri//oJqzVbW&#10;f+QPdf8AXF//AEE0AP07/kHwf9c1/lU1Q6d/yD4P+ua/yqagCvd/66P61Yqvd/66P61YoAKoP/yM&#10;8f8A16v/AOhrV+qD/wDIzx/9er/+hrQBfooooAhv/wDj3/GpU+4PpUV//wAe/wCNSp9wfSgBaD0o&#10;oPSgCjoP+ruv+vmX/wBCNXqo6D/q7r/r5l/9CNXqAGyf6tvpUdj/AMe4+tSSf6tvpUdj/wAe4+tA&#10;E1UvEn/IvX3/AF7yf+gmrtUvEn/IvX3/AF7yf+gmgC3B/qE/3RTqbB/qE/3RTqACiiigCG+/1H41&#10;MOlQ33+o/Gph0oAKKKKACqHiL/jxi/6+YP8A0atX6oeIv+PGL/r5g/8ARq0AX6KKKACiiigAqvH/&#10;AMfzfSrFV4/+P5vpQBYooooAKKKKAGz/AOof/dNR2P8Ax7L+NST/AOof/dNR2P8Ax7L+NAE1FFFA&#10;HhPwG/5Pg+Pv/XLw5/6RTV7tXhPwG/5Pg+Pv/XLw5/6RTV7tQAUUUUAFFFFABRRRQAUUUUAFFFFA&#10;BRRRQAUUUUAFFFFABRRRQAUUUUAFFFFABRRRQAUUUUAFFFFABRRRQAUUUUAFFFFABRRRQAUUUUAF&#10;FFFABRRRQAUUUUAFFFFABRRRQAUUUUAFFFFABRRRQAUUUUAFFFFABRRRQAUUUUAeQ/tq/wDJLNE/&#10;7G7Qf/Tlb169XkP7av8AySzRP+xu0H/05W9evUAFFFFABRRRQBBa/fk/3v8AGp6gtfvyf73+NT0A&#10;FFFFABVDxR/yLt5/1xb+Rq/VDxR/yLt5/wBcW/kaAL46UUDpRQAUUUUAFV5f+P6P6f41YqvL/wAf&#10;0f0/xoAsUUUUAFFFFABVDQul1/18yf0q/VDQul1/18yf0oAv0UUUAFFFFAAelV9P/wBSfrVg9Kr6&#10;f/qT9aALFIzBRk8UtfGP/BaX9orxX8Gfgn4Z8P8AhHULzQ73x9qzabc6rbZWayt44jLII36LI6ja&#10;D1xuxnmgD7Hg1S2upZI47iGSSFtsiq4YxnGcEdjj1qcHIr+ffw/FqPwj1GHxF4R1rWtE8R6Pm4tr&#10;2PUZmaRwOVl3MQ6sBtOexOMV+5P7LXxXuvjj+zz4P8WXtqbS813S4bqePYUAkIwxAPIUkEj2IoA7&#10;+qHhj/kBW/0P8zV+qHhj/kBW/wBD/M0AX6KKKAILX/XSfWp6gtf9dJ9anoAKz9Q/5Ddh/wBtP/QR&#10;WhWfqH/IbsP+2n/oIoA0KKKKACq8/wDx+R1YqvP/AMfkdAFiiiigAqhe/wDIwWH+5L/7LV+qF7/y&#10;MFh/uS/+y0AX6KKKACiiigDyr9pj4J3nxT02xvNJZF1XR2Zoo5DtS4RgNyE9jxwa8a8Mfs1+MPFe&#10;qra3mm/2RZl8XFxJIGIUHkKByc9j/wDrr66PSobX/WSfX/Gvk8z4NwGOxf1urzJu3Mk1aVu+l1po&#10;7NaH02XcV43B4b6tSs0r2bWqv21tvrqmR6Npsej6Tb2kW7y7aNYk3dcKMDP5Vaoor6qMVFKK2R81&#10;KTbuwoooqhDZf9W30qn4Z/5F2x/694//AEEVcl/1bfSqfhn/AJF2x/694/8A0EUAXqKKKACq4/5C&#10;H/AasVXH/IQ/4DQB4J/wUQ8Q3+nfDTRdNtppLex1vUhb3zo20vGFLCPI5AZgBxXype6DZwWG6KOK&#10;za1UvDNEoRoCOdwI5HT8a/Qz4o/DDSfi94QuNF1iHzrOchsqdrxMOjqezD1rxfRv+CeOl2+rRvqX&#10;iTUtT0+J9wtTEsXmAdAzgknn9Pfmv0fhfibA4LA+wr3jJNvRX5r/AK9Neh+fcScO4zF4321FKUWk&#10;tXblt+nXQ9Y/Z+8S33i74N+HtS1Is19dWitMzHliMjJ9yBmuq1b/AJBV1/1yf+Ro07TodJsoba3j&#10;SG3gQRxxoMKigYAA9BRq3/IKuv8Ark/8jX59iKkZ1ZTirJttLsm9j7vD05QpRhN3aSTfeyF0z/kG&#10;2/8A1zX+VT1Bpn/INt/+ua/yqesTYKr3f+vh/wB7/CrFV7v/AF8P+9/hQBYooooAKoR/8jPN/wBe&#10;qf8Aob1fqhH/AMjPN/16p/6G9AF+iiigCC5/4+YfrU9QXP8Ax8w/Wp6ACqHif/kB3H0H/oQq/VDx&#10;P/yA7j6D/wBCFAF+iiigAqvP/wAfkdWKrz/8fkdAFiiiigAqhY/8h+//ANyL+TVfqhY/8h+//wBy&#10;L+TUAX6KKKAK+n/6tv8AeqxVfT/9W3+9VigAqh4X/wCRcsf+uK/yq/VDwv8A8i5Y/wDXFf5UAX6r&#10;j/kIf8BqxVcf8hD/AIDQBYqtrP8AyB7r/ri//oJqzVbWf+QPdf8AXF//AEE0AP07/kHwf9c1/lU1&#10;Q6d/yD4P+ua/yqagCvd/66P61Yqvd/66P61YoAKoP/yM8f8A16v/AOhrV+qD/wDIzx/9er/+hrQB&#10;fooooAhv/wDj3/GpU+4PpUV//wAe/wCNSp9wfSgBaD0ooPSgCjoP+ruv+vmX/wBCNXqo6D/q7r/r&#10;5l/9CNXqAGyf6tvpUdj/AMe4+tSSf6tvpUdj/wAe4+tAE1UvEn/IvX3/AF7yf+gmrtUvEn/IvX3/&#10;AF7yf+gmgC3B/qE/3RTqbB/qE/3RTqACiiigCG+/1H41MOlQ33+o/Gph0oAKKKKACqHiL/jxi/6+&#10;YP8A0atX6oeIv+PGL/r5g/8ARq0AX6KKKACiiigAqvH/AMfzfSrFV4/+P5vpQBYooooAKKKKAGz/&#10;AOof/dNR2P8Ax7L+NST/AOof/dNR2P8Ax7L+NAE1FFFAHhPwG/5Pg+Pv/XLw5/6RTV7tXhPwG/5P&#10;g+Pv/XLw5/6RTV7tQAUUUUAFFFFABRRRQAUUUUAFFFFABRRRQAUUUUAFFFFABRRRQAUUUUAFFFFA&#10;BRRRQAUUUUAFFFFABRRRQAUUUUAFFFFABRRRQAUUUUAFFFFABRRRQAUUUUAFFFFABRRRQAUUUUAF&#10;FFFABRRRQAUUUUAFFFFABRRRQAUUUUAeQ/tq/wDJLNE/7G7Qf/Tlb169XkP7av8AySzRP+xu0H/0&#10;5W9evUAFFFFABRRRQBBa/fk/3v8AGp6gtfvyf73+NT0AFFFFABVDxR/yLt5/1xb+Rq/VDxR/yLt5&#10;/wBcW/kaAL46UUDpRQAUUUUAFV5f+P6P6f41YqvL/wAf0f0/xoAsUUUUAFFFFABVDQul1/18yf0q&#10;/VDQul1/18yf0oAv0UUUAFFFFAAelV9P/wBSfrVg9Kr6f/qT9aALFeO/ts/sc6J+2n8H28N6ncza&#10;XqFncJfaVqkKBpdOuE6OAeGUjIKnqDXsVFAH5jeDv+CHfxA1vxBDZ+MPG3heLw4suLt9Kt5jd3kX&#10;90BwFXd909OuRx8p/SXwP4O0/wCHng7S9C0q3W103SLaO0tol6JGihQPrgde5rUooAKoeGP+QFb/&#10;AEP8zV+qHhj/AJAVv9D/ADNAF+iiigCC1/10n1qeoLX/AF0n1qegArP1D/kN2H/bT/0EVoVn6h/y&#10;G7D/ALaf+gigDQooooAKrz/8fkdWKrz/APH5HQBYooooAKoXv/IwWH+5L/7LV+qF7/yMFh/uS/8A&#10;stAF+iiigAooooAD0qG1/wBZJ9f8amPSobX/AFkn1/xoAmooooAKKKKAGy/6tvpVPwz/AMi7Y/8A&#10;XvH/AOgirkv+rb6VT8M/8i7Y/wDXvH/6CKAL1FFFABVcf8hD/gNWKrj/AJCH/AaALFFFFABVfVv+&#10;QVdf9cn/AJGrFV9W/wCQVdf9cn/kaAF0z/kG2/8A1zX+VT1Bpn/INt/+ua/yqegAqvd/6+H/AHv8&#10;KsVXu/8AXw/73+FAFiiiigAqhH/yM83/AF6p/wChvV+qEf8AyM83/Xqn/ob0AX6KKKAILn/j5h+t&#10;T1Bc/wDHzD9anoAKoeJ/+QHcfQf+hCr9UPE//IDuPoP/AEIUAX6KKKACq8//AB+R1YqvP/x+R0AW&#10;KKKKACqFj/yH7/8A3Iv5NV+qFj/yH7//AHIv5NQBfooooAr6f/q2/wB6rFV9P/1bf71WKACqHhf/&#10;AJFyx/64r/Kr9UPC/wDyLlj/ANcV/lQBfquP+Qh/wGrFVx/yEP8AgNAFiq2s/wDIHuv+uL/+gmrN&#10;VtZ/5A91/wBcX/8AQTQA/Tv+QfB/1zX+VTVDp3/IPg/65r/KpqAK93/ro/rViq93/ro/rVigAqg/&#10;/Izx/wDXq/8A6GtX6oP/AMjPH/16v/6GtAF+iiigCG//AOPf8alT7g+lRX//AB7/AI1Kn3B9KAFo&#10;PSig9KAKOg/6u6/6+Zf/AEI1eqjoP+ruv+vmX/0I1eoAbJ/q2+lR2P8Ax7j61JJ/q2+lR2P/AB7j&#10;60ATVS8Sf8i9ff8AXvJ/6Cau1S8Sf8i9ff8AXvJ/6CaALcH+oT/dFOpsH+oT/dFOoAKKKKAIb7/U&#10;fjUw6VDff6j8amHSgAooooAKoeIv+PGL/r5g/wDRq1fqh4i/48Yv+vmD/wBGrQBfooooAKKKKACq&#10;8f8Ax/N9KsVXj/4/m+lAFiiiigAooooAbP8A6h/901HY/wDHsv41JP8A6h/901HY/wDHsv40ATUU&#10;UUAeE/Ab/k+D4+/9cvDn/pFNXu1eE/Ab/k+D4+/9cvDn/pFNXu1ABRRRQAUUUUAFFFFABRRRQAUU&#10;UUAFFFFABRRRQAUUUUAFFFFABRRRQAUUUUAFFFFABRRRQAUUUUAFFFFABRRRQAUUUUAFFFFABRRR&#10;QAUUUUAFFFFABRRRQAUUUUAFFFFABRRRQAUUUUAFFFFABRRRQAUUUUAFFFFABRRRQB5D+2r/AMks&#10;0T/sbtB/9OVvXr1eQ/tq/wDJLNE/7G7Qf/Tlb169QAUUUUAFFFFAEFr9+T/e/wAanqC1+/J/vf41&#10;PQAUUUUAFUPFH/Iu3n/XFv5Gr9UPFH/Iu3n/AFxb+RoAvjpRQOlFABRRRQAVXl/4/o/p/jViq8v/&#10;AB/R/T/GgCxRRRQAUUUUAFUNC6XX/XzJ/Sr9UNC6XX/XzJ/SgC/RRRQAUUUUAB6VX0//AFJ+tVvF&#10;Hiex8HaLcalqV1FZ2Nqu6WWQ4VR/ntXmnhr9sXwZq+ox2vn6jZLNIEjuLq0McDk/7X6c4rzsZm2C&#10;wtSNLE1YxlLZNpNndhctxeIhKpQpylGO7SbseuUU2GUTRqy8qwyCD1p1ejucIUUUUAFUPDH/ACAr&#10;f6H+Zq/VDwx/yArf6H+ZoAv0UUUAQWv+uk+tT1Ba/wCuk+tT0AFZ+of8huw/7af+gitCs/UP+Q3Y&#10;f9tP/QRQBoUUUUAFV5/+PyOrFV5/+PyOgCxRRRQAVQvf+RgsP9yX/wBlq/VC9/5GCw/3Jf8A2WgC&#10;/RRRQAUUUUAB6VDa/wCsk+v+NTHpUNr/AKyT6/40ATUUUUAFFFFADZf9W30qn4Z/5F2x/wCveP8A&#10;9BFXJf8AVt9Kp+Gf+Rdsf+veP/0EUAXqKKKACq4/5CH/AAGrFVx/yEP+A0AWKKKKACq+rf8AIKuv&#10;+uT/AMjViq+rf8gq6/65P/I0ALpn/INt/wDrmv8AKp6g0z/kG2//AFzX+VT0AFV7v/Xw/wC9/hVi&#10;q93/AK+H/e/woAsUUUUAFUI/+Rnm/wCvVP8A0N6v1Qj/AORnm/69U/8AQ3oAv0UUUAQXP/HzD9an&#10;qC5/4+YfrU9ABVDxP/yA7j6D/wBCFX6oeJ/+QHcfQf8AoQoAv0UUUAFV5/8Aj8jqxVef/j8joAsU&#10;UUUAFULH/kP3/wDuRfyar9ULH/kP3/8AuRfyagC/RRRQBX0//Vt/vVYqvp/+rb/eqxQAVQ8L/wDI&#10;uWP/AFxX+VX6oeF/+Rcsf+uK/wAqAL9Vx/yEP+A1YquP+Qh/wGgCxVbWf+QPdf8AXF//AEE1Zqtr&#10;P/IHuv8Ari//AKCaAH6d/wAg+D/rmv8AKpqh07/kHwf9c1/lU1AFe7/10f1qxVe7/wBdH9asUAFU&#10;H/5GeP8A69X/APQ1q/VB/wDkZ4/+vV//AENaAL9FFFAEN/8A8e/41Kn3B9Kiv/8Aj3/GpU+4PpQA&#10;tB6UUHpQBR0H/V3X/XzL/wChGr1UdB/1d1/18y/+hGr1ADZP9W30qOx/49x9akk/1bfSo7H/AI9x&#10;9aAJqpeJP+Revv8Ar3k/9BNXapeJP+Revv8Ar3k/9BNAFuD/AFCf7op1Ng/1Cf7op1ABRRRQBDff&#10;6j8amHSob7/UfjUw6UAFFFFABVDxF/x4xf8AXzB/6NWr9UPEX/HjF/18wf8Ao1aAL9FFFABRRRQA&#10;VXj/AOP5vpViq8f/AB/N9KALFFFFABRRRQA2f/UP/umo7H/j2X8akn/1D/7pqOx/49l/GgCaiiig&#10;Dwn4Df8AJ8Hx9/65eHP/AEimr3avCfgN/wAnwfH3/rl4c/8ASKavdqACiiigAooooAKKKKACiiig&#10;AooooAKKKKACiiigAooooAKKKKACiiigAooooAKKKKACiiigAooooAKKKKACiiigAooooAKKKKAC&#10;iiigAooooAKKKKACiiigAooooAKKKKACiiigAooooAKKKKACiiigAooooAKKKKACiiigDyH9tX/k&#10;lmif9jdoP/pyt69eryH9tX/klmif9jdoP/pyt69eoAKKKKACiiigCC1+/J/vf41PUFr9+T/e/wAa&#10;noAKKKKACqHij/kXbz/ri38jV+qHij/kXbz/AK4t/I0AXx0ooHSigAooooAKry/8f0f0/wAasVXl&#10;/wCP6P6f40AWKKKKACiiigAqhoXS6/6+ZP6VfqhoXS6/6+ZP6UAX6KKKACiiigDw/wDblinfwNo7&#10;/vP7Oh1BXvMD5cYO0t2wGxnNfPl75LaXN53zRsCOP4s9Me/pX3TrOjW2v6bNaXkMdxbTrtkjkUMr&#10;D3FcD4X/AGXvBWiajHew6OrSQvviWSRnjjPsp4/A5r834m4LxOYY54qhONpJJ819LaaWTuvLTX1P&#10;vuHuLMPgcH9XrQd4ttWtrfvd6euuhtfAmG8t/hJoCX+83S2i7t2d2P4c5/2cV11NRBGuF4FOr9Aw&#10;tH2NGFG9+VJX72Vj4fEVva1ZVbW5m3b1dwoooroMQqh4Y/5AVv8AQ/zNX6oeGP8AkBW/0P8AM0AX&#10;6KKKAILX/XSfWp6gtf8AXSfWp6ACs/UP+Q3Yf9tP/QRWhWfqH/IbsP8Atp/6CKANCiiigAqvP/x+&#10;R1YqvP8A8fkdAFiiiigAqhe/8jBYf7kv/stX6oXv/IwWH+5L/wCy0AX6KKKACiiigAPSobX/AFkn&#10;1/xqY9Khtf8AWSfX/GgCaiiigAooooAbL/q2+lU/DP8AyLtj/wBe8f8A6CKuS/6tvpVPwz/yLtj/&#10;ANe8f/oIoAvUUUUAFVx/yEP+A1YquP8AkIf8BoAsUUUUAFV9W/5BV1/1yf8AkasVX1b/AJBV1/1y&#10;f+RoAXTP+Qbb/wDXNf5VPUGmf8g23/65r/Kp6ACq93/r4f8Ae/wqxVe7/wBfD/vf4UAWKKKKACqE&#10;f/Izzf8AXqn/AKG9X6oR/wDIzzf9eqf+hvQBfooooAguf+PmH61PUFz/AMfMP1qegAqh4n/5Adx9&#10;B/6EKv1Q8T/8gO4+g/8AQhQBfooooAKrz/8AH5HViq8//H5HQBYooooAKoWP/Ifv/wDci/k1X6oW&#10;P/Ifv/8Aci/k1AF+iiigCvp/+rb/AHqsVX0//Vt/vVYoAKoeF/8AkXLH/riv8qv1Q8L/APIuWP8A&#10;1xX+VAF+q4/5CH/AasVXH/IQ/wCA0AWKraz/AMge6/64v/6Cas1W1n/kD3X/AFxf/wBBNAD9O/5B&#10;8H/XNf5VNUOnf8g+D/rmv8qmoAr3f+uj+tWKr3f+uj+tWKACqD/8jPH/ANer/wDoa1fqg/8AyM8f&#10;/Xq//oa0AX6KKKAIb/8A49/xqVPuD6VFf/8AHv8AjUqfcH0oAWg9KKD0oAo6D/q7r/r5l/8AQjV6&#10;qOg/6u6/6+Zf/QjV6gBsn+rb6VHY/wDHuPrUkn+rb6VHY/8AHuPrQBNVLxJ/yL19/wBe8n/oJq7V&#10;LxJ/yL19/wBe8n/oJoAtwf6hP90U6mwf6hP90U6gAooooAhvv9R+NTDpUN9/qPxqYdKACiiigAqh&#10;4i/48Yv+vmD/ANGrV+qHiL/jxi/6+YP/AEatAF+iiigAooooAKrx/wDH830qxVeP/j+b6UAWKKKK&#10;ACiiigBs/wDqH/3TUdj/AMey/jUk/wDqH/3TUdj/AMey/jQBNRRRQB4T8Bv+T4Pj7/1y8Of+kU1e&#10;7V4T8Bv+T4Pj7/1y8Of+kU1e7UAFFFFABRRRQAUUUUAFFFFABRRRQAUUUUAFFFFABRRRQAUUUUAF&#10;FFFABRRRQAUUUUAFFFFABRRRQAUUUUAFFFFABRRRQAUUUUAFFFFABRRRQAUUUUAFFFFABRRRQAUU&#10;UUAFFFFABRRRQAUUUUAFFFFABRRRQAUUUUAFFFFAHkP7av8AySzRP+xu0H/05W9evV5D+2uM/CrR&#10;cf8AQ3aF/wCnKCvVvs8v/PWgCxRVf7PL/wA9aPs8v/PWgCxRVf7PL/z1o+zy/wDPWgBbX78n+9/j&#10;U9U4I5GLYfbzzUn2eX/nrQBYoqv9nl/560fZ5f8AnrQBYqh4o/5F68/64t/I1P8AZ5f+etUvEsEi&#10;+H7zMmR5LfyoA1VPy0VXFvLj/W0fZ5f+etAFiiq/2eX/AJ60fZ5f+etAFiq8v/H9H9P8aPs8v/PW&#10;o3ikFyq7/mI4PpQBcoqv9nl/560fZ5f+etAFiiq/2eX/AJ60fZ5f+etAFiqGhHi6/wCvmT+lT/Z5&#10;v+etUdEgkIuv3n/Lw9AGtRVf7PL/AM9aPs8v/PWgCxRVf7PL/wA9aPs8v/PWgCwelV9P/wBSfrQb&#10;eYD/AFtR20ckifLJt5oAuUVX+zy/89aPs8v/AD1oAsUVX+zy/wDPWj7PL/z1oAsVQ8Mf8gK3+h/m&#10;an+zy/8APWqXhyGRtFtysmBg/wAzQBq0VX+zy/8APWj7PL/z1oAW2/18n1qeqcMUjSNiTkdT61J9&#10;nl/560AWKz9QP/E7sP8Atp/6CKsfZ5f+etUb+CQazY/vOf3n/oIoA1qKr/Z5f+etH2eX/nrQBYqv&#10;NzeR0fZ5f+etRyRyLOq+Z8x6GgC5RVf7PL/z1o+zy/8APWgCxVC9/wCRgsf9yX/2Wp/s8v8Az1ql&#10;eQyDXLEeZzslx/47QBq0VX+zy/8APWj7PL/z1oAsUVX+zy/89aPs8v8Az1oAsHpUNr/rJPr/AI03&#10;yJR/y1qOGKRnfbJtwefegC5RVf7PL/z1o+zy/wDPWgCxRVf7PL/z1o+zy/8APWgCaX/Vt9Kp+Gf+&#10;Rdsf+veP/wBBFSyW8ojb972qp4cgkPh+xxJgfZ4//QRQBqUVX+zy/wDPWj7PL/z1oAsVXH/H/wD8&#10;Bo+zy/8APWoxHJ9p2+Z82OtAFtnVPvED6ms6y8Z6Pqd61tb6rp1xcKcGKO5RnBxnoDnpzXk/7Z/i&#10;TUtC8CabYWl1Jbx61efZ7iaNtrCMLuKg5yN2McV83/2DHpqLNZ4sbm3+eK4iOx42HOSw5+ua+B4g&#10;42eXY36pTpc3Kk5Nu2+tlo+nV6dO7Ptsi4RWPwv1mdXl5m0klfbS71XXt6n31mq+rf8AIKuv+uTf&#10;yNc18HtevvGPwz0XUrxtt1d2ytLxjLdM/jjP41v6nBKum3H7z/lk38jX3GHrxrUo1obSSa9Grnx+&#10;Ioyo1ZUp7xbT+TsT6Z/yDbf/AK5r/Kp6o6dBIdPg/ef8s1/lU32eX/nrWxiWKr3f+vh/3v8ACj7P&#10;L/z1qOeJ1kj3PuLHg+lAFyiq/wBnl/560fZ5f+etAFiqEf8AyM83/Xqn/ob1P9nl/wCetUo4ZP8A&#10;hI5R5nP2ZOf+BPQBq0VX+zy/89aPs8v/AD1oAW5/4+YfrU9U5YpFmjBfJPQ+lSfZ5f8AnrQBYqh4&#10;n/5Adx9B/MVP9nl/561T8RQyLo05aTIwP5igDUoqv9nl/wCetH2eX/nrQBYqvP8A8fkdH2eX/nrU&#10;ckTi4RS+WPQ+lAFyiq/2eX/nrR9nl/560AWKoWP/ACH7/wD3Iv5NU/2eX/nrVKzhkOuX37zokWf/&#10;AB6gDVoqv9nl/wCetH2eX/nrQAaf/q2/3qsVTtYpHVtr7eak+zy/89aALFUPC/8AyLtl/wBcV/lU&#10;/wBnl/561S8NwyNoFmRJj9yv8qANWq4/4/8A/gNH2eX/AJ61H5chudvmfNjrQBcqtrP/ACCLr/ri&#10;/wD6CaX7PL/z1qvq0Ei6VdHzP+WT/wAjQBa07/kHwf8AXNf5VNVOxgkNjD+9/gX+VSfZ5f8AnrQA&#10;Xf8ArY/rViqc8ciOoMm7J49qk+zy/wDPWgCxVB/+Rnj/AOvV/wD0Nan+zy/89apPDJ/wkcY8z5vs&#10;znP/AAJaANWiq/2eX/nrR9nl/wCetADr/wD1H41Kn3B9KqXMUkcfzSbhmpFt5Sv+toAsUMflqv8A&#10;Z5f+etBt5f8AnrQBDoJ/d3X/AF8y/wDoRq9WVocEnlXH7z/l5k/9CNXfs8v/AD1oAmk/1bfSo7Hi&#10;3H1prwShD+8zxTLeKSSPKybR6UAW6peJP+Revv8Ar3k/9BNS/Z5f+etVPEEMi6DfEyceRJ/6CaAN&#10;GD/UJ/uinVVht5TCv73sKd9nl/560AWKKr/Z5f8AnrR9nl/560AOvjiD8amHSqd1BIseWk3D0qRb&#10;aXH+toAsUVX+zy/89aPs8v8Az1oAsVQ8Rf8AHjF/18wf+jVqf7PL/wA9apa9DItnFmT/AJeYf/Rq&#10;0AatFV/s8v8Az1o+zy/89aALFFV/s8v/AD1o+zy/89aALFV4/wDj+b6UfZ5f+etRrHIbhl8zDdz6&#10;0AXKKr/Z5f8AnrR9nl/560AWKKr/AGeX/nrR9nl/560ATTn9w/8Aumo7L/j2X8ajlglEbfvOMc0l&#10;vDI8QKybR6UAW6Kr/Z5f+etH2eX/AJ60AeI/Ab/k+D4+/wDXLw5/6RTV7tXg/wAAVZP23fj4Gbcf&#10;K8Oc/wDbnNXvF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GH8Uvhrp/wAVvC0mlakreWzC&#10;SORDiSFx0ZT2IryPSf2JZG1FV1LxDJdaerZaOOBUkmX0LdvwznvmvoCjGK8XMOHcvx1VV8TT5pLr&#10;dq67Oz1Xqevgc+x2DpOjh6nLF9LJ/NXWnyK+l6XBounQ2lrGsNvboI40HRVHAFGrf8gq6/65P/I1&#10;Yqvq3/IKuv8Ark/8jXsxioqy2PJbbd2Lpn/INt/+ua/yqeoNM/5Btv8A9c1/lU9MQVXu/wDXw/73&#10;+FWKr3f+vh/3v8KALFFFFABVCP8A5Geb/r1T/wBDer9UI/8AkZ5v+vVP/Q3oAv0UUUAQXP8Ax8w/&#10;Wp6guf8Aj5h+tT0AFUPE/wDyA7j6D/0IVfqh4n/5Adx9B/6EKAL9FFFABVef/j8jqxVef/j8joAs&#10;UUUUAFULH/kP3/8AuRfyar9ULH/kP3/+5F/JqAL9FFFAFfT/APVt/vVYqvp/+rb/AHqsUAFUPC//&#10;ACLlj/1xX+VX6oeF/wDkXLH/AK4r/KgC/Vcf8hD/AIDViq4/5CH/AAGgCxVbWf8AkD3X/XF//QTV&#10;mq2s/wDIHuv+uL/+gmgB+nf8g+D/AK5r/Kpqh07/AJB8H/XNf5VNQBXu/wDXR/WrFV7v/XR/WrFA&#10;BVB/+Rnj/wCvV/8A0Nav1Qf/AJGeP/r1f/0NaAL9FFFAEN//AMe/41Kn3B9Kiv8A/j3/ABqVPuD6&#10;UALQelFB6UAUdB/1d1/18y/+hGr1UdB/1d1/18y/+hGr1ADZP9W30qOx/wCPcfWpJP8AVt9Kjsf+&#10;PcfWgCaqXiT/AJF6+/695P8A0E1dql4k/wCRevv+veT/ANBNAFuD/UJ/uinU2D/UJ/uinUAFFFFA&#10;EN9/qPxqYdKhvv8AUfjUw6UAFFFFABVDxF/x4xf9fMH/AKNWr9UPEX/HjF/18wf+jVoAv0UUUAFF&#10;FFABVeP/AI/m+lWKrx/8fzfSgCxRRRQAUUUUANn/ANQ/+6ajsf8Aj2X8akn/ANQ/+6ajsf8Aj2X8&#10;aAJqKKKAPCfgN/yfB8ff+uXhz/0imr3avCfgN/yfB8ff+uXhz/0imr3agAooooAKKKKACiiigAoo&#10;ooAKKKKACiiigAooooAKKKKACiiigAooooAKKKKACiiigAooooAKKKKACiiigAooooAKKKKACiii&#10;gAooooAKKKKACiiigAooooAKKKKACiiigAooooAKKKKACiiigAooooAKKKKACiiigAooooA8h/bV&#10;/wCSWaJ/2N2g/wDpyt69eryH9tX/AJJZon/Y3aD/AOnK3r16gAooooAKKKKAILX78n+9/jU9QWv3&#10;5P8Ae/xqegAooooAKoeKP+RdvP8Ari38jV+qHij/AJF28/64t/I0AXx0ooHSigAooooAKry/8f0f&#10;0/xqxVeX/j+j+n+NAFiiiigAooooAKoaF0uv+vmT+lX6oaF0uv8Ar5k/pQBfooooAKKKKAA9Kr6f&#10;/qT9asHpVfT/APUn60AWKKKKACiiigAqh4Y/5AVv9D/M1fqh4Y/5AVv9D/M0AX6KKKAILX/XSfWp&#10;6gtf9dJ9anoAKz9Q/wCQ3Yf9tP8A0EVoVn6h/wAhuw/7af8AoIoA0KKKKACq8/8Ax+R1YqvP/wAf&#10;kdAFiiiigAqhe/8AIwWH+5L/AOy1fqhe/wDIwWH+5L/7LQBfooooAKKKKAA9Khtf9ZJ9f8amPSob&#10;X/WSfX/GgCaiiigAooooAbL/AKtvpVPwz/yLtj/17x/+girkv+rb6VT8M/8AIu2P/XvH/wCgigC9&#10;RRRQAVXH/IQ/4DViq4/5CH/AaALFFFFABVfVv+QVdf8AXJ/5GrFV9W/5BV1/1yf+RoAXTP8AkG2/&#10;/XNf5VPUGmf8g23/AOua/wAqnoAKr3f+vh/3v8KsVXu/9fD/AL3+FAFiiiigAqhH/wAjPN/16p/6&#10;G9X6oR/8jPN/16p/6G9AF+iiigCC5/4+YfrU9QXP/HzD9anoAKoeJ/8AkB3H0H/oQq/VDxP/AMgO&#10;4+g/9CFAF+iiigAqvP8A8fkdWKrz/wDH5HQBYooooAKoWP8AyH7/AP3Iv5NV+qFj/wAh+/8A9yL+&#10;TUAX6KKKAK+n/wCrb/eqxVfT/wDVt/vVYoAKoeF/+Rcsf+uK/wAqv1Q8L/8AIuWP/XFf5UAX6rj/&#10;AJCH/AasVXH/ACEP+A0AWKraz/yB7r/ri/8A6Cas1W1n/kD3X/XF/wD0E0AP07/kHwf9c1/lU1Q6&#10;d/yD4P8Armv8qmoAr3f+uj+tWKr3f+uj+tWKACqD/wDIzx/9er/+hrV+qD/8jPH/ANer/wDoa0AX&#10;6KKKAIb/AP49/wAalT7g+lRX/wDx7/jUqfcH0oAWg9KKD0oAo6D/AKu6/wCvmX/0I1eqjoP+ruv+&#10;vmX/ANCNXqAGyf6tvpUdj/x7j61JJ/q2+lR2P/HuPrQBNVLxJ/yL19/17yf+gmrtUvEn/IvX3/Xv&#10;J/6CaALcH+oT/dFOpsH+oT/dFOoAKKKKAIb7/UfjUw6VDff6j8amHSgAooooAKoeIv8Ajxi/6+YP&#10;/Rq1fqh4i/48Yv8Ar5g/9GrQBfooooAKKKKACq8f/H830qxVeP8A4/m+lAFiiiigAooooAbP/qH/&#10;AN01HY/8ey/jUk/+of8A3TUdj/x7L+NAE1FFFAHhPwG/5Pg+Pv8A1y8Of+kU1e7V4T8Bv+T4Pj7/&#10;ANcvDn/pFNXu1ABRRRQAUUUUAFFFFABRRRQAUUUUAFFFFABRRRQAUUUUAFFFFABRRRQAUUUUAFFF&#10;FABRRRQAUUUUAFFFFABRRRQAUUUUAFFFFABRRRQAUUUUAFFFFABRRRQAUUUUAFFFFABRRRQAUUUU&#10;AFFFFABRRRQAUUUUAFFFFABRRRQB5D+2r/ySzRP+xu0H/wBOVvXr1eQ/tq/8ks0T/sbtB/8ATlb1&#10;69QAUUUUAFFFFAEFr9+T/e/xqeoLX78n+9/jU9ABRRRQAVQ8Uf8AIu3n/XFv5Gr9UPFH/Iu3n/XF&#10;v5GgC+OlFA6UUAFFFFABVeX/AI/o/p/jViq8v/H9H9P8aALFFFFABRRRQAVQ0Lpdf9fMn9Kv1Q0L&#10;pdf9fMn9KAL9FFFABRRRQAHpVfT/APUn61YPSq+n/wCpP1oAsUUUUAFFFFABVDwx/wAgK3+h/mav&#10;1Q8Mf8gK3+h/maAL9FFFAEFr/rpPrU9QWv8ArpPrU9ABWfqH/IbsP+2n/oIrQrP1D/kN2H/bT/0E&#10;UAaFFFFABVef/j8jqxVef/j8joAsUUUUAFUL3/kYLD/cl/8AZav1Qvf+RgsP9yX/ANloAv0UUUAF&#10;FFFAAelQ2v8ArJPr/jUx6VDa/wCsk+v+NAE1FFFABRRRQA2X/Vt9Kp+Gf+Rdsf8Ar3j/APQRVyX/&#10;AFbfSqfhn/kXbH/r3j/9BFAF6iiigAquP+Qh/wABqxVcf8hD/gNAFiiiigAqvq3/ACCrr/rk/wDI&#10;1Yqvq3/IKuv+uT/yNAC6Z/yDbf8A65r/ACqeoNM/5Btv/wBc1/lU9ABVe7/18P8Avf4VYqvd/wCv&#10;h/3v8KALFFFFABVCP/kZ5v8Ar1T/ANDer9UI/wDkZ5v+vVP/AEN6AL9FFFAEFz/x8w/Wp6guf+Pm&#10;H61PQAVQ8T/8gO4+g/8AQhV+qHif/kB3H0H/AKEKAL9FFFABVef/AI/I6sVXn/4/I6ALFFFFABVC&#10;x/5D9/8A7kX8mq/VCx/5D9//ALkX8moAv0UUUAV9P/1bf71WKr6f/q2/3qsUAFUPC/8AyLlj/wBc&#10;V/lV+qHhf/kXLH/riv8AKgC/Vcf8hD/gNWKrj/kIf8BoAsVW1n/kD3X/AFxf/wBBNWaraz/yB7r/&#10;AK4v/wCgmgB+nf8AIPg/65r/ACqaodO/5B8H/XNf5VNQBXu/9dH9asVXu/8AXR/WrFABVB/+Rnj/&#10;AOvV/wD0Nav1Qf8A5GeP/r1f/wBDWgC/RRRQBDf/APHv+NSp9wfSor//AI9/xqVPuD6UALQelFB6&#10;UAUdB/1d1/18y/8AoRq9VHQf9Xdf9fMv/oRq9QA2T/Vt9Kjsf+PcfWpJP9W30qOx/wCPcfWgCaqX&#10;iT/kXr7/AK95P/QTV2qXiT/kXr7/AK95P/QTQBbg/wBQn+6KdTYP9Qn+6KdQAUUUUAQ33+o/Gph0&#10;qG+/1H41MOlABRRRQAVQ8Rf8eMX/AF8wf+jVq/VDxF/x4xf9fMH/AKNWgC/RRRQAUUUUAFV4/wDj&#10;+b6VYqvH/wAfzfSgCxRRRQAUUUUANn/1D/7pqOx/49l/GpJ/9Q/+6ajsf+PZfxoAmooooA8J+A3/&#10;ACfB8ff+uXhz/wBIpq92rwn4Df8AJ8Hx9/65eHP/AEimr3agAooooAKKKKACiiigAooooAKKKKAC&#10;iiigAooooAKKKKACiiigAooooAKKKKACiiigAooooAKKKKACiiigAooooAKKKKACiiigAooooAKK&#10;KKACiiigAooooAKKKKACiiigAooooAKKKKACiiigAooooAKKKKACiiigAooooA8h/bV/5JZon/Y3&#10;aD/6crevXq8h/bV/5JZon/Y3aD/6crevXqACiiigAooooAgtfvyf73+NT1Ba/fk/3v8AGp6ACiii&#10;gAqh4o/5F28/64t/I1fqh4o/5F28/wCuLfyNAF8dKKB0ooAKKKKACq8v/H9H9P8AGrFV5f8Aj+j+&#10;n+NAFiiiigAooooAKoaF0uv+vmT+lX6oaF0uv+vmT+lAF+iiigAooooAD0qvp/8AqT9asHpVfT/9&#10;SfrQBYooooAKKKKACqHhj/kBW/0P8zV+qHhj/kBW/wBD/M0AX6KKKAILX/XSfWp6gtf9dJ9anoAK&#10;z9Q/5Ddh/wBtP/QRWhWfqH/IbsP+2n/oIoA0KKKKACq8/wDx+R1YqvP/AMfkdAFiiiigAqhe/wDI&#10;wWH+5L/7LV+qF7/yMFh/uS/+y0AX6KKKACiiigAPSobX/WSfX/Gpj0qG1/1kn1/xoAmooooAKKKK&#10;AGy/6tvpVPwz/wAi7Y/9e8f/AKCKuS/6tvpVPwz/AMi7Y/8AXvH/AOgigC9RRRQAVXH/ACEP+A1Y&#10;quP+Qh/wGgCxRRRQAVX1b/kFXX/XJ/5GrFV9W/5BV1/1yf8AkaAF0z/kG2//AFzX+VT1Bpn/ACDb&#10;f/rmv8qnoAKr3f8Ar4f97/CrFV7v/Xw/73+FAFiiiigAqhH/AMjPN/16p/6G9X6oR/8AIzzf9eqf&#10;+hvQBfooooAguf8Aj5h+tT1Bc/8AHzD9anoAKoeJ/wDkB3H0H/oQq/VDxP8A8gO4+g/9CFAF+iii&#10;gAqvP/x+R1YqvP8A8fkdAFiiiigAqhY/8h+//wByL+TVfqhY/wDIfv8A/ci/k1AF+iiigCvp/wDq&#10;2/3qsVX0/wD1bf71WKACqHhf/kXLH/riv8qv1Q8L/wDIuWP/AFxX+VAF+q4/5CH/AAGrFVx/yEP+&#10;A0AWKraz/wAge6/64v8A+gmrNVtZ/wCQPdf9cX/9BNAD9O/5B8H/AFzX+VTVDp3/ACD4P+ua/wAq&#10;moAr3f8Aro/rViq93/ro/rVigAqg/wDyM8f/AF6v/wChrV+qD/8AIzx/9er/APoa0AX6KKKAIb//&#10;AI9/xqVPuD6VFf8A/Hv+NSp9wfSgBaD0ooPSgCjoP+ruv+vmX/0I1eqjoP8Aq7r/AK+Zf/QjV6gB&#10;sn+rb6VHY/8AHuPrUkn+rb6VHY/8e4+tAE1UvEn/ACL19/17yf8AoJq7VLxJ/wAi9ff9e8n/AKCa&#10;ALcH+oT/AHRTqbB/qE/3RTqACiiigCG+/wBR+NTDpUN9/qPxqYdKACiiigAqh4i/48Yv+vmD/wBG&#10;rV+qHiL/AI8Yv+vmD/0atAF+iiigAooooAKrx/8AH830qxVeP/j+b6UAWKKKKACiiigBs/8AqH/3&#10;TUdj/wAey/jUk/8AqH/3TUdj/wAey/jQBNRRRQB4T8Bv+T4Pj7/1y8Of+kU1e7V4T8Bv+T4Pj7/1&#10;y8Of+kU1e7UAFFFFABRRRQAUUUUAFFFFABRRRQAUUUUAFFFFABRRRQAUUUUAFFFFABRRRQAUUUUA&#10;FFFFABRRRQAUUUUAFFFFABRRRQAUUUUAFFFFABRRRQAUUUUAFFFFABRRRQAUUUUAFFFFABRRRQAU&#10;UUUAFFFFABRRRQAUUUUAFFFFAHkP7av/ACSzRP8AsbtB/wDTlb169XkP7av/ACSzRP8AsbtB/wDT&#10;lb169QAUUUUAFFFFAEFr9+T/AHv8anqC1+/J/vf41PQAUUUUAFUPFH/Iu3n/AFxb+Rq/VDxR/wAi&#10;7ef9cW/kaAL46UUDpRQAUUUUAFV5f+P6P6f41YqvL/x/R/T/ABoAsUUUUAFFFFABVDQul1/18yf0&#10;q/VDQul1/wBfMn9KAL9FFFABRRRQAHpVfT/9SfrUzuFHJxWbo3iPT7yRoYb6zlmVsNGkyswPXkA5&#10;qZTinZspRb1SNSigNmiqJCiiigAqh4Y/5AVv9D/M1fqh4Y/5AVv9D/M0AX6KKKAILX/XSfWp6gtf&#10;9dJ9anoAKz9Q/wCQ3Yf9tP8A0EVoVn6h/wAhuw/7af8AoIoA0KKKKACq8/8Ax+R1YqvP/wAfkdAF&#10;iiiigAqhe/8AIwWH+5L/AOy1fqhe/wDIwWH+5L/7LQBfooooAKKKKAA9Khtf9ZJ9f8amPSobX/WS&#10;fX/GgCaiiigAooooAbL/AKtvpVPwz/yLtj/17x/+girkv+rb6VT8M/8AIu2P/XvH/wCgigC9RRRQ&#10;AVXH/IQ/4DViq4/5CH/AaALFFFFABVfVv+QVdf8AXJ/5GrFV9W/5BV1/1yf+RoAXTP8AkG2//XNf&#10;5VPUGmf8g23/AOua/wAqnoAKr3f+vh/3v8KsVXu/9fD/AL3+FAFiiiigAqhH/wAjPN/16p/6G9X6&#10;oR/8jPN/16p/6G9AF+iiigCC5/4+YfrU9QXP/HzD9anoAKoeJ/8AkB3H0H/oQq/VDxP/AMgO4+g/&#10;9CFAF+iiigAqvP8A8fkdWKrz/wDH5HQBYooooAKoWP8AyH7/AP3Iv5NV+qFj/wAh+/8A9yL+TUAX&#10;6KKKAK+n/wCrb/eqxVfT/wDVt/vVYoAKoeF/+Rcsf+uK/wAqv1Q8L/8AIuWP/XFf5UAX6rj/AJCH&#10;/AasVXH/ACEP+A0AWKraz/yB7r/ri/8A6Cas1W1n/kD3X/XF/wD0E0AP07/kHwf9c1/lU1Q6d/yD&#10;4P8Armv8qmoAr3f+uj+tWKr3f+uj+tWKACqD/wDIzx/9er/+hrV+qD/8jPH/ANer/wDoa0AX6KKK&#10;AIb/AP49/wAalT7g+lRX/wDx7/jUqfcH0oAWg9KKD0oAo6D/AKu6/wCvmX/0I1eqjoP+ruv+vmX/&#10;ANCNXqAGyf6tvpUdj/x7j61JJ/q2+lR2P/HuPrQBNVLxJ/yL19/17yf+gmrtUvEn/IvX3/XvJ/6C&#10;aALcH+oT/dFOpsH+oT/dFOoAKKKKAIb7/UfjUw6VDff6j8amHSgAooooAKoeIv8Ajxi/6+YP/Rq1&#10;fqh4i/48Yv8Ar5g/9GrQBfooooAKKKKACq8f/H830qxVeP8A4/m+lAFiiiigAooooAbP/qH/AN01&#10;HY/8ey/jUk/+of8A3TUdj/x7L+NAE1FFFAHhPwG/5Pg+Pv8A1y8Of+kU1e7V4T8Bv+T4Pj7/ANcv&#10;Dn/pFNXu1ABRRRQAUUUUAFFFFABRRRQAUUUUAFFFFABRRRQAUUUUAFFFFABRRRQAUUUUAFFFFABR&#10;RRQAUUUUAFFFFABRRRQAUUUUAFFFFABRRRQAUUUUAFFFFABRRRQAUUUUAFFFFABRRRQAUUUUAFFF&#10;FABRRRQAUUUUAFFFFABRRRQB5D+2r/ySzRP+xu0H/wBOVvXr1eQ/tq/8ks0T/sbtB/8ATlb169QA&#10;UUUUAFFFFAEFr9+T/e/xqeoLX78n+9/jU9ABRRRQAVQ8Uf8AIu3n/XFv5Gr9UPFH/Iu3n/XFv5Gg&#10;C+OlFA6UUAFFFFABVeX/AI/o/p/jViq8v/H9H9P8aALFFFFABRRRQAVQ0Lpdf9fMn9Kv1Q0Lpdf9&#10;fMn9KAL9FFFABRRRQB47+2X4x1Hw54G0+x0+4ks/7auhbTzxna6RgFiA2eC2MfnXzRa6PHo4W4sG&#10;awvLc74riJykisOQS2cn8a+0viv8MdP+LHhaTS9QDLkiSGZDiSBwchlNeOaF+xVeT3arqXiBJtOV&#10;/nWGHbLOvoT0H4frX5Pxhw3mWNzH29CHPFpJapcrW+7011uj9K4V4gy/CYB0a8uSSbb0b5r7bLXT&#10;Sz0/E9i+Dfia58ZfDTRtTvF23F3bBpOMZbpn8cZ/GuoqroukW+g6Xb2drGsVvbRiONB2UdKtV+oY&#10;WnOFCEKjvJJJvu7av7z87xE4TqynTVk22l2V9EFFFFdBiFUPDH/ICt/of5mr9UPDH/ICt/of5mgC&#10;/RRRQBBa/wCuk+tT1Ba/66T61PQAVn6h/wAhuw/7af8AoIrQrP1D/kN2H/bT/wBBFAGhRRRQAVXn&#10;/wCPyOrFV5/+PyOgCxRRRQAVQvf+RgsP9yX/ANlq/VC9/wCRgsP9yX/2WgC/RRRQAUUUUAB6VDa/&#10;6yT6/wCNTHpUNr/rJPr/AI0ATUUUUAFFFFADZf8AVt9Kp+Gf+Rdsf+veP/0EVcl/1bfSqfhn/kXb&#10;H/r3j/8AQRQBeooooAKrj/kIf8BqxVcf8hD/AIDQBYooooAKr6t/yCrr/rk/8jViq+rf8gq6/wCu&#10;T/yNAC6Z/wAg23/65r/Kp6g0z/kG2/8A1zX+VT0AFV7v/Xw/73+FWKr3f+vh/wB7/CgCxRRRQAVQ&#10;j/5Geb/r1T/0N6v1Qj/5Geb/AK9U/wDQ3oAv0UUUAQXP/HzD9anqC5/4+YfrU9ABVDxP/wAgO4+g&#10;/wDQhV+qHif/AJAdx9B/6EKAL9FFFABVef8A4/I6sVXn/wCPyOgCxRRRQAVQsf8AkP3/APuRfyar&#10;9ULH/kP3/wDuRfyagC/RRRQBX0//AFbf71WKr6f/AKtv96rFABVDwv8A8i5Y/wDXFf5Vfqh4X/5F&#10;yx/64r/KgC/Vcf8AIQ/4DViq4/5CH/AaALFVtZ/5A91/1xf/ANBNWaraz/yB7r/ri/8A6CaAH6d/&#10;yD4P+ua/yqaodO/5B8H/AFzX+VTUAV7v/XR/WrFV7v8A10f1qxQAVQf/AJGeP/r1f/0Nav1Qf/kZ&#10;4/8Ar1f/ANDWgC/RRRQBDf8A/Hv+NSp9wfSor/8A49/xqVPuD6UALQelFB6UAUdB/wBXdf8AXzL/&#10;AOhGr1UdB/1d1/18y/8AoRq9QA2T/Vt9Kjsf+PcfWpJP9W30qOx/49x9aAJqpeJP+Revv+veT/0E&#10;1dql4k/5F6+/695P/QTQBbg/1Cf7op1Ng/1Cf7op1ABRRRQBDff6j8amHSob7/UfjUw6UAFFFFAB&#10;VDxF/wAeMX/XzB/6NWr9UPEX/HjF/wBfMH/o1aAL9FFFABRRRQAVXj/4/m+lWKrx/wDH830oAsUU&#10;UUAFFFFADZ/9Q/8Aumo7H/j2X8akn/1D/wC6ajsf+PZfxoAmooooA8J+A3/J8Hx9/wCuXhz/ANIp&#10;q92rwn4Df8nwfH3/AK5eHP8A0imr3agAooooAKKKKACiiigAooooAKKKKACiiigAooooAKKKKACi&#10;iigAooooAKKKKACiiigAooooAKKKKACiiigAooooAKKKKACiiigAooooAKKKKACiiigAooooAKKK&#10;KACiiigAooooAKKKCcCgAorzPxf+2l8Hfh98SI/BuvfFj4Z6H4vmZUj0PUPE9lbalIzfdAt3kEhJ&#10;7ALzXpaSLIuVYMPUGgBaKCcCvM/HP7aPwd+GHxBh8I+Jvix8NPDviq4KrFoup+J7K01CUt90LBJI&#10;JDntheaAPTKKbHIsqBlZWVhkEHINed6n+2J8I9F1K4s7z4p/Dm0vLSRoZ4JvEtlHJDIpIZGUyZVg&#10;QQQeQRQB6NRXO/D74t+Ffi1p0954V8S+H/E1nayeTNPpOow3scT4B2s0bMA2CDgnODXL/EX9s34P&#10;/B7xzb+GPF3xW+GvhXxJeFRBpOr+JrKxvp9xAXbDLIrtnIxgc5FAHpVFNgnjuoVkjdZI5AGVlO5W&#10;B6EGnUAeQ/tq/wDJLNE/7G7Qf/Tlb169XkP7av8AySzRP+xu0H/05W9evUAFFFFABRRRQBBa/fk/&#10;3v8AGp6gtfvyf73+NT0AFFFFABVDxR/yLt5/1xb+Rq/VDxR/yLt5/wBcW/kaAL46UUDpRQAUUUUA&#10;FV5f+P6P6f41YqvL/wAf0f0/xoAsUUUUAFFFFABVDQul1/18yf0q/VDQul1/18yf0oAv0UUUAFFF&#10;FAAelV9P/wBSfrVg9Kr6f/qT9aALFFFFABRRRQAVQ8Mf8gK3+h/mav1Q8Mf8gK3+h/maAL9FFFAE&#10;Fr/rpPrU9QWv+uk+tT0AFZ+of8huw/7af+gitCs/UP8AkN2H/bT/ANBFAGhRRRQAVXn/AOPyOrFV&#10;5/8Aj8joAsUUUUAFUL3/AJGCw/3Jf/Zav1Qvf+RgsP8Acl/9loAv0UUUAFFFFAAelQ2v+sk+v+NT&#10;HpUNr/rJPr/jQBNRRRQAUUUUANl/1bfSqfhn/kXbH/r3j/8AQRVyX/Vt9Kp+Gf8AkXbH/r3j/wDQ&#10;RQBeooooAKrj/kIf8BqxVcf8hD/gNAFiiiigAqvq3/IKuv8Ark/8jViq+rf8gq6/65P/ACNAC6Z/&#10;yDbf/rmv8qnqDTP+Qbb/APXNf5VPQAVXu/8AXw/73+FWKr3f+vh/3v8ACgCxRRRQAVQj/wCRnm/6&#10;9U/9Der9UI/+Rnm/69U/9DegC/RRRQBBc/8AHzD9anqC5/4+YfrU9ABVDxP/AMgO4+g/9CFX6oeJ&#10;/wDkB3H0H/oQoAv0UUUAFV5/+PyOrFV5/wDj8joAsUUUUAFULH/kP3/+5F/Jqv1Qsf8AkP3/APuR&#10;fyagC/RRRQBX0/8A1bf71WKr6f8A6tv96rFABVDwv/yLlj/1xX+VX6oeF/8AkXLH/riv8qAL9Vx/&#10;yEP+A1YquP8AkIf8BoAsVW1n/kD3X/XF/wD0E1ZqtrP/ACB7r/ri/wD6CaAH6d/yD4P+ua/yqaod&#10;O/5B8H/XNf5VNQBXu/8AXR/WrFV7v/XR/WrFABVB/wDkZ4/+vV//AENav1Qf/kZ4/wDr1f8A9DWg&#10;C/RRRQBDf/8AHv8AjUqfcH0qK/8A+Pf8alT7g+lAC0HpRQelAFHQf9Xdf9fMv/oRq9VHQf8AV3X/&#10;AF8y/wDoRq9QA2T/AFbfSo7H/j3H1qST/Vt9Kjsf+PcfWgCaqXiT/kXr7/r3k/8AQTV2qXiT/kXr&#10;7/r3k/8AQTQBbg/1Cf7op1Ng/wBQn+6KdQAUUUUAQ33+o/Gph0qG+/1H41MOlABRRRQAVQ8Rf8eM&#10;X/XzB/6NWr9UPEX/AB4xf9fMH/o1aAL9FFFABRRRQAVXj/4/m+lWKrx/8fzfSgCxRRRQAUUUUANn&#10;/wBQ/wDumo7H/j2X8akn/wBQ/wDumo7H/j2X8aAJqKKKAPCfgN/yfB8ff+uXhz/0imr3avCfgN/y&#10;fB8ff+uXhz/0imr3agAooooAKKKKACiiigAooooAKKKKACiiigAooooAKKKKACiiigAooooAKKKK&#10;ACiiigAooooAKKKKACiiigAooooAKKKKACiiigAooooAKKKKACiiigAooooAKKKKACiiigAooooA&#10;K+Z/+CxX7WGpfsSf8E0vi58SNDmFvr2iaKbfSpsBvIvLqWO1gkwQQdkkyvg8HbWN/wAFIf2hP2rP&#10;gn4i8Kw/s5/Ajw78YtP1C3uH1ubU/EdrpLabKrIIkUTXERcOpckgHG0dM18Q/wDBUT4hftRftRf8&#10;EPf2lF/aA+CeifCLUvD40S/0W30rXrfVv7Ut49Riku3Ywzy7PKVEPzbcgnrg4zqaxZcPiR0/7DP/&#10;AAba/s//ABe/4Jz+F774qeG77xN8U/idoEPiLXPF0+q3J1S0vb2IXGYW37AYjIB8ysJCpL7txFel&#10;/wDBtN+0F4s8d/si+NfhZ441S41vxJ+z941v/Apv53LyXVnBjyCxOSdv7yMZ6JGgycV9g/sFeOdP&#10;+If7DXwe17Tpo5bDVfBekXMTRn5QGsojj8ORjtjFfBv/AAbPSDxv4m/bG8fWLLLoPjD406m2nTxj&#10;93OqFpNynuCtwldEklUkltb8mrfmYx1pxb3uvxTv+R9lf8FWf2pL79i//gnf8XPiVpTLHrPhnw9O&#10;2lu6hljvZdsFs5B4IWaWNsdwMV8I/wDBOj/g3X+Avx7/AOCc3hjxP8Y/Dd940+Kfxg0SPxRrXiy6&#10;1a5Gp2k98guYzAwfarRrImSyt5jBi+5TtH0t/wAHGvgy98ef8EX/AI6WenxvLPbaRbagyqMnyra+&#10;triU/hHGx+gr2f8A4Jj+OdP+IX/BOT4F6xp80MlrdeAtFwYz8qsljEjr/wABZWU+hBrOK0k/T9S5&#10;fZ+f6HxZ/wAEDP2rdf8Ahl+xh8fPht8QtaudcvP2SPE+r+H/AO0rmTdJLpdqsrxbmPOEME6rnogQ&#10;Dha+Df8AgmZ8B/8Agnf4n/Y+8P8Ajb9rzVfBtx8YfidrOp61LFeeKdUt7q1t5L2SOETQ2VwqQq2x&#10;pA0qqSJM5IHH0/8A8EnD8PfH2nf8FLPGXxE1y30P4N+OPiTqWj6jrBu/skP2PddpKyzD7u5LyIAj&#10;nLjHJr6//Y//AOCN37GOm/sp6Bb+DPhX8P8Ax94R8SabHfWviPW9Mg1bUtXgnQOk5upU8xSysMBP&#10;LC9Aq4xRfS/W0fyu/vB2+Fd3+GhRfwn8Cf8AgkV/wSr+LnxK/Zq0fRbHwr/YN34qsJrDW7jWrHVL&#10;77MIraVZZ5psoXWJSFbbgHjOa+av+CWX/BAb4H/tSf8ABPLw/wDEb46+Hb34ifFL43acfFOr+Jb/&#10;AFW5W/tTeZlg8hlcKjLGyMSQxZy27KgKPl74e/Du++Hv7Kv/AAVW/Z18EXWoan8L/hc6an4ctXna&#10;4XRyJria5t0Ykk4jtAp75gJPLMT+w3/BHHxtY+Pv+CVX7PuoafLFLAvgPSrV/LOVSWC2SCVPqskb&#10;qfcGhapy7qP3NP8Ar5CldNR83+Fj5l/4NvPil4l8JeG/jz+zb4o1u88RTfs1+OZ/D+j6hdtumk0q&#10;R5Rbxk9fla3lIHRVkVRgKBX6Varr1joUSyX15a2aSHCtPKsYY+gJIr8uf+CCzL47/wCCkn/BQPxv&#10;p5WXQ9T+ItvpdrPHzHNJavfCQqe/30P/AAIetfXX/BS3/glR8MP+Crfw98N+GvihN4og07wrqD6n&#10;ZHRL5LSQyvEYzvLxyArtPQAc0XbSb7L8h7Skl3Z037YnjHSNY+G2hQWmqabdTt4t0IiOG5R2ONRg&#10;J4BzXuFflFYf8G4/7Ov/AATi8aeE/ix4Hv8A4hf8JBoPiPTIIzrGtwzWiRT3cUUpZVgQ8I7EHcMH&#10;mv0t/wCE28F/9DRpf/g8/wDtlAHYUVx//CbeC/8AoaNL/wDB5/8AbKP+E28F/wDQ0aX/AODz/wC2&#10;UAdhRXH/APCbeC/+ho0v/wAHn/2yj/hNvBf/AENGl/8Ag8/+2UAdTa/fk/3v8anrirfxz4NYvnxP&#10;pX3v+g2P/jlS/wDCbeC/+ho0v/wef/bKAOworj/+E28F/wDQ0aX/AODz/wC2Uf8ACbeC/wDoaNL/&#10;APB5/wDbKAOwqh4o/wCRdvP+uLfyNc9/wm3gv/oaNL/8Hn/2yqev+OfBsei3Rj8TaUz+U2AdaDZO&#10;PQyc0Ad4OlFccPG3gvH/ACNGl/8Ag8/+2Uv/AAm3gv8A6GjS/wDwef8A2ygDsKK4/wD4TbwX/wBD&#10;Rpf/AIPP/tlH/CbeC/8AoaNL/wDB5/8AbKAOwqvL/wAf0f0/xrl/+E28F/8AQ0aX/wCDz/7ZUMnj&#10;jwaLpP8AiqNK245/4nY/+OUAdtRXH/8ACbeC/wDoaNL/APB5/wDbKP8AhNvBf/Q0aX/4PP8A7ZQB&#10;2FFcf/wm3gv/AKGjS/8Awef/AGyj/hNvBf8A0NGl/wDg8/8AtlAHYVQ0Lpdf9fL/ANK57/hNvBf/&#10;AENGl/8Ag8/+2VT0jxz4Nf7Tv8TaUuJ3A/4nQXI4/wCmn60Ad5RXH/8ACbeC/wDoaNL/APB5/wDb&#10;KP8AhNvBf/Q0aX/4PP8A7ZQB2FFcf/wm3gv/AKGjS/8Awef/AGyj/hNvBf8A0NGl/wDg8/8AtlAH&#10;YHpVfT/9SfrXL/8ACbeC/wDoaNL/APB5/wDbKhs/HHg1ovm8UaX1/wCg3/8AbKAO2orj/wDhNvBf&#10;/Q0aX/4PP/tlH/CbeC/+ho0v/wAHn/2ygDsKK4//AITbwX/0NGl/+Dz/AO2Uf8Jt4L/6GjS//B5/&#10;9soA7CqHhj/kBW/0P8zXPf8ACbeC/wDoaNL/APB5/wDbKp6D448GvpMJk8TaUr4OR/bQXHJ7CSgD&#10;vKK4/wD4TbwX/wBDRpf/AIPP/tlH/CbeC/8AoaNL/wDB5/8AbKAOptf9dJ9anriYPHHg0yybvE+l&#10;9f8AoN//AGypv+E28F/9DRpf/g8/+2UAdhWff/8AIbsP+2n/AKCK5/8A4TbwX/0NGl/+Dz/7ZVO8&#10;8c+Dl1ezC+JtK2tv3H+2gccDv5nFAHeUVx//AAm3gv8A6GjS/wDwef8A2yj/AITbwX/0NGl/+Dz/&#10;AO2UAdhVef8A4/I65f8A4TbwX/0NGl/+Dz/7ZUMnjjwaLqPb4o0rHf8A4nf/ANsoA7aiuP8A+E28&#10;F/8AQ0aX/wCDz/7ZR/wm3gv/AKGjS/8Awef/AGygDsKoXv8AyMFj/uS/+y1z3/CbeC/+ho0v/wAH&#10;n/2yqd1458GjWLRV8TaV5ZSTcf7aHH3cc+ZxQB3lFcf/AMJt4L/6GjS//B5/9so/4TbwX/0NGl/+&#10;Dz/7ZQB2FFcf/wAJt4L/AOho0v8A8Hn/ANso/wCE28F/9DRpf/g8/wDtlAHYHpUNr/rJPr/jXK/8&#10;Jt4LH/M0aX/4PP8A7ZUMHjnwYZJA3ifSuv8A0Gx/8coA7aiuP/4TbwX/ANDRpf8A4PP/ALZR/wAJ&#10;t4L/AOho0v8A8Hn/ANsoA7CiuP8A+E28F/8AQ0aX/wCDz/7ZR/wm3gv/AKGjS/8Awef/AGygDrpf&#10;9W30qn4Z/wCRdsf+veP/ANBFc3J438FhG/4qjS+n/Qc/+2VW0Lxz4NfRbNpPE2lhzChYf20Fwdoz&#10;wJOKAO7orj/+E28F/wDQ0aX/AODz/wC2Uf8ACbeC/wDoaNL/APB5/wDbKAOwquP+Qh/wGuX/AOE2&#10;8F/9DRpf/g8/+2VCPHHg37Z/yM+l7dv/AEG//tlAHbUVx/8Awm3gv/oaNL/8Hn/2yj/hNvBf/Q0a&#10;X/4PP/tlAHYVX1b/AJBV1/1yf+Rrl/8AhNvBf/Q0aX/4PP8A7ZUOo+N/Bi6fcFfE2llhG2B/becn&#10;B7eZQB1+mf8AINt/+ua/yqeuJsPHHgtrGEt4m0oNsGR/beMcenmVN/wm3gv/AKGjS/8Awef/AGyg&#10;DsKr3f8Ar4f97/CuX/4TbwX/ANDRpf8A4PP/ALZUNx438GCWPb4o0rGef+J2Pb/ppQB21Fcf/wAJ&#10;t4L/AOho0v8A8Hn/ANso/wCE28F/9DRpf/g8/wDtlAHYVQj/AORnm/69U/8AQ3rnv+E28F/9DRpf&#10;/g8/+2VTTxz4NOvSL/wk2leX5CEH+2h13NnnzM+nFAHeUVx//CbeC/8AoaNL/wDB5/8AbKP+E28F&#10;/wDQ0aX/AODz/wC2UAdTc/8AHzD9anriZvG/gwTx48UaVjv/AMTsf/HKm/4TbwX/ANDRpf8A4PP/&#10;ALZQB2FUPE//ACA7j6D/ANCFc9/wm3gv/oaNL/8AB5/9sqnrvjjwamkzNH4m0lnAGAdaDdx2MlAH&#10;eUVx/wDwm3gv/oaNL/8AB5/9so/4TbwX/wBDRpf/AIPP/tlAHYVXn/4/I65f/hNvBf8A0NGl/wDg&#10;8/8AtlQy+N/BguUx4o0rb3/4nY/+OUAdtRXH/wDCbeC/+ho0v/wef/bKP+E28F/9DRpf/g8/+2UA&#10;dhVCx/5D9/8A7kX8mrnv+E28F/8AQ0aX/wCDz/7ZVO18c+DW1i8DeJtK2Kse0/20Bn72efM5oA7y&#10;iuP/AOE28F/9DRpf/g8/+2Uf8Jt4L/6GjS//AAef/bKAOo0//Vt/vVYribTxv4MZW3eKNK6/9Bsf&#10;/HKm/wCE28F/9DRpf/g8/wDtlAHYVQ8L/wDIuWP/AFxX+Vc9/wAJt4L/AOho0v8A8Hn/ANsqnoHj&#10;nwa+iWrSeJtKWQxLuA1oLg49BJgUAd5Vcf8AIQ/4DXL/APCbeC/+ho0v/wAHn/2yoR448G/bP+Ro&#10;0vbt/wCg3/8AbKAO2qtrP/IHuv8Ari//AKCa5j/hNvBf/Q0aX/4PP/tlV9T8ceDE024ZfE2lFhGx&#10;A/tvdk4PbzKAOy07/kHwf9c1/lU1cVZ+N/BZs4t3ifSg2wZH9t45x/10qX/hNvBf/Q0aX/4PP/tl&#10;AHUXf+uj+tWK4m48ceDQ8ePFGl4zz/xPP/tlTf8ACbeC/wDoaNL/APB5/wDbKAOwqg//ACM8f/Xq&#10;/wD6Gtc9/wAJt4L/AOho0v8A8Hn/ANsqm/jnwb/b0a/8JNpXl/Z2JP8AbQ67l7+Zn8KAO8orj/8A&#10;hNvBf/Q0aX/4PP8A7ZR/wm3gv/oaNL/8Hn/2ygDqr/8A49/xqVPuD6Vxd3438GLD8vifS85/6Dn/&#10;ANsqQeN/BZHPijS//B5/9soA7Gg9K4//AITbwX/0NGl/+Dz/AO2Uf8Jt4LH/ADNGl/8Ag8/+2UAd&#10;FoP+ruf+vmX/ANCNXq4PRvHPg14pt3ifSx+/kC/8ToLxuP8A00/Wrn/CbeC/+ho0v/wef/bKAOuk&#10;/wBW30qOx/49x9a5N/G/gsI3/FUaX0/6Dn/2ym2vjjwY0A3eJ9L/APB5/wDbKAO0ql4k/wCRevv+&#10;veT/ANBNc5/wm3gv/oaNL/8AB5/9sqrrfjnwbHo120fibSmkELlQdaDZO09jJzQB3EH+oT/dFOrj&#10;YvG3gvyl/wCKo0voP+Y5/wDbKd/wm3gv/oaNL/8AB5/9soA7CiuP/wCE28F/9DRpf/g8/wDtlH/C&#10;beC/+ho0v/wef/bKAOqvv9R+NTDpXFXXjnwWkXy+KNLzn/oOf/bKlHjfwWR/yNGl/wDg8/8AtlAH&#10;YUVx/wDwm3gv/oaNL/8AB5/9so/4TbwX/wBDRpf/AIPP/tlAHYVQ8Rf8eMX/AF8wf+jVrnv+E28F&#10;/wDQ0aX/AODz/wC2VT1rxz4NS1j8vxNpLN58Q51oNx5i56yenegDvKK4/wD4TbwX/wBDRpf/AIPP&#10;/tlH/CbeC/8AoaNL/wDB5/8AbKAOworj/wDhNvBf/Q0aX/4PP/tlH/CbeC/+ho0v/wAHn/2ygDsK&#10;rx/8fzfSuX/4TbwX/wBDRpf/AIPP/tlQp448Gm6b/ip9L24/6Dn/ANsoA7aiuP8A+E28F/8AQ0aX&#10;/wCDz/7ZR/wm3gv/AKGjS/8Awef/AGygDsKK4/8A4TbwX/0NGl/+Dz/7ZR/wm3gv/oaNL/8AB5/9&#10;soA66f8A1D/7pqOy/wCPZfxrk5fG3gsRtjxRpeccf8Tz/wC2U228b+DDCN3ijSs/9hz/AO2UAdpR&#10;XH/8Jt4L/wCho0v/AMHn/wBso/4TbwX/ANDRpf8A4PP/ALZQB5z8Bv8Ak+D4+/8AXLw5/wCkU1e7&#10;V8+fszX1jqX7Zfx5m026hvbNovDuyaKfz1bFpODh8nODkdeK+g6ACiiigAooooAKKKKACiiigAoo&#10;ooAKKKKACiiigAooooAKKKKACiiigAooooAKKKKACiiigAooooAKKKKACiiigAooooAKKKKACiii&#10;gAooooAKKKKACiiigAooooAKKKKACiiigAxXP/FT4ZaL8ZvhxrvhPxJp8OqeH/ElhPpmpWco+S6t&#10;5ozHIh78qxGRyK6Cik0mrMNtUfkLpH/BBn9rH4GeCNU+EHwh/bEuPDPwB1SWZIdO1DQ1uNa0e1mY&#10;l7eCcDevBOTFNArFmO1cnP3x+yh+wBof7CX7CkfwZ+FWo3OiyWOmXUVtrtxGs10+ozo26/lXgM/m&#10;kPt4ACqowAK+gqKfSwdbnhP7Lf7MXjTwx+yBcfDf47eO4/jXrWrRX1jrWs3GmrYpqtncl18hoVJA&#10;URP5ZweQM18A6T/wQd/ar/Zy8N638LPgV+19c+D/AIC65cTNFpWpaKLnWNDgmctJDa3GC6/ePzRS&#10;2+4sWKgkk/rpRR1uC0R8xfsu/wDBKL4W/sz/APBP2b9nWCxm1zwfrFhc2viCe9wLnXZrpSLi4kK/&#10;ddsjbj7gSMA/KDXxj4I/4InftlfsoeGp/hr8Cv2yI/D/AMGWmk+w2Wt+GobvVtFgkclo4JSjn5dx&#10;IMckILEkKma/Wuijd3DZWPl3/gnR/wAEqfAX/BPb9mXWPh/aTXXja+8bSzXnjPXdaQPdeKbmdCkr&#10;TAlsRlWZRGWbAZiSzMzN8Z6b/wAEIf2ov2WLbxF4B/Zv/a0m8A/BDxLdzTJomq6QLzUvD8cxPmR2&#10;lwQzqfmYh4ntyTgn5svX63UYoeruC0Vj59/4Jpf8E8PCH/BMv9l/Tvhv4TuLzVHFxJqWs6xeAC61&#10;y/l2+bcyAZC5Coqrk7URRliCx+gqKKbberBKxjePPh9ovxP8OSaP4g0yz1jS5mV5LW6jEkblSGUk&#10;H0IBrg/+GHPhB/0Tnwp/4ArXqtFIDyr/AIYc+EH/AETnwp/4ArR/ww58IP8AonPhT/wBWvVaKAPK&#10;v+GHPhB/0Tnwp/4ArR/ww58IP+ic+FP/AABWvVaKAPKv+GHPhB/0Tnwp/wCAK0f8MOfCD/onPhT/&#10;AMAVr1WigDyr/hhz4Qf9E58Kf+AK0f8ADDnwg/6Jz4U/8AVr1WigDyr/AIYc+EH/AETnwp/4ArXw&#10;P/wcu/A3wj+zr/wSN8c+KvAeg2Pg/wAS2Op6RHb6po4NndwrJfwo4WRCGAZSQcHkEiv1NrzL9rz9&#10;j/4f/t1fA7Ufhv8AE7RZPEHg/VpoLi6sUvZ7MyvDKssZ8yB0kGHVTwwzjByOKAPLv2M/2Pfhf4t/&#10;ZA+FOrap4F8O6hqeqeD9Iu7u6uLUSTXM0llC7yOx5ZmYkknkkk16T/ww58IP+ic+FP8AwBWu9+H3&#10;gfTPhh4D0Tw1osH2XR/D1hBplhCZGk8mCGNY403MSzYVVGWJJxkkmtigDyr/AIYc+EH/AETnwp/4&#10;ArR/ww58IP8AonPhT/wBWvVaKAPKv+GHPhB/0Tnwp/4ArR/ww58IP+ic+FP/AABWvVaKAPKv+GHP&#10;hB/0Tnwp/wCAK0f8MOfCD/onPhT/AMAVr1WigDyr/hhz4Qf9E58Kf+AK0f8ADDnwg/6Jz4U/8AVr&#10;1WigDyk/sOfCDH/JOfCn/gCtfmB/wa6fC7QP2lf2fvjff/EHTYfGl5ovxMvNNsJ9aZr2Sztltrdl&#10;hjaQkrGCzEKOMk1+ypGRXjf7Gf7A3wt/YC8MeItG+Ffh6Tw7pvivV5Nd1OJ9Rub37ReOiI0m6eRy&#10;uVRRtUhRjpQBf/4Yc+EH/ROfCn/gCtH/AAw58IP+ic+FP/AFa9VooA8q/wCGHPhB/wBE58Kf+AK0&#10;f8MOfCD/AKJz4U/8AVr1WigDyr/hhz4Qf9E58Kf+AK0f8MOfCD/onPhT/wAAVr1WigDyr/hhz4Qf&#10;9E58Kf8AgCtH/DDnwg/6Jz4U/wDAFa9VooA8q/4Yc+EH/ROfCn/gCtH/AAw58IP+ic+FP/AFa9Vo&#10;oA+Wf23/ANkH4Y+DP2L/AIuaxpPgfw9puq6T4L1m8s7u2tRHNazR2MzxyIw5VlYAgjkEA18w/wDB&#10;tf8AAnwh+0P/AMEhvh74r8d6BY+MPE2oX+sJc6pq4N5dzrHqVxGgaRyWIVFVRk8AAV+lXxI8AaX8&#10;V/h9rnhfXLc3eieJNPuNL1CASNGZ7eeJopU3KQy5RyMqQRnIINcb+yN+yL4B/YZ+BWl/DX4Z6NJo&#10;Hg/RZZ5rOye9nvDE08rTSHzJ3eQ5kdjyxxnAwMCgCt/ww58IP+ic+FP/AABWj/hhz4Qf9E58Kf8A&#10;gCteq0UAeVf8MOfCD/onPhT/AMAVo/4Yc+EH/ROfCn/gCteq0UAeVf8ADDnwg/6Jz4U/8AVr8vv+&#10;Cgvwt8P+BP8Ag4w/ZF+H+i6bFpXgfxXoV7PrOg2rtFp2qSKt+VaaFTskI8tMFgcbV9K/ZavGvil+&#10;wN8LfjL+1d4G+NniLw9JffEj4b20lp4e1QajcxLYxuJQ6mFJBDJnzpOXRj83sKAND/hhz4Qf9E58&#10;Kf8AgCtH/DDnwg/6Jz4U/wDAFa9VzmigDyr/AIYc+EH/AETnwp/4ArR/ww58IP8AonPhT/wBWvVa&#10;KAPKv+GHPhB/0Tnwp/4ArR/ww58IP+ic+FP/AABWvVaKAPKv+GHPhB/0Tnwp/wCAK1+X/wC2N8Lt&#10;A8I/8HPv7Lnw20vTY9P8AeJvA19e6t4dt3aPTNRnWDXWWSWAHY7gwQkMwJBiT+6K/ZWvGviB+wN8&#10;Lfid+2L4N+PmseH5br4p+AdNl0nQtXGo3Ma2dtItyjoYFkEL5W7uOXQkb+vC4AND/hhz4Qf9E58K&#10;f+AK0f8ADDnwg/6Jz4U/8AVr1UUUAeVf8MOfCD/onPhT/wAAVo/4Yc+EH/ROfCn/AIArXqtFAHlX&#10;/DDnwg/6Jz4U/wDAFaP+GHPhB/0Tnwp/4ArXqtFAHlX/AAw58IP+ic+FP/AFaP8Ahhz4Qf8AROfC&#10;n/gCteq0UAeVf8MOfCD/AKJz4U/8AVo/4Yc+EH/ROfCn/gCteq0UAfE//BWP9lf4dfC//gmX8evE&#10;fhvwfoeh6/ofgXVr3T9RsYPIubKeO1kZJY3XDK6sAQQcgiuD/wCCCX7OXgX44f8ABIz4LeKvGPhj&#10;S/FHiXWNMupL7VNTj+1Xd2y39ygaSRyWYhVUZJ6KB2r7q+N/wZ8O/tFfB/xL4D8XWLal4X8XadPp&#10;Oq2izyQG5tpkKSJ5kbK65UkZVgR2IrN/Zm/Zs8HfsgfAzw/8N/AGltovg/wvE8Gm2TXU10bdHleV&#10;h5kzPI2XdjlmPXHSgDG/4Yc+EH/ROfCn/gCtH/DDnwg/6Jz4U/8AAFa9VooA8q/4Yc+EH/ROfCn/&#10;AIArR/ww58IP+ic+FP8AwBWvVaKAPKv+GHPhB/0Tnwp/4ArR/wAMOfCD/onPhT/wBWvVaKAPKv8A&#10;hhz4Qf8AROfCn/gCtfIv/BeL9nHwL8EP+CSXxq8VeD/DGleGfEmjaTby2Op6ZH9lu7Rze26Fo5EI&#10;ZSVZhkHoSK/Q+uE/aY/Zt8I/tefA/wAQfDnx7pr6x4P8UQrb6nZLdS2xuI1kSUDzImWRfnRTlWB4&#10;9KAPl7/gkr+yz8O/il/wTH+A/iTxJ4P0TXdf1zwRpd7qGo30Hn3N7O9ujPJJI2WZmJJJJyTX0P8A&#10;8MOfCD/onPhT/wAAVrq/gb8F/Dv7OXwe8M+A/CNi2meF/COnQ6VpVo08k5traJQkaeZIzO2FAGWY&#10;k9ya6qgDyr/hhz4Qf9E58Kf+AK0f8MOfCD/onPhT/wAAVr1WigDyr/hhz4Qf9E58Kf8AgCtH/DDn&#10;wg/6Jz4U/wDAFa9VooA8q/4Yc+EH/ROfCn/gCtfl9+zF8LtB8Sf8HUv7Rfwx1DTY7z4d+H/hnaal&#10;pvhuZ3fS7C5aLw6WmitydiOTcT5YAH96/wDeOf2WzivGvB/7Avwt8B/tp+K/2hNK8PSW/wAWPG2k&#10;R6FrGsHUbmRbqzQWqrGLdpDAmBZWw3Igb931+ZsgGh/ww58IP+ic+FP/AABWj/hhz4Qf9E58Kf8A&#10;gCteq0UAeVf8MOfCD/onPhT/AMAVo/4Yc+EH/ROfCn/gCteq0UAeVf8ADDnwg/6Jz4U/8AVr85P+&#10;DpP4O+Gf2aP+CW9x4m+Huj23grxAvivTLUajopayuhE/nb08yMhtrYGRnnAr9cK8l/bO/Yj+G/8A&#10;wUA+DjeAPiroUniPwm97DqBs0v7ixJni3eW3mQOj8bm43YOeaAOf+DP7Fvwn1f4PeE7u6+H/AIZu&#10;Lq60azmmlks1Z5XaBCzEnqSSSTXS/wDDDnwg/wCic+FP/AFa9J8PaHa+F9AsdMso/Ks9Ot47WBCx&#10;bZGihVGTknAA5PNXKAPKv+GHPhB/0Tnwp/4ArR/ww58IP+ic+FP/AABWvVaKAPKv+GHPhB/0Tnwp&#10;/wCAK0f8MOfCD/onPhT/AMAVr1WigDyr/hhz4Qf9E58Kf+AK1+X3/BMD4XaB8SP+C8P7aHgjxBps&#10;eteD/B/2T+w9GvXaax0nc6hvIiYlY899oFfstmvGfg5+wN8LfgJ+0r8QPi74V8Pyad4++KBQ+JNR&#10;bUbmdb/YQVxDJI0UeCB/q1WgDR/4Yc+EH/ROfCn/AIArR/ww58IP+ic+FP8AwBWvVc0ZoA8q/wCG&#10;HPhB/wBE58Kf+AK0f8MOfCD/AKJz4U/8AVr1WjNAHx7/AMFL/wBk74bfDr/gnJ8fvEOg+C9B0fXN&#10;B+HHiLUdOv7O3ENxZXEOmXMkUsbrgq6OqsrA5BAIrxn/AIN4v2fPBXx7/wCCO3wc8W+NvDem+LPE&#10;+rx6sb3VdWQ3d5dGPWL6JN8rks22NEUZPAUDoK/QX4v/AAq0P47/AAo8TeCPE1q2oeGvGGk3Wiat&#10;arM8JurS5heCaMOhDpujdhuUhhnIIODWB+yt+y54J/Ys+Amg/DP4daS+h+DfDInXTrF7ua7MAmnk&#10;uJP3szvI2ZZZG+ZjjdgYAAABmf8ADDnwg/6Jz4U/8AVo/wCGHPhB/wBE58Kf+AK16rmigDyr/hhz&#10;4Qf9E58Kf+AK18gf8F8P2dPA/wADf+CRXxo8V+DfDGl+F/E2j6dZyWOqaXH9lu7Rm1C1RjHIhDKS&#10;rMpwejEV+ima4P8Aab/Zr8Hftg/AvxB8N/iBpba14P8AFEUcGpWS3U1qbhElSVR5kLJIuHjQ/Kw6&#10;Y6ZoA+Zf+CUv7K3w6+J//BNH4C+I/EXg/Q9c17XPAej32oahfQefc3s8lpGzyyO2WZ2Ykkk5JNfQ&#10;P/DDnwg/6Jz4U/8AAFa6v4JfBvw/+zv8IvDfgXwnZtpvhjwjpsGkaVaNPJOba2hQRxpvkZnbCqBl&#10;iScck11WaAPKv+GHPhB/0Tnwp/4ArR/ww58IP+ic+FP/AABWvVaKAPKv+GHPhB/0Tnwp/wCAK1+X&#10;2tfC3QIf+DqTS/hkmmxr8PJfhkdSfw2Hb+y2ufKlPnG3zs8zIB3YzxX7LZrxm6/YG+Ft3+2jD+0G&#10;3h+Q/FiDR/7Bj1j+0bnatntK+X9n8zyOjH5tm7nrQBo/8MOfCD/onPhT/wAAVo/4Yc+EH/ROfCn/&#10;AIArXquaKAPKv+GHPhB/0Tnwp/4ArR/ww58IP+ic+FP/AABWvVaKAPKv+GHPhB/0Tnwp/wCAK0h/&#10;Yb+EBH/JOfCn/gCterUjfMpoA/Gr/g1K+Fvh/wDae/Yf+JmtfEXTYfHGrab8Tb/TbW81t2vp7e2S&#10;w051hR5CSsYaR2CjgF2Pc1+oP/DDnwg/6Jz4U/8AAFaofsUfsD/C3/gnn8O9Y8K/CXw7J4a0HXtX&#10;l129t31G5vvNvJIoonk33EkjLlIYxtBCjbnGSc+yUAeVf8MOfCD/AKJz4U/8AVo/4Yc+EH/ROfCn&#10;/gCteq0UAeVf8MOfCD/onPhT/wAAVr4i/wCDjL4A+DP2fv8Agjj8XfF3gfw7p/hLxRpLaN9j1XSV&#10;NpeWvma1YRSbJEIZd0buhweVYjoa/TLOK86/av8A2VPA/wC218BNc+GfxI0h9e8F+JDbnULFLya0&#10;M/kXEdxF+9hdJFxLFG3ysM7cHIJFAHhn/BOz9kn4aeP/APgn98Dde1zwVoGra1rfw+0G/v727thN&#10;cXlxLp1u8ksjtks7uxYsTkkk17H/AMMOfCD/AKJz4U/8AVrtfhP8MdG+Cfwv8OeDfDts1j4f8J6X&#10;baNpdsZXlNta28Swwx73JZtsaKNzEk4ySTzXQZoA8q/4Yc+EH/ROfCn/AIArR/ww58IP+ic+FP8A&#10;wBWvVaKAPKv+GHPhB/0Tnwp/4ArR/wAMOfCD/onPhT/wBWvVaKAPKv8Ahhz4Qf8AROfCn/gCtH/D&#10;Dnwg/wCic+FP/AFa9VooA8q/4Yc+EH/ROfCn/gCtfl9/wdMfC3QP2aP2ZfgvqXw902PwTqGsfE6y&#10;02+uNFdrKS7tmtLpmhkaMgtGWVSVPGVHpX7LZrxv9s39gj4V/wDBQHwh4f0H4reHZfEml+F9Yj17&#10;TYY9SubE295Gjosha3kRmwsjjaxK89OBQBf/AOGHPhB/0Tnwp/4ArR/ww58IP+ic+FP/AABWvVc0&#10;ZoA8q/4Yc+EH/ROfCn/gCtH/AAw58IP+ic+FP/AFa9VooA8q/wCGHPhB/wBE58Kf+AK0f8MOfCD/&#10;AKJz4U/8AVr1WigDyr/hhz4Qf9E58Kf+AK0f8MOfCD/onPhT/wAAVr1WigDyr/hhz4Qf9E58Kf8A&#10;gCtH/DDnwg/6Jz4U/wDAFa9VooA8q/4Yc+EH/ROfCn/gCtH/AAw58IP+ic+FP/AFa9VooA8q/wCG&#10;HPhB/wBE58Kf+AK0f8MOfCD/AKJz4U/8AVr1WigDlPhl8DfCHwYN9/winh3StA/tLZ9qFlAIvP2b&#10;tm7HXG9sf7xrq6KKACiiigAooooAKKKKACiiigAooooAKKKKACiiigAooooAKKKKACiiigAooooA&#10;KKKKACiiigAooooAKKKKACiiigAooooAKKKKACiiigAooooAKKKKACiiigAooooAKKKKACiiigAo&#10;oooAKKKKACiiigAooooAKKKKACiiigAooooAKKKKACiiigAooooAKKKKAAnAr42/4Kl/8FnPhx/w&#10;Tf8AC82jJL/wm3xh1KEroHgbSibjULqZlJjkuFTLQQfxFmG5gDsDHOPsk814N8e/2T/hzoEHxU+K&#10;tt4Q0UfEbXvCl3Z3niGS3El+0EVm8aRJI2TGm0AFY9obAJBPNZ1HaLZVPWSR5b/wQY/bC8dft3/8&#10;E0/B3xL+I+p2+reLNdv9UjuLi3s4rSPZDfzxRKscYCgLGirnqcZJJyT9l1+cX/Bqgc/8EVfhn/2E&#10;da/9OlzX6O10VYpSsv60Mqe3zYUUUVmWFFFFABRRRQAUUUUAfAv/AAVz/wCClvxS+Anx0+F/7Pf7&#10;PPh3QfEHxy+Liz3ltc64T/Z2gafFu33UqgjcT5cpBJIUQP8AK5Kqfmv4/wD7XX/BQj/gj3pOk/FT&#10;46eIvhd8ePg6b+2svEsHh/TVsNQ0JJX2CWJlgg6sQoZxIpYqpCbg1fr5qHhzTbnV7bUrmztJL6xD&#10;i3upIlaW3DDDhHIyoIAzgjIFflL/AMFKvjvef8Fxfip/wyH8BZv7U+Hul6ta3nxZ+IsA8zS9Jgt5&#10;RImn2sg+We4aRAflON0YAyolZJje6S3/AE/4YrTd7H6teDfF1h498JaXrmlzfadN1m0ivrSUDHmw&#10;yoHRvxVgfxrSrM8G+EbDwD4R0vQ9Lh+z6botpFY2kQOfKhiQIi/gqgfhWnVu19DON7a7hRRRSKCi&#10;iigAooooAKKKKAPzl/4KQ/t/ftCeKv26tJ/ZZ/ZX0rw7pvjiTQf+El8S+M/EtuZdP8P2bMEURIVZ&#10;XkBeMklJOZkUJ95l4z4Jft4/tXfsD/t5/C/4J/tZX3gL4i+GfjdLLYeFfG3hm0+xS22oJt/0eeIR&#10;xKQWkiTAjBHmqwdsMo/S34p3PiKx+G3iG48I2un3viuHTbh9Gt75itrPeCJjAkrAgiMybQxBBwTz&#10;X4m/FPxb8bPgR/wVo+BPxA/b+0nSbzwja6i2l/DrU/AFyB4T8O6xcbAZLuKZftTNwjbpHBHlbl3r&#10;GwUj8SX9f8OEtmz90lORRTYjuQfSnUAFFFFAATgV+e//AAXw/wCCylx/wTJ+CUOjfD+1t9d+Mnia&#10;3e+06zkgNzDomnRH9/qVyin/AFYP7tAxAZyTyEYH6e/4KAftweEf+Cef7LniT4neM5idP0eLy7Oy&#10;jYC41e9fIgtIQeskjcf7KhmPCmvyd/aM/Z6n0f8A4I9ftQfHz4ya94f1T9ov44eH4bi9so7+KT/h&#10;E9LF3bta6NbJuLKI0CmQDksoB3FNzZybs/L+kv66fIuK1V+p+vn7EvxU1f46fscfCnxtr7W8mueL&#10;/COla1qDQR+XEbi4tIpZNq/wruc4HYV6hXz3/wAEr/Fem67/AME6fgXb2Oo2N5PY/D7QI7mOCdZG&#10;t2/s+EbXCnKng8H0NfQgORXRUSU2l3MabvFMKKKKzLCiiigDH+IHjOz+HfgXWte1CRYrHRLGe/uH&#10;Y4CRxRs7En2Cmvx5/Yl/aL/4Khf8FD/2ctF+LngHxb+zfovg/wAUz3f9mWuv6fdQ3yxwXMtuSyx2&#10;8i43RNg7ySADxmv0w/4KR/DXxt8Zf2Dfi34P+Hdrb3vjTxZ4YvdG0uGa5S2RpLmIwtmR8KuEdiCT&#10;1Havzh/Zu/4I6/t5eAP2SfA2k6b+1bo/wi1PwXpCW2k+BNH8NRXWm2zD5yl3fBz50ruWaRvKmQMz&#10;BMqaUd3fy/W/6A9lb+v61P0Y/wCCfOh/tBaB8ELyH9pTWPh/rfj9tWme3uPB6Spp62HlxeUrCSKN&#10;vNEgmJ+XGCvPp7pXwz/wQ5/4KPeNP25vhN4+8LfFbS7HSfjH8E/EcvhPxclkoW3u5kLolwqjhCzQ&#10;zKyr8u6IsuFYKv3NVy3JiFFFFSUFFFFABRRRQAUE4ooPSgD85f8Agop/wUk+Nvin9t3T/wBlT9lH&#10;TPDMnxOXSBr3izxV4hQy6b4Ps2CmPKAMDKweJssrjE0YCMWJTgvgv+3F+2B+wL+338Mvg9+1VeeC&#10;vil4N+Nc8mn+HvGHhbTvssunXyBf3U0aRRLsDPGrBoxhZA4kIV0HzJ8DvGn7RPxF/wCC5X7aXg/9&#10;n+PwxofjLxJrdpHqvjrxHD9pt/CekWStCqQwbWEs8zNAEVgQBC2V/jT6G8N/tZftbf8ABJr9sr4U&#10;+DP2nPHXhf42fCf406uvhzTPFdhpUWm32ganIVWNZEijjXYzOMht+U3MrKUKMU9VF9/16IKm8l2/&#10;TqfrWrblB9RmlpEOUH0paACiiigAooooAK/Oj4//AA//AOCnl78bPFk/w38dfsx2PgGXVbl/D1vr&#10;EF41/DYeY3kLOVtGUyCPbuwxGc8mv0XrwP8A4Ke/tp2f/BPn9hn4h/Fa6WGa68N6Yw0u2lOFu9Qm&#10;YQ2sR77TM6FschQx7VMnZcxUYtuyPzh/Zo/bn/b+1/8A4KyaH+z74o8V/A7xlZ+G/s2sfEK68KaX&#10;NJbeH9OLBnglnlijK3UiFQiIrcyrkjD7f2ar4X/4ID/sP337Kv7FVt4x8ZedffFz43XB8b+M9Suh&#10;/pUs91mWGByeR5ccmSp6SSSnvX3RWj09179fUzi7vmW3T+vMKKKKkoKKKKAPnH/gq7+31b/8E0v2&#10;HfF/xYk0lde1DSBDZ6VpzOUjvL24lWKFXYciNS29sclUYDkivz68ffGj/gqP+zr+zpP+0V4n8SfB&#10;XXvDOl2A8Rax8NodKEdxp+m7RLKFmWJXMkcYJZRcuR82DIQFP1b/AMHEHxE+E/gz/gmV4t0v4uaX&#10;rmvab4wurbRtD0vRJVh1S+1dn821Fu7KwRkaIuSVYbEcbXzsb86/jt8C/wDgp83/AATQ/sT4hXeh&#10;6t8L4dKjj8R6Fo13br49l0ONMy20k5gMLP5C7X2F5Wxhg+XUyur9PQq2qXr6/wBfqftT+xR+1HpX&#10;7a/7KHgL4raLaz2Gn+ONIi1NLSZg0lm7ZEkLMAAxSRXTcAAdue9eo184/wDBJL4l/Cz4pf8ABOn4&#10;Vah8F4ry1+Hdrosen6baXpBvLJoCYpYrgg4M6yq+9hwzZYcMK+jq0npJpGcHeKCiiipKEd9i5PSv&#10;yG07/goD+2V/wVx/aJ8f6f8Asl6p4B+FHwb+GmszaC3jLxJYrfTeI7yLIcRo0UwCEFXCrGpVGQtJ&#10;ltg/XW9g+02skZ6OpU/jX4ZfsD/8FALP/g3M8S/Ej9nj9ojwb400/wAL3Pi698Q+DfGel6W15Za9&#10;bXARVU8j5tsSN8hcqzOjBSmTK+Kz7aet0P7Onf8AA+0v+Cbn/BRb4wXf7Xfib9l39p/RfDWnfGLw&#10;/pK+IdE1/wAOll0nxjpm/Y0saNgrIrcnAUMFk+RDGd36AV+GHgX9qnxV+2Z/wcyfs3/EpvA/iLwD&#10;4N1zwlq+neF7TXoPsuratpkNnqDvfz2+SYo5ZpXEYYnKxBu4r9z6vXlTfn+DaJ2k0vL8gooopDCu&#10;f+KfxY8M/A/wFqXirxhruleGfDejRedfanqVylta2qZAy8jkKMkgDnkkAckV0Fcb8e/2f/B/7UHw&#10;u1DwV490K08TeFdWeCS90263eRdGGZJow4BG5RJGjFTw2MEEEgjv0D1PzA+DH/BwNrH7b3/BaT4T&#10;/Cv4VQ3lh8CdVt9ZS61a+0oRv40mt7K4kE0DSpvit4pYVC7CrMS28AYUfZP/AAV8/wCCj8X/AATH&#10;/Y/uvHVnpC+JPF2sahB4f8LaMxIXUtSuN3lq235iiKruwXlgm0EFgR8i/tVeDtJ8Af8ABzb+xvou&#10;h6bYaPo+m/D3Wre0srK3S3t7WNbfUwqRxoAqqBwAAAK0v+Dhr/ib/tef8E/tGvPm0fUPjLay3Mbj&#10;Mcjx3FiIww6ciRxz2JoUU4xS6u342CWk2+yv+Fzg/jB+0L/wU0/4J/8Awgh+P3xO1T4Q/EbwHpoj&#10;vvFfgHStPW2vtBsnZd5jnSFWZogcM3mzBDkkSKCw/Vr9nv43aH+0n8D/AAj8QPDU7XOgeMtJttYs&#10;JGAD+VPGsihgOjANgjsQRXCf8FGNMtda/wCCe/xwtL7b9jn8Aa6kxYcBf7Pnyfw614F/wbValdar&#10;/wAETfgXJeM7SJY6jCu7/nmmqXiIPoFVce2KE949rfjfT8CXpZ97/p/mfdVfPv8AwUB/4KbfCP8A&#10;4Jt/DJ9e+JHiKK2v7qNv7I0C0Im1fXZRwEt7fO5huwC5wikjcw4r6Crzvxv+yd8OPiT8a/D/AMRv&#10;EPg/Rdb8beE7Z7XRdVvoBPNpSO4djAGysblgPnUBx0DY4oKPjX/g38/4KTfE7/gpX4e+OniH4k2k&#10;eit4b8bnS9H0EWa28nh618hW+ySNsWSSRGyGaT5t2eFHyj6R/b9/4KT/AAl/4Ju/C9/EnxM8SW9h&#10;cXEbnStFtyJtV1yRf+WdtBnc5yVBc4Rdw3MoNfGH/BtQf+Lg/tr/APZcNW/9Dev0J+IX7J/w5+LH&#10;xk8L/EHxN4P0XXvGHguGWDQdSv7cXEmkiRlZ2hVsqkhKL+8A3jHBAJolqlbql+SYbSkvN/mfFv8A&#10;wQH/AOCmnxN/4KX3Xx+1r4iWS6DD4V8Xxadonh42SQTeHbcxPutZX2LJJKrL87Sc7t2Aowo/RWvy&#10;y/4N0Vz+0x+3p/2W7Uf/AEouq/U2jRpNdl+SB6SkvN/mfKn/AAUr/wCCuHwy/wCCbvhaO11m6l8T&#10;fErWkVPDfgXR/wDSNZ1yeQlIQIlDNHE0ny+ay44IUO2EPAf8G937dvxC/wCCi37B978SPiVe2d3r&#10;9x4u1OxhS0s47WGztY/KaKBVQDITeQGfLkfeYnmvqbUf2VPh1eftAN8WZ/B+iXHxIXTI9Hi8QTwC&#10;W9trRGkZYombPlDMj5KBS27BJAGPz6/4NDF3f8El5f8AsedX/lb0Q3knvb9Qnsmu/wCjGfHn/goB&#10;+1R+3X+3r8SPgV+yPN4D8D6D8GZIbLxb478T232wtfvuzbwRGOReGSSPBickxOxdBtBP2Y/+Chn7&#10;UX7Gn/BQ7wP+zn+103gvxlZ/FqOf/hDvHnhm1+ypNdRgsbeaMJGvXamBEjK0kZy6sSv6N/Enxt4L&#10;/Z08G+I/HPia+0Hwno9nB9t1nWLwx20YSMYDSycFiAQqg5PIA5IFfml+zNY+I/8Agt1/wU48G/tM&#10;zaDqPhn9nX4Ci7tvh22owmC88bajL8kuoCNuUt1ZUKn1hjH3jKEKfxJff/X5BLVNr5f1+Z+r1U/E&#10;HiCx8KaJeanqd3bafp2nwvc3V1cSrFDbRICzu7sQFVVBJJIAAzVysX4jfD7R/iz4A1vwv4gs11DQ&#10;fEdhNpmo2rOyC5t5kMcsZZSGG5GIypBGeCDQ720A/JT9rr/g49Pj/wDb1+CPwo/Z0vP7U8Gav8R9&#10;J8P+L/Gw09bjTdUWa5ijk02ykkUqcxuzNMuG4Xyztyx/RH/go5+2rY/8E+P2LvHHxbvtJutePhWy&#10;EltptvkNe3EjrHEjMAdke9gXfB2Irtg4xX59/wDBbv4I+Ef2d/jv/wAE8fCfgbw3o3hTw3pfxnso&#10;7XTtMtEtreIfabHJ2oACx6ljkk8kk81+ucI3R4o5f3endr8F/mH21fsn+LPyCPxA/wCCqkHwFk+P&#10;02v/AATj0qPTm8Rn4WPpBF0tiE83yfN8rzBN5YJ2G6znjO75K/Qz/gmx+25pv/BRT9irwL8X9L0+&#10;TSI/FlpIbnT3fzDY3UM0lvcRbsDcolifaxA3LtOBnFfLP/Ba7w7+3N498KeLdF+ANh8Pz8L7nQ1g&#10;1IQ3DR+M9SDpILyK0aTdbIpiIVTtEu7JUk4r0P8A4N9viz8J/ib/AMExfA9j8HdO1rQ/D3g1p9C1&#10;DStZkWXUrDUkczXXnuoCu8kk3nblVQRMPlTGxSLunby+X9aCkrWv/XU+2aKKKBnmH7Wn7ZHw1/Ye&#10;+E1340+KHizS/Ceg22VSS6k/fXkmCwhgiGXmlIBwiAnAJxgEj4M/4I7f8FlfHn/BTn/go58adFvN&#10;KuvCfwt8OeG7DUfCug39hHDqAjlkXZezybd5aeJ1kCBjGqOm3d99v0A+PP7K/wAO/wBpibw3N8QP&#10;COi+Lx4Q1D+1tIh1SAXEFpdbGQTeU3yMwVjjepweRggGvzx/4J/xrD/wc1/trKoCqvhjw8AAOg+x&#10;2FKHx2fZhL4G15fmj9TJp1t7dpGYKqKWLE4CgdzX5W/BL/gvF4i/a3/4LjeG/gt8PrfTz8C5rLVb&#10;ca1LZl5fE93Z287SXNrMTgW6TR+WpUHf5bNn5gF7X/grv+1hq/7Q/wAbdH/Yv+Fviaz8OeIvG1sL&#10;34k+KTcpEPBnhw4MsYZiB9qukYIqdQki9BIHXwzW/A3w1/Zg/wCDhn9kTwf4GutB0vwL4J+EeqaZ&#10;amK9iaGHA1LmSQHBldmLsxOWZyTyadPWSb21/J6/gEtIvva/4o/ZKM/LTicVDp97DqFqk1vJHNDK&#10;odJEYMrqeQQRwQRzmpqUdgPkH/gqB/wWL+Gv/BN7ws2l3E7eMPi1q8Wzw54E0g/aNU1OdxiIyIgZ&#10;oYS2MuwywDBFdhtrK/4IC/tpePf2/v8AgnHovxM+JGoWupeKNV1zVLeSS2s47WKOGK5ZIo1SMAYR&#10;cLk5Y4ySTk17j8Tv2UvhzYeL/GfxWj8H6K3xH1Hw9Lp0viGWAS3y20cDhYo3bJiXBORHt3fxZr44&#10;/wCDTX/lDL4R/wCxh1r/ANLHp09eZPey/MJbJrvb8DI/bo/bY/a0+Jn/AAVkvv2dP2WdW+F+kf8A&#10;CKeA7fxRr1x4ws5JIUmkuNu0SRpIwYxzW2E2c/Mc16r+xB4I/wCChWjftE6TcfH/AMYfs+at8MUh&#10;uBqFr4Wgul1N5DEwgKGS2RcCXYWyw+XPWvnDX/8AglT+2N8Sf+Cpn7R/xL8LfEvw/wDAbwt8SpLG&#10;ysvFMFlBr2sXun2kCwwwW8HmL9nUiKNpGZkfITYWw1a37PX7Uf7Sn/BLn/gpJ8N/2e/2iviFYfG7&#10;4f8AxwWeDwf40awWx1KxvosfuZkXOQzPGhVmkI8+NlkwrJRT2S6sJ9ey/wCAfrJRQOlFABRRRQAU&#10;UUUAfm//AMFpP+C+nhL9g3wH4n8E/DG6i8dfHaOxuCum6bGL238JqikyXuoFQyp5S5fym+YkDeFQ&#10;7q+rf+Canxo8Q/tD/wDBPv4NePPF17HqPibxd4P03VtUu0gjt1uLia3R5HCRhUXLEnCgAdgK+e/+&#10;Cw/7Kfw5+B//AATA/aw8V+FPB+h6L4n8d+Hb7Udf1aG3BvdVmchiZJmy5XPITOxcnAFdJ/wT+1+6&#10;8K/8EEfhnqliWW8034N291blfvCRNLLLj8QKhy5YSk91b8pf5Dcbyil1uv8A0n/M+aoP28v2wP8A&#10;grL8ePH9j+yNrHw9+F/wd+GurSaB/wAJt4msPt0/ii+i/wBaLdDFMnljKkARghHRi5L7F9g/4JIf&#10;8FDPjd8Rv2mPid+zb+0poWiwfFr4W2sGpp4g0GEppniKwl2BZcYCK58yNxtCbldgY0aNgfz9/wCC&#10;EnhH9sT9qH/gnXoPhn4CeNPBvwF+HvhTUdQS98U3+lJq2reLdUluXnkMcckbJHBFE8MRbAJZG5YZ&#10;VPu3/glf+3z8b9H/AG1fGv7J37TzeHtW+J3hfR08S6D4r0aEQWvijTSyKxZFVFEilwQVRPuyArlN&#10;zaxjb3fL7+t/1t2JlLd+f3an6O0UUVIwooooAKKKKACiiigAooooAKKKKACiiigAooooAKKKKACi&#10;iigAooooAKKKKACiiigAooooAKKKKACiiigAooooAKKKKACiiigAooooAKKKKACiiigAooooAKKK&#10;KACiiigAooooAKKKKACiiigAooooAKKKKACiiigAooooAKKKKACiiigAooooAKKKKACiiigAoooo&#10;AKKKKACiiigAooooAKKKKACiiigArjf2ibSW/wDgF44ggjkmmm0C/SOONSzOxt5AAAOSSeMCuypG&#10;G4VMo80XEcZWdz8+P+DYPwFrnw2/4I6/DnSfEWi6toOq2+oaw0tlqNpJa3EQbUrhlLRyAMMqQRkc&#10;gg1+hFNRAg4GKdWk5czuRGNgoooqSgooooAKKKKACiiigD8eP+DlL9uH4mab8Q/CfwA8H+Gfi3H8&#10;PfEFtHqXxE8Q+CNBlvdSudPkkdP7NtJOIlZ1RmkJYcPGDld6PB+yn/wXU+Df7FHwT0n4e/Df9jL9&#10;qjw54Z0dMJDD4LiaS5kON800hn3SyvjLOxJP0AA/Y0KM9KXFEdFYJau5h/DTxsvxJ+Huh+IY7K+0&#10;2PXdPg1BbS9Ty7m1EsayCOVcnbIu7DDJwQa3KRUCDpS0Ar21CiiigAooooAKKKKACkNLRQB+Zv8A&#10;wUB/bE/aE/4Jk/8ABRVfidrGh+Ovix+yf4n0BLC60vw5p0VxceCL5Nhe4KKqsytsLb5nCkTuoYFE&#10;U/Ov7Wn7Snij/g5L+JPwp+FPwj+FPxE8LfB3wv4rtvFPjHxv4r0safHGsCun2e3AZ0aQpLKAocsz&#10;lPlVFZq/bpo1fquaBEqtu2jPrRHS1+m3/BCXl1G28XlRKvoAKkoooAKKKKAPF/26P2Avhn/wUc+D&#10;9p4E+K2kXmteGrHVItYit7a/msXFzHHLGjb4mVsBZpBjOOc9hX5if8FV/wDg2n/Zo/Z7/wCCfHxQ&#10;8Z/Cz4c+K5viDoOlrPoqQa5qOoyPMZ4lIWAu3mHYzcbT69q/aOkZA45qeXTQqMrNHxV/wQ4/4Jzf&#10;Dz9hf9jzwrrfhHw7qnh/xP8AE3wvomq+LY767uJXkv1s97fupifJIeeXKKFxnGOBj7WoVdo4orSU&#10;ru5nGNlYKKKKkoKKKKAPE/8Agor4I+K3xD/Yw8faX8EfEknhP4pS6d5vh+/VYSTNG6yNADMrIhmR&#10;XiDkDYZQ2QVyPzv+EH/BzBqHwh+C+l+Bfi7+z78fJv2hdDs00y70i08O7odfvY1Ef2hJCwdVmZS5&#10;2xOB82zeME/r5UZt4yPurS7+Y9D8/P8AggH+xV8RPgF8OPix8W/i9pf/AAjvxM/aM8XTeMdT0LGG&#10;0SB3lkhgkH8Mm64mYoeUVkU4YMB+g46UAYFFP0FruwooooAKKKKACiiigAob7tFFAH5E/tR/8J5/&#10;wRZ/4K5ePP2k9P8Ahv4q+JHwF+Omk2sHi7/hGbT7VqHhfULZUUXDR8fuzsZsuVQ+e43Aoobl/iL+&#10;0N4i/wCDif8AbF+BWi/D34X/ABA8I/An4PeKofG3ibxb4q03+z/7RubcjyrO3UMylj8yEK7N+8LF&#10;VVMt+zjRq/UZoWFVfcFGfWiHu28tv0+4Ja3t13/L8hU+4v0paKKACiiigAooooAK/M3/AIONPh74&#10;j/aR1f8AZW+Dmm6HrWreGPHnxUsrjxRNZWck0NpYWzRo5ndVKxoVunbLkAmP2r9Mqa0YcjIo6p9m&#10;n9zuHRryf4jbSBbe1jjRVRI1CqoGAoHYVJQBgUUAFFFFABRRRQB8Bf8ABw5+xR8Qv2uP2RfC+ufC&#10;qy/tj4gfB3xdZeN9L0ggH+1/s6yK8KgkBnG8OFzl/LKjJYV4F4x/4Oc5fiF8HLvwb4P/AGa/jpN+&#10;0Fqdm2nR+Frrw8TZ2F7IhUvJID5zRIxDYMKEjAOzlh+vRG4c0wwLnhVqeXRx6Mq+qfVHx7/wQm/Y&#10;U8Rf8E8f+CbHgn4f+L/LXxdJJc6zrNvFIJEsri6lMn2cMCVYxpsRipKllYgkEE/YtCjAoq5O7uRF&#10;WQUUUUhiP0r8ndc/4LV/Ez/gmx+0V8T/AAN+1h8NfH3i3w5Nr8998PPFvhHw1DNY3+luSYbVxujT&#10;zUQAk72cMXDcBWb9Y6a0KseVFLrcOlj8r/8AgmJ8Ovid/wAFDP8Agp74i/bN+JfgHXPhl4O0Xw9/&#10;wiPwz8Pa5EYdSa2dmMt7LGQCu5Xm5xhvtJClljDH9Uqasap90AU6n0SQdbsKKKKACiiigD8yf2yP&#10;hx4h1f8A4OYf2UvEVpoOs3Xh/S/A+tQ3mqQ2Uj2dpI0GpBUkmC7EYllwGIJ3D1rvv+DgX9i3x1+1&#10;F+yn4T8XfCqwbVPil8DfFll478P2CLul1E2xzJBGOMuRskVQcsYQo5YV97eWN+7v60pGVxRryqK6&#10;a/jcL+9zeVvwsfil+1X/AMF4PFn/AAUV/ZT1j4A/B39nr4xWnxy+JWnSeGtbs9V0n7Pp/hiOceTd&#10;yNPncVCM6hpUiVQ25yNu1v1K/wCCfP7LEX7E37Fnw0+Fcdwl3L4J0G30+6uIxtS5udu+4kUdlaZp&#10;GGecEV7CIeF6YXp7U+jp6h28goY4U0UEZFAH5l/8G6vw68QeAPHv7Y769oWsaKmr/GjVLyxa/spL&#10;YXsDO+2WIuo3oezLkH1r9NKRUCdBS0dEuyS+5WDq33dz8y/+Dfv4deIPAn7Rv7cNxrmhazo1vrXx&#10;l1C70+S+spLdL+Ez3REsRdQJEII+Zcjkc1+mlNWJVPTHNOoWyXZJfcrA9ZN92394y4G6Fselfmj/&#10;AMGpHw88QfC3/gljLpniXQ9Y8O6l/wAJrqs32TU7KS0n2MINrbJAG2nBwcYOK/TGmiPA7e9JaNvu&#10;rfjcHqred/wa/U/nt/4KEft26l+1x/wU31ex+N3wZ/aG8Wfs2/CXUpbbw54N8K+GZmtfFeoQSGM3&#10;+oPI0XmQkhiiKSNmwcbpDJ98fslf8F9vCfxn+Lvgn4YaJ+zN+0V4ItdauoNGsrzU/CMNjpGkR42o&#10;ZGSUiOFAAOFwABxX6NhcCkKZNOOiswlrqh1FFFAH5k/8F+Phx4h8dftWfsJ3WiaDrOsW2ifGKzu9&#10;RlsbKS4jsIRcWRMsrIpEaDB+ZsDg19Uf8FUPAvxq8efsNeMbX9n3xLdeF/itaRpe6TJAsG+/Ebbp&#10;bQNMrKjSx7grfLh9nzKMmvowxhmye1OxxRry8vnf8v8AIPtJ+Vvxb/U/Ivw//wAHPM2kfCe38H65&#10;+zd8ep/2jbezFjL4Vj8NsLS71NUwSH3eesTOC2BCWC5A3Y3H6C/4N6f2EPHX7Dv7FesSfE6CPT/i&#10;B8U/E93411nTIyCukNcrEiW52kjeFjDsATtMhXJ25r7v8hSu3aNvWngYFC6vqw8ugUUUUANmG6Ov&#10;zL/YW+HfiDRf+DkH9sjxBeaFrFpoOr+HNAjsdSmspI7O9ZLSxDLFKV2OVKsCFJwQfSv02pojUHOK&#10;S0lzev4h9lx/rufFH7W3/Bvl+zB+2/8AtAa98TviJ4P1rVfGHiTyPt11B4hvbSOTybeO3jxHHIqL&#10;iOJBwOSM9Sa/Or43f8G8nwN8Jf8ABbD4N/C3RPhr4uPwV8TeC7/VPEMq6lqE0C38YvPKDXm4mIny&#10;ofk3jPod3P73U1ow3UUR0t/XQHdqxi/DL4f6b8Jvh3ofhfRYZLfR/DenwaXYRPIZGjggjWKNSzZL&#10;EKqjJ5NblFFPXqC00Rg/FSB7r4ZeIo40aSSTTLlUVRlmJiYAAetfBf8Awa1+Ade+Gn/BIXwrpPiP&#10;RdW8P6pFr2sO9nqVnJa3CK12xUmOQBgCOQcciv0SIzSKu0cUR0bfdW/G4PVJed/wsfkv40/4Kc/H&#10;L/gkd+3J8WbH9o7wv8TPil8DfGWpf2p4D8V+G9HhuotCgO7bYOiCJFwGSMh2EheIuA4k3DD+FWue&#10;Nv8Agu7/AMFUfg58ZLP4a+Mvhz+z3+zt9p1TStR8UWX2O+8ValMUKeTHkjyw0UDZVnVVicFg0gUf&#10;sG0Ss2dvNCRhM4GM0Q0s3utglrdLruOXgUUUUAFFFFABRRRQB8rf8FufDepeMv8Agk/8eNL0fT73&#10;VdUvvCd1FbWdnA089w5xhURQWZj6AE1e/wCCUfgSaL/gk38C/DniDTbqzlb4eaZYahY3cLQzRZs1&#10;SSN0YBlYZIIIBFfTLxbzyBTgNo4qbaNPrb8L/wCYX28r/jb/ACPxG/Yt/bI8S/8ABuBaeL/gD8cv&#10;hX8SvEPw2tfEF3qvgHxt4V0lb+11G0uG3eRLl0RZAQWK7t6s7grtCM3s/wDwS78JfEH/AIKC/wDB&#10;Vfxl+2Z4u+HviL4X+A7TwmngnwDpOvQG31PUoTIJZLyWM9F5kwR8p84BWfyyx/VBowzc0qrt6Cqi&#10;7O73/pfloEtb26/8OL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zfxX&#10;+MXhX4EeCbzxL408RaL4V8P6eN1xqOq3sdnawj3kkIXJ7DOT2ropX8tc1+Bvw38HXv8Awc5f8Fcv&#10;iFN421fVv+GY/gHc/ZNO0CyuXt4tYkMkkUTFlI2tcGGaV5B+8WJUjUrkMFq3yoeiV2fojN/wclfs&#10;Sw+Ljof/AAvfR2vg/ll10TVWtc4z/wAfItfJx778Z4zmvsD4UfF/wr8dvAtj4n8F+ItF8VeHdSXf&#10;a6lpV5Hd2s477ZIyVJHQjOQeDg14JJ/wRZ/ZNm+HP/CLN+zz8JRpnk+R5o8OWwv9uc5+2BftO7/b&#10;8zd718S/8E5f+CZnx0/4JO/8FefE/h74YaTq2v8A7Ivji0+3XT32rQbNBndHMQWOSQSyTxSR+WWR&#10;WLwSIXJdRhqzfKS7pXP0k8R/ttfCvwj+1BovwX1Lxlptp8UPEVn/AGhpvh51k+1XcGJW8xSF2YxB&#10;MeWB+Q+1eqV+J/7ePxF0P4R/8Hb/AME/FHijVtP0Dw/oXwymvNQ1C+nWG2s4ktdcLO7twAK+iLb/&#10;AIOwP2OJ/ib/AMI6fGHiaGz8/wAj+3n8OXI0z/fyAZwvuYvfpzRHWKfXX8ypaSt6fkfpRRXHa38e&#10;/CekfAi++JkesWuoeCrHRJfER1OxP2qGexjgM5mi2Z8wGNSw25z2r4m+J/8Awc9fsk/DD4a+DfFE&#10;njDXNYtfG6T3FhZ6dokz30EENxLbPPPFJs8pDLDIqhjuYLlVI5o8hH6FUV4j4x/4KL/Bv4b/ALJO&#10;i/HDxP42sfDXw38Q2EGo6dqWqQTWsl4k8fmQrHbsnnPI6ZYRqhYgEgEc18f+D/8Ag7N/Y58V+O00&#10;WXxR4u0W3klMSavqPhydLBuQASULyqpznLRgAA5xR1sHS5+l1FYvhH4iaH8Q/A1l4l8Patp+uaDq&#10;dst5Z6hYzrcW93Cw3K8bqSGUjkEGvi3Vv+Dj39k/SP2bT8UZfiBcHQpdWuNEs7H+ybhdV1K6gjhk&#10;lWG1ZQ5RVnizK22MFgCwPFF+gbn3ZRXxn+wx/wAF7P2av2/rrXLPwh42bRtW8O2MuqXun+JLU6XM&#10;lnEMy3CsxMTRovLFXJUcsAOa8q1H/g60/Y3034tN4XPjXxBNbJP9nbX4fD9w+kqc43b8eaUz/GsR&#10;UjkEjmgD9IaKy/B3jfR/iF4P03xBoepWeraHrFrFfWN9aSCW3u4JFDxyo44ZWVgQRwQa+EP2p/8A&#10;g5s/ZL/ZT+JN54TvvGmp+Lta02Zre+Xwvpj6hBZyKSGRpyUiZgRgiN2weDgg4Otg31R+gdFfPH7B&#10;/wDwVR+Bv/BSPw9eXnwn8bWuuXulqG1DSbiCSz1KwBOA0kEgDFCeN6bkzxuzxVr9vL/gpt8F/wDg&#10;m14MsdY+LXjG20BtWLLpunxQSXeoakVxu8qCMFiq5GXbCAkAsCQCPTcN9j32ivz1/Zl/4Of/ANkf&#10;9p34jWPhW18Zax4Q1XVJktrI+J9JextrqVjhVE6l4oyScfvWQE8ZJwK+/dc8R6f4Y0O61PUr610/&#10;TbGFri5urmVYYbeNVLM7uxAVQoJJJAAFG24eRdor82/iv/wdbfsd/Cz4hTaBF4t8S+KVt5fJm1LQ&#10;9CluLBWBwdsjlDIo67o1ZSBlSeM/ZX7Hn7c3wr/b1+Fq+MPhV4w0zxZo6uIbjyN8dxYy4z5U8MgW&#10;SJ8cgOoyORkc0eYPTc9aor5k+J3/AAV8+AnwW/aF8d/DLxd42i8N+JfhvoSeI9ea/s5orO0s3EBR&#10;ln27ZJGNzCqxpudmcAKTxXhPwQ/4Ojf2Rfjp8ZbHwTZ+L9e0O61S6WzstS1rRZbPTbuVm2oPNyTG&#10;GOMNMqDnkiha7AfojRXwx+25/wAHE/7L/wCwd8V7nwP4q8XalrnirTm8vUdP8Oac2oNpbY+7PJlY&#10;1cd0Dl1yMqK+i/2MP25/hh+3/wDB6Hxz8K/FFr4m0FpjazlYnguLKdQC0M0MgDxuAQcMMEEEEggk&#10;WqugemjPXKK+Yf8AgoD/AMFgvgD/AME0Vs7f4p+NI7HXtSha4s9C062kvtUuYxkB/KjB8tWIIDyl&#10;FJBAPBx53+xH/wAHD/7Lv7ePxMt/BvhXxne6F4s1BxFp+l+JNPfTpdSfssMmWhdz0Ee8Oeymha7A&#10;9Nz7iooBz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GV43tri88I6pDaEi6ls5khI7OUIX9cV+Ln/BlVNb2vwG+P&#10;2nTKF1yz8W2jXqsMSBDbyKme/wB9JvxzX7bSLvGK/Bf41R+N/wDg2i/4Kt+OPjHY+D9Y8VfsvfHC&#10;483Wf7KTJ0S5llMpTJwiTRTSSmJZCqSxTFAwcErMXaTT6q35P8RyTcLLo7n71E4qo2s2Kar9i+1W&#10;ovvL877P5i+bszjft67c8ZxjNfn5e/8AB0x+xXbfDj+3k+KF/cXfk+YNFj8Oah/aRbn93taERBuM&#10;ZMgXnO7HNfHf/BO3wT8RP+C6X/BYqx/bA8UeGdY8G/BH4Xxi18E296Sr6m8Jk8hEIwJMSSSTzOmU&#10;D7YgWGSKim5W6dRS0VzL/wCCuP7Lfh39tH/g6m+BHw78XW5vfDGseDbG51O13FVvILZ9WuTCxGDt&#10;fyQjYIO1jgjrX6K/8Fav2DfhH4u/4JUfGHQ2+Hvg7T7Xwj4H1XVtCNho1vato91Z2ctxBJAUUGPD&#10;xqCFI3KWU5DEV8c/tVDb/wAHjf7Po9Ph24/8ltbr9Jf+Cnf/ACjb/aC/7Jt4i/8ATZcVEv4P3v8A&#10;E0j/ABl/26fn1/wRt8WX/iv/AINW/EwvriS4/szwf40sbcu24pCoviq59BuIHoMDoK53/g0S/Yv+&#10;H1//AME4dd8fa14V8P8AiDxF428Q32m3NzqVhFdumnwLHGtoPMU4jLmV2UcMXGc4GND/AIIl8/8A&#10;Bq942/7Frxv/AOg3lek/8Giw/wCNOeh/9jTrH/o1a2n/ABJ+i/M59fZx9X+R87/t2/B3Sf8Ago5/&#10;wco/DL9nDxRbrH8G/g14Si1H/hG7X9xZz4tRcmMImAqPus4iFxiOEqMZr9WPjJ/wTg+B/wAefgLc&#10;fDbxB8MfBTeE5rVrSC1tdHgtjpwwQr2zIoMEi5yrJgg1+Yf/AAWi0nxd/wAEtv8AgsX8Nv23tJ8M&#10;6l4o+Gl9psfhvxulim6Sx/dvbFmPRd8LRNGWIUy2+1mXcpPvnxk/4Ouf2SPA/wAB7nxN4X8X6p4x&#10;8TNamSx8L2+jXdreSzkHbFNJLEIolDY3PvbAyVDnAOUdadvW/rc2afPf0t/XqeNf8Grvj7xF8PLX&#10;9qX9nLVtVuNY0f4G+K3g0aaVi3lpNLewTIo/hQvZiQKOA0znua8e/wCDOj9iHwD8UPB3xT+Lninw&#10;7pPiTxFoniCPw/oranapdJpCCBZ5pIVcFUkkMyKXA3AR4BAZs/TP/Bsp+xr8QvhH8BvjL8cPilpV&#10;xoPi79ofWv7cTT7mJop0s0+0SpM8bfNH5st3Oyq3OxUP8QriP+DLP/kx34vf9lCf/wBILWtI3Unf&#10;flV/XqZys1ptzP7rHif/AAXZ/YR+H/i//gv5+zF4ZsdFs/Dul/GCK0tPFUWkRiyGqRreyRTFvLx8&#10;8tufKZupULnpX6Hf8FoP2HfhHaf8Ec/jBpNj8O/Bul2Xgfwhd6poC2OjwW7aRPaxmWN4CigxnK4J&#10;UjcrMDkMc/LP/BZr/lY//YV/3o//AEvkr78/4LRf8omP2iv+xA1f/wBJXrGX+7fORtH+Ov8At0/M&#10;Hw3+1n4q/Z3/AODNnQ/EGi6peW+v6paXHhW0vUkKzWkE+t3Fs2xuoK2wdFI5XgjGBX3D/wAEIv8A&#10;gmD8Lf2VP+Cenw31aHwf4d1Lxp498O2PiDxBrl5YR3F7dS3cKXAhErqWWGIOEVFwvylsbmYn5P8A&#10;2OP2JtV/4KCf8GjmhfDfw6I38UXlpqOpaJHI4VZ7y01y5uI4cnhfM2GPJOAZATwK1f8AgkX/AMHG&#10;nwe+C37Knh34O/tHaprHwn+JnwjsYvDF5FqujXckd9HaAQxn9zG7xzKiIsiSKp3AkFgcDd6Tmut1&#10;93/DmEV7sbba/ecB/wAFgvgJ4c/4JL/8Fgf2WPjp8HdLs/BcXxK8RNofirRtJiW1sb6MT2sc7CFM&#10;IpmgunDAALviR8bskt/4L3aP4r/Y5/4LD/DX9qLxh8JZfjd8E9H8Nx6W+nywedZ6NcJ9pDeZuSSO&#10;N1aZZ42lTYzZAIZdy5Pxf+Pkv/ByD/wV9+Cdj8J9D1yT4D/s9aquu634mvrR7aG8czwTygKwynmi&#10;1hhiRv3h3SOVVVOPqf8A4KLf8FjPiN/wS9/4Kd+GNL+LGg2kn7KvjLSdllrml6PJNfWd7sAk8+Te&#10;RIY5FYmJFUmGcMA7IQc43UY33u7elv8AhzWVnJ+iv63/AOGPnX4w/wDBRv8A4Jy/8Fxvh5pHgX4g&#10;tqnwN8SQ3sE9hq99o1rpt5bMG/eQx6hGs8CwuCysJiinhsBlXHo3/B0h8StX+Bn/AATE+DfwZ8F+&#10;IdSvLP4ja3p/hm51W4uxNc6rp9rbDaJpUADmWX7M7soAba3GGxXzv/wXA/bJ/wCCeH7V/wCy3rFp&#10;8IfDvh3xh8ePEU0MHh268KeE7nSr+O6eaPL3MvkRCZSu9fLbzGZnwAD86+tf8FAv+CVXxi+Kf/Bu&#10;t8BdFj0/UtR+MnwLtrPxA+koDLfG3EUivZIvVp4IpIPlGSfsrKoJKgvTl97a6v59xK6ktej+Xb8T&#10;9MP2Pv8AgmF8Fv2Of2dNL+HfhzwD4VudPhso7fVLq90qC4udelCbZJ7p3UmVnJY4YlVDbVAUAD8v&#10;fBvwn03/AIJJf8HSfg/wP8MIf7C+Gv7QnhprnUPD1qdllZyMl4QsUfRVS4sw6AfcWeRFwpxX0J+y&#10;L/wdY/sx/ET9nvTdR+KPiq8+HPxA02zWPXNDutGvLjfdouJDbPBE6vGzKxUMVcZAIBr59/4J8614&#10;l/4Lc/8ABeGL9rGx8L6x4f8Agh8G9Kk0Tw1eanD5T6rMIriONBjKtJvu553ClhGojRjlgTUU3VTf&#10;nf0s/wCkRtSa+71ujkfjH+yb4T/bK/4PBdc8L+OdOt9a8L6XoVlrt5pdyvmW2pNbaPbtFFKh4ePz&#10;WjdkbIYJtIIJFfQH/B2X+y38P9M/4JRr4p0/wj4d0rX/AAT4g0yPSr2w0+K2mt4ZnMEkAZFB8oqw&#10;Oz7uY0OPlFch8NgV/wCDzfx3/wBiGn/ppsq9v/4O1R/xpi8Wf9jDo3/pUtYTuqcLeX/pRtT1qyv/&#10;AF7qPWv+CQv/AAT2+FPwv/4JrfDWF/BPhnW9Q+IPhSw13xTqGqaZDeXWv3d9bJcTtcSSqzSrumZQ&#10;rEgKAMda+Kf+DYzw/Z/BP/goP+3x4D0NWs/CPhHxh9l06wViY7aK31HVYIwo9okVfcKM9BX6if8A&#10;BOD/AJR5fAj/ALJ7oH/ptt6/M7/g3Yh8/wD4K6/8FFo2+7J49uFI9R/bGr1rO/tpJdn+asc8P4Cb&#10;7x/Hc/Pf/gnh/wAFcP2d/Bn7aPxe+P8A+1B4B8dfFL4ieMNaNz4a+yaLY6tY+H7XcxIVLq5iCyqv&#10;kxRkK3lxxYUjca7n/gtB/wAFif2PP+Ci37Pj/wDCvPhT8SvBfxp0G7trvw54mk8N6bpvlBJU82Ge&#10;e2vHlZDHuKDa22RUIxyT7L/wTy/ash/4Npf25Pi78CfjxpuuaT8JvHWsf234R8V29lJcW/lIWjSY&#10;qgLSI8LRJJ5e5opIcFSGLD6Z/b0/4OjvAqaPofgz9kWMfG74v+KtRgtLCBtDvv7Ot1LDeGRhDLLK&#10;w+VVQgLkuzAKFY0ajbytbv8A8ObN2lJ+v3f8Mfdn/BKf9oPVv2qf+Ccvwb8f69I02veI/DFpLqcr&#10;DBnukXyppCP9qSNmx/tV9BVyvwNvPFeofB/w3ceOrXSLHxncadBLrdtpW82VteNGpljhLszFFclQ&#10;SSTjNdVVS1k2jOHwoKKKKk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qeuaDZ+JtLnsdQs7a+srpDFNb3EayRTIRgqysCG&#10;B9CKuUUAeBx/8Erv2Z4PE41pP2fvgyurrJ5oux4N08Sh/wC9nyute7adp0GkWUVtawx29vAojjij&#10;UKkagYCgDgAAAACpqKAOWv8A4IeDdV+Jln40uvCfhq68YafF5FrrsumQPqVtH8w8tLgr5irh3GAw&#10;Hzt6mt3xD4fsfFmh3mmapZ2uo6bqED211a3MSzQXMTqVeN0YFWVlJBUgggkGrlFAHMeF/gt4P8Ef&#10;D6bwnovhXw3o/he4SWOTR7LTYbewkWXPmqYEURkPubcCuGyc5zU/w2+FXhn4OeG10Xwj4c0Hwvo6&#10;SNMtjpFhFZWyu33mEcSqu49zjJroKKAKutaJZ+I9Mnsr+1t7yzuo2imgnjEkUyMMMrKchlI4IPBr&#10;x3wX/wAE2/2e/hv45XxP4f8Agf8ACfRPEaSGVNTsfCljBdxuTuLLIsQZTkA5BzXtlFHW4DZIlljK&#10;soZW4IPeuZ+FvwT8G/A7Sbqw8F+E/DfhGxvJvtNxb6LpkFhFPLgL5jLEqhmwANxGcADtXUUUAcv4&#10;n+CHg3xt430rxNrXhPw3q3iPQSDpmqXumQXF7p2Du/czMpePkk/KRya2PFXhTS/HPh280fWtOsdX&#10;0nUYmt7uyvYFuLe6jYYZJI2BVlI4IIINaFFAGP4B+HmgfCrwrbaF4Y0PSPDuiWW77Pp+mWcdpawb&#10;mLNsijAVcszMcDkknqa4H43/ALC3wX/aX1yPU/iH8J/h3441KEBEu9c8PWl/cKo6ASSxs2BngZwK&#10;9WooA5/4a/Cnwz8GvCtvofhHw9ovhfRLTIg0/SrGKztYs9dscaqoz7Dmn/ET4YeHPi74YuNE8VaD&#10;o/iTRbrHnWGqWUd5azY5G6ORWU49xW7RRuGx478HP+CfHwJ/Z38UrrngL4N/DHwbrKjAv9G8M2dl&#10;dL1HEkcYYdT0PevYCuU2+2KdRQB4z8Sf+CdPwD+MnjVvEvi74LfCzxN4ikcSSanqnheyuruVgchm&#10;leMsxyBySelereGfC+n+C9CtdL0fT7PS9NsUEVvaWkKwwW6DoqIoCqo9AK0KKOlg31OWg+B3gu1+&#10;Js3jaLwl4Zj8ZXEXkS66ulwDUpY9oXYbjb5hXaqjBbGAB0FW/iL8LfDPxf8ADMmi+LPD2h+KNHld&#10;ZHsdWsYr22dlOVYxyKykg8g44reoosBT0LQbHwxolppum2drp+n2EKW9ta20SxQ20SKFSNEUBVVV&#10;AAUAAAACsLwV8EPBvw28S6xrPh3wn4b0HV/EUxuNWvdO0yC1uNUlLM5eeRFDStud2y5JyzHqTXU0&#10;Udbh5HJ/F74D+Cf2gPCz6H468I+G/GWjOSTY63psN/b5IwTslVlzgkZxmub+Bv7Evwd/Zkvprr4c&#10;/Cv4e+Bbq5BWafQfD9rp8sgOMgvEikg4HGccV6hRQAL0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wQKAAAAAAAAACEAiTV2fBW9AAAVvQAAFAAA&#10;AGRycy9tZWRpYS9pbWFnZTIucG5niVBORw0KGgoAAAANSUhEUgAAArwAAAK8CAYAAAANumxDAAAA&#10;BmJLR0QA/wD/AP+gvaeTAAAACXBIWXMAAA9hAAAPYQGoP6dpAAAAB3RJTUUH4QQbEhERRZ9gJQAA&#10;IABJREFUeF7s3XdYFFfbBvCb3puAKIqAIhYQBSyxUOwFW4K9xhZLLDG2V41JjC1qYk3UYGKMJnZj&#10;11hiRY01KiI2FMUuSBHp7Pn+4NvJ7lBkFRSW+3dde7me55nZ2d2Z2YezZ87qCCEEiIiIiIi0lK68&#10;gYiIiIhIm7DgJSIiIiKtxoKXiIiIiLQaC14iIiIi0moseImIiIhIq7HgJSIiIiKtxoKXiIiIiLSa&#10;vryBtN9vv/2G06dPq7Xp6enB1NQUlSpVQocOHeDi4qIW10bx8fEwMTGBkZGR1Pbrr7/izJkzMDAw&#10;wNKlS1Wyi458O97HNuRHCIEtW7Zg+/btuHv3LlJTU+Hg4IDGjRtj8ODBKFeunFr+unXrcPz4cQDA&#10;2LFjUa1aNbX4+fPn8fPPPwMApkyZgkqVKgHIuV/q6OhAV1cXRkZGsLe3R5s2beDt7S3Fi5NXr15h&#10;7dq1OHfuHPT19dGkSRP06NEDBgYG8tQC56alpWH27Nk4fPgwrKys8Mknn6Bjx45qOU+ePEGbNm3g&#10;6emJ33//XS2WG9X35nUmTZoEV1fXYrc/5qaot1GT9d+/fx+zZ88GAPTu3Rt+fn6yjNz9/fffGDNm&#10;DAYMGIBx48bJwxqbNGkS7t27h+7du+PDDz+Uh7F3717s27cPSUlJ8PT0xKBBg2Btba2WUxT7oNKb&#10;nifkZs6ciQcPHgAAhg0bhjp16sgygPDwcHTv3h0dOnTAnDlz5GEqLQSVOv379xcA8rzp6emJadOm&#10;CYVCIV9UK2RlZYkVK1YIOzs78fjxY7VY7969BQBhZGSk1l4U8tqOd7kNr5OWliZat26dYx9R3qyt&#10;rUVoaKjaMkOHDpXiTZs2VYsJIcT69eul+Llz56T21+2XAMSECRNU1lQ83L59W7i6uubYVl9fX/H8&#10;+fM3zh00aJAAIPz8/ET58uUFAHHo0CG1nDFjxggA4s8//1Rrz4vqe/O62+nTp4UQxWt/zEtRb6Mm&#10;6z937pz0Gi5fvlwezlVqaqqoWrWqACDCw8PlYY1t27ZN2oYZM2bIw2Lw4ME53u8KFSqIyMhItbyi&#10;2AeV3vQ8oSoyMlLo6OhIeX369JGnSGrWrCl0dXXzXBdpPw5pKOWaNWuGoKAgtGrVCh4eHgCArKws&#10;zJgxA/PmzZNla4fZs2dj2LBhiImJkYfg7OyM2rVro3bt2vJQoctrO97lNrzOokWLsH//fgBA7dq1&#10;MW3aNMyYMQPNmjUDkN073bNnT2RkZKguJjly5AjWrl0rb34t5X7ZsmVLVK9eXWqfP38+9u3bp5L5&#10;5h49eoQRI0YgIiJCHtJIz549cffuXRgaGmLYsGFo06YNAODChQsYOHDgG+Wmp6dj9erVMDExwcGD&#10;BzFjxgwAQEhIiJTz+PFj/PTTT6hTpw46d+4stefHy8sLQUFB0s3V1VWK+fn5qcVsbGxUlqSitGrV&#10;Kty6dQsBAQGoWbOmPJzD9evX8emnnyI8PFwewubNm9GjRw95s2THjh1Sz6mfnx9GjBgBAwMDPHz4&#10;EMOGDZPyimofzM2bnid++eUXCJUfi92yZQtevHihkvGf4cOHQ6FQYMKECfIQlRbyCpi0n2pP2t27&#10;d9ViJ0+eFBYWFgKAMDExydHrpCo5OVmkp6fLm/OVlJSUa8/xy5cv5U05pKeni1evXsmbc5WYmCgS&#10;ExPlzUIIIaZOnSo9f3kP7+soFIo81yuXmZkpEhMTc32+QrzddgjxZq9/WlqaSElJkTfnyc/PTwAQ&#10;Tk5OIiMjQy3WsmVLafuPHj0qtct7EcuWLSvi4uKkeF49N/ntl/Pnz5divXr1Uosp5fee5+bu3bsC&#10;gNDR0RGtWrUSu3fvzvO9ysuFCxek7VqwYIHU3qVLF6n9+vXrGudGRkYKAMLZ2VkIIcSBAwcEAFG/&#10;fn1puZEjRwoAYtu2bVKbppS9cwDEv//+Kw8LIXLv3UxNTRWpqakqWXlLTU0VmZmZ8mYhRMGP6de9&#10;t2+7ja87lnJbvyrV5TXt4c3KyhJubm6vzVcoFGLfvn2iTZs2Uq+m6vETHh4uOnfuLD228ibv4W3b&#10;tq0AIOzs7KRzwYQJE6R8ZS9vUe+Db3qeUMrMzBSOjo4CyP6mSZm7cOFCeaoQQojHjx9Lr9uVK1fk&#10;YSoF2MNLaho1aoTJkycDAFJSUrB582a1eFJSEiZNmoSKFSvC1NQURkZGqFOnDtasWaOWBwDt2rWD&#10;m5sbpk+fjvXr16NKlSowNzeHtbU1vv76awghMH/+fJQtWxYWFhYoV64cli1bJl8NTp48iSZNmsDY&#10;2BhmZmZwdnbGnDlzkJWVpZYXHx+PIUOGoEyZMrC0tISlpSWsra3Rt29f6a/+gQMHqj1Gw4YNERgY&#10;KP1//PjxcHNzk3q7lSIjI9GtWzeYm5vD0tISpqamaN26Nc6dO6eWB2T3ilatWhWGhoawtLSEkZER&#10;mjdvjrNnz0o5+W1HXtsAaPb6f/bZZ3Bzc0OPHj1w+fJlBAYGwtjYGKampmjcuDEuXbokXyQHhUIB&#10;AHj+/DlOnjypFvvuu+/w22+/YevWrXB3d1eLqXr27Jm0T70p1d7P+/fvS/cL8p7nxdjYGFZWVhBC&#10;4MCBA2jfvj2qVauGJUuW4OXLl/L0XKn2DquO1ezZs6d0/8CBAwA0y7WwsACQfQyq/mtpaQkAePjw&#10;IVauXIk6deqgU6dOeFeuXbuG5s2bw8TEBCYmJmjWrFmOHvLevXvDzc0No0aNwty5c6XjRbVnsCDH&#10;9Ju+twXZRkCzYykvR44cga+vL0xNTWFiYoLOnTvj4cOH8rR8nT59Grdv34aOjk6u7+WrV6+wbNky&#10;1KhRA23btsVff/0FIYT02ilt2rQJ27dvh4GBAcaMGaOyhv8IIaRxs8rXHwDatm0r5Sjj73of1PQ8&#10;sXfvXjx69AgAMHfuXNjZ2QFQ74FWVa5cOTRo0AAAsHLlSlmUSgX1+pdKg/x60oQQ4vz581K8b9++&#10;Unt8fLyoWbOm2l/lqrfRo0errEUIDw8PAUBUqlRJABDGxsZq+fXr18+1/eDBg9I6Dh48KAwMDKSY&#10;kZGRdL9fv34qj/Zfz4Wurq6oXr26qFy5spTboEEDoVAoch2PquzBECL3npxbt26JMmXKSPmqY8bM&#10;zc3FxYsXpdy5c+dKMUNDQ7XnZmlpKWJiYoQQIt/tyG0bhND89e/evbsAICpWrCgsLS2Fnp6e2uvn&#10;6uqaZ8+b0rx589Qew9PTU4wfP17s3bs3z55iZc+NoaGhqFevngCy35MzZ84IIfLuuclvv9y+fbsU&#10;69Chg9RekPc8P69evRKrV68WjRs3VnueFhYWYvTo0eLWrVvyRdSsW7dOWuaff/6R2vft2ye1jxgx&#10;QuNcIYQ01nf79u2iT58+AoCYOnWqEEKI4cOHC+DNetZUadLDq6enJ8qUKSP09fXV9msXFxe13v+A&#10;gAABQOp9U96OHDkihCj4Ma3Je6vpNmp6LOV2TB47dizX52FmZia15ddjqzRt2jQBQLi5uam13717&#10;V4wbN06t9xKA8PHxET/88IN48eKFWv706dNFu3btxLlz56RvLwD1Ht7o6GipXXVfu3nzptQ+efJk&#10;qb0o98E3PU8oderUSQDZ30QmJiaK0aNHS/nHjx+XpwshhBg/frwAIKpVqyYPUSnAgrcUyq+wEEKI&#10;R48eSfGWLVtK7apfQY0dO1ZERUWJCxcuiAYNGkjtu3fvlvKVBS8A8e2334qsrCwRGhoqtQEQ8+fP&#10;FwqFQuzatUtqU37YqH7V5+zsLG7evCkyMzPFjBkzpNxjx44JIYR48uSJ1LZu3TppGxYvXixcXV1F&#10;586dxYMHD0RERIT4+OOPpdw9e/aoFay5fbAFBQUJAEJfX19s2bJFpKeni1OnTglzc3MBQLRv317K&#10;bdasmTAwMBCdOnWSCsKZM2dKj7d3714hhMh3O3LbBiE0f/2VBS8A0aVLFxEfHy9SUlJE06ZNpfaT&#10;J0+qPEJOaWlpol27dlK+6s3c3FyMHDlSJCQkqC2j3E4jIyNx4cIFoaenJwAIb29vkZmZmecHmep+&#10;OW3aNLFw4UIxd+5cMXToULXCYuXKlUKIgr/nBRURESHGjRsnypYtK61XR0dHbf+Qi4iIkHK/+eYb&#10;qV35wQpA9OzZU+NcIbILYUtLSynm7e0tXrx4Ie7fvy8MDQ1FnTp1XlvQv44mBS8A0bVrV5GYmCjS&#10;0tJE+/btpXZlkSLEfwUvABEQECB27NghZs6cKbKysgp8TGv63mq6jZoeS7kdk8o/2PX09MTmzZuF&#10;QqEQ//77r3RxF1Cwgtff318AEJ07d5baHjx4IB03QPbwgzFjxojLly+rLKkuLS1Nup9XwXv16lWp&#10;XfUC0AcPHkjtw4cPl9qLch980/OEENnDE/T19QXw3zGjOmQor4vX1qxZI+U8evRIHiYtx4K3FHpd&#10;wfv8+XMp7ufnJ4TI7gkzNTUVAESjRo3U8pUnP0C9901Z8Nra2qqdFJUFRYUKFaS2rKws6YTXu3dv&#10;IYR6T7PqmEeFQiEcHBwEADFq1CghhHrPhZOTk5g4caLYv3+/SEpKkpZTym/srPyDLTExUdquLl26&#10;qOVu3LhRbN68OUcvYFpamvS4CQkJYuHChdLjqX5457Ud8m0Q4s1ef9WCV7U4UO1pLEjvTFZWlli3&#10;bp1o2rSp9CGjevPw8FAbX6n6QSaEEKNGjZJyFy1alOcHmep+mdetTZs2Uq+0Ju95QSUnJ4uff/5Z&#10;WFlZSetWzlaQF2VPpJ6envj4449Fnz591L4FUN1vNMkVIvtY/Ouvv8TJkyelMaLK13f79u1CCCFC&#10;Q0PF559/Lj7//HNx4sQJ1cVfS9OC9/bt21L7pk2bpPYdO3ZI7aoF782bN6V2IQp+TGv63mqyjW9y&#10;LMmPydjYWGm9Xbt2lfKEEOL777+XYgUpeJU918pzmRDqBauxsbGYP39+jh7d/ORV8F68eFFqnzRp&#10;ktSu2skxaNAgqV2IotsH3/Q8IYQQc+bMkWL79u2T2j09PaXXLDY2VmWJbEeOHJGWe91xTdqHY3gp&#10;h4SEBOm+lZUVgOwxrMnJyQCyr6BX5eTkhKpVqwIAwsLC1GJAdlxHR0f6v4mJCQCoXSGuq6srjSfL&#10;zMwEANy8eVOK//TTT2jSpAmaNGkCPz8/JCUlAcieXxEAKlasiI8++ggAEB0djXnz5qF169awsbFB&#10;+/btcerUKWldmrh79640rrBGjRpqsW7duqFLly5wc3NTa1fOp1mzZk3Y2Nhg7NixavE38Tavv76+&#10;PipUqCD9X/meAv+91vnR1dVFz549cfjwYbx48QJ79uzByJEjpbF84eHhWL58uWyp/8ycOROOjo4A&#10;gGnTpknj7vJToUIFODs7o0qVKvDy8kL79u0REhKCXbt2QU9PD0DhvucXL17EiBEjUL58eQwePBgJ&#10;CQnQ0dFBUFDQa+ekXrt2Lfz8/JCVlYXVq1fj999/R4sWLaS4ciykprkAYGdnh9atW6NRo0YwMDDA&#10;vXv3sGrVKnh7e6NTp07Ytm0b/P398fPPPyMkJAQBAQHYtm2b2joKi66uLipXriz939zcXLqf2ywd&#10;5ubm0n6pVNBj+k3f24Js49scS0qq48jls6l4eXmp/f91nj59CuC/sbEAYGtri65du0JfXx+pqamY&#10;MGECHB0d0bdv3wLPo5wbU1NT6b7qsZ+eni7dVx0XDLy7fVCT88SqVasAQJpdYvXq1Vi9erV0rKam&#10;puY6Flv13Pfs2TOVCJUGLHgpB9UTvaenJwCoTf0inyBftU15kZMqI5UfdlCVV7uSru5/u2dqairi&#10;4+Olm4uLCzw8PGBvby/lbNiwAUuWLEHdunWlAjsjIwN79uxBQEAA/vnnHym3oFSfj7LQyk+/fv3Q&#10;rl07/PLLL0hPT8egQYPw5ZdfSnHV56SJwnz9C7oN9+/fx9dff42hQ4di+/btALILsnbt2mHp0qUI&#10;DQ2VcvMqQIDsD/KFCxcCAF6+fIlZs2bJMnIKDQ1FVFQUbt++jcuXL2PXrl0YMmQI9PXVfyvnbd7z&#10;9PR0LFu2DD4+PvD19cXy5cuRkJAAc3NzjBw5Ejdu3MDu3btz/LCGnK2tLY4dO4bjx49j1apVOHbs&#10;mNoFic7Ozm+Um5uZM2ciIyMDX331FQBgzpw5UCgU2LNnD7Zu3QqFQlFkE+sbGBio/eGqel91/1TK&#10;bVozTY7pN3lvC7KNb3Ms5Ub+3OX76Oso/6BWXc7CwgKbNm3CnTt3MHHiRNjY2CA1NRW///47AgIC&#10;UL16dXz//fdS4V5QDg4O0v34+HjpvmonR/ny5aX7uSmqfbCg54ljx47h1q1bALL3h8GDB2PAgAEY&#10;MGAAdu/eLeXldvGa6jm8oOdB0h58xykH1ROF8ld1XFxcpJOF6mwDABAXFyf13KjOmfq2lH+tA8AX&#10;X3yBq1evSrfQ0FBcvXoVGzZskHL09fXRqVMnnDp1Ck+ePMGWLVvQu3dvANm9GX/88QcA9Q/B13Fy&#10;cpLuy6/0XrhwIQYNGoRFixZBoVDg0qVL0lySkydPxu3btxESEoKWLVtKy6iecDXZjvfx+mdlZWH6&#10;9OkICQnBvHnzcnywq/ZGvu7Do1u3bmjdujUA5HuFvaYK+p7n5tGjR/j000/x77//AgAqV66MBQsW&#10;4OHDh1i6dGmO3sncZGZm4uzZs9i2bRusra0xYMAA+Pv748yZM1JO3bp1Nc7Nzd27d7F69Wr4+PhI&#10;V8XfuHEDAFCrVi1p/lZl2/tmaGgob9LomH6b9zY/hXEsqZ4X5HPh5tcznBtlgZ/bzCBOTk6YO3cu&#10;Hjx4gOXLl0vfMt24cQPjx4/HtWvXZEvkz9raWupFvX79utSuus8oOzlyU9T7YEHOE8o5hIHsAl5+&#10;U/ZQR0RE4MSJE1IukP3+Ktna2qpEqDTI/1OKtN7hw4exe/du7Ny5E7/++iv8/Pykif2bN2+Ohg0b&#10;Asj+61s5dc2ePXuwYsUKZGVlIT4+HoMHD5Z6Gvr375+94kLg7e0tnZx/+OEHqRfi+PHjsLGxQYUK&#10;FfDrr78CALZt2yZNb/Trr7+ibNmyCA4OxqJFi6T1KYsy1V6dp0+fqvVuyNna2kqvwbZt27Bnzx4A&#10;2V/Nzpo1C6tWrcLWrVuhq6srfTUJZH8lr7Rp0ybpvupXv5psx/t4/V1dXaVpfE6fPo0+ffrgwoUL&#10;ePDgAQ4dOoTg4GApt2nTptL9vPz444/SsJXCoMl7np/AwEBs27YNt27dwtixY9W+Wi6Itm3bIjg4&#10;GGPGjEFqaioePXok9U45ODigVatWb5QrN2PGDGRmZko9a8B/zy8rK0vqkSzINxHvS0GP6cJ6b3NT&#10;GMeSra2t9MfJtm3bpMLqzp07mD9/vmrqaymHdkVHR8si/zE1NcWwYcMQHh6Ov/76C23atNHoD2ZV&#10;QUFBALKP6ZMnTyIlJQU//vgjgOzhDPJhHqrexT6Y33kiPj4eW7duBZA9lOTJkyc5buvWrZPy5b28&#10;jx8/lu7nN5UiaSmV8bxUShTk4qDKlSvnuIo1MjJS2NjYSDnGxsZCV1dX+n+XLl3ULk5TXrTWoEED&#10;lbUI4ezsLACI5s2bq7Urp/Pp3r271BYSEiKt39bWVvj5+UnTDZUtW1Y8efJECJF9sVGNGjUEkH1l&#10;vb+/v+jYsaOwt7cXQPaFEcornH/++Wdpnfr6+sLS0lJ6PPnFKUIIcerUKbVZAszMzKQLjfT19cXf&#10;f/8thMi+uEM5c4ORkZHo2rWr8PX1lZYD1C/UyWs7ctsGITR//ZUXrZmZmamsRX0arM2bN6vF5M6d&#10;Oydd4JPXrU6dOmo/HiC/GEXVN998o7ZsXhet5XYxpZwm73luEhMTxaVLl+TNGps0aZK03arviY6O&#10;To7XV5NcVbdv3xb6+vrCx8dHrV05ndqOHTvExo0bBQDRpEkTtZz8aHLRmvz9zGs/Ul60VqVKFZXs&#10;/xTkmNb0vdV0GzU9lnJb/4EDB9SWcXJyEnp6etLFd0DBLlqbMmWKACBq1qwpD+Xr+vXr4tmzZ/Jm&#10;IUTeF60Jkf3clecpAGrntunTp6vlqirsffBNzhM//PCD1Pbdd9/JlsqWkZEhypUrJ4CcF68pX+u8&#10;9k3Sbix4S6HcCl4dHR1hbm4uateuLaZPn55jqimlu3fvis6dO6udJK2trcXXX3+dY07Xwih4hcj+&#10;gFSd6geACAwMFBEREWp5T58+FX379pWuslbeatWqpfZLYPHx8cLb21uKGxsbSwVbbh9sQmTPuenl&#10;5aW23mrVqomdO3eq5e3cuVPtA8/R0VFs3rxZWlb1N+Pz2o68tkEIzV7/wih4hRDi0qVLomXLlmof&#10;7kD2vMKffPKJNLewUn4fZGlpaaJatWrSOt6m4BWi4O95UUpPTxdDhw5Vm0bK2dlZ/Pnnn/JUjXJV&#10;9evXTwDqsyEIkV10GRoaCh0dHaGjoyMMDQ3FgQMH1HLy8z4KXiEKdkxr8t5quo1CaHYs5bX+zZs3&#10;qx3vvr6+4sqVK9L/C1Lw/v3331L+06dP5eE3kl/BK0T2H/Hu7u5SjqGhoRg3bpzIysqSp0oKex98&#10;k/OE8nypp6eXo0NG1cSJE6VlVX95TTlLyqeffqqSTaWFjhC5XG1A9BpJSUm4e/cu9PX1UbVqVY0v&#10;1NCUEAKRkZFISkpCxYoVpV/VyU1qaiqio6ORmJgIR0fHPC/CuHfvHhITE1GlShW1q5fzEx0djZiY&#10;GDg6OqpdAKIqMzMTd+7cQVZWFqpVq/bar17fZDve9esPZD9mZGQk0tLSYGNjA1dX13fyuAVR0Pe8&#10;KCUmJiIyMhJmZmaoWrVqvl85a5KbkZGBWbNmwcjIKNdfooqIiMDu3bshhEBQUFCuv9BXHBX0mC7q&#10;9/Ztj6XMzExERETA1NQUVapUkYdfS6FQoHLlyrh37x7Wr1+PHj16yFOKzI0bN/Dy5Uu4u7vnO5RH&#10;G/bB9PR02NnZ4eXLlzh79izq1asnTyEtx4KXiIjoPZo9ezamTp2Kvn375jqdFr29Xbt2oWPHjqhd&#10;u3aBfladtA8LXiIiovcoMTERVatWRVJSEh48eJDrlG70djp27Ihdu3Zh3759aNOmjTxMpUD+37US&#10;ERFRkbK0tMTMmTORnJycY2YBenu3bt3Cnj170Lp1axa7pRh7eImIiIhIq7GHl4iIiIi0GgteIiIi&#10;ItJqLHiJiIiISKux4CUiIiIircaCl4iIiIi0GgteIiIiItJqLHiJiIiISKux4CUiIiIircaCl4iI&#10;iIi0GgteIiIiItJqLHiJiIiISKux4CUiIiIircaCl4iIiIi0GgteIiIiItJqLHiJiIiISKux4CUi&#10;IiIircaCl4iIiIi0GgteIiIiItJqLHiJiIiISKux4CUiIiIircaCl4iIiIi0GgteIiIiItJqLHiJ&#10;iIiISKux4CUiKiV0dHSgo6MjbyYi0noseIkoB2VhpKOjAz09PVhaWqJGjRro3bs3du/eLU/XGvkV&#10;hPnFCsu7eAwiotJIRwgh5I1EVLq9ruhq3749/vjjD1haWspDJZryeed2WswvVliK+jGKev1ERMUV&#10;e3iJKE9CCCgUCiQlJeHixYuYPHkyrKyssHv3bvTo0UOertWEECwUiYhKKBa8RJQvHR0dmJmZwdvb&#10;G7Nnz8bFixdRtmxZ7Nu3D1u2bJHyMjIysGDBAvj4+MDMzAxmZmbw8fHBokWLkJmZqbLGbMqv769c&#10;uYLOnTvD0tISlpaW6NWrF+Li4nD06FG0bt0aFhYWKFeuHIYNG4aUlBT5arB161a0bNkSZcqUgaGh&#10;IVxcXDBmzBjExsZKOcnJyRg/fjwCAwNRsWJFGBoaokKFCggODsbmzZsBqPdqK7dNdYhBbsMN0tPT&#10;8e2336JWrVowNjaGtbU1goKC1IZ9BAcHw8PDA3Z2dtDX14e1tTUCAwOxbt06lTW9/vGBgj1XIPv5&#10;TpkyBc7OzjA2NoabmxvGjx+vlkNEVKoIIiIZACK/00NISIgAINq1ayeEECI9PV20aNFCWk5+a926&#10;tcjIyFBbhzKmq6ubI9/FxSVHGwDxxRdfqK1jyJAhOXKUN3d3dxEfHy+EEGLcuHE54qo3If7bntxu&#10;qnGltLQ0ERgYmCNXnidvV73Nnj27QHlCFPy5pqenCz8/vxw58vUREZUm7OElIo21a9cOAHDlyhUA&#10;wJIlS3Do0CGULVsWGzZsQExMDGJiYrBu3TrY29tj//79WLp0qeoqJE2aNMGlS5eQmpqKr7/+GgAQ&#10;FRUFf39/qf3LL78EAGzYsEFa7rfffsPKlStRsWJFbNy4Ec+ePUNycjLOnz+PwMBA3Lx5E3PnzgUA&#10;/PzzzwCAnTt3IiEhAenp6YiMjMTKlStRt25dAFAbriD+f/iC8pabxYsX4+jRo7C3t8fGjRsRFxeH&#10;uLg4bN68WVonoL6urKwsxMfHY9OmTQCAZcuWqeWp3le9afJcly9fjhMnTqBs2bLYtm0bEhISEBcX&#10;h71790rrJyIqdQQRkQxe0xOYlpYmAAgjIyMhhBB16tQRAMTmzZtlmUJs2LBBABDe3t5q7crHyMrK&#10;ktqePXsmAAgDAwO19qdPn6o9nhBCNGzYUAAQ58+fl9qUoqOjBQBRo0YNIYQQjo6OAoBYsWKFyMzM&#10;lGX/J7/nLY/Vrl1bABDr169XycopPj5e/Pjjj6Jr167Cx8dHODk5CRMTEwFA6OjoqOXKH0NJk+da&#10;r169PLcrr/UTEWk7ztJARDkox43mdXp4/PgxHB0d4eTkhPv378PU1BQpKSmIjY1FmTJl1HJjY2Nh&#10;Z2cHU1NTvHr1SmrP7TGysrKgr69foHZzc3O19eXG2NgYKSkpWL16NQYPHoysrCxYWVnB19cX9erV&#10;Q7du3eDj4yPl57ZNSvKY8jnHxMTA1tZWNVVy5coVtGrVCk+fPpWHJKqPJX8MJU2eq5mZGZKTk/H8&#10;+XPY2dmp5eS1fiIibcchDUSksf379wMAfH191dpzK6Rya8uLnp6evAlA7u0KhULOBOiKAAAgAElE&#10;QVTelENqaioA4OOPP8b169cxc+ZMNGrUCGFhYZg7dy7q1q2LJUuWyJYqGOXzkl/IpmrkyJF4+vQp&#10;GjdujI0bNyIsLAxPnjxBWlqaPDVfmjxX5QWCxsbGqmEiolKNBS8RaeTevXuYOnUqAGDw4MEAAHd3&#10;dwDAwYMHpTylQ4cOAQCqVasmi7yd6tWrAwAiIyMhhPqYV9WbkpubG6ZOnYq9e/fi6dOn2LBhA4QQ&#10;mDVrlpSjVJCCtHLlygD+e365uXDhAgBg165d6NatGzw9PeHg4ABDQ0NZpjr542vyXCtUqAAAuHTp&#10;krQ8EVFpx4KXiF4rOTkZERERmD9/Pnx9ffHo0SN8+OGHCAoKAgD07dsXADB69Ghs2LABsbGxiI2N&#10;xYYNGzB69Gi1nMIyZMgQAEBgYCBWrVqF+/fvIzU1FSkpKbh27RqWLVsmXTxWq1Yt/PTTT4iKikJm&#10;ZiZevXoFMzMzAFAbKuDo6AgAmD17NpKTk6X23AQHBwMARo0ahS1btiA+Ph7x8fHYtWsXAgICAADl&#10;ypUDAKxduxYvX75EamoqTp8+jV69eknrUZXX42vyXFu0aAEAGDNmDMLCwpCWloaLFy+WunmTiYjU&#10;CCIiGfz/xU153Tp16iRevnwp5aenp4vmzZvnyFPe8puWTK6g7VlZWWLAgAE5Hkt+U102t1twcLC0&#10;zmHDhuWIy9ehlJiYKGrVqpUjVzVv/vz5OdoBCAcHhxzrEyLvx9fkuUZGRgoLC4scMTMzM7U8IqLS&#10;hGc+IspBtVDS1dUVZmZmokqVKqJbt25i165d8nQhRHbR+/3334s6deoIExMTYWJiIurUqSMWLFiQ&#10;o9gVImcB+abte/fuFcHBwaJixYrC0NBQGBkZierVq4tPP/1UnDhxQgghxI4dO8RHH30kypcvL/T1&#10;9YW1tbWoVauWmDx5soiLi5PWlZSUJCZOnCgqV64sjIyMhJWVlahfv74QIvfHT0xMFJMnTxbu7u7C&#10;0NBQWFlZifbt24t9+/YJIbKL8gULFgg3NzdhbGws3NzcxIQJE0RMTEyu68vv8YUo2HMVQojz58+L&#10;gIAAYWxsLMqUKSN69eolbt68metjEhGVBpylgYiIiIi0GsfwEhEREZFWY8FLRERERFqNBS8RERER&#10;aTUWvERERESk1VjwEhEREZFWY8FLRERERFqNBS8RERERaTUWvERERESk1VjwEhEREZFWY8FLRERE&#10;RFqNBS8RERERaTUWvERERESk1fTlDUREVDBxcXGIiYlBYmIikpKSkJGRASEE4uPjAQBpaWlITk4G&#10;ALx8+RKZmZnIysoCAOjp6UFfXx8WFhYAAFNTUxgZGQEArK2toaOjAwMDA5ibm8PS0hL29vawtrYG&#10;ERFpjgUvEdH/S0tLQ1RUFKKiovD48WPExsbi+fMYPH72HM+fxyAmNhYvYmMRH/cCcbEx0NXTg4W1&#10;Lcwsy0DP0Ag6OrowNreEQiFgaGQCXQNjAIChmRUEdKCrpw89I3MAQFZaEhRZmdCBQPqrBACAIiMV&#10;6Wkp0NXVQWpSIoRQICs9Da8SX+BlfCyEUMDaxhbWNmVQxtYWdra2sLe3Q/my9rC3t4OtrS3Kly8P&#10;V1dXODs7SwU0EVFppyOEEPJGIiJtlJmZiejoaERFReHu3buIiorCzdt3cTvyDu7fu4uYZ09gbVcO&#10;Zcq7wMymHIws7WFgXgbGFjYwsbTNvlmUgam1HUws7WBokl28vivpKUlIjn+OlMRYpLx8kf1vYixS&#10;X8YhI+kF0hKf41XcE7x4HIX4mCewd3CEUyVnuFWpDHc3V7i6usLFxQWurq6oWLEi9PXZ50FEpQML&#10;XiLSOgqFAnfu3MHly5dx+fIVXLwchsuXL+Hxw2iYWVjDplwlWDm4wNTeGRZlnWHl4AwrBxdYOThD&#10;31A7ekUz09OQ8DQKCU/vIeHpPbx8dg/Jz6KQ8Owe4p7cx6uX8XCs6AwvLy/41vGCl1ct1K5dG5Ur&#10;V4auLi/vICLtwoKXiEq0+Ph4XLlyBWFhYbjw7yX8e+kKrl+7CiMTM5SvUgvWlTxRxtkD9i6esKng&#10;9s57ZYur9JQkxD28jedRVxETdRUv7oXhaWQYMjPSULVaTfh410Zd79qoVasWvLy8OH6YiEo0FrxE&#10;VGIoFApcvXoVoaGhOHbiFEJDQ/H0yUM4Vq4JW2cPWDt5oGxlL9i5eMC8TDn54lQASS+eICbqKp7d&#10;CUN8dDhi7obhcdR1lCtfEY0bN0KAX2P4+fnBw8ODPcFEVGKw4CWiYis5ORlnz57FidBQHD1+Emf+&#10;OQVjUws4eTaCbdUGqFizIexdPKCrbyBflAqRIjMDz6PC8eDaaTy78Q8ehJ9Cesor1P+gIZr6N4a/&#10;nx/q1asHU1NT+aJERMUCC14iKjYSExNx+PBhHD5yDMdDT+La1Sso5+yOcjUawaH6B6jo0RCW9k7y&#10;xeg9SHwWjQfhp/D4+j94EnEaz+7fRA3P2gjwa4zmTQPQrFkzaco1IqL3jQUvEb1XYWFh2LtvH3bu&#10;/gvnz56GU3UflPPwR/nqH6BCzQYwMrWUL0LFUNqrRDyMOIPHEafxJPw4om/8i3oNGqFj+zZo17Yt&#10;PD095YsQEb0zLHiJ6J1KTk7GqVOn8OeOXdi+bTteJSejkpc/KtVtA7cG7WBsbiNfhEqg9JQk3L9y&#10;HPcv/IU75/6CjiITrVq1woedOqBVq1awsrKSL0JEVGRY8BJRkbtx4wZ27NiBnbv34dzZf+BcwxeO&#10;dVrCxbcVHKp4AdCRL0JaReDp7cu4c/4AHl46gAc3L6Fu/Ybo1L4NOnfqBHd3d/kCRESFigUvERWJ&#10;O3fuYMPGjfh93UY8eBCNqh+0h5N3S7j4NIeRGXv3SrPUpDjc+/cIoi8ewK1/9sCpUiX06dUdPbp3&#10;h6urqzydiOitseAlokITHR2NrX/+iT/Wb8b1iHBUqd8WVRp/hMq+LTmTAuVKKLLwMOIMIk9tw7Uj&#10;G1G2bFn07tEN/fr1RZUqVeTpRERvhAUvEb2VmJgY/Pnnn/jl1zW4fPlfuNQOQJXGH6Jakw9hYMRp&#10;qqjgsjLScPfi37hzahtunNoFt6ruGNi/L7p16wpHR0d5OhFRgbHgJSKNpaamYvPmzVge8gv+vXgB&#10;Veu3QpXGXeBatxUMjEzk6UQay0hLwZ1zf+HOyT9x69wB+Nath+GfDEJwcDCMjY3l6URE+WLBS0QF&#10;dvXqVawIWYk1a9airKsHqrf4GO6NO7Enl4pUekoSbp3ehWsHViHm/nX069sXw4cOgYeHhzyViChX&#10;LHiJKF+pqanYtWsXli4Lwb8XL8C9yYeo3X4Y7F1YbNC7F/fwNq4eXIPwg2tQqVIljBrxCXr37g0z&#10;MzN5KhGRhAUvEeXq2rVrWLV6DVauXAkrB2fUbDUQNZv15JAFKhYUmRnZvb4Hf8WjGxfQvXt3jBwx&#10;DN7e3vJUIiIWvET0n4yMDGzatAnzFyxG1L17qNm8Dzxb9odNBTd5KlGxkd3ruxrXDv0BV1cXTPh8&#10;DLp27QoDA84MQkTZWPASERITExGyciUWLFwMIysH1O40BlUbduBUYlSiKDIzcPPUDlzavgTpic8w&#10;ftxn+GTIEFhYWMhTiaiUYcFLVIo9efIEPy5bgSVLl6JCjQbw6vApnOs0lacRlTgPwk/h6p7luHPx&#10;MPr364dJE8fDyclJnkZEpQQLXqJS6MqVK1i09Eds3LABbh8EoW6XcbCrVEOeRlTixT++g0u7liP8&#10;7z/QqlUrTJ40AfXq1ZOnEZGWY8FLVIrs378fc+bOx6XLV1Cr7WDUCRoKU2t7eRqR1kmOf4ZLu3/C&#10;5b0r4evriymTxqNly5byNCLSUix4iUqBgwcPYtLkL/DoWSxqdxoNj+a9OHculUoZacm4enAtLu1Y&#10;ikoVHDB39kw0b95cnkZEWoYFL5EWO3XqFCZN/gIRN2+jXreJ8GzZD7p6+vI0olJHkZmBa8c24fzG&#10;b+FcoRzmzpmJpk05fp1IW7HgJdJCZ86cwZfTZ+LMmbPw7jQSPp1GQt/QSJ5GVOopMjNw9eBanNk4&#10;B14eNTHv21moX7++PI2ISjgWvERa5OrVq5j21Tc4fOQIfDqPhnfHEfyhCKICUBa+p9fNRB0vTyz4&#10;bh58fHzkaURUQunKG4io5AkPD0enD4PR2D8Q8Va1MGhVBOp3Hcdil6iAdPUN4NV2IAaEXAGc/RDY&#10;vBU6f9QVERER8lQiKoFY8BKVYDExMRgydDg+aNQEceY1MGDl1f8vdHlBGtGbMDQxR4NuEzBw5VXE&#10;mrqj/geNMGzESMTGxspTiagEYcFLVAJlZmbip5AQVKvugXN3E9Fv2UU07DUFRqaW8lQiegNGZpZo&#10;1HsqBoRcwaUnAlWqVsO3c+ciPT1dnkpEJQDH8BKVMIcOHcKnoz5Dmq4p/AbPh2N1TqJPVNSe3r6E&#10;4z9PBF49x9LFCxAUFCRPIaJijAUvUQlx69YtTPzfFBw/eRof9PkKns17AdCRpxFREbp9Zi+Or5wA&#10;z+pu+HHpYtSsWVOeQkTFEIc0EBVz8fHxmDDxf/Ct1wBP9Z3Rb9lFeDbvDRa7RO+eW4N26PvjOei6&#10;BqJBw8YYOXoMEhIS5GlEVMyw4CUqpoQQWL36N1SpWg0HLkShz9Iz8Pv4GxiamMtTiegdMjAyRd3g&#10;seiz9B8cv/oIVapWw9q1v8vTiKgY4ZAGomLo7t27GDRkKK7fiUbTEUtR0aORPIWIionoq6E4/MMo&#10;eFarjF9WroCzs7M8hYjeM/bwEhUjCoUCP4WEoLa3L9LsvNBr0SkWu0TFnJNnE/T94SwUTo3h4VUH&#10;c76di6ysLHkaEb1H7OElKibCwsLw8cAheJaYhuYjf4SDWx15ChEVc8+jwnH4h09hoZ+JNat/gbe3&#10;tzyFiN4D9vASvWcZGRmY8+1cNGziDyuv9ui54DiLXaISyt7FA93mHUbFgIHwD2yGCRP/h7S0NHka&#10;Eb1j7OEleo9OnTqF/gMGQc/aCYHDF8PKgWP/iLRFwtMoHFk2Bmkxd7F61c8IDAyUpxDRO8KCl+g9&#10;SE1NxbgJE/H7H+vhN2gOPJr1kqcQkVYQCP97HU6smoL+/fpi/tw5MDIykicRURFjwUv0joWFhaFr&#10;957QtXFG85HLYGptL08hIi2T9OIp/l46HDovH2HLpvXw8PCQpxBREeIYXqJ3RAiBn0JC0Ng/EE7+&#10;/dHhi00sdolKCfMyDuj01Va4NP8EDRv7Yc63c6FQKORpRFRE2MNL9A48e/YMffsPQNiNu2gzYTXs&#10;XTzlKURUSsTcj8D+7weiqlNZ/LH2Nzg6OspTiKiQsYeXqIjt378ftWp7I97YBb0WnWSxS1TK2VWq&#10;ge7zjyLdzgtedXywa9cueQoRFTL28BIVEeWFaX+s34gWo5ejSr028hQiKuXuXTqCA4s+wYcd22Pp&#10;4oUwNTWVpxBRIWDBS1QEwsLCENy1OwzsqqD5qGUwsbSVpxARAQCS45/j0NIRUMTdw59bNvKCNqIi&#10;wCENRIXsjz/WoVETf7i2GIr2Uzey2CWifJla26PjtE1wbjoQjZr4Y+PGTfIUInpL7OElKiSZmZn4&#10;35Sp+HXNOrSb9Dscq9eTpxAR5evJrYvY821vdApqjRXLfoSBgYE8hYjeAAteokLw/PlzBHftjgdx&#10;aWg78XeYl3GQpxARFUhKQgz2ze8HexOBP7dsRLly5eQpRKQhDmkgekvnz59HbW9fvDJzRfDMvSx2&#10;ieitmFjZofP0ndCpUBfevvXwzz//yFOISEMseInewk8hIWjesjXq95uFFiOXQlefXz8S0dvT1dNH&#10;k49noF7fGWjVph0WLV4sTyEiDXBIA9EbSE1NxbARI7Hv4FEETVkPexdeVU1ERSM2+ib2zO6BwCb1&#10;sGplCExMTOQpRPQaLHiJNPTo0SO0DeqIdBMHtP78FxiZWcpTiIgKVWpSHA4sHALjtBjs27OT43qJ&#10;NMQhDUQaCAsLQ936H8CielN0nLaJxS4RvRPG5jboMHUTTKo0gW+9BggPD5enEFE+WPASFdChQ4fQ&#10;xD8QtTqPQ+N+0wHoyFOIiIqMjq4u/AbMRJ0u/0PDxn7Yt2+fPIWI8sCCl6gAVq36FR916YaWn61E&#10;naAh8jAR0Tvj2ao/2k74Dd179sGKn36Sh4koFxzDS5QPIQS++no6flixEh2nbYFDldryFCKi9+J5&#10;VDh2TP8IPbt+hKVLFkFHh986EeWFBS9RHtLS0tB/wCCcOHsJHb/8E5b2FeUpRETvVdKLx9j5TRfU&#10;9XTD+j/WwtjYWJ5CRGDBS5SrFy9eoEPnjxCToo+2//sdRqa8OI2Iiqf0lCT89V1/WCgSsHf3TtjZ&#10;2clTiEo9juElkrl37x7qNWiENEs3dPzqTxa7RFSsGZqYo/2UjcgqUw0NG/sjOjpankJU6rHgJVJx&#10;69YtNGriD6dG3dH80yXQ1dOXpxARFTu6evpoMepHlK//IRo29kdkZKQ8hahUY8FL9P8iIiLQxD8Q&#10;NdoOR4Mek+RhIqJir2GvqfDoMBofNPZDWFiYPExUarH7igjAxYsX0bJVG/h2/x+82w+Th4mISow6&#10;7YdCV88AfgFNceCvvahfv748hajUYcFLpd65c+fQum0QGn08Cx7Ne8vDREQljlfbgTAwNUfrtkHY&#10;s2sHGjVqJE8hKlU4pIFKtWPHjqFl67YIGLaIxS4RaZUaAd3QfPRytAnqgEOHDsnDRKUKC14qtfbu&#10;3YsOnT9C63Gr4N64szxMRFTiVanfDq0//wUfBnfFjh075GGiUoMFL5VKmzZtRs/e/dB+8nq4+LSQ&#10;h4mItEbluq3Qfsp69O0/EFu2bJWHiUoF/vAElTpbt/6JgUOGotOXW1G+Wl15mIhIKz26fg47ZwTj&#10;t1U/o3NnfqtFpQsLXipVDh48iOCu3dHhi02o6MGLOIiodHl0/Rx2TP8IG9atRbt27eRhIq3FgpdK&#10;jZMnTyKoQ2e0nbQWlbz85WEiolLh/uVj2Du3D3Zs24rAwEB5mEgrcQwvlQpnzpxB26AOaDFmBYtd&#10;IirVKtUOQJvxv6Ljh8EIDQ2Vh4m0Ent4SetduXIFAc1aIOCT71HNL1geJiIqlW6d2oG/fxiJI38f&#10;hI+PjzxMpFX4wxOk1W7evInmLVujYZ/pLHaJiFRUbdQJ6Smv0KpNOxw/ehg1a9aUpxBpDRa8pLUi&#10;IyPhH9gMPl3/h1qt+8vDRESlnkfzXkhPeYlmLVrhVOhxVK5cWZ5CpBU4pIG0UnR0NBo28Uf11p/A&#10;98Mx8jAREak4v3Uhbh36BadPnkCFChXkYaISjwUvaZ2EhAQ0aNgEdt7t0bjPNHmYiIhyEbrmK8Rf&#10;PYh/Tp2AhYWFPExUorHgJa2SkZGB1m2DEKOwQdsJqwDoyFOIiChXAvsXfgJbEYv9+3ZDX5+jHkl7&#10;cFoy0iojRo7GvdhUtPpsBVjsEhFpQgctRy3D/bh0DP5kmDxIVKKx4CWt8c2Mmdhz8CjaT1kPPQMj&#10;eZiIiF5DV98AQf9bh4PH/8HsOd/Kw0QlFgte0gobNmzEgkVL0eGLzTA2t5GHiYiogIzMLNHhi02Y&#10;9/0irF37uzxMVCJxDC+VeCdOnEDb9h3x4dfb4Vi9njxMRERv4Mmti9j2ZUfs2LYVTZs2lYeJShQW&#10;vFSiRUZGokHDxvAfthhVG3aQh4mI6C1Ent2HIz+MwKnQ46hWrZo8TFRisOClEismJgb1GjRE1VbD&#10;4N1xuDxMRESF4MK2Jbh1cCXOnTmNsmXLysNEJQILXiqRMjIy4B/YHFllPdH0k+/kYSIiKkRHVoyD&#10;Ydx1HD18kNOVUYnEi9aoRBo7bjyep+ggYBCvIiYiKmoBQ+bi8cssjJswSR4iKhFY8FKJs27deqzf&#10;9CfaTlgDXT32NBARFTVdPX20m7gGa9dtxG+/rZGHiYo9DmmgEuXKlSto1MQfnb7ciooeDeVhIiIq&#10;Qo+un8OObz7CqRPH4OnpKQ8TFVsseKnEiIuLQx2fuvDo9DlqtR4gDxMR0Tvw7+4Q3PprGf69cBbW&#10;1tbyMFGxxIKXSgSFQoE27drjmcIGrceulIeJiOgdOrh4OBz04rBn13bo6nJ0JBV/3EupRPjq6+mI&#10;uPsYzUYskYeIiOgdazp8EcIjH2DmrNnyEFGxxB5eKvZ2796N3v0GoOeCY7BycJGHiYjoPUh8Fo31&#10;n/tj3dpf0a5dO3mYqFhhwUvF2p07d+DjWw9tJq6Bcx3+tCURUXESdfEQ9i8YiEsXzsPFxUUeJio2&#10;WPBSsZWZmYkPGjWBec3WaNCdcz8SERVHp/6YhfTIYzgVegx6enryMFGxwDG8VGx9Pf0bvEjTQ/2u&#10;4+UhIiIqJj7oMQnPkrI4npeKNfbwUrF08uRJtA3qiF6LQmHl4CwPExFRMZLwNArrPvPD/n270bAh&#10;50in4ocFLxU7CQkJ8PSqA++eX6FGQDd5mIiIiqHww+twZfMcXL3yLywtLeVhoveKQxqo2Plk2AjY&#10;VW/MYpeIqATxaNYLNm71MHzkaHmI6L1jwUvFyqZNm3H4+CkEfPKdPERERMVc02GLsP/QUaxbt14e&#10;InqvOKSBio3o6GjU9vZFuykbUKHGB/IwERGVAA/CT2PPrG64fOkinJ15DQYVDyx4qVhQKBTwC2gG&#10;fdcm+KDnFHmYiIhKkJNrZyDr3kmEHj/CqcqoWOCQBioWZs2eg0fxaajfbaI8REREJUzDXpPxJCEN&#10;8+ZzeBoVD+zhpffu+vXrqNugIXovPAHr8pXlYSIiKoHiHt7GhvGBOH/2H7i7u8vDRO8UC156rxQK&#10;BRo1CYBZzTaoGzxWHiYiohLszKb5SL91GCdPHIWOjo48TPTOcEgDvVfLli/Hg+cJ8Ok0Uh4iIqIS&#10;rl7wWEQ/T0TIypXyENE7xR5eem8ePXqEmp5e6Dx9BxzcvOVhIiLSAs/uXMG2ae1x9colVKxYUR4m&#10;eidY8NJ7E9ShE+LNqqJJ/2/kISIi0iLHV02B1atI/LV3lzxE9E5wSAO9F+vXr8eFy9fQoMdkeYiI&#10;iLRMw95f4N+wa9iyZYs8RPROsIeX3rnY2FhUq+GBFmN/gXOdpvIwERFpoftXjuPvhQNxIyIcNjY2&#10;8jBRkWIPL71zo8aMhWv9IBa7RESlSCUvf1Ss0wKfjZsgDxEVORa89E4dOHAAfx34G40/nikPERGR&#10;lvMbOAc7d+3BkSNH5CGiIsUhDfTOZGRkoIaHFzyCJ6O6fxd5mIiISoHww+txa/dChIddgr6+vjxM&#10;VCTYw0vvzNIffoDC2AbV/YPlISIiKiU8mvVApqEVVvz0kzxEVGTYw0vvxIsXL1ClajV0/GobylX1&#10;kYeJiKgUeXr7X2z/uhMib96Ara2tPExU6NjDS+/EpMlTUeWDDix2iYgIDm7eqFy3LaZ9NV0eIioS&#10;7OGlIhceHo4PGjVBv2UXYF6mnDxMRESlUHL8M/w23BcnTxxFrVq15GGiQsWCl4pcYPOW0KvcFHU/&#10;+kweIiKiUuzMpvkQUSdw7MgheYioUHFIAxWprVu3IuLmHXh3GC4PERFRKVfvo89wI/Iedu3iTw5T&#10;0WIPLxWZ9PR0uFf3gG+/OXBr0E4eJiIiws2TO3Dxjy9w8/o1GBkZycNEhYI9vFRk5s3/DoZlnFjs&#10;EhFRntwbd4KxnQsWLV4iDxEVGvbwUpGIiYmBa5Wq6DbvEOwq1ZCHiYiIJM+jrmLL5DaIunMbZcqU&#10;kYeJ3hp7eKlIzPl2Hqp+EMRil4iIXsvexROuvq0wb/738hBRoWAPLxW6J0+ewM29OnovCoV1+cry&#10;MBERUQ5xD29j3ef+uHP7JsqWLSsPE70V9vBSoZs5ew5q+Aez2CUiogKzqeAG90YdMfvbufIQ0Vtj&#10;Dy8VqkePHsG9ek30WXIaVg7O8jBRkdr0RSdEXTyEiXtfyUMSRVYmruz/DRHHNiPm3jWkJsXDzKYs&#10;Rqy9rZb3Ku4pQn+fidv/7EVKYgws7Cqgun8XNOr5PxgYm6rlAsC8dmbyJkle21OQ7SUqTRKfRWPt&#10;qAa4ERGOChUqyMNEb0xf3kD0Nr78+ht4NO/FYpfemYy0FCS9eIywA2sQdTH/yeuTE55j8xed8TTy&#10;klp7Uuxjtf+/jHmItWMDkRT7SGpLeHoPZzZ/j4fXTqP7nL3Q0zdQWaLgNNleotLGsqwTagR2w8zZ&#10;32L5j0vlYaI3xoKXCs29e/ewfv169F9+QR4iKjILP7STN+VKCIEds/rgaeQllKnoDv+Pp6NSLT8Y&#10;W9jIU3F01RdIin0EZ+9maDH8e1jaO+HJzQvYv2QkHoSfwpX9v8E7aLB8MQB59+YqFXR7iUqr+t0n&#10;YfUwH0wc/zlcXV3lYaI3wjG8VGimTvsKtdsOhIWtozxE9N7dPrMX0VdDYWZTDr2/OwT3Rh1zLXYB&#10;4M75AwCAtmOWwbaiOwyMTOBUqwlajc7ucbpxYqtqOhEVIvMy5eHZog++mTVHHiJ6Y+zhpUJx69Yt&#10;7NixAx+vUP+qmKioqfao5jeONuLoRgBA4z5TYWJpK4uqy0xNBgDoGar/6pNjtXoAgOdR4Wrtmijo&#10;9hKVZg26T8KvQ2tj8sTxcHd3l4eJNMYeXioUU6d9hdpBn8DU2l4eIioWnty8CAB4FfcEf4xvjsVd&#10;HbEouBzWjg2QenSV7JxrAgAOh0xC/JMoZGVmIOnFE9w8uQMAkJoUr5qu5vtOZbDgQzusGl4PF3eH&#10;yMNEVAAmVnbwajsIX30zUx4ieiOcpYHeWmRkJGp7+2LQL+EwNs/9K2Kid0HZY5rbONoFH9ohMy1F&#10;3pxNRwcffblJ+hnsW6d3Y9vMHkAep0cDI1OM3fZcrS2v3tqWny6Cd9AQeTOA/LeXqLRLSYzFz4M8&#10;cO3qFbi4uMjDRBphDy+9te8WLEStlv1Y7FKxlpWRDgBoP2EVRvweiXE74zHklzBU9+8CCIFT62ZL&#10;uVUbtkeXr7eifLW6MDQxh6GJBcq5++KD7hMAAGZlykm5ShP3vsLEva/w+cBNnQcAACAASURBVI4X&#10;GLDsLKo2bA8AuLhzhSyTiArCxNIWni1647sFC+UhIo2x4KW38uLFC6xZsxZeQUPlIaJiRfkHmXuT&#10;zjAvUw56+gawKV8ZzT75FgDwPOqaajoq12uNvguP4bOtT/HZ1ifot+i4NN1eeXdftVxV+gZGsHfx&#10;QOvRPwIA4h5HyjKIqKB8Oo/Cr7+uRmxsrDxEpBEWvPRWliz9AVUbtIF1eU4dQ8Vb2cq1AAAPr/2j&#10;1q7IzAQAGBjnPiRBKe1VAk6ty75qvEZgN1k0p5SXLwAARqaWsggRFZSVgwsq+zTHip84Hp7eDgte&#10;emNpaWn4cdlyeLX/VB4iKnZqBHQBAOxbOBTRYaHITE/Fiwe3sH/pKABAZd+WqumStORERJ7dh3UT&#10;WuFlzEM4eTZBlfpt1XJWj2yIa0c3ITnhOTIz0vD4xnns+S57nl7XPNZLRAXj89FYLFy0GKmpqfIQ&#10;UYHxojV6YyEhIZj/0zp8NHOvPET0zuR1sZiS8oIwRVYmNn3REfcvH5NlAOa2jui78Cgs7P77KdPc&#10;1uvg5o2uM7bB1Ep9NpLccgHAxNIO/Rb/NxQCyDtXiRewEeW0ZXIrTBk1EIMGDZSHiAqEPbz0RoQQ&#10;mPf9QtTuOFoeIiqWdPX00WX6n/ig+0RYOThDR1cPZjYO8GozAP2XhKoVuwBgblseOrp6MLYog4qe&#10;jdFixEL0WXAkR7ELAEETfoGrb0uYWNpK6/Vs0Qf9l4TyZ7aJCkHtjqMxZ+58KBQKeYioQNjDS29k&#10;586dGDp6Avr+eAE6uvy7iYiIipLA2hF18fOP36Ndu+zpA4k0wYKX3kjDxv6wqd8TtVr1l4eIiIgK&#10;3eV9q5B0+U+EHjssDxG9FrvmSGPnzp1DxI0bqBHYQx4iIiIqEh7Ne+Pq1XBcuHBBHiJ6LRa8pLHF&#10;PyyDV9sh0Dc0koeIiIiKhL6hEWq1HYTFPyyTh4hei0MaSCMJCQkoX6Ei+i87D0t7p/9j776jo6zy&#10;N4A/k0zapPdeCYEESEJooUqR0KUq0hRUwI6iouvq6tqx8rMhggURkCq9d+klphCp6b0nkzKZzGTm&#10;9wdrJBdQAmkz7/M5x7Pr97mDe85ieHJz3/uKMRERUbNRFmbhp6d6IDc7E3Z2vOOabh93eKlRfvpp&#10;BQLC+7PsEhFRi7Nz9YFfp95YuXKVGBH9LRZeapTF3y5DaMwscUxERNQiQmNm4YuvFotjor/Fwku3&#10;7dSpU8jNy0dQ92FiRERE1CLa9RyBvIJCxMbGihHRLbHw0m1bvGQpOsXMhImpXIyIiIhahImpHKFD&#10;pmPxkqViRHRLfGiNbktlZSU8vHww/fMTfHMUERG1qvL8NKx4Jhp5OdmwtbUVY6IbcIeXbsvKlSvh&#10;G9aLZZeIiFqdvXsAvDt0x7p168SI6KZYeOm2fPXNUoTGPCKOiYiIWkXo0Jn46hsea6Dbw8JL/yg+&#10;Ph6ZWdlo12O4GBEREbWKkD5jkZycgri4ODEiugELL/2jb5d9h9DBU2EiNxMjIiKiVmEiN0PooAfx&#10;4/IVYkR0AxZe+ls6nQ7r1q1Hx4GTxYiIiKhVhQy4H7+sWQOdTidGRA2w8NLfOnz4MEwtbeAa0FmM&#10;iIiIWpVH+yhAbonjx4+LEVEDLLz0t1auXoP2/R8Qx0RERG1Cuz7jsXL1L+KYqAEWXrolrVaLX3/9&#10;Fe37jRcjIiKiNiGk/ySsX78BdXV1YkRUj4WXbunAgQOwsneFi1+oGBEREbUJbkFdYG7tiCNHjogR&#10;UT0WXrqln1f9gnb9JoljIiKiNiWoz3isXL1GHBPV46uF6aY0Gg1c3Dww+aODcPQOFmMiIqI2ozjz&#10;Mta/ci+KCvIgl8vFmIg7vHRze/bsgYOHP8suERG1ec6+IbBx8sD+/fvFiAgACy/dwsrVa9Cuz0Rx&#10;TERE1Ca16zcJP/NYA90CjzTQDdRqNVzcPDDt/47B3j1AjImIiNqcstwUrJ4/AMWF+TAz45tBqSHu&#10;8NINjh49CkcPP5ZdIiIyGA6eQbBz8eRLKOimWHjpBtt37IRP5FBxTERE1Kb5do3B9h07xTERCy/d&#10;aMu2HQjoHiOOiYiI2rSAbjHYsm2HOCZi4aWGMjMzkZOTDe+OvcSIiIioTfPp1AcZ6WnIyMgQI5I4&#10;Fl5qYPv27QiOGgwTOQ/8ExGRYTGRmyGo60Ds2bNHjEjiWHipgc3bdsK7K8/vEhGRYfLpOhSbeayB&#10;BCy8VK+2thZHDh9EIM/vEhGRgQrsPgwH9u+DRqMRI5IwFl6q99tvv8HZKxC2zl5iREREZBDsXH3g&#10;4OrD68moARZeqsfryIiIyBj4Rg3l9WTUAAsv1eN1ZEREZAx4PRmJWHgJAJCVlYWcnCxeR0ZERAbP&#10;t3M/pKelIjc3V4xIolh4CcC187v+YdG8joyIiAyeidwMfmE9cOzYMTEiiWLhJQDAkaPH4NohWhwT&#10;EREZJNeQaBw5ysJL17DwEgDg8JFj8O7URxwTEREZJO+w3jh0+Kg4Joli4SUolUpcvXwBHu2jxIiI&#10;iMggeYX2wsU/ElFZWSlGJEEsvIQTJ07AO7gLzK1sxIiIiMggmVvZwDMwFKdOnRIjkiAWXsLRo8fg&#10;zvO7RERkZNw79sZRPrhGYOElAAePHINHKAsvEREZF4+O0TjIc7wEFl7J02q1iD13Gt5hLLxERGRc&#10;fDr3welTJ6DVasWIJIaFV+Li4uJg4+AKGydPMSIiIjJots5esLZzQmJiohiRxLDwStzRo0fhHdZb&#10;HBMRERkF77DeOHqUxxqkjoVX4o6dOA3XkJ7imIiIyCi4hvTC0eO8qUHqWHglLvb33+EWFC6OiYiI&#10;jIJbUBfExSeIY5IYFl4JU6vVyEhLhot/qBgREREZBdfAzki5eglqtVqMSEJYeCXs/PnzcHb3hYXC&#10;ToyIiIiMgoXCDg6unrh48aIYkYSw8EpYQkICXIO6iGMiIiKj4h7YGQkJPNYgZSy8EhafkAgH307i&#10;mIiIyKg4+HVBfAKvJpMyFl4JOxsbD5eAzuKYiIjIqLgEdMK537nDK2UsvBKWlJQINx5pICIiI+cS&#10;0BnnE+PFMUkIC69E5eTkQFVdBXv3ADEiIiIyKk7e7VBRoURBQYEYkUSw8EpUQkICvNt1gcyEvwWI&#10;iMi4yUxM4RHQka8YljC2HYlKSEiAE8/vEhGRRDj786YGKWPhlaj4xD9g78MXThARkTQ4+HVCXGKS&#10;OCaJYOGVqCvJyXDwDBTHRERERsnePQBXr6aIY5IIFl6JykhLg4MHCy8REUmDg2cA0tJYeKWKhVeC&#10;amtrUZifCzs3XzEiIiIySvbuAcjPzYZWqxUjkgAWXglKT0+HraMzzCwUYkRERGSUzK1soLCxQ1ZW&#10;lhiRBLDwSlBaWhqcPQPEMRERkVFz8gxAamqqOCYJYOGVoNTUVNi6BYhjIiIio2bvzsIrVSy8EpSa&#10;mgaFi584JiIiMmoK1wCkpLDwShELrwRdvpoKe48AcUxERGTUbN38cCWZhVeKWHglKCU1FXZu3OEl&#10;IiJpsXcPQDJ3eCWJhVeCMtJT+dIJIiKSHAcPf2Sks/BKEQuvxKhUKpSVFMPOlXfwEhGRtNi5+aO4&#10;sAA1NTViREaOhVdi8vPzYWPvCBO5mRgREREZNbm5BRQ2digsLBQjMnIsvBJTVFQEG3tncUxERCQJ&#10;Ng7OKCoqEsdk5Fh4Jaa4uBhWdk7imIiISBIUdk4oLi4Wx2TkWHglpqioCFb2LuKYiIhIEqzsXbjD&#10;K0EsvBJTXFwMCxvu8BIRkTSZ23CHV4pYeCWmuLgYZjY8w0tERNJkbsMzvFLEwisxeQVFsLTlDi8R&#10;EUmTha0TCoq4wys1LLwSU1hUDCs77vASEZE0KeycUVDIHV6pYeGVmIKCQljxWjIiIpIoK3sXFBSw&#10;8EoNC6/EFBcXw5IPrRERkURZ2jryoTUJYuGVmNKSYii4w0tERBJlZeeMkhLu8EoNC6/EVFZWwFxh&#10;J46JiIgkwdLGAcrycnFMRo6FV2Jq1TWQm1mIYyIiIkkws1BAXaMSx2TkWHglRqvRwNSchZeIiKTJ&#10;zEIBraYWWq1WjMiIsfBKiEajgV6vg6mpmRgRERFJgoncDKZyOaqrq8WIjBgLr4So1WrIZCYwkbPw&#10;EhGRdJlbWLHwSgwLr4TU1tZCbsayS0RE0mZhpWDhlRgWXglRq9WQm5uLYyIiIkkxlZtBo9GIYzJi&#10;LLwSUltbCzPe0EBERBJnYirnQ2sSw8IrIdeONLDwEhGRtJmamKKurk4ckxFj4ZUQHmkgIiLiDq8U&#10;sfBKSG1tLeRyFl4iIpI2GXd4JYeFV0Jqa2thasbCS0RE0mZiasodXolh4ZUQU1NT6PgdLRERSZxe&#10;r4OJCSuQlPD/bQkxNzdHnbZWHBMREUmKrq4OcrlcHJMRY+GVEAsLC2hq1eKYiIhIUvS6Opiamopj&#10;MmIsvBLCHV4iIiKgjju8ksPCKyEWFhbQ1rLwEhGRtOnqtNzhlRh+eyMh5ubm0Gh4pIHIWNRUlEKl&#10;LEa1shg1FSVQKUugUhajprIENSW5UFeVQqavQ02lEgCg09agtkYFGQC1qhI6XR0AGaysbaGHDGbm&#10;5pBbKKDXy2ChsAZMzWGusIWFrRusHNxgZecMS1snWNk5wcrOGYr//b2MD/+QgeEZXunh/9sSYmFh&#10;Aa2GO7xEhkKlLEZ5fjrK89Ku/WduMqryk1GWn4GSgmxAr4eNtTVsbaxgZ20Fe4U5HK3N4G0th721&#10;BayczKCwNANgAQszOczN7AAACgszmAoltUJ17ZthrbYOqlotAC1UahVU6mIoqy6irFCLMlUdsivV&#10;KK+qQUWlChWVldDpdHBwcYeDmx9sPdvB1iMY9u7+sPfwh717AGycPBr8c4jaAo1aBSsrK3FMRoyF&#10;V0KuneHVQq/TcUeGqA3RaTUoybmKvCuxKElPQllqHLKvxkNVVQknR3t4OtvB20kBP1szuLS3hmd0&#10;R3g594CHsy1k4i/Wwmq1dSgur0ZOcQVyi9OQk/sHMs/X4I/iSuQWFEOjqYWThx/cQ7rDyb8znP1C&#10;4dWhBxQOruIvRdRialRVUCgU4piMmEyv1+vFIRknnU4HU1NTzN9UArm5hRgTUQvQqKuRe+ksspKO&#10;ozg5FoUpCSgtzIG7mysCPR3RwUOBQE9HtPN2gruTTasX2rtVolQhNbcUV7OLkZJXgSs5ZcjKK4Kt&#10;vSPcA0Lh1K4HPMN6wzs0Gpa2juLHiZqcXqfDR6NtoVKpYGlpKcZkpFh4JcbM3BxPrcqAhfW1H20S&#10;UfOqLMlHzoUTyEk6ityko8hNvQhvD1eEBzqjo7c92nk7IcDDEeZm0nmARlunQ2ZBOVJzS3EpswQJ&#10;6aVIycyDs4cPPDv1g2en/vAJ6w0HzyDxo0R3rVZVif+b5Im6Oi1kMkP/lpJuFwuvxFhZ22D2d3/A&#10;yt5FjIioCairlEj7fT/SzmxHVsIRVJYVISTAC10DHBAW4IrOge7/O1dL16vV1uFieiHOpxUiPq0U&#10;F1JzYWJmCd9OfeDXYxQCu8XAxsld/BhRo1WXFWLZY52gqqoUIzJiLLwS4+jihskfH4a9u78YEdEd&#10;KkhJROq53cg4vQ2Zl+MQEuiLvh2c0S3EE+28nGBqyjPzjaUHkJ5XhriruThxIR8JV7Ph4hUA/56j&#10;EdB9OLxDe0FmIp1dcWo6Zbmp2PDKEBQV5IkRGTE+tCYxjo5OqKkoYeElugs6rQapsfuRfHwjUs/u&#10;gYlei54dvfFwTzd0m/EgrLmDe9dkAAI8HBDg4YBx/UJRq61DQnIeTl7Yi4MfLUd5VQ0Cuw5CYJ8J&#10;CO41EuZWNuIvQXRTKmUxHJ2cxTEZOe7wSkyP6H4IGrMAAVH3ihER/Q1dnRYZ8Ydx+cgaXDq2GR4u&#10;DhgS7oleHb3Qzpt/eLa03OIKnLqQhYMJObicnod2UYPRfuBUBPUcDjMLPn1Pt5Z8Zhey9vwfTh49&#10;LEZkxLjDKzEuLs6oLi8Wx0R0E3qdDtkXTuLykbW4dGQ97K0tMDjcC8/PGwZfN3txObUgT2dbjOsX&#10;inH9QqGsUuPkH5nY9et/sPPTxxAQ3g/BAyajQ7/xLL90A5WyGC7O/CZValh4JcbNzRXZShZeor9T&#10;lpuK87t/QNLeH2FtYYp7I33w5BODEODhIC6lNsDO2gIxPYIR0yMYReXVOPh7KvZtfBsHvn4OYYMe&#10;QJcRc+DeLkL8GElUTUUp/F354LbUsPBKjLuLM5JzSsQxkeTptBpcObkN53d8g5xLsRjUNQgLH+mL&#10;EF/+wWhIXOwVuH9gJ9w/sBOyC5XYcSoOm18bDhtXH3Qa8ThCB07meV+Jq1EWwz2A/15LDQuvxLi4&#10;OKP2Uoo4JpKsstwUJOz8Duf3LoebvQLjegdiyJSJsLLgg2eGztvVDrNHR+HRUV3x+5VcbD72NRZ/&#10;uwBB3YcifNRc+EcOEj9CElBbWQwXl1BxTEaOhVdiXFxcoFaeEsdEkpMRfxjn1n+I7AuncW+3dvh0&#10;zgAE8+Ezo2Qik6FbiBe6hXghryQc209ewfYPp8HaxRfd738ZIX3H8oozCamtKIGLC3d4pYaFV2Kc&#10;nZ1RU8kjDSRNep0OyWd24fSqt6Euzca43kG47/6JvEZMQjycbPDoyK54ZERXnPwjEz+ufgW/LXsJ&#10;4aOfRMTI2XwLpQSoKorhzIfWJIeFV2JcXFygKmfhJWmpVVXi/N7lOLf+UzgqTDC9fzCGREXxhRAS&#10;JpMBvTv5oncnXySm5GPlweVY8ssH6Dx0BnpMegG2Lt7iR8hIqJTF3OGVIBZeiXFxcUEVryUjiaip&#10;KMXZjZ8hbtsSdGnngTemRCG8nYe4jCSuS5A7PghyR1peKX459Bt+mPsTQgdMQq8p/4adm6+4nAxc&#10;ZVkRC68E8cUTElNUVAQvbx88v6kY195lRGR81NVKxG76Aud+/Ry9wnwwc2gn3ptLt61YWY3VB/7A&#10;zlNXEDZ4CnpNeRU2Tp7iMjJIenw61gn5eblwcnISQzJiLLwSo9frYaWwxuzvL0Dh4CrGRAZNo65G&#10;4s7vcXrth+jo64DHhnfmg2h0x0orVFh35BI2H72ADgPuR58Zb8DGiT8hMGSVJXn4fnY4VNWVYkRG&#10;jkcaJEYmk8Hb1x/l+WksvGQ0tLVqxO9YilNrPkCYnzM+eqwf2vuw6NLdcbS1wpxRkbivdzB+3HMG&#10;P8zugsjRc9Fj0guwtHUUl5MBKM9Pg69/gDgmCeATGxIUGBiE8vx0cUxkkC79thE/zA5D0ZHF+GBW&#10;X3zw6ACWXWpSHk42eOXB3lgyfySs0nbhu8fCcG7TV9BpNeJSauPK89IRGBgojkkCuMMrQcHtAnAh&#10;j4WXDFt+cjwOLX4O6qIUPDOqCwZG8g8xal4+rnZ4bVpvXMkqxuebvsDybV9hwJxP0a7ncHEptVHl&#10;+ekIDw4SxyQB3OGVoOCgQFQXZYhjIoOgUhbj4OLnsOFfMYhpp8fyBaNYdqlFtfdxxhdPD8Vzo0Jw&#10;5IvHsP5fw1CUcUFcRm1QdWE6goP49UKKWHglKDAwEFWFaeKYqE3TaTU4s+EzfP9YZ7iVnsSKf92H&#10;KUO6wEzON2RR6+jdyRfLXx6Dfp7V+GX+ABxe9jLUVUpxGbUhFQVpPNIgUSy8EhQQEIDS3DRxTNRm&#10;5Vw8gxVPd0fRb0ux6IlBeGFSD9hbW4rLiFqcpbkcM4dH4vuXxsAyfS9+mNMFV05sFZdRG1Gax8Ir&#10;VbyWTIJKSkrg7uGJ538thsyE3/NQ26VRV+PEyneQuPM7zB0ViVF9Qnh7NLVppy9k4eP1Z+AY1A33&#10;PrsYts5e4hJqJXpdHT4d54TioiLY2/Nebqlh25EgJycnWFhaobI0T4yI2ozMxKNY8WQUdBe34ocF&#10;ozGaZZcMQM9QH/z08hhEOZRgxZPdEL/rOwDcV2oLlIVZsLaxY9mVKN7SIFG+fgEoz0vj7gO1Oeqq&#10;cvz23ctIObEZ88Z3wz18II0MjKW5HHNHRWJwhC8Wrv0AF/etwNDnvoWTT4i4lFpQeX46/Pz59USq&#10;uMMrUYGBAbyLl9qc5NO78MPsLnBXxuKnV8aw7JJBa+/jjMXzYjAwQI9Vz/dD3LZvwd3e1lOen44g&#10;3tAgWdzhlajOYR1wLP2iOCZqFRq1CkeWvYzko+vx2pRodO/oLS4hMkhmpiZ4OCYc/Tv74r8/v4+0&#10;M9sQ8/x3fNNlKyjNuoTBoR3EMUkEd3glKiI8HGUZSeKYqMUVZVzA6uf6AKkHsOyFkSy7ZJSCvByx&#10;dP4IdHUoxfInuiL59E5xCTWz8ozziIgIF8ckESy8EhUeHo781ERxTNSC9Di36Uusnj8Ak7o548M5&#10;g+BkZyUuIjIa5nJTzB0Vif9M7YUDix7F3s+fgEZdLS6jZpKXch7h4Sy8UsVrySRKq9XC2sYWc5df&#10;hpWdsxgTNavKkjzs+uhhoDQFb0zvDV83PjVN0lJaocIHv5xCRoUpRr26Gi5+oeISakIqZTG+ndkB&#10;VZUVMDXly2qkiDu8EiWXy9GufUcUpfN1mNSyspKO4+dneiLKuRKL58Ww7JIkOdpa4YPZA/FADxf8&#10;8sJAXDy8TlxCTaggJQEhHTux7EoYC6+ERUaEo4DHGqgFJez8DpvfHI/nxkbgyfuiYGbKL0EkXTIA&#10;4/uH4tPHh+D4suex5/+egE6rEZdREyhMS0JkJI8zSBn/tJGwqMguKMs4L46Jmpy2Vo3dnz6G+DVv&#10;4YtnhmJgZIC4hEiyQnydsXT+SOjTDmPdK0NRWcKXAjW10vTziIroIo5JQlh4JSw8PBwlaSy81LyU&#10;hZlY88IAWOSdxpLnhyHAw1FcQiR59tYW+HjOIPT21mLls9HIvnBKXEJ3oSQjiQ+sSRwLr4SFh4cj&#10;OyUJel2dGBE1ibTYfVjxdC8MD7PG+4/dAxsrC3EJEf2PqakJ5ozqimdGd8avr49G/I6l4hK6A3pd&#10;HXJTL6BLF+7wShlfPCFhHh4esLGxRVluKhy9g8WY6K4k7PwOR394FW9M78u7dYkaYXBUIAI9HfDK&#10;sv+iLOcqBjzyPmQm3J+6UyXZV2Fv7wBXV77sQ8r4b5DEderMB9eoqelxfMV/cXrF6/j0iSEsu0R3&#10;INDTEd/OHwll/GZsfed+3td7F4rSkhDWqbM4Jolh4ZW46J7dkH/lnDgmuiN1GjV2LHwIWb/9hG+e&#10;H4Fgb97xTHSn7K0t8NkTg+FWm4J1C4aguqxQXEK3If/KOUT37CaOSWJYeCWuf7++KLx0UhwTNVpN&#10;RSnW/2sYzAti8eXTQ+FirxCXEFEjmctN8cZD/dAvwBSrnuuD4szL4hL6B/kXjmFA//7imCSGhVfi&#10;+vbti4yLsdDWqsWI6LaV5aZg5bzeiHCpwYdzBkFhaSYuIaI7JAMwZ1RXTO3njzUvDkRW0nFxCd2C&#10;Rq1C9tVEREdHixFJDAuvxDk5OcEvIAh5V2LFiOi2FKYl4ZcXB2JSLy88N6EHTGQycQkRNYEJA0Kx&#10;4IHu2PTmeKSc3SvGdBN5l88hICgYTk5OYkQSw8JLGNC/H3L+OCGOif5R/tU4rP/XMDw8OASTB3US&#10;YyJqYv26+OPdRwZg14fTcfnYJjEmQVbScQzo308ckwSx8BLu6d8XBZdYeKlx8i6fw4Z/j8STo7pg&#10;fP9QMSaiZhLRzgMfzhmE/Z8/jqT9P4sxXafo8kkMHMDCSyy8hGvneDOTTgLQixHRTWUmHsXG10fj&#10;xUndMKwn73Amamkd/Vzx8dzB+O3bFxG7ZbEYEwC9ToesC2fQt29fMSIJYuElBAcHw8LCnE//0m1J&#10;PrMLW96aiNemRmNARIAYE1ELae/jjC+eicHva97BuY3/J8aSV5RxAVZWlggICBAjkiAWXgIA9O7T&#10;F9k8x0v/4OqpHdj90cN455EB6BnqI8ZE1MJ83eyx6Ml7Ef/rRziz4TMxlrSspOPo14/XkdE1LLwE&#10;ABg0oC/yL/I+Xrq19LiD2P3xLLw9awAi2nmIMRG1Em9XO3zx9FAkbvoEcdu+FWPJKrh0EgMH8DgD&#10;XcPCSwCunePNvcAdXrq57AunsPXdB/HatN4su0RtkLujDT59fAhOr3wTCbt/EGNJyrlwkud3qR4L&#10;LwEAoqKiUFlWhPL8dDEiiStIScDmN8fhxft7oFeYrxgTURvh42qHj+cOxrHvX8HFw+vEWFLKclOg&#10;rlIiIiJCjEiiWHgJACCXyzFo0GBeZk4NFKYlYf2rIzBvXDcMjAwUYyJqY4K8HPHBY4Ow/6unkXx6&#10;pxhLRvKZ3Rg6NAampqZiRBLFwkv1xo4Ziey4PeKYJKo0+yo2vDoCT4zqgiHdWHaJDEWovyvemTkA&#10;uz6aiYz4w2IsCTlxe3Hf6BHimCSMhZfqjRw5Eim/H0adRi1GJDHVZQXY8O8RmDE4BCN6tRdjImrj&#10;IoI98Nq03tjyzgMoTDsvxkZNW6tGSvxvGDZsmBiRhLHwUj1PT08EBAYhK+m4GJGEaNQqbH5zPAZ3&#10;dsPEAXyDGpGh6hXmiyfHdMXG10ZDWZglxkYrI+EI2od0hLu7uxiRhLHwUgP3jR6J9HM81iBVep0O&#10;OxfOgKe5Eo+P6SrGRGRgRka3x6juvvj19VFQVynF2Cilx+7BfaNHimOSOBZeamDUyBHIiGXhlapD&#10;S1+CNjcebz7UDyYymRgTkQF6dGQkunjIseODKdDVacXY6GTG7sGokTy/Sw2x8FIDffr0gbI4D2W5&#10;qWJERi5+xzKkH1uHhY/dA0tzuRgTkYGSAXhpcjSsKlOx74unxNiolOenoaq8GD179hQjkjgWXmrg&#10;z+vJUmP3ixEZsauntuP48tfw0ZyBcLS1EmMiMnBmpiZ46+F+KEzYjTPrPxFjo5F8eheGDo2BXM5v&#10;2qkhFl66Aa8nk5bizEvY9fEjeGtmf/i62YsxERkJO4UFFj52D86u+9Bo71zP/n0vxo7h+V26EQsv&#10;3WDEiBFI+f0wNGqVGJGRqVVVYuvbk/DI8HC+MphIArxc7PDGjH7YTnc3RgAAIABJREFU+dHDKMtN&#10;EWODplFXIyX+CGJiYsSIiIWXbuTl5YWwTp2Repa7vMZNjz2fPopOnuaY0L+jGBKRkYoK8cLkASHY&#10;8tZEaNTVYmywUk7vQkRkFDw8+M073YiFl25qxtQHkXJ8gzgmI3JqzUeoSj+Ll+7nwx1EUjNtaBcE&#10;OwF7F80VI4N19dh6zJj6oDgmAsDCS7cwefIDuHJ6D2pVlWJERiA97iBiN3yCd2f2440MRBIkA/DK&#10;g71QdvkoYrcsFmODU6uqRPLZfZgwYbwYEQFg4aVb8PT0RHhEJFLO7BIjMnDKwkzsWDgDr07tDS8X&#10;OzEmIolQWJjh3Vn9cfLnNw3+DZtXTmxF9x694OXlJUZEAFh46W88NO1BJB/jsQZjoqvTYts7D2BC&#10;33boFeYrxkQkMb5u9nh+Yg9s/2AaaipKxdhgpBzbgIem8TgD3RoLL93S/fffj+RzByTzOkopOLHy&#10;XdjpSjFjaBcxIiKJGtQ1EH06uGLPZ4+JkUFQV5UjJe4wxo0bJ0ZE9Vh46ZZcXV3Ro2cvXD21XYzI&#10;AGUlnUD8tq/x+rTefG0wETXwzLhuqEg7h8TdP4pRm3f52Gb07TcArq6uYkRUj4WX/taMqZORenyj&#10;OCYDo65SYtdHD2HehB5wd7IRYyKSOEtzOf4zvQ8OL3sZJVmXxbhNSzm2HjOmThbHRA2w8NLfmjRp&#10;ElLiDhv02S4CDnz1DLoG2GNIVKAYEREBANr7OGPq4FDsXDgdOq1GjNsklbIYaedP4L777hMjogZY&#10;eOlvOTo6ok/ffrhycpsYkYG49NtG5J8/iOcndBcjIqIGpgzuAhd5JY7//F8xapMuH9uMgYMGw8nJ&#10;SYyIGmDhpX80c8Y0XDm0UhyTAVAWZmHfl0/h9em9obA0E2MiogZkMuDfU3sjYcdSg7iq7PLBlZg5&#10;Y5o4JroBCy/9o0mTJqEgNQnFmZfEiNq4A18+iTHRwegU4CZGREQ35WKvwDPjumHvZ7OhrVWLcZtR&#10;nHkJJdlXeDsD3RYWXvpHVlZWmD59Gv7Y95MYURv2x6G1UKbHY2YMryAjosYZ2r0dgpzlOLX6PTFq&#10;MxJ3LsPDDz8ES0tLMSK6AQsv3ZbH58xG0r6fUadpu9/t019UymIcXjIfL07qDnMzUzEmIvpHz02I&#10;Qty2xchPjhejVlenUePi4bWYO9sw7w6mlsfCS7elS5cuCA4OxpUTW8WI2qCDS+ajfydvRIXwNZtE&#10;dGfcHW0wc1g49v/fXOh1dWLcqi4d3YSOHTsiLCxMjIhuioWXbttTj8/Ghb0/iGNqY1LO7kVW7B7M&#10;HR0hRkREjTKhfyhs9GWI3fyVGLWqC3t/wFOPzxbHRLfEwku37cEHH0Te1XiUZl8VI2ojNOpqHPjq&#10;Kcyf2AO2CgsxJiJqFJkMeGlSd5xY9Q7KclPEuFWUZl9FfkoiJk2aJEZEt8TCS7dNoVBg8uTJSOLD&#10;a23WiRVvIczLGv3C/cWIiOiOBHo6YkK/Djj0zXNi1CoSd/+A6dOnQ6FQiBHRLbHwUqM8/eTjSNq3&#10;wmDewiMlZbkpiN/1HZ4aEylGRER3Zfq9XVCSEouUs3vFqEXptBpcOLAKc2c/KkZEf4uFlxolIiIC&#10;fr6+uHpqhxhRKzu8ZD4mDQiFu5ONGBER3RVzM1M8PioCR759vlU3PK6c2IrAwABERvIbe2ocFl5q&#10;tGeenIvzO78Vx9SK0uMOoujqGUwZ3EmMiIiaxOCoILha1uH3bUvEqMUk7V6Kp5+YI46J/hELLzXa&#10;Qw89hLKsi8i9dFaMqBXo6rQ4vGQ+Hh/dFZbmcjEmImoyz47ripOr34VKWSxGzS7vSixK0i9g2jS+&#10;Spgaj4WXGs3CwgJPPvE4ErZ9LUbUCuK2fwt7UxUGRwWKERFRk2rv44x+nbxxYsWbYtTsfv91EZ57&#10;bh7frEZ3hIWX7si8Z5/B1dO7oCzIFCNqQTUVpTix8m3MGxcJmRgSETWD2SMjceHQGhSmJYlRsynP&#10;T0fy2b148onHxYjotrDw0h1xcnLCtGlTEbe1bV1GLjWn1ixEdKg3Ovq5ihER0V1Z8M1uDH7ue3EM&#10;JzsrTBkchmPf/6vBPOngL/hwpDU+HGndYN4UYjd9gYcffgjOzs5iRHRbWHjpjr380os4v3cF1FXl&#10;YkQtoLIkHwk7v8OsGD6oRkRNQ12rRXaREsu2ncXZi9liXG9C/1DkXzmDnItnAACZ549h52fNs/ta&#10;U1mKPw6swgvPt417gMkw8QkXumNBQUEYNGgQ4ncsQ8/7XxBjamZn1i7EoK6B8HKxEyMiojsyYsHt&#10;vVjI0lyO6UM6Ydfy1zDo6a/w61uTm+26srht3yImZhjatWsnRkS3jTu8dFdee/UVxG/7ptm+0NHN&#10;VZbk4vzeFZh+L3d3iah1jOkTguK0BPzyynDUVJYiuNdIccldq9OokbDjWyx48XkxImoUFl66Kz17&#10;9kS7oAD8cWitGFEzOrnybcT0DIYHXzJBRE3owKJH6v+6HVZyPSqLc+Ee3BVjXl4uxnct6cBqhHbs&#10;gOjoaDEiahQWXrprr778IuI2LQKgFyNqBsqCTFw4tA7TBoeJERFRi9Dr9fhw1W/ILa6AiYkJek6c&#10;BzNLhbjsLumRsPVLvPryi2JA1GgsvHTXxo4dCwuZFldP7RQjagYnfn4To3uHwMW+qf9wISK6Pd/v&#10;iMWB2BQoLMzwUEwEYtd/hKbe9LhyYhsUcmDkyKY/KkHSw8JLd83ExARv//c/OLXyv9DrdGJMTUhZ&#10;kInLxzZj6hDu7hJR61m5Nx4AUK3W4MddvyM7OQkfjvzriNXdXk+m1+lwevW7ePftN2FiwqpCd4+/&#10;i6hJTJkyBbbmMlw+vlmMqAmd+3URYnq0h7013zRERMbrwpH1sJbrMGnSJDEiuiO8loyaxJ+7vM8u&#10;+A9C+oyFjN+RNzl1tRJJ+37Gs88NFyMiohYlPtRWU6vF5Lc3oqKiEgCwYEdVg7wx9Lo6nFv7ARYv&#10;WsjdXWoy/J1ETWbixIlwsrHAhcPrxIiaQNzWJYgK8YK3K+/dJaK2xdJcjnF9QsTxHUk6sBouDta4&#10;7777xIjojnGHl5qMTCbD++++hdlPPY+OAybCxJS/vZqKTqtB/Lav8M6MXmJERNRkbvYq4etn4s7u&#10;9cb164AVu2PFcaPotBqcWfMBflr2NWQymRgT3THu8FKTGjNmDLw9XJC0f6UY0V3449AaeDhYIizA&#10;TYyIiNoER1srcdRoiXt/gr+3B4YP59EtaloyvV7ftPeIkOTt2bMHU2fOxsxv4mBqZiHGdAdWPNkV&#10;Twz2Rb9wfzEiImozsgqVeHzRLsz+8QosrBt3/KpOo8YPc8KxfvVPGDRokBgT3RXu8FKTi4mJQYd2&#10;gUjcs0KM6A6kxx2ErqoYfbuw7BJR2+bjaocu7TyQtL/xX//jd36PsI7tWXapWbDwUrN4/923cGbd&#10;QmjUKjGiRkrcsQTjercDj7MRkSEYFx2IhG2L0ZgXUWjU1Ti7/mMsfO8dMSJqEnyqiJrFgAED0C0y&#10;ArGbvkCvyQvEmG6TSlmMlHP78Par48SIiKhN6hnqC92Gs8i+cAreodFifFNn1n+GHt2ioFQq8eGH&#10;H+L8+fMoLCxEZeW1a84cHR3h7++PTp06oWfPnoiMjOSVZdQoPMNLzebixYvo3jMaM748BTtXXzGm&#10;23Bm4yJoY3/Cfx/qK0ZERG3W8l3xiNO2x7D534lRAxp1NeJ3fo/D3/8bJjIZPD094ejoCBsbGygU&#10;Csjlcuh0Omg0GlRVVaGyshJ5eXnQaDQYO3YsHnvsMQwYMED8ZYluwMJLzeqZec/h6IVCxDy/VIzo&#10;Niyf0xkv3tcB3UK8xIiIqM0qKq/GjPc2Ye6Kq7C0cRTja0cYNn2JMxs+h66uFp7urrh3yBCYm5uL&#10;S29KqVTi6tWrSE5OhpeXF9555x2MGTNGXEZUjz8PoGb11ptvIC12L7KSjosR/YOMhCPQ1ygR1Z5l&#10;l4gMi4u9AuHBXrh4kxcRJZ/ehaWPhiNp30p4tI+A3ETWqLILAHZ2doiKisLEiRPh6uqKRx55BEOH&#10;DkV6erq4lAgACy81M0dHR7z79n9x9LuXodfpxJj+xvmdSzEmOogPqxGRQbovOhCJ2xfX/71Oq8G+&#10;xS9g20ePwL1dOPwjB6I04yJ69ezRqLJ7PRMTE4SEhGD8+PEoLy9HREQEfv31V3EZEQsvNb+5c+bA&#10;2lSLPw79IkZ0CzUVpbh6eieG92wnRkREBiE6zBfq8gLkXT6HWlUl1rw6GilndiGkzxjYu/uhNPsK&#10;zEz16NChg/jRRpPL5ejevTvuuecezJo1Cx9++KG4hCSOhZeanampKb76YhGO/fg61NVKMaabuHxs&#10;E7q084aznUKMiIgMgqmpCYZGBSBp73KsfnkYVMoiBEYNgZmFFXRaDfKvxKJfn95N+gphb29vjB49&#10;Gh999BHeeOMNMSYJY+GlFjFo0CD079sb5zYuEiO6iSuHVuLeCJ7dJSLDNjDCF+f3/gRtbQ38wvtD&#10;9r+rxAqS4+Dl6QFPT0/hE3fPzs4OI0eOxBdffIHFi/86UkHSxsJLLWbRpx8jdstilOWmiBFdR1Ve&#10;hKxLsejDN6sRkYGzU6XDylQHJ6+/jmfVVitRnHkJvaN7XbeyaVlbW2PYsGFYsGABTp06JcYkQSy8&#10;1GKCgoLw9FNP4bfv/iVGdJ2LR39Ft1B/WFuaiRERkcGoKslDUcYF9A2xR0X+XxsduRdOIrxLF9ja&#10;2l63uuk5OjoiOjoakyZNgkrFt35KHQsvtag3/vMaqnIu4NJvG8WI/ufKwZUYEuEtjomIDIZep0Pm&#10;+aNQ2Luib7A9ynJSoNfpUJqTDK1KicjICPEjzaJ9+/awsrLCW2+9JUYkMSy81KIUCgV+/H4pDi99&#10;CTUVpWIseZUlechPPY/oMB8xIiIyGKU5V6DX6WBpbQdfJwvYWZlCWZCJvEuncc+A/pDL5eJHmk2v&#10;Xr3w+eefIy8vT4xIQlh4qcUNGjQIY0aNwNEfXhUjybv82wZ0D/WDlQWPMxCRYdLr9ci/Gg9L27/e&#10;sNa3nQ3yL51EYEAAvL1b9idYtra2aNeuHT7++GMxIglpuW+xiK7zxf99hpCOnZAWux8BUUPEWLKS&#10;j67FjB68ncHYpOSUYPW+BCSlFaBYqYKTrSXa+7hg8uAu6BToJi6vt+Cb3Th7MRsHFj0iRhj83Pfi&#10;6AbXf66kQoUfd8bi+PkMlFfWwNXBGoO6BmHGsEhYmvOPAmo6VSW50Ot0MLe0rp918zbFtt+V6NWz&#10;x3UrW05oaCi+++47vP/++zAz44aCFHGHl1qFvb09vvz8Mxz4+llo1NViLEnqKiWyryaiR0ceZzAm&#10;xxLTMefjzdgfm4K8kkpotHXIL63C0cR0PPN/27Dr1JUG69W1WmQXKbFs21mcvZjdILtThWVVePzj&#10;zdh2/BJKlCrU6fTIK6nE6v0JePmb3dDW8S2I1HSKMy/DXGFz3UQPe10J7KzNoVS2zl3szs7OsLGx&#10;wZ49e8SIJILf1lOruf/++7F8xUqcXPUu+s96V4wlJy12H0ICvHg7g5FZvOk0dDo9hvUMxvSYSLg6&#10;WCOvuBI/7ozFobhUfL/jHIb3al+/fsSCn6779K3dbNcXANYcSMSSLWcQGexRP/t2yxkUlVejW4gX&#10;npnYG+6O1riYUYRP1x5FYko+dpy8jPv6drzuVyG6cxVF2bBz/evYQnVZEaysLNArUI7MjAy4ud36&#10;pxrNydPTEzt27MCoUaPEiCSAO7zUqpYuWYwL+39G3pVYMZKctDM70CfERRyTgStWXvsJxlPjo+Ht&#10;YgdzuSn83O0x/4E+AICaWu31y+9KVU0tVu9LAAA8Mqpb/fzUhSwAwItT+sHP3R4W5nJEBHtg/gN9&#10;AQCHfufd2NQ01JVl0Ot1MJWbAwC0tTVQV5fDw90d0YE2yM5IFT7Rcry8vO54h3f48OH/+EY4mUx2&#10;y7+ul5iYiGnTpiEoKAhWVlYICAjAhAkTcOLEiQbrqGmx8FKr8vT0xHvvvo39XzwJnVYjxhKiR9q5&#10;PejF2xmMTveO13a6Vu2Lh0ZbVz9PzikBgAa7u8C1nds//2qstQfOQ1mtRs9QH3QOdK+fq/9Xqs3l&#10;pvUzAAj1dwUApOTyxhRqGqrKUphZWNX/fXVpHtzd3GBmZoYIXwUKikpQU1Nz3SdajouLC9LS0qDR&#10;3N6fNSqVCsnJyfj3v/+N3bt3i/Ed2bx5M6KiorBq1SqkpqaipqYG6enp+PXXX9G3b1/8+OOP4keo&#10;ibDwUqt7fO5c+Lk74vT6T8RIMvKTE2AKHQI8/3qqmYzDy1P6IzrMF7/sT8TkN9fgs7XHsPFwEt7+&#10;6RDGDwjD3DFN8xBPaYUK6w6dBwA8MjKqQfbn76uvfz2F3OIKaOt0KFFW40hCOgCgUlV7/XKiO1Zb&#10;XQETk2unJavLi2BmJoeDgwMAwNLMBB29bZGZmXn9R1qMubk5rK2tkZ5+7ff9P1EoFAgODsZ7770n&#10;Rn9Lr9ff8NefXnjhBWi1WsycORNXr15FTU0NLl68iAceeAB6vR6vv/76db8SNSWe4aVWJ5PJ8PNP&#10;PyCyWw/4RQ6BV8emKQCGJPXsbvQK9cLf/8CMDJG1lTl83OzgnGWF3p39cCIpE1uPX4KrgzUigz1g&#10;ato0+w4/741HTa0W/br4I8S34dGYh4ZF4j/f78f+2BTsj73x+IK480t0p+o0ashMTK4dZagqQ1Bg&#10;YIO8d6AVjmamoX37hj/ZaCkKhQKlpa33E43c3FwAwKJFi2Bvbw8A6NChA5YsWYK1a9eiqqrq+uXU&#10;hJrmKy3RXQoKCsLnn32KXZ/MQq2qUoyNXsbprejd8a+HjMh4rN6fgPWHkvDC5H6Y/0BfrHlzMj59&#10;agQcbCzxxvcHsP3EJfEjjZZXUomtxy5CJgNmCbu7ANC3iz/emz0UHf1dYWUhh8LCDB39XDD13nAA&#10;gJPdXz+CJrobdf87mlZVnAsPd/cbrgDr4W+NjIzMBrueLcnc3ByVlbf3Z8zNdmjvVkxMDADg/fff&#10;R23tXz9ZiY+PBwDMmjWrfkZNi4WX2oyZMx/GwL69cGTpi2Jk1DTqamRdTUTXEN6/a4y2HL0IAOja&#10;3hPAtZ9oRLb3xDuP3Qvg2s7s3Vq+KxbaOh0GdQ1C4C2OxfQK88XXz4/B9oUPYdvCGfh6/n3wdLYF&#10;AHT0u3aWl+humZiYQlNTCSuFZf0O5vX8nC1gbgoUFxeLUYvQarWwsLAQx03KysoK1tbW6NKlC77+&#10;+usG2Q8//IDRo0dj4cKF8PX1xRNPPIHPP/8cU6ZMwbPPPouFCxc2WE9Nh4WX2pSlSxYjP+kILhxe&#10;J0ZGK/fiGfh4uPI6MiNVWqECAGQX3fz+0T/zO5WWV4q9Z5JhIpNh5oiuYnxLlapa/LQ7DgAwOCpI&#10;SInujEZdjTqtBp4et/6JVSdvBfLz88Vxi6ipqYGdnZ04blI1NTWorq7G+fPn8dRTT2Hx4sX1mb29&#10;PUJCQuDl5YXx48dj69atmDdvHuRyOQYOHNiir1yWGhZealMcHBzwy6qfcWjJfCgLW+fBhpaW/cdx&#10;hAc4iWMyEn+ep31vxWH8kVYAda0WaXmlWLjqNwBA2P9uSrhT32+PhU6vR0yPYPi43rijJqqqqcXJ&#10;pEw89/l2FJZVIbydB3p38hWXETWaRlWFisIsKKysYGp663Ph4d6WKMxrmpeqNIZOp0NZWRn8/f3F&#10;qEn8efyhpqYGiYmJGDduHADgyy+/rF+zcOFCfPrpp/j222/xzTffIDMzEwcPHoSrqysmTJiAZcuW&#10;1a+lpiXTN+XhFKIm8sq//o21Ow5j0ns7ITO59RdOY7Dx1WF4MFzOXTYjlZRagBe+3olazV9Xkv3J&#10;2tIMnz0zEsHezvWzf3pl8PXXlV1IL8RTn22F3NQEP706ER7/O6JwMzf7dUN8nPHB4zFwsOEZXro7&#10;er0eaWd3wdPZHpmZGQgICBCX1EsuqMG/Nudi6oyZYtSsiouLcejQoTvaXf7zLt3GVKaioiK4urrC&#10;3NwcarUaAODv74+MjAxUV1fDyuqvf++ys7Ph4+ODgIAApKa23l3Fxow7vNQmvfP2f+ForsWZDYvE&#10;yKjodTpkXYpFp8DWefMQNb9OgW74+vkxuCcyAPbWljAxkcHJzgoxPYKx5MWxDcpuYy3bdhYAMDI6&#10;5G/LLgC42CtgYiKDncIC4e3cMW9Sb3z5/BiWXWoShSnxMIMWffv2gVqthlZ76xeqBLlaolajue2H&#10;x5pKbm4u+va99rKVlvDnOeXrj1D8WbavXr1aPwP+KtJ3Usbp9vCwCLVJcrkca39Zia7de8I3fAA8&#10;OxjnVWWFaUlQWJrD3fH6986TsQnycsIbMweL45tqzAsnPnlqhDi6pbX/fVAcETWJ6rJCFKUlYcL4&#10;cZDL5XB1dUVVVdVNH1oDAJkMCPGwRm5uboteT1ZQUICHHnpIHDeJrl27YsGCBbj33nthZ2eH+Ph4&#10;PPPMMwCuvaXtT926dcPx48cxffp0LFmyBBEREUhNTcW8efMAANHR0fVrqWnxSAO1ad99/z1efeM9&#10;TPnsN1hY3/yLpyH7fftS1J76Bm9Mv/aaWSIiQ1KnUePqiS2I7tENISEhAICLFy8iLi4OPj63fnPk&#10;ypNFiKtwQd/+94hRs1Cr1Vi1ahUyMzPh4nJ7r3AXXwksur4+3Wqtq6srTp8+XX/E48SJExgyZAhU&#10;qhsfVrW3t8fhw4cREREhRtQEeKSB2rRHH3kEw++9B7s/fRR6nU6MDV5e0hF08bv2FiIiIkOi1+uR&#10;lXAE/r4+9WUXuHavenV1dYN7ZkWdvKxQkJcjjpvNpUuXMGTIkNsuu431888/Y/jw4XBxcYFcLoeH&#10;hwdmzpyJs2fPNjjP3Lt3b5w6dQr3338/XF1dIZfL4enpiYcffhixsbEsu82IO7zU5tXU1CC6T384&#10;dBmBXg++IsYG7cfHwvDG5HCE3uWT+kRELS3/SizUJZkYP27sDddpHT9+HDk5OfC4xfVkqlodJiy+&#10;hMcem/23Nzo0Ba1Wi7Vr12LXrl08MiBh3OGlNs/S0hJbNm1A4vZvkHxmlxgbLI1aheL8rFu+KICI&#10;qK1SFmSiJPMihg+LuaHsAkBkZCQqKirqbycQWZmbwNnWAiUlJWLU5BITE9GjRw+WXYlj4SWD4Ofn&#10;h7VrVmPvorkoy00RY4NUlJYENxdnWJrf+IcFEVFbVVutRFbiEdw7ZDBsbW9+O4hCoUC3bt2Qn59/&#10;y6u8glwsm73wlpWVITExscHLH0iaWHjJYAwZMgQLXpyP7e9PhUZdLcYGpzDtPIK8uLtLRIZDV6dF&#10;eux+RHXt+rcPpQFA586doVAoUFRUJEYAgPauZigtuXnWFLRaLQ4ePIi33noLwcHBYkwSw8JLBuXV&#10;f72CHuEdsP+Lp8XI4BSlJqC9h7U4JiJqs3L+OA4XJ3tERISL0Q1MTEwwdOhQVFRUoLy8XIwR6GqJ&#10;suJCcdwk9Ho9jhw5gu7du+P5558XY5IgFl4yKDKZDCuW/wBVdgJ+32rYP6IqTo7lDi8RGYyitCTU&#10;KgsxeNBAMbola2trjBw5EoWFhaioqGiQBbpYoKDw2ssZmpJer8fRo0dha2uLNWvW3PLKMJIWFl4y&#10;ODY2Nti0cT1Orn4PWUnHxdhgFGRcuqu3bBERtZSqkjwUJMdhxPBhMDc3F+O/5eLighEjRiA/Px+l&#10;paX1cy97c2jr6lBd3XRH1DQaDfbv3w+FQoG9e/dCoVCIS0iiWHjJIIWFheHH75Zh+/vTDPIhtori&#10;HNRpauHuxDesEVHbVlulRHrcAQwaeA8cHO7s3nB3d3eMHTsWlZWVyMnJQV1dHWQywMfZqv4VvHer&#10;sLAQmzdvRkREBA4dOnTH/1vJOLHwksGaMGE8Xn3lJWx6YyxU5c334ENzKM2+Cm8PF/AHbUTUltVp&#10;1EiL3YNuXbs2eIHCnXB0dMSkSZPg4uKC1NRUlJeXw9/J/KbnexujpqYGJ0+exO7du/HOO+9g3bp1&#10;sLKyEpeRxLHwkkFb8NKLmDh2JLa9PwXa2pvf99gWleelwdORD6wRUdul1+mQHrsP/r4+CA/vIsZ3&#10;xMzMDIMHD0ZMTAyqq6thVadEelrq376V7VbKyspw+vRprF27Fh07dsSlS5cwZ84ccRkRAL5pjYxA&#10;XV0dxo6fiHSlKUa8tBwyk7b/fdzRFW/BN38n5t7XXYyIiNqEzPhDUJhqMWL4sGZ78OvzDSfw5YFc&#10;FJdVws/PD66urnB2doajo2OD87c6nQ4VFRUoKSlBQUEB8vPzUVFRgSlTpuDFF1/ktWP0j3jjPRk8&#10;U1NTrP1lFfr2H4jjK99C3xlvikvanIrcy/B05fldImqb8i6dAdRKxIy9r9nKLgBEhQbALVGL2Pgk&#10;7N69G7t378bvv/+OlJQU1NTUwNLSElqtFlqtFs7OzggODsaQIUNw7733YuDAgY1+gI6ki4WXjIJC&#10;ocCObZvRvWc0rJ28EDmqbf9YS5mXCo8ObuKYiKjVlWRegjIvBRPGj7vpa4ObUoCbLZLTMuDm5oYZ&#10;M2ZgxowZ9ZlKpYJKpYJMJoOdnR1MTU2v+yRR4zTv72SiFuTp6Ym9u3eid9/+sHHxQXCvkeKSNqMs&#10;PxOezu3EMRFRq1IWZiHv8lmMvW8MrK2b/zkDLydr1NSoUVZWdsOtClZWVnz4jJpM2z/sSNQIYWFh&#10;WL/2F+xdNBcFKYli3CZoa9WoKC/llWRE1KaolMXISjiMYTFD4eTkJMbNwsREBh83R6SmpooRUZNi&#10;4SWjM3ToUHz26UfY9OY4lGZfFeNWpyxIh52tLczl/PEcEbUN6soypJ3bi759esPLy0uMm5W/u91d&#10;F96UlBQ8+uij8PPzg5mZGWxsbNC5c2fMnj0be/bsEZe3GplMdsOZ6JvN/vR32e242edvNpMCHmkg&#10;o/ToI4+goqISb782Cvd/sAf27v7iklZTWZwLFyc7cUxE1CroRhkGAAAgAElEQVQ0qiqkntuDrhHh&#10;CAkJEeNm5+NkhaysLHF8206dOoWhQ4c2eHWxVqtFUlISkpKSsGzZMvBCKuIOLxmt5+Y9i2eemI1f&#10;Xx+DypI8MW411eWFcLC2EMdERC1Oq1Yh7dwudOkUioiIcDFuEa62Znf1trVnn30WFRUVmDFjBhIT&#10;E6FSqVBVVYXExER8/fXXiIqKEj/SavR6faPKd2PXi+7288aEhZeM2ptv/AcPT70fm964DyrlnX9B&#10;bUqqilLYK8zEMRFRi6rTqJF6ZheCAvwQ1bWrGLcYJxtzFBbc+aZEfHw8AOCrr75C586dYWlpCYVC&#10;gc6dO+OJJ57AuXPnhE8AGzZswNCh184qm5ubIyAgAPPmzbuheP/54/+MjAw89NBDcHR0hIeHB55+&#10;+mnU1NTUr6uursaLL76IgQMHwsfHB+bm5vD29sbEiROxbt26G3696/9ezK5fI64HgIiICMhkMuzY&#10;saPBfOfOnZDJZIiMjKyfiZ8X/7v4z4uMjIRMJsPWrVvr1wHA1q1bIZPJ2tQ3D43FwktG78OF72PS&#10;mGHY+Ppo1FSWinGLU5UXwdGahZeIWk+dphZpZ/cgwM8bfXr3FuMW5WhjgZLCAnF82/z9rx1Z27hx&#10;o5Dc3Jw5czBp0iTs27cPpaWl0Gg0SE9Px+eff44+ffrc9FXHUVFRWLFiBcrKypCfn4+vvvoKH3zw&#10;QX3+n//8B5988gkOHz6M7OxsaDQa5OTkYOPGjXjggQeu+5Xu3sMPPwzgWgm93vbt2wEAM2fObDBv&#10;jFmzZgEA1q9f32C+YcMGAMCjjz7aYG5IWHhJEhZ9+jHu7dcDW96ahFpVpRi3KLWykDu8RNRqdHVa&#10;pMfuhYerI/r2ad2yCwAudpYovIvC+8orrwC4VvR69eqFBQsWYOXKlUhKSrrhx/nLly/H0qVL4ePj&#10;gzVr1qCgoADV1dU4e/YsBg4ciMuXL2PhwoUNPgMAnTt3RlxcHMrLy/Hyyy8DAFatWlWfL1u2DACw&#10;ZcsWlJeXo7a2FsnJyVi6dCm6d7/1GzWv/9/35/GDfzqGMG3aNMjl8hsK744dO2BmZoZp06Y1mF/v&#10;n/5506ZNg5mZGbZs2QKNRgPg2nnoLVu2wNLSElOnTq3/vKFh4SVJkMlk+G7pEnQPC8D29x6EtlYt&#10;LmkxNcoC2NtYimMioman1+mQGXcATnYKDLxnwA0/Lm8NznaWKCkpEce3bdasWdiyZQv69euHs2fP&#10;4qOPPsL06dPRuXNn+Pv745NPPoFOpwMALFmyBACwadMmPPDAA3B1dYWVlRW6deuGFStW1GeiAwcO&#10;ICIiAnZ2dpg/fz4AICMjoz7/887inJwcWFtb4//bu+/wqsvzj+Pvc5KTvTdJICTsFZaICDIEmQ4Q&#10;BZRWqwUX1tWKA23V1lFtf47WPVCxuBiiiAoiG9lhhZ1AEkZC9h5n/f5AEL4CAmacnHxe18XVi+e+&#10;T7CtIZ/znPv7PBaLhaSkJCZNmsT69etP9NWG6Ohohg0bxqFDh9i0aRMAO3fuZP/+/YwYMYLIyEjD&#10;K85dREQEV155JUVFRSxevBiAJUuWUFhYyJgxYwgNDTW8ovFQ4JUmw8PDg5kffUiraH++ef73OGzH&#10;3r3Wt6qiXIL9FXhFpH45HQ4yUxYT6OPBFUMGYza7RgQID/QhL//CAy/AVVddxYoVKygoKGDVqlW8&#10;+uqrTJgwgZycHP7yl7/w+OOPA7B161YALrrool/MsDZv3hzgtEeknfy/1fEziqurf944efrpp/Hw&#10;8OCOO+4gPDycwYMH8/DDD58IpLXt+FjDl19+CRzb3YXfNs5w3PGvcXys4fg4w6233nq8pVEyOc+2&#10;by7ihqqqqhh55dUcqbAw8qGP8PSq3xMTZv7pIv48MpGurWKMJRGROuGw28ja/AN+FhgxfJhLXdOb&#10;X1JF2zs+obKq9j95W7RoEUOHDiU2NpZDhw7h5+dHZWWlse0Xjkej4zvgxqh0uvV9+/bx6aefsmrV&#10;KjZs2EBubi4mk4mXXnqJe+6554yvO93acWeqVVdXExMTQ1JSEhs3buTyyy9n69atHD58GC8vrxN9&#10;p3v96dZOZrPZiI+Px263c+jQIVq0aIGvry/p6eku8YnAhXKNt3ci9cjHx4dvF8ynbbQPXzxxTb3P&#10;9FaVlRDoW78hW0SaLofdRuam7wnwNrtc2AUICfCmqrrmnILo+To+P3v8QbT27dsDkJaW9osZ1pN/&#10;XYjWrVszbdo0FixYQE5ODp988glOp5Onn37a2HpaJ+8Y/xpvb2/Gjx/Ppk2b2LlzJytXruTGG288&#10;Jez+mjP9eZ6enkycOJG8vDyefvppcnJy+MMf/tCowy4o8EoT5eXlxZxZn9G7cyJzHhtJVWn9nd5g&#10;ranGy+JaP3BExD3ZrTXsX/8tYUG+DB821OXCLoCH2YTF04Oamhpj6Zx07NiRZ599ltWrV5OXl4fd&#10;bqe4uJhVq1adeIBr2LBhAEyePBmAgQMH8t5775GZmUlVVRWVlZXs2LGD11577awPmZ1Jly5dePPN&#10;Nzlw4AA2m43y8vITc73l5eWG7lMdv9numWeeoaKiwlA9s+NjDffccw9Wq/WcxxnO5c87flrDs88+&#10;i9lsPvH7xkwjDdKk2e12/jj5dhav2siYJ+fhGxxhbKl1r42P5e37hxEdFmAsiYjUmmOXSnxHfLNo&#10;+l/W75x26BZsyGDWyjRW78omu7CC8EAfOieEcf/orgzsEndKr//Yt075/emUz77NuHRa0b//kLT9&#10;GURFRRlLv+rX/nslJCSwbNkyEhIScDgcTJo0ienTpxvbTnE8Gp3p43/j+tn+GcaOHXtiHtb4OoA7&#10;77yTN95448Tvj3M6naftP1m7du3Ys2cPXbp0OTGffLLTvf5sf97JevXqxYYNGxg6dCjffffdKbXG&#10;SDu80qR5eHgw/d23uXbkID5/eCil+YeNLbXOZrPi6alvPRGpO7bqSg5s+I6E+GYM6H/ZWQPZya5/&#10;9js+XbGPrNwyrDYH2YUVfL/5IKOe+JoPFu8yttcaL4vnGT9i/zWbNm1i2rRpXHTRRYSGhuLh4YGf&#10;nx/Jycn89a9/ZcuWLSfO6jWbzbz33nssWLCAsWPHnrgkwtvbm/bt2zNlyhRWrFhh+BN+3bx587j2&#10;2mtp1qwZnp6ehISE0KVLFx555JETR5adyb/+9S+mTp1KUlIS3t7eBAcHc/HFFxvbTuumm24Cft7t&#10;PRfn+ufdcMMNQON/WO047fCK/OTxvz7BG++8z7X/mE9IsyRjudb83zUhzHpyHEF+muMVkdpnrSxj&#10;//pvadM6kUt69zaWz6r/Q3O5bXgnBnaJJSrYl4zcUh75YA3fbMgkISqQHa8fC0Fn89K8LUz7cC39&#10;O8fyzZNXGsun1fr2z1ixZgOtWrUylqSBDBkyhJSUFA4fPoy3d+P/eaVtJpGf/P2pJ3jgnjv57KGh&#10;5GXuNJZrjcNux+Khbz0RqX3VZUXsWzOfDu3bnHfYBVj+zzH8blBb4iMC8LJ40CY2hNfvGgBATtHp&#10;5z1PVlJRw7/nbAbgbzec+yyst9eF7/BK7Vu0aBGLFy9m4sSJbhF2ATyNCyJN2SMPP4SPjw9PPXYl&#10;Vz/2GTFtexpbfhOH3YbD4cDi6XoPjohI41ZRlEtGyvf06tmDTp06GcsXzGY/dmlD29gQQ+WXXp63&#10;lYKyaoZ2b84l7c/96EUvTw8FXhfhdDp59NFHgcZ9lbCRtplEDO6/717efPUVvnhiNHt/nG8s/yZ2&#10;27GnkD21wysitag4J4P9G76j36V9ajXsAry36NgnXpOHdzRUTnW0uJL/zD/24NRfb+xlqJ6dl+XC&#10;T2mQ2jV79mw2bNhAjx496Nq1q7HcaGmHV+Q0xo27nubN47nqmjGU5WbR/eo7jS0XxG6txtNiMS6L&#10;iFyw/IwdHE3bzIjhw2jWrJmx/Jt8uzGT52alMOKiFtwy5NgZtmfy/KwUyqtsXHVxS7onnd+JNz4a&#10;aXAZ11133S9ObHAH2mYSOYM+ffqwZvVK9i16i6VvPYjTYTe2nDeTyQPHTx8Pioj8Fk6ng8M711CY&#10;mcroa66u9bC7YEMGNzy/kP6dmjHjgSFnPekh82gp7yzcgckEj5/H7O5xdofTZa46Fvekf7tEzqJ1&#10;69asX7saU85Wvn7ud1irf/2hjbPxsHjjcNhxwzfPIlKPHHYbmSk/4CzP49oxowkJ+fX52vMx/ftd&#10;TPjnQkb1asmcaSPw9T77B8JPf7YRq83BdX1b0alFmLH8q6prbG7zcJS4JgVekV8RHh7OsiXf0zHW&#10;jzmPjqCi6Kix5Zx5eB4bZ7Daf/tusYg0TbbqSvav+4ZgXw+uvupKfH19jS0XzG538OgHa7j79eVM&#10;ubILM/48GO9fuRlyZ1YhM5ftxWw28dj489/dBai22RV4pU4p8IqcA29vbz77ZCa/v34Un/xlEPlZ&#10;u40t58RkNmM2e2CzaaxBRM5fVVkR+9Z8RUJ8NEOvGIKn59l3Xs/XNf/4htcWbOf1KQN49uZLzjrG&#10;cNyTM9fjcDiZOKANrWODjeVzoh1eqWu1+50i4sZMJhN/f/IJoqMimfbwUIb/+V1a9hhibPtVnhbL&#10;Tzu8enhNRM5dSW4WB7cup/fFvejY8ewnJlyoJVsPAXDnq8u489VlhuoxJ18XvGHvUb5adwCLp5lH&#10;xl34MY5Wmx0vLy/jskitUeAVOU93T5lCm9atmXDj7+h61V30Hj8V+PVdkOM8PT2xaodXRM6R0+nk&#10;aNpmCrN2ccWQwcTHxxtbGszf/rcOgJsHtychKtBQPXdVNVbt8Eqd0tXCIhcoKyuLq0ePpco7gmEP&#10;vIu3/7l9lPf6DfG8cc8QmoVf+A8HEWka7NYaDm1fATVlDB82lMBA9/x7I+LG98k6dJjw8HBjSaRW&#10;aIZX5AI1b96cH1ctp3f7WD6+/zJyD6QaW07L09Ny4uYiEZEzqSorIn3tfMICvBgz+hq3DbsANVab&#10;RhqkTinwivwGPj4+vP/eOzz1+FRmPzqc3StmG1t+weLjR2W11bgsInJC0ZF00td+TdfOHRh8+aBa&#10;fzjNlVRb7Ticzlo9bULEyH2/g0Tq0e233UbPHj24evS1ZG1ZyuV3/B/mn44gM/ILDKWorMq4LCKC&#10;0+kgZ89GSrLTGTVyBFFRUcYWt5NbXElIUIBbh3ppeNrhFaklF110EVtSNuJfvp/Zj42krCDH2AKA&#10;b3AEJeW6QlNETmWvqSJjw3c4y3MZe+2YJhF2AQrKqokICzUui9QqBV6RWhQZGcniRd8xamAvPr6/&#10;Hwc2LTa24BMcRXG5dnhF5GcluQfZs+oLmjeL4OqrrsTPz8/Y4rbyS6oIDz//29lEzocCr0gts1gs&#10;/Ofll/h4xnv88J/bWfrWg9itP+/oegVFaYdXRABwOhxk717P4e0rGDTgMi7t0wezuWn9aM4vqSIi&#10;IsK4LFKrmtZ3lUg9GjZsGKlbNxNSdYCZ9/Uj98B2AHyDwimq1NXCIk1dVVkRaWu+xFxVwPXXjSUh&#10;IcHY0iTkl1YREdk0xjek4WhCXKQORUVF8e2C+bz19ttMfWgEF094BN/gcIoqbMZWEWlCCrJ2k71n&#10;A927daNr1+RzusLXXeWXVhEeF21cFqlVCrwidcxkMnH7bbfRr29fxk2YSHG1iVAqjG0i0gTYa6o4&#10;uG0FjupSrr7qSl20ABSU22geEWlcFqlVGmkQqSedOnVi4/o19OnelsOHsig5mmVsERE3VpZ3mD2r&#10;viA6LIDrxl6rsPuT3FIrkZEKvFK3FHhF6pGPjw8vv/giVQ5PDqeu5PDONThsuoRCxJ3ZrTUcSl3N&#10;oe3LGTxoAAP6X6YzZ0+SmVtOy5YtjcsitUqBV6SeNWvWDIcThgy/Cn9TFXtWzqEkV7u9Iu6oOCeT&#10;PSvnEOhpZdz119G8eXNjS5N3ILuQxMRE47JIrdJbTJF6ZjKZSGgeS3aJlaFXDCEzM5PlK1ZSfHgf&#10;sR364OHlY3yJiDQytupKsnevp7zgMAP799MO5hlUVNvILyrTGwGpc9rhFWkAiS1bknG0FIAWLVow&#10;7vrriAn1Z/fK2RRk7TZ0i0hjUpx9gD2r5hIRaGHC+HEKu2eRcbSU2JhIvLy8jCWRWqUdXpEG0LJV&#10;GzKObj3xey8vL/r1vZTWrZJYumw5pUcziO14KRbfgJNeJSKuzFpZxuEdq7FVljDsiiHExsYaW8Tg&#10;wNFSWia0MC6L1Drt8Io0gMSk1mTkVxqXiYmJYdz119GmZSx7Vn1BbvpWnE6HsU1EXIjT6aQgazd7&#10;Vn1Bi5hwxo+7XmH3HGUcLSWpVWvjskit0w6vSANITExk8axfBl4As9lM927dSGjRgiVLl5Gek0Gz&#10;Dr3xC9FNRCKuprwghyO71uDr5cGY0dcQGhpqbJGzyMgtJ7F7O+OySK1T4BVpAElJSaRnFxuXTxEW&#10;Fsa1Y0azc+dO1m9YjH9YM2La9sLi629sFZF6Zq0sJ3vPesoLjtD74l60a9euSd+WdqEO5FXRUyc0&#10;SD1Q4BVpAB07diQzu4CKaht+3mf+NjSZTHTs2JHWrVuzaVMKO1d/QVh8O6JadcXsaTG2i0gdc9ht&#10;FGTuJCdtC+3ataXX0PF64Oo32H4gn7917mxcFql1JqfT6TQuikjda9eqJe/c3oOerc/9hqHi4mLW&#10;rlvPkewcotv0JDROs28i9aU4J5Ps3WsJDQ6iX99LNb7wG1VU24i9+UOKi0vw9fU1lkVq1Zm3lkSk&#10;TiUnJ7PtQP55Bd7g4GCGXjGEQ4cOsXLVagqydtKs/SX4hZz71xCR81NZks+RnWvBVsnAy/rSooVO&#10;FagN2w7k06plc4VdqRcKvCINpEv3nqRumGtcPidxcXFcf91Ytm/fzqZNiwiKTiC6dXc8vf2MrSJy&#10;gaxV5eTs3URpbhY9e3SnU6dOmM063Ki2bM8oIDm5q3FZpE7oO1ekgSQnd2XHwTLj8jkzm80kJycz&#10;Yfw4IgM82b1iDtm712GrPv3pDyJybmzVlRzZuZY9K+cSHezNhPHj6NKli8JuLUvNKia5W0/jskid&#10;0A6vSANJTk5ma3qOcfm8+fj4cFm/vnTv1pWNm1LYvWI2oXFtiEpKxtNbHxWKnCu7tZr8jB3kZeyg&#10;RYsWXD72WoKCgoxtUku2HyxlVFft8Er90ENrIg3E6XQSHBTAxv8bQ1x47R01VlpayqaUzaSlpRHe&#10;vD2RScl4WPQUuciZOGxWCrJ2kZO2hfj4eHpf3Ivg4GBjm9QiJxD3h4/Ysm0HCQkJxrJIrVPgFWlA&#10;fXv35M9Dohjes/YfgikqKmLjphQyszIJb9GRiIROCr4iJ3HYbeRn7CD3wHaio6LofXEvwsPDjW1S&#10;B7Jyy7j4wXkUFZfq/GKpFxppEGlAffoNYO2e5XUSeENCQhh8+SDy8vJYt34De1bOJjIxmbD4tjrD&#10;V5o0h81KfuYucg9sIzoqiquvHKWgW89W78qmT+9eCrtSbxR4RRpQ336X8eKTXxiXa1VERAQjRwzn&#10;6NGjbNi0iV3LNhMW346Ilp004ytNiq26grwDO8jP2kVMTAxXjhxBZKSO9GsIP+7Opd+A643LInVG&#10;Iw0iDSg3N5eWCc05/P7vsXjWzxPgJSUlbN22nT179hAc1YKIxC74BOoAfXFfNeUl5GfupODQXlq2&#10;bEn3bl11aUQD6z11Pv95538MHDjQWBKpEwq8Ig2sbVICb9/eg15tooylOlVZWUlq6g62p6bi7R9M&#10;eMsuBEfX/miFSEMpL8gh/8A2Sguyade2Ld26dcXfv/YeEJULU1JRQ+KkmeQXFOLnp7PDpX4o8Io0&#10;sFtu+h3tzGncc3WysVQvrFYr+/btI2XLFjBZCEvoREizJEw6c1QaIafTScnRLPIPbMVeU0nXLp3p&#10;0KEDnp6a4HMVC1OyeO6bw6zZsNlYEqkz+htApIH17T+Qrz/YaFyuNxaLhQ4dOtCuXTv2799Pypat&#10;5OzdSGh8W8Li2mLx1Y6YuD5rZTkFh/ZQeHAP/v6+9O7RjcTERD0U5YLW7D5Kv/6DjMsidUqBV6SB&#10;9evXj2kP/dm4XO/MZjOtWrWiVatW5OTkkLpjJ3tWzSEwLIbguHYERcVjMmnXV1yH0+mg5GgWRQd3&#10;U1aYQ8uWifQeOoTo6Ghjq7iQH/cWct8N/Y3LInVKIw0iDczpdBIdEcbCJ4bSNi7EWG5QNTU1pKWl&#10;kbpjJ2Xl5YTGtiGseTu8/AKNrSL1xlpZTnF2OnkZO/D2stC+XVs6dOiAt7e3sVVcTLXVTvwtH7H/&#10;QCZRUfX73II0bQq8Ii7gxvHX0z3gMFNGdTaWXEZeXh6pO3aSlrYP/5BIQuLaERydoFlfqRdOh4OS&#10;3IOUZqdRkneYhIQE2rVtQ1xcnLFVXNj3mw/yxLwDbNqSaiyJ1CkFXhEX8NFHH/Hhy0/yxSOXG0su&#10;x2q1kpaWxvYdOykrKyM4JpHg6ET8QqM0Lym1yul0UlF4lOLs/RRlpxMUFESnDu1p1aoVFosuT2mM&#10;pr6/lpAuI/nH088YSyJ1SoFXxAXk5eWR0CKejHcn4ufdeEbrCwoK2LcvjX1paVhtdkKaJRIUnYhf&#10;iA7zlwtXUZRLcXY6RUf24+VloXVSEq1btyIsLMzYKo1Mt/u+YPrHc+jbt6+xJFKnFHhFXMTFPbvy&#10;8PDYOrlmuD4UFhaSlpbOnr17sdkdBEYlEBzdEv8wPUAkv66qrIjiI/spPpIGTjtJSYm0SkoiJibG&#10;2CqN1IGjpfR7eD5H8wp0TJzUOwVeERfxxN/+Rs7Gefz71t7GUqOTk5NDWlo6+9LSMHtYCIpJJCg6&#10;Ad+gcGOrNGGVJfkUZx+gJHs/ToeNVq2SaNO6tR5mclNvf7uDVfnhfDa7bq9TFzkdvcUScREjRo5k&#10;wjuv8W9joRGKjo4mOjqaPn0uITs7m31p6ezftAiHE4Ii4/GPiCMwPA4Pi5fxpeLG7NZqSvMOU55/&#10;iJLcg3iYTbRsmUDvwQOJjo7WDLibW7jtKNff/kfjski90A6viItwOBw0i4pg0RNDaR0bbCy7hZKS&#10;EjIyMtifkcnR7Gz8g0Pxj2hOUFQL7f66qaqyIkqPZlJecJjSghxCQsNITGhBQkICERERxnZxU9VW&#10;Owl/nMmuPfuIjY01lkXqnAKviAu5+fc30pp0/jymq7Hkdmpqajh06BAZmVlkZWVhdzgIimyOf3gc&#10;geHN8PDyMb5EGgFbdSVlBdmU5R2kNO8QHh4mmsc3p2VCC+Li4nS6QhP1zcZMnvk6i42btxtLIvVC&#10;Iw0iLmTchIk8dv/tTSLwenl5kZiYSGJiInDsxIfMzEwysnZzcNsKvH398QuNxjckGv+QSLwDXOtS&#10;DjmmqqyIiqKjVBYdpaIwh+rKciKiomjdojnNL+mqkxUEgM9XZzBh4h+MyyL1Rju8Ii7EarUSExXB&#10;4qeGu9yta/XJ4XBQUFBAdnY2h44cIftINna7Hf+QCHyCowgIi8E/NEaXXtQzp9NBVWkh5QXZVBbl&#10;UFqQjdlkIiIykpioSGJiYoiJicHDw8P4UmnCqq12Eid9zOZtqbRs2dJYFqkXCrwiLuaPt9xMXPVO&#10;Hr6uu7HUpBUVFZGTk8PhI9lk5+RQXlZKQEgkPkHheAeE4hMYhk9ACGYPfXBVGxx2G1VlRVSVFlBd&#10;VkhVST5lRbn4BwQSEx1NbLMYoqOjCQlpum/M5NzMW7OfV5bm8eO6TcaSSL3RTwYRFzPhxt9x/x03&#10;K/AahISEEBISQrt27QCorKwkJyeH/Px88vIPceTAVirKy/D1D8InMBSLfxg+gaH4BYVh8Q0wfDU5&#10;mbWyjIqSAqpKC6kpL6CqtIDKshL8AgIJDw+neXgY4W2SiYmJwcdHs9VyfmavyWLCjbcbl0XqlXZ4&#10;RVyM3W4nNjqSBY8PoUPzUGNZzsJms1FQUEBBQQF5+fnk5uVTVFiI0+nELygUL79gPH0C8PINwMs3&#10;EC+/ACw+/sYv45asVeXUVJRRU1lKTWUZtqoyaiqKqSgpxGQyERoWRkR4GBHh4YSFhREWFqbLAeQ3&#10;q6i2kTT5Y3bu3ktcXJyxLFJvFHhFXNCdt08mtGgzj43vYSzJBSgrK6OgoICSkhJKSkopLimhtKyM&#10;stISHHYHPn4BePsF4ukbgMUnAItvIBZvPzy8vLF4+bj0iRFOpxOHtRprTRX2mmqs1RVYK0uprijF&#10;Xl1OdUUJ1RXlmD088A8IJDAwkOCgAIKDgggODiY0NJSAAO2AS92YtSqNd9aUsnzVWmNJpF7p7buI&#10;Cxp/w0Ruu+lLBd5aEhAQcMZQV1VVRWlp6YlfxSUllOTlUFReTnVVFTXV1TgcdizePlgs3nh6++Bp&#10;8cZs8cHs6Y2nlw9mTwseFm9MZjMenhZMJg/Mnp6YzR6YzKc+wOXheexYLrvNesq602HH4bDjsNlw&#10;Ou3YbVacDgd2azUOmxVbTRUOWzUOaxU2azW26iqs1mqs1VWYzR54eXvj4+uLn58fwUGBBMWGEBjY&#10;nKCgIAICAjSKIA1i9tqDjL/hbuOySL3TDq+IC3I6nbRObMGbk3twaYcYY1nqmc1mo6qq6he/qqur&#10;qayqoqKiCrvDjtVqxWazY7fbsFqtOJ0OnE6w22w4HA7jlwXAbDbj4emJyQQmkxmLxYKHhyeenh5Y&#10;LBY8PTzx9fXG18cHb29vfHx8fvFLowfiio4WV9LlT7NI359BZGSksSxSr/S3pIgLMplM3DLpNqb/&#10;8KkCrwvw9PQ86y6xiPzSjB/2cNWokQq74hJ0iKWIi5o0aTJfrU2nsKzaWBIRcWlO4MNl+5l8xxRj&#10;SaRBKPCKuKiYmBguHzSQT5bvM5ZERFza8u2HcZi9GDhwoLEk0iAUeEVc2OQ7pjB9SbpxWUTEpU3/&#10;IY3b7pyCyWQylkQahAKviAsbMWIEZTWwdneOsSQi4pLyS6tYsH4/N910s7Ek0mAUeEVcmNls5uZb&#10;J/HeYo01iEjjMHPpXoYPvYJmzZoZSyINRoFXxMVNnt0sr4sAABxmSURBVHwbX67dT25xpbEkIuJS&#10;7A4nby3ayx1T7jGWRBqUAq+Ii4uPj+fqq67ire92GUsiIi5l3pr9+AeHM3jwYGNJpEEp8Io0Ag8+&#10;/ChvfruTimqbsSQi4jL+s2A3Dz36uB5WE5ejwCvSCCQnJ9O9Rw9mLt1rLImIuISVO45wuLiGcePG&#10;GUsiDU6BV6SR+PPUR3jp653YHboNXERcz8tf7+L+Pz+IxWIxlkQanAKvSCMxfPhwgkIiWLA+w1gS&#10;EWlQew4VsXrHEf74x0nGkohLUOAVaUTuf/BhXl6w27gsItKgXp6/g9tvv4Pg4GBjScQlmJxOpz4f&#10;FWkkampqSGrZnPfu7E2/TjrjUkQa3qH8ci56YC47du0hLi7OWBZxCdrhFWlEvLy8eHTaX3ni0y3G&#10;kohIg/jnnK3cfPPNCrvi0rTDK9LIWK1W2rdJ4qWbkxncNd5YFhGpN1m5ZfR+cB6pO3cr8IpL0w6v&#10;SCNjsViY9tcneeKTLejdqog0pKc/38KkyZMVdsXlaYdXpBGy2+10bNeaZ8a3Z0TPFsayiEid23ek&#10;mAGPfs3uvWlERUUZyyIuRTu8Io2Qh4cHf33yHzzx6RYcOpdXRBrA059vZcqUuxV2pVFQ4BVppG64&#10;4QZM3kF8ue6AsSQiUqd2ZhWyaPNBHvjLg8aSiEtS4BVppMxmM3976mme/HQLVrvDWBYRqTOPz0zh&#10;gT//hbCwMGNJxCVphlekkRt42aWMbGPi7is7G0siIrVuydZD3PH2BnbtScPf399YFnFJ2uEVaeRe&#10;+s9rPDNrM0eLK40lEZFaZbM7mPrhRl7490sKu9KoaIdXxA1M/uMtcGQTL0+6xFgSEak1/52/nXk7&#10;alj54zpMJpOxLOKyFHhF3MDRo0dp37Y1Xz12Bd2TIoxlEZHfrLCsmm73zmHBwsX06tXLWBZxaRpp&#10;EHEDUVFRPPrY4zz60SZjSUSkVjz5SQpXjx6jsCuNknZ4RdxETU0NnTu05YmxbRl9SaKxLCJywVIz&#10;Chj25Hfs3L2X6OhoY1nE5WmHV8RNeHl58eIrr/LQBxsoq7QayyIiF8ThcHLvu+uY9tjjCrvSaGmH&#10;V8TNjL9+LKGVafzfrb2NJRGR8/bmtzv44Md81m/agsViMZZFGgXt8Iq4mVdff5Mv1mWxeme2sSQi&#10;cl6OFFbw9OdbePf9GQq70qgp8Iq4mYiICP75/L+Z8tYaqq12Y1lE5Jzd985aJk2+nZ49expLIo2K&#10;RhpE3NTwKy6ne2gpj0/oYSyJiPyqWSvT+NvsXWzfsVuXTEijpx1eETf15jvTeeO7XWw9kG8siYic&#10;VWFZNQ9+sJ63331fYVfcggKviJtKSEjgb08+xZ/eXovN7jCWRUTOaOoH67ny6tEMGTLEWBJplDTS&#10;IOLG7HY7g/r3pV9zB4+N624si4j8wpzV6Uz7NJUt23YQEhJiLIs0StrhFXFjHh4ezPx0Fm8v3MPK&#10;1CPGsojIKQ7ll3P/u2v5YMZMhV1xKwq8Im4uPj6e1998mz++upLCsmpjWUQEOHbBxORXV3HHXXcz&#10;cOBAY1mkUdNIg0gT8fuJN2A/spV37u5nLImI8PycLXy9o5LVazfozF1xO9rhFWkiXn/zbTZklPPJ&#10;in3Gkog0cSnpebz8VSr/++RzhV1xSwq8Ik1EQEAA78+YyYPT15FxtNRYFpEmqqzKys0vLeelV/5D&#10;27ZtjWURt6DAK9KEXHrppdxz3wP8/qXluoVNRHACd72xml6XDuDmm/9gLIu4Dc3wijQxDoeDq0eN&#10;ILjmIG9P0TyvSFP20pfb+HB1Dus2pBAUFGQsi7gN7fCKNDFms5kZMz9h7f4ypn+/21gWkSZi+fbD&#10;/OuL7cydN19hV9yep3FBRNxfaGgoc+fN57K+fWgfH0yf9jHGFhFxY9mFFdz635W8/e50OnToYCyL&#10;uB2NNIg0YR/PnMnU++9m5XNXEhnsayyLi/hk+V7++PISAMpn33ZKLaeogn98spEF6zPIK60iLtyf&#10;6/q24uHre+Dn/fOexoINGcxamcbqXdlkF1YQHuhD54Qw7h/dlYFd4k76ij+z2R18sHgXn69MY0dm&#10;IUXl1USF+LLv7d8ZW6URsdodjHhyIYOvmcjfn37GWBZxSwq8Ik3cvffczeblX/PVtCF4emjKydWs&#10;2nGEUU9+jdXmAE4NvIfyyxj48DwOF5SfWDvu0g4xLHjiSiyex/4/9R/7lqHjZ6/d1Z+bB7c/ZS23&#10;uJLRf/+GzfvzTlmHX4ZuaVzueftHDlSH8t2iH/Dw8DCWRdySAq9IE2e1Whk88DI6hVbx71t7G8vS&#10;gPYdLmbgI1+cckPeyWHzlpd+4LMV+7g8OY5/T+pL84gANu7L5e43lrP3cDEv39aPScM6AtD/obnc&#10;NrwTA7vEEhXsS0ZuKY98sIZvNmSSEBXIjtdvOPF1nU4nw/86n5U7jtA2LoQnJ/bisk6xhAZ4n+iR&#10;xunt73by0rfpbNi0hfDwcGNZxG1pO0ekibNYLMz98msW7yrmv/NTjWVpIPmlVYx5+hsKy6oZeVGC&#10;sQzAwk2ZALx21wDaxoXg6+1Jv07N+M8dlwEwe3X6id7l/xzD7wa1JT4iAC+LB21iQ3j9rgHAsbGI&#10;ky3YkMHKHUeICfHj+6ev5ureiQq7bmBhShZPfrqZL+d/o7ArTY4Cr4gQHh7OtwsX8+LXu5i3Zr+x&#10;LPWs2mpn3HPfkZ5dQvekCD54YLCxBYCKahsA3l6nfizdq00UAKkZBaesG9nsx8Yk2saGnLL+6U+3&#10;8U0b35PwQJ9TatI4bUnP45ZXlvPZrDl06dLFWBZxewq8IgJAUlISn8/+grveWM3a3TnGstQTp9PJ&#10;7f9dyppdOcRHBPD5o8NPefjsZB2bhwHw0PQfOZBTgtXmILuwgnlrDgBQVP7zKMTpvLdoJwCThx8b&#10;ezhu075jc7vZRRUMnjaP2N+/T8zvpjPg4S9YmJJ1Sq+4vsP55Yx7YQkvvfJfhgwZYiyLNAma4RWR&#10;U3z+2WfcfedkFv99JEkxOpuzvj05cz3Pz04h0NfC4meuoVOLY6H2+ENnJ8/wzl93gAnPL+RMf4v7&#10;eXuSO/NW4zIA327M5PrnvmNYj+Z8/vAwTCbTiVrEDe9RWXNs99jIZILPHhrGyF6nH7MQ11JWaeWK&#10;v33LmBv/yBNP/d1YFmkyFHhF5BeefeZp3n/zFX74+wjNbtazs52mcLLjwfe7TZk889kmdmUVYjJB&#10;27gQLk+O44U5m0mKCWLbqxMMrzw2ozvxhUVc2iGGWY8Mx9ewgxx0/dvYHU7eu/dyBnSJJTzQh6y8&#10;Mp6cuZ5Zq9Lo3iqClc9fe8prxPVY7Q7GPreYyNY9mfnJZ6e8qRFpak7/OZmINGmPPDqNA/vTGfvP&#10;RXw5bQgBPhZji7iIYT1aMKxHi1PWpn+/C4CerSNPWYdjtXvfXMHVvRN5995BeFt+eSxVaIA3eSVV&#10;jO6TeKKeFBPEc7f0YdaqY2fyimtzOJxMfnUljsA4PpjxP4VdafIUeEXktF5/820m3jCe8f9ayqwH&#10;B/1iF1DqxpnOuD3dSMPpFJfX8OxnGwEY16/1iXW73cHjH63j5S+3cs/VyTxzU+8zhqAuLcNZsvUQ&#10;a3blMKBL7Il1209nAfvr3wWX5gTue3cNmeW+LPphAV5eXsYWkSZHD62JyGmZzWY+mvkJEYnJjP/X&#10;EqqtdmOLuJCSihq+2ZjJ0Me/5FB+Of06NmPERT/v/F7zj294bcF2Xp8ygGdvvuSMYRfgur6tALj9&#10;1aWsTD1CVY2NvYeL+NMbywG4onvzk9vFxTz+0QbWZ1lZ8N33BAYGGssiTZJmeEXkrGpqahh91Ugs&#10;pZnMuH+AbmNrIGfa4T3dzG/3pAjmPjbilOuiT9dndPxr2+wOrn5qAcu2HzZ0QGyYP0ufu4a48ABj&#10;SVzAU59sYvbGXFasWkNMTIyxLNJk6SeXiJyVl5cXs+Z+SZFHBHe8sRqHQ++RXUmzMD88zCbCArzp&#10;2zGGFyf3Zcmzo08Ju+fL08PMnGnDmTq2OwlRgXiYTUSH+HLLkPasfGGMwq6LevXrVD5efYjvf1im&#10;sCtioB1eETknJSUlDB7Un27RTl6adAln/kBcROrbG9/s4P++3sOKVWtITEw0lkWaPAVeETlnBQUF&#10;DLl8AMlR8J/b+uBhVuwVaWivfLWd/367j8VLl9OuXTtjWUTQSIOInIewsDCWLFvJ3lJfbv3PCqw/&#10;XU0rIg3j/+Zt4/Xv97N0xSqFXZGz0A6viJy3iooKRl81Co+yg3x0X38dWSZSz5zAtBnr+XZ7Ed8v&#10;WU58fLyxRUROoh1eETlvfn5+fLXgW7yj23Ltc4spq7QaW0SkjjiBB99fx8KdpfywbKXCrsg5UOAV&#10;kQvi7e3N57O/IKp1d0b9fSGFZdXGFhGpZXaHkzteW8XaLDsrVq0hNvbni0FE5MwUeEXkglksFj75&#10;bBadLh7IyKcWcji/3NgiIrWkrMrK+BeWkFkdxNLlqwgPDze2iMgZKPCKyG/i4eHB9A9mMGbiJAZM&#10;+5rN6XnGFhH5jbILKxj+5Hf4x3fi24WLdYOayHnSQ2siUmvenz6dB+67h3fu7sfwnj9faysiFy41&#10;s4Cxzy1mzLgbefGlVzCbtVclcr4UeEWkVi1evJhx113L4+O6ctuwDsayiJyHJVsPcdNLy/jHs//k&#10;zjvvMpZF5Bwp8IpIrUtNTWXU8KGM6hbJP2++GLMuqBA5bzOW7OGRDzcwY+YnjBo1ylgWkfOgwCsi&#10;deLIkSNcOWIozf1reOuuvgT4WowtInIaNruDx2duZM7aw3z97UKSk5ONLSJynjQIJCJ1olmzZqxa&#10;s57Q1hfT75H57MwqNLaIiEF+SRVjnl3MphwL6zamKOyK1BIFXhGpMz4+Pkz/YAZ/eezvXPG3b5j7&#10;435ji4j8JCU9j36PzKd1z0H8sGwlzZo1M7aIyAXSSIOI1IuVK1cy/vprGX1RLM/e1AtPD73fFjlu&#10;5rJ9TH1/Hf/38iv84Q+3GMsi8hsp8IpIvTl8+DDXXzsaj8qjfHhff6KCfY0tIk1KtdXOA++tZeXe&#10;EmZ/8ZVGGETqiLZYRKTexMbGsmT5SpL7Dueyh+ezbPthY4tIk7Ezq5AB0xaQ6xHL+k1bFHZF6pB2&#10;eEWkQcydO5fbJt3KuEsTeOb3vbB46v23NB0zl+1j6gfreOjhR3lw6kO6TEKkjinwikiDycnJ4Q83&#10;TSRrXyrT/9SPTi3CjC0ibiWvpIo731jNgSL43yef061bN2OLiNQBvaUUkQYTHR3Ngm8XMfmehxj6&#10;1294bUGqsUXEbSzZeog+U78kvkt/1m/aorArUo+0wysiLiElJYUbJ1xP20hPXv7jxXqgTdxGRbWN&#10;Jz7exKw1mbw7/UPdmibSALTDKyIuoXv37mxM2UqLbpdz0QNf8NGSPejduDR2S7Ye4uK/zOMgsWzZ&#10;tkNhV6SBaIdXRFzOjz/+yORbbybUq4ZXJ19C69hgY4uISyuuqOGxjzby9aZDPP+vF7npppuMLSJS&#10;j7TDKyIup0+fPqRsTWXUhNsY8Oh8Xpy3DbtD782lcViwIYNef55HTXgnUnfuUdgVcQHa4RURl5aa&#10;msrkW2+muiibV2+/hOSW4cYWEZeQlVfG/e+uY29uDW+9+z6DBg0ytohIA9EOr4i4tE6dOrHyx3Xc&#10;POVBRj61kHvfWUN+SZWxTaTBVFTbeHbWZi75yzySB4xma+ouhV0RF6PAKyIuz2w2c88997I3bT++&#10;SX3pfv9c/j13C9VWu7FVpF4dH19Yk+3Lyh/X8tzzL+DrqxNGRFyNRhpEpNFJSUnh3j/dRXZWOs/+&#10;rgcjerYwtojUqc3peUz9YAO5lWb+7+X/6vQFERenwCsijZLT6eTzzz/nwQfuo2OcP8/8rgft4kKM&#10;bSK1Kruwgr9/tpmv1mXy+BNPctddU7BYLMY2EXExGmkQkUbJZDIxbtw4du1N49JRv+PyxxYw6dWV&#10;pGeXGFtFfrO8kioembGe7vfNwS/pUnbtTePee+9T2BVpJLTDKyJuoaCggFdeepFXXnmZ4T2b8+jY&#10;ZJJigoxtIuelrNLK2wt38e8vtjJ4yBU8+88XaN26tbFNRFycdnhFxC2EhYXxxFN/Z8++dFr0HEnf&#10;h77kT2/9yOH8cmOryK8qq7Ly4rxtdJjyOVvKovlx3UY+nz1XYVekkVLgFRG3EhERwXPPv0Dqzt14&#10;JfSm5wNz+cv0tWQcLTW2ivxCfmkVz83aTKcps9hYHM6ylT/y2ey5tGvXztgqIo2IRhpExK0dOHCA&#10;f//reT744AOG9Ujg3ivb06NVpLFNmrj07BL++/UOZi7by6iRI5j6yGN0797d2CYijZQCr4g0CcXF&#10;xbw//T1eeP45WoT7ctewNlxzSSIeZpOxVZqQzel5/HfBLr7ZkMG48eP5y9SHadOmjbFNRBo5BV4R&#10;aVKqqqqYMWMG/37hOUzWCv40sh3X9U0iwEdP2zcVVruDBeszePXbPaQfLedP99zHHXfeRWhoqLFV&#10;RNyEAq+INEkOh4P58+fznxf/xfoNG7muXytuGdyG7kkRxlZxE+nZJXy4ZC8zluwjNi6eKfc+wMSJ&#10;E/H29ja2ioibUeAVkSbv4MGD/O+jGbz231fw94Ib+yVwy5D2hAYoCDV2VpuDr9YdYPqSdDbuzWHc&#10;uHHcfucUevbsaWwVETemwCsi8hObzcZXX33FW6//l9U/rmF0nyRu6NeSvh2bada3kUlJz+Ozlel8&#10;vDyNpKQkbrvrHsaPH4+/v7+xVUSaAAVeEZHTyMzMZPp77/HxzBkUFeQz5pKWjO2TwCXtojEr/Lqk&#10;1IwCZq3ez+w1mVTZ4Ppx47l10m106dLF2CoiTYwCr4jIr0hNTeXzzz7lk//NoKy0mGsubsGYSxLo&#10;0yEGRd+GdeBoKbNXpTNzxX5yi6sYOWoU14+/gZEjR+Lh4WFsF5EmSoFXROQ8bNiwgc8++ZjPPv0Y&#10;h7WaK7rFMbRbMwZ1iSPAVyc91LVqq53VO7NZtOUwCzcf4WhxJWPHjmX8DRMZMGCAQq6InJYCr4jI&#10;BXA6naSkpPDNNwv45qt5bNy8ld4dmzO0SyRXdI+nU4sw40vkAmUcLWVRShYLt+awbGsWrRITGD7q&#10;akaMHEXfvn3x9PQ0vkRE5BQKvCIitaCwsJBFixbxzfwv+fbbb7GYnfTv3IxL24bTp0MMbeNCNP5w&#10;jrLyyli9M5s1e/JYlprDkYIyrhh8OSOuvIbhw4cTFxdnfImIyFkp8IqI1DKn08nmzZtZtmwZK5b+&#10;wOrVq7Faa+jTMZ7erYLo0z6aHq0i8bbo43e7w8mOzAJW7cxm7d5j/1lWWUOf3r3oO+ByBgwYSJ8+&#10;fbSLKyK/iQKviEg92Lt3L6tXr2b50h9YvWoF+zMO0ikphuQWIXSKD6RTQhidE8IID/QxvtRtlFVa&#10;Sc0sYHtGAduzikk9WMrWtGxCgoO47LLLuPSygVx22WV07twZs9lsfLmIyAVT4BURaQD5+fmkpKSw&#10;detWtm1JYevmFHbs3ktYkD+dk6LoHOtPq5gAEmOCaBEZQHxEABYP1w+BDoeTI4UVZBwtJeNoKfuO&#10;FLPjYCnbMgvJyimkbVICnTt3pttFvenSJZlu3boRHx9v/DIiIrVKgVdExEXYbDb27NnDtm3b2LJ5&#10;M2l7dpKenkZG5kEKikqIiw6lZXQwCRF+JET40CzUj4ggH8ICfQgP8iEswJvwQJ86Oye4sKya/JIq&#10;8kurKCirpqC0iuzCCjLzqziQV8mB7GIyswvw8fEmsUU8LVsm0rpdBzp3SSY5OZlOnTrpGl8RaRAK&#10;vCIijUBZWRkHDhxg//79x36lp5F9KIvc3KPk5+eTl19AfmExlVXVhAUHEBHsT4CvFwG+XniYwdPD&#10;TKCvBXDi723BYv75r36700RplRWcUGl1UFVjw2QyU1RWRWWNjfzicvKLyvDwMBMWGkx4WCgR4eFE&#10;REbSLK45CS2TSExMpGXLliQmJhIWphMqRMS1KPCKiLiRiooK8vPzT/xyOp2UlZVhtVqx2+2UlJSc&#10;6KuursbDw4OgoCAA/P398fLywmQyERISAkBQUBCRkZFEREQQGBh44s8REWlMFHhFRERExK25/hMQ&#10;IiIiIiK/gQKviIiIiLg1BV4RERERcWsKvCIiIiLi1hR4RURERMStKfCKiLghk8mEyXRuF1CcT6+I&#10;SGOkwCsi0kCSkpIwmUxs3rz5lHWbzUZgYCAWi4WysrJTaqmpqZhMJpKSkk6sKbCKiJydAq+ISAMZ&#10;PHgwAGvWrDllfePGjZSVlWGz2Vi9evUptbVr1wJw+eWXn7IuIiJnpsArItJAjgfeH3/88ZT1ZcuW&#10;ER0dTWhoKEuXLj2ldrrA63Q60R1CIiJn5mlcEBGR+jF48GBMJtMvAu/SpUsZMGAAVVVVLFu27JTa&#10;unXrgFMD7/Fxhl8LvRUVFfzjH//gf//7Hzk5OcTHxzN69Ghjm4iI29HVwiIiDahr165s3bqV3Nxc&#10;IiIisNvthIWF8eyzz1JTU8PUqVMpKirCz8+PiooKgoODadOmDTt27DjxNU4XeI1rVquVwYMHs2LF&#10;ihM9RvpxICLuSiMNIiINyDjHm5KSQklJCQMHDmTgwIFYrdYTc7wbN27EZrNd0Pzu66+/zooVK4iK&#10;imLu3LkUFxdTWFjIggULjK0iIm5HgVdEpAENGTIE+HmOd9myZURGRtKxY0eSk5MJCws7Mcd7fJzh&#10;eEg+Hx999BEAL7/8MqNHjyYoKIiQkBBGjBhh6BQRcT8KvCIiDah///5YLJYTgXfp0qX0798fALPZ&#10;TP/+/U/M8a5duxaz2czAgQOPv/ycpaamAj8HbBGRpkSBV0SkAQUEBNC7d2/Wr19PTU0NK1euPCXQ&#10;Dho0iHXr1lFZWcnatWvp1q0boaGhP3+Bc2Sz2QDw8fExVERE3J8Cr4hIAxs8eDBlZWV89NFHFBUV&#10;MWDAgBO1gQMHUlNTw9y5c8nMzLyg+V2AuLg4gF9cciEi0hQo8IqINLDjM7nPP/884eHhdO7c+USt&#10;S5cuhIeH88ILLwAXfuHE8VGGe++9l23btlFdXc2mTZuYMGGCoVNExP3oWDIRkQZmtVoJDQ2lvLyc&#10;MWPGMGfOnFPqY8eOZc6cOVgsFgoKCggICDilbjyC7HRr6enpdOvWjdLS0hM9AP7+/pSXlwM6lkxE&#10;3Jd2eEVEGpjFYjnxoNrJ4wzHDRo0CIBevXr9Iuyeq6SkJJYsWcKAAQPw8fEhLCyMG2+8kZSUFGOr&#10;iIjb0Q6viIiIiLg17fCKiIiIiFtT4BURERERt6bAKyIiIiJuTYFXRERERNyaAq+IiIiIuDUFXhER&#10;ERFxawq8IiIiIuLWFHhFRERExK0p8IqIiIiIW1PgFRERERG3psArIiIiIm5NgVdERERE3JoCr4iI&#10;iIi4NQVeEREREXFrCrwiIiIi4tYUeEVERETErSnwioiIiIhbU+AVEREREbemwCsiIiIibk2BV0RE&#10;RETcmgKviIiIiLg1BV4RERERcWsKvCIiIiLi1hR4RURERMStKfCKiIiIiFtT4BURERERt6bAKyIi&#10;IiJuTYFXRERERNyaAq+IiIiIuDUFXhERERFxawq8IiIiIuLWFHhFRERExK0p8IqIiIiIW1PgFRER&#10;ERG3psArIiIiIm5NgVdERERE3JoCr4iIiIi4NQVeEREREXFrCrwiIiIi4tYUeEVERETErSnwioiI&#10;iIhbU+AVEREREbf2/28wHknZ11qjAAAAAElFTkSuQmCCUEsDBAoAAAAAAAAAIQCQgAHM0O0AANDt&#10;AAAUAAAAZHJzL21lZGlhL2ltYWdlMS5wbmeJUE5HDQoaCgAAAA1JSERSAAADdQAAA3UIAgAAAFds&#10;RXcAAAABc1JHQgCuzhzpAAAACXBIWXMAAA7EAAAOxAGVKw4bAADtdUlEQVR4XuydB5icV3X3p/fZ&#10;2ZnZne19tdqiXi3JsiW5yr1hG9uhOGAgQAxJIED4AiSkQUIogYAJ2MY2trGN5SbZsiXL6lbvK23T&#10;9j6703v57u6orFZb3pl5+/zn8cOTaO895Xfu+86Zc5s0Ho9L8AEBEAABEAABrgmQ7yOpVMq1FdAP&#10;AiBAAwEZDTIgAgRAAARAAATSI5BILlHySI8ieoMAXwjgYeZLJGAHCIAACGQmAZQtMzPu8FrcBFC/&#10;FHd84R0IgAAI8JdAolo5aU4cJUz+BgyWgQBlAsgvKaNCQxAAARAAAfoITFe2xCw5fYwhCQQ4I4D5&#10;cc7QQzEIgAAIZCYBTIhnZtzhdUYRQP0yo8INZ0EABECASwJTTohPaRBmybmME3SDQNoEUL9MGyEE&#10;gAAIgAAIzEYANcvZCOHvICAqAqhfiiqccAYEQAAEeEggteQSJUwehhImgQBFAqhfUgSFZiAAAiAA&#10;AkkTSC2zTFoNOoAACPCMAOqXPAsIzAEBEAABURCgvtRyBndRwhTFWIATmUgA+WUmRh0+gwAIgABz&#10;BGjJLBPm4awi5sIEySDAKAHMjzOKF8JBAARAILMIYEI8s+INb0FgGgKoX2JogAAIgAAI0ECAxrLl&#10;JGswS05DeCACBNglgPolu7yhDQRAAARERwA1S9GFFA6BQLoEUL9MlyD6gwAIgEDGEiCZJTvJJUqY&#10;GTvG4LhACaB+KdDAwWwQAAEQ4JgAO5nlJSdZVscxXKgHAYETQP1S4AGE+SAAAiDAOgHmllqy7goU&#10;ggAIMEIA+SUjWCEUBEAABERJgMPMEmcViXJEwSmxEsD8uFgjC79AAARAgGYCmKGmGSjEgYB4CaB+&#10;Kd7YwjMQAAEQoIkAh2XLSR5gow9NIYUYEGCWAOqXzPKFdBAAARAQNAHULAUdPhgPAlwRQP2SK/LQ&#10;CwIgAAK8JsCfmiVKmLweKDAOBKYigPwS4wIEQAAEQGAyAT6XLbHRB+MVBPhPAPkl/2MEC0EABECA&#10;PQK8LVuyhwCaQAAE0iaA/DJthBAAAiAAAqIgIKDMEiVMUYw4OCFmAtjfI+bowjcQAAEQoEKAz7Ph&#10;VOxHGxAAAb4RQP2SbxGBPSAAAiDAKgHhJpc4q4jVgQJlIJAMAdQvk6GFtiAAAiAgIgLCzSxFFAS4&#10;AgLiJID6pTjjCq9AAARAYAYCAlpqOXMcUcLEOAcBfhJA/ZKfcYFVIAACIMAIAdFklpfooArLyECB&#10;UBBIjwDyy/T4oTcIgAAICIcAUjHhxAqWgoCwCWB+XNjxg/UgAAIgQIWA+MqWE73GLDmVMYA2IMAm&#10;AdQv2aQNXSAAAiDANgHULNkmDn0gAAISCeqXGAUgAAIgIFoCmZNcooQp2kEMx4RJAPVLYcYNVoMA&#10;CIDAjAQyJ7PEQAABEOAhAdQveRgUmAQCIAACqRMQ91LLGbighJn6oEFPEKCbAPJLuolCHgiAAAhw&#10;RCBjM8sEb1xKztG4g1oQmIIA5scxLEAABEBADAQwIS6GKMIHEBALAdQvxRJJ+AECIJCpBDK8bDkp&#10;7Jglz9TnAH7ziwDql/yKB6wBARAAAeoEULOkzgotQQAE2CSA+iWbtKELBEAABOghQDJLJJfToUQJ&#10;k55BBikgkAYB1C/TgIeuIAACIMAFAWSWs1IHolkRoQEIMEoA9UtG8UI4CIAACNBJAEst6aQJWSAA&#10;AowRQH7JGFoIBgEQAAH6CCCzTIolzipKChcagwDtBDA/TjtSCAQBEAABmglgtpdmoBAHAiDAMAHU&#10;LxkGDPEgAAIgkAYBlC3TgCfBRp906KEvCKRDAPXLdOihLwiAAAgwRQA1S6bIQi4IgADzBFC/ZJ4x&#10;NIAACIBAMgRQs0yG1ixtUcKkESZEgQB1AsgvqbNCSxAAARBgnADKlvQixkYfenlCGghQJID5cYqg&#10;0AwEQAAEmCWAzJJZvpAOAiDAIgHUL1mEDVUgAAIgMBUBTIgzPS4wS840YcgHgUkEUL/EkAABEAAB&#10;zgigZskZeigGARBgkgDql0zShWwQAAEQmJ4Akks2RwdKmGzShi4QQP0SYwAEQAAE2CaAzJJt4tAH&#10;AiDALgHUL9nlDW0gAAKZTQBLLTmMP0qYHMKH6kwjgPplpkUc/oIACHBDAJklN9yv1IrKMR+iABsy&#10;gQDyy0yIMnwEARDgmADSGo4DAPUgAALsEsD8OLu8oQ0EQCDDCKBsybeAY5acbxGBPaIkgPqlKMMK&#10;p0AABLgngJol9zGABSAAAhwRQP2SI/BQCwIgIGoCSC75HF6UMPkcHdgmDgKoX4ojjvACBECALwSQ&#10;WfIlErADBECAOwKoX3LHHppBAATERQBLLQUUT5QwBRQsmCpEAsgvhRg12AwCIMAvAsgs+RUPCtZI&#10;pZi+o4AJTUAgVQJ4wFIlh34gAAIgME4AE+IYCCAAAiAwiQDqlxgSIAACIJAiAZQtUwTHm26YJedN&#10;KGCI2Aigfim2iMIfEAABFgigZskCZKgAARAQLgHUL4UbO1gOAiDAAQHULDmAzqRKlDCZpAvZmUsA&#10;+WXmxh6egwAIJEsAZctkifG/PTb68D9GsFCIBJBfCjFqsBkEQIBtAihbsk0c+kAABIRMAPmlkKMH&#10;20EABJgngMySecYca0AJk+MAQL0YCWB/jxijCp9AAARoIoAJcZpAQgwIgEBmEUD9MrPiDW9BAAQo&#10;EkDZkiIo0TTDRh/RhBKO8IEA6pd8iAJsAAEQ4BEB1Cx5FAyYAgIgIEwCqF8KM26wGgRAgAECqFky&#10;AFVIIlHCFFK0YCu/CSC/5Hd8YB0IgABbBFC2ZIs0f/Vgow9/YwPLhEYA8+NCixjsBQEQoJsAMku6&#10;iUIeCIBAphNA/TLTRwD8B4FMJoAJ8UyO/nS+Y5YcowIE0ieA+mX6DCEBBEBAeARQsxRezGAxCICA&#10;cAigfimcWMFSEAABmggguaQJpGjFoIQp2tDCMbYIoH7JFmnoAQEQ4AEBZJY8CAJMAAEQED8B1C/F&#10;H2N4CAIgQAhgqSWGQVIEUMJMChcag8AkAqhfYkiAAAiInAAyS5EHmDH3UO1mDC0Ei58A8kvxxxge&#10;gkAmE0CKkMnRh+8gAAJcEcD8OFfkoRcEQIBZAihbMss3M6Rjljwz4gwv6SeA+iX9TCERBECAWwKo&#10;WXLLH9pBAARAAPVLjAEQAAFREUByKapw8sAZlDB5EASYIDwCyC+FFzNYDAIgMCUBTIhjYDBBAJeS&#10;M0EVMkVPAPml6EMMB0FA/ASQWYo/xvAQBEBAUASQXwoqXDAWBEDgSgLILDEiWCCAEiYLkKFCZASw&#10;v0dkAYU7IJBBBLDUMoOCDVdBAAQERQD1S0GFC8aCAAiME0DZEgOBfQLY6MM+c2gULgHUL4UbO1gO&#10;AplIADXLTIw6fAYBEBAaAdQvhRYx2AsCmUoANctMjTyP/EYJk0fBgCn8JoD8kt/xgXUgAAIXJ8TJ&#10;HgvAAAFuCWCjD7f8oV1ABJBfCihYMBUEMpEAypaZGHX4DAIgIHACyC8FHkCYDwLiJYDMUryxFbBn&#10;KGEKOHgwnUUC2N/DImyoAgEQoEYAmSU1TmgFAiAAAjwlgPolTwMDs0AgYwkkdohjtWXGDgBBOI6N&#10;PoIIE4zkkADqlxzCh2oQAIErCODsIQwIEAABEBAHAdQvxRFHeAECwiaACXFhxy8jrUcJMyPDDqep&#10;EkB+SZUU2oEACDBEAGVLhsBCLKMEsNGHUbwQLnQCmB8XegRhPwgImAAySwEHD6aDAAiAwPQEUL/E&#10;6AABEOCAACbEOYAOlQwQwCw5A1AhUgwEUL8UQxThAwgIiABqlgIKFkwFARAAgdQIoH6ZGjf0AgEQ&#10;SIUAkstUqKEPvwmghMnv+MA6bgigfskNd2gFgUwjgMwy0yIOf0EABDKZAOqXmRx9+A4CbBDAUks2&#10;KEMHpwRQwuQUP5TzkQDySz5GBTaBgDgIILMURxzhxawEcFbRrIjQINMIYH480yIOf0GAJQKYEGcJ&#10;NNSAAAiAAP8IoH7Jv5jAIhAQOAGULQUeQJifIgHMkqcIDt3ESAD1SzFGFT6BAEcEULPkCDzUggAI&#10;gAC/CKB+ya94wBoQEC4BJJfCjR0sp4sASph0kYQcoRNAfin0CMJ+EOCeACbEuY8BLOAHAWz04Ucc&#10;YAX3BJBfch8DWAACwiWAzFK4sYPlIAACIMAcAeSXzLGFZBAQMwFklmKOLnxLgwBKmGnAQ1fxEMD+&#10;HvHEEp6AAGsEsNSSNdRQBAIgAAJCJID6pRCjBptBgDMCKFtyhh6KBUUAG30EFS4YSz8B1C/pZwqJ&#10;ICBKAqhZijKscAoEQAAEmCCA+iUTVCETBERFADVLUYUTzrBFACVMtkhDDx8JIL/kY1RgEwjwhwDK&#10;lvyJBSwRFgFs9BFWvGAtvQQwP04vT0gDAfEQQGYpnljCExAAARBglwDql+zyhjYQEAIBTIgLIUqw&#10;URgEMEsujDjBSroJoH5JN1HIAwEhE0BmKeTowXYQAAEQ4AsB1C/5EgnYAQKcE0hMiJMP55bAABAQ&#10;EwGUMMUUTfhCkQDqlxRBoRkIiJkAllqKObrwDQRAAARYJ4D6JevIoRAE+EQAE+J8igZsES0BlDBF&#10;G1o4Ng0B5JcYGiCQuQRQtszc2MNzdgngrCJ2eUMb9wQwP859DGABCLBPAJkl+8yhEQRAAAQyhwDq&#10;l5kTa3gKAmMEMCGOcQACXBHALDlX5KGXfQKoX7LPHBpBgBsCqFlywx1aQQAEQCDzCKB+mXkxh8cZ&#10;SQDJZUaGHU7zjgBKmLwLCQxihgDyS2a4QioI8IYAJsR5EwoYAgISbPTBIMgQAsgvMyTQcDMTCSCz&#10;zMSow2cQAAEQ4AEB5Jc8CAJMAAG6CSCzpJso5IEAbQRQwqQNJQTxmAD29/A4ODANBFIigKWWKWFD&#10;JxAAARAAAdoIoH5JG0oIAgHOCaBsyXkIYAAIUCSAjT4UQaGZQAmgfinQwMFsELiCAGqWGBAgAAIg&#10;AAL8IYD6JX9iAUtAIBUCJLNEcpkKOPQBAa4JoITJdQSgn0ECqF8yCBeiQYBpAsgsmSYM+SDAKAE8&#10;wozihXAOCaB+ySF8qAaB1AlgqWXq7NATBEAABECAYQLILxkGDPEgQDcBZJZ0E4U8EOCMAM4q4gw9&#10;FDNMAPklw4AhHgRoJYDZNFpxClpYy8/WkORkzc9aBO0FjB+70QcUQEB8BJBfii+m8EicBHhTtkyk&#10;NVd9vrBFPNwvuIjUTTwh5bkn2OjD8wDBvBQIIL9MARq6gACrBHiTWSa8bj6zdyr3n7pNgMU0NkuA&#10;bOpidXxCWfoEUMJMnyEk8I0A8ku+RQT2gMBlAjzLLCeG5onNiYORLnw2PzH+x71fmyOGol/1k3vG&#10;/NrzZDVGIwiwRAAlTJZAQw1bBJBfskUaekAgSQKCWmq58TfxePNPV4+nmJ/GisAkQ43mIDC2ChMp&#10;JsaBmAggvxRTNOGLSAjwuGw5E+HqJ59NZJh/emfSlpMtX7hyuebktZrjU8fjhc+JizsvtZrQfcpV&#10;npNWhF7dZqL+i/XV8X+b87WxuX5Sdb1g38WuiQ5XCbrSjysrtZOXpU7864y6xpHO6gJpM5UXIhnx&#10;cGOcAGbJMRDERAD5pZiiCV8ET0CgmeVF7tVPfndsnnzvmeZLkRhPnG576srIjK3VvDoLPPPjNRcS&#10;vkRr0uoLP5vUfezfrthINCY/kSVe+pA2k5K7ifpTra+OZXdX+kHS0gu2jP1tkhFJLBWY3YVEbnml&#10;F3Ou0ij40Q8HJBKUMDEKREMA+aVoQglHhE1AJNc8zqkfq2CearpQwGz52afHc7/VP22evFbzqdsm&#10;ZZh7n3pq76WGibl2yVNfG+t+ca1nYpHnUz+8PP9+Qf7ExaDjPS8nkS0/+yFJbi/rvyBYIhmb0b8w&#10;pX/5r7/ZOM0o2vKF8exuoh8Xlpxe6nDFitQLVvw4kQvPpGt2F8aqm2NOXAZx0XBhD3lYPwUBlDAx&#10;LERDAPmlaEIJRwRMILHUUnxfLS3v/ImkhyQpu2KnzMbfJJK8pzZNOtKIZGgXG16cax/P6C5mfRu/&#10;kZh/v1Qe3fJjkn6SFhPTwgs9J9ZQJ44MsnUnhW07WzaN5XdPbJ7YdSxpvKB4PH+8Ijetvv3BKxLt&#10;aQcnFRcuYbysYmwH0qVUWcAjH6ZfTQAlTIwKcRBAfimOOMILoRIQ+IT4zNgv5EUP3j55G/bU2dcT&#10;90ysHlbXzBsrGF7ROfFvlz4tTafG0s1LqycvLKJMzFRfqKEmpuzH26R+QmdC0er6OTP5e+USysnT&#10;5dP0pOLChROh5tVgN7tQH/Ok7Bbf78yk3Edj0RBAfimaUMIRgREQZ2aZOBxz1lRoUqLIaOhIcfHC&#10;xPrYCZ0p3Xczm1fjqSXFjDJ5Xyllt8mLRQ/+EkAJk7+xgWWUCSC/pIwKDUGAPgKCOnuIutsX1gnO&#10;Uugj8hIpEz2fK9Z2Xl7lOXkqm/xlPM1M/YjOS6tKJ9s9Psc9aZFpUpPXFFy4YtMUPeAghbcEcFYR&#10;b0MDw6gTQH5JnRVaggANBMRZthwHc3EzzxPfvXAueaJKefVxRZLExPnsZc5ZeF+QP2G3+swdSCUz&#10;se/mqgOUZlGU2LU03ZLOC/XFnz6bwnHsVFy4UOydNr2lYVRCBO8IYJacdyGBQUkSQH6ZJDA0B4FU&#10;CYg4s0yc35iYIH5i8+VdKBvvmaJiSJqOt1z9029Mt1ubKuKE/KvOLBo7zGfCSZYTDyuaNNM9bQZ8&#10;pQUX1os+ddvkQy0nLOmcmLRedPEKKVProuCC5BLGy+qmONOIKjS0EwoBzJILJVKwc0oCyC8xMECA&#10;cQJizCzHrxu//Lmw+HDSXm5yME9i6ePEPTiJpqtTKvdNDtVF+VdaM+m4zYnKx/80YSPRhcrkxS1C&#10;020BunR0/IS9RJe0XDz18/Lfpl6KObUuKi5c3WZMwxNPJC7lxEekBFDCFGlgM8Ut5JeZEmn4yRUB&#10;0S21TKRJkz+JJYRXH/1z+eLIyz3GTopM4ZCgKSM4Jn/ySZRXnGl04TCki50n/o38GznnZ0LvGRaO&#10;jh0INEnP5WT64sT7RCVXL8CcTtdsLoxJnaxhDOFv7uFqTEMvWwRQwmSLNPTQTwAXntLPFBJBIEFA&#10;dJklAgsCIMA2AbxG2CYOfTQRQP2SJpAQAwITCIhxQhwBBgEQAAEQAAGqBJBfUiWFdiBAhQAySyqU&#10;0AYEQIAiAZxVRBEUmvGNAObH+RYR2CNgApjJEnDwYDoIgAAIgAB9BFC/pI8lJGUwAZQtMzj4cB0E&#10;GCeAjT6MI4YCugmgfkk3UcjLMAKoWWZYwOEuCIAACIDA7ARQv5ydEVqAwJQEElcR4ow6DA8QAAEW&#10;CKCEyQJkqKCRAOqXNMKEqAwigMwyg4INV0GAHwTw2uFHHGAFJQKoX1LChEYgcIkAllpiMIAACIAA&#10;CIDAzASQX2KEgABVAsgsqZJCOxAAAQYI4KwiBqBCJFMEMD/OFFnIFRkBzEyJLKBwBwRAAARAgDkC&#10;qF8yxxaSRUIAZUuRBBJugIAoCGCjjyjCKH4nUL8Uf4zhYcoEULNMGR06ggAIgAAIZDIB5JeZHH34&#10;Pi0BZJaCGxyxWEwmk0UiEYVCEQqFyP96vV6NRuN0Oo1Go91ut1gsAwMDarWa/LtSqSRttFqt3+83&#10;mUwOp1Or0QSDQblcHo1Gyb+QNtnZ2T6fj7QJh8OJ/5v8eyAQIH2JFiInoUtwoGCwCAjgBSWCIIre&#10;BeSXog8xHEyaAN7dSSNjpUMigyTZHskCSV5I0jvyL8PDwwaD4ezZs/mFxYcOHrDm5jW3tJJEsLOn&#10;T6dWdfcPa9QKpy8SDPiyTNnDvZ3GvPL2xiOF1Qt6O5ryy2ocQ33mvOKutuaK6przpw6U1C4ZHegy&#10;55W4R4Zs+XmugU6DOVcpiRBRpuzsUCSaZdB7/YE5laUjQwPz5y8IBPy5trxYNFJQUED2Xuh0OpKP&#10;kgyVWEiQIPtkZVxkqBK8pjI08MJxG/mlcGIFS5kngFc284yT0ECKhaQA2dHRUVRUtHv3Hpst9+iJ&#10;07FwwOGLtJ09kV1c+9E7Ly9Yf//hXVvnrrjxZGNLcfkcbzAqVyjUWTmRUMBgLQj63Oa8cq9zKKes&#10;wTlw3lY+b6S3JTuvwjXcbbTk+1x2Q06xa6gzO690tPd8Vk6Re6RPn23zOYdMtrKh9tPGnIKRnlaN&#10;ITvoGFAaLI6+VpXB7B3pCwe8WTqV295vMRnPnjjcMH9e29GPlqze4HcMlFdUhd1DOYVlC+uqfT5/&#10;XV0t8aKkpIQUR81mc8J5DLMkBgGaggAICJMA8kthxg1W000AX/l0E01ansPhINlka2srKfv19fWR&#10;/0Omzd6z44O8qvkfHz2dnVMQVWi93kD+nAVDPZ1lDSudI0PWosqxqWqdUa7WxWNRlcYQCQcVSjUp&#10;KMoUingsLpWlt4UxHpdIpReTwphUKiOSiUyiSypTRMMBiUQaJZmsxyGXyfwep1KpHuo4o88yDXY2&#10;q+VxRdQXD3mNKom3t5Fkn1qlpKiwKNuotVqtFRUVZMiRjDMx1Y7hl/RwQQf8UMEY4DcB5Jf8jg+s&#10;Y54AvtqZZ3yFhgRwsiySTCV3dnb19vbEJPID+/co9NaTjU2BYEhpKRns6Sict7Z/0J5XXqsyWEmX&#10;7IKKoMepMZpJOqdQaeKxWLq5IxNuj+ejsUhYKpOTTFSuUHodg9FIOBZwOe2DslhwuPOcyajzD7Ro&#10;tLriPItBLa0sLVJKo0uWLMnPzydY9Ho9WQNAlngyYR1kggAIgABrBJBfsoYaivhIAMklO1EhVTqi&#10;iCyabGlpMWZlb33/fa/P3++O7d27d/7qW042nq2qWxLX5ZDszFYxL+RzG3OKYrGITC6qNCseH6uA&#10;BjyjMpmCTM2TOutwx+mRnhaLQeMf6SrMNcm8gxUlBctWrCSbjQoLCpRKBdmTpFKpcMc9O6NUiFrw&#10;BhNi1DLEZuSXGRJouDmZAN7LLIyJoaEhMgW8bds2t9vdY/d9sHVLxcK1R8+0mmwleXNXel2jRXUr&#10;w0GfWpclHdsQQ/KoC5PRLNjGCxXjJxlGQwHivnuoOxoJensahwd6zZr4SMfp+Q11ZnWkZm593dxq&#10;UuutrKwkNmPPEC8CByNAAARmI4D8cjZC+LvoCCCzZCikCbA9PT1k9zSpU5LapMyYt+2jvWTiO7ts&#10;vt3hKq6/Rq3PJvPa2izr2BJJOQ73uSIUZNJ/fE1dLB6NBdwjI32tkqA7MNId89o1MY9e6lu3bn1Z&#10;cUFeXl5paSmBTEqbDIUSYgVEAC80AQUro0xFfplR4Yaz2LpL8xhInBlEDgkaGRkJhmNvvvFnf0w1&#10;4Ik3tzRXLd/ojSq1ptzcinmRoE+p0dOsO2PEeUcH/O6RiHvYO9QpD7tcHUdrygquWbki12ouLy8n&#10;6SbZIYRcM2OGwxSOIsXM5Ojz1nfkl7wNDQyjmQBewfQCJedQtrW1abW6d955+8y5ZqVt7gcf7a1d&#10;vsFUtohsrM6tmE9y+Uubr+lVncnS/C57OOQP2LvIWUhxZ0/3kXfXrVs3v35uQX5eTU0NOfiTzKRn&#10;3DKDTB4Q8B0E+EoA+SVfIwO76COAzJI+lpLe3l5yivjO8Y/SNmff4TNZeaXFi24KhoJZtjKV1gDa&#10;NNKeQRSZTA/53ZGQ3zvQFnLbg32n7U377rzrnvn1NWQr+pw5c8gm9MQx7/hkAgE8d5kQZWH5iPxS&#10;WPGCtckRwDs3OV7TtPZ4PGT69eTJkySnDClNh061Ob3BymvuDEk12iyLwVqIUiUtnFMWQo5AIke+&#10;k4qmb7gj5hnydR2z6aU33XRTRWkRyTXJ6fSoaKbMFh1BAARSI4D8MjVu6CUAAkgu0wlSYmElubD7&#10;0KFD3mBs1+EzR48fn3vt/QFFFtmjk1vekI5w9GWOQMjvCbhH/SPd/uFOqbc/OtS0dvWKFcuX5dty&#10;yUpNMnvOnGpI5pYA3njc8of2SQSQX2JIiJAA3rNpBrW5uZkULLds3fb2G68XrbirazRK7lqsWHpT&#10;4gTHNIWjO2sEPPZez0h/xNHt62u2qAILq/KXLV9RWVFmNBrJIgcUNVkLBGuK8OpjDTUUzUoA+eWs&#10;iNBASATwek05WmS/DjlbcceOHfv37w+obQfPtMfUprlr7pWpDeSuRYUKda+U0XLfkSzTHGg+5hls&#10;V4dHwsOtt65dcuONNxoMBnI6KYktEk3uI0STBXgB0gQSYmgggPySBogQwQcCeLGmHAWyZYccWjkw&#10;4tn01jtDrkDe4jsDUo3enJ9lK0lZJjryjsDYUe4Sclu6vbvZ03FYE3Vly7ylucZbb721urqarIUg&#10;hxzxzmYYlDwBvAmTZ4YejBBAfskIVghlmQBeqckCJ8srCbRRh2PT66+3dvS61QUnmrsLapaVL7mB&#10;XJ8tU4jqYsZk4Yi7/dj57bE42Q/kHGh3d52Ue/sq8oy1pblLFy+cO3cu2XKOXefiHgDwDgTYIYD8&#10;kh3O0MIUAWSWKZAll+sEg8Fte4786v+eXbLhHl35ColMYS6sxoU6KcAUdBcyb04W1PY3H2ne93Z1&#10;oanSpl+xsHbDhg1YnSnosOKtKOjwicZ45JeiCWXGOYJ3aAohJ5vBDx48OBxUHWnud0fVc1bdYcwp&#10;IhOnMhyUmAJNEXUht8D7XSPuoc7hY1vys6TXr1o+b24lOUQzOztbRF7CFRAAAfYIIL9kjzU00UWA&#10;ZJZEFDYlUORJSpVkNry1veuF5//QMeg1VK9xSwxkbWV2fgVFCWiWIQTI0gi/x+Ef7RvtOGk/s+PW&#10;9WuWLaqfW11ZUlKCx01YYwA/v4UVL1Fai/xSlGEVs1N4b1KPbigUampqGnE4t+45/qc3ty668cHS&#10;pRuj4ZBKZ6QuBC0zkUA8PtLTPNrbFrO3RnsOfeK+u1etusZqsWRlZZGdQJkIRIA+41UpwKCJymTk&#10;l6IKp7idwesyqfju2rXr2LFjgyH9x2d7dbbyiqU3k8sbk5KAxiBAjmof7W2J2ltjw821pTmf/uT9&#10;ubm5WJ2JgQECIDArAeSXsyJCA+4JILOkGIMEKHKA5UsvveRW5MRzG4IKI9m4o8+2UZSAZiAwiUBi&#10;ULmHe1oPvGuRjNQUZi1tqFq7di05OxOseE4Ab06eB0jc5iG/FHd8xeAdXpFUokimwgOBQE//0K9+&#10;+4dzLa2lax/VFy+QkkMN9SYq3dEGBGYmQB7DWJgMMnffuUPeto9X1hUvnFuyfPlycrk50IEACIDA&#10;1QSQX2JU8JcAMksqsRnbu9Paah8Z3brn2POvvT332nvr1z1EpSPagEBqBMbunPTYuw+/kx0ZfODe&#10;O+bXzS0tLSEXiqYmDb0YJYC3KKN4IXwGAsgvMTz4SADvRIpROXXq1JkzZ5oH/HtOdsizSyqX3aQx&#10;Wij2RTMQSJ1APO532R29LaHh1t7j277w2N3rr7+e7P4hd06mLhM9QQAEREQA+aWIgikKV5BZUgwj&#10;2Rj+0UcftQ/7e4JGj9Rkq5hnzC2m2BfNQIAuArFoeKSrKdB70hAenF9mffD+uy0WC7nTnC75kJM+&#10;AbxU02cICSkQQH6ZAjR0YYoA3oNUyA4ODr722muHTzXLi5b5tIUGa0FWLi4Kp0IObRghQFZmkkuA&#10;7N1NTbs31eer55VZ1l23pq6uDvdMMoI7JaF4taaEDZ3SIoD8Mi186EwXAbz+KJJ8bvxTuPIB3Zz1&#10;cpVaZ7KSk+Yp9kUzEGCQQDweCvh8jv7Gna8VaQN3rF85v7Zq3rx5OC+TQeYQDQI8JoD8ksfByQzT&#10;kFlSjPP7H2z7w7PP+I3VRWs+qTLlkYqRVCan2BfNQIA1ApGgn5zN7us752ve8cSnH1rQUFdcXIxa&#10;Jmv8p1OENy3nIcg0A5BfZlrEeeQv3ncUg3H0xJn//vXTrX2u+Tc9ZqpYSrEXmoEAhwRIltnXdFjm&#10;PG/wnl+7fP5dd92l0WiUSiWHJkE1CIAAmwSQX7JJG7ouE0ByOetoIIhGHc6f/O/vX3lnx7wbH6u+&#10;5o5Zu6ABCPCJQDwaiQy0HHW17qvJUSytLbntttvIHnM+WZhZtuCtm1nx5tpb5JdcRyDz9OMdN2vM&#10;I5EIOdXymRdf/+lvni5ZspEklwq1dtZeaAAC/CQQ9Lp8zoHW93+7oq7kxmuXrVmzhtQy+Wmq6K3C&#10;61f0IeaPg8gv+RML8VuCV9usMSaZZTAY3L77wK+eftGtsDVs+GR2QcWsvdAABHhOIB6LuQY7A8Pt&#10;w0ffXDIn/9FHHi0tLdZq8auJ7bjhJcw28QzWh/wyg4PPouvkpUa0kVuMWdQpMFUEEUkuT51t/vWz&#10;rxw611e3/qGiupUC8wHmgsCMBOKxqKO3bbj5gCHQtaTS8pnPfIacx47DMlkeNUgxWQaeseqQX2Zs&#10;6NlzHK+zWVkTRG6P52dPPff8n99r2PDInNV3ztoFDUBAuATIBvPeQ28tKMlaUlNw5513YrpcuKGE&#10;5SAwHQHklxgbDBJAZkkR7nMvb/rpU89YatY23PCIWm+i2AvNQEC4BALukYBzqGnrU/fduHLZ4nnL&#10;Fi/E7nLWook3M2uoM1kR8stMjj6DvuP9RRHuzr0HyNlDvX4N2cSTU1pHsReagYAICIwtyhzqcvU1&#10;D53Yev/18+65516r1YIsUwSRhQsgQAggv8QwoJ8AkksqTDu7uv/rV09vO3CGZJZli9ZT6YI2ICA+&#10;AuR1Mdh23NFyIF/pvGFF/T333IMUk4Uo4y3NAuQMV4H8MsMHAM3u451FBSih9PTTTz///AvGZY/U&#10;rv8klS5oAwLiJhCLhrtO7HQ0br/nhuUrFtQuWrQIF0syHXG8rpkmnOHykV9m+ACgzX28qiii3Lp1&#10;6zPPPBO2NhSteURtyqPYC81AQPQE4vGYc6DD0904cuS1737z65XlJQUFBaL3mkMH8dLmEH4mqEZ+&#10;mQlRZtZHvKQo8m1ubn7llVeOnx+xLL0vq2wRxV5oBgIZRSAaDnad3KX19eTE+r/+lSfy8vJwgBFz&#10;AwBvb+bYQjLyS4yBtAjg9UQFn8fj2b59+7Zd+33WBbrKtWp9llQmp9IRbUAgMwkEvc7GHS/XWCWL&#10;ys0P3HePyYRDFTJzIMBrARNAfing4HFrOjJLivxPnTq1e/fusyNyu6bSVFClN+WSg+Yp9kUzEMhY&#10;AuGgzz86sOelH3/qztXrVy2rq6vV6XQZS4M5x/EmZ45thktGfpnhAyAV9/E+okjN4XCcO3dux6Fz&#10;x3rDKluNtaxOqcYXJEV4aAYCYwQ8I/3e7tPDJ9759D03bNy4kaSY2PeDkQECgiCA/FIQYeKLkcgs&#10;KUaCgPL5fLs/PvLyex8PRLNLF1yXlVtMsS+agQAITCLQdWp3tPd4Xb7q4btvqa2tBR96CeDFTi9P&#10;SEsQQH6JkUCVAN5BVElJJA6n6yf/+/SmDw+Tyx5Jckm9I1qCAAhcTSAWjUSjkVPvP1ehHrnvtvVr&#10;Vi4jF5cDFI0E8HqnESZEIb/EGKBKAK8eqqTG27366qv/+cvfGetvnn/jY0qNPqm+aAwCIDAdgaDX&#10;Ye88N3Lq/VsW5T/66KMWi0WKpcwYLiDAVwKoX/I1MvywC5llUnEgW3mee+65Jnu8cM2jhvw5SfVF&#10;YxAAASoE7F3n/G27KwzBO29au3LlSipd0IYKAbztqVBCG+oEkF9SZ5VxLfG6oR5yl8u1b9++7XuP&#10;jOhqjDXXje3jQWWFOj60BAHqBMg57LFo8763zK7T99xy7fXXrs7OzqbeGy1BAATYIYD8kh3OAtOC&#10;zJJ6wAir4eHhI8eObz3c3hGy5lcv0ptxKw91fmgJAqkQiISDrt7mniPv3FRvefDBT9hyc3FreSoc&#10;r+yDN3/6DCHhEgHklxgMVxDA+yXZAREKhZ59+c2X3z9kqVlTMn+1QqVNVgLagwAIpEbA6xgYPbPD&#10;6Gv/5F0brr/++tSEoBcIgAATBJBfMkFVkDKRWaYQtkOHDv/rz3/XFzLMv+kvzIVVKUhAFxAAgTQI&#10;xMkpKGc+eiXH33zPhuUbNmwwGo1pSENXCb4IMAjoIoD8ki6SwpaDd0qy8SNnp7/++utvvPeRceF9&#10;hYtuTLY72oMACNBFIBzw+oY62nc9/+gtK27YsK6goAD7ytNhi6+DdOih7yUCyC8zfTDgVZLCCGhu&#10;bv7ggw9ODSslFdfrLeTLTJaCEHQBARCgkcBwx+lw7/HcaO83vvpEfn4+jZIhCgRAIAUC+F5MAZpI&#10;upDMkniCH/pJhZNAGxkZeXfXkQ9aoz7LfK0pF8llUgDRGAQYImAtrctf+fCxIfXPn35169atDGnJ&#10;ELGJbwd8QCAdAqhfpkNPqH1Rs0w5ckeOn/rJr//QHTTWXne/Ka88ZTnoCAIgwAQBv8setHc2v/2T&#10;f/5/36ytqbZarUxogUwQAIFZCSC/nBWR2BoguUwtoh6P589//vMzf3rbvOzB6pW3pSYEvUAABJgm&#10;QM7H7DqxKzvSXywf/NuvP6nRaJjWKEr5+KYQZVjZdAr5JZu0OdaF90XKAejo6CALLo/0RGTVN2pN&#10;eVIZFpakzBIdQYBxAiTFDHpdHz3zvc/ctXbtsoalS5cyrlKMCvCVIcaosucTvibZY82hJiy1TAd+&#10;MBjcvvfou6ddnux5aoMFyWU6MNEXBFggQFZFawzZ1zzwNx/3yf/lX/6luaUlEAiwoBcqQAAELhFA&#10;/VLkgwGZZZoBbm1t/eVvfre71bvg5k9bS2vTlIbuIAACbBII+b2te1+zxftvv3bhvffey6ZqcehC&#10;CVMcceTEC+SXnGBnSSleDemADofDO3bseOa5F+VVGwpW3JeOKPQFARDgjEA83rT3LWn37kfu3LDx&#10;1lv0ej1nlkAxCGQSAeSX4ow2Mss04+r3+0+cOPHGzpO9ikpLxQKlWpemQHQHARDgikAkFBjpONW4&#10;5dd/+5f3r193fU5ODleWCFEvvk2EGDU+2Iz8kg9RoNMGvAtoofnhzt2/eP7tWO78skUbNAYTLTIh&#10;BARAgEMCPWf2Ke2N5Wr7t771LbVazaElUA0CmUAA+aWooozkMv1w2u32F154YctHB3NXf7qgfnX6&#10;AiEBBECADwRisWgsGt737P/78iO3r1gwh3z4YJUgbMA3iyDCxDcjkV/yLSIp2oPnP0VwV3br7+/f&#10;+v4He9sD6trbyP5TWmRCCAiAAH8IjPa0hAfPGft3/fM//9Bg0Mvlcv7YxmdL8BXD5+jw0zacT8TP&#10;uCRhFXaIJwFrxqbRaHTLjn0v7WoJZNeptAa6xEIOCIAAfwiYi6ot827sklX8x//839mzZ/ljGM8t&#10;wU3CPA8QD81D/ZKHQaFqEn5QUiVFoV1LS8uvf/3rfZ3h+psftxRh4owCMjQBAcESCAd8Jz94bokt&#10;dN+t61asWIHkiUok8Y1DhRLaXCKA/FKogwGPOl2RIyTb2tpee3NLUyDHsuB2qQzzZXShhRwQ4C8B&#10;n3PY03Vi5NCrv/3Fj8xms1Kp5K+tsAwEBEgA8+PCCxomxOmNWSQS+fN7u94741YULERySS9bSAMB&#10;3hLQmXJs8zb4cxf/7NlNH374IW/t5JVhiW8ffECACgHUL6lQ4ksb1Cxpj8TRo0d/+ctfdssq5mx4&#10;TGfKpV0+BIIACPCZQNDrtHeeHtn//Pe/9fUFDbU4t4jPwYJtwiKA/FIY8UJmSXucYrFYU1PTq+9s&#10;74iXmuvW4VZx2glDIAgIgkA0HGo/uk05cOhvPnvf8uXLBWEzh0biy4hD+MJSjflxAcQLzzMTQRod&#10;dTz72ns7z4dVBXVILpkgDJkgIAgCcqWqasVGn6nu5fc+fuuttzAFPHPUyF4oIBLEwObcSAwUzkMw&#10;kwHILBkKz4EDB37+85978lZVX/+IXImbPBjCDLEgIBgCQZ8rMNJ76Nlvvvjs/xUV2HQ6XAkrmNjB&#10;UH4SQH7Jz7hIkFkyFBgCtre394U3Pjjry7HWrpXJFQwpglgQAAFhESAvh3O7Xy+UDdx3/YKbbrpJ&#10;WMazbC2+oVgGLkR1mB/nXdTIc4tHl7monD/f/oP//NW7R3q0+XORXDLHGZJBQHAEyMxv7dr7htWV&#10;r287uHXrVswCzxBBnBgquOHNvsGoX7LPHBPi3DAn3xbHjx//zW9/P2peWrbmE9wYAa0gAAL8JhDy&#10;e70DzU1v/edLv//f7GyTRqPht72cWYc6CGfoBaIY9Uu+BAqnWjIdCb/fv/3jU8OWFYVLb2NaF+SD&#10;AAgIlIBKqzeXL9LV3vLfT7++f/9+gXrBgtkoYbIAWdAqkF9yHz5klizEoLm5+dvf/vbbe8/Z5l6j&#10;1OhZ0AgVIAACwiVAJspbgrkvv/X+xx9/jIny6eIIMsId4SxYjvlxFiDPpAJTDCwEoL+//5U3Nh+3&#10;68wLbpfJcf0jC8ihAgQETyDkdzvaDrmObfrd//zYaDTK8eqYKqT4ChP8QGfMAdQvGUM7m2CULWcj&#10;RM/fo9HoMy+98fzWU7K8BiSX9DCFFBDIAAIqrdHWsN6hm/Or5zeRpdsZ4HEqLmKWPBVqmdEH9UsO&#10;4owffKxBJ5XLP/zhD+QQ9crrP6U1WVnTC0UgAALiIOB1DPae3FEdb/3i5z9bWVkpDqfo9QLfaPTy&#10;FI001C9ZDSVqlmziJjdAHjp+5tSoruSa+5FcskkeukBANAT02bai+euHdLW//e1vg8GgaPyi0RGU&#10;MGmEKSZRyC/ZiyZ+5LHHWiLx+XxPP/303//LL+K2eVm2UjZVQxcIgICYCOiyc2zL7t3d6ntx05bO&#10;zk4xuUaXL9joQxdJMcnB/Dgb0URmyQblCTrImsvDhw8/9+6hWMVNhpwilrVDHQiAgPgI2LvOOc59&#10;dEO1+tFHH83KyhKfg2l6hK+5NAGKrzvql8zGFBPizPKdRvruvfu+/e//2xOxarKw5pKTCEApCIiN&#10;gLVkblbVmqMDshdeeEFsvsEfEGCAAPJLBqCOi8Q1j0yRnVEuWXNJdnq++va2olUPz1l1p0KFuzc4&#10;iQOUgoAICVhL5+rm3fXGux8ePHwkHA6L0MM0XCKrMDFLngY/EXZFfslIUBMzBVj1zAjcGYW63Z4X&#10;3vigNWizVCxgXzs0ggAIiJiATK5Q602Wax77yf+90tTUhHRqUqzxlSfiwZ+Ca8gvU4A2UxdMiNMM&#10;NBlxbW1tP/jBD472RurWPUi+BpLpirYgAAIgQIlAyaIbXbqK1z44sG/fPkodMqkRcu5MivYsviK/&#10;pG0wILOkDWVKggj/fYdP9qlraq97SKHWpiQDnUAABEBgdgIVy25p8Vte+OMfyQm7s7fOpBYoYWZS&#10;tJFfshJtbJ1jBfO0Srxe77PPPvv7F9/Qli7WmW3cGgPtIAAC4iagz841Vy71WBb/71P/J25PU/AO&#10;JcwUoImyC+qX6YYVZct0Cabdn4TA6XId6fLX3PP3uWUNacuDABAAARCYhYDGaMm75uHXdja+u22X&#10;x+MBr0sEsNEHgyFBAPll6iMBmWXq7GjteeTIkS9//Vvn3Rpy04ZEKqVVNoSBAAiAwNQESCK16NbH&#10;f/faB8eOHYtEIsA0McUEDRBAfpnKGEBmmQo1Zvq43e49RxrNSz9Re939cqWaGSWQCgIgAAJTEChq&#10;WBXNqd+y/9zOnTsBaCIBzJJjPCC/THoMYKll0sgY6+ByuX73u99t2n5YlVtJjg5hTA8EgwAIgMDU&#10;BErmr+2WFP/ptU0dHR1ghBImxsAlAsgvkxgMKFsmAYv5pqFQiBylftahXvrID0x55cwrhAYQAAEQ&#10;mExAY8jOLl8QzFv+zDPPgA5KmBgDyC+TGwPILJPjxUrrvXv3/tN//96hLpVI46wohBIQAAEQmIKA&#10;WpdlW37/9mMd727bGQwGwShBAGcVZfhIQP1ylgGAzJKHTwgJSktLy7s7D5WsfaRs0XqZXMlDI2ES&#10;CIBAhhBIJFKl133ql89tIrc84OrIS3HHKswMeQSmdBMXhs4UfSy15Oez4XA4/+W/f32kLz7vpk+R&#10;ySl+GgmrmCMwuumG3z61/7L82h99/idfNk+hr/Xw3yzYdlZS9MSJR++pmt6erVtvu/fY2J+vueF3&#10;25YWMGc4JIucwOkPX1peJLttdcPy5ctF7ipl9/A1ShmV2Bqifjl1RFG25O1IJ9NPr732aptHu/jO&#10;LyK55G2YGDOMpIz6K5JLounsN39721fbJqk8+NUf3TaWXM76Gd30H+PJJT4gkC6ByqU3HeuTbPto&#10;T3d3d7qyxNIfs+RiiWTSfiC/nIwMmWXSg4jdDvsPHHrlw5Om6lVyhYpdzdDGAwIHfzqeMpJCo/eb&#10;mxP/vb5ozK7f79vUetG+sRz0R9/7vYTUNX/w+CxG9/1yMymF1j6+qJYH3sEEgRPQZlltNcvbw7mv&#10;vPKKwF2h03zMktNJUziykF9ejhV5BlDJ5/PQJdHp7e3dtGV77qKNueW4p4fPsWLKttGeM0R00RNP&#10;TZjFvnn5E9dcqa/Vflay6Afeb049aX5F27ZXv9lDstVvfM3KlMmQm1kETPnlysq1e060b9u2LbM8&#10;n95blDAzcyQgv7wQ90RmiceAz48BmRl/4dU3jw/JzaXz+GwnbGOOgLmongjv6bpUqrysKrfo0grL&#10;m2/e7L2Zyvq3g199dcukbJU52yE5IwiQLxGt0ZKz/IHf/v4Z1O0uhRwoMmL0X+kk8ksJJsQFMe5J&#10;crlr164T3d4Ftz6uNU61l0MQbsDINAks/9oNZCJ7y70vXJoNP/jVseWYtT9KfkNF6+EXfy+RPL5q&#10;pq0/aZqL7plIQCqVmSqW9qmqf/rUc+SCsUxEcJXPuJQ8A4dBRueXyCwFNOIbGxuf+fMH0dwFSrVO&#10;QGbDVLoJVC39ydiCy56nFvzoNv3Yf2Sd5cbXqUyFT7JkdNMTZCnnoh/8opJuEyEPBAiB+Td96tnX&#10;tx0/fRYpJsZDZhLI3PwSSy0FNOL7+/vf+WCnqmJNybw1uAdSQIFjxlQy/X1irIp58bPompuTVnRh&#10;W08KVc+kVaFDZhLQm/PmXHvfKx8cPHfuXGYSmOQ1SpiZNgwyMb9E2VJYozwajb7zzjvvH+3WFWHZ&#10;pbBCx4i15PDL8YOHHn+AbB7/3Y+KJJJj39P/6G9+OZqMtovbeqY8NTMZQWgLAtMTqFhyY7NdtvNw&#10;I1LMBCTscMioxyWz8ktkloIb3CS5PHDgwKHzrgV3fMlgyRec/TCYXgIXTlYnE+Kbx+e1C7786Gbv&#10;AxvHj8D8xVaqurCthyoptEuLAEmnSuZfe2pQun37dvIqS0uWWDpjo49YIjm7H5mSXyKznH0s8LJF&#10;S2vrfz314qC8WGXAnh5eRohVo7YeHLu25/EHvnrFhHjlV8ePwNzy1uQj1qexLXHI0eUVnGPrOBMn&#10;se/f9pdjazq3HmTVKygTMYHsgkqJtaZxKL5582YRu0ndNZQwqbMSesuMyC+x1FKgwzQUCn24c5+m&#10;YlX1yttwmrpAg8iA2WdG+6aUOt2/M2ACRIIAZQIkxQzalr7659d7enoodxJzQ5QwxRzdCb6JPL9E&#10;2VLQ4/i997f//Lm3dIX1ZNmOoB2B8TQRqLKObevZv+3HE1dbktt6xm8Pr72vktrV4eZ7tl28++fS&#10;JUCJDUMXrgWidHYmTS5BjOgJKDU6na1CXnH9c889J3pnqTiIjT5UKImgjVSsvyRQsxT66CQHXv7L&#10;z5/u0S2wVizElIrQo0mb/eRWcXIg0VQfcmHPxbxw69bbxjPOqz9k4eaVc+sXm5AklUyRk/xy24Sb&#10;gWizGoIynkA8Fos1PvvX/+9vv7hy5cqMpzF27DTe6qIfBiKsX6JmKYJR63A4/vt/frPjZJ/eWozX&#10;kAgCSpsLy39x8cLxCSLJPeMUL+yhzQ4IAoGkCEhlMnnh6k/+5nfPJtVNrI1RwhRrZCf6Jbb6JX4V&#10;iWDUkiC2tJ3/rz9sVjfcq8FVPSKIKFwAARAYJ7Dz2e9/8Z5Vn374XvAAAdETEE/9EmVL0QzWtra2&#10;b//g3/sjZrU+SzROwREQAAEQmHfDoz/9zbNOl5tMl4OGWJfnIbIJAmLIL5FZimk0k9fux8caZYVL&#10;qq+5XSqTi8k1+AICIJDhBCzFc2zzb/jJb573+XwZjoK4j7VP4h4Dgs8vMSEupgFKorl///5nXn1X&#10;X7IYBxKJKbLwBQRAIEGgft1Dmz74+MjJRqSYhAZKmCJ+LgScX6JsKb5xGQgEPtx7WFe5KqesTnze&#10;wSMQAAEQUGkNtdc/8Nym7X19U5/jmlGIsNFHxOEWZH6JzFKUI5Kcpr5p06YTXZ6KpTfK5ApR+gin&#10;QAAEQKB88Ya2UcmHH59AiolZchE/DgLLL5FZingstra2vrfvtKp8lVKtF7GbcA0EQAAEKpbdvGXf&#10;2XPnzpGDfkEDs+SiHANCyi+x1FKUQzDhFFmKdODIiWhOQ0HNUnJSnIg9hWsgAAIgYC2ZGzdX7TzR&#10;SY7LAA1s9BHlGBDGFznKlqIcfBOd2r179+9f3qyyzcGecdHHGg6CAAgQAsUNq3ae7D7X0k6ukwAQ&#10;lDDFNwb4nl8isxTfmLvaI6/Xe/hsR8X6T+WU1WeCv/ARBEAABLRZVtucpSTFRAmTDAaUMMX3RPA3&#10;v0RmKb7RNqVHkUjkjTfe+ODAWb2tIkNchpsgAAIgQAgU1a862e05fq4DG30IDZQwRfZQ8DS/xFJL&#10;kY2zGdyxj4zsPtVduOQOgyU/c7yGpyAAAiBADspIzJKjhJkoYSLFFNNDwbv8EmVLMQ2vWX3x+/2b&#10;39l83qXIn7N01sZoAAIgAAIiI2CrXDAcMXx8Bht9xgKLWXIxDW8e5ZfILMU0sCj6cvr06Xd2H7fV&#10;rJDKcRUkRWZoBgIgICoCZJY8UcIkv7dF5VhKzqCEmRI2PnbiRX5JxhMmxPk4Ohi2ye12Hzh2Rle1&#10;Nq9qEX62Mgwb4kEABHhKwJRXqrBWYZY8ER58F/B0mCZvFvf5ZSKzxJBKPnbC7hGLxbZu3fri2zvU&#10;tioceCnsWMJ6EACB9AgkVmGeaT4/MjKSniQx9EYJUwxRlEi4zC8xIS6OMZSaF+RA9SNNPdU3/KWl&#10;aE5qEtALBEAABMRBQK03JVLM9vZ2cXiUjhfY6JMOPf705Sa/RGbJnxHAiSXRaPSDDz44cK7PaCvl&#10;xAAoBQEQAAFeESCrMM/2+k62dA8NDfHKMBgDAqkR4CC/xFLL1EIlpl7Dw8M7DpwyV6/SGC1i8gu+&#10;gAAIgEDKBIoaVr239xS5zgcTxChhpjyK+NOR1fwSZUv+BJ5DS8iB6m3nz/eF9CXz12LdLYeBgGoQ&#10;AAFeEcirWjgUUG3ff9zlcvHKME6MwbcDJ9hpVMpSfonMksaYCV0UWWD0s988GzOVyxVKofsC+0EA&#10;BECARgIVy295/vWtPn+A7ICkUaxARaGOK9DAJcxmPL9EZino8UG78WQ8NLW0xXLqyxZtwLZx2vFC&#10;IAiAgKAJmAurdEXzn37pDUF7QZfxKGHSRZITOczml1hqyUlQ+ay0u7v79bff1Rc1oHjJ5zDBNhAA&#10;Aa4I1F53/+9f3NTS1sGVAbzSixImr8KRlDFM5ZcoWyYVhgxpTEbFhzv3HOsJZZfOyxCX4SYIgAAI&#10;JEVAY8huuOGTP33q2aR6ibUxNvoIN7L055fILIU7Gpi2PBAIHG3qXrzxsyqtgWldkA8CIAACAiVQ&#10;u/b+PSc7duzaI1D76TUbs+T08mRNGp35JTJL1sImREVer/ePf/xj64BXm50vRPthMwiAAAiwRmD5&#10;LY++9MJzrKnjuSLMkvM8QFOaR1t+iaWWQgw/mzaT28Y/PtdfuPITaoOJTb3QBQIgAAKCI2Cdu3pE&#10;kvPmm28KznImDEYJkwmqTMukIb9E2ZLpIIlAPjnz8p133nFKLVm2EqmUhlEnAiZwAQRAAASmIxCP&#10;RXOW3vX22297PB5QIgRQwhTcMEjrmx6ZpeDizZXBPT092z7aoy1ZKJFKubIBekEABEBAKASkMrnc&#10;mC8rXPL+++8LxWZG7UQJk1G8TAhPMb8kmSUmxJmIh1hlnms5Ly1cZimuQfFSrCGGXyAAAvQSIPsg&#10;/VlzTjU2DwwM0CtZoNJQwhRW4FLJLxOZJX5MCCvSHFpLipdvbt4aMRYr1ToOzYBqEAABEBAQAYVK&#10;o9RnD8tsZ86cEZDZzJmKs4qYY8uE5OTyS0yIMxED0cs8ceJEm1OWW44zL0UfajgIAiBAJ4HswuqW&#10;wdD53pHBwUE65QpWFgpbAgod1fwSmaWAgsorU8mxREfPttvqr9dbcCwRryIDY0AABPhOgNxzllNe&#10;v/tku9Pp5LutbNmHWXK2SKerh1J+iaWW6WLO1P6xWOzIkSNvbjugtZZlKgP4DQIgAAKpE8ifs6R1&#10;wHPoZHMoFEpdioh6ooQplGDOkl+ibCmUQPLTTjJ+9hw+bWu43phTwE8LYRUIgAAI8JxAxZKbfv/H&#10;P8vlcp7byZp5KGGyhjodRdPml8gs08GKvoQAKV52dnYeb+4pW7iOnLUBJiAAAiAAAikQyKteFNAV&#10;PvP8iyn0FWUXbPQRRFinyC+RWQoicvw3khwL/PLLLwc1eUqtnv/WwkIQAAEQ4C2Bxbc89uc/vTg8&#10;PMxbC2EYCEwiMDm/xFJLDBG6CAwODZ3u8xUtvwvHEtGFFHJAAAQyk4DSmJu39O4tW7ZkpvtXe40S&#10;Jv9HwuX8EmVL/kdLWBbu2b07qC7QmXJwZ4+wAgdrQQAE+EZAJpXFbfOa23vJccJ8s40re7DRhyvy&#10;FPWO5ZfILCnCQjPqBLq7u3ceOCHLLqHeBS1BAARAAASmJCBTKBVq3Ygst6WlBYguEcBGHz4PBhkm&#10;xPkcHoHaRgYVudAsoCuyVS4UqAswGwRAAAR4RcBcVN3U5+4edrtcLl4ZxqExKGFyCH9W1TIsYpiV&#10;ERokS4Ccqb5zz36JsUhrsibbF+1BAARAAASuJiCVyvIqF7yzfZ9CoQAflDD5PwYona/OfzdgIa8I&#10;dHV1/+HVLbqCWl5ZBWNAAARAQNAECutWtg743nl/h6C9oNd41Mjo5UmjtLH8EuGhEShEEQLHT58t&#10;W3azqaAcNEAABEAABGgksOCGh1754x+i0SiNMiEKBJggcKF+iUUMTMDNTJl2u33XvoOmsoVyuTIz&#10;CcBrEAABEGCIQFbhXF35ss2bNzMkX4hiUSPjZ9Qmn0/ETythlVAIkJ09Bw8ebB+N6q1FQrEZdoIA&#10;CICAcAjEpLYFZxrPOp1O4djMuKWokTGOOHkFl/NLhCd5eugxmUA4HD52rjN77vUGcx7ogAAIgAAI&#10;0EtAodJGFVq7xNLb20uvZKFLw1lFfIvgFft7EB6+hUdw9rS3tx84026wleLCccHFDgaDAAgIgoCl&#10;eM6H+485PH6swpwYL9TI+DZ6r8gvsYiBb+ERlj3BYHD3/kODXqnBUiAsy2EtCIAACAiFgFqXVVi7&#10;8pVN78hkOAHmiqChRsarMYzRyatwCNsYcirbmbaemlV3KlQaYXsC60EABECAxwRq19539mzTkSNH&#10;eGwjB6ahRsYB9OlVTs4vER5ehUdYxpCX3aA7ZiqoEJbZsBYEQAAEhEUgFo0UrfrE+++/LyyzWbAW&#10;s+QsQKaoYor6JcJDkR2aTSRAdvZ89NFHLmmWTIa7JTA0QAAEQIBBAjK5IqLN80iN586dY1CNMEVj&#10;lpwncZt6fhzh4Ul4BGQGuROyzxUzFtUr1FoBmQ1TQQAEQECIBNT6rNahkN/vj8ViQrSfOZtRI2OO&#10;bVKSp84vEZ6kIKIxecE5HI4Ouy+nFHdCYjiAAAiAAOMETHllg+7wxyeaGNckQAWokfEhaNPu70F4&#10;+BAeodhAdo5v2rRJaiiQK9VCsRl2ggAIgICgCVQsvfGPLzwfCAQE7QUTxqNGxgTVZGVOm19io0+y&#10;KDO5vcPh3HW0xTxntUyBxZeZPBDgOwiAAHsELMU1JQvXvfnmm+ypFI4m1Mg4j9VM5xPhFwDn4RGK&#10;Ab19fXJLucGaL5XixCuhBA12ggAICJtALBpWFi4639E1OjoqbE8YsB41MgagJidylmwAvwCSw5mR&#10;rV0u1559B5xRDXb2ZGT84TQIgAA3BOQKdVSqsMeykF9OGQDUyLgZlxe1zpJfIjzchkcQ2oeGhvYe&#10;O5dfvVAikQrCYBgJAiAAAuIgkFNa98HO/S5vAMWgKQMKLByO89lnMxEeDsMjCNVkdiasy8urXoxf&#10;I4KIF4wEARAQDQGlRl+99IaXX3oRr1+UMPk2qmfPLzFq+RYzXtlDfn5s2/aBylKBlZe8iguMAQEQ&#10;yAwC8aJFNwx5wmfOnMkMf5P2EjWypJHR1GH2/JIoQnhooi1CMZ2dnYOeqMpcIELf4BIIgAAI8J2A&#10;NBLwSixz+vv7+W4pR/Zhow9H4CWU8kuEh6vw8F8vOVZ9JKg25hTz31RYCAIgAALiI2CwFp7vG+kf&#10;9ZFziMXnHTwSLgFK+SVxD7Pkwo0xc5aTwvbxU2eU5iK9OY85LZAMAiAAAiAwA4GSuhVvbXpNrcb1&#10;FlNDQo2Mk8eHan5JjMMsOScR4rNScuf41i2bNTnlfDYStoEACICAuAnkVi2WZZe9//774nYzHe9Q&#10;I0uHXmp9k8gvEZ7UEIu4V1tbWzSrTGPKF7GPcA0EQAAEeE4gEgrIbHWDg4OhUIjnpnJoHmpkLMNP&#10;Ir9ECZPl2PBcHXlWh+0jfqXZYMXmHp7HCuaBAAiImYBKa3D7wz2OMPLLGcKMGhnLz0By+SUWMbAc&#10;Hj6ri0Qi5NoefW65UqPjs52wDQRAAARET6Bg7vKnn3spEET9cqZQo4TJ5oOQXH7JpmXQxXMC5DiM&#10;/QcPaW2VPLcT5oEACICA6AkYc4rmX7vx3S2bRe9pOg6iRpYOvWT7Jp1fIjzJIhZre3LypbFsqdZo&#10;EauD8AsEQAAEhEIgFo3IrRUub9DpdArFZtgpbgJJ55cEBxYxiHtMUPGOrPI539Ed0+dpTTlU2qMN&#10;CIAACIAAcwTkSlUsLm/pd8lkqXytM2cY3ySjRsZaRFIciFjEwFqE+KkoGo3u2r1bn1OKHxv8DBCs&#10;AgEQyDQCJfNWH9i7i8wsZZrjyfqLr61kiaXWPsX8EuFJDbdoenV0dAy4wvq8CtF4BEdAAARAQNAE&#10;pHJ5zZp79+zZI2gv2DEeNTIWOKeYXxLLEB4WwsNbFUNDQ5r8OrlCxVsLYRgIgAAIZBQBqUTmjKqj&#10;Cv3o6GhGOZ6Cs6iRpQAt2S6p55dYxJAsa9G0JycTtXV0x7UWjdEsGqfgCAiAAAgImoBUJtNk5ew+&#10;cEKv1wvaEXaMR42Mac6p55fEMvwCYDo8/JRPHsvt2z7Q5ZTw0zxYBQIgAAKZSaCodsWw07Nv377M&#10;dD8pr1EjSwpXCo3Tyi+JPvwCSAG60Lu0trZGdDalwSp0R2A/CIAACIiJQCwaKpx/fXt7u5icYs4X&#10;1MiYY0skp5tfIjyMhoeHwskvCo/HG1CYtVk4+ZKH8YFJIAACmUtArtQMjbp9cY3X681cCsl4jhpZ&#10;MrSSa5tufokSZnK8RdH6+Kkziqw8jQGLL0URTjgBAiAgIgJ5FQ3vvb0JSzAphhQ1MoqgUmhGQ36J&#10;8KTAXbhdyM/iPTt3aMxYfCncGMJyEAAB0RIwFdWYyxfs2LFDtB7S7RhKmHQTvSCPhvwSJUyGYsNP&#10;seTacam5XKHL4qd5sAoEQAAEMplANBRwSbJIzkQO+shkDtR9R42MOqukWtKTX2IfVlLQhduYvLPs&#10;o46+Ub8pr0y4XsByEAABEBArAY0h2xOMHjzRJJfLxeoj7X6hhEk7UiKQnvySCMIvACbCw0OZR48e&#10;zyqsUWpwvhoPgwOTQAAEQEBSueSGg/t24ZR16kMBNTLqrKi3pC2/JCrxC4A6d4G2dDgcnT19UmO+&#10;QO2H2SAAAiAgegJxqax88Xq73S56T2l0EDUyGmEmRNGZXyI8tIeHbwLD4fBoQKLSGvlmGOwBARAA&#10;ARBIEFDrTVve3y5TqFD0SWpIAFdSuGZtTGd+iRLmrLiF3mDU4ezuH7JVzhe6I7AfBEAABMRKgCzB&#10;nLNozdtvv4WiT1IhBq6kcM3amOb8EuGZlbigGzidTo21PBoJC9oLGA8CIAACIiYQi0b0BbVRiQJL&#10;MJONMkqYyRKboT3N+SVKmDTGhm+iQqFQZ3ffiC+iUGn4ZhvsAQEQAAEQSBCQyRXRSLClx24wGMAk&#10;KQLY6JMUrpkb059fIjw0hodXokhkjx3+uLBsTjwW5ZVhMAYEQAAEQGAigZL5a0+eOn323DlgAQGu&#10;CNCfXxJPMEvOVTgZ1etyubxRtSq7mPw4ZlQRhIMACIAACKRDwOcYLJ93TXdXVzpCMrMvamR0xZ2R&#10;/JIYh0UMdEWIP3I0Go3dF1XpMOHCn5jAEhAAARCYgoDenN/W3hGNS2OxGAAlSwA1smSJTdmeqfwS&#10;4aElPLwScuTIEW9Yqjfn8coqGAMCIAACIDCZQDxetWD1vj27ZDKmvuXFzRw1svTjy+DIQ3jSDw9/&#10;JJBodnd3x7XWWBSLL/kTFlgCAiAAAlMRIDUeQ77CVNDX1wdAKRBAjSwFaJO6MJhfYhFD+uHhj4Rg&#10;MNg95ArEFEqNjj9WwRIQAAEQAIEpCUhl0rMt541GXIeR4gBBjSxFcBe7MZhfpmkZuvOKgFwub245&#10;X1CzjKyt5ZVhMAYEQAAEQOBqArnl80Lh2MmTJwEnNQKokaXG7VIvZvNLhCfN8PCne39/v9xgJddC&#10;kOMB+GMVLAEBEAABEJiSQNjvMZUtxrdwOsMDs+Tp0GM2vySWITzphIcnfck0gUwuP3L8pBRLxXkS&#10;EpgBAiAAAjMSUBuyz7ef7+gdBKd0CGCWPGV6jOeXxDKEJ+Xw8KQj+ZFw+tSpvMIyhVrLE5NgBgiA&#10;AAiAwAwEYrFo9cI1J48cwBFF6YwT1MhSpsdGfonwpBwennQkvxBC4UhcZ5XJ5DwxCWaAAAiAAAjM&#10;QIC8rj0+f1ZBtdvtBqh0CKBGlho9NvJLlDBTiw1/epFfCN39Q3KVTqnF4er8CQssAQEQAIGZCJjz&#10;S3Zv3aTVYt4prXGCGllq+FjKL7HEOLXw8KSX1+sdGRkx5lXgZxxPIgIzQAAEQGBWAkqduXTR+sbG&#10;xllbosHMBPDdl8IIYSm/JJbhF0AK4eFJF3L4Zd+wKxqPI4g8iQjM4BeBeJwsMx+/eiAejYSIbdHw&#10;+P9GQtFoOBoOxqIR8r/kX2KRMGlI/l/ydZW4qgDfW/wKpbisIaOrsbXLlpePYZZmYFEjSwGglM1h&#10;R3QhQUkhSJx36e3t/dRnHp/7Fz835BRzbgwMAAFOCJBkUa5QBTyjGoPZ0XfelFfa33xEn5030tui&#10;1pvcw90qtcHj6Jcr1NKg0x+J6eURly9iVEvJtQRKtToWi+uVEn9MYVDJwgp9XCLNzisLuIazCquC&#10;bofBWhDyuSzFNSGfW5NliYaCZC8dSUNlcgUnzkKpOAiQ79zWrb/+xDVFDz/8sDg8ghcCIsBqfikg&#10;LjB1IgFyQu+Pn37LsPgTxpwikAEBcRMgdUWpTO53jai0upHuFjLzEhzpHrUPkEyxrfFkRXFe+7kT&#10;ZUW2kb52c5ZeHnJGJXKzOuwPS/KMCl8wWmDROF2+fKuxd2CwMC93cNBusZrtnlCuUTPi9FhM+u7e&#10;QX1Wtt0XVcvivqhMIlM4A3K3Y5CsPxlw+HMLy1wej2ns//YVlVbKDDkqjUGbnS+VywyWApJxKjV6&#10;cfOHdzQSiIQCnYfeeWRp1m0bb1Wr1TRKzkxRqJElFXe280uEJ6nw8KExCdmhw0e+87OXFtz/LZxP&#10;xIeIwAYaCZC5arLN1u+yk5zS5xh09LZplZKexo+zDFr/YGvY7y63yO0djQ31c932/tKifGkkYNDr&#10;rAZVIBzJNek9/lCWQR0IRnRqRTgaUysV0VhcLpNGojGFXJb4X1K5lMmkif8NR2JKhSwUjib+qlLK&#10;3f6QWiEncsiD5g+TvjGPL9Q/4lZqjP0Dg1GVsd8ZjqtNdr8kqMopKJsbV2oMuWUSld5gKTRYC8k0&#10;OzmblgAh9tOIBaJEQ6DpoxevLwo9+ZUvYvJQNDEViiNs55dC4QI7JxJ4+ulntpz1V6z7NLCAgAgI&#10;jC2LDJN8LjbYdlJvyOo49mHYM1ig9nc3HVtUWx4YbCnMNRdadCQLnFNscflCOaax/5vkgmz6Ho3F&#10;ZFJZOBpVymX9Ix6pVDLsIWs4/SPe6KmWLn1+TZ8zos+vDKptSlNefuV8ld6sMZrJDQhkgj6RceID&#10;AuRHi3eoI7vl5W/+3d+YTCYASZ8AamTUGXKQXyI81MPDh5Y+n++V1996+ZBj3o2P4v4ePkQENqRG&#10;wDPSp9JmdR7f4Rrssio8Jw/sWFFXIrE3WUyGxZVWr89fXmAmbydSWZTLZGTHDknp+PaJk/1AMfI/&#10;klGPn2SfA6O+UCRydjAy0NerzK/r80izSxpk1kpzfkV2YRXxRa0z8s0F2MMygd7GAyXhxh/8zeeU&#10;SiXLqsWqDjkMxchykF8SyxAeiuHhQ7NIJPKPP/zPc/GqqpUbpVL2Dhzgg++wQcAExjNE93APccHT&#10;e7bt1MdFJpmraa9RLVlSnh3xOyuKrNk6FXkX6bVj/yvQ2cMoqXOS6w8iZDN6zOUNnGwbGA3JvXKr&#10;I6qTWyvjWaV5VQsMOUWkqqnC4bUCHs2pm052pB393ZMv/u5nRUVYPZ86xok9hfu6oMd/ylK4yS8p&#10;m4eG3BPweDw//vmvuy3rrKW1yC+5jwcsmI1A0OsM+T0Rn+Pc/s36mMsUHvB1HlmxqDZbESapZGme&#10;iSRkpEI5mxjh/Z187ZHaZjgytrize9DV0jPiimkHg2qfwhIylKisFUW1K1R6k1KtlSux1UN48U3N&#10;Yre9T9r2/pMPb6ipqUlNAnpdTQApJpVRwVl+ifBQCQ9P2vzt//u3PuPSkvnX8sQemAECkwiQTd/h&#10;gI+s32ja+6bf3lUgs/ceeWf5ovr6fDXZRlNZaOHnfDfTcSS5plIhb+q2t/WOjMaMAz5F2Fgqza2z&#10;ls2zlMyRyZUKlQY/GpmOArfyw37v9v/96kv/88+1c+dwawm0ZxoBzvLLTAMtXH/7+vr+9ee/j89/&#10;VG+2CdcLWC5OAuNpY/fpve6hbkOov+2j5+uriheW6OSxUEWhRasih0cKdN6b5nCRkm00Sg52jx9r&#10;7Tvf7/ao8oejBmVeXXblCnPxHLU+i+wLwg50mqHzQxw5UXX06OufXFtxyy238MMikViBGtmsgeQy&#10;v0R4Zg0PHxoMDAz87T/9Qrf4QXNRNR/sgQ0gQAj4HEORkD842Hr8w1cK1Z6G3LgyOFJTklOUYyRZ&#10;lFwuwulvWuJOEnJyRhJZAz/o8B5o7O73KQKmOR59VUHt8oKapWTeHOVMWjjzRwg5AnP3c//8X3/7&#10;ydUrl8nEuCyEP6hhySQCXOaXxBSkmPwfkeTu2q//v/+o/eS/q3VZ/LcWFoqYADlRiGQ/npH+zhM7&#10;ZZ5+g+dcoP3AynmVCyut5Pwgg1YlYt9pd40kmrF4zOsPB0KRw+cdp3oDUuscqa3OVDLfVrVwfDMQ&#10;WczJvy30tIMQu0CydKRjz5+uyXV9/etfF7uvbPuHBGZm4sgv2R6RgtN37Nix/3z+A9Pi+wyWfMEZ&#10;D4PFQiDuGu4lBwd1Hnjz1O63Ny7MKVM7jFpVbVmuWBzk0o9gOBIMRcmNQY3t/W2B7Ih1nr6wPrtq&#10;udGaT7adc2kZdKdNgCyMaDmw+d56xf13bdTpdGnLg4ArCCDFnGFAcJxfooTJ/4d19979//jLV5Y/&#10;9s/8NxUWipLAQOvxka6zWYEu37kP8vXR9UuqsjTkKhwp2SUtSn85dIrshRpy+hye4P5zAweHjXNW&#10;3GIsXZiVW5JlK+HQKqhOk0D3kS2VoZP/9P3vYTFymiSv7o78ktf5Je3xhkB6Cby7ddvTOzpKrrlP&#10;rsT8I71oIW1aAuNT4dKh9jPndm8yxwbqjO5syUhFvrnAigPDGR82ZOqcTJoPOP3dI4GzA+E2v6l8&#10;zUPZRXO05gKlSsPHc+cZRyJgBWP3VJ0/VTq68ytPfMZmwx5N+kOJFHM6ptzXL1HCpH+80ycxHA6/&#10;9uaWZz7qWrjxs/RJhSQQmJYAuQPR5xiOBV3du5/vPnvkziV5CwrIdh2p2YiJWg6Gjd3lb+2x9/qU&#10;jUPxSNGauvUPk6WZSrUOV3lxEIxUVfac3m0d3PWf//KPuMInVYTolwoBXuSXqRiOPmwR+N73vteq&#10;Wli46GZ8o7CFPHP1DLWfdg12aAaPjB57c3659YallSSzxKQe5wOCbMkfcvj2tTq7/bqQuda66HZr&#10;Sa2CHNLOwzs0OYfFOwPi4WAguv8X3/jK54qLi3lnnSgMQglzyjDyJb9EePj5lJHLe37/x9c+6tFW&#10;X3MHPy2EVeIgMHT+ZO/Zg+Zgp8V7Jl8TaCi3oWDJq8iSVzQ52Igs0NxzquOIw6wpWSazzilquEZn&#10;whYrXgVqCmPsnY267g//4ztf1moxCcD3YInJPr7kl4QpUkweDqxYLPbX3/zH0bzrixtWo1bBwwCJ&#10;wKTR3taWfW+pXK2LLN4CtbvAYszN1ovAL7G6QC48d3jD/aO+nWcGg0VrsiqvMZbMM+bgbmv+BjwS&#10;DnT/+R/++TtfxxWRzAUJCczVbOXf//73mSOerGRMhCVLjOn2wWCwsaVzVF2ix+FETLPOPPlhv+v4&#10;u0+ffvsX6wpcGyvCZRZ5WZ5Zr8E2Ml4PBbJgQadW2EzaKpvOGukabj7w8d5dGoNZrtaO3TaJE7z5&#10;Fz33UJciOHLDNQuys7P5Z51ILCLZC1LMSbHk0QEfifCIZKyJxQ2NRtPd2RYJeMXiEPzgC4HOj57d&#10;/YP1lSMf/Mf9pTfX6m1mfbYBk3d8iQ4VOyxZugWV+XcsynmwyqU9/eyB1/77/KH3x2aiYlEq3dGG&#10;NQIGa1H7mYMOh4M1jZmpCAWySXFH/TIzHwSqXg8PDx872+HTV+jNeVT7oB0ITEMg8ft+6PSHJ5/9&#10;enb/zkfW166uzVEpSM0Lm3iEOmg0KkVxrqk+X2EN9w22HB7uaXUHosbcYnKhuVBdEp3dfpddFfUs&#10;m1tEPqJzjl8OoYQ5MR48ql8mzEIJk1ePi8lkOnzsJLlHjldWwRjBESA1LXJduKe38eTTf937ytfv&#10;aVD85R1Li20mwTkCg68mQDaRk7PuF1VZH1pmWas+1vX2v7a89+v+xv0hzHvwY7joTNaBjqZoFHVl&#10;xuOBEuZExPyqXxLLEB7Gn4BkFHR3d59paY/n1OtMOcn0Q1sQuEwgHPAGnMO9H/6m7dXvrimJP3bz&#10;onwLjkkX2wghRWhSy8wxaWvzVFpP+4H3Xxn1x7KshVK5Uq5Qis1bQfkTCQYUYWdtga6yslJQhgvS&#10;WJQwL4WNd/VLlDB59UiR+mVfXz9ZUcUrq2CMUAjEYtGw3zN44JWm3z5aMrL9G5+8dv0SfMMJJXqp&#10;2CmXych0+bW1OX+5oXyed0ff5n9p3vfm+Fsd75BUeNLSR6nR9XW1yeUKTA/SwnNmIaiR8Tq/xEYf&#10;Fp4BiirI+stss0Vnxq1iFIGh2QQC8fho095Tv/u8/Oj/PXptyZ2ra406NQBlAgHyDieXed69NO/O&#10;cpfh3Itd7/5X16k95MdGJvjOQx8jAX9OYbndPozUh53oII9PcOZj/ZKYhceAncdgZi3kIbFarR6v&#10;P+B28MEe2CAgAn5796kX/r79j391c1noMxsXl+ZlC8h4mJo+gcQ7vNSW/dBy23XqEy2b/q1j14sj&#10;XY1kIW76wiEhKQIKjba3q12lxbGySWFLvTFqZLzOL4lx+AWQ+uimqSd5SJqammJydVYObhWjiWlm&#10;iGl79392/9OGefET33n0+qVzCzPDaXg5BQGyKNNkUNcUZn1lXU7t6JamP/5t2+H3yZKJeAzT5ewN&#10;mGgoUFI9z+0YYU9lxmtCjYy/9UuUMPnweCbql4FIPOhz8cEe2MB/Au1Ht+/44W2m1j99+7G1t66c&#10;g5cs/0PGgoWklFmaZ1pXZ76rQZvV+Iemt3481HGGBb1QkSAgV2laz53WGs3kPjYwYY0AamQ8nR9P&#10;jACEh7UnYUpFJDkg+8cl0RAmVrgNhCC0j3Q37XzmH4c//PmnVtsevWlhjkknCLNhJGsEyPtkYXXB&#10;Q8uyF8cODW37755Db/ocg6xpz2RF0XCwum7hyGCvDLcrsTgO8Oua1/klwsPiszC1qoKCApXWGPR5&#10;OLcEBvCWADl+6OzO10689u8bLJ3/cHtJfTHOHuJtrDg2TC6TqpWK1fNK767y6089fejV/3IPnI8E&#10;/RybJXb1cqW683yLJa8oEsHiV1aDneE1Ml7nlyhhsvooTKVsdHQ04h3VGLI5twQG8JPAYNuJo5v/&#10;L2fwwy8siV1bqR3f1IEPCMxEgByTWV1kvXVBzrWqY0Nb/+Pszlex6YfZEROPF5VXnW86o1AomFUE&#10;6VcSyPCNPnzPLzM8PJw/rfn5+UqtEdNYnAeChwaQS+c6T+wMnHlnZfzja22OIouO5A08tBMm8ZNA&#10;tkGzceWcDQXOSOObbR8+M9BylJ92isEqqXRwoL+wrBr1SzFEUzg+8D2/JCQxS87hcOrrHwiFQ3pL&#10;Poc2QDX/CMRDPrez9WPVqefmePYsKdGU55tVStw3zb9A8dsi8m6vKbF+emVW7ei7+1/6j9HOM2Rc&#10;8dtkQVpHTh41W3P7ezpRv2Q/fplcIxNAfkkGRIYvYmD/kUhoJNhr5lTLFCqfc5grG6CXhwQiAU/7&#10;uz8befsfllqc65dU5GbjXD0eRkkYJsmk0gKzbl1D3iPzouH9/9NI5spjUbzw6Q2eTCZ3jwzmFxYD&#10;LL1gKUrL2BqZMPLLjA0PxeHLUDOCvbm5WaOQaoxmhlRArOAItB7Y8sG/3F088uEX7145vzJPcPbD&#10;YB4SUChka+vz76oKWTre6Pzgf4fOn+KhkcI1KRYJW/MKnfYBfJNyFcTMzOyFkV+ihMnJU0EeCZvN&#10;5vZ6Ay47JwZAKa8IOAc6Dr/xq9Dxl75yc8V919XrNEpemQdjhE7AZNDes9ha6/7w3Js/Gm0/jrly&#10;ugIqUyj7ujtMOQVYf0kX0mTlZGZmL5j8MpMXMSQ7lOlqT5j39/fLJTGyxYcumZAjRALRSGi448zg&#10;kXfmx489PE9anqMRohewmecEyOEDudm6lTW2jSUu54c/Obvrz2MGx+M8N5v/5kXDoVxbflfbOay/&#10;5DBYGVjCFEx+yeGwyGTV2dnZMakihPt7MnkQSCQB10jg+CvFPa8tsgYKrEaFHO+NzB4QTHqvVSuu&#10;nV+6oTSsbn697f2n3PY+JrVlhGy5UtXX01lcPicUCmWEw7x0MgNrZEL6nsjA8HD+mAyPOLyBsDbL&#10;wrklMIArAh0H3zn+Pw8VOfbevKKa3PLHlRnQm1EEqoosj6yw5ne/1rj5V2RfeTwWzSj3aXY2Hi8o&#10;KnGNDqpUKpolQ1wyBDJtllxI+SWJY6aFJ5mhS39bUs8vLS40W3MCHif90iGR9wTc9t5Db/xqdP+z&#10;f7G2ZOM1NXoNvpx4HzOxGEhu+iFz5TcuKr1Od6bjzX/pOXtALJ5x4YdU6hruLcD+cS7YT9KZUbPk&#10;AssvSagyKjzcPg4km+/p7Y2H/HqzjVtLoJ1lAuQpcw91Dxx/vyF6/HPXGKoKs1k2AOpAgBDI0mvW&#10;LShaZXOGjj5/7qOXIqEAsKRAIBoKWmyF8WgYBZoU6NHbJaNCILz8MqPCQ+/ITkHa4kWLyIV/7qGe&#10;FPqii3AJkPv67Adf1p383QKzx5qlJ4cUCtcXWC50Atc0lNxe5mv/83d7jrzrseNdlHQ85Sp1e/MZ&#10;tT4r6Z7owACBzKmRCS+/RAmTgQE/rcjz589byT1uBqy6Y5M6x7q6Tu3Z8pMnDB2b7722hiyDQ27J&#10;cTwyXr1aqSizGT576+Ls9jeOv/dsLBbJeCTJAQj6XCXlldGgL7luaM0MgcypkQkyv8RGH2aG/RRS&#10;q6qq+ro6XKhfskacU0XhgO/84Q9GPv7jZxdJHruh3mzUcmoOlIPAZQILqvI3zlWW2bcN7n52tLcV&#10;aKgTUKp1w23HzWZz5lTOqMPhpGWGBEKQ+SUZEJnzC4CT0X9J6cDAQH3tHJkSJ2lzGwc2tMfjMZ+9&#10;S9m2eUNub0MhTrhkgzl0JEUgS6++e2VZ8eC7p9972j3UhU3lFOmF/V5byRy5XI7vTYrEmG6WITUy&#10;oeaXJPwZ8guA6YE+s/z8/Pyms2dCXje3ZkA7CwSa9rxx4BePVceaFs8p1KgULGiEChBIlgC57P7a&#10;2pzrslra3/4PVDEp0lPps5zDfThcnSIudpplQq4v4PwyE8LDzkCfQYvL5Vq8eLEkHuPcEhjAHAG/&#10;y376w5ekTW995Y756xZX4Ph05lBDcvoEyI+fm+fnVkUbRz5+vuvU7vQFil6CzzFosuSSj+g9FZaD&#10;oq+RCTi/RAmThWfJYrH09nZFo2EWdEEFJwRi0bC765RtYNutZYESKxZcchIEKE2aAPkhtMLQcfTt&#10;3wTcI+S4g6T7Z1IHtSG7v7PF5fZkktMC8FX0NTJh55eiDw/njwi5T6x2bi25vpZzS2AAEwTIxeIn&#10;3vvD2ef/Zr5xtKbEisolE5AhkwkCFqN2ebnx9lLP8PafDp0/xYQK0ch09p8vyMszGvSi8Ug0joi7&#10;hCns/BIlTKYfM61WO9DTIYvjcjamSXMgf2xafNtLNvuev39o+aI5BRxYAJUgkAYBUl+4aWHB3PDR&#10;4QMvjV3wE4+nIUzMXTUGc8g9KGYPBeubuGtkgs8vM2QfFlePj8/nKy2v8nldXBkAvQwRiMdirrZD&#10;uX1b1pWEjBrs5mEIM8QyS0CllC+tKVpn7Wvd9EOfc5gs9mBWnzCle0eHVPpssthJmOaL3GoRlzAF&#10;n1+SoSfuXwDcPls6na6vo1mnxWk13MaBZu3kvOVjW37X/uY/ryyMVRaaZTJcz0MzYYhjjYBOo1xa&#10;kbXS5rPv/FVf0yHW9ApIkcZoKimwBYNBAdmcOaaKuEYmhvySDEQR/wLg9jELh8PLVl073NfFrRnQ&#10;TiOBSNA/0HK01Hfs63fV15fjZnka0UIUZwQ2LKmsDR/t3P2yvauRMyP4qtg92CmJR7B/nK/xEW2N&#10;TCT5JUqYDD05SqUy4LIXFuTHIph4Yogx22I7T+4cfe9f67T9OjWOzWcbPvQxRMCoUy+ek7cup79l&#10;07+FfDiv9zJmshJGIpVbsvSBQIAh+BCbPgFR1shEkl+ihJn++J5SAhn0eYWlx/ZslSmQizDEmD2x&#10;4YC3ceerzo+fu2d5/pKaQuwWZw89NDFPwKBRrW/ILYu3De79g73zHPMKhaIhHnf3q2VRUiwQisUZ&#10;aKcoa2TiyS9FvIiBw4eNUDUZNAsXLvCM9HNoBlTTQsBv78rq2/lwg2ROgZEWgRACAnwjcOuKOfnD&#10;HzbueIkcKs432zixh+yqH+jvLa2YE43iGBBOIkBVqfhKmOLJL6nGEO2SJKBQqk8cPqgzWZPsh+b8&#10;ItB5Ytf+X3ymWnq+LD9bJsWGHn5FB9bQRSDfYrimMmuxuo3sYItiVc/4/lebNdthH1CpVHRBhhwm&#10;CIivRiaq/FJ84WFiECcrs7Agb+mSBfaupmQ7oj1/CLjtvfGOnZ/aUHPdwnLsFudPXGAJEwRysvX3&#10;LTLqm14bOr7Z5xhiQoWAZJLLjRyDXfMXLBBfeUxAUchMU0WVX5IQinIRA7dDk6wKl/vsxpxisk2f&#10;W0ugPTUCrsGuY5t+YerdVp6jRuEyNYboJSwC5Ivg7jVzpKdeJheUZ/jexGg4mGPOjkYi+HLk/xgW&#10;WY1MbPklGUD4lUbvU1RUVKTT63rP7CPZO72SIY0FAt6RgbY9r67K7ntoXX22AeeYsoAcKnhBoLY0&#10;Z0leJKv3w+Z9b/HCII6MiEvijcf2GYxZHOmH2uQIiOlngAjzSzGFJ7mByUxrj8dTXlqss+SPnXOB&#10;j9AI9B/fmt+/eXkReSzw80BowYO96RGoKbHeWOw9897/ufpaMnb6xT3cM6+hAYdFpDeUWO0tmhqZ&#10;CPNLlDDpfRSMRqPP4/QNtkll4hwt9OLij7Rw0Hd6+x9DZ9+5eXFJnsXAH8NgCQiwQ0CtVBRbtQ/N&#10;V3S9+xO3vY8dpXzTolSpPYPns7Oz+WYY7JmOgGhqAeLMGES2iIHb55Csv6ypqSFVzCju9uU2Eklq&#10;9wy0mfp23F0nLzDrkuyK5iAgEgLku2DD4rKiwGnnkT/bOzPxap+AY6Cufp7BgF+YQhrS4ihhijO/&#10;FNI44r2tGo1mqK/bpJXL5Tiel/fRShgYj/c3H9n/wj/XqPorCy2i+TUsEPowk3cErl9cUezaf273&#10;plDAyzvjmDSILGqSq7Q5Jh1eAkxipl+2OGpkos0vxREe+odt8hLJD6lrr1vXcuZYKOBLvjd6cECA&#10;rOgPte18sEG6sr6IA/VQCQI8I1BgMS4qUs6VtTR++DLPTGPWHPI92NV4UKk1qNVqZjVBOt0ERPCT&#10;QLT5JYm1CMJD94hNRR7BGPB5Vq9YGgvj+tpUALLcx+ccOvrKvynOvDK3gFwwrmBZO9SBAD8J5Gbr&#10;76xTde57ZZjMkpM7bTLjEw76JWFvoc0cw+5MAUZc6LPkYs4vyXASenh48kSQI4qa9r4pieF6MZ4E&#10;ZFoz4tGot7+lWtr+ifUNOSY9382FfSDAFgG5TJqlVdy3yNSy+Wdk6xtbajnWE49FszUytVJJljdx&#10;bArUJ09A6DUykeeXQg9P8gOSkR56vX7F9Tf3Nh9jRDqE0keg8+SuEy/8Q7V2xKjDdBh9WCFJLARu&#10;mJdb4D3W//HLHnuvWHyayY9I0O8f6Vm+fDlKLQINt6ADJ/L8EiVMWh4qkqZroy6jMYv8GqZFIIQw&#10;QSDodcZ7Pn58femiOQVMyIdMEBABgVuWV0sbN/WdPRjyi3+vTzQaKSkujuDyHsEOXEHXyMSfX2Kj&#10;T/pPFqlfZlnzO88elsowyZI+TkYkBNyjR995StmxPT9LIcNR6owwhlAxECjPNy8sVBh6d3Qe/1AM&#10;/kzvQzweC3odjqFuHE4k6EALt4Qp/vySDCxB/wLgw4NBxveyhQ06pYRUyPhgD2yYRIAEyD3QWh1v&#10;fvjaCrNRCz4gAAIzEJhXYZuv7Ro88d5I9zkRg5JKZcMdjQvn1Qs3QRFxdKi7JtwaWUbkl5glpz6U&#10;p2wpk8l8Xk+WMipXYlVfmiwZ6T7QfPjDZ/+5UjOiVWPDOCOEIVRMBLRqZWVB9qpc1+ntYj6uiNQv&#10;tSp5PODUavGbU9jjV6A1skzJLwUaHv48E/Pnz+893+jJ1DvW+BOIqy2JRYKB9n2fXm5YWZOPmXE+&#10;Rwq28YeAxai9tlKttx9tO/guf6yi1xJSvwyM9lbXzCUFAnolQxr7BIRYhM6gYSfE8LA/iKfTODo6&#10;Oq+hIRrCEZj8icmYJeGA99R7T3v2/74mlxxBIuWXcbAGBHhMwKBR3bPYfHrzr+PRCI/NTN00n2NI&#10;JQlXV1akLgI9eUNAiDWyDMovhRge3oxtSUVFRXfrqUgkxB+TYAkhEPI5La4Tj920sMBqBBAQAAHq&#10;BMg3Qn2hfnXOSPOWn5Gzkql3FE7LuMQ7SC74xXefcEI2k6WCq5FlUH5J4ia48PDnqSDXP1y3bsNI&#10;l5iXw/OHNkVL3MM9x179cX6oJScbR6lTZIZmIHAFgdtXze3Z/ht3z9lYNCwyNK7hntGhfnI7hsj8&#10;ylh3BLfRJ7PyS8GFhz8PkkKhkAWdFkt2FCVMfkSF/FhydZ6s1/SsXVCmkGfWg8yPCMAKMRDINmhu&#10;X1XTv+PXPsewGPyZ4INvdPCG9WujURxaLLLACsadjPtawkxBamOTrBCvqKxqP7ZDrlClJgG9aCRA&#10;ksvBtuMDe59bkC816TU0SoYoEMg0AtctrDCNHnY37fC5xJNixmMRSdCZk23Izs7OtICK2F9h1cgy&#10;Lr/ELHnKz97yZUvzcqyjvW0pS0BHugiQHQmjx99ZYrJXF1nokgk5IJCxBFY3lEUb33QNdMbEckWZ&#10;VCrvPXuorLQ0Y2MqVscFVCPLxPxSQOHh1RPidDpzdBK1DvtIOA4L+Qo8f/QD0+ix1fNK1UoceMlx&#10;OKBeBATI77Ri5Wi05QNn33kRuENccNt7igpsVnOWONyBFxMJCGUnSSbmlyhhpvaszp07N+IZsref&#10;TK07etFFwN3f6tn/zIK8mEGHtQp0QYWcTCewvLZI3bXd2d0Y8rlEwCIaCWfJAzabTQS+wIVJBIRS&#10;I8vQ/FJYixh48nT5/f71N9xk72kVyo8nnnCj2Qyy8rLp4OL82OLqApymTjNbiMtgAlaTrq5Ap+r6&#10;cKj9jAgwBOw9hXnWwsJCEfgCF64mIIhv4QzNLzFeUyBALhmLBdyFuSZsIU+BHl1dehr39+5+ttyq&#10;kMlwmjpdUCEHBMYIzKvMy3GfDHYfcQ12CppILBrxe11VpYWCyEIEjZor4wVRI8vc/FIQ4eFq7E6n&#10;t6GhoeXjLbhtjKu4kMw+2HXkviU5lQXY1sNVEKBXtATIauZ5FTaz/WBf02FBO0mu9YrYW81Zerlc&#10;LmhHYLygCWRufknCJpRFDPwZYaWlpQsXL+09e5A/JmWOJaQmQe5KjjS/V2JR48DLzIk7PGWTQGWh&#10;pVgxrBo+MXRewAvN49Gws/1YfX096pdsDh6WdfG/RpbR+SUZDXj8knokyFG9Nr1UqdbFY7GkOqJx&#10;+gTIVZChlg9vrNHm4rae9GlCAghMQ6CmJCfXc6q/+Wgk6BcoJJ/LXjdvkdlsRg1FoBGkaDbP45vp&#10;+SXPw0NxkLHWLCcnx6CRuzuPgxtrzBOKYpFwy4F3C6Md1UVWOVZeskwf6jKJQJ7FUGGK5XjPDnc2&#10;CtHveCwaDYfNOrnBYBCi/bA5KQJ8rpFlen6JEmZSQ5ncQn7zrbe1nToQ8DiS6ojGaRJwdJ8NHXlh&#10;YaFSpcSCqjRZojsIzEJgTok1i9zo033G7x4RHCyScHQc31FVUUou9RWc8TA4WQJ8rvUgvxxbhcnn&#10;XwDJjjZG25OdPZFQ4LrVKwJeJ6OKIHwiATI+nV2nV1boaktzQAYEQIBpAlk6dVW+0Wg/5OxvZ1oX&#10;7fJDfnfY0bN43lw+Zx60e53JAnmbwCC/zORhmYrvZWVlnUfel8XCqXRGn1QIxPubD/fte7HYrMTO&#10;/VT4oQ8IJE9gfkVeluNEuO+0zzGUfG8ue5BDJuoqi0wmE14XXIaBRd28rZEhvxwbBbwND4tDlKoq&#10;8tq6/uY7mg9+QLUD2qVHgKxJcLd9vKFKUZGfnZ4k9AYBEKBKQC6XNVTkSc9v84z0Ue3Dh3bxuHd0&#10;IEsRJmd98MEc2MAOAX7WqpFfXog+P8PDztBMSgspxa9cVJelk/ud9qQ6onFqBMg5KdKufXMKDCpc&#10;NZ4aQfQCgZQIzC3JsUV7Ip37BVTCjEskXSd31c6pjEQiKTmNTkIlwMNZcuSXlwcTD8PDw5FODuwl&#10;FTWTzC/Dyb3Mhycc8PUcfa9E1pdr0jOvDRpAAASuILC4psB/8o1w0BeLRQWBJuh16iT+ypJ8pVIp&#10;CINhJF0EeFgjQ355Obg8DA9dI49eOWvWrGk9c2S0r41esZB2NYGA12ELtq5bXIlt4xgeIMA+gRKb&#10;qcQQGj3ymlBO/CXfYladlFw7jq8z9kcL5xr5ViNDfnnFkOBbeDgfr1MaEAwGH/+LR/rO4RYfZuPj&#10;d9nPvvsbW+i8QatiVhOkgwAITENgzfzSlq2/DjkHBEHI3nk2x6iqrq4WhLUwkl4CfPtRgfzyivhi&#10;ow+V4a5Wq3OzVEU2q989SqU92qRGwOsYzAufv6a+BLdBpgYQvUAgfQLWLN0NSyqb3vlp+qIYlxCP&#10;D54/WV1WGA7jfA/GYfNTAa9qZMgvJw8Svv0C4OcgzsvLc7QdUKq1/DRPBFaRu+mGG3dXGkM2M1Ze&#10;iiCecEHABG5dOcfefKC/6TDPfQj6XAap32Y2aDQanpsK8xgiwKsaGfLLKaLMq18ADI3CNMUuWbLE&#10;qFV3ndqdphx0n46As/985we/qs7BDRwYIyDAMQGpRHL78rJT2/7IsR2zqZcpVAaZb9myZbM1xN/F&#10;TIA/NTLkl1OMM/6Eh7cPQSgUuvO2G0d7W2NRTMQwEiVXx7H1i8rJ9gJGpEMoCIBAMgSWl+tssb6O&#10;YzuS6cR2296zH5fmW8jkEtuKoY9nBHhSI0N+OfW44El4eDZoL5tD5l800kh5vikU8PLWSKEaFo+7&#10;7b1DJ9+vLdCRQ56F6gXsBgERESBFhzXlivaj22NRnp4rGQ0H+xoPVBZYUB8R0bhL0RWejAF8e00d&#10;P56EJ8XBxUq3+vr69v1vyqQYQjTjJseLdp3YWSAbsGXraBYNcSAAAikR0KqV+fpohdbZe/ZASgIY&#10;70R+6hdmK+dUVahUOG6Ccdr8V8CHGhmSg2nHCR/Cw+dBXFFRsXLVdc373+azkUK0LeRzyQeO3b4o&#10;P0uvFqL9sBkEREmAbCS3hdq99p4w/yZtyLdV2OfOkvkWLlwoSvhwKlkCfNjog/xy2qjxITzJDik2&#10;20ej0RuvWxF2Dwc9Tjb1il5X54mdOscZg1aBIrroYw0HBUQg26DJM0g0w8fIHTn8MzvedviD2upy&#10;FC/5F5rMtQj55Uyxxxf8DHTI/WMKmaQ6PysSCWbuA0S35+SEkUDX0docSZYOxUu64UIeCKRHYEFV&#10;vv3YW2H3IN9mt8h7I+LoWtwwR6HAiRPpxVhEvTmvkSG/nGU08e09wqvBT+Zieo5tjfgcvLJKuMaQ&#10;wRaLRAz+joaKXOF6ActBQKwE9FrVirqyczte5lvpgRyXW11oKSsrk8vlYoUPv1IgwO1ARX45S8i4&#10;DU8K44nNLgaD4Y77Hj675y02lYpYVzQcaN77pk3uNOpwPLKI4wzXBEzgxqXlwd6TvY0f88eHeCw6&#10;2tNq1UvLy8v5YxUs4QkBDmtkyC9nHwMchmd247hucf2qpVadzNF/nmtDxKA/4B51n3xzcYlGLiMn&#10;OuMDAiDAOwLxuOSuxbktB7bwx7JoJNx2aOu82upIhKdnJ/GHVQZawmGNDPnl7OON80UMs5vIUYsE&#10;mfpSC1n9w5EJolLr6mupy1OV5WfLpMgvRRVZOCMaAuTRrLJIi5TO/uYjPHHK5xzK0UkWz68na+J5&#10;YhLM4BUBrmpkyC95NQyEZ0xNTY3CP6jwDwvPdJ5ZHPA4Wg9sKdL6FVhBxbPQwBwQmEhAqZCXKga9&#10;jgE+nLVOUoeI37OgqqCwsBBhAoEpCXBVI0N+SWlAchUeSsZx3eimm25q2f0a11YIXr+zr80WbKsq&#10;xIWQgg8lHBA3AbNRo4uOqkfPRUIBzj0lO3vszftqy3KNRiPnxsAA3hLgZJYc+SXV8cBJeKgax2m7&#10;JUuW1FRX8vxmXk4Jza6crND3DXfW5cQKrVmzt0YLEAABTgnUl9vO73heEuN+vWPQ53S3HVi8eDGn&#10;PKBcAATYnyVHfpnEsGA/PEkYx13TcDh8/cqFrsFOcgEud1YIW3M44Os58WF+tkaGnT3CjiSszwgC&#10;BVbjgprSMzte5dxbz2DHkvn1VVVVMhm+zTmPBq8NYL9GhhGZxIBgPzxJGMddUzIvY9LKy6yqUMDD&#10;nRXC1uzoOq3r3VVqwbFEwo4jrM8QAnGJ5NrabHfXKc9IP4cuk8nx4fOnGuaUarVaDs2AaqEQYLlG&#10;hvwyuYHBcniSM4671mR2ZvDEVlk8xp0Jwtbs6mteUV+m02D7p7DjCOszhAA530Eai87LjTqpHs22&#10;dett+h9d/d8vtqZDzDXcrXK3z51ThdpHOhgzpy/L4wT5ZXJDCxt9puRVVFS0/vrrm3ZxP1uUXDj5&#10;0ZqUQEK9J4utapUSd2/wIySwAgRmI5CbbZAOnZQHRyLcrQsKOgYbKmzkHrXZjMXfQeACATZrZMgv&#10;kx52LP8CSNo+LjqQIfuJT9zvGzrvGuriQr+Qdcbjjt5WX+veHJNOyG7AdhDILAJKhayq0NJ36E25&#10;nPqV348/sNn7zYn/ffXmlKmRTYEj7UcXLZin0WBdTcoUM64jmzUy5JepDC82fwGkYh/rfciQDfj9&#10;N6xe5uxvZ125wBVKpd7uE/NLjdYs5JcCDyXMzzACy+YWBkZ7e88d5MRvR3+74/zR+ppKTrRDqXAJ&#10;sFYjQ36ZyiBhLTypGMdRHzJFniVx6uRhshWaIxMEqTbkdbnaDs2vyMWgEmT8YHQGEwhHYxsacgda&#10;jnPCwNHTunH9moKCAk60Q6mgCbBTI0N+meIgYSc8KRrHRTeFQkGWAXlb9siVai70C1XnQNvxXJU3&#10;W6cSqgOwGwQylYBKIddFHbkKD7nLhxqD3786YYvP1jTqniGfW+LuXrKgzmw2U1ONViBwmQA75Qzk&#10;lymOOXbCk6JxHHVbt26dKuruPL6DI/3CUxuPxzwDbdbYgEGL/FJ44YPFIJBn1o82fqBU61NAcex7&#10;+h+luH88TjYFRnuPVZWXpKAXXUCAEGChRob8MvWRxkJ4UjeOo56feuzRlv3vcKRcgGrjkvhIa01J&#10;HnaOCzB4MBkEJKV52blyV+fHm2ZjcfPNV+7seWDjeI8t/3G4b7auU/xd6u1tXFhbVl5enkJndAEB&#10;QoCFjT7IL1MfaSyEJ3XjOOpZV122akldT+N+jvQLSi3ZOT5wPjTYVJyTSvFDUK7CWBAQJ4FYPH7t&#10;ornnzxwZm7BO5lP5Ve94irn/7MetyfQba0tuSos5Ou66626VCvMeycJDe/YIIL9MizVmySfhU6vV&#10;88usvtHBSCiQFtkM6EyuABloPlqiD6J4mQHRhoviJCCTSuWS0Px8RQpHs5lLriFQerqSyy/Jopqu&#10;U3tyVQFbbo44mcIrtggwXSNDfpluJDFLPpGg1WotyMnKU3nDAW+6ZMXePx6LREY6qsxxLL4Ue6jh&#10;n5gJ5GTpXM075ZIoWdGWgp9FJVVJ9YqGw/a2Y9evmE9etkl1RGMQuJoAozUy5JfpDjlGw5OucVz0&#10;X7Vq1eCxLfEQTimahX40FJLYm4pyszGEuBin0AkC9BDI0qur8k1dB98mK9qSkdjatnNsHVFuUXL5&#10;ZdA7Wm6WrVi+nEwWJaMObUFgagLM1ciQX9Iw5pgLDw3GsS4iNzf37rvv6t7/CuuahaSQjBlyMpHS&#10;12cx4EtCSIGDrSAwiQCpWq5dUO4d6XcP904DZ+zy8Rc2TZwHbz38Nwu2nZVIan+0fHkSRMm6o4Gz&#10;+8kEUU4OipdJcEPTGQgwV+BAfknDwGN6EQMNJrIr4rHHHrN3Ng6dP8WuWiFpI4WOke6m2jyVXI5n&#10;UEiBg60gMIkAqVr6AsH6XEkkONOkTc9TC350+fDL8eRScs0N3/hyUsdXjq07Gmm+8cYbUbzEOKSR&#10;AEM1Mny30RgjiLpAIBQKffbRBztP7gKR6QjEYlF1YChHK9GoqF9eDJwgAAJ8JGAzG0bbDkS8Q9MY&#10;Rw4nOnFD7ZV/3Pj6NzdvW5rc5Ttx92BnVZ5x/fr1crmcjyBgkzAJMFQjQ35Jz3BgKDz0GMe6FI1G&#10;M6+qsNisHuluZl25MBSS/NLTeybXbBCGubASBEBgegIymbShprpx77ukCbkgNxaNBr0ustF7wmW5&#10;VUt/4v3mxCMwv3pzskSj4dCZj15tqC6ORCLJ9kV7EGCfgPz73/8++1pFqZG5RQxCxBUOh/u62ztd&#10;MpOtFGSujmD3mf3Krp3LynRatVKI8YXNIAAC49mkl6R9JJsMjnYfbx04d+KAo7+1ccefRntaWj7e&#10;7Bnps3ee87vsIa+TTEEqtYZ0Xoajva3qkcbPfOJ2ssYd8EGAXgKJGlk64/Nqe8Yk0mtlJkujPTyC&#10;hvnss8/u6ZKp56zTZWEp+hWRJOOk8aOXS1qfuWNFOfJLQQ9yGJ+BBOKxKJl/IOc/OPrbosFAlGy6&#10;8ThGIpp3Trl7spar1NpoJCqRSuQKZdDjUGj0Afeo1pQjV6oKapbZqhZk5ZZk5RTLFMn9sIxFI30n&#10;P1yWbf/S449i8WUGjjohuoz5cTqjRm/uT6dlXMhas2aN8+x2uQy/Ya6mH4+PnLeZNEguuRiY0AkC&#10;qRMgySK5+3u4/XTrgc3e0f5I2B+LhrVZliKLzqSRahQSXbbNmFNgtBboTDnmomqjNT+3vF6l0Uli&#10;sZ7Te/e+8K97nvth2+H3ydohcg0PdTucAx2Dx99bVFeJ5JI6NLRMlgC9BUfkl8nyn6U9veGh2Th2&#10;xVVXVy9f1NCz/xWk3ZPAB1wjjvbjFfkmdgMCbSAAAqkTIEVKMuvt6Ds/3H7GOzposBSoNAaZXClX&#10;jh0xRiYC55VZnA7HVQrGDsVUaQ0kB9WbbZai6kjI17j9xY9f+a+Df/4FyVCjYUpXnTl7m5fNLVy6&#10;dGnqDqAnCMxGgN4va+SXs/FO8u/Y6DMR2Gc+85kzO14hb+QkKYq8ub27qcAo0amxc1zkgYZ74iBA&#10;JsDdQ93Ovna3vSfgHlGo1GqdUXblDm5ySpFGGi4zSclyzBm8lskVenOeJsscjQS7Tu3a99J/nN7+&#10;0oRtQFN3Dfpc4f4zN6y7zmg0igMpvOAtARprZMgveRtlMRhGbjB74vOfb/wIZ61PjGZcEvYHBpuy&#10;dDhZXQyDHD6ImUA8TnbwuId7XIOdfucgKUUqNTqSI07pskEjD9g7J+WdU7aUSmUavYnsfYwEvKe3&#10;vXBi6zP9TYen+14naz2Hmg6p7Kfm1c8VM2r4xg8CNNbIsDaOkZBio08CaywW6+3t/dy3flS45i9y&#10;yxsYYS1AoWff+2310Bu3Ly+ndzJCgCR4aHL3T7629e2r7Vp98/YHi6/45+EzX/3h/tOX/unqBuRP&#10;VNrwkAFMukiAbOUhs+GOgQ6VRqtQaWcGE4zEXjgW7lbVGXOLqCMM+d3xWNzvcdz85Z9rjGaVVn91&#10;387tv/3UDXNvuvFGhQKTHtTRoiXHBFC/ZCQAyBsSWGUymUqluvvGNT1n9jECWoBCyVRX1DdSYp3l&#10;u0qAnmWQyT0fvbNhYnJJXN+7dcNPz/RMYEClTQYhE6CrPsdQ54ldzoF2jT5r1uSS+BeNSfK1YXLM&#10;iyQeo+6uSmtU6YyxaGj/Kz9u3v/WpI7kEM2+cwez4qNLFi9GckmdKlqmSYCWWXLkl2lGYdrutISH&#10;KeNYlGuz2erK84qz5fbOsQvR8CHLs/zdJ8m1PfgRwuPBMPfffvr49on/TSxeDp/599cHiPF3PHGx&#10;zXevGSvOt+//949cF5yi0obH/me4aSSr840OjPa0SmVSbZZ1ugnxSZR0KplKGpYHRuLkdKJkPuRV&#10;YM6vCHkdZ7a/eP7w+xP3lUeCgZYDW5bVV2DlZTJE0TZdArR8PSG/TDcM0/WnJTxMGceu3PLy8jkW&#10;GVnDRI5wY1czH7X5R3oDXUcLLLi5h4/RoWLTx9vHpsUb7n3gb+ovNs+p/9a9eeT/OX20O1HCpNKG&#10;ii604YRALBwic+JBv1MmTe4axrmFhiG7PRaZaYvPlB5JZXK13qRUaw++/ovBtuOXUkyfo39ecdbd&#10;d2zU6XScoIDSjCWQfo0M+SWDgyf98DBoHIuiSX5ZUWixSkf9TjuLanmqyj06XFtbKyHbTfERJAFX&#10;dy+xO29dQ9ZE84saKsZLmKPdY/9KpY0gnc8Eo4NeZ++5g2RynBw/JJUl9xUZj8ZqbSpy4noKoMim&#10;H4Mln1w1eW7Pm92nxxYURYL+pr1v1RYazWZzCgLRBQTSIZB+jSy5hycdWzOwL437sIROj5y1Hus5&#10;FAt5ybUXQvclHftJBTfqGzZrotg8ng5G5vue+/bXfr/h4n8/OTNRoaujnfy/2cU5V1qRk1Ux9g+O&#10;7uGx/JJCG+adgIaUCJCzLWORiMZgSuH71WJQkIPQ5ZLUb8Uz5hQ5e1ua97/t6G119J+3SuzXrl6p&#10;VCZ32U9KfqMTCEwmkGaNDPkls0MqhTcUswZxJL24uHj1ymXepg/JOcQcmcALtWQhV2/TUWuWhhfW&#10;wAhqBN5+6vcb/jRelySfYdc0p7lmlZVfFEelDTXVaMUmAbJbnKR0o30t5L1NqokpqNYqZbXleW7n&#10;SAp9E13k5HRNgznkcZx47xn/0Pn1K+cvXrw4ZWnoCALpEEizRpbKI5SOuRnYN81fAKIhdv/993ub&#10;PyJvTNF4lIIjftdIntloVCaxvTQFLeiSBoHiv7lyZ8+/rR4Xtvf4a2OFSXzETIBs/PaODiiUGnJX&#10;eGp+kl/PBonPoFWTHUKpSSC9SIZJ/utp3N+46ceLG2pQvEyZJDqmTyCdGhnyy/T5zyIhnfAwbhyL&#10;CvR6/aOPPtq370UWdfJPlVTq7mnUqlP89uKfP+K3aOWDj4+nmAM7Tl/cGy5+pzPRw1gkPNJ1LuR1&#10;yRWpT0YrZFKSDo4M9qZW/rzEXaZQyqRStUq+cuXKTAwGfOYTgZRrZMgv2QhjyuFhwzgWddx7773K&#10;sKvzxE4WdfJLVcA5YJD5CqzYPM6vuMxsTXHe+N7wgfH88sI6y6t7JNZcjn+otBESgIywNeT3uId6&#10;ZEplOqlhLC4pM8u1CrIBndKt4tORDfs9iqhPrVa/9NJLGUEfTvKYQMo1MuSXbEQ15fCwYRy7Op54&#10;/FOnt/2RXZ180UZ+ZsjJYcpKsscn9bkzvjiTeXY05CU2jCfWWSb28Uz4XFhzmdj3Q6VN5hHks8fx&#10;uG90kBwSpFCkdWurTCrxh2ImmS+dIijZBeizd1v0itKSki1bttjtOHaDz0MnI2xLrUaG/JKlwZFa&#10;eFgyjkU1G9Zec92SOY07X2VRJ39UxQfbTiqkcZ0G8+P8Ccqslrj2Hx07Tb0i90J+WVxI/r/J0+U9&#10;p8+P3RW5umx8OjOLQptZ9aIBewTIJY3ksh5azgyrKdCFg/6Qz5OG9XGtPNrQ0EAu7NFoNPv3709D&#10;FLqCAA0EUtvog/ySBvRURKQWHiqShdWG5Nlf+NSDZ3f92e9OfYulsFy+bG1cYu9uLjApybXsQnVB&#10;5HaTy8d//9VLd/CMOet67aev/rJdIim/5qGLp6mvnDeX/OH0669ePrfozJ6/SNzoM+/CHeVU2oic&#10;paDcI8suZaR6meq2nom+OryRIrMm5TkrcnbmcMfZLK2CrOMkn87Ozt7e3tHRUUHhhLEgMEZAiroa&#10;BgLLBNxu989+99LutuDCjY+zrJpbdZFQ4PzWXy7077huYTm3lkD7NARIfrn17Sn+lvfl795+/4QD&#10;Lz/+0++/vfeqdqtv3j7hGkkqbRAIPhAgO3vsXed8jkGFip6Dw363Z2TIco06e2zZbrKfoGc0Mty6&#10;YvE8siGSJKl9fX35+fk//OEPrVZrsqLQHgToJUDSxaR+OKF+SS//WaQhmyeAtFrtg7etC/SdGe1t&#10;YZU+18pkMvlIb2uJzcS1IdA/HQFyONEDX56U/JOs8adXJJekM9lU/tz4hZCXPmN3kU+8o5xaG0SC&#10;DwSikbBzoH2GbT0Dpzr/4rdnL//35uhYsXqaTyQaryow+v3+FFyLx2L+0f6i/FyDwZD4Ii8oKNix&#10;Y0dTU1MK0tAFBOglkFRySVSjfkkvf0ijRGBgYODlt7a9cbB72T1fodRBFI3IvXM9W350V353se2K&#10;qwVF4RycAAGhEnAP9/Y3HdJmWaZKMUPvvdn2/BTpZPbffT5/4TQef3DGcSQ+X2mZ9Etldj5+x6C/&#10;5+Q1K1dcuhCSlCTI5PjChQu//e1vz94fLUCAYQJJlTBRv2Q4GleJRwmTILHZbNcuqc1RB/ubj7Ad&#10;AO70keVdXeebySov7kyAZhAAgSsIkBdyLBpWavWk2jIFmq6R8eRS99hDtc99PvFfyYaxdo43Tk19&#10;yXg8Lsk2aIeHU1lfHgs46+rqTKbLUxykYhQIBMj/joykIhDBBgF6CSRVwkR+SS/82aVhow9hRCDk&#10;5eXdsKym49iH6Vx0MTtuPrVwDXWVFuQo5Bl9QyafAgJbQIBcWBsL+73SsXfSFPnlgHMsiZyzKv+W&#10;y1MO+ttW6WYAR8QYlFFbliIanjoBnbIveQ267b2SgMOcbZLJrvheJrvIjx49qtPNpBSBBAHWCFCv&#10;kSG/ZC0oUHQFgaKioiX1VfVFhs4TuzIEjVKltp8/oVYqMsRfuAkC/CdAvix9zuHpZhXyTGNHiTWP&#10;hq92pGT8T1MnizJF75CL3MFD3X2y8jLuHZ5bWUpWXk7qZbFYotFoY2MjdWloCQLMEaBeI0N+yVwU&#10;ppVMPTwcGMeiysrKSlLC7G86HPA4WFTLmSrfUHuJLUurRn7JWQigGAQmESBVRrlKFY9HpyZTYnmM&#10;7OM62/VPl2bDu/r/bp9Pkpd3W8m0LC1aSVGWlFwIRJV2POYZ7snWKcisjlw+ef1MKBQiSTDZFklV&#10;GtqBAD8IIL/kJg5JLWLgxkTmtZLf5XVzKq5fUNJzeh/z2jjWMLYMQK7VKcbqFBybAvUgAAIXCUhl&#10;Mr/TLpNN96tPdctdYwsum/e1Xdg//q5DUlvy3F3mGQ4fikQlspCL+mlHIZ87PNpZlJdzdXJJzCSZ&#10;JTnTjRxUhKCBAE8IUKyRIb/kLF7UFzFwZiLzikkJ87r5xbHR887+dua1camBbE0d6WlWqHVadRKz&#10;ZlxaDN0gkAEE4tGI2pA9428+/Wc/XzlWxbz42VBONgPN9Mk1KnUaNckaKfGLx0Pe0fLSYnLO5ZR1&#10;h0gkQibNyaJMfGVQ4olGrBCgUiNDfslKKKZSQiU8nBnHlmJy+1kixew+I/ISZiQcVKhU2ep4FJf3&#10;sDW6oAcEZiUgU6jI5ZAz3Aw5fvglOaKIHEhU+9xDeXMkku3vnv2LGY/A9IWjOnlEpZu8knJKY8jq&#10;T3d/W4558raeS43JLT7kNE0yS46vjFmjiQZsEpj1Bw/ySzbDMVnXrOHh0ji2dFdUVKyoL81T+ftb&#10;jrGlkwM9Mrki5uqNhPzkGjoO1EMlCIDAVATI5T1aUr8kpwpN9SHJ5dhqSzIhnjjtMsv8j5+v/bta&#10;cv/8wN/t8k5HNFurIDtygi47FeTxoHNhw9wZruchmSX5HU4OWsf3BRWeaMMagVl/8OCrjrVYTKGI&#10;4iIGLk1kRTcpYa6dV9RxdHtSJ3qwYhptSsg0XEimzc0x4/Jx2phCEAikTYDcOR4k5xNNdTiRROLd&#10;TJJLSfbfrb1iQnzh2vEjMM+6j0+j3RuMWvQKmXKW2ybJWmxyZpki5MqxWqZceZkQT84n8vl8iVMw&#10;03YXAkCATgIz/+ZBfkkn6xRk4ZVBoJGFRwtryxeWGjuObU+BoSC6kMNKVHH/4NCIXI6HThARg5EZ&#10;QiCuy7KS5SvTexvqd035x+n+XaJTyd1eXzw4y/pLci9lzD1UVVZErhqfgbXH48nKyiJbyzMkHnBT&#10;QARmrpHhq477UGLWg8SAlDA3LJ3T37jXYxfnNslIKOjxR8uLbdg/zv0jBwtA4CKBxMmX5G6tqZAo&#10;C8eSOt/zOyZeOE5ujOwa+x2cZ1w0zT2v/nDMbNCE4zOWG8mZRPbeXLOenAQ86UD1SZaQqXaSX+Jr&#10;AmOWnwRmqJEhv+Q+ZChhkhiQK9Hqa+fcsrK25ePN3IeEAQtkZAFm1Dfs9MtkmORigC9EgkBKBEh+&#10;qVBrp9nrrbplcfaYVLLa8rdnL5xPNLbXZ+zfNiye9ogirUoWCvg1ssgMFgXdo9HRzkKbddbEkayo&#10;IUe5FRcXp+QfOoEA4wSmG8PILxlHT0XBrK8YKkKE3oZs9Llz/XK1p3NAjBt9wgGva7g3N2uWJVlC&#10;DyLsBwHBETBai+QqNZmtnsLykvyLF45P+GNe3n9+vvaz05+vHonGLSaDPyKTTLNtiKy8jPhG5tZU&#10;kVnvWesLZPHlkiVL8B0huHGVOQZPN4aRX/JiDMz6iuGFlQwbQZaxl5aWPnT79Y0fvcKwKg7Ek/PV&#10;LVnaQHCGZV4cWAWVIAAC5PIercE8fQJHzr+sfW7ifzMerk54KuVSuzciIVvSp9qRQ14FnqFOibvP&#10;as6e9c1PTiYiW3/IHPoMG4AQQRDgnMCUjw/yS87jcsEA/DwlIMxm8y3rrllYYW7e9xZfAkOfHe2d&#10;Pblm4zQVDfrUQBIIgEAyBNR6U3wsGaTtYi3yjOeT28mlpHw5lcy4RBkPLFq0mCwKmtVMr9dL1l+W&#10;l5fP2hINQIBDAlP+UkJ+yWFErlCNs4oSOLKzs//qUw+c2PpsUFyXksuV6oa6uXaHB2eM8OWRgx0g&#10;cJGAMacw4B6liwd5xt3+kDweufpLNxIKDJ4/qVdEDQb9rMVLYg9JLjdu3IjFl3SFBnKYI3D1rynk&#10;l8zRTloylddN0kKF1oHMki9oqH38obtObX9RaLbPZC85/3Kwu7UgJ4u2IomY6MAXEOCUgMFaqMvO&#10;JYukabEiEotnaRWhCPnCnfy4RwI+m1E5r26uSqWaVReZHHc4HMuXL595g/msctAABFggcHWNDPkl&#10;C9iTUIFZcgKLvEy/9oVPx7r2evvOJcGO302VWkNuQXH3oAO7x/kdKFiXiQTIhhtTXhm5Xossjkzf&#10;f4VM6nT7dcr4pJJB0Ou0dzXm5WST+3hm1UK+C3p7e+vr68mq9FkbowEI8IHApAGP/JIPQblsA0qY&#10;CRY6nfbrX/hM717xlDBDfo/d6SPrL/k14GANCIDA2PmXCrXOpDcXRIKB9HmQyqVep/YEyBafK+qX&#10;Ibe9qtBSWlxERUU4HM7Jyfnrv/7r3NxcKu1Jmy1fIF8glz9f2EKxH33NWn62Zkz/mp+1zCaTestL&#10;klLoMpsV+DvtBCbWyJBf0o43XYEoYSYI3nnnnUVa/0jjjlh0qnND0sXMdn+pTJal04y46JmAY9t6&#10;6AMBsRNQanQGS34sGiH/pemrUiF1uHx6tWx829D4Jx73jg7Igs6y0lIqO8HJssuWlhZSuSQnX1Kb&#10;HB/LLW976grDn7qNQp6Xpquzd09khQxZwqjw2X1Di6sJTKyRIb/k3QhBCfNSSD7zmc+4T77td42k&#10;/8bnPMyxSKSzb8Bk0HFuCQwAARC4msDYDa56E1mIGQ6QO8fT+kRjcYNB6yPbe8ge8vEP2dYTdvaX&#10;F1qzsijNYJDbxquqqj71qU9ZrVYqpmz5wnhuufqnzWNrPsc/zT9dTaUnvW2qn9wzpnvPk9WzyaXe&#10;8pKkFLrMZgX+zgSBSzUy5JdM4E1XJkqYCYJLly7dsGpRuHWHZ6Q/XaZc9yf1y6rSErfXz7Uh0A8C&#10;IDA1AZXOaMwtIolmOJTWc0rWXzp8UXJlVyK9JD+P3fbevGwtOWaISjGSbOs5ffr02rVr6+rqqIWq&#10;penUWMMnvjshrxvLxijkedQUoBUIUCdwaaMP8kvq0NhribOKLrG+9957rf4WT9cpn3OYvQAwo6mt&#10;b8SSjfMvmYELqSCQNgHy4iUppqVoTtDjTEcY2T9u0inJks7E8kufY0jhHy4usFGcm3K73XfcccfN&#10;N9+crA2nmmZb9nhhCePFNZqTVmgm/jr+jxOXck4xtz3tnxN/uCB3/P+Z87W9RN7er825oPSizita&#10;TjfPfeW/UxJOTVSyaNE+FQLIL1OhxkIfim8iFizhVgVZ237HHbeXq0d6zx3k1pI0tSvVuqqKsp6B&#10;EZx/mSZJdAcB5gjIFSqjrcSYWxwJ+snF36kpIvXLUQ85/zJEXuMhv1fiH2morSabdWZ9q4dCoaam&#10;JqL0E5/4RGFhIWXt1bc/ODYZTpK4Gfb0jCVeiWTv0uep26ZYGHnqhyTLnLiUk4i9IsUkad6Vf/70&#10;7Nt5ZnEl4cDeP71zZYK85cdj9q5+8PZZp9svy59GVMs7f0paFGX+aDiZQKJGhvySvyMDs+SJ2Kwi&#10;n/pCrft8X9Nh/kZrNstisfCwX1qQO8M1dLOJwN9BAASYJ0C+GnPLGxQafTQcSG3lty8UUymVUamK&#10;3GnuGzqfo5OYs2e/qod4RvLLBQsWfO9736utrU3KUTIZvvmJsR4kY7xcP5woouVnnx7L1Z7YfGmB&#10;ZmKF5t6vTc4O9+6d2C6xjHPv1358cTN6y89+SJZ6Xl7pOcM6z42/ubQO9HL732ycyrMps8Itm8YW&#10;lV4x63+577TCL4i6bPFYn0SmOo2opFCjMRUCJPBkHCK/pMKKmzaz/tjlxizWtRIOixcvvnVlzdmd&#10;r6X2umfd5CkUKtV6o15zpn0QYeVDOGADCMxAQKnRW4pr9Oa8gDeViXKNUto+Mna6um90MMegmj9/&#10;PpUDL8mG8aNHj15//fXz5s2jssd8kv1j+dbFXO/qLHM8vyJJ3sTsrvrJZ8czzDPNV4oaywUvtat+&#10;8rvjieu0c+8ktaVjmecUCeaF9PKeKRPSGaJ3oZr71KbL5zOlKgpPSSoEEskl6Yn8MhV8rPVBCTOB&#10;uqCgYMOaZWvq80998AJr8OlVRDaQxjUWq8lI9pbSKxnSQAAEaCegzbJYS2q1Rks0HIqGg0nJJ/XL&#10;XIMs5HNGRtoLbeZZ+5IFl6dOnaqoqHjllVfuvvvu1H+CXthhnShljtUyL06XJzYAXV4EeWEtZGK6&#10;fFLqOHk6ek79FRvREwnnuChaD9i8quyYek54ISe+nGCmLmrW2KHBRAKJjOXSAEZ+yevhgY0+l8Jj&#10;s9me/PyjZz54zjXQweuYTWOcQqkmt4N0jfjkMtzgI8QAwuaMI0A2ktsqFxpzigI+dzQaIXf8UESg&#10;lEtdgWjc76irqSK/jWfYMx6JREZHR8n/kuN+n3zyycrKSooqZmx2uZT51G205oAJrUT8xMl4uo62&#10;nFR2TCsn3HjPWIp9McFMSxQdAckAGZMyy4THyC8zIPKicJHcS15eWvKdr32+Z9cfwsF0D6hjH0k0&#10;ElJpTRq5JBKl+i3FvpHQCAIgMJGASmfIyi+zVcwj+36CXlc8FqXCxx+KSSOBbJ08xzpt8ZJ8H5Nz&#10;iLxeb1ZW1pIlSzZu3EiugqRyKTkVA0ibqea1Jx6PeXkZZiqnGI0vfown0szJ238oGnh1syvKjmnm&#10;hBMTzDRFpexPhnScMrNEfimM6KOEOTFOX/jcZ4vVTmfzXr/TLoz4XbRSrlSFQgFHkJyDifqlsEIH&#10;azOaAMksswsqc8rqdaYcsqM84HPNugpcKwurNNra2rl6vX5Kdh6Px263ky9mrVZLMktyCSRZc8kM&#10;5Xk1Y3uvq2vGxF+10jJdlSTNTGwSmrzxO0XBl7PC8Zxw9U+/kezay0uKaRSVojMZ0e3SUsspvUX9&#10;UgCDIPXlOAJwLmkTH3/88SznyaH208K6NzIWjZpyi9SySChMqQSSNBd0AAEQYIyAWp9lq16UWzlf&#10;o8+OkQQzHCCLMqdcH0/+vX/YKZHKs7Ku2DOeaDwyMkL28ZBXeklJybXXXvv973//nnvuUavVaRk+&#10;fuTjldPU5J/GzxB64sLumAvp1uUVmQmFYydKJjmDTrpMVNV8ZmwJZyKLnfJzIbWlloFezAq/MJ5e&#10;zn4u0QzCN35jLPN96odrxre7zy4qrQhkYOcZypaXaCC/FMbAwEafS3FatmzZ+hXzbbGensYDwgje&#10;uJUyuSLg99mDSoUcD52A4gZTQeACATIFQbb75FUtyq2Yb7AUhALegMcRDvrHtu6R1Zljn1g8Ho2G&#10;/AadJqrQh8NhsrCSlDzJJDipVvp8vhMnTrhcrttvv51s4vnc+Ke4uJguvldu3kns3Hli86V94Bt/&#10;M3HN5MUD1ifdWE7Rlomqrship+yf2B90qc/M6eyFBPMpqjnhDMIvbBgaO20J6SXFyFJqRiWzTAjC&#10;Vx0loJw3QglzYgjIzWk3LCzsO/a+a7CL89BQN6CgepHL5fT4QtS7oCUIgACvCCjUGjJRTu74KVu4&#10;3la10GDOJ1cneEYGSJYZ8nv87lFpxO8Mxtrtwba2ttbWVrJ959y5c2RvuNls/tKXvvTSSy998pOf&#10;vO+++yjf/UjBe7Jt/KpTKMfXWl5x1uTYmskLO8svybziKCIKmkiTjb+5UtesIi6dzTkuf3X9nBn1&#10;JBLMsYaUSo4zCb+wYYiqKGruZ3SrxKJd6tnI2BnrGQ1MOM4nFVfhuJWipYODg6++s/3F7adXP/Lt&#10;FEWw3m2w7WT4wP8+WBs16lSsK4dCEAAB+gmQTeVkQpz8T8jr8ntGdVFnYb7to5M9h0Nz56+4bvny&#10;5WSp5YoVK0gV02QykeWYeI3TH4PpJSZuGiJnyk99qDubpghfVwpDF/mlkMKeQoCF5F4ythIU0Wj0&#10;gU9/ybz0E7lzV0ll8mR6c9M26HXu/q8Hn7whrziX0mUe3FgJrSAAAskT8Lvs0ZH2uqoScg/k9jMj&#10;J+P1//hP/0peUzMcTpS8EvRIigDSy6RwTds45cQD8+P0BIAdKdTr0uzYw6EWgoKcWPTNL3/Wd/IN&#10;l70nFglzaAxF1WT6rLi6wRfA/DhFYGgGAoIgEA94nP7hzqoycmd4ITljqG/USy54JDVLJJccxi9x&#10;keWlHU4cWiJc1dSXWk7pI/JLgYUe6xkmBmz16tW3rF0q79431HGG/4Eky7Z6evtlQii18h8mLAQB&#10;vhCISyKu/tIcXWF+HjHJF4zodAaJQpPCHY988UgMdrS886exnT1pHHEkBgrp+JBy2fKSUuSX6fDn&#10;oC9KmJOgk52YSwtlw427nIN8v9eHHFFUNnfRkMPLwbiBShAAAQYIkMWXw52NWcpwVVVV4nR0tVL+&#10;8YmW4gIbqV8yoBAiKRJI3JVJx9XoFBWKqFmaZUvklwIeCyhhTgye1WrdsO76jcvLTm/7I8+DqlCq&#10;+uxOcvAyIsjzSME8EKBIIORzWbXxudWVl86wHPUEK2vqssw5aU+Ojx9reflD1z2MFD1Ds0wkQFdm&#10;mWCH+qXwxhBKmJNiVlZW9sSj91VpHUOnts16tQaX8ZbJiyrmnmvrQQS5jAJ0gwAdBMg3scfe5+hs&#10;LM7PIXc8XnqodWrFsDea7pHpYwefJ86wvPQZO0EyybPQ6fATMjKDAL2ZJfJLAY8aFMAmBo+82ZVK&#10;5ZNffNx94g1yImYkFORnaMm9kJr8Om1OicePLT78DBGsAgGqBMiZ6sqIe9mCmsKCgol9Wvtc2VYb&#10;+dFLVdC07SZeF37hzMmnfvizlrTlQgAITCKQ/lLLKZGifinIkYZLya8O2+LFi+/duEHdt7e/6RBP&#10;gyqVkiWYbcNBskKLpxbCLBAAAQoEyFljvWcPGOWh3NzcifPg5AIf8gnJDYFAgIKY6ZuMHYY+ce1g&#10;9ZPPjl13iA8I0EuAibLlJQuRX9IbLPakYY71atZ33HHH+vqc0XM7h/m6ndxaOtftDZ3vd7A3UKAJ&#10;BECAVgJxcu2jd6S+qnj+/HmT5sHJlp6mobDWlKvT6WjVKZHMetE3zfogTuQEGM0sE+yQXwp4DGGW&#10;fFLwyCqo66677tFbVxx753exWISHoQ16XfqCOWSiHB8QAAEhEiArvB19zXJPb36uhRzBO8mFuCTe&#10;3t2/YF4dzZvHyVafsYu+cdqOEIcM72xmIbNEfsm7qCdrEEqYVxMj28kfuf+OdbVZI8ff8Y70J4uU&#10;6fYmW2mfK2L34VZWpklDPgjQT4Csb3ENdJrVkpUrV5L7xKdUYLAUaHSGdPf3ENETt4+PbfUh1xzi&#10;tB36Y5ppEhlaajklRtQvhT26UMK8On4k7f6rLz5REG7rOrHD7xrmVYCj4VDNvOXDdjtKmLyKC4wB&#10;ASoEgq5hXcxZUZKXOOry6k8gGDnX6ywuKqYiLck2T92G7eNJIkPziQRYK1teUor8UtgjEBt9powf&#10;Oev43jtuXV4obfzoVV4FWK5SO/0RhSEvFI7yyjAYAwIgMAOBeCzqHuryDbZWlRXZbLbpzrbsHPZU&#10;Vs/RaLU0wEwcEH7hk9g/jhSTBq4ZKIL9zDIBGfllBg62jHB54cKFX3z0znjfsYHGPVE+3U5eWFl/&#10;4MhxFbaQZ8QwhJMiIRCLRTVx35J5NXl5Y5dATvmJk8shQ/HjnW6yEJxut0myeSHFxAlFdLMVuTw2&#10;J8QnoUR+KfixhRLmlCEkS+9zcnL+39c/H216d6j9dDTClyMn9bbywnlr2/pGBD/y4AAIZAYBn2N4&#10;sHG/RSslr5QZbhUni166R0OrV67Q6/UMgKm+/UGcUMQAV/GK5KpseYko8ksxDC5s9Jkuitdft/bu&#10;G1dlu053HNvBk0iTjaXDEotJp8HaWZ5EBGaAwAwEIuGgJDC6oH7O3Llzr94wPrGjLxhxBSQNCxYy&#10;9EJOnFCEDwjMSoDzzDJhIfLLWSMljAZIVqaL00033fTwjQs79v7J1dsskZApLI4/Bku+TKk93NTL&#10;0JcQx+5BPQiIiEAkFPD0njNKvbYc8wyVy4TH4Uisyx3XaLSztpyN0PjW8SvvgiQXRo6dUCRZ/eDt&#10;1bN1x98zlwBPMkvkl6IagkhWpgunyWRavHDB3z1+n/3AS87Bbs6jTjYK2GpXdw06/cEw58bAABAA&#10;gekIhPzu4fbT+WbtsmXLDAbDrKCGXf7Dp9sqKspnbUmpAdnMM+EznlySM4pwRBEleJnZiMOlllMC&#10;R/1SPOMQJczpYqnRaB78xAOr6/Ki7bt6Gj/mNuRSmTwQimkK6iMx7oup3KKAdhDgM4GYd6Qiz1hd&#10;XkrRyG67d8NNG2Wy9G9/Hd86vvmJK/WS8y/jv9lI0RY0yywCvCpbXkKP/FI8oxAbfWaO5UMPPXTn&#10;8rKT7/yaHGLHbS6eW1F/9GRjJIIjisTz9METMREIB3wDLcck3sGykiKKm3WisbgnJLEWlpM9QPSg&#10;GLuCfOIHuSU9XEUmhZ+ZZQIy8kuRDTa4My2BgoKCG9et+dIn1g/sf8Ez0sshKY3BXLvqtvPYQs5h&#10;DKAaBKYhEA0HA86B8nzTtatWkNU11DkdaB4uKS2b7mhM6nLQEgSoEOBzZon8kkoEBdYGJcyZA6bT&#10;6T73uc/Nz417zm4fbD3OVXTJFvJBSY5MbYhEYlzZAL0gAAJTEvCP9GhDQ0U2S1KZYo/d445o8ouo&#10;TqYDPgikQ4BvSy2n9AX1y3RCzMe+2Ogzc1TICSOPPvro7UtLTm35dSwWicc5yPCUaq3JYjt1flih&#10;wAPIx4cINmUmgXDAO9h6Qht1LVywwGq1JvUuHfWEiqobLBZLZqKD16wR4H/Z8hIKfL2xNirYU8Tt&#10;4kL2/ExVU1lZ2d0bNzxwXf3wvudHuptSFZNWv4qVd/Y4I92DrrSkoDMIgABNBOLRaMTnKLMZFi9o&#10;oLjm8pJm8srtdYSt+SXkQ5M5EAMCkwkIKLNMmI78UoSDOKmf3SL0n4JLZEf5E088sdgWGTz+7nDH&#10;GQo9aG4S9Dpz5t1sd/tolgtxIAACyROIRSOuvibJ6PmCXLNWq032FUpOgtjf2FtePTd5zegBArMT&#10;SOzzSnZYzi6X4RbILxkGzJF4lDBnBW82mx944IEH1zU0bf2/kM8dj7E6Ua7NsnZ7pEG5gWw7ndVU&#10;NAABEGCOAHn8yTmX5PrH1atX5+bmpqCoY9Ad1+dacvNT6IsuIDAzgURmKbjkEvVL0Q5sbPShEtrC&#10;wsJP3nfHbcvLvKfe6j17gEoXGtsUVC/Ye7xNLiO3FuMDAiDADQHywzLmH5sWr60uVyqVqRnhC0b1&#10;uRXkk1p39AKBKQkIbkJ8kheoX4p2YAvx5w77wSA3uT3++OO3LSlo3Pp/7v428l3Dmg35tdcoLWWt&#10;PSOsaYQiEACBiQTCQd9o50mVv7+kwEZu6En5ndky4C+rqsnLywNeEKCFgNAzywQE5Je0DAaeCsEs&#10;OZXAkG+FG9df//VP3eE4/KehtpNUutDSJuTzxHLqw5EowkQLTwgBgaQIBNyj9s7G4hzjqlWryGqZ&#10;K/u6fvmdp/T3X/rvjV/2TSvbF4x8fLa7rLo2Ke1oDALTERDiUsspfUF+KeZBnvLPcTFDmco3Urp4&#10;7NFHbl1RLevZd/7w++y4b7AWOKK6Tq+KHXXQAgIgcIlALBKRBR1ziyxVZcWTsRzdqb//pW+em/jP&#10;A9/8ylNfPTo1v+5hjz6/JseGxZcYX+kSEEfZ8hIF5JfpDgie90dtjHqA7rzzzr+8Z+3pt/9npOM0&#10;WfJPvWPKLcsXr995+BypYKYsAR1BAASSJRBwj9jPHzFKvcVFBeTOham65/3of57wvpb47+Efje8L&#10;//0rp1qvahqPS0a8EbWlpLq6Olkz0B4ELhEQWWaZ8Av5pchHOEqY1ANM5shWr1z2g7/7gmn4wLk9&#10;m6h3TLlldkFl4by1J9v6U5aAjiAAAtQJxGNR93CPu7eprrJ40aJFZOJiir6Lr/O+dveXCy79JevL&#10;X119zTQ64pL40fbRuoYFyR6ZSd1mtBQ3AVFmlsgvxT1oL3uHEib1SJN0/J577vnsvetkvQe7jrwb&#10;cDG7+YZ824UstYGIJBSOUjcSLUEABFIiEA/63HqJf2lDdWnR5fxxdlH9I/tJo1JT1VVN+0d9h1pH&#10;K2rqZxeCFiBwFQHRLLWcMraoX4p/yOOsoqRiTC6QrKur+/43/irXefTszlfJJoCkuifVWKXLkqjN&#10;HT69DKcUJQUOjUEgeQK+kb7I4Nk8kyonx5rEUUR9p2744VmJJO9Hd09xN0/XkKdu8WrsHE8+Gpne&#10;Q8Rly0uhlaK4lenDHP5PQ+DEiRN/fm/nzjND9Td9Rm9m6uQRUiL98F/v+M49c/MsU03VITogAAJp&#10;EyDnEDl625QR9+L5tTYqJ6iTnPIre8dqlhc+ta+/dt3NV5lBVk6/c6Q3VH3Hp//yi2nbCAGZQkDc&#10;NcuJUUT9MoPGdKa4SpOf8+fP/86TTyyxeh0n3+07d4ihX2Jqg6n++k8ca8ESTJrCBjEgcCWBsN/j&#10;t/eW5OjXrVlBKbmcAuDZe+/fufWqfyfLWnae7q+eg5OJMOYoEciEmiXyS0pDQWSNsNEn2YASYiqV&#10;6qtf/epdK0r3/+k/PfaeSMifrJBZ28di8WhOXVhpcnoDszZGAxAAgaQIkCXOMc+gRekvybeSx5lq&#10;34J52y5sHr+0f3yKFPNs92hYk1M9t46qWLTLYAKZU7a8FGTULzNovDNUgRM3wbKysgfu3vi3n71b&#10;2vJe8/53YtEIvf7KFQqN0dIVycVF5PSChTQQ8DoGu8/s00u8tXNrLBZLqr+xs778r4kjis7+x9uu&#10;S1TJ67TTEbvhjgezsrKAGgRmIJBpZUvkl5n4OGCjT2pRl8lkf/HoJ5+47zpFx46BEx84+s+nJme6&#10;XoW1K1pcqo4RmjNXeo2ENBAQEIFoOOToOx+ydyyfX7N0yeK0Dw/KunX15BXYQ65Ap1tOdo5rtVoB&#10;kYGpbBLI2MwyARn1SzYHG3QJlQA5hHnBggXf/vqXquWdh9/4FVnRFY2EaHSmfvVt2/efoFEgRIFA&#10;xhKIhgN+56BFEyXJZXEBPTvzWrsHJvIkx6p3D3uP9kZKS0szljMcn7lmmYET4pOAIL/MrGcEJcyU&#10;403QLV++/EuPP/rgunrXoZe6ju9MWdTVHW1zr1EWLz3Ril0+NEKFqIwkEI+HHP2awEBxroncmCCX&#10;y5OkMH7z+K+7Jvba+uun7h27NTbvvqUXpsKlUkmrPXrTLRtxMlGSeDOieSKzTHU9hngQ4Xwi8cQS&#10;nrBAgLw4AoHA/v37f/7Mn83zbzOWLtAYzenrDXpdA0feKut4bsOSKqUCv/rSJwoJmUjA7xz29jfl&#10;Zmnmzp1rMplSQkDyy0mXj18Q8/h3n/jF4gv/94g7+L+7Rh79+r/WN8xLSQs6iZMAapYT44pvMnGO&#10;8pm9wkaflKNOfpKS5VarVq36zlc+VeA7eXzL74Nep0SS7gXian1WWG116yo8gWDKtqEjCGQsAbJe&#10;hZxw6R1oaaipWLFiRarJJeFHdvM84f3upCOHyPmXl5NLMjm+/2y/OqfCYs3JWOBwfBKBDF9qOeV4&#10;QP0SjwkIpEigra3tuVffPj0Qy1l0hzGnMEUpF7uRa5H3Pv3t796gtRoon6KSpkp0BwFREAj5Pd7R&#10;/hyttLo0j+zmJhvyGHUrHI397sP2hfd/a926dcnPvzNqGoRzQwBlyym5M/scchNqaKVAACVMCpBm&#10;aVJRUfGtJ7+wcZ7Jfeqd/sZ9ZMtqOjKNOUW2+rVbjw+lIwR9QSDTCIzttPPZbZpwab7ZaDQynVwS&#10;vENOv1eVP6e6Gsllpg22q/1F2XKGMYD8MkMfEGz0ST/whKFarb7//vs/d8dyz+EXzu1+3e8aSSdx&#10;n7/h4RMtXd1Dl8/YS99ISAABERMIuke8XScMcVd1RZnNZmMh4QuEovtaHNHsqlybTcRg4dqsBJBZ&#10;zopI/v3vf3/WRmggSgLY3UZLWEmKWV5WUpRn9Qx27N/zEbmpXGdKcVVWLB4ne3scrR/XleXSYhuE&#10;gIBYCUTDQXvXWe9A2/y5FbW1teQxZMdTXzCyvTl06yc+S04mwiuUHeZ804Lt4RQjgvySIihxNsOq&#10;EbriWlxcfN2qpaGh1ram0/ZRpzbLqlBpkhUulckCcWWg60iOJmrSs/R9mayRaA8CnBPwjPYPt58p&#10;s2Vdt2oZOYSITXuOtQ3ZdXPv/+SnWZiIZ9Mv6KJIAF+aFEGRZpgfp85KhC3x+5uuoJIvG6VS+ReP&#10;Pfrko7daRvaf/ehlsl8nFkvuSh6pVKbRmQLWRf0jbroMgxwQEBOBcMDn7G9XhZzLGqrqaypZmBCf&#10;SM8bCP957/mi6vmRSHKPtphCkLG+YEI82dAjv0yWmNjap7NeUGws0vaHbC9YsXTR3/7VX97WkDWw&#10;9wVSYklWZHZhpUuVPxDJdnoCyfZFexAQMYF4LBbyuyPeYas6XJFvysu1sjYnfolqj91rLq1ftnK1&#10;SoVDHkQ81ia7hswytWAjv0yNm3h6oYRJeyyrq6uf/NJfPriuLnJuc++RLeGgLykV5Dry/Z0hmUya&#10;VC80BgExE4jHo6FA3NlrjI6WFeaS5SgaTdLrT9LkEwxHW/q95fNWlpWVpSkK3YVCAJllOpFCfpkO&#10;PZH0RQmT3kAmUvY777zzH/7q0WL/iabtz7v622JRqhNqueUNUlv9tjMOeq2CNBAQLgHfUIerbX++&#10;Sblw4cKcnBT3z6XpftuA671zvpr5y1melE/TbHRPmQCWWqaMLtER56unCVAk3fEgMRTIrq6u7Tv3&#10;btl1xGduqFl9t0yuoFIwdg20b/unW//98WvNRi1DhkEsCAiCgHd00NnXXGTWpnHlIw2Okjfk1uMD&#10;Azlr//JLT5KV1jRIhAgeE8AXIi3Bwf5xWjAKXgiVpEfwTnLhALmnbtGCeWatbLjtRH9HsycQIjf9&#10;zEpbbciWRHz9Z/fPr8zjwmroBAHuCYQDXntHY9TZt6ihpr6ulv0J8YkIRjzBPx+1r7vzkbLySu7R&#10;wALGCODsIRrRYn6cRpjCFoVZcubit379+m997YuPXFc5euDFobN7XYMds+iKxytv+HyzXdLR72DO&#10;KkgGAX4SiMdjrsHOwdZjFflZt96wtrQ43ctX03STHEx7sNUxqqmsrZ+fpih05zMBlC3pjQ7ql/Ty&#10;FLC0WYtqAvaNa9MJW4PBUF5eVlVsCwy27Nn2lqVsgURGZsunmWiTSqORsEwqHWneW1+Oa0K4jh/0&#10;s0iAXII12tearY4vnFteXJDHh8lo8vx+2Bq689EvVVVV4z3J4lhgTxXKlkywRn7JBFWhysSvN0Yj&#10;R7YFkDs/GuZWqUKjwx2nmxtPZRfMkaumPkddoVAFJSpy951J4bdgFSajgYFwfhAgZ1t6hnvlYVdF&#10;XhbZJJ6dbeJDchmJxbcd626LFt102z3kADJ+oIIVtBFAZkkbyqsEYX6cObbCk4xLyVmIWXZ29mOP&#10;PfaNz91fFj5rP/p696ld4aB/Cr1SKblnMlZ6bVtPWneas+ARVIBAmgTI6Qo+x1BgtDdXG60uMBUX&#10;2MitPAqFIk2xtHT3+sP7u2LX3nyvxWKhRSCE8IQAzh5iOhCoXzJNWHjyMQHEdMzIFycphCxbtizf&#10;KNv2p1+7gzG1wSIj5c0rp8tVOuOIwyX19pukbpOe7dP+mIYA+SCQIBDyuX3OYZ3EZ9PFC/Nz8/Pz&#10;+VC2vBSdU50jPsv8Bx75LM5UF9OIxWQdC9FE/ZIFyEJSgRIma9HKy8u7af11//6Df1hXFh/a83Tz&#10;3jdjsSi5pGSiATllde3xklGy7TwcZc0wKAIBdghEgn6fY1DiG7bI3cVWXVVVldVqZUc1RS2DTv8L&#10;O9tzK+bjVzdFYvxvhrIlazHC+ZesoYYiEJiCQCwWI3eX7969+/nX3vZqisK6oqL51yvUl4+9JHln&#10;bv/76wrd+Ras/cIQEgmBWCQcCngkQY8m7jXrVQUFBfxc2niw1Xk0XP3o55/Mzc0VCfoMdgM1S5aD&#10;j/lxloELQx2eQ9bilKiLFBYWrl6xpNSs/OCPPw2Ew4FgRGMwyRVjdxwbLPmHDh8q17qztXKFHBMO&#10;rEUGihghMH6NuCfsdZBdblkyf2lRAdn0xv5N4lR863f4Nh2zL9rwILk0iEp7tOEtAWzi4SQ0yC85&#10;wc53pZgMYjlCpISp0+lKSopXrlxpkgcOvf+nwVFHVm7J2AlGGj35Su7raK7ODuvUuDiE5chAHZ0E&#10;SGYZ8DiUoVFteKQoz1JdXU3O7aJTAa2yth/v6ZJX3X3fJ7KysmgVDGGsEkC5hFXcE5Rhfpwr8nzX&#10;i2eSwwgdO3bsvR17T/d4/cbqiqU3SWXSnc9+/66C7iVFapVSzqFhUA0CqREgSy2Dfrcy4lPHvVaT&#10;gRTstVpe33064g68csy35qGvrbhmTWouoxfnBPAtxm0IkF9yy5/X2vFwchUesiiTwP/4449/+fRL&#10;cWut1FIZCvqdB//45BqtVqMcm1DHBwQEQiAaDgV9TmnYp5MGsjRystSSXJrKc9tDkdhLO5ub5A1/&#10;/51/JPvweG4tzLuaAL68+DAqkF/yIQo8tQGPKLeBiUaj3d3dx0+e/s8f/btp/u1nD+98YL7q5nk4&#10;hI/bsEA7VQJkXYffZQ/7XSZV3KCM2mw2oeySGfGEXj4t3fDwVxcvXkzVW7TjBwFsD+dHHMasQH7J&#10;n1jw0RKkmJxHhdQy29raDh8/vW3btvff3fKzxxfrtOrE1h98QIC3BEhm6XcOmbSKbK3Ukm3Kycnh&#10;yXnpsxLzBMIv7jofnXPnl7/8ZX5uPJrVhYxtgC8sXoUe+SWvwgFjQGBaAr29vT//+c+Hjr5zW51G&#10;aynSZlkk43vP8QEBXhEgO3g8I/0GpSTPrDNn6clsuEYjpNsBjrUNb27XPvzFbzU0NGCnI6+G1gzG&#10;ILPkYaSQX/IwKPwyCc8tf+IxOjr6yCOP/GWdQy0NRRR6td6sybLiK5A/AcpwS8IBr3OgQx7xlxXZ&#10;cs1GciQC+QiLidMbeuOYvWTtX9x+zyeEZXnGWotvKN6GHsfp8TY0fDEM6QtfIiGRkEuZv/CFL5wK&#10;ltTXVM3J1YSH2/z27oB7ZNKtP/wxGJZkCAHyHT/S1dRzenepRXPtsoaKkgIyIS645JJ4seNkzxG7&#10;sW7B0gwJnNDdRHLJ5wiifsnn6PDFNjzDfInEuB3f/OY311v7FhXKw343uaC8vavfF5VZiqoUap1M&#10;ocLvAV4FS9zGxKJRskYjMNrn7G3Ot+XOr5+r0ajJCBToIHR4Qn8+E179wF8vWbZC3IETgXf4VuJ/&#10;EFG/5H+MuLcQl5JzH4MJFjz88MM7u5VOX9hssVZXli9bWFtflqv09bm6GwMuezw+drYRrwyGMeIj&#10;EA0Hgx5HxD3o6Tyq8vVeu3LJymWLdDotuSlAoMmlLxB5cVfLgLy4rKJKfPESk0fYIS6UaKJ+KZRI&#10;wU4QuEzg17/+tW7w42uLIvnmC+vbyGFGnZ2dvUOjobgqLNfqzXkKlZA2VSC6QiEQjYT8Tns87NfL&#10;w8qYn5yUTj5CMX4GO88P+d7rzrrr018ntwqJwB1RuoCapbDCivqlsOLFpbWoinFJ/0rdd91112mX&#10;uX046A1EEn+Ry+VlZWXLF82rK8vR+PsCg63O/o6gz8Ufm2GJCAi4BjoGWo4bpN4Sk6Si0Lp06VJx&#10;JJf9o75fv3s2Z85KJJe8HaVILnkbmukMQ/1ScCGDwSAwRmDLli0dB99eYhycVzb5xPVAIOBye/r6&#10;+3uHXersQqXWoFDryVXmOM8IQycFArFYVCqR+hz99q6WQlt2RUmRVqMi94YrlcoUpPGzy3sn7W2q&#10;+Y89/kXc1sPDACGz5GFQqJiE/JIKJbS5QADPOX+GQigU+u1vf2sa2LW0UFZmM15tGGlgt9tHne6e&#10;3n5vTGUuqJCrtAqVWirDDeb8CSOvLYmEAuTIIWksFHH2K+LBOXNq8m055CVAiuW8tjsZ48hq5TOd&#10;o2+3yO793LdwW08y5Nhoi28cNigzpgP5JWNoIRgEGCZw5syZA9veiLW8//D1c6ZTRdZl+ny+gaFh&#10;h9Pj8AVDUrUxp0Sp1kikZB8GlscwHCHBio9Fwq7h7ljQazGo5REvuTS8qKhIsN7MZLjbH/7troHC&#10;Ffc/+OCDpCgrSh+F6BQySyFGbZLNyC9FEERWXcBjzyru2ZTt3r372LvPVij71s+f6eufRI3cMzlA&#10;PoNDnpBk1BvWZecaLAVjW31xCdBskDPn79FwiGwA99m7BrtaqirIKelmtUqVnZ0tpoLlxGhGorHt&#10;x7u7DMs+9+R3tFpt5gSa557iW4bnAaJoHvJLiqDQ7DIBPPz8GQ3kRp8jB/b+8Sff+N4nl+dkzb5h&#10;nJQzyae3b6C7rz8YU8QUWpUxR6XRyxTiWUvHn+gIyBJy2FDA59bI4xFXf5ZOVVU9J8s4VswTa2aZ&#10;CM3R8yNP7XV/5it/v3btWqFcjy6gQZWCqfhySQEab7sgv+RtaGAYCFAi0NfX9+Yff+s89e5X7pxP&#10;qYNEQlLMcDjs8Xja29td/gi5alKq0muMFqVKKxXR0jqKNDK22djGnbgkHPI5ettU0khhnpXklxaL&#10;xWq1ZgITpy/0yiF71fpP33bXfQI9s1NMYUJmKaZoJnxBfim+mLLhEd4FbFCmpoMki263+7P33fi3&#10;G0uXVOVS63ShFYmj0+n0+vxdPf2d3T3ZeeVynUmp0al1Jok0KUloLCQCZLWEzzEYi5IDLH2uwa6q&#10;qurKsmKygkJwNzqmDD0Uib24p/NEqPLb3/52aWlpynLQMX0COC89fYb8lID8kp9xgVUgkAQBkhls&#10;3vTKa7/9919+PpV77cj7nZQzfT6/w+kaGXXYnd6oXKcxWRVqg1ylHjvYCB9RECAno0ulcv9o/+hA&#10;R1GBLVur1KiV5ABLtVotCv+oOkH2jDf1OHcM5jz8pW8XFhVT7YZ2DBBAqYIBqHwRifySL5EQnB14&#10;L/AtZF/+8pevtQzcUJdl0KS+mDIYDHq9XqfLM2QfcXoCUp1FbTBLFWqFUiWRyTGNyLegz2oPKVWS&#10;UjRZXul1DOnVSmnIpZLFyCniep2WrK1UqVSzShBfg7Pdo8/sHV59zxP33HOPRjP7qmXxEeCDR/gG&#10;4UMUGLUB+SWjeEUuHC8IXgX41KlTP/vxv3xqXqiuOFunTrfoSGqiZPMQOUHT4Qn2DY3K1HpjbrFc&#10;qVIoNeQETakMZxvxKvhTGENOryRppZwkl67BgGd0bnWlXqMku6QzZHnldOEhBxK9fcxuWnT3PQ99&#10;Cnt6OBnE+OLgBDv7SpFfss9cPBrxmuBbLF999dXhU9uqlD1r6grSty0RX3JOu98fGBwedrq93mBk&#10;2O7Sm22GnCJyspFcrcYhmulzpldCwOOQyeQBR/9If2dleakyHjSZTBUVFWSdrrg3g1PBGI3FX9rZ&#10;vHck95v/8IO6ujoqXdCGXgL41qCXJ5+lIb/kc3QEYBteFrwKEtkSvmnTpr59L95Ua6gpyqbLtsQC&#10;fFLRTNw8OWwf8fhDnkCYpJtZ1mKNMVtCMpoLJxxhWxBd1JOQE/J7ZFJZyDs6Othts5rlUT8pVZZX&#10;VMplUjIDLqaLHJOAclVTctrlmc6RvcOWB//qu8UlZemIQt8UCODLIgVogu6C/FLQ4YPxIDCZADly&#10;6OBHm49v/v13HlrKBJ1ErkmKmiSXHXW6Rh2uYETiCUSiMqXRUiAb3w8kkyvH0kyc3M5EAC7KjAT9&#10;sWhUEg2ODnQZdWq1LCqN+MsqqvRaNZn21ev1TCoXpOzGrtFnD7rX3PmZO++8M3N2yvMhVMgs+RAF&#10;9m1Afsk+c7FpxLuDbxEdHh7+6ff/pkE/cPfKckZtIxVNMoFOTkdyOBweX4DsCgrFpKMur0pnGptA&#10;l8rGrzsnlTXxXFfNKM+ZhI/n9bFoJOxzy+Ry13APySytWfqga6i4tNySnUX6ms1mzszjveK+Ue+f&#10;Dw5VrXv0voc/xXtjxWMgvh3EE8vkPUF+mTwz9AABfhMg7/Sms6f/9smv/O9jFSatQiFnfC8O0Zio&#10;a5Jck8yhD4843B6vPxy3O9z6bJvekkeOxVGQS88lcVLa5Dc8fllH7gEn2bnPOTR2VnHQPdzfWVZc&#10;HPGNmLItJUUFZEklySlJio99/bOG7bkdba3qRU9+7WtivUh9VgLsN0ByyT5zXmlEfsmrcAjVGLxH&#10;eBi53/3ud/7Wj9YUBOfStxCTipuJRDMSiZBE0+vzDdtHfYGQyxsIBYNKY45EplRq9ORYTZJwKlRj&#10;Nz4jN7pENU4u1JHJgz432TsVCbg9jv/f3rlAx1Wd9370GM2MZkYPW5Zk5BeyZRs/iLFi7BhC7GAc&#10;DCEYTHg7DtAYl3fTXnJDyA2rK71Zt2vdu0IJTXFXAzRQKA1tnQAOpoB5+EmEjfFbki1LsmVLsp4j&#10;aTQP6e7RyKofkjWPc+acvc9PK/Wimn32/r7ff+vor2+fvU9zjsfd3XrS7fHkeVxp/aEJEyeJvxbE&#10;I5XixEp+6GKZjaJNbzD87ue11X1Tvv/4T0smTIzxKpolQ4DJmQw9Za7FXyojpcGJcEMxWIALhu/p&#10;6Vm/fr3r+MdXTszUcK9PXGkOec3osZodHR3ivSniCPewLaOrpzfd7spy54tXXNtdXnG+prBWkbPc&#10;hT21xoObETeZlh4OBkS+4WBPT0eLIyurq61RPEyQn+MKdHcIN5mR1i+eFBQbwEWp0mqnoMc10y7S&#10;eG9dx7u12deuemDRokXpnKulFdYR+uEXgc6AZeoefymTWmaOlduKCdWprq7+Ytv7Oza88LO7vmqS&#10;8KKOU7yUUjy7KdbQu3t6fF3+Y3XHx4wrDtkyxAOb/RlZwnW5cscJ+yWO2xTtMzIyxTWSlzkHHiAI&#10;i6PO04RxFI+l+lpOZtodga72YG/3mFxPe/OJiZOnZKX1ieO+xQt1ROk3JydHIMIPJTNvxXt6Pq9q&#10;eumjulXrnr7xOyuT6YprRyUQ/dGW/Od01CxpEAcB/GUcsGh6cQJYTBPOkJaWlr/7mx9PSa+7bdGE&#10;dPPVBYWFEivp4l9R3QyFw6ebT4f7+np6Qx2+7kyHq7s7slWopzfgcOdkubyRDUMOl9jjIlbY+8Oh&#10;9Ex7f7/YYJRujpJnxANHF7hFSVI440B3Z4bd0dvVlmZL7wuK4m2b1+M+WXdUvO060NWSk5vvdbtE&#10;4sXFRb1+v3iMUlhJ8bsZQ6nhD5E/GP6PfaGiBbdcu2y5OFhew57p6jwC3PyZEhcSwF8yKyCgMgFx&#10;3689VvP4o4/8dHnexLGOZF4dqTem6K8oYTfFf4h/xXBiiT9S6exP6/T5Qn221g6f2O+S4XD7/T0u&#10;d15owGj6e/3iDZai8pkm9qlnitqnMHj2gdqnQ3hXseAuXpAoXJv4N/LfUT868BUdbvD3YnRRfuDf&#10;sz3rYJvoQrZwtBmD3lG8Gkf0L04IGljg9odDgcy0NF9nmzvb3dHS6M3J7elscbpc6X0R65yf6w0H&#10;uosvKQkFxFHneXZ7pjCRok4pPuLAc/0mVXVDx/pNh4W5fPDBB8eNG6ffQBbvGWdp8QlwkfTxl8wN&#10;LQlwr9GSpnZ9bdiw4fju96bYapbMLdGu1xT1FJ1U4sRNYcvEoZtiVH9vrzhfU/zr6+xMy7CLMzgd&#10;LleXz5eR5WxtaXVmZwtLKt6W3i/+L93Wl5YRCISy3TmB3m5ndk7ECzqyA709Dpfb39WZ7cn193Ta&#10;xXf83VlOV293lzPb09Pdme3N83e22R2uoL9DbH3v6fKJxx/93V0OZ5Y4JUhYQ6fDLkbMz8s53dQ4&#10;aeJE8QLG/ILCvmCv2+N1OrJEg7y8PLHM7fF4gsGgcJP8aKRougwMEwiGN+5rs09bdsNt3+OoS53I&#10;M6V1AqtMt/hLZaQkEQiMSEDsDnn33Xc/f/ufFo4PXTWrWA1S0V9vIjXhO6O1QLF/SLyrRnhQ4QXF&#10;1nWP2y0eDxDfiewlsvUFw/02sRof7vN1djjdub3dHS5PbjjQk5nlFCvUYkt7yC/MpTfg78pyefqC&#10;fvGUpHh5t+hc7NcW13qynYFgKDfHK54ZHVdQIAqrYttNd3e3eFBSeF82dJtnUokN469vO17hK3ni&#10;iSfmzJljnsBUigRzqZKaOuWCv9QJrHW75b5jTu2FH9q3e+ff/fxHz91/RVZmul3/QzEN5zC0Ah6N&#10;RJjR6IHwwpJGvyMsaXQPTdSkDrUX3z/btkbbMLENFzSWALr8wY0Vdae9c+59+CmWxWMhFm8bfhDi&#10;JWbZ9vhLy0qvY+LcgHSEm0TXQpfnn3/efqpitrd9/jSeSEsCJZealcD2qvZPm8d8a9Wa+fPn8+J1&#10;bVXixq4tT+V70/3FHsoTJMELCXBEhTlnhdBl9erV7hnXbjrYua+2xZxBEhUEEiMgKpf/+nHVy9tO&#10;f+PGOxYuXIi5TAzjsFdx9pCGMK3TFfVL62id0kz5SzeluOMZTLydfPtHm9555blf3DVHvAzGfGcW&#10;xZMMbSEwQKCvr/9Afeuu7onX3fWoOAGKjfkazgtu5hrCtFRX1C8tJXfqkqWEmTrWcY5UUFBwwy13&#10;Fs27fsM+/8H61jivpjkEzEhg88HTz28PFc66Zvz48ZhLrRSibKkVSWv2Q/3SmrqnImv+6k0F5UTH&#10;qKure//dt/dv+s0Dy8omjPVQxUwUJNcZTKC7N/Tx3hMVp723/tmT5V81y3uqDIaS9PDcvZNGSAc2&#10;6pdMAr0IUMLUi6wW/U6cOHHFTbdcvnz1K9saO3sCWnRJHxAwgEBTR7AubfK1t6+bNXu2AcMrNyQ1&#10;S+UkNSwh/KVh6K0wcPRWxZc5CRQWFt7zwCNZpddsqgztPtJsziCJCgIXIfCHHTWPvbireO7SJUuW&#10;8AbI5KcKZcvkGdLDEAHWx5kM+hLghqUv36R7Fwvl+3btfOO5n/5izUK3y85+n6SJ0kEqCHR0Bz7Z&#10;11DbP+HG1Y/NmDWX1ZIkoXOjThIgl19IAH/JrICA1QmI13y//A+/DNR//s1pmaVFOVbHQf4yEKio&#10;6dzROrb8m7eKo4h4A2QyiuEsk6HHtRchgL9keuhOgPuX7oiTHkC8Kfvll1/urXyvvLj/itKCpPuj&#10;AwjoRUBs6Hnto8PvVYYe/Z9/fd111+k1jAX65VFLC4hsZIr4SyPpMzYEzEOgqalp/67tr/76/zzx&#10;rUnFeS5nVqZ5YiMSCEQJNLR0/bGirm/ClXc/+OTYAt5Blfi84M/+xNlxZWwE8JexcaJVcgS4lyXH&#10;L0VXixdt//a3v+2s3u71VX736qkpGpVhIBAbAXGI+n8d8h1NK116w22zZ8/mDT2xYTu/FXfjxLhx&#10;VbwE8JfxEqN9ggS4qSUILrWX+Xy++vr6Z374g4eWTZo2zp7ndqR2fEaDwPAEapt8L28+2pp7+bp1&#10;6+bNmwemBAhwE04AGpckTAB/mTA6LoyPALe2+HgZ1zocDn/22Wf7d/xX5/53H1h+GTvKjZOCkSME&#10;wn39Ww+c/N22Y9+45YF7/uxRtoonNi24AyfGjasSJoC/TBgdF8ZNgBtc3MiMu6C2tvbVF/6ft+PA&#10;t+cXFea6jAuEkS1NoDcYPljXutc3dsqi71z5ta/n5uZaGkdCyXPjTQgbFyVLgPPVkyXI9bEToPAQ&#10;OyvDW4oX/Dzw+I8r02e++Vnjvtq2UB9H5RuuiRUD2HPc//uj2e7pS+Yv+BrmMt4ZwA7xeInRXkMC&#10;1C81hElXoxPgL+nRGZmpRU1NTcX2T37/+ovfW+j96tRCeyZ/kZpJHqVjae7wv7r58J6ekrXrHl66&#10;dKnSuWqfHHda7ZnSY5wE8JdxAqM5BCxGQPyiEpvK6/dsdnUcXr10erbDbjEAF0m34/mnXn/ykG3R&#10;fXe+/+3hzqVv2HvtI1u3D3Vw3YqudRNH6K7u0VUbfxP5rOhvf3Xzw+Otzvjz6qY/7Dw28+u33v3g&#10;XzkcbDKLbz5gLuPjRWt9CFCN0IcrvY5MgJeSyzU7xFMNt912250PPbWzvfj9gx1VDe2slEcU3PWx&#10;e1XEXI70Vf3WBvfZ5lK0e2+j+6m91cNdUP3W5wPmki9blz9YUdV0uDt/4W1/ce3K1RxCFNecYEE8&#10;Llw01pUA/lJXvHQ+DAHhV7CYcs0M8f690tJpTz39s/TSZc/94cvWTn8w3CdXCppGK8qW690/P2ib&#10;sXjP0zOH77lh79oXT4mP7n96bdebA//71eJF4v8/tHXtWx3nXxJtPGPm/TM0DVPCzsSd4VBj8JPm&#10;gqypSxd/Y9mkSZPS0/klFZOQOMuYMNEohQT40U0hbIY6Q4CNPjLOhblz565avXbWN+99c3//H3bU&#10;hMKWrWO2Hzw0YBz/95yRzqDftCGyLC7WzZ+74ozU4+esv69I/D/bt9aeV8IcaFz0t4/OG8GryjhZ&#10;Eom5pdP/3HvHfv1Z39dW3HXvvfcWFxcn0ov1rsFZWk9zOTLGX8qhk3pRUsKUUVNRTLpv7Z8vX/Oj&#10;jdUZ//6nU/trW2TMIumYJz735tr/No7DdNdRWSu+W3Rr+TkPZU4tnzpQwmw5x1/u+viW94QTXWrx&#10;Zy43fV778K8/zpu59MUXX2Q3T+xTlEctY2dFyxQTwF+mGDjDDRKghCnpVMjLy5s+Y+YPn/6btKnL&#10;nttUU9/s8wfCkuaiW9iRAqfNll923jad8bmzIkO2VjYMjdzx/L8dtNlm/mjY7UG6xWeqjo+c7PjN&#10;pgNHQpf87NlXHnj4L7OyskwVnmmDoWxpWmkILEoAf8lMMIwAJUzD0Cc3cEZGRnl5+W333L/srsc2&#10;N457Y0tNT28ouS7Vurqhff/wCeXOPPcJy+q3PhQ7hO5/+prlagGIMRufP/jZ4catNcH8K25eescj&#10;02d/hd08saDDWcZCiTaGE8BfGi6BdQOghCm19m63+/bbb7/p/ic/aSl668uO3UebAyEKmfFIOrit&#10;Z/ETQ89oxnO11G37+22nO/1769oPBUsyZqz46pJvX3HFFR6PR+qkUhM8C+Kp4cwoyRPAXybPkB4S&#10;J0AJM3F2JrhSHEw4/pJLnnnmmfzyW5/9sOWjvSeb2/3ibdEmCE2CEM5s6xlxk5AEOSQUopgfvcHQ&#10;xzXht44Xlsxfcc8998yYYfmd8zGQpGwZAySamIgA/tJEYlgwFM4qUkD0srKym2698wdP/KTeU/7P&#10;O1sO1rcqkFRSKQw+Z3lhH9HnMge+LLyt57Oarqd+f6om87LHfvijG2+80el0JkXbAhfjLC0gsoIp&#10;4i8VFFWulFgll0uvYaMVIoo9vw/9j2emXnP3W9WOt3c3t/p6Fcgr0RSiz1mevY9noKfB5zIj+36q&#10;j0dc+PYXX3evWn/mf9HT2k89+UjkO4/uSnRwE19X1+T7xYbDL+3JvHPtX/3kJz+ZMmWKiYM1RWg4&#10;S1PIQBAJEcBfJoSNizQlwCq5pjiN6Uxs+hEu8+abb77n0f911DXv7/9YWXmyqzdozScyc8omRZzi&#10;v1ecc5R6dUV15F2R111qwd08wVDfi+8dfOiFrTO+vuqll15asmSJMdNUqlF51FIquQj2fAK8SYU5&#10;AQEIaEygqalpyyebKys2p53afcfV03LcWfYMRf+UFW+J/PnBYd4/PvB9gVUcwz54UuaF3zmfevRt&#10;5gq+f3xjRe0rHx5evPzW+x76y4JCTk0f/ccNZzk6I1qYngD+0vQSWSNA7qfq6XzkyJENv/uXtOZD&#10;3sDx6+dPyvc4VMmx7tFVG4d/Xfh1K7rWTYymuekf1ouD08//OqvBBZ8p6C+/rDn96ubDGeNmCmd5&#10;eflCVSaAjnlwJ9QRLl2nloCiRYXUQmS05Amw0Sd5hmbrobS09IF1j6186K+P2ue88Xn7lv0N3QEL&#10;HZO5fN3aPQMvhBz6irxS8oz7NJtYmsfT2Nbzq7e+/PsPTlz//R//3398HXM5KmEetRwVEQ3kIkD9&#10;Ui69VI6WP9yVVFfI2tDQUH1w78bf/bOj/fDt10wvynU6szKUTJakogT+5aPK1z6qvOeBR25bs87l&#10;yubU9FEnBne/URHRQDoC+EvpJFM5YG6yqqorlK2pqfnwvT/W79uW1V55y+LSkjHutDQbpwcopviH&#10;e46LRy1nLVr+/T//i+KSSWLXl3hnvWI5apsONz1tedKbeQjgL82jBZFAQH0Chw4d+v2brwebKsek&#10;tV01zTu1OEf9nK2R4YH6jlc+OOB3T7rvoR9eedUSaySdVJY4y6TwcbHpCeAvTS+RxQLknqu84G1t&#10;bT6f77XXXju47Z2b5hXMKLRPKPBkpKcpn7h6Cfb194fD/V2Bvld3tmytCay5546Vd3xPvTQ1z4hH&#10;LTVHSocmJIC/NKEohAQBxQmI36/t7e1VlZVfVmz5jxef/cGKuZdNyMnLdmQ7MxXPXKH0Gtt7/L2h&#10;z07YXt/ZdNPKVWvWrHG5XArlp1cq/AmtF1n6NRkB/KXJBCEcm437r3VmQW9v7/atn1bt/dORL7eX&#10;enu/dfm4bKfdaWf3j6mnQF2z7+ipzrb+vH3t2WMnzly5ciVv4olFMO5ssVCijTIE8JfKSKlUItyI&#10;lZLzosn09fWJLSA7d+784IMP0lurMtqOLCjN/UppgbJHssss7cnW7h2HTrX2uTOL52TkT1m0aNHs&#10;2bNlTihFsXNDSxFohjETAfylmdQgljMEuB1bbS4Ilylqmc1NTW+/886JAzumuNonecMLphfiMs0w&#10;E8TPoz/Y92+fVn1xrHPRspsLppWLgiXOMkZpuJvFCIpmihHAXyomqDrpcFNWR8t4MgkEAvX19ceO&#10;Vr7yj7+anN1VXpo3eYyjKC/bzaOZ8WDUqm1TR09/v23HscCrn9YvWXLNTd9d7XC5i4uLs7KytBpC&#10;4X64iSksLqmNSgB/OSoiGkAAAqkmEAwGxXmZRyoPVuz4tHrvnxZPSp83Jb8w1zUmx8k+89SIcfRk&#10;x8H6toBj7ME2py2n5I477rjssstEmVkcaZmaAKQeBWcptXwErwkB/KUmGOlEFwLco3XBKlWnwmju&#10;3r37y4ptTccOHNtfsWzu2AVlRa6sDLEHKJ0jjbSWMhjq67f1N7X7N2w/2t7vnl6+NC134pw5c+bN&#10;m6f1UMr2x11LWWlJLE4C+Ms4gdEcAhBILYHoL2zxksk9e76o+mJ7/aFd47MD8ye5Li3yel1Z6Wlp&#10;GM3kBREnWX5x5HR3MFzd6frd5n2rV6/5+vW3iFLl5MmTk+/cOj1gLq2jNZmOSgB/OSoiGhhJgPu1&#10;kfRNNnZ44Ov48eNvv/328ZrDOcGm/rajC8oKF84oihQzWTiPX6/u3pB4F/z7exo+2FU7Y96icO6U&#10;vMIJ31q+vLCoKLqvP/4uLXoFdyqLCk/aIxPAXzI7zE6AG7fZFUptfGI+hEKhzoGvbZ98WLHtozEZ&#10;vrEZvilj7GUleUV5LibMxQUJ9/WLtyVVNbQfrGvNcI/ZetQfcBTcfdcdBeMn5+TkFBUVpVZP6Udj&#10;vkkvIQnoQwB/qQ9XeoUABPQn0NPT093dXXusZuMf3+1sqPS3Hi8b55iYaxuf55w2PjfLntFvs1HW&#10;HNKhoztQ3dCelunYvP/0gfq25Tet8tvHlJWVLVmyhGplArMVZ5kANC6xDgH8pXW0ljhT7uMSi5eS&#10;0MW6uTjVqKvLt6viT59u2VKQ0ekOtZYWuqaNs4/xOAvzLP3ewqoT7R6X/eNDre9XVF299PrablfZ&#10;9Bl333VXp8+Xn5/PInhiM5SbUmLcuMo6BPCX1tGaTCGgPgHxW1+sm4vNQM2Np97/4INjh/ZcVphh&#10;D3dOHusqcKeJczRLxrrFgY4KP6wZ9T2VJ9pD4b4THaFNO6tmzJ1/sjc701t453dvzXRkjx07VthK&#10;9aeCbhniLHVDS8dKEcBfKiWnwslwT1dYXD1SExNGFDWF0Wxqaqqvrdn80SdZwVZHsG2MM1ySk17o&#10;TZ9U4B2b4xTNotvPJd0fFH0AoMsfdGRlnjjdXd/cmen0bPriRIbDW1w6+1hr6DsrlheMn+h0OsUb&#10;d/ghSnKmATBJgFxuKQL4S0vJTbIQsCIBYTRF2mLjud/vP7h/7ydbtnn72xtqj0wt9qb7Wwpzssqn&#10;jXNkZuR5HKJZVqZYMTbpQ5vRyqsoTAo33BsMHz/d5XE7N3/ZEAj1+x3jth08df03r65qDpaXl19z&#10;zTWijnvppZdiiTSZ8QKj6EcUhjXpjU4gYAUC+EsrqKxIjvymVERIQ9MQs0ic2X7q1Km+cPhozRFf&#10;Z+ehPRV11fsvyXe1tZ6+dKw9I9gpHtmcOSEvGO4ryHWFw31jvM5omTD1u4Wie73bunrFSZ8H6lrz&#10;3I49Nac7u4PpnnGbd1UtunLBlyeDM6dPv3xeua/HLzyl2PCUm5vLyxu1nWLcebTlSW8WIYC/tIjQ&#10;iqTJjV4RIU2TRm9vr9g6LXahh8LhxsbGHTt22PsDp07U2gI9zSePtbb7Zl3i6g90TS709gV7C/K9&#10;jvRwtsM+YaxbLElnO+3C/7kdmb2hsCsrUxxRLsqKUUcY/e+zs4x+JzqBo/+KluI7/mDIac/s7Al4&#10;XfaG1u58j/NYoy8tra/D39/Y0unyeHfurSmdOu2Tw61TJ423OfNE7bJ8wZWnfYHy+Ve4PV6HwyHe&#10;Bi5e2o6n1GNOccPRgyp9WoQA/tIiQpMmBCAwCoHoGqjwasK0iac2xTK52JPe3Nzc1X66+sgRd1b6&#10;lop9l03Iazp1osCT2X76lNfj8WYGTzY2zSktESXGojxHW0fnhMIxza3tl00eV9/UUZjvbmzxjc3z&#10;nDrdUVKYV9/YVlrsrTzeMS7fc+RES8GY3Kq6xuLCcQeO1E+ecEnNqbYMu9OZX1Lf7Jszc9ru6pPX&#10;Xn3lodqmhfPnZrpy8vLySktLu7q6SkpKxPGfdrsdOXUlgLPUFS+dW4EA/tIKKiuVI/d9peSUJ5n2&#10;9na32y18p9frFduGxBbsL774QtQ+fa3NaVmu7o7WnkCwr6ddGMdLi3Iqj7dcWpx7pPZE6YTCXYfq&#10;F8y+dE91w1emXVJ19NjUySVNvlBxvtefnp3rysjyjLHbQmILTldH2/wFC8VDouJl3+LfCRMm+Hw+&#10;j8fDyZSpnyPcZFLPnBHVI4C/VE9TMoIABHQnELUgUfMn9g+JV3WLwmf0O+JLfCpKjOI74lPx3+I7&#10;ooH4Ei3F96MFSPHfmZmZAxvYI69hHFo31z10BhiZAM6S2QEBrQjgL7UiST+pI8DvgNSxZiQIWIMA&#10;dxVr6EyWqSMQ+buZLwjIRSBa6ZErZqKFAATMSYCzh8ypC1HJTgB/KbuCxA8BCEAAAgkSoGyZIDgu&#10;g8BoBPCXoxHic1MSoIRpSlkICgLSEKBsKY1UBConAdYZ5dSNqCEAAQhAICEC1CwTwsZFEIiPAPXL&#10;+HjR2lQEeArTVHIQDARMToCapckFIjyVCFC/VElNcoEABCAAgeEJULZkZkAglQSoX6aSNmNpT4AS&#10;pvZM6RECahGgbKmWnmQjBwH8pRw6EeVIBNjow9yAAARGIoCzZG5AwCgCrI8bRZ5xIQABCEBARwIs&#10;iOsIl64hMBoB6pejEeJzGQiwSi6DSsQIgRQRoGyZItAMA4GRCVC/ZHZAAAIQgIAiBKhZKiIkachP&#10;gPql/BqSwQABSphMBAhYmQA1SyurT+4mJED90oSiEBIEIAABCMRBgLJlHLBoCoGUEKB+mRLMDJIS&#10;ApQwU4KZQeIisPFBccZB2oMbR7mo6tmrRLOrnq2Kq3MaDy5cCHawgAAETEUAf2kqOQgmKQKcVZQU&#10;Pi6OWsHhPF7U/V3so6iBvEg78GpNgAVxrYnSHwS0JIC/1JImfRlOgDKG4RJIHMCKlWtF9FvfePv8&#10;ImLV229sjeS1dX/lBelV7o98tHblCokTly10nKVsihGvFQngL62outo5s0qutr56ZjeSwYx6SPG1&#10;/j/PX+fe+J/rz7KX0x7fIuZf/5bHp+kZprX75lFLa+tP9tIQwF9KIxWBxkiAEmaMoGh2IYFBg3le&#10;mXLAQy5evHgYg1l1eK/47uJZZdDUnwBlS/0ZMwIENCOAv9QMJR2ZhwAlTPNoIVkkZbMudJEDHnLx&#10;7U/fHvlo7+GzF8+jC+eLb7/xTL0yxt08Nlu0YfSLXT2jzRKc5WiE+BwCpiOAvzSdJASUPAFKmMkz&#10;tGgP0268wEVGPeSc6SsGPjrn6cwL7GVs1CLe8obIsvrg19YnytLKnhhcgo+tC8u0ijxu0N/PT7Rl&#10;BCdRdQjgL9XRkkzOJkAJk/mQEIGowTzbRQ48fBnZvzPCR2dVL2MaserZnw94y7XvRL1Tf3/lLyOV&#10;Ub4uIBB1lphLpgYEZCSAv5RRNWIenQBnFY3OiBbDETjfRUYfvhx4wHLwo6GnM6N7e+ZMj2szz2DN&#10;85eVLwztOI/sCsJjniMGC+L8dEJAdgL4S9kVJP4RCVD2YHIkQmDa9DnisjNHEUXt5eADltGPzmwi&#10;j+7tifdkouhe9DhNaSJ5SHoNzlJS4QgbAucRwF8yJVQmwCq5yurqlVt0E3nURQ7u7Tmzf+ecjwae&#10;y4zXXrLh/GKy8ailXpOafiGQcgL4y5QjZ8AUEqCEmULY6gz13y7yzN6eoRXw6EeRTeTRj+K1l4OQ&#10;hjuoXR1+iWRC2TIRalwDARMTwF+aWBxC04IAJUwtKFqsjyEXObS3ZwjAwAFGke0/F34UE6ToEvt5&#10;xxzFdKWqjXCWqipLXhYngL+0+ARQP302+qivsfYZDrrINZGd3ucenn5m+88wH8UWxuAR7k+URd9Y&#10;HvmKvLXciucT4SxjmzK0goCUBPCXUspG0BCAgJ4EBl3k1nMPTx8Y8SIfxRbRihfeiayx29bfcOZ8&#10;9Yi3XLt24JvW+eJRS+toTabWJIC/tKbu1sqaEqa19NYi28Fz1kVXF+z0HlzhPue1PfENueKFc48j&#10;ipyE+cLK+PqQuDVlS4nFI3QIxEwgjafTYmZFQwhAAAIQSJwANcvE2XElBGQjQP1SNsWIN1EC/CmV&#10;KDmug0CyBKhZJkuQ6yEgGwHql7IpRrwQgAAEpCJA2VIquQgWAtoQoH6pDUd6kYIAJUwpZCJIZQhQ&#10;tlRGShKBQLwE8JfxEqO9xATY6COxeIQuFQGcpVRyESwEtCfA+rj2TOkRAhCAgGUJ4CwtKz2JQ+Bs&#10;AtQvmQ+WI8AqueUkJ+FUEYg+asl7WVPFm3EgYF4C1C/Nqw2RQQACEJCFAJt4ZFGKOCGQGgLUL1PD&#10;mVHMRYASprn0IBqZCbAgLrN6xA4BvQhQv9SLLP1CAAIQUJ4AZUvlJSZBCCRGgPplYty4SnoClDCl&#10;l5AEDCVA2dJQ/AwOAbMTwF+aXSHi04kAZxXpBJZulSeAs1ReYhKEQPIEWB9PniE9QAACELAEAVbD&#10;LSEzSUJACwLUL7WgSB/SEmCVXFrpCDzVBDCXqSbOeBCQmQD1S5nVI3YIQAAC+hPAWerPmBEgoBoB&#10;6peqKUo+8RKghBkvMdpbhwCPWlpHazKFgLYEqF9qy5PepCRAeUZK2QhaTwI4Sz3p0jcE1CdA/VJ9&#10;jckQAhCAQFwEeM1jXLhoDAEIXEgAf8msgICNs4qYBBCIEqBsyUyAAAQ0IcD6uCYY6QQCEICA3AR4&#10;SkRu/YgeAiYjQP3SZIIQjnEE2OhjHHtGNpgA5tJgARgeAsoRoH6pnKQkBAEIQCBmAjjLmFHREAIQ&#10;iIMA9cs4YNFUeQKUMJWXmASHCPCoJZMBAhDQjwD+Uj+29CwfATb6yKcZEcdPAGcZPzOugAAE4iOA&#10;v4yPF60hAAEISE2ABXGp5SN4CMhCAH8pi1LEmSIClDBTBJphUk6AsmXKkTMgBKxLgP091tWezCEA&#10;AYsQoGZpEaFJEwLmIUD90jxaEImJCLDRx0RiEEoSBKhZJgGPSyEAgcQJUL9MnB1XQgACEDAzAcqW&#10;ZlaH2CCgNgHql2rrS3aJE6CEmTg7rjSaAGVLoxVgfAhYnQD+0uozgPxHIsBGH+aGjARwljKqRswQ&#10;UI8A6+PqaUpGEICAFQngLK2oOjlDwKwEqF+aVRniMgcBVsnNoQNRjEIg+qil+IIUBCAAATMQoH5p&#10;BhWIAQIQgECCBNjEkyA4LoMABPQkQP1ST7r0rQQBSphKyKhgEiyIKygqKUFAFQLUL1VRkjwgAAEr&#10;EaBsaSW1yRUC8hGgfimfZkScegKUMFPPnBFHIkDZkrkBAQiYnwD+0vwaEaHxBDiryHgNiMBmw1ky&#10;CyAAAVkIsD4ui1LECQEIWJcAq+HW1Z7MISAnAeqXcupG1EYQYJXcCOqMGSlbcvAQ8wACEJCLAPVL&#10;ufQiWghAwEIEcJYWEptUIaAWAeqXaulJNjoToISpM2C6HyTAo5ZMBQhAQGoC+Eup5SP4VBNgo0+q&#10;iVtvPJyl9TQnYwgoSAB/qaCopAQBCEhKgAVxSYUjbAhA4DwC+EumBATiI0AJMz5etI6NAGXL2DjR&#10;CgIQkIMA+3vk0IkoIQABVQlQs1RVWfKCgJUJUL+0svrknjgBNvokzo4rzyKAuWQ6QAACShKgfqmk&#10;rCQFAQiYnQDO0uwKER8EIJAEAeqXScDjUmsToIRpbf0Tz55HLRNnx5UQgIAkBPCXkghFmOYjwEYf&#10;82li9ohwlmZXiPggAAGNCLA+rhFIuoEABCBwUQIsiDNBIAAB6xCgfmkdrclUFwKskuuCVa1OKVuq&#10;pSfZQAACoxOgfjk6I1pAAAIQSIwANcvEuHEVBCAgOwHql7IrSPzGE6CEabwG5ouAmqX5NCEiCEAg&#10;dQSoX6aONSNBAAIWIUDZ0iJCkyYEIDASAeqXzA0IaECAEqYGEJXogrKlEjKSBAQgkCwB/GWyBLke&#10;AoIAZxUxDXCWzAEIQAACQwRYH2cyQAACEEiKAM4yKXxcDAEIqEiA+qWKqpKTQQRYJTcIvJHDRh+1&#10;FF9GBsHYEIAABExGgPqlyQQhHAhAQBICbOKRRCjChAAEDCBA/dIA6AypMAFKmAqLO5QaC+JWUJkc&#10;IQCBZAjgL5Ohx7UQOJ8AG32UnxOULZWXmAQhAIHkCeAvk2dIDxCAgCUIULa0hMwkCQEIaEEAf6kF&#10;RfqAwFkEKGGqNx1wluppSkYQgICuBNjfoyteOocABOQmwGq43PoRPQQgYBAB6pcGgWdY1Qmw0UcB&#10;hTGXCohIChCAgCEEqF8agp1BIQABUxPAWZpaHoKDAARMT4D6peklIkBpCVDClFE6HrWUUTVihgAE&#10;zEYAf2k2RYhHHQJs9JFLS5ylXHoRLQQgYGYC+Eszq0NsEIBAigiwIJ4i0AwDAQhYgwD+0ho6k6VB&#10;BChhGgQ+jmEpW8YBi6YQgAAEYiPA/p7YONEKAhBQjgA1S+UkJSEIQMAsBKhfmkUJ4lCYABt9zCau&#10;UARzaTZRiAcCEFCJAPVLldQkFwhAYHQCOMvRGdECAhCAQHIEqF8mx4+rIRAbAUqYsXHStxWPWurL&#10;l94hAAEInCGAv2QuQCAVBNjokwrKI4+BszSWP6NDAAJWI8D6uNUUJ18IWI4AC+KWk5yEIQABowlQ&#10;vzRaAca3EgFWyVOsNmXLFANnOAhAAAJRAtQvmQkQgICCBKhZKigqKUEAAvIQoH4pj1ZEqgQBSph6&#10;y0jNUm/C9A8BCEBgVALUL0dFRAMIQEAaApQtpZGKQCEAAaUJUL9UWl6SMyUBSph6yELZUg+q9AkB&#10;CEAgMQL4y8S4cRUEEifAWUWJsxvuSpyltjzpDQIQgEDyBFgfT54hPUAAAsYQYDXcGO6MCgEIQGA0&#10;AtQvRyPE5xDQhwCr5ElyxVwmCZDLIQABCOhHgPqlfmzpGQIQ0IUAzlIXrHQKAQhAQDsC1C+1Y0lP&#10;EIiTACXMOIHZeNQyXmK0hwAEIGAIAfylIdgZFAIRAmz0iWseULaMCxeNIQABCBhIAH9pIHyGhgAE&#10;YiJA2TImTDSCAAQgYBoC+EvTSEEgliRACfPisuMsLfljQdIQgID0BNjfI72EJAABJQmwGq6krCQF&#10;AQhYhAD1S4sITZqmJsBGn/PkwVyaer4SHAQgAIHRCFC/HI0Qn0MAAikkgLNMIWyGggAEIKAXAeqX&#10;epGlXwjERYASJo9axjVhaAwBCEDAzATwl2ZWh9gsRMDKG31wlhaa6KQKAQhYgwD+0ho6kyUEzEqA&#10;BXGzKkNcEIAABBIngL9MnB1XQkBbAlYrYVK21Hb+0BsEIAAB8xBgf495tCASCFiFADVLqyhNnhCA&#10;gFUJUL+0qvLkbVYCam/0EdlhLs069YgLAhCAgGYEqF9qhpKOIACBixPAWTJDIAABCFiEAPVLiwhN&#10;mjIRUK+EyaOWMs0/YoUABCCQNAH8ZdII6QACWhNQaaMPzlLr2UF/EIAABCQgwPq4BCIRIgQkJcCC&#10;uKTCETYEIACBJAlQv0wSIJdDQC8CUq+SU7bUa1rQLwQgAAEZCFC/lEElYoSAPASoWcqjFZFCAAIQ&#10;0IsA9Uu9yNIvBJInIFcJk5pl8orTAwQgAAE1CFC/VENHsoCAwQQoWxosAMNDAAIQMBMB6pdmUoNY&#10;IHABAfOXMClbMm0hAAEIQOA8AvhLpgQETE3AzGcV4SxNPXUIDgIQgIBxBFgfN449I0NAWgKshksr&#10;HYFDAAIQSAUB6pepoMwYEEiSgKlWyTGXSarJ5RCAAASUJ0D9UnmJSRACmhHAWWqGko4gAAEIKE2A&#10;+qXS8pKcQgSMLWHyqKVCU4lUIAABCOhOgPql7ogZAAJaETCkfIiz1Eo++oEABCBgHQLUL62jNZlC&#10;IG4CUUcrvuK+kgsgAAEIQMDCBPCXFhaf1GUjkMqziihbyjY7iBcCEICAiQiwPm4iMQgFAmYgYMgq&#10;vBkSJwYIQAACENCKAPVLrUjSDwRSREDXjT6YyxSpyDAQgAAElCZA/VJpeUkOAjETwFnGjIqGEIAA&#10;BCAwCgHql0wRCMhHQNsSJo9ayjcDiBgCEICAuQngL82tD9FBYDgCWm30wVkyvyAAAQhAQA8CrI/r&#10;QZU+ISABARbEJRCJECEAAQjISYD6pZy6ETUEbLaEV8kpWzJ9IAABCEBAVwLUL3XFS+cQMBcBapbm&#10;0oNoIAABCChKgPqlosKSljUIxF7CFC0xl9aYFGQJAQhAwHgC1C+N14AIIKA3AZyl3oTpHwIQgAAE&#10;ziZA/ZL5AAG5CVy8hMmjlnKrS/QQgAAE5CSAv5RTN6KGwBkCI51VhLNkjkAAAhCAgFEEWB83ijzj&#10;QkBHAiyI6wiXriEAAQhAYDQC1C9HI8TnEJCBwNAqOWVLGeQiRghAAAKKE6B+qbjApGcdAtQsraM1&#10;mUIAAhAwOYH/D06OLotK4vH3AAAAAElFTkSuQmCCUEsDBAoAAAAAAAAAIQB6f5GTqg8EAKoPBAAV&#10;AAAAZHJzL21lZGlhL2ltYWdlMy5qcGVn/9j/4AAQSkZJRgABAQEA3ADcAAD/2wBDAAIBAQIBAQIC&#10;AgICAgICAwUDAwMDAwYEBAMFBwYHBwcGBwcICQsJCAgKCAcHCg0KCgsMDAwMBwkODw0MDgsMDAz/&#10;2wBDAQICAgMDAwYDAwYMCAcIDAwMDAwMDAwMDAwMDAwMDAwMDAwMDAwMDAwMDAwMDAwMDAwMDAwM&#10;DAwMDAwMDAwMDAz/wAARCARMBn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jNzGDjeuR71JXy78CP&#10;2X/h/wDFzxD8RtU8S+E9I1rUf+E51eH7RcxFn2LKNq9egyaAPp77TH/z0X86PtMf/PRfzryf/hg3&#10;4O/9E98N/wDgOf8AGj/hg34O/wDRPfDf/gOf8aAPWPtMf/PRfzo+0x/89F/OvJ/+GDfg7/0T3w3/&#10;AOA5/wAaP+GDfg7/ANE98N/+A5/xoA9Y+0x/89F/Oj7TH/z0X868n/4YN+Dv/RPfDf8A4Dn/ABo/&#10;4YN+Dv8A0T3w3/4Dn/GgD1j7TH/z0X86PtMf/PRfzryGX9hH4Prcxr/wr3w3g9f9HP8AjU3/AAwb&#10;8Hf+ie+G/wDwHP8AjQB6x9pj/wCei/nR9pj/AOei/nXk/wDwwb8Hf+ie+G//AAHP+NH/AAwb8Hf+&#10;ie+G/wDwHP8AjQB6x9pj/wCei/nR9pj/AOei/nXk/wDwwb8Hf+ie+G//AAHP+NH/AAwb8Hf+ie+G&#10;/wDwHP8AjQB6x9pj/wCei/nR9pj/AOei/nXk/wDwwb8Hf+ie+G//AAHP+NU9U/YU+EMN3YBfh/4c&#10;VZLjYwFufmHlufX1AoA9k+0x/wDPRfzo+0x/89F/OvJ/+GDfg7/0T3w3/wCA5/xo/wCGDfg7/wBE&#10;98N/+A5/xoA9Y+0x/wDPRfzo+0x/89F/OvJ/+GDfg7/0T3w3/wCA5/xo/wCGDfg7/wBE98N/+A5/&#10;xoA9Y+0x/wDPRfzo+0x/89F/OvJ/+GDfg7/0T3w3/wCA5/xo/wCGDfg7/wBE98N/+A5/xoA9Y+0x&#10;/wDPRfzo+0x/89F/OvIbz9hH4Poq4+HvhsZP/Puf8am/4YN+Dv8A0T3w3/4Dn/GgD1j7TH/z0X86&#10;PtMf/PRfzryf/hg34O/9E98N/wDgOf8AGj/hg34O/wDRPfDf/gOf8aAPWPtMf/PRfzo+0x/89F/O&#10;vJ/+GDfg7/0T3w3/AOA5/wAaP+GDfg7/ANE98N/+A5/xoA9Y+0x/89F/Oj7TH/z0X868n/4YN+Dv&#10;/RPfDf8A4Dn/ABqn4g/YU+ENrotxJH8P/DiuqEgi3PB/OgD2T7TH/wA9F/Oj7TH/AM9F/OvJx+wb&#10;8Hcf8k98N/8AgOf8aP8Ahg34O/8ARPfDf/gOf8aAPWPtMf8Az0X86PtMf/PRfzryf/hg34O/9E98&#10;N/8AgOf8aP8Ahg34O/8ARPfDf/gOf8aAPWPtMf8Az0X86PtMf/PRfzryf/hg34O/9E98N/8AgOf8&#10;aP8Ahg34O/8ARPfDf/gOf8aAPWPtMf8Az0X86PtMf/PRfzryf/hg34O/9E98N/8AgOf8ahg/YQ+D&#10;7XEi/wDCvfDmF/6dz/jQB699pj/56L+dH2mP/nov515P/wAMG/B3/onvhv8A8Bz/AI0f8MG/B3/o&#10;nvhv/wABz/jQB6x9pj/56L+dH2mP/nov515P/wAMG/B3/onvhv8A8Bz/AI0f8MG/B3/onvhv/wAB&#10;z/jQB6x9pj/56L+dH2mP/nov515P/wAMG/B3/onvhv8A8Bz/AI0f8MG/B3/onvhv/wABz/jQB6x9&#10;pj/56L+dH2mP/nov5143r/7CnwhttLZ4/h/4cVg6DItz3dQe9XP+GDfg7/0T3w3/AOA5/wAaAPWP&#10;tMf/AD0X86PtMf8Az0X868n/AOGDfg7/ANE98N/+A5/xo/4YN+Dv/RPfDf8A4Dn/ABoA9Y+0x/8A&#10;PRfzo+0x/wDPRfzryO6/YP8Ag+sXHw98Nj/t3P8AjT0/YN+DxRf+Le+G+n/Puf8AGgD1n7TH/wA9&#10;F/Oj7TH/AM9F/OvJ/wDhg34O/wDRPfDf/gOf8aP+GDfg7/0T3w3/AOA5/wAaAPWPtMf/AD0X86Pt&#10;Mf8Az0X868ll/YO+Dwjb/i3vhvp/z7n/ABqvoP7CfwguNDs5JPh/4caSSBGZjbnklQT3oA9i+0x/&#10;89F/Oj7TH/z0X868n/4YN+Dv/RPfDf8A4Dn/ABo/4YN+Dv8A0T3w3/4Dn/GgD1j7TH/z0X86PtMf&#10;/PRfzryf/hg34O/9E98N/wDgOf8AGmz/ALB/weSFj/wr3w3wD/y7n/GgD1r7TH/z0X86PtMf/PRf&#10;zryO2/YP+D7wKT8PfDf/AIDn/GpP+GDfg7/0T3w3/wCA5/xoA9Y+0x/89F/Oj7TH/wA9F/OvJ/8A&#10;hg34O/8ARPfDf/gOf8aP+GDfg7/0T3w3/wCA5/xoA9Y+0x/89F/Oj7TH/wA9F/OvJZ/2Dvg+sLY+&#10;HvhsHH/Puf8AGq+ifsJfCCfR7WR/h/4dZ3hRmJtzySoPrQB7F9pj/wCei/nR9pj/AOei/nXk/wDw&#10;wb8Hf+ie+G//AAHP+NH/AAwb8Hf+ie+G/wDwHP8AjQB6x9pj/wCei/nR9pj/AOei/nXk/wDwwb8H&#10;f+ie+G//AAHP+NH/AAwb8Hf+ie+G/wDwHP8AjQB6x9pj/wCei/nR9pj/AOei/nXk/wDwwb8Hf+ie&#10;+G//AAHP+NH/AAwb8Hf+ie+G/wDwHP8AjQB6x9pj/wCei/nR9pj/AOei/nXkNn+wj8H5Ebd8PfDZ&#10;5/59z/jU3/DBvwd/6J74b/8AAc/40AesfaY/+ei/nR9pj/56L+deT/8ADBvwd/6J74b/APAc/wCN&#10;H/DBvwd/6J74b/8AAc/40AesfaY/+ei/nR9pj/56L+deT/8ADBvwd/6J74b/APAc/wCNH/DBvwd/&#10;6J74b/8AAc/40AesfaY/+ei/nR9pj/56L+deT/8ADBvwd/6J74b/APAc/wCNU7P9hP4QvrF2jfD/&#10;AMOlEWMqv2c8ZBz3oA9k+0x/89F/Oj7TH/z0X868n/4YN+Dv/RPfDf8A4Dn/ABo/4YN+Dv8A0T3w&#10;3/4Dn/GgD1j7TH/z0X86PtMf/PRfzryf/hg34O/9E98N/wDgOf8AGj/hg34O/wDRPfDf/gOf8aAP&#10;WPtMf/PRfzo+0x/89F/OvJLj9g/4PLE2Ph74b6f8+5/xot/2Dvg80Kk/D3w2eP8An3P+NAHrf2mP&#10;/nov50faY/8Anov515P/AMMG/B3/AKJ74b/8Bz/jR/wwb8Hf+ie+G/8AwHP+NAHrH2mP/nov50fa&#10;Y/8Anov515P/AMMG/B3/AKJ74b/8Bz/jR/wwb8Hf+ie+G/8AwHP+NAHrH2mP/nov50faY/8Anov5&#10;143efsKfCGPWLJF+H/hwJIJNw+znnAGO9XP+GDfg7/0T3w3/AOA5/wAaAPWPtMf/AD0X86PtMf8A&#10;z0X868n/AOGDfg7/ANE98N/+A5/xo/4YN+Dv/RPfDf8A4Dn/ABoA9Y+0x/8APRfzo+0x/wDPRfzr&#10;yf8A4YN+Dv8A0T3w3/4Dn/Gobb9hH4PvLID8PfDfynj/AEc+/vQB699pj/56L+dH2mP/AJ6L+deT&#10;/wDDBvwd/wCie+G//Ac/40f8MG/B3/onvhv/AMBz/jQB6x9pj/56L+dH2mP/AJ6L+deT/wDDBvwd&#10;/wCie+G//Ac/41FffsIfB+OymZfh74bDKjEH7OeOPrQB679pj/56L+dH2mP/AJ6L+deP6V+wj8H5&#10;tMt3b4feG2ZolYk255JA96sf8MG/B3/onvhv/wABz/jQB6x9pj/56L+dH2mP/nov515P/wAMG/B3&#10;/onvhv8A8Bz/AI02f9g/4PJCx/4V74b4B/5dz/jQB619pj/56L+dH2mP/nov515HbfsH/B94FJ+H&#10;vhv/AMBz/jUn/DBvwd/6J74b/wDAc/40AesfaY/+ei/nR9pj/wCei/nXk/8Awwb8Hf8Aonvhv/wH&#10;P+NMuP2D/g+lvIw+HvhvKqSP9HP+NAHrf2mP/nov50faY/8Anov5149o37CXwgn0e1kf4feHGd4U&#10;Zibc8kqPerP/AAwb8Hf+ie+G/wDwHP8AjQB6x9pj/wCei/nR9pj/AOei/nXk/wDwwb8Hf+ie+G//&#10;AAHP+NH/AAwb8Hf+ie+G/wDwHP8AjQB6x9pj/wCei/nR9pj/AOei/nXkN1+wj8H0Me34e+Gxluf9&#10;HP8AjU3/AAwb8Hf+ie+G/wDwHP8AjQB6x9pj/wCei/nR9pj/AOei/nXk/wDwwb8Hf+ie+G//AAHP&#10;+NH/AAwb8Hf+ie+G/wDwHP8AjQB6x9pj/wCei/nR9pj/AOei/nXk/wDwwb8Hf+ie+G//AAHP+NUm&#10;/YU+EP8AwkCR/wDCv/Dvl+QzFfs5wTuAz1oA9l+0x/8APRfzo+0x/wDPRfzryf8A4YN+Dv8A0T3w&#10;3/4Dn/Gj/hg34O/9E98N/wDgOf8AGgD1j7TH/wA9F/Oj7TH/AM9F/OvJZ/2Dvg8sLH/hXvhvp/z7&#10;n/Gm237B/wAH2iXPw98N/wDgOf8AGgD1z7TH/wA9F/Oj7TH/AM9F/OvJ/wDhg34O/wDRPfDf/gOf&#10;8aP+GDfg7/0T3w3/AOA5/wAaAPWPtMf/AD0X86PtMf8Az0X868bvv2FfhDHq1jGvw/8ADgWTfuH2&#10;c84HHern/DBvwd/6J74b/wDAc/40AesfaY/+ei/nR9pj/wCei/nXk/8Awwb8Hf8Aonvhv/wHP+NQ&#10;z/sI/B9JowPh74b+Y8/6Of8AGgD177TH/wA9F/Oj7TH/AM9F/OvJ/wDhg34O/wDRPfDf/gOf8aP+&#10;GDfg7/0T3w3/AOA5/wAaAPWPtMf/AD0X86PtMf8Az0X868b1n9hT4QwR2+z4f+HF3XEanFueQTyO&#10;tXP+GDfg7/0T3w3/AOA5/wAaAPWPtMf/AD0X86PtMf8Az0X868n/AOGDfg7/ANE98N/+A5/xo/4Y&#10;N+Dv/RPfDf8A4Dn/ABoA9Y+0x/8APRfzo+0x/wDPRfzryG1/YR+D8hkz8PfDfB/59z/jU3/DBvwd&#10;/wCie+G//Ac/40AesfaY/wDnov50faY/+ei/nXk//DBvwd/6J74b/wDAc/41T1v9hT4Q28EBT4f+&#10;HFLXEanFueQWGR1oA9k+0x/89F/Oj7TH/wA9F/OvJ/8Ahg34O/8ARPfDf/gOf8aP+GDfg7/0T3w3&#10;/wCA5/xoA9Y+0x/89F/Oj7TH/wA9F/OvJ/8Ahg34O/8ARPfDf/gOf8ajuf2D/g8kDH/hXvhv/wAB&#10;z/jQB659pj/56L+dH2mP/nov515LB+wf8HnhU/8ACvfDfI/59z/jTv8Ahg34O/8ARPfDf/gOf8aA&#10;PWPtMf8Az0X86PtMf/PRfzryf/hg34O/9E98N/8AgOf8aP8Ahg34O/8ARPfDf/gOf8aAPWPtMf8A&#10;z0X86PtMf/PRfzrxvRP2FPhDPDOX+H/h1ttxKozbngBiAOtXP+GDfg7/ANE98N/+A5/xoA9Y+0x/&#10;89F/Oj7TH/z0X868n/4YN+Dv/RPfDf8A4Dn/ABqG6/YR+D8bR4+Hvhvk/wDPuf8AGgD177TH/wA9&#10;F/Oj7TH/AM9F/OvJ/wDhg34O/wDRPfDf/gOf8aP+GDfg7/0T3w3/AOA5/wAaAPWPtMf/AD0X86Pt&#10;Mf8Az0X868n/AOGDfg7/ANE98N/+A5/xqnpn7Cnwhlv9QVvh/wCHGWKdVQG3Pyjy0Pr6k/nQB7J9&#10;pj/56L+dH2mP/nov515P/wAMG/B3/onvhv8A8Bz/AI0f8MG/B3/onvhv/wABz/jQB6x9pj/56L+d&#10;H2mP/nov515P/wAMG/B3/onvhv8A8Bz/AI0f8MG/B3/onvhv/wABz/jQB6x9pj/56L+dH2mP/nov&#10;515P/wAMG/B3/onvhv8A8Bz/AI1CP2Efg/8AbNv/AAr3w3tx0+zn/GgD177TH/z0X86PtMf/AD0X&#10;868n/wCGDfg7/wBE98N/+A5/xo/4YN+Dv/RPfDf/AIDn/GgD1j7TH/z0X86PtMf/AD0X868n/wCG&#10;Dfg7/wBE98N/+A5/xo/4YN+Dv/RPfDf/AIDn/GgD1j7TH/z0X86PtMf/AD0X868n/wCGDfg7/wBE&#10;98N/+A5/xqnf/sKfCGPVLFF+H/hxVkZww+zn5sIT60AeyfaY/wDnov50faY/+ei/nXk//DBvwd/6&#10;J74b/wDAc/40f8MG/B3/AKJ74b/8Bz/jQB6x9pj/AOei/nR9pj/56L+deT/8MG/B3/onvhv/AMBz&#10;/jR/wwb8Hf8Aonvhv/wHP+NAHrH2mP8A56L+dH2mP/nov515P/wwb8Hf+ie+G/8AwHP+NH/DBvwd&#10;/wCie+G//Ac/40AesfaY/wDnov50faY/+ei/nXkN1+wf8H1KY+Hvhwc/8+5/xqZf2Dfg6R/yT3w3&#10;/wCA5/xoA9Y+0x/89F/Oj7TH/wA9F/OvJ/8Ahg34O/8ARPfDf/gOf8aP+GDfg7/0T3w3/wCA5/xo&#10;A9Y+0x/89F/Oj7TH/wA9F/OvJ/8Ahg34O/8ARPfDf/gOf8aP+GDfg7/0T3w3/wCA5/xoA9Y+0x/8&#10;9F/Oj7TH/wA9F/OvJ/8Ahg34O/8ARPfDf/gOf8aiu/2EPg/HDlfh74bBz/z7n/GgD137TH/z0X86&#10;PtMf/PRfzrycfsG/B0j/AJJ74b/8Bz/jR/wwb8Hf+ie+G/8AwHP+NAHrH2mP/nov50faY/8Anov5&#10;15P/AMMG/B3/AKJ74b/8Bz/jXkH7en7Ifw0+HP7JXjLWtD8GaHpeq2EEDW9zBCVkiJuYlODnurEf&#10;jQB9dg5FFNtxiBP90U6gAooooAKKKKACiiigAooooAKKKKACiiigAooooAKKKKACiiigAooooAKK&#10;KKACiiigArxn9kP7/wAR/wDsfdZ/9GrXs1eM/sh/f+I//Y+6z/6NWgD2aiiigAooooAKKKKAK8//&#10;AB+R1YqvP/x+R1YoAKKKKACiiigAqhrP/H5pv/X1/wC0pKv1Q1n/AI/NN/6+v/aUlAF+iiigAooo&#10;oAKKKKAK9/0T/eqxVe/6J/vVYoAKKKKACiiigAqh4n/5AF1/1zNX6oeJ/wDkAXX/AFzNAF8dKKB0&#10;ooAKKKKACiiigAqvb/8AH1LViq9v/wAfUtAFiiiigAooooAKKKKAKHiX/kDv/vx/+hrV+qHiX/kD&#10;v/vx/wDoa1foAKKKKAIbz/VVJH/q1+lR3n+qqSP/AFa/SgB1FFFADZv9U30NVPDf/Iu6f/17R/8A&#10;oIq3N/qm+hqp4b/5F3T/APr2j/8AQRQBdooooAKjuf8Aj3k/3TUlR3P/AB7yf7poALP/AI9lqSo7&#10;P/j2WpKACiiigBlx/qH+hqt4e/5ANl/1wj/9BFWbj/UP9DVbw9/yAbL/AK4R/wDoIoAuUUUUAFFF&#10;FABRRRQBX0//AFbf71WKr6f/AKtv96rFABRRRQAUUUUAFULH/kOX3+5F/I1fqhY/8hy+/wByL+Ro&#10;Av0UUUAFFFFAEdz/AKlvpRbf8e6/Si5/1LfSi2/491+lAElFFFABRRRQBQv/APkOaf8ASX/0EVfq&#10;hf8A/Ic0/wCkv/oIq/QAUUUUAFV7T/Xzf73+NWKr2n+vm/3v8aALFFFFABUOo/8AIPn/AOubfyqa&#10;odR/5B8//XNv5UAM0b/kD2v/AFxT/wBBFWaraN/yB7X/AK4p/wCgirNABUdz/wAe8n+6akqO5/49&#10;5P8AdNABZ/8AHstSVHZ/8ey1JQAVHd/8esn+4f5VJUd3/wAesn+4f5UAQaB/yArL/rgn/oIq3VTQ&#10;P+QFZf8AXBP/AEEVboAKKKKAILz78f8AvVPUF59+P/eqegAooooAKzz/AMjNH/17N/6EtaFZ5/5G&#10;aP8A69m/9CWgDQooooAZcf6h/oaS0/1K/wCe9Lcf6h/oaS0/1K/570ASUUUUAZ+o/wDIb0//ALaf&#10;+gitCs/Uf+Q3p/8A20/9BFaFABVe6/4+IfrViq91/wAfEP1oAsUUUUAUNf8A9Xa/9fUX/oVX6oa/&#10;/q7X/r6i/wDQqv0AFFFFAFey6yf71WKr2XWT/eqxQAVn+If+Pe3/AOvqL/0IVoVn+If+Pe3/AOvq&#10;L/0IUAaFFFFABUd5/wAezVJUd5/x7NQAW3/HvH/uipKjtv8Aj3j/AN0VJQAUUUUAUPD/APx73H/X&#10;1N/6Gav1Q8P/APHvcf8AX1N/6Gav0AFV73rH/vVYqve9Y/8AeoAsUUUUAFZ+kf8AIS1T/r4X/wBF&#10;R1oVn6R/yEtU/wCvhf8A0VHQBoUUUUAFFFFABVcf8hD/AIDViq4/5CH/AAGgCxRRRQAUUUUAFUNS&#10;/wCQzpv+/J/6Aav1Q1L/AJDOm/78n/oBoAv0UUUAFFFFABRRRQBDd9Y/rUqfdqK76x/WpU+7QAtF&#10;FFABRRRQAVDff6j8amqG+/1H40ATDpRQOlFABXhn/BSn/kyHx7/17W//AKVw17nXhn/BSn/kyHx7&#10;/wBe1v8A+lcNAHuMH+oT/dFOpsH+oT/dFOoAKKKKACiiigAooooAKKKKACiiigAooooAKKKKACii&#10;igAooooAKKKKACiiigAooooAK8Z/ZD+/8R/+x91n/wBGrXs1eM/sh/f+I/8A2Pus/wDo1aAPZqKK&#10;KACiiigAooooArz/APH5HViq8/8Ax+R1YoAKKKKACiiigAqhrP8Ax+ab/wBfX/tKSr9cn8XfiNpP&#10;ws0K21nW7qOz0+0uMu7dSTHIAoHUknoK0p051JqnTTbeiS3bIqVI04uc3ZLVt7I6yivC/Cn7f/g3&#10;xHrdvZ3NnrujpdyCOG5vbUJCSem4gkqSeACK9yhmW4jVlIZWGQQetdGNy7E4OShiYOLe11uc2DzD&#10;DYqLlhpqSW9h1FFFcZ2BRRRQBXv+if71WKr3/RP96rFABRRRQAUUUUAFUPE//IAuv+uZq/VDxP8A&#10;8gC6/wCuZoAvjpRQOlFABRRRQAUUUUAFV7f/AI+pasVXt/8Aj6loAsUUUUAFFFFABRRRQBQ8S/8A&#10;IHf/AH4//Q1q/VDxL/yB3/34/wD0Nav0AFFFFAEN5/qqkj/1a/So7z/VVJH/AKtfpQA6iiigBs3+&#10;qb6Gqnhv/kXdP/69o/8A0EVbm/1TfQ1U8N/8i7p//XtH/wCgigC7RRRQAVHc/wDHvJ/umpKjuf8A&#10;j3k/3TQAWf8Ax7LUlR2f/HstSUAFFFFADLj/AFD/AENVvD3/ACAbL/rhH/6CKs3H+of6Gq3h7/kA&#10;2X/XCP8A9BFAFyiiigAooooAKKKKAK+n/wCrb/eqxVfT/wDVt/vVYoAKKKKACiiigAqhY/8AIcvv&#10;9yL+Rq/VCx/5Dl9/uRfyNAF+iiigAooooAjuf9S30otv+PdfpRc/6lvpRbf8e6/SgCSiiigAoooo&#10;AoX/APyHNP8ApL/6CKv1Qv8A/kOaf9Jf/QRV+gAooooAKr2n+vm/3v8AGrFV7T/Xzf73+NAFiiii&#10;gAqHUf8AkHz/APXNv5VNUOo/8g+f/rm38qAGaN/yB7X/AK4p/wCgirNVtG/5A9r/ANcU/wDQRVmg&#10;AqO5/wCPeT/dNSVHc/8AHvJ/umgAs/8Aj2WpKjs/+PZakoAKju/+PWT/AHD/ACqSo7v/AI9ZP9w/&#10;yoAg0D/kBWX/AFwT/wBBFW6qaB/yArL/AK4J/wCgirdABRRRQBBeffj/AN6p6gvPvx/71T0AFFFF&#10;ABWef+Rmj/69m/8AQlrQrPP/ACM0f/Xs3/oS0AaFFFFADLj/AFD/AENJaf6lf896W4/1D/Q0lp/q&#10;V/z3oAkooooAz9R/5Den/wDbT/0EVoVn6j/yG9P/AO2n/oIrQoAKr3X/AB8Q/WrFV7r/AI+IfrQB&#10;YooooAoa/wD6u1/6+ov/AEKr9UNf/wBXa/8AX1F/6FV+gAooooAr2XWT/eqxVey6yf71WKACs/xD&#10;/wAe9v8A9fUX/oQrQrP8Q/8AHvb/APX1F/6EKANCiiigAqO8/wCPZqkqO8/49moALb/j3j/3RUlR&#10;23/HvH/uipKACiiigCh4f/497j/r6m/9DNX6oeH/APj3uP8Ar6m/9DNX6ACq971j/wB6rFV73rH/&#10;AL1AFiiiigArP0j/AJCWqf8AXwv/AKKjrQrP0j/kJap/18L/AOio6ANCiiigAooooAKrj/kIf8Bq&#10;xVcf8hD/AIDQBYooooAKKKKACqGpf8hnTf8Afk/9ANX6oal/yGdN/wB+T/0A0AX6KKKACiiigAoo&#10;ooAhu+sf1qVPu1Fd9Y/rUqfdoAWiiigAooooAKhvv9R+NTVDff6j8aAJh0ooHSigArwz/gpT/wAm&#10;Q+Pf+va3/wDSuGvc68M/4KU/8mQ+Pf8Ar2t//SuGgD3GD/UJ/uinU2D/AFCf7op1ABRRRQAUUUUA&#10;FFFFABRRRQAUUUUAFFFFABRRRQAUUUUAFFFFABRRRQAUUUUAFFFFABXjP7If3/iP/wBj7rP/AKNW&#10;vZq8Z/ZD+/8AEf8A7H3Wf/Rq0AezUUUUAFFFFABRRRQBXn/4/I6sVXn/AOPyOrFABRRRQAUUUUAF&#10;fM3/AAUk0+5bQ/Bl8wc6VY6o5uzj5Y2aJhG7ewOe3Geo7/TNeQftj/Fuz+FfgOwWbS7fWrzWLv7L&#10;a2M4/czHy33F+PuqDk9/5j2uHatWnmNKVGHNK+226aevSyu79Dx+IKdOpl9WNWXKrb79VbTrd6WP&#10;jTX2jl0eaI/vDcoY41U8yMR8oHvnH061+gXwX0+80r4U+Hre/wB/2yGwhSUOMMpCjg+46fhXwz8N&#10;/iAPhJ4qh1y68M+GdQt4JPMmiigdHtk4yYyzMDtxnkZr7+8L67b+J9As9StWLWt9Cs8RIxlWGRxX&#10;13H1Wry0qbhaN2+a61dlp5W/HpsfK8EwpudWpze9ZLl10V99d/0NCiiivzc/QgooooAr3/RP96rF&#10;V7/on+9VigAooooAKKKKACqHif8A5AF1/wBczV+qHif/AJAF1/1zNAF8dKKB0ooAKKKKACiiigAq&#10;vb/8fUtWKr2//H1LQBYooooAKKKKACiiigCh4l/5A7/78f8A6GtX6oeJf+QO/wDvx/8Aoa1foAKK&#10;KKAIbz/VVJH/AKtfpUd5/qqkj/1a/SgB1FFFADZv9U30NVPDf/Iu6f8A9e0f/oIq3N/qm+hqp4b/&#10;AORd0/8A69o//QRQBdooooAKjuf+PeT/AHTUlR3P/HvJ/umgAs/+PZakqOz/AOPZakoAKKKKAGXH&#10;+of6Gq3h7/kA2X/XCP8A9BFWbj/UP9DVbw9/yAbL/rhH/wCgigC5RRRQAUUUUAFFFFAFfT/9W3+9&#10;Viq+n/6tv96rFABRRRQAUUUUAFULH/kOX3+5F/I1fqhY/wDIcvv9yL+RoAv0UUUAFFFFAEdz/qW+&#10;lFt/x7r9KLn/AFLfSi2/491+lAElFFFABRRRQBQv/wDkOaf9Jf8A0EVfqhf/APIc0/6S/wDoIq/Q&#10;AUUUUAFV7T/Xzf73+NWKr2n+vm/3v8aALFFFFABUOo/8g+f/AK5t/Kpqh1H/AJB8/wD1zb+VADNG&#10;/wCQPa/9cU/9BFWaraN/yB7X/rin/oIqzQAVHc/8e8n+6akqO5/495P900AFn/x7LUlR2f8Ax7LU&#10;lABUd3/x6yf7h/lUlR3f/HrJ/uH+VAEGgf8AICsv+uCf+girdVNA/wCQFZf9cE/9BFW6ACiiigCC&#10;8+/H/vVPUF59+P8A3qnoAKKKKACs8/8AIzR/9ezf+hLWhWef+Rmj/wCvZv8A0JaANCiiigBlx/qH&#10;+hpLT/Ur/nvS3H+of6GktP8AUr/nvQBJRRRQBn6j/wAhvT/+2n/oIrQrP1H/AJDen/8AbT/0EVoU&#10;AFV7r/j4h+tWKr3X/HxD9aALFFFFAFDX/wDV2v8A19Rf+hVfqhr/APq7X/r6i/8AQqv0AFFFFAFe&#10;y6yf71WKr2XWT/eqxQAVn+If+Pe3/wCvqL/0IVoVn+If+Pe3/wCvqL/0IUAaFFFFABUd5/x7NUlR&#10;3n/Hs1ABbf8AHvH/ALoqSo7b/j3j/wB0VJQAUUUUAUPD/wDx73H/AF9Tf+hmr9UPD/8Ax73H/X1N&#10;/wChmr9ABVe96x/71WKr3vWP/eoAsUUUUAFZ+kf8hLVP+vhf/RUdaFZ+kf8AIS1T/r4X/wBFR0Aa&#10;FFFFABRRRQAVXH/IQ/4DViq4/wCQh/wGgCxRRRQAUUUUAFUNS/5DOm/78n/oBq/VDUv+Qzpv+/J/&#10;6AaAL9FFFABRRRQAUUUUAQ3fWP61Kn3aiu+sf1qVPu0ALRRRQAUUUUAFQ33+o/Gpqhvv9R+NAEw6&#10;UUDpRQAV4Z/wUp/5Mh8e/wDXtb/+lcNe514Z/wAFKf8AkyHx7/17W/8A6Vw0Ae4wf6hP90U6mwf6&#10;hP8AdFOoAKKKKACiiigAooooAKKKKACiiigAooooAKKKKACiiigAooooAKKKKACiiigAooooAK8Z&#10;/ZD+/wDEf/sfdZ/9GrXs1eMfsjSCM/Ect/0Pus/+jVoA9noqP7XH/eo+1x/3qAJKKj+1x/3qPtcf&#10;96gCSio/tcf96j7XH/eoAjn/AOPyOrFVZZ1a5jbPA61N9rj/AL1AElFR/a4/71H2uP8AvUASUVH9&#10;rj/vUfa4/wC9QBJXg/7dXwj1T4keG/D2oaLb/bNS0G9eRbYD5riN4mDhT/eAXIHf9D7p9rj/AL1Z&#10;+szxyXem/N925z/5Dkrsy/HVMHiI4mlvHvs9LNfNM48fgoYvDyw9TaXb71+J8C6N8OvEnj6+Gk6Z&#10;oOqfargmF2ngMcdtnqXY8cA5xX3l8NvCv/CD+BdJ0fcsn9nWqQFwMByo5OPc5NawmhHpTvtcf96v&#10;Wz7iOrmajCUVGMdbLXXvf9Dy8k4fp5c5TUnKUtLvTRElFR/a4/71H2uP+9Xzp9ASUVH9rj/vUfa4&#10;/wC9QBHf9E/3qsVVu51kVdrdDU32uP8AvUASUVH9rj/vUfa4/wC9QBJRUf2uP+9R9rj/AL1AElUP&#10;E/8AyALr/rmat/a4/wC9VHxLcxvoN0N3/LM0AaQ6UVELuPH3qX7XH/eoAkoqP7XH/eo+1x/3qAJK&#10;Kj+1x/3qPtcf96gCSq9v/wAfUtSfa4/71QwTqtxIxbg9KALVFR/a4/71H2uP+9QBJRUf2uP+9R9r&#10;j/vUASUVH9rj/vUfa4/71AFTxL/yB3/34/8A0Nav1m+I7mNtIf5v44//AENavfa4/wC9QBJRUf2u&#10;P+9R9rj/AL1ADbz/AFVSR/6tfpUN3cK0PDZpyXUYRfm7UATUVH9rj/vUfa4/71ADpv8AVN9DVTw3&#10;/wAi7p//AF7R/wDoIqeW7j8pvm7Gqvh25jXw/Yjd0t4//QRQBoUVH9rj/vUfa4/71AElR3P/AB7y&#10;f7po+1x/3qZPcxvCy7vvDFAD7P8A49lqSq9tcokCgtzUn2uP+9QBJRUf2uP+9R9rj/vUALcf6h/o&#10;areHv+QDZf8AXCP/ANBFSz3cZgb5u1VtAuUXQrLLf8sE/wDQRQBoUVH9rj/vUfa4/wC9QBJRUf2u&#10;P+9R9rj/AL1AElFR/a4/71H2uP8AvUAR6f8A6tv96rFVbOdY0bce9Tfa4/71AElFR/a4/wC9R9rj&#10;/vUASUVH9rj/AL1H2uP+9QBJVCx/5Dl9/uRfyNW/tcf96qNlcoNbvfm/hj/kaANKio/tcf8Aeo+1&#10;x/3qAJKKj+1x/wB6j7XH/eoALn/Ut9KLb/j3X6VHPcI8LYbtRb3SLCoLdqALFFR/a4/71H2uP+9Q&#10;BJRUf2uP+9R9rj/vUAVL/wD5Dmn/AEl/9BFX6zb65jOt2B3DgSfyFXvtcf8AeoAkoqP7XH/eo+1x&#10;/wB6gCSq9p/r5v8Ae/xqT7XH/eqG2nVJZCT948frQBaoqP7XH/eo+1x/3qAJKh1H/kHz/wDXNv5U&#10;77XH/eqHULuM2E/zf8s2/lQAujf8ge1/64p/6CKs1S0e6jXSbUbukKD9BVn7XH/eoAkqO5/495P9&#10;00fa4/71MnuY3hZd33higB9n/wAey1JVe2uUSBQW5qT7XH/eoAkqO7/49ZP9w/yo+1x/3qjurqM2&#10;snzfwn+VADNA/wCQFZf9cE/9BFW6oaFdRrolmN3SBB/46Kt/a4/71AElFR/a4/71H2uP+9QAy8+/&#10;H/vVPVW5nV2jwejc1N9rj/vUASUVH9rj/vUfa4/71AElZ5/5GaP/AK9m/wDQlq59rj/vVQa4QeJY&#10;zuGPszf+hLQBp0VH9rj/AL1H2uP+9QAtx/qH+hpLT/Ur/nvTJrpGhYBu1Jb3CpCuWoAsUVH9rj/v&#10;Ufa4/wC9QBT1H/kN6f8A9tP/AEEVoVmahcxtrWnncOPM/wDQav8A2uP+9QBJVe6/4+IfrUn2uP8A&#10;vVDcTq80bbuFPNAFqio/tcf96j7XH/eoAqa//q7X/r6i/wDQqv1m67cxtHa/N0uYz+tXvtcf96gC&#10;Sio/tcf96j7XH/eoAjsusn+9ViqtrOsZky3U5FTfa4/71AElZ/iH/j3t/wDr6i/9CFXPtcf96qGv&#10;3MbQW/zf8vMR/wDHhQBp0VH9rj/vUfa4/wC9QBJUd5/x7NR9rj/vVHc3KPAwDc0ASW3/AB7x/wC6&#10;KkqCC5jSFV3fdGKf9rj/AL1AElFR/a4/71H2uP8AvUAVPD//AB73H/X1N/6Gav1m6DcxrBcfMP8A&#10;j5lP/j5q99rj/vUASVXvesf+9Un2uP8AvVDdTrI0eG6HmgC1RUf2uP8AvUfa4/71AElZ+kf8hLVP&#10;+vhf/RUdXPtcf96qGk3Ma6jqfzD5rhT/AOQo6ANOio/tcf8Aeo+1x/3qAJKKj+1x/wB6j7XH/eoA&#10;kquP+Qh/wGpPtcf96oROv2zdn5cUAWqKj+1x/wB6j7XH/eoAkoqP7XH/AHqPtcf96gCSqGpf8hnT&#10;f9+T/wBANW/tcf8AeqjqNzGdX087ujv/AOgGgDSoqP7XH/eo+1x/3qAJKKj+1x/3qPtcf96gCSio&#10;/tcf96j7XH/eoAbd9Y/rUqfdqtdXCsUwe9TC6jXjdQBJRUf2uP8AvUfa4/71AElFR/a4/wC9R9rj&#10;/vUASVDff6j8ad9rj/vVFdzrJDhW70AWR0oqIXcYH3qX7XH/AHqAJK8M/wCClP8AyZD49/69rf8A&#10;9K4a9v8Atcf96vDf+Ck1wkn7EXj0K3P2a3/9KoaAPdIP9Qn+6KdTYP8AUJ/uinUAFFFFABRRRQAU&#10;UUUAFFFFABRRRQAUUUUAFFFFABRRRQAUUUUAFFFFABRRRQAUUUUAFeM/siqHb4jhhn/ivdZ/9GrX&#10;s1eM/sh/f+I//Y+6z/6NWgD2L7NH/dWj7NH/AHVqSigCP7NH/dWj7NH/AHVqSigCP7NH/dWj7NH/&#10;AHVqSigCrNCq3Ua7Rg9RU32aP+6tRz/8fkdWKAI/s0f91aPs0f8AdWpKKAI/s0f91aPs0f8AdWpK&#10;KAI/s0f91ao6xbxi8035V5ucf+Q5K0qoaz/x+ab/ANfX/tKSgC39mj/urR9mj/urUlFAEf2aP+6t&#10;H2aP+6tSUUAR/Zo/7q0fZo/7q1JRQBVvIVQLtUDnFTfZo/7q1Hf9E/3qsUAR/Zo/7q0fZo/7q1JR&#10;QBH9mj/urR9mj/urUlFAEf2aP+6tUfE1vGug3Xyr/qzWlVDxP/yALr/rmaALYto8fdWj7NH/AHVq&#10;QdKKAI/s0f8AdWj7NH/dWpKKAI/s0f8AdWj7NH/dWpKKAI/s0f8AdWoYYVa5kyo46Vaqvb/8fUtA&#10;En2aP+6tH2aP+6tSUUAR/Zo/7q0fZo/7q1JRQBH9mj/urR9mj/urUlFAGb4kt4xpD/Kv34//AENa&#10;vfZo/wC6tVPEv/IHf/fj/wDQ1q/QBH9mj/urR9mj/urUlFAFe6gRYuFAp8dtGY1+UdKS8/1VSR/6&#10;tfpQA37NH/dWj7NH/dWpKKAIZbaPym+Vehqr4ct4z4esPlH/AB7x/wDoIq9N/qm+hqp4b/5F3T/+&#10;vaP/ANBFAFn7NH/dWj7NH/dWpKKAI/s0f91abc20YgY7RwDU1R3P/HvJ/umgCO1gRoFJUVJ9mj/u&#10;rRZ/8ey1JQBH9mj/ALq0fZo/7q1JRQBDcW0fkP8AKvSq3h+3jOhWfyj/AFEf/oIq5cf6h/oareHv&#10;+QDZf9cI/wD0EUAWPs0f91aPs0f91akooAj+zR/3Vo+zR/3VqSigCP7NH/dWj7NH/dWpKKAKtlCs&#10;iNuUHmpvs0f91aj0/wD1bf71WKAI/s0f91aPs0f91akooAj+zR/3Vo+zR/3VqSigCP7NH/dWqNjb&#10;x/25e/KPuR/yNaVULH/kOX3+5F/I0AW/s0f91aPs0f8AdWpKKAI/s0f91aPs0f8AdWpKKAIZ4EWJ&#10;sKvSi3t4zAvyjpTrn/Ut9KLb/j3X6UAH2aP+6tH2aP8AurUlFAEf2aP+6tH2aP8AurUlFAGbf28Y&#10;1zT/AJV5En8hV77NH/dWql//AMhzT/pL/wCgir9AEf2aP+6tH2aP+6tSUUAR/Zo/7q1DbQq8soKj&#10;5Tx7datVXtP9fN/vf40ASfZo/wC6tH2aP+6tSUUAR/Zo/wC6tQ6hbRiwn+Vf9W38qtVDqP8AyD5/&#10;+ubfyoAh0e2jOkWvyr/qU/kKsfZo/wC6tRaN/wAge1/64p/6CKs0AR/Zo/7q025toxAx2jgGpqju&#10;f+PeT/dNAEdrAjQKSoqT7NH/AHVos/8Aj2WpKAI/s0f91aZdW0YtZPlX7p/lU9R3f/HrJ/uH+VAF&#10;XQbaM6HZ/Kv+oT/0EVa+zR/3VqDQP+QFZf8AXBP/AEEVboAj+zR/3Vo+zR/3VqSigCtdQqjR4UDL&#10;c1L9mj/urTLz78f+9U9AEf2aP+6tH2aP+6tSUUAR/Zo/7q1QMCf8JLH8o/492/8AQlrTrPP/ACM0&#10;f/Xs3/oS0AXPs0f91aPs0f8AdWpKKAIZ7eMQt8o6UlvAjxLlVqS4/wBQ/wBDSWn+pX/PegA+zR/3&#10;Vo+zR/3VqSigDN1C3jGtaf8AKvPmf+gir32aP+6tU9R/5Den/wDbT/0EVoUAR/Zo/wC6tQ3MCieM&#10;bRgnmrVV7r/j4h+tAEn2aP8AurR9mj/urUlFAGbr1vGI7X5V/wCPqL/0Kr32aP8AurVTX/8AV2v/&#10;AF9Rf+hVfoAj+zR/3Vo+zR/3VqSigCraQI7SZUdam+zR/wB1ajsusn+9VigCP7NH/dWqPiCBFgt/&#10;lX/j5i/9CFaVZ/iH/j3t/wDr6i/9CFAFz7NH/dWj7NH/AHVqSigCP7NH/dWo7qBFgYhRVio7z/j2&#10;agBttbRmBTtHIFO+zR/3Votv+PeP/dFSUAR/Zo/7q0fZo/7q1JRQBm6Bbxm3uPlH/H1N/wChmr32&#10;aP8AurVTw/8A8e9x/wBfU3/oZq/QBH9mj/urUN3CqGPCjk81aqve9Y/96gCT7NH/AHVo+zR/3VqS&#10;igCP7NH/AHVqjpMCHUdU+UcXC/8AoqOtKs/SP+Qlqn/Xwv8A6KjoAufZo/7q0fZo/wC6tSUUAR/Z&#10;o/7q0fZo/wC6tSUUAR/Zo/7q1CIV+27do246VaquP+Qh/wABoAk+zR/3Vo+zR/3VqSigCP7NH/dW&#10;j7NH/dWpKKAI/s0f91ao6lbx/wBr6cNq/ff/ANANaVUNS/5DOm/78n/oBoAt/Zo/7q0fZo/7q1JR&#10;QBH9mj/urR9mj/urUlFAEf2aP+6tH2aP+6tSUUAVrmBUaPCjrUq20ZH3Vpt31j+tSp92gBn2aP8A&#10;urR9mj/urUlFAEf2aP8AurR9mj/urUlFAEf2aP8AurUd3CqQ/KoHNWKhvv8AUfjQA4W0ePurR9mj&#10;/urUg6UUAR/Zo/7q14b/AMFJ4ET9iLx6VUA/Zrf/ANKoa92rwz/gpT/yZD49/wCva3/9K4aAPcYP&#10;9Qn+6KdTYP8AUJ/uinUAFFFFABRRRQAUUUUAFFFFABRRRQAUUUUAFFFFABRRRQAUUUUAFFFFABRR&#10;RQAUUUUAFeM/sh/f+I//AGPus/8Ao1a9mrxn9kP7/wAR/wDsfdZ/9GrQB7NRRRQAUUUUAFFFFAFe&#10;f/j8jqxVef8A4/I6sUAFFFFABRRRQAVQ1n/j803/AK+v/aUlX6oaz/x+ab/19f8AtKSgC/RRRQAU&#10;UUUAFFFFAFe/6J/vVYqvf9E/3qsUAFFFFABRRRQAVQ8T/wDIAuv+uZq/VDxP/wAgC6/65mgC+OlF&#10;A6UUAFFFFABRRRQAVXt/+PqWrFV7f/j6loAsUUUUAFFFFABRRRQBQ8S/8gd/9+P/ANDWr9UPEv8A&#10;yB3/AN+P/wBDWr9ABRRRQBDef6qpI/8AVr9KjvP9VUkf+rX6UAOooooAbN/qm+hqp4b/AORd0/8A&#10;69o//QRVub/VN9DVTw3/AMi7p/8A17R/+gigC7RRRQAVHc/8e8n+6akqO5/495P900AFn/x7LUlR&#10;2f8Ax7LUlABRRRQAy4/1D/Q1W8Pf8gGy/wCuEf8A6CKs3H+of6Gq3h7/AJANl/1wj/8AQRQBcooo&#10;oAKKKKACiiigCvp/+rb/AHqsVX0//Vt/vVYoAKKKKACiiigAqhY/8hy+/wByL+Rq/VCx/wCQ5ff7&#10;kX8jQBfooooAKKKKAI7n/Ut9KLb/AI91+lFz/qW+lFt/x7r9KAJKKKKACiiigChf/wDIc0/6S/8A&#10;oIq/VC//AOQ5p/0l/wDQRV+gAooooAKr2n+vm/3v8asVXtP9fN/vf40AWKKKKACodR/5B8//AFzb&#10;+VTVDqP/ACD5/wDrm38qAGaN/wAge1/64p/6CKs1W0b/AJA9r/1xT/0EVZoAKjuf+PeT/dNSVHc/&#10;8e8n+6aACz/49lqSo7P/AI9lqSgAqO7/AOPWT/cP8qkqO7/49ZP9w/yoAg0D/kBWX/XBP/QRVuqm&#10;gf8AICsv+uCf+girdABRRRQBBeffj/3qnqC8+/H/AL1T0AFFFFABWef+Rmj/AOvZv/QlrQrPP/Iz&#10;R/8AXs3/AKEtAGhRRRQAy4/1D/Q0lp/qV/z3pbj/AFD/AENJaf6lf896AJKKKKAM/Uf+Q3p//bT/&#10;ANBFaFZ+o/8AIb0//tp/6CK0KACq91/x8Q/WrFV7r/j4h+tAFiiiigChr/8Aq7X/AK+ov/Qqv1Q1&#10;/wD1dr/19Rf+hVfoAKKKKAK9l1k/3qsVXsusn+9VigArP8Q/8e9v/wBfUX/oQrQrP8Q/8e9v/wBf&#10;UX/oQoA0KKKKACo7z/j2apKjvP8Aj2agAtv+PeP/AHRUlR23/HvH/uipKACiiigCh4f/AOPe4/6+&#10;pv8A0M1fqh4f/wCPe4/6+pv/AEM1foAKr3vWP/eqxVe96x/71AFiiiigArP0j/kJap/18L/6KjrQ&#10;rP0j/kJap/18L/6KjoA0KKKKACiiigAquP8AkIf8BqxVcf8AIQ/4DQBYooooAKKKKACqGpf8hnTf&#10;9+T/ANANX6oal/yGdN/35P8A0A0AX6KKKACiiigAooooAhu+sf1qVPu1Fd9Y/rUqfdoAWiiigAoo&#10;ooAKhvv9R+NTVDff6j8aAJh0ooHSigArwz/gpT/yZD49/wCva3/9K4a9zrwz/gpT/wAmQ+Pf+va3&#10;/wDSuGgD3GD/AFCf7op1Ng/1Cf7op1ABRRRQAUUUUAFFFFABRRRQAUUUUAFFFFABRRRQAUUUUAFF&#10;FFABRRRQAUUUUAFFFFABXjP7If3/AIj/APY+6z/6NWvZq8Z/ZD+/8R/+x91n/wBGrQB7NRRRQAUU&#10;UUAFFFFAFef/AI/I6sVXn/4/I6sUAFFFFABRRRQAVn64+y600+l1/wC0pK0K+K/+C0f7R3iL4L/C&#10;zwzofhy6utLufFVxP59/bsySwwxIoaNHH3S/mjJBBwpx1yPYyDJa+b5hSy7DtKVR2u9kkrtv0SbP&#10;JzzN6WV4Gpj66bjBXst272S+bZ9lW+rQXczJFNHI0bbHCnO0+hq1X89fw++K3iP4V+LrXXvD+sah&#10;peq2knmpPDMVYnuG/vA9CDkEcGv3b/Zp+Jtx8ZvgJ4R8VXVv9kutf0qC9mhAIWN2QFtuedu7OD3G&#10;DX13Hnh3X4aVOq6qqQqNq9uVppXs1d6dnc+W4L48pZ/KpSVJ05wSdr3TV7XvZfcdzRRRX5yffhRR&#10;RQBXv+if71WKr3/RP96rFABRRRQAUUUUAFUPE/8AyALr/rmav1Q8T/8AIAuv+uZoAvjpRQOlFABR&#10;RRQAUUUUAFV7f/j6lqxVe3/4+paALFFFFABRRRQAUUUUAUPEv/IHf/fj/wDQ1q/VDxL/AMgd/wDf&#10;j/8AQ1q/QAUUUUAQ3n+qqSP/AFa/So7z/VVJH/q1+lADqKKKAGzf6pvoaqeG/wDkXdP/AOvaP/0E&#10;Vbm/1TfQ1U8N/wDIu6f/ANe0f/oIoAu0UUUAFR3P/HvJ/umpKjuf+PeT/dNABZ/8ey1JUdn/AMey&#10;1JQAUUUUAMuP9Q/0NVvD3/IBsv8ArhH/AOgirNx/qH+hqt4e/wCQDZf9cI//AEEUAXKKKKACiiig&#10;AooooAr6f/q2/wB6rFV9P/1bf71WKACiiigAooooAKoWP/Icvv8Aci/kav1Qsf8AkOX3+5F/I0AX&#10;6KKKACiiigCO5/1LfSi2/wCPdfpRc/6lvpRbf8e6/SgCSiiigAooooAoX/8AyHNP+kv/AKCKv1Qv&#10;/wDkOaf9Jf8A0EVfoAKKKKACq9p/r5v97/GrFV7T/Xzf73+NAFiiiigAqHUf+QfP/wBc2/lU1Q6j&#10;/wAg+f8A65t/KgBmjf8AIHtf+uKf+girNVtG/wCQPa/9cU/9BFWaACo7n/j3k/3TUlR3P/HvJ/um&#10;gAs/+PZakqOz/wCPZakoAKju/wDj1k/3D/KpKju/+PWT/cP8qAINA/5AVl/1wT/0EVbqpoH/ACAr&#10;L/rgn/oIq3QAUUUUAQXn34/96p6gvPvx/wC9U9ABRRRQAVnn/kZo/wDr2b/0Ja0Kzz/yM0f/AF7N&#10;/wChLQBoUUUUAMuP9Q/0NJaf6lf896W4/wBQ/wBDSWn+pX/PegCSiiigDP1H/kN6f/20/wDQRWhW&#10;fqP/ACG9P/7af+gitCgAqvdf8fEP1qxVe6/4+IfrQBYooooAoa//AKu1/wCvqL/0Kr9UNf8A9Xa/&#10;9fUX/oVX6ACiiigCvZdZP96rFV7LrJ/vVYoAKz/EP/Hvb/8AX1F/6EK0Kz/EP/Hvb/8AX1F/6EKA&#10;NCiiigAqO8/49mqSo7z/AI9moALb/j3j/wB0VJUdt/x7x/7oqSgAooooAoeH/wDj3uP+vqb/ANDN&#10;X6oeH/8Aj3uP+vqb/wBDNX6ACq971j/3qsVXvesf+9QBYooooAKz9I/5CWqf9fC/+io60Kz9I/5C&#10;Wqf9fC/+io6ANCiiigAooooAKrj/AJCH/AasVXH/ACEP+A0AWKKKKACiiigAqhqX/IZ03/fk/wDQ&#10;DV+qGpf8hnTf9+T/ANANAF+ivB/2w/2lNU+E13pvh7w6sC65q0T3LXU6b0s4VIUuF6MxY4APFeR/&#10;Dn9sTxt4K8S2b+ItSj8QaJNKsVwjWyRTQb2xvUr1wSBg9q+mwfCeOxOE+t07Wd7JvV27aW6aXauf&#10;OYzijBYbFfVZ3urJtLRN99b+tlofalFR20qzwrIrbldQwI75qSvmT6MKKKKAIbvrH9alT7tRXfWP&#10;61Kn3aAFooooAKKKKACob7/UfjU1Q33+o/GgCYdKKB0ooAK8M/4KU/8AJkPj3/r2t/8A0rhr3OvD&#10;P+ClP/JkPj3/AK9rf/0rhoA9xg/1Cf7op1Ng/wBQn+6KdQAUUUUAFFFFABRRRQAUUUUAFFFFABRR&#10;RQAUUUUAFFFFABRRRQAUUUUAFFFFABRRRQAV4z+yH9/4j/8AY+6z/wCjVr2avGf2Q/v/ABH/AOx9&#10;1n/0atAHs1FFFABRRRQAUUUUAV5/+PyOrFV5/wDj8jqxQAUUUUAFFFFABXg/7fn7IGn/ALYfwz0/&#10;Rpbv+zNXsbsy6bfFN4gcxtuVlyMo4UA45GAR0wfeKz9bXdeab/19f+0pK7MvzDEYHEwxeFly1IO6&#10;a6P+t11Rx4/A0Mbh54XEx5oTVmj8u/hr/wAENfiBqXjG3j8Va/4Z07QY5gLiWwmmuLmZB/zzRokU&#10;Z6ZYgjrtPf8AT7wP4MsPh34Q0vQtLhFvpuj2sdnaxDny40UKo/AAVqeUuc4p1e9xNxlmufODzGaa&#10;heySsk3u7d3/AMMeLw7wjluSqf1GLTlu27uy2V+wUUUV8qfTBRRRQBXv+if71WKr3/RP96rFABRR&#10;RQAUUUUAFUPE/wDyALr/AK5mr9UPE/8AyALr/rmaAL46UUDpRQAUUUUAFFFFABVe3/4+pasVXt/+&#10;PqWgCxRRRQAUUUUAFFFFAFDxL/yB3/34/wD0Nav1Q8S/8gd/9+P/ANDWr9ABRRRQBDef6qpI/wDV&#10;r9KjvP8AVVJH/q1+lADqKKKAGzf6pvoaqeG/+Rd0/wD69o//AEEVbm/1TfQ1U8N/8i7p/wD17R/+&#10;gigC7RRRQAVHc/8AHvJ/umpKjuf+PeT/AHTQAWf/AB7LUlR2f/HstSUAFFFFADLj/UP9DVbw9/yA&#10;bL/rhH/6CKs3H+of6Gq3h7/kA2X/AFwj/wDQRQBcooooAKKKKACiiigCvp/+rb/eqxVfT/8AVt/v&#10;VYoAKKKKACiiigAqhY/8hy+/3Iv5Gr9ULH/kOX3+5F/I0AX6KKKACiiigCO5/wBS30otv+PdfpRc&#10;/wCpb6UW3/Huv0oAkooooAKKKKAKF/8A8hzT/pL/AOgir9UL/wD5Dmn/AEl/9BFX6ACiiigAqvaf&#10;6+b/AHv8asVXtP8AXzf73+NAFiiiigAqHUf+QfP/ANc2/lU1Q6j/AMg+f/rm38qAGaN/yB7X/rin&#10;/oIqzVbRv+QPa/8AXFP/AEEVZoAKjuf+PeT/AHTUlR3P/HvJ/umgAs/+PZakqOz/AOPZakoAKju/&#10;+PWT/cP8qkqO7/49ZP8AcP8AKgCDQP8AkBWX/XBP/QRVuqmgf8gKy/64J/6CKt0AFFFFAEF59+P/&#10;AHqnqC8+/H/vVPQAUUUUAFZ5/wCRmj/69m/9CWtCs8/8jNH/ANezf+hLQBoUUUUAMuP9Q/0NJaf6&#10;lf8APeluP9Q/0NJaf6lf896AJKKKKAM/Uf8AkN6f/wBtP/QRWhWfqP8AyG9P/wC2n/oIrQoAKr3X&#10;/HxD9asVXuv+PiH60AWKKKKAKGv/AOrtf+vqL/0Kr9UNf/1dr/19Rf8AoVX6ACiiigCvZdZP96rF&#10;V7LrJ/vVYoAKz/EP/Hvb/wDX1F/6EK0Kz/EP/Hvb/wDX1F/6EKANCiiigAqO8/49mqSo7z/j2agA&#10;tv8Aj3j/AN0VJUdt/wAe8f8AuipKACiiigCh4f8A+Pe4/wCvqb/0M1fqh4f/AOPe4/6+pv8A0M1f&#10;oAKr3vWP/eqxVe96x/71AFiiiigArP0j/kJap/18L/6KjrQrP0j/AJCWqf8AXwv/AKKjoA0KKKKA&#10;CiiigAquP+Qh/wABqxVcf8hD/gNAFiiiigAooooAKoal/wAhnTf9+T/0A1fqhqX/ACGdN/35P/QD&#10;QB4P+2p8Ata8d6vpvijw9a/2heabbtaXVmuBJPCW3Ap6sDng/h1NeNeAP2cfF3xM8QWtncaFqWi6&#10;Z5qvd3V7H5e1FYEhRzuJIxj/APWPuwjNIFxX1WB4uxmFwiwsEna6Td7q+vo7dLnzGN4VwuJxTxMm&#10;1fVrSzf5rzIrG3W0tY4kUKsaBVAGMADFTUUV8qfT7aBRRRQBDd9Y/rUqfdqK76x/WpU+7QAtFFFA&#10;BRRRQAVDff6j8amqG+/1H40ATDpRQOlFABXhn/BSn/kyHx7/ANe1v/6Vw17nXhn/AAUp/wCTIfHv&#10;/Xtb/wDpXDQB7jB/qE/3RTqbB/qE/wB0U6gAooooAKKKKACiiigAooooAKKKKACiiigAooooAKKK&#10;KACiiigAooooAKKKKACiiigArxn9kP7/AMR/+x91n/0atezV4z+yH9/4j/8AY+6z/wCjVoA9mooo&#10;oAKKKKACiiigCvP/AMfkdWKrz/8AH5HVigAooooAKKKKACs/WT/pum/9fX/tKStCvE/23fi7qnwq&#10;8DaQuhyLb6trN+LWC4Zd32YeW5dwOhIXp9a68Dg6mLxEMNS+KTsr7fM5cdjKeFoSxFXaKue1CVTT&#10;gc1+d+l+P/F3hPUF1PT/ABVr0moRN5jC4ujLHdEfwuh4wRxwOPfpX3V8HfHf/CzPhro+u+WIm1K3&#10;EroOit0YD8Qa9nPOG62WxjUlNSjJ2utLP5/geRkvENLMJypqLjJK9nrdHTUUUV82fQhRRRQBXv8A&#10;on+9Viq9/wBE/wB6rFABRRRQAUUUUAFUPE//ACALr/rmav1Q8T/8gC6/65mgC+OlFA6UUAFFFFAB&#10;RRRQAVXt/wDj6lqxVe3/AOPqWgCxRRRQAUUUUAFFFFAFDxL/AMgd/wDfj/8AQ1q/VDxL/wAgd/8A&#10;fj/9DWr9ABRRRQBDef6qpI/9Wv0qO8/1VSR/6tfpQA6iiigBs3+qb6Gqnhv/AJF3T/8Ar2j/APQR&#10;Vub/AFTfQ1U8N/8AIu6f/wBe0f8A6CKALtFFFABUdz/x7yf7pqSo7n/j3k/3TQAWf/HstSVHZ/8A&#10;HstSUAFFFFADLj/UP9DVbw9/yAbL/rhH/wCgirNx/qH+hqt4e/5ANl/1wj/9BFAFyiiigAooooAK&#10;KKKAK+n/AOrb/eqxVfT/APVt/vVYoAKKKKACiiigAqhY/wDIcvv9yL+Rq/VCx/5Dl9/uRfyNAF+i&#10;iigAooooAjuf9S30otv+PdfpRc/6lvpRbf8AHuv0oAkooooAKKKKAKF//wAhzT/pL/6CKv1Qv/8A&#10;kOaf9Jf/AEEVfoAKKKKACq9p/r5v97/GrFV7T/Xzf73+NAFiiiigAqHUf+QfP/1zb+VTVDqP/IPn&#10;/wCubfyoAZo3/IHtf+uKf+girNVtG/5A9r/1xT/0EVZoAKjuf+PeT/dNSVHc/wDHvJ/umgAs/wDj&#10;2WpKjs/+PZakoAKju/8Aj1k/3D/KpKju/wDj1k/3D/KgCDQP+QFZf9cE/wDQRVuqmgf8gKy/64J/&#10;6CKt0AFFFFAEF59+P/eqeoLz78f+9U9ABRRRQAVnn/kZo/8Ar2b/ANCWtCs8/wDIzR/9ezf+hLQB&#10;oUUUUAMuP9Q/0NJaf6lf896W4/1D/Q0lp/qV/wA96AJKKKKAM/Uf+Q3p/wD20/8AQRWhWfqP/Ib0&#10;/wD7af8AoIrQoAKr3X/HxD9asVXuv+PiH60AWKKKKAKGv/6u1/6+ov8A0Kr9UNf/ANXa/wDX1F/6&#10;FV+gAooooAr2XWT/AHqsVXsusn+9VigArP8AEP8Ax72//X1F/wChCtCs/wAQ/wDHvb/9fUX/AKEK&#10;ANCiiigAqO8/49mqSo7z/j2agAtv+PeP/dFSVHbf8e8f+6KkoAKKKKAKHh//AI97j/r6m/8AQzV+&#10;qHh//j3uP+vqb/0M1foAKr3vWP8A3qsVXvesf+9QBYooooAKz9I/5CWqf9fC/wDoqOtCs/SP+Qlq&#10;n/Xwv/oqOgDQooooAKKKKACq4/5CH/AasVXH/IQ/4DQBYooooAKKKKACqGpf8hnTf9+T/wBANX6o&#10;al/yGdN/35P/AEA0AX6K5v4mfFjQvhD4efVNev4bG1Vti7jl5WxkKijlm9hXJfDT9r/wV8Utdj0u&#10;xvri01CbPlQX0DW7Tf7u7hs+g9a7KeXYqpReIp05OC3aTsvmcdTMMNTqqhUqJSeybVz1GikU5pa4&#10;zsCiiigCG76x/WpU+7UV31j+tSp92gBaKKKACiiigAqG+/1H41NUN9/qPxoAmHSigdKKACvDP+Cl&#10;P/JkPj3/AK9rf/0rhr3OvDP+ClP/ACZD49/69rf/ANK4aAPcYP8AUJ/uinU2D/UJ/uinUAFFFFAB&#10;RRRQAUUUUAFFFFABRRRQAUUUUAFFFFABRRRQAUUUUAFFFFABRRRQAUUUUAFeM/sh/f8AiP8A9j7r&#10;P/o1a9mrxn9kP7/xH/7H3Wf/AEatAHs1FFFABRRRQAUUUUAV5/8Aj8jqxVef/j8jqxQAUUUUAFFF&#10;FABXmH7U3wUX44+DbHTY7r7Ff296LiynIJWOVY3PzDupHB+v4V6fVDWf+PzTf+vr/wBpSV0YXFVM&#10;PVjXou0ou6ZjicPTxFKVGqrxloz480f9i34ga9qK2d9DpmmWjNsmvVuRJlO5RByD2wf/AK9fXngb&#10;whbeAvCWn6PZ7vs2nwLCm45JA7n61rUV6WbZ/i8xUY17JR6JWV+/U83K8jw2AcpUbtvq3d27BRRR&#10;XinsBRRRQBXv+if71WKr3/RP96rFABRRRQAUUUUAFUPE/wDyALr/AK5mr9UPE/8AyALr/rmaAL46&#10;UUDpRQAUUUUAFFFFABVe3/4+pasVXt/+PqWgCxRRRQAUUUUAFFFFAFDxL/yB3/34/wD0Nav1Q8S/&#10;8gd/9+P/ANDWr9ABRRRQBDef6qpI/wDVr9KjvP8AVVJH/q1+lADqKKKAGzf6pvoaqeG/+Rd0/wD6&#10;9o//AEEVbm/1TfQ1U8N/8i7p/wD17R/+gigC7RRRQAVHc/8AHvJ/umpKjuf+PeT/AHTQAWf/AB7L&#10;UlR2f/HstSUAFFFFADLj/UP9DVbw9/yAbL/rhH/6CKs3H+of6Gq3h7/kA2X/AFwj/wDQRQBcoooo&#10;AKKKKACiiigCvp/+rb/eqxVfT/8AVt/vVYoAKKKKACiiigAqhY/8hy+/3Iv5Gr9ULH/kOX3+5F/I&#10;0AX6KKKACiiigCO5/wBS30otv+PdfpRc/wCpb6UW3/Huv0oAkooooAKKKKAKF/8A8hzT/pL/AOgi&#10;r9UL/wD5Dmn/AEl/9BFX6ACiiigAqvaf6+b/AHv8asVXtP8AXzf73+NAFiiiigAqHUf+QfP/ANc2&#10;/lU1Q6j/AMg+f/rm38qAGaN/yB7X/rin/oIqzVbRv+QPa/8AXFP/AEEVZoAKjuf+PeT/AHTUlR3P&#10;/HvJ/umgAs/+PZakqOz/AOPZakoAKju/+PWT/cP8qkqO7/49ZP8AcP8AKgCDQP8AkBWX/XBP/QRV&#10;uqmgf8gKy/64J/6CKt0AFFFFAEF59+P/AHqnqC8+/H/vVPQAUUUUAFZ5/wCRmj/69m/9CWtCs8/8&#10;jNH/ANezf+hLQBoUUUUAMuP9Q/0NJaf6lf8APeluP9Q/0NJaf6lf896AJKKKKAM/Uf8AkN6f/wBt&#10;P/QRWhWfqP8AyG9P/wC2n/oIrQoAKr3X/HxD9asVXuv+PiH60AWKKKKAKGv/AOrtf+vqL/0Kr9UN&#10;f/1dr/19Rf8AoVX6ACiiigCvZdZP96rFV7LrJ/vVYoAKz/EP/Hvb/wDX1F/6EK0Kz/EP/Hvb/wDX&#10;1F/6EKANCiiigAqO8/49mqSo7z/j2agAtv8Aj3j/AN0VJUdt/wAe8f8AuipKACiiigCh4f8A+Pe4&#10;/wCvqb/0M1fqh4f/AOPe4/6+pv8A0M1foAKr3vWP/eqxVe96x/71AFiiiigArP0j/kJap/18L/6K&#10;jrQrP0j/AJCWqf8AXwv/AKKjoA0KKKKACiiigAquP+Qh/wABqxVcf8hD/gNAFiiiigAooooAKoal&#10;/wAhnTf9+T/0A1fqhqX/ACGdN/35P/QDQB8pf8FBkuP+FxeFmut/9m/2fMLbcD5f2neM9Tjfs6Y5&#10;x+FeL3sck15p623m/wBofbIfsnlZ83zN4+7jnpnp2zX3J+0YfA6/D+4bx41mukg/IZv9YJO3l4+b&#10;f7D+VeU/s3y/BObxrAvh+S4fxBgm2GrK6ydT/q94AJ6YxzjFfqGR8QOjlK/cTl7NNXUbxerer6b6&#10;6H5tnGRe1zN/voL2jTs3aS2Wi67aH0fp3mfYYfO2mXy134HG7HOKnpE+6KWvy8/SUrKwUUUUAQ3f&#10;WP61Kn3aiu+sf1qVPu0ALRRRQAUUUUAFQ33+o/Gpqhvv9R+NAEw6UUDpRQAV4Z/wUp/5Mh8e/wDX&#10;tb/+lcNe514Z/wAFKf8AkyHx7/17W/8A6Vw0Ae4wf6hP90U6mwf6hP8AdFOoAKKKKACiiigAoooo&#10;AKKKKACiiigAooooAKKKKACiiigAooooAKKKKACiiigAooooAK8Z/ZD+/wDEf/sfdZ/9GrXs1eM/&#10;sh/f+I//AGPus/8Ao1aAPZqKKKACiiigAooooArz/wDH5HViq8//AB+R1YoAKKKKACiiigAqhrP/&#10;AB+ab/19f+0pKv1Q1k/6Zpv/AF9f+0pKAL9FGeaKACiiigAooooAr3/RP96rFV7/AKJ/vVYoAKKK&#10;KACiiigAqh4n/wCQBdf9czV+qHif/kAXX/XM0AXx0ooHSigAooooAKKKKACq9v8A8fUtWKr2/wDx&#10;9S0AWKKKKACiiigAooooAoeJf+QO/wDvx/8Aoa1fqh4l/wCQO/8Avx/+hrV+gAooooAhvP8AVVJH&#10;/q1+lR3n+qqSP/Vr9KAHUUUUANm/1TfQ1U8N/wDIu6f/ANe0f/oIq3N/qm+hqp4b/wCRd0//AK9o&#10;/wD0EUAXaKKKACo7n/j3k/3TUlR3P/HvJ/umgAs/+PZakqOz/wCPZakoAKKKKAGXH+of6Gq3h7/k&#10;A2X/AFwj/wDQRVm4/wBQ/wBDVbw9/wAgGy/64R/+gigC5RRRQAUUUUAFFFFAFfT/APVt/vVYqvp/&#10;+rb/AHqsUAFFFFABRRRQAVQsf+Q5ff7kX8jV+qFj/wAhy+/3Iv5GgC/RRRQAUUUUAR3P+pb6UW3/&#10;AB7r9KLn/Ut9KLb/AI91+lAElFFFABRRRQBQv/8AkOaf9Jf/AEEVfqhf/wDIc0/6S/8AoIq/QAUU&#10;UUAFV7T/AF83+9/jViq9p/r5v97/ABoAsUUUUAFQ6j/yD5/+ubfyqaodR/5B8/8A1zb+VADNG/5A&#10;9r/1xT/0EVZqto3/ACB7X/rin/oIqzQAVHc/8e8n+6akqO5/495P900AFn/x7LUlR2f/AB7LUlAB&#10;Ud3/AMesn+4f5VJUd3/x6yf7h/lQBBoH/ICsv+uCf+girdVNA/5AVl/1wT/0EVboAKKKKAILz78f&#10;+9U9QXn34/8AeqegAooooAKzz/yM0f8A17N/6EtaFZ5/5GaP/r2b/wBCWgDQooooAZcf6h/oaS0/&#10;1K/570tx/qH+hpLT/Ur/AJ70ASUUUUAZ+o/8hvT/APtp/wCgitCs/Uf+Q3p//bT/ANBFaFABVe6/&#10;4+IfrViq91/x8Q/WgCxRRRQBQ1//AFdr/wBfUX/oVX6oa/8A6u1/6+ov/Qqv0AFFFFAFey6yf71W&#10;Kr2XWT/eqxQAVn+If+Pe3/6+ov8A0IVoVn+If+Pe3/6+ov8A0IUAaFFFFABUd5/x7NUlR3n/AB7N&#10;QAW3/HvH/uipKjtv+PeP/dFSUAFFFFAFDw//AMe9x/19Tf8AoZq/VDw//wAe9x/19Tf+hmr9ABVe&#10;96x/71WKr3vWP/eoAsUUUUAFZ+kf8hLVP+vhf/RUdaFZ+kf8hLVP+vhf/RUdAGhRRRQAUUUUAFVx&#10;/wAhD/gNWKrj/kIf8BoAsUUUUAIzbRXHeN/2gvBnw31aOx1zxFpem3cuCsUsvzgHoSBnaOOpxXTe&#10;IJ5bXRLuWFd80cLtGpOAWCkj9a/N7RZW1r7Rql6/2rUtSmkkvJ5OXeQudwJ9umPavquGOH6eZOpK&#10;tJxjC21rtu/e9krdj5fiPPamX8kKMU5SvveySt2trqfo/wCHfEtj4t0qG+028t76znG6OaF9yMPY&#10;0mpf8hnTf9+T/wBANfMH/BPbUrqw8Z+JtIhY/wBkeTHdeUD8kM5bB2jHGV5OD6e2Pp/Uv+Qzpv8A&#10;vyf+gGvKzrLfqGMlhlLmSs0/Jq6v5nqZPmP17CxxDVm7przWmh8of8FDJ5ovi54Xa+cppMenzNbF&#10;+IVud43Ek8btnTvj8K8Pi1u31W9sW0u8juNQju4mtfssgeZZA4+7tOemc47Zr2z/AIKTf8Vx458P&#10;+FdQUnRVspNSZAdrTTbwg564Uc445Pft89+BvAGm/CPxPpviLQQ0ep6bdRPDI771PzgFSOAeD37g&#10;dK/Y+GKcHktJz+Pldlb3Xq7XfS/Xc/J+I5T/ALXqKPwcyu76rRXsvLpsfp/ppk+wQ+dt83y1346Z&#10;xzip6g0yVp7CGRkaNnjVip6qSOlT1+D+p+1R2QUUUUFEN31j+tSp92orvrH9alT7tAC0UUUAFFFF&#10;ABUN9/qPxqaob7/UfjQBMOlFA6UUAFeGf8FKf+TIfHv/AF7W/wD6Vw17nXhn/BSn/kyHx7/17W//&#10;AKVw0Ae4wf6hP90U6mwf6hP90U6gAooooAKKKKACiiigAooooAKKKKACiiigAoooJwKAMT4kfEfQ&#10;/hD4B1jxR4m1Sz0Xw/4fs5dQ1G/upBHDaQRqWeRyegCgmq3wf+Lvh34+fC7QfGnhHU4ta8MeJrKP&#10;UNMvo0dEu4JBlHCuAwBHYgGvyT/4LsfsxftOftZfBT4+eIPHnjDRfh3+z18K9MvdT8OeGNBbzdS8&#10;cPbx74LjUJNzKkQkwRHn+AfulbEg+6/+CJTY/wCCRf7O5P8A0Iumn/yCKI6pt+X43/yCWlvn+Fv8&#10;z6lor8zfi9/wXw8dfEP46eKvBP7Kv7OPif8AaGt/Ad62na/4lj1NdL0WK6QkPBBM0brKQ3GSy52k&#10;qrLhz7p/wTI/4K46L/wUF17xd4J13wT4j+Enxk+H5Q+IvBOvg/araJ8BbiFyqGWEkqCxRSC6cFXR&#10;mFqroHpufX1ea/tO/tg/DH9jHwD/AMJP8UvG2geCNEaTyorjU7kRtdSYz5cMYy8z4ydkas2BnGK9&#10;JJwmfavyIi+Dfh7/AIKm/wDByN8VNN+Jmm2ni34e/sy+FdPtNG8P6gnnadJqF2sMzzSwt8kh3PNk&#10;MCD5UOQQgpauSiv6sPRJyf8AVz9FP2S/+ChHwW/br0q+u/hL8RvDfjZdLIF5BZTlbq0BJAaSCQLK&#10;ikg4ZkAbBwTXsmeK/Hj/AIKb/s7eCv8Aglh/wVG/ZJ+OHwh8O6X4Bh8feLx8P/GGl6JbLY6bqlrd&#10;mONHa3jAjDqryMcKMtFE3VM19v8A/BVb/goPJ+wv8ENPtfC+nL4p+MPxGux4e+H/AIZjG6bVdSkw&#10;olZRyLeHcHkY4H3VyC4NF/duu9reen+aF1t8/wCvuPbfD37Tfw/8W/HLXPhppfi7Q9Q8feGbSO/1&#10;bQre6WS906CTZseWMcoD5iEZ5w6noRXdg5r8S/8Aghf+zT4i/ZN/4LxftC+EfGXii68ZeNpPh3pu&#10;s+JNYmOftmp3z2F3dbDgfu1lmdUyAdqrwOg/bJDlBT6J9/8AOwdWv62THV4z+yH9/wCI/wD2Pus/&#10;+jVrz/8A4fefsh/9HGfCb/wfw/41037AfxG0H4q+CPGHibw3q1jrXh/xB4y1S/03ULSUSW97byOr&#10;RyxsOGVlIIPcGgD6Aopn2iP++v50faI/76/nQA+imfaI/wC+v50faI/76/nQA+imfaI/76/nR9oj&#10;/vr+dAEU/wDx+R1YqrNOhu4/mX86n+0R/wB9fzoAfRTPtEf99fzo+0R/31/OgB9FM+0R/wB9fzo+&#10;0R/31/OgB9cH8f8A4w6T8EvC9nrOrNM0a3YjhghXdNcyGOQBEHqf0ruftEf99fzr5w/4KK+G7rU/&#10;DnhTWLeOS6s9D1CRrtIxuKLJEyiTaBk7cfr34r1MkwlHFY6nQru0ZPX7r2+b0+Z5ec4qrhsFUr0F&#10;eSWnXra9vJakPhj/AIKHxS6zCuveFbzSdNnkC/ao7pJ/s4OAN6gDjPUjgCvpKw1CHU7SO4gdZIZl&#10;Do6nIZTyCPrX5s3N5Dr9ubGyZb66vgYYoYT5jSFvl6DoOa/QX4RaNL4U+GmhabeSf6VZ2MUUuWB2&#10;sFGRx6dPwr6TjDJcFgo054Zcrk2mrt6Lrrr+jPn+E83xeLlOGIfMkk07W17aaP8AQ6eimfaI/wC+&#10;v50faI/76/nXw59oPopn2iP++v50faI/76/nQBFf9E/3qsVVvp4yE+dfvetT/aI/76/nQA+imfaI&#10;/wC+v50faI/76/nQA+imfaI/76/nR9oj/vr+dAD6oeJ/+QBdf9czVz7RH/fX86oeKLhP7AuvmX/V&#10;nvQBpDpRUa3Ee376/nS/aI/76/nQA+imfaI/76/nR9oj/vr+dAD6KZ9oj/vr+dH2iP8Avr+dAD6r&#10;2/8Ax9S1L9oj/vr+dQW9xGLqT51/OgC1RTPtEf8AfX86PtEf99fzoAfRTPtEf99fzo+0R/31/OgB&#10;9FM+0R/31/Oj7RH/AH1/OgCn4l/5A7/78f8A6GtX6zfEs6HSH+Zfvx9/9tav/aI/76/nQA+imfaI&#10;/wC+v50faI/76/nQAy8/1VSR/wCrX6VDeXEflfeX86kjuI/LX516etAElFM+0R/31/Oj7RH/AH1/&#10;OgBZv9U30NVPDf8AyLun/wDXtH/6CKsTXEflN869D3qp4cnRfD1iCy5FvH3/ANkUAaFFM+0R/wB9&#10;fzo+0R/31/OgB9R3P/HvJ/uml+0R/wB9fzplzOht3+ZenrQA6z/49lqSoLSdBbr86/nUn2iP++v5&#10;0APopn2iP++v50faI/76/nQAXH+of6Gq3h7/AJANl/1wj/8AQRU1xcR+Q/zr0Peq3h+dBoVn8y/6&#10;hO/+yKAL9FM+0R/31/Oj7RH/AH1/OgB9FM+0R/31/Oj7RH/fX86AH0Uz7RH/AH1/Oj7RH/fX86AI&#10;tP8A9W3+9ViqthOgRvmX73rU/wBoj/vr+dAD6KZ9oj/vr+dH2iP++v50APopn2iP++v50faI/wC+&#10;v50APqhY/wDIcvv9yL+Rq59oj/vr+dULG4j/ALcvfmX7sff2NAGlRTPtEf8AfX86PtEf99fzoAfR&#10;TPtEf99fzo+0R/31/OgBLn/Ut9KLb/j3X6Uy5uI/Jb516etLbXEf2dfmXp60ATUUz7RH/fX86PtE&#10;f99fzoAfRTPtEf8AfX86PtEf99fzoAp3/wDyHNP+kv8A6CKv1m386HXNP+ZeBJnn2FX/ALRH/fX8&#10;6AH0Uz7RH/fX86PtEf8AfX86AH1XtP8AXzf73+NS/aI/76/nUFpOgmm+Zfvev1oAtUUz7RH/AH1/&#10;Oj7RH/fX86AH1DqP/IPn/wCubfyp/wBoj/vr+dQ6hPGbCf5l/wBW3f2oANG/5A9r/wBcU/8AQRVm&#10;qejXEf8AZFr8y/6lO/sKs/aI/wC+v50APqO5/wCPeT/dNL9oj/vr+dMuZ0Nu/wAy9PWgB1n/AMey&#10;1JUFpOgt1+dfzqT7RH/fX86AH1Hd/wDHrJ/uH+VL9oj/AL6/nTLqeM2snzr909/agCLQP+QFZf8A&#10;XBP/AEEVbqjoM8Y0Oz+Zf9Qnf/ZFW/tEf99fzoAfRTPtEf8AfX86PtEf99fzoAjvPvx/71T1Vu54&#10;90fzr971qf7RH/fX86AH0Uz7RH/fX86PtEf99fzoAfWef+Rmj/69m/8AQlq79oj/AL6/nVAzp/wk&#10;sZ3Lj7O3Of8AaWgDSopn2iP++v50faI/76/nQAXH+of6GktP9Sv+e9NuLiPyH+Zeh7021uI/JX51&#10;/OgCxRTPtEf99fzo+0R/31/OgClqP/Ib0/8A7af+gitCs3UJ0Ot6f8y/8tO/+zV/7RH/AH1/OgB9&#10;V7r/AI+IfrUv2iP++v51Bczp58XzL19aALVFM+0R/wB9fzo+0R/31/OgCnr/APq7X/r6i/8AQqv1&#10;m69OhitfmX/j6i7/AO1V/wC0R/31/OgB9FM+0R/31/Oj7RH/AH1/OgCKy6yf71WKq2cyBpPnX73r&#10;U/2iP++v50APrP8AEP8Ax72//X1F/wChCrv2iP8Avr+dUPEEyNb2/wAy/wDHzEev+0KANKimfaI/&#10;76/nR9oj/vr+dAD6jvP+PZqX7RH/AH1/Oo7udDbt86/nQA+2/wCPeP8A3RUlQ206C3T5l6etP+0R&#10;/wB9fzoAfRTPtEf99fzo+0R/31/OgCn4f/497j/r6m/9DNX6zdAnQQXHzL/x9S9/9s1f+0R/31/O&#10;gB9V73rH/vVL9oj/AL6/nUF7PGWj+dfvetAFqimfaI/76/nR9oj/AL6/nQA+s/SP+Qlqn/Xwv/oq&#10;Orv2iP8Avr+dUNInQajqfzLzcKRz/wBMo6ANKimfaI/76/nR9oj/AL6/nQA+imfaI/76/nR9oj/v&#10;r+dAD6rj/kIf8BqX7RH/AH1/OoBOn2/7y/d9aALVFM+0R/31/Oj7RH/fX86AHMNwrxDx/wDsLeG/&#10;GPiu41WyvtQ0Jr6QyXUVqQY5WP3mCnhWPqPSvbftEf8AfX86PtEf99fzrswWYYnBzdTDTcW9Hbqc&#10;eMy/D4uKhiIKSWqucn8HvgrovwT8Otp+jwt+9bzJ7iVt01w/95j/AE/qSa6DUv8AkM6b/vyf+gGr&#10;n2iP++v51Q1KdP7X075l++/f/YNc9atUrTdWq3KT3bOijRhSgqdJWitkj5F/4Kc2DeP/ABp4d8Nq&#10;8mn+TZS37XsQxK4LCPys917kfyzz85/Dz4VyfCzxZpuufbn1D7BdxSGzdf3E43gYcZ5656da+/f2&#10;mf2b7f4629neWd9HpuvaWGW2uWG6ORG6xyDrtzzxyDXmnw6/YW1L/hI7S68V6tpc2n2col+yWYb/&#10;AEhlPAct0XoeP/rj9a4f4uweFyZYSdTlspKUbattvbTqnbfQ/Ls84XxeJzZ4mFO92mpX0SSW+vRr&#10;5n1Bp1x9rsYZArKJI1bDDDDIzyKmqKOWNEC714GOtO+0R/31/OvyH0P1VXtqPopn2iP++v50faI/&#10;76/nQAy76x/WpU+7Va8uI8x/MvX1qZLiPb99fzoAkopn2iP++v50faI/76/nQA+imfaI/wC+v50f&#10;aI/76/nQA+ob7/UfjT/tEf8AfX86hvbiPyPvr19aALI6UVGLiPH31/Ol+0R/31/OgB9eGf8ABSn/&#10;AJMh8e/9e1v/AOlcNe4faI/76/nXhn/BSidG/Yi8eAMpJtrfp/19Q0Ae6Qf6hP8AdFOpsH+oT/dF&#10;OoAKKKKACiiigAooooAKKKKACiiigAooooAKKKKAPln/AILcYH/BJD9of/sRtR/9FGud/wCCVSal&#10;J/wQw+D66P5n9rN8LoBY7Pvef9jby8e+7Fe/ftifs3Wf7YP7Lvjz4X6hqVzo1j470a40ae+t41kl&#10;tUlUqXVW4JGeho/Y+/Zvs/2QP2WfAfwt0/UrjWbHwJotvosF9cRiOW6SJdodlXgE+g4qeW8Zp9bf&#10;r/mVzfD5X/T/ACPwx/4IOfs3/tpfFr9gu0vvgD+1J4D+G/hSHXNQgv8Aw5f+D7HUL/T78S5lM80t&#10;pLIzSKY3G5zhXUcYwPpj9kr9hT47fDP/AIKy6t8RfiT+1F8GfiZ8cbP4eXmkjw3Z2UGk6nc28kbN&#10;ZPPa28UIaBLhY2ZyhbaqjOAuPV/jr/wbt/8AGQHib4jfs7/tBfEb9mnVvHFybzxDp3h+NrrSr+Zi&#10;zNIsAnh2FnYtgsyqWbYqg4HsP/BMr/gjR4Q/4J0eK/E3ji78XeKvix8XPG0Yi1zxt4nmMt9cx5Vj&#10;FGCzGNGZEZtzuzFFy2FUC73d/L9LEy6pd/1ueI+D5P8Agq6fF2lrrkP7K39g/a4hqH2Zr3z/ALNv&#10;HmbMnG/ZuxnvisL/AIJ/3UXwU/4OVv2wvCmrSLaXXxE8O6L4l0YTfKb2GGGFZNn97a0zggf882/u&#10;nH6pnkV8Z/8ABTX/AII0+Gv+Ch3jbwr4/wBJ8ceKPhF8YPAsZg0Pxp4cbF3FCSxEMyhkMkaszkBZ&#10;EYeY43YYgpaSUvVff/SDdNen4M+eP+Dii9h+KX7Tv7Dvwt02RbjXte+LlnrjW8fzSRWdq8SyzEDk&#10;KFlY56Hy2/umvFvFfin9sX4c/wDBWv4m/HDVP2PfEPxmOjzXPhj4b3DeIodN0/w7o0csiefbRFJS&#10;010mHeVirASOoAVsD7L/AGAv+CGum/spftKT/Gz4nfFjxn+0F8YVtH0/T/EPiVDHHo9uwKsLeEyS&#10;lHKMybjIQFdwqrubP3ey7k2+2KEuXbfV/fZfkvxBu/T+tX+b/A/nv/ZZ/bs/aStP+C9nxi8Z2/7K&#10;mpT/ABA8VeF9H0zxH4N/4SWMSeFrFRYqt80/lYlDKkbbAoP7zGeK/oQhJMfPWvm/4W/8E4tI+F3/&#10;AAUp+JX7SUHiXUrrWfiVoFloFzoz26La2cdsluqyJIDuZm+zgkEY+Y+lfSQ4FEfgiu3+YP4m/wCt&#10;kfF//EPD+xd/0QHwh/3/ALz/AOPV6J/wT5+Dnhf4QfDvxV4R8N6LZaX4d8M+LtT0zS7JF3pZ20LI&#10;kcSlsthVAAySeK+jK8Z/ZD+/8R/+x91n/wBGrQB61/wjth/z52v/AH5X/Cj/AIR2w/587X/vyv8A&#10;hVyigCn/AMI7Yf8APna/9+V/wo/4R2w/587X/vyv+FXKKAKf/CO2H/Pna/8Aflf8KP8AhHbD/nzt&#10;f+/K/wCFXKKAMybQLEXUY+x2uP8Arkv+FT/8I7Yf8+dr/wB+V/wqSf8A4/I6sUAU/wDhHbD/AJ87&#10;X/vyv+FH/CO2H/Pna/8Aflf8KuUUAU/+EdsP+fO1/wC/K/4Uf8I7Yf8APna/9+V/wq5RQBT/AOEd&#10;sP8Anztf+/K/4Vn614esTcWKfY7XZLOUdfJXDDy3OCMc9K3Koaz/AMfmm/8AX1/7Sko21QGTo3wd&#10;8K+Hr5rmx8O6Ha3DMW8yKyjVhnjggcfhWz/wjth/z5Wv/flf8KuUVU6k5u8236kU6cIK0El6KxT/&#10;AOEdsP8Anztf+/K/4Uf8I7Yf8+dr/wB+V/wqe4vI7VWaRljVRuLM2ABUWma3aazbpNZ3NvdQyDKy&#10;QyCRWHsRxU2drj5lew3/AIR2w/587X/vyv8AhR/wjth/z52v/flf8KuUUFGZeaBYoF/0O15P/PJf&#10;8Kn/AOEdsP8Anztf+/K/4VJf9E/3qsUAU/8AhHbD/nztf+/K/wCFH/CO2H/Pna/9+V/wq5RQBT/4&#10;R2w/587X/vyv+FH/AAjth/z52v8A35X/AAq5RQBRfw9Ygf8AHla/9+V/wr4Z/ag+ImpfEX4l+ItP&#10;E8um6D4fuWsbe0tD5H2h0A3ySEAMckkAZ4Ar70IzXy3+0z+xxq2qeK9U8SeFbi1f+1f319Y3DbMy&#10;YwZEbpzgZB9OK+s4PxeDw+MlPFtJtWi3sndfc7X1Pl+K8Liq+FjHDXav7yW7X669Dl/2PfiFqGi/&#10;Fmy8M30smqaPrSSGMXY86S0lQbuGILEN0wTgcmvsD/hHbD/nztf+/K/4V4T+zN+yZf8Aw78Yr4l8&#10;R3VrJqNujxWdtbElIAwwzFu5I4x0/KvoKufirFYSvjufB2asrtbN66r5WV+ptwxh8VRwXJirp3dk&#10;90tNPvuU/wDhHbD/AJ87X/vyv+FH/CO2H/Pna/8Aflf8KuUV82fRFP8A4R2w/wCfO1/78r/hR/wj&#10;th/z52v/AH5X/CrlFAFP/hHbD/nztf8Avyv+FQQaBYm4kH2O14/6ZL/hWnVe3/4+paAI/wDhHbD/&#10;AJ87X/vyv+FH/CO2H/Pna/8Aflf8KuUUAU/+EdsP+fO1/wC/K/4Uf8I7Yf8APna/9+V/wq5RQBT/&#10;AOEdsP8Anztf+/K/4Uf8I7Yf8+dr/wB+V/wq5RQBi+IdCsodKdltLZW3xjIiUfxr7Ve/4R2w/wCf&#10;K1/78r/hTPEv/IHf/fj/APQ1q/QBT/4R2w/587X/AL8r/hR/wjth/wA+dr/35X/CrlFAGbd+HrER&#10;f8edr/35X/CpE8PWJRf9Dten/PFf8KsXn+qqSP8A1a/SgCr/AMI7Yf8APna/9+V/wo/4R2w/587X&#10;/vyv+FXKKAKMvh6xETf6Ha9D/wAsV/wqr4f0Gym0GxZrS1Zmt4ySYlJJ2j2rWm/1TfQ1U8N/8i7p&#10;/wD17R/+gigBf+EdsP8Anztf+/K/4Uf8I7Yf8+dr/wB+V/wq5RQBT/4R2w/587X/AL8r/hUdx4es&#10;VgY/YrXgH/liv+FaFR3P/HvJ/umgCna+H7Frdf8AQ7X/AL8r/hUn/CO2H/Pna/8Aflf8KsWf/Hst&#10;SUAU/wDhHbD/AJ87X/vyv+FH/CO2H/Pna/8Aflf8KuUUAUJ/D1iIW/0O16f88l/wqvoWg2MuiWbN&#10;Z2rM0KEkxKSSVHtWpcf6h/oareHv+QDZf9cI/wD0EUAH/CO2H/Pna/8Aflf8KP8AhHbD/nztf+/K&#10;/wCFXKKAKf8Awjth/wA+dr/35X/Cj/hHbD/nztf+/K/4VcooAp/8I7Yf8+dr/wB+V/wo/wCEdsP+&#10;fO1/78r/AIVcooAzLHQLF0bNna/e/wCeS/4VP/wjth/z52v/AH5X/CpNP/1bf71WKAKf/CO2H/Pn&#10;a/8Aflf8KP8AhHbD/nztf+/K/wCFXKKAKf8Awjth/wA+dr/35X/Cj/hHbD/nztf+/K/4VcooAp/8&#10;I7Yf8+dr/wB+V/wqjZaFZNrN4ptLUqqx4HlLgZBz2raqhY/8hy+/3Iv5GgB//CO2H/Pna/8Aflf8&#10;KP8AhHbD/nztf+/K/wCFXKKAKf8Awjth/wA+dr/35X/Cj/hHbD/nztf+/K/4VcooAz7jw9YiJv8A&#10;Q7Xp/wA8V/wot/D1i0C/6Ha9P+eK/wCFXLn/AFLfSi2/491+lAFf/hHbD/nztf8Avyv+FH/CO2H/&#10;AD52v/flf8KuUUAU/wDhHbD/AJ87X/vyv+FH/CO2H/Pna/8Aflf8KuUUAYt7oVkms2Ki0tgriTcP&#10;KXBwBjtV7/hHbD/nztf+/K/4Uy//AOQ5p/0l/wDQRV+gCn/wjth/z52v/flf8KP+EdsP+fO1/wC/&#10;K/4VcooAp/8ACO2H/Pna/wDflf8ACoLXQLFpps2drweP3S+/tWnVe0/183+9/jQBH/wjth/z52v/&#10;AH5X/Cj/AIR2w/587X/vyv8AhVyigCn/AMI7Yf8APna/9+V/wqG/8P2KWMzCztQQjEHyl9PpWlUO&#10;o/8AIPn/AOubfyoAo6ToFjJpVszWdqzNEpJMS8nA9qsf8I7Yf8+dr/35X/Cn6N/yB7X/AK4p/wCg&#10;irNAFP8A4R2w/wCfO1/78r/hUdx4esVgY/YrXgH/AJYr/hWhUdz/AMe8n+6aAKdr4fsWt1/0O1/7&#10;8r/hUn/CO2H/AD52v/flf8KsWf8Ax7LUlAFP/hHbD/nztf8Avyv+FR3Ph+xW2kIs7XIUkfuV9PpW&#10;hUd3/wAesn+4f5UAZuh6BYyaNaM1naszQoSTEuSdo9qtf8I7Yf8APna/9+V/wpdA/wCQFZf9cE/9&#10;BFW6AKf/AAjth/z52v8A35X/AAo/4R2w/wCfO1/78r/hVyigDNutAsVaPFna8tz+5X/Cpv8AhHbD&#10;/nytf+/K/wCFS3n34/8AeqegCn/wjth/z52v/flf8KP+EdsP+fO1/wC/K/4VcooAp/8ACO2H/Pna&#10;/wDflf8ACqJ0Oy/4SJE+yW237Oxx5S4J3LzjFbVZ5/5GaP8A69m/9CWgCT/hHbD/AJ87X/vyv+FH&#10;/CO2H/Pna/8Aflf8KuUUAUJ/D1isLf6Ha9P+eK/4Ult4esTCv+h2v/flf8Ku3H+of6GktP8AUr/n&#10;vQBX/wCEdsP+fO1/78r/AIUf8I7Yf8+dr/35X/CrlFAGLf6FZJrFiotLYK3mbgIlwcDvxV7/AIR2&#10;w/587X/vyv8AhUeo/wDIb0//ALaf+gitCgCn/wAI7Yf8+dr/AN+V/wAKgudAsRPEPsdryf8Ankv+&#10;FadV7r/j4h+tAEf/AAjth/z52v8A35X/AAo/4R2w/wCfO1/78r/hVyigDF1vQrKKO222lsu65jU4&#10;iXkbvpV7/hHbD/nytf8Avyv+FM1//V2v/X1F/wChVfoAp/8ACO2H/Pna/wDflf8ACj/hHbD/AJ87&#10;X/vyv+FXKKAMyz8P2LGTNna/e/54r/hU/wDwjth/z52v/flf8Kksusn+9VigCn/wjth/z52v/flf&#10;8Ko67oVlFBb7bS2XdcxKcRLyCwyOlbVZ/iH/AI97f/r6i/8AQhQBJ/wjth/z52v/AH5X/Cj/AIR2&#10;w/587X/vyv8AhVyigCn/AMI7Yf8APna/9+V/wqO68P2K27Ys7X/v0v8AhWhUd5/x7NQBTt/D1g0C&#10;f6Fa9P8Aniv+FSf8I7Yf8+dr/wB+V/wqxbf8e8f+6KkoAp/8I7Yf8+dr/wB+V/wo/wCEdsP+fO1/&#10;78r/AIVcooAxdD0KylhuC1pbMRcyqMxKcAOcdqvf8I7Yf8+dr/35X/CmeH/+Pe4/6+pv/QzV+gCn&#10;/wAI7Yf8+dr/AN+V/wAKhu9AsUaP/Q7Xr/zyX/CtKq971j/3qAI/+EdsP+fO1/78r/hR/wAI7Yf8&#10;+dr/AN+V/wAKuUUAU/8AhHbD/nztf+/K/wCFUdL0Kzk1DUla0tmCTqFBiXgeUh44962qz9I/5CWq&#10;f9fC/wDoqOgCT/hHbD/nztf+/K/4Uf8ACO2H/Pna/wDflf8ACrlFAFP/AIR2w/587X/vyv8AhR/w&#10;jth/z52v/flf8KuUUAU/+EdsP+fO1/78r/hUA0Cx+3bfsdrjHTyl/wAK06rj/kIf8BoAj/4R2w/5&#10;87X/AL8r/hR/wjth/wA+dr/35X/CrlFAFP8A4R2w/wCfO1/78r/hR/wjth/z52v/AH5X/CrlFAFP&#10;/hHbD/nztf8Avyv+FUdQ0KyTVdPUWlsFd33ARLzhD7VtVQ1L/kM6b/vyf+gGgB//AAjth/z52v8A&#10;35X/AAo/4R2w/wCfK1/78r/hVtn20iyhjQBV/wCEdsP+fO1/78r/AIUf8I7Yf8+dr/35X/CrlFAF&#10;P/hHbD/nztf+/K/4Uf8ACO2H/Pna/wDflf8ACrlFAGbdeH7EFP8AQ7Xr/wA8l/wqVfD1gR/x5Wv/&#10;AH5X/Cp7vrH9alT7tAFT/hHbD/nztf8Avyv+FH/CO2H/AD52v/flf8KuUUAU/wDhHbD/AJ87X/vy&#10;v+FH/CO2H/Pna/8Aflf8KuUUAU/+EdsP+fO1/wC/K/4VDeeH7FIfls7UHP8AzxX/AArSqG+/1H40&#10;AQDw9YEf8eVr/wB+V/wpf+EdsP8Anztf+/K/4VcHSigCn/wjth/z52v/AH5X/CvD/wDgpFotna/s&#10;TePJI7W3jkW2t8MsYBH+lQ98V75Xhn/BSn/kyHx7/wBe1v8A+lcNAHuMH+oT/dFOpsH+oT/dFOoA&#10;KKKKACiiigAooooAKKKKACiiigAooooAKKKKACiiigAooooAKKKKACiiigAooooAK8Z/ZD+/8R/+&#10;x91n/wBGrXs1eM/sh/f+I/8A2Pus/wDo1aAPZqKKKACiiigAooooArz/APH5HViq8/8Ax+R1YoAK&#10;KKKACiig9KACqGsnN5pv/X1/7Skr5Q/ba+Kuta18U5PCFnfXmm6LptpFcXQtpGie9kkyVBYYO1QO&#10;gPJ6+g4P4JfErVvhP8TvDv2S+vrjSL6+S0ubCaZ5o9rKyh0ByQy+3r9c/ZYfg2vWwKxamuZrmUbd&#10;LXWt9G1tp8z5GvxdRpY14VwfKnZyv12eltk/P5H31QTimxHdGv0p1fGn1x+Yf/BZr4/+INX+NVv8&#10;Pobu8sfDOn6fDeXFvGzRrqM0hJBfB+dFCgAdA27vXzj+yX8ffEP7Ovxr0PVvD95dJDcXkVtf2KMz&#10;RahCzBWRo84ZsMSvGQcEV9W/8Fs/htZeIPih4LurG3+ya1e6fPHc3ZyEuIo3XYh4+8pZueuGHbGP&#10;jnwF8OrzwB4lsdemmtJp9HuI7yKAqXjkaNwwD5xkcdO/8/664Lp5dX4RpYeUFacJJxa+KV2m36tb&#10;7rTax/LfF0sdR4nq1lN3jNNST+FWTSXona3XXe5+79u7OgzzwDmpK4SX476F4U+E+j+KPEl7Botv&#10;qtlBchJc7t8katsVfvEjd0AzUPwv/af8F/FvUGsdH1hJNQVd5tZo2hlI56BgM8DPGa/lH+zsV7OV&#10;VU5csW03ZtK2+ux/S6zDDc8aTqLmkk0m0m7+R3N/0T/eqxVe/wCif71WK4ztCiiigAooooAKz/FA&#10;/wCJDdf9czWhVDxP/wAgC6/65mgC6F4FOoHSigAooooAKKKKACq9v/x9S1Yqvb/8fUtAFiiiigAo&#10;oooAKKKKAKHiX/kDv/vx/wDoa1fqh4l/5A7/AO/H/wChrV+gAooooAhvP9VUkf8Aq1+lR3n+qqSP&#10;/Vr9KAHUUUUANm/1TfQ1U8N/8i7p/wD17R/+girc3+qb6Gqnhv8A5F3T/wDr2j/9BFAF2iiigAqO&#10;5/495P8AdNSVHc/8e8n+6aACz/49lqSo7P8A49lqSgAooooAZcf6h/oareHv+QDZf9cI/wD0EVZu&#10;P9Q/0NVvD3/IBsv+uEf/AKCKALlFFFABRRRQAUUUUAV9P/1bf71WKr6f/q2/3qsUAFFFFABRRRQA&#10;VQsf+Q5ff7kX8jV+qFj/AMhy+/3Iv5GgC/RRRQAUUUUAR3P+pb6UW3/Huv0ouf8AUt9KLb/j3X6U&#10;ASUUUUAFFFFAFC//AOQ5p/0l/wDQRV+qF/8A8hzT/pL/AOgir9ABRRRQAVXtP9fN/vf41Yr50/aQ&#10;/a/v/h143uPC/hexs7vVLdVkvrq7LeTaB8lUCryzkc+gFd+W5biMdW9hh1d2v2SXdvscOYZjQwVL&#10;21d2V7Lq2+yPouivnL9nj9svUvGfja38N+KtPsLa61DIsb2z3eVKwH3GVskMevHH64+jaeZZZiMB&#10;W9hiVZ2uuqa7phl+ZUMbS9tQd1tro0/MKh1H/kHz/wDXNv5VNUOo/wDIPn/65t/KvPO4Zo3/ACB7&#10;X/rin/oIqzVbRv8AkD2v/XFP/QRVmgAqO5/495P901JUdz/x7yf7poALP/j2WpKjs/8Aj2WpKACo&#10;7v8A49ZP9w/yqSo7v/j1k/3D/KgCDQP+QFZf9cE/9BFW6qaB/wAgKy/64J/6CKt0AFFFFAEF59+P&#10;/eqeoLz78f8AvVPQAUUUUAFZ5/5GaP8A69m/9CWtCs8/8jNH/wBezf8AoS0AaFFFFADLj/UP9DSW&#10;n+pX/PeluP8AUP8AQ0lp/qV/z3oAkooooAz9R/5Den/9tP8A0EVoVn6j/wAhvT/+2n/oIrQoAKr3&#10;X/HxD9asVXuv+PiH60AWKKKKAKGv/wCrtf8Ar6i/9Cq/VDX/APV2v/X1F/6FV+gAooooAr2XWT/e&#10;qxVey6yf71WKACs/xD/x72//AF9Rf+hCtCs/xD/x72//AF9Rf+hCgDQooooAKjvP+PZqkqO8/wCP&#10;ZqAC2/494/8AdFSVHbf8e8f+6KkoAKKKKAKHh/8A497j/r6m/wDQzV+qHh//AI97j/r6m/8AQzV+&#10;gAqve9Y/96rFV73rH/vUAWKKKKACs/SP+Qlqn/Xwv/oqOtCs/SP+Qlqn/Xwv/oqOgDQooooAKKKK&#10;ACq4/wCQh/wGrFVx/wAhD/gNAFiiiigAoziqutXy6ZpVxcsrMtvE0pUDJIUE/wBK/PPxR8QNc+Mm&#10;tya9rWp6junkZ7S1hunhhsY8nYqBSOQO555r6HIOH6mZynaXLGNru19XeySuuz6nz+eZ9DLlFcvN&#10;KV7K9tFu27Puuh+i1UNS/wCQzpv+/J/6Aa+e/wBhP4saxrN9q3hXVru41KLTYUurK5ny0iRltvls&#10;2OcHpnnH6fQmpf8AIZ03/fk/9ANedmmW1MDiZYao7tdV1T1TPRy3MIY3DxxEFa/R9Gt0eF/tv/HT&#10;WvAX9k+GfD91/Z99raPPPeqAZLaBMA7PRmY4DdsV4N4N+OvjH4W67BqkPiPWNWtYpAbuyv5/PjnQ&#10;n5yMj5Wxzkele6/t/wDgvTLrwhYeJJ9YtdK1TRWZLZLgnbfq4+aFQOSxwCMfjxXzj8DtDj+OPj6x&#10;0S8uofD8MzB3W6JWa6CkHZFkDJPr/k/pnDVHAvJfazppxXNztxu935XelrW28j864gq4yOb+zjNq&#10;TtyWdlbTzstb3vufoVoWrR67o1pfRf6q8hSdM+jKGH86t1X0y0SwsYYI12xwxqij0AGBVivySVr6&#10;bH6lG9lzbhRRRSKIbvrH9alT7tRXfWP61Kn3aAFooooAKKKKACob7/UfjU1Q33+o/GgCYdKKB0oo&#10;AK8M/wCClP8AyZD49/69rf8A9K4a9zrwz/gpT/yZD49/69rf/wBK4aAPcYP9Qn+6KdTYP9Qn+6Kd&#10;QAUUUUAFFFFABRRRQAUUUUAFFFFABRRRQAUUUUAFFFFABRRRQAUUUUAFFFFABRRRQAV4z+yH9/4j&#10;/wDY+6z/AOjVr2avGf2Q/v8AxH/7H3Wf/Rq0AezUUUUAFFFFABRRRQBXn/4/I6sVXn/4/I6sUAFF&#10;FFABQelFFAHhX7UH7J1x8WPEMHiTw/eW9nrccItriK4UmG8jByMkchl5x/8Arzx3wi/Yx1fQ/H2i&#10;6x4subLybG6E1vZWpLbpRG5Bdj/dI7cHNfU2MVQ1n/j803/r6/8AaUle9R4lx9PCfU4S921k7apP&#10;on/Vuh4dXh3A1MT9alH3r3avo33aL6jauKKKK8E9w8X/AGzP2Q7H9qrwjaRrff2Vr+is0unXuzeq&#10;Fh80bjujYGccjGfUH5x+GH/BJ3xFP4utX8aa7o66Hby75YdNEjTXYUghSWACqe56jHT0+9iuaNtf&#10;UZbxlm2AwjwWGqWhrbRNq+/K3qv89VY+bzDhPLMbiljMRC8tL6tJ22uuv+Wh8W/ts2D2Hx00WxkT&#10;y9LsNGVdLixiGNgxD7R03BQBx/D+Neb6UbmDxjoM+n711WO/iFoUB3klhkcc4IzkD09cV92/Fr4K&#10;+H/jPo0dnrln53ktvgmRtk1u3qjdq5z4W/smeEfhTri6paW95fajGu2K4vZ/OaL3XgAH3/lzXvZf&#10;xhhaGWxw84vnimrdHe+rfnfXTueFjuFMTVx8q1OS5JNO/VbaW8raHpF992P61Yqvf9E/3qsV+cn6&#10;CFFFFABRRRQAVQ8T/wDIAuv+uZq/nFZ/ihv+JBdf9czQBoDpRSKwI60tABRRRQAUUUUAFV7f/j6l&#10;qxVe3/4+paALFFFFABRRRQAUUUUAUPEv/IHf/fj/APQ1q/VDxL/yB3/34/8A0Nav0AFFFFAEN5/q&#10;qkj/ANWv0qO8/wBVUkf+rX6UAOooooAbN/qm+hqp4b/5F3T/APr2j/8AQRVub/VN9DVTw3/yLun/&#10;APXtH/6CKALtFFFABUdz/wAe8n+6akqO5/495P8AdNABZ/8AHstSVHZ/8ey1JQAUUUUAMuP9Q/0N&#10;VvD3/IBsv+uEf/oIqzcf6h/oareHv+QDZf8AXCP/ANBFAFyiiuY+MfxBX4V/DHW/ELR+d/ZVq0yx&#10;k4Dt0UfiSK0o0pVakacFdyaS9XojOtVjSg6k9km36I6PzgCORT1bdX55XvxF8Z+JtQOrah4s12LU&#10;5/nxa3Jhhts4+REHGBjHI5xX1h+xv8Y9T+LPw9uk1plm1bRbj7JNOo2i4GMq+OxI/l+NfTZxwniM&#10;vofWJTUknZ2vpf13V9L/AIHzmU8UUcdiPq6g4vVq9tbemzPXqKKK+VPpyvp/+rb/AHqsVX0//Vt/&#10;vVYoAKKKKACiiigAqhY/8hy+/wByL+Rq/VCx/wCQ5ff7kX8jQBfooooAKKKKAI7n/Ut9KLb/AI91&#10;+lFz/qW+lFt/x7r9KAJKKKKACiiigChf/wDIc0/6S/8AoIq/VC//AOQ5p/0l/wDQRV+gAoopsjbV&#10;64oAdXxV+1p8LtW8F/GfWPEC2NxdaHr7Ry/aII2k+zSqu1lfGSM4yO3X8Jvib+2P4y8Y+Mr1fDOp&#10;x6DoOn3L28DLbJNPeFGKl2LcKu4EBR1HWvS/2Q/2kdU+KOs6j4b8Ti3udWs4luYbuKMRrdxFiDuT&#10;oGB7DjAr77L8tzLJKbzJxjJOPvRu7pNp32to7bN26nwuOzLAZxNYBOUWpe7Kys2rrvez13tfoeTf&#10;sw/C7VvH/wAWdH1SOxurfR9BuReS3U0TRrI6j5UXOCSc8+2Otfbq9KakKxrhVCjpgU4DAr5vPM6q&#10;ZlXVaceVJWS389+p9FkuTwy6i6UZczbu3trotgqHUf8AkHz/APXNv5VNUOo/8g+f/rm38q8U9gZo&#10;3/IHtf8Arin/AKCKs1W0b/kD2v8A1xT/ANBFWaACo7n/AI95P901JUdz/wAe8n+6aACz/wCPZakq&#10;Oz/49lqSgAqO7/49ZP8AcP8AKpKju/8Aj1k/3D/KgCDQP+QFZf8AXBP/AEEVbqpoH/ICsv8Argn/&#10;AKCKt0AFFFFAEF59+P8A3qnqC8+/H/vVPQAUUUUAFZ5/5GaP/r2b/wBCWtCs8/8AIzR/9ezf+hLQ&#10;BoUUUUAMuP8AUP8AQ0lp/qV/z3pbj/UP9DSWn+pX/PegCSiiigDP1H/kN6f/ANtP/QRWhWfqP/Ib&#10;0/8A7af+gitCgAqvdf8AHxD9asVXuv8Aj4h+tAFiiiigChr/APq7X/r6i/8AQqv1Q1//AFdr/wBf&#10;UX/oVX6ACiiigCvZdZP96rFV7LrJ/vVYoAKz/EP/AB72/wD19Rf+hCtCs/xD/wAe9v8A9fUX/oQo&#10;A0KKKKACo7z/AI9mqSo7z/j2agAtv+PeP/dFSVHbf8e8f+6KkoAKKKKAKHh//j3uP+vqb/0M1fqh&#10;4f8A+Pe4/wCvqb/0M1foAKr3vWP/AHqsVXvesf8AvUAWKKM0ZoAKz9I/5CWqf9fC/wDoqOtCs/SP&#10;+Qlqn/Xwv/oqOgDQooooAKKKKACq4/5CH/AasVXH/IQ/4DQBYooooAZcQrcwNHIoZJAVYHuDXyZ4&#10;2/YN8RaP4luB4VvNOuNFupWkihvCySWW4klcj7yA/jz2r62oxXqZXnOKy+UpYdr3t01dO233Hl5l&#10;lGGx8VGuttmnZrueT/sw/s4f8KQ068ur+6W+1zUyv2iVFxHEo6Rp7D1Pt7k+k6l/yGdN/wB+T/0A&#10;1fqhqX/IZ03/AH5P/QDXLjMZWxVaVeu7yZ14PB0sLRVCirRR8kf8FH9YXw58UvDN9q0/2fRYtOmF&#10;u8gPli53jd3wX2YwAM4/CvAdG+I+k+NNXsbXR7x5NW+1wtaRojLMX8wYKDgk4z05xXpH/BYrx+vh&#10;zxp4XsLyzGqW9xp8z2VszERrPvAaVvouBx69q+PPhp8XpPBXi/Tb+50+3WSG6ieK8gZvOtGEgIIy&#10;ew49a/ojg3I54jh6lWS96ztZpJ+9Lpv6n4JxZnEaGeVaTfu8yvdO60XXb0P2505ZFsYfO2+d5a79&#10;vTdjn9amqpoV4L/RrW43xyefCkm5D8rZUHI9uat5r+bZaPU/oKNrKwUUZooKIbvrH9alT7tRXfWP&#10;61KpwtAC0UbqM0AFFFFABUN9/qPxqaob7/UfjQBMOlFA6UUAFeGf8FKf+TIfHv8A17W//pXDXude&#10;Gf8ABSn/AJMh8e/9e1v/AOlcNAHuMH+oT/dFOpsH+oT/AHRTqACiiigAooooAKKKKACkZtq59K8A&#10;/wCChf7eUH7CHwy0nULXwT4s+JPi/wAW3/8AY3hfwv4dtGnvNYvjG8m1mAIihVEZnkIO0DhWPFfB&#10;Xi7/AIJnft0f8FVBLqnx8+Olv+z74H1IF4Ph94B33E0cLf8ALK8njljWRsYJ3yzrnoqdAt9g23P1&#10;H8SfH3wL4N1NrLWPGXhXSbxVDm3vNWt4JQD0O1nBwcV02m6rbazZrcWk8N1BIMrJE4dWHsRwa/JP&#10;Qf8AgzK/Zhh05Rq/jL41arfM5eS5/tmxh3knP3RZn8881m2v/Brx40/ZB1ZvEH7Kf7VPxK+HOsW5&#10;Msem63i502+bJIjn8jy0aPpxJbyjIzg9mB+wwOaK/Pf9jL/gob+0F8H/AI4+HPgn+1x8L/7N8ReJ&#10;rg6f4b+I/hOM3XhnxHOqM4in2j/RZnCMQGCbj/yzjABP6EA5o8xeoUUUUDCiiigAooooAKKKKACi&#10;iigAooooAK8Z/ZD+/wDEf/sfdZ/9GrXs1eM/sh/f+I//AGPus/8Ao1aAPZqKKKACiiigAooooArz&#10;/wDH5HViq8//AB+R1YoAKKKKACiiigAqhrP/AB+ab/19f+0pKv1Q1n/j803/AK+v/aUlAF+iiigA&#10;or5z/bs/4KKaD+xZDZWDae/iHxPqUXn2+nRzCFYot2PMlkwSqnkKArFip6DmvJ/2V/8AgtJpHxk+&#10;Ien+GfGHhuPwrNqki29rqEF759q8zHCrIrKpjB4AbLDJ5wOR9Vg+Cc7xWXvNKGHcqKTd7q7S3ajf&#10;maXkn+DPmcVxhk+Hxyy6tWSq6K1nZN7Ju1k/Vn3JRTUbdTq+VPpivf8ARP8AeqxVe/6J/vVYoAKK&#10;KKACiiigBrnivx1/4KP/ALYni74wftBeJvDqatfab4X8M38um22n20rRRzNESjyy4wXZmDEBuFBA&#10;Hcn9i2XcK/Nj/gpx/wAE0NUt/E3ib4p+D7q3n026V9S1jTp3KzW8mMySxHkMrHLFTggk4yOB+o+E&#10;uOyrDZ03mdryjaDkrpSbX3NrRP5dT838UMHmWIylLL72UrzS3cbP70nq1/kec/8ABMz9uvxB8LPj&#10;np3hrxN4iub7wbrxaGYahO0o06XaSkiMclQSoUrkLhsnoDX6z6dqdvq9nHcWs0dxBModJI2DK4PQ&#10;gjg1+D3w7+FLWFyuoag8ch25ijjc9x94n6Z4r9MP+CRnjjVvEHwr8SaPfXE11Z+H79I7KSQ7sK6s&#10;zID7EDv37V9d4v8AC+D1zjA2jy2U0lZNt25l56pPTb5ny/hbxHik1lWLu1K7i27tWV7Py3a8z64o&#10;ooJwK/AD9wGzTLAhZ2CqoySTwKraZrtnrUIks7iG6jPR4pA69SOoPqDXwl/wVi+Mmu3XxI0jwDb3&#10;d1p+gf2WNSvUhdom1B3lZFRiD80ahM4H8ROegr5t+DPxQ1j9n/4g6br3h26uLdo7mJLq0EreTfRF&#10;wGjdc4Ocnnrn35r9Mynw1xGOyyOOVZRnJOUY2umul5X0bt2duvl+c5p4hUcHmLwXsm4xaUpX1v1s&#10;rapX7q/5/sVVe3/4+padZ3JuoFfaV3KGwRgim2//AB9S1+Zn6MnfYsUUUUAFFFFABRRRQBQ8S/8A&#10;IHf/AH4//Q1q/VDxL/yB3/34/wD0Nav0AFFFFAEN5/qqkj/1a/So7z/VVJH/AKtfpQA6iiigBs3+&#10;qb6Gqnhv/kXdP/69o/8A0EVbm/1TfQ1U8N/8i7p//XtH/wCgigC7RRRQAVHc/wDHvJ/umpKjuf8A&#10;j3k/3TQAWf8Ax7LUlR2f/HstSUAFFFFADLj/AFD/AENVvD3/ACAbL/rhH/6CKs3H+of6Gq3h7/kA&#10;2X/XCP8A9BFAFysfx54NtfiF4Q1HRb5Waz1KBoJNpwQGGMitiiqhOUJKcdGtV6omcIzi4SV09GfF&#10;N/8AsZfELQdSbT7WDTdUtI/lhvvtIiyvGN6Hnd9OpH419Kfs2/BL/hRvgI6fNcLeaheSm5vJlzta&#10;Q9lB7D/PoPQSuaWvezPibG46iqFayV7uytd+f/Asjw8t4dwmCre2pXb2V3eyfYKKKK+fPeK+n/6t&#10;v96rFV9P/wBW3+9VigAooooAKKKKACqFj/yHL7/ci/kav1Qsf+Q5ff7kX8jQBfooooAKKRjtFCtu&#10;FADLn/Ut9KLb/j3X6UXP+pb6UW3/AB7r9KAJKKKKACiiigChf/8AIc0/6S/+gir9UL//AJDmn/SX&#10;/wBBFX6ABjgV4Z+1X+1Jc/B/UbPw/oNnb32vX8JuHa5JEFpDnbubHLEngAele5npXyp+3F8H9aHx&#10;BtvGGm2M2pafLZrZ3qQJultyrErJjupDYOP54B+g4Yw+FrZhGnjLctnZPRN9E/612PB4kr4mlgZT&#10;wt+a6u1ul1a/rzPlbT9e8SeFPFa2OoacupabqN032a5sY8NG8jE7WTsNzYGP/wBf2J+xh8Ata8Ke&#10;Jb7xRr1q2nzTQC1tLOTBkRN25nb+63GMen0yfFfhL8J9Y+MPjHT7S00+6j06K4jnu7yaEpHGituw&#10;M4JYkdv/ANX3jYDbJL9f8a+3464g5YRwVDlTkvftva6t5Jvr/wAE+O4MyPmm8XWcmotct9r639bd&#10;CzRRRX5Qfp4VDqP/ACD5/wDrm38qmqHUf+QfP/1zb+VADNG/5A9r/wBcU/8AQRVmq2jf8ge1/wCu&#10;Kf8AoIqzQAVHc/8AHvJ/umpKjuf+PeT/AHTQAWf/AB7LUlR2f/HstSUABOBUN3IDaSf7p/lXJfH3&#10;4xWfwG+D3iLxdqELz2ug2b3JiRgrTMOEQE8AsxUZ9+9fkB40/wCCofxr8W+MrjV4fGFzoscjN5Vh&#10;YxRraQKf4QjK276uSevPNfccH+H+ZcRRqVMG4xhDRuTaTdr2Vk3tq+2nc+N4p44wGRShTxKlKU9U&#10;opXS2u7tfI/abw+27QrP/rgn/oIq5Xzb/wAE0P2w7r9rT4JTTatBb2/iDw7OLG/8ldsdwCuY5VXJ&#10;K7lBBHTcrY4wB9JDpXy+aZZiMuxdTA4pWnTdn/wPJ7ryPpMszKhj8LDGYZ3hNXX9d1sFFFFeedxB&#10;effj/wB6p6gvPvx/71T0AFFFFABWef8AkZo/+vZv/QlrQrPP/IzR/wDXs3/oS0AaFFFFADLj/UP9&#10;DSWn+pX/AD3pbj/UP9DSWn+pX/PegCSiiigDP1H/AJDen/8AbT/0EVoVn6j/AMhvT/8Atp/6CK0K&#10;ACq91/x8Q/WrFV7r/j4h+tAFiiiigChr/wDq7X/r6i/9Cq/VDX/9Xa/9fUX/AKFV+gAooooAr2XW&#10;T/eqxVey6yf71WKACs/xD/x72/8A19Rf+hCtCs/xD/x72/8A19Rf+hCgDQooooAKjvP+PZqkqO8/&#10;49moALb/AI94/wDdFSVHbf8AHvH/ALoqSgAooooAoeH/APj3uP8Ar6m/9DNX6oeH/wDj3uP+vqb/&#10;ANDNX6ACq971j/3qsVXvesf+9QB4l+0b+2Mvwm8Vf8I7oOmxa1rkcYlujLL5dvZK33Q5HJY9do7V&#10;D+z/APtnH4leL4/D/iDS4dH1S6Um0lgl8y3ucYyoLYIbvg9cj8fHP2t/BGoeBfjvrWr3VvcNpPiI&#10;xTW92qtIiOqbWjY/w4xkdsfhVT9mbwZqHxC+NGh3Vjbzf2foVyLy6uyGSNdo4QN3LZ6dD+eP1COQ&#10;5V/Y31iyvyc3Pd35rXtvbfS1j82nnmZrNvYp6c9uSy+G9r7X21ufdNZ+kf8AIS1T/r4X/wBFR1oD&#10;pWfpH/IS1T/r4X/0VHX5efpJoUUUUAFFFFABVcf8hD/gNWKrj/kIf8BoAsUUUjNtUn0oAWioftqb&#10;tu5d3pUkbb1oAdVDUv8AkM6b/vyf+gGr9UNS/wCQzpv+/J/6AaAPjD/gr78A9S8YweH/ABpaWMmo&#10;6docEtnqKREmS2jYh1mA9AQQT7ivi34T/Bm4+MPjKz0PwxZXWqX95IFLsCUtU3AM7H+EAd+1fd3/&#10;AAUo+In9l+MND0TVL37H4d+xPfzRltq3ku8IqkDlgBztI6+vb558AfFnRNF8W2Go+F7mLStZtLiM&#10;xqkP2fz1LhSpXADgg9D7V/RnBeZZhQ4dhCEbtKXI9eVau3NbfW+2yte5+A8XZfgq2eznKVk2udaX&#10;dkr8vytv17H3l8bvjNpX7G37ND67qiTXsPh6whs7eCNvmvJgqxxx7jnbubGWOcDJ5xg/nhH/AMFr&#10;/i0vi5r46f4VbS2lBGmm0f5Y92dvm7924jjceO+2vuX/AIKHfADVv2nf2Ur/AEXRYkOuWzQ6raW8&#10;jAedLFkmIHOAzKzgE8Zx06j8e4/hP4ql8Wt4fTw1rra4kghaw+xSfaFcttAK4yPm4+tcXhTkHD2Y&#10;ZfXrZlGM63M01J25Y2VmtVa7veXla6O7xKzrO8FjaNLASlClyqzit5Xd03Z7K2nmfuF+y/8AH/Tf&#10;2nPgxpHjHS45LeHUkKzW8nLWsyHbJGT/ABbWBwcDIwcDOK9CrwX/AIJx/s+an+zX+zBo+g64scet&#10;XUsuo3sKtu+zPKRiMnJBZVCg44yDjPU+9V+KZ1RwtLMK9LAy5qUZyUX3im7a9dOvXc/XclrYmrgK&#10;NTGK1Rxi5LtK2unTXoQ3fWP606WRYrdmZgqqCST2FNu+sf1p0i74CPX2ry2emfC3j/8Aab8ZfFTx&#10;TdX1jr+o+HtGhuHjsLWwZY2ZEYgPI2DuJIzjpj1r2T9jH4/63421q+8LeIrr+0Luytxd2t8wCyTR&#10;52lX9WB7jtXmvxB/Y98YeC/Fd1F4f09dc0W6neW1YThJbbe27Y4PUAkncOMV65+yH+znq3wuv77X&#10;/EHlw6rqEIto7SJ9620W7ccnoWJHUdvyH6hndbJXlLjh+TZciVua+m/Xa97n5rk1HNlmalX59/eb&#10;vy28r6elj3eiiivy8/SgqG+/1H41NUN9/qPxoAmHSigdKKACvDP+ClP/ACZD49/69rf/ANK4a9zr&#10;wz/gpT/yZD49/wCva3/9K4aAPcYP9Qn+6KdTYP8AUJ/uinUAFFFFABRRRQAE4FfBn7X/AO3r+0B4&#10;2/bP1f4Bfsq+DvAGreKPBGkWuteM/E/jq5uU0XRBdAta2ax2xErzyRjfkZAB+7wWH3meRX57/GP4&#10;c/HD9hr/AIKieLPjJ8Nfhqfi98Ofj3ZaJpfi+xsdRjs9U8MX1gv2WG9VXB8638hvnVQSCGJKhRuX&#10;2kn/AF2H0bOl/YO/4Kk+JPHv7Q958Av2j/A+n/Cf4+WNu17pkdtcmfRPGlkM5uNMmckkjaS0JZmA&#10;VjnKusfW/s9/tveMPin/AMFaPj98DdQttBj8G/C3QdC1TSJ7e3kW/mlvoFklEzmQoygn5QqKQOpN&#10;bn/BTn/gnLov/BQz4KWtjHqEnhP4ieEbkaz4J8XWgK33hvUkwySK6/MYmZVEiA/MAD95FI+SP+CM&#10;fw4/aKsv+Con7Q3jX9of4f3HhfxFrnhbw/pJ1ixgZtD8QS2Stbm4tZwPLJkWNZWiB3JvwVXgBx1l&#10;Z9L/AJaf8MJ2Ubry/NfofqjRRRQBG9tHIPmjRuQeVzyDkfrzUgGKKKACiiigAooooAKKKKACiiig&#10;AooooAKKKKACvGf2Q/v/ABH/AOx91n/0atezV4z+yH9/4j/9j7rP/o1aAPZqKKKACiiigAooooAr&#10;z/8AH5HViq8//H5HVigAooooAKKKKACqGs/8fmm/9fX/ALSkq/Wb4huUtZtPkkZUjjuSzMxwFHlS&#10;ck0AaVBGa5vw/wDGDwv4r1RrHTfEGj310pI8qC8jdzgZ4AOT9RXRK+6rqU5wfLNNPzVjOnUhNXg0&#10;/TU/KH/gtx8Jtc0D9pGz8WTQ3E2g65psNtDdZ3RwzRbg0J4+XghgCTncxHQgfL37Pfwo1z41/GLQ&#10;PD3h+2uLjULy8jO6L/l3QMC0rNg7VUc5I/M4FfpN/wAFWP2/V+Ak0HgHR9E0fXNY1a0S7vm1a2Fz&#10;Z2kJf92PKYbZHYoTycLgHBJ4+fv+Cf3/AAUvb4dfFDS/D3iLwr4QsdF1yWOxk1HRdIi065tnZiEe&#10;QRKFlTcwBGAQCSM4Kn+p+Fc64gp8HqpRwak4Qag+azlFXtLlt07XTla63P5r4kynJanFUqdTFOKl&#10;NOS5bqMna8ea/Xvb3b26H6rWURgt0U7iVUDJ6n61NTY5RKuR9adX8qn9MLYr3/RP96rFV7/7qf71&#10;VPE3jLS/Bmm/bNWv7TTbUHHmXEqxrn0yTyfYc1UYyk+WKuyZSUVzSdkadFZPhXxxo/jizNxo+pWO&#10;pQrjc9tOsoUnnB2k4Psa1qJRlF8slZhGUZLmi7oKKbvo8wVNygk+7XyX+1t+1Xqmraxr/gvw/a2C&#10;6fZxtZapeXcRm812X5okQ4HAIyx9eK+tG+ZeK+Hv2ovgnrnw6+IfiHVI9NuL7QdeuGvo7m2j3fZp&#10;GA3o4HI6ZB75/L63g2jhKmNf1q10rxT2vdfe0tkfK8XVsVTwi+r3s3aVt7Wf3JvRs8I+EH7IF18R&#10;/igvhoaxb6bHfJJPaMFfa4X5mQAZ2kD1/Wv0a/Zx/Z70f9m34ex6DpO6Tc3m3Nwy7XuJD1Y/0Hav&#10;Bf2QfgprmpfFSz8Tajp1xpul6OkghFzHtkupGXbwOoC9c+2K+uq9nj7iPEYuusGqvNTSTaVrc2u9&#10;t9LadGeVwPkFDC0XinTtNtpN3vy+Se2t/kFQ3uo2+nW7zXE8NvDGNzvI4VVHqSelTV+YP/BbT45e&#10;ILr4u6P4Bhurqz8N2+lR6lPAjFF1CaSSRQXwfnRBGAoPRi/sa+f4R4aq59mcMupSULptyavZLfTS&#10;76JXR7vFPENPJcvljqkeazSSva7e2utkfVn7WP7K/hv9tSysNa8M+JtJj8R6PG0MF9bSpdQTwlif&#10;KlMZJ2ht5BGcHdx6eZ/AP/glhf6T44sdW8dazpd9Y6bKtwmm2Ebsly6tkCRnA+XgHABz0461+a/w&#10;w+KPiD4ReL4NS8OapqOlXT4imNpM0ZnjJwUbBGQffvg9a/Qz4X/GvxJ8IvE+n30OsapqGlyTxxXl&#10;hezmZXR2AJXdkqwLZyPev17OuF8+yHCfUMFjFKk0+VOCUvOKlra99LPq9Yn5RlXEWTZ1i/ruLwjj&#10;UTXNaTcfJtWV9tbrte/T75VQvQYqC3/4+paktpxcQq68qwyD7VHb/wDH1LX89n7zvqixRXJ/Fz44&#10;eFvgT4YbWPFWsWukWO7y1aU5eVv7qIMsx9lBrk/gx+238N/j3rn9l+HteWTVdpcWV1C9tM45+6HA&#10;DcDPyk8V3U8rxlSg8VTpSdOO8lFuK9Xaxw1MywlOusNUqxU3tFtJv0W56xRQrbhRXCdwUUUUAZ/i&#10;iVY9FkLMqhXjJJPQb1qLRvHWieI7iWHT9Y0u/mhYrIlvdJK0ZGMghSSCMjOfWvjT/gs/8Zte8HeE&#10;PCXhTSrq50+w8USXEuozQsY3uEh8vbCGB6EuSwxzhe2Qfz78L+I9Q+G2u22t6BfXGk6rprCaC4t5&#10;CjKRzg+oPQg9q/V+FvC6rnGWLMHXUHK/IuW97NrV3VtU+j01PzHiTxIhleYvAqjzqNuZ3tuk7JWd&#10;9GfvIDkUVy/wQ8Z3HxG+DnhbX7yH7Pd61pVtezRhdoV5I1ZsDJ4yTjnpiuor8sq05U5unPdNp+qP&#10;0qjVjUpxqR2aTXzIbz/VVJH/AKtfpUd5/qqkj/1a/SszQdRRRQBDqF3HZWM000iRxxIXd2baqADJ&#10;JPoK8R0z9vP4e6cLWxN7qEsNvGkMl9FZu1orABT+89uecY4NdB+2hBqFz+zZ4pXTftHntbLvEIJk&#10;Me9d4XH+znPsDXxVoclv/wAI9aNC0f2ZbdNm0/KF2j9MV9xwvw3hcfh518S38XKkmlbS93dPe+i8&#10;mfF8ScQYnBYiNGgltdtq/XbdbdX6H6O6Drtp4l0i3vrG4hurS6QSRSxNuV1PQg1crw39gWC8g+Br&#10;ed5n2NtQnaxDAgCHIxtz/DnOMe/evcq+UzLCrC4qph4u6i2rn0+W4p4nCwxElZySdgqO5/495P8A&#10;dNSVHc/8e8n+6a4jtCz/AOPZakqOz/49lqSgAooooAZcf6h/oareHv8AkA2X/XCP/wBBFWbj/UP9&#10;DVbw9/yAbL/rhH/6CKALlea/tYfH6D9mr4L6l4okt2vLiFkt7O2BKi4uJOEUnsueSfQGvSq+d/8A&#10;gqJoum6r+yHrlxqN9Dp76TcQX9k0i7vNuEJCRgdcsGYcepzxmvWyDDUcRmWHoYlNwlOKaW7TaVtD&#10;yc+xFWhl1etQdpxjJpvo0j5Gtv8Ago38aLfXW1J9e0meNpA50w6ei223JPlh/vjrjdnPA+tfoL+z&#10;V8b7X9of4PaT4ptYGtft0e2aBjnyZVO11z3G4HB9MV+JTfHG4Fzg2dv5ecYDEkf8C6V+v3/BOXRN&#10;M0T9kvwz/Zd9FqUd9G13PNGMfvnYl1Pup+XPfbnpiv2DxU4ZwWXYClWpUVTm5WXKkk1Z3Ttp0Vr6&#10;76n5Z4a8Q4zHY6pRqVnOCjd8zu07qzV9e9+mx7nRXL/Ff4x6D8F/DZ1TX7z7NblvLiRRvluH7Iij&#10;lmPpXD/Dn9tvwZ8RfEcGkqNV0m9uyVtl1G18lLg54VWyRuPXB/nX4xRyvGVqLxFKnKUFu0nbTf7u&#10;vY/W62Z4SlVVCrUSk9k3qesaf/q2/wB6rFV9PP7tv96rFcB3BRRRQAUUUUAFULH/AJDl9/uRfyNX&#10;6oWP/Icvv9yL+RoAv0E4FFBoA+Vf2yP2gPEUXxFbwf4f1K40W1sLaO41C6tmxcStJykat/CNoyfX&#10;Ncb8Cv2hfFHw78faXbX+uajrWg6lOlpPBfS+a1ru4WRHPIAPUd8ivU/2sf2W9Y8eeLY/FPhjyLjU&#10;Gt1tbyymk8v7Qq52sjHgEZPB61ynwM/ZB8TXXj3TdW8UW8Gk6fpcq3Udus4lmuJByuSv3QD1B/8A&#10;1fqGBxeSrJlCpy35feWnNzW3XW99mtEfmuMwubPNnOHN8WjV+VRvt223utz6um/49vwp1t/x7r9K&#10;SYbbf8KW2/491+lfl5+lElFFFABRRRQBy3xP+IOk/DGxh1rWryOy0+zWQySP7gAADqSewFebeF/2&#10;/PBPiLWreznh1rSY7qQRw3N9aeXAxOMZbJ25JwM15z/wVo1e/wDDnw18L6laqXt7fUnSQEZRZHTE&#10;TN2wpyeR+Xf4Nv8AV9Slhkmk1bUHuJv4vNO1z2G3pjJ4FfrHB/AOFzXLfrlebTk2lZ7W02t89eh+&#10;X8V8bYnLcf8AVaME1FJu/W/9WP2ohlWaFWUhlYZBB6ilKqeoFeVfsV+PLrx/+zf4autQVl1C1txa&#10;XIOfvx8d/bFaH7Sf7QFr8A/BsN59lbUNU1Gb7NYWgbb58mMkluyqOSfSvzeeV11jZZfBc01Jx06t&#10;P8tL3P0CnmVF4NY2btBxUvv/AKseiKig5Crn6Vi+KPGul/D7Q7/VtYvbfT9PtRulmlbaq9fzJ6AD&#10;k18t+Hf2+vGGi6nHceIdJ0S60hnzcCy3pNbJxypYkMByTnmtz9vrUW8ReBPBupW8jTeHZtQ+0TuA&#10;fLbdFmBn7AZJ6j8ua9qnwriaeNpYXGe7Go9009tWl59rnk1OJsPUwdXEYT3pQWzTW7sm/LuegeEv&#10;25/APizXILBLy/sGupPLgmvrVoIZT2w5456c4r2KM5XrmvzY8RJG+jXKyjhkIUD7xf8Ah2/7W7GP&#10;fFff/wAEEvY/hF4dXUTIb0WEXm7wd2do655zjGfeunirh7DZfCnWwzdpNpptPbqmkvmcvDOfYjHz&#10;nSrpXik7q662s1d/I6qodR/5B8//AFzb+VTVDqP/ACD5/wDrm38q+MPsBmjf8ge1/wCuKf8AoIqz&#10;VbRv+QPa/wDXFP8A0EVZoAKjuf8Aj3k/3TUlR3P/AB7yf7poALP/AI9lqSo7P/j2WpKAOJ/aH+D1&#10;v8fPgt4k8IXUzWsevWUlsJxGHMDnlHweu1gDj26jrX44eNP+CcXxo8E+Mp9GbwFrmpNEzbLzT4Dc&#10;WcyjncJQNoBB6NtPqAQQP3FY7VzUN1MDbSf7p/lX3fBviDj+HI1KWFjGUJ62lfRpWummn6rrZbPU&#10;+K4s4GwOfShUxEpRnHRONtU+mqfy/G6Pmv8A4Jhfsf6j+yf8DZl16SJvEXia4W/vIYSHjtFC7Y4g&#10;4HzEDJJ6ZYgZAyfpodKp+H23aFZ/9cEH/joq5XymbZpiMyxlTH4p3nUd3bb5eSWi8j6XK8toZfhI&#10;YPDK0IKy/ru3qwooorzz0CC8+/H/AL1T1Beffj/3qnoAKKKKACs8/wDIzR/9ezf+hLWhWef+Rmj/&#10;AOvZv/QloAvSyrEhZiFUdSTivG9f/b++EnhvxfLod3400tL63fy5NnmSQo+QNpkVSmcn1459DU/7&#10;e2tat4f/AGRfHF1okk0WoLYbVkiJDojOqyEYBOdhb/EdR+VdjBZwWKQx+T5LIMLkHeD3PrnPXvX6&#10;VwPwPh85w9TFYmpJKL5Uo2ve17u99NVZW111PzvjLjHEZTiKeGw1NNtczcr2te1lZrXTU/aew1e1&#10;17RY7yyuILu1uYxJFNDIJI5FI4IYcEfSrFp/qV/z3r5X/wCCTWqalefs4apbXUkkun6fq80GnF2P&#10;yRbVYouR9wMTjk8k9K+qLT/Ur/nvXxGdZb9Qx1XBc3NySav3/rr5n2WT5h9ewVLGcvLzq9uxJRRR&#10;XmHpGfqP/Ib0/wD7af8AoIrQrP1H/kN6f/20/wDQRWhQAVXuv+PiH61Yqvdf8fEP1oAsUUUUAUNf&#10;/wBXa/8AX1F/6FV+qGv/AOrtf+vqL/0Kr9ABRRRQBXsusn+9Viq9l1k/3qsUAFcf8Y/ir4d+Feh2&#10;154g1az0yFrmPZ5r/NJhh91RyfwFdgelfCX7Ytzdar+07qq6gzOunQ2iadG+SscTKC7LkdS3XHTp&#10;ntXvcOZPDMcX7GpK0Um3bd2aVl9/3Hh8QZtPL8N7WnG8m0lfbq7vbt959f8Aw0+OfhX4txyHw/rV&#10;nqLQ48yNWKyJxnlWAPeuuBzXwB8GLm50n48+EbjTWZL64v1t5Qn/AC1gbO8Nj+HpyRxntmvv2P7g&#10;+lacS5LTy3ERhSk3GSur7rVrXb77GfDucTzChKdWKUouzts9L92OqO8/49mqSo7z/j2avnT6ALb/&#10;AI94/wDdFSVHbf8AHvH/ALoqSgAooooAoeH/APj3uP8Ar6m/9DNX6oeH/wDj3uP+vqb/ANDNX6AC&#10;q971j/3qsVXvesf+9QAt/pltqtu0N1bw3ELjDJLGHVvqDSWOl2ulw+XbW8FvGOixRhVH4CrFFPmd&#10;rE8qvfqFZ+kf8hLVP+vhf/RUdaFZ+kf8hLVP+vhf/RUdIo0KM0V5R+0l+1BY/AZbOyis5NY17UgX&#10;t7GNwgCL1kdj91c8ZxyeK6cHg62Kqqhh480nsv67HNi8ZSw1J1q7tFdT1eivnH4Q/t2HxH4vs9H8&#10;UaNFo39oOIbe8t7jzYDIc4V84K5455H9Po1W3Lmt8wyvE4Gp7LFRs3qtU015NXRll+ZYfGw9ph5X&#10;S36NeqYtVx/yEP8AgNWKrj/kIf8AAa887ixXkv7bvxuvv2eP2Y/FnizS41l1LT7ZY7QOpZEllkWJ&#10;XYAHIUvuweDtxkZzXrVcn8bPhDpvx2+Fmu+E9aVm03XLVreRozh4jwVdT/eVgrDPGVGciu3LalCn&#10;jKVTFR5qalFyXeKauvmrnDmVOvUwlWGFdqjjJRfaTTs/vPwl134qeJ/E3jCXxBqHiHWbrXJn8x75&#10;rt/PzkHhgeACBgDgYGOlfrN/wSn/AGlde/aK/ZwlfxLNNfax4c1F9MkvnJL3sYjSRHc4wXAcqeST&#10;tBPLV8ga/wD8ETvijZeNpbHTtW8L3ujhsxajNcPCxTIHzRBGIfGTgEjj71foP+xz+yppn7IvwXtf&#10;CtjcNqF00z3moXrLs+13DhQzBcnaoVUUD0UZ5ya/dvFTiThvH5RToZfKM6t048qs4x1unorXWnL3&#10;6aH4v4b8P59gs0nVxsZQp2alzP4npa2ru7683b8fWFORVDUv+Qzpv+/J/wCgGr9UNS/5DOm/78n/&#10;AKAa/nw/dj4y/wCCovg6PxX8TfDH9p3DWOn2+mzPaXPREuN43ZJ4J2AHHp+FfNng74Z6bNr+n3Fr&#10;rker39vdxNawWwXcJBIOcA5PAPGPWvqf/gpeIfFnjnw/4f1hkj0GGwl1EhnCB5t4TJP+yvY8fXmv&#10;nP4f+HPDvgbxNp+u+Gr2OXVtMuopIZPPWQp+8AxtHbnHI9K/ofhPFVIcP04czT5XZJJx1btd9L9T&#10;8F4nw9N55UnZWurttqWiWy626H6maaH+wQibb5nlrvx93OOcVJ5MZH3V/KvMf2nv2mtL/ZZ+BV14&#10;w1q3kmaNI4razjYB7q5f7sQbBA7knnAUnnpX552f/BcT4pR+KGuptD8ITaS0gJsFt5ldI88hZfMz&#10;vI43FSM87e1flXDvAecZ3RniMBTThF2u2ld9lfe33eZ+mZ5xrlWT1YYfGTfNJXsley7vt+fkfq4o&#10;X+HH4U6uC/Zq+PGk/tK/B3R/GGjCSO11SM+ZBJ/rLWVTtkib12sCM9xg9672vk8Rh6lCrKjWjyyi&#10;2mnumtGvvPqMPiKdelGtRd4ySaa6p7EN31j+tSp92obw4Mf1qVX4rE2F2gnoKXFNMmKcGzQAUUUU&#10;AFQ33+o/Gpqhvv8AUfjQBMOlFA6UUAFeGf8ABSn/AJMh8e/9e1v/AOlcNe514Z/wUp/5Mh8e/wDX&#10;tb/+lcNAHuMH+oT/AHRTqbB/qE/3RTqACiiigAooooAKCM0UUAAXFfnv/wAF2v8AgrL47/4J9WPw&#10;z+H/AMGvCdn4y+Mvxm1Gaw0G1u4mngtVjMSFvKV0LyPJPGqAsEGHZshcH9CK/MD/AION/CFr8Crz&#10;4FftYWeseHbXxD+z34lM40PVr1bQ+LLO4MRms7Zmzm5VYWZFAPytI3VQDLsmr7XVyo9bb2djxSxs&#10;/wDgtNfWUM32r4U2plQOYZBoheIkcqdqkZHQ4JHoSK7T9nzS/wDgrovx78EH4iX/AMMW8AjX7E+J&#10;VtV0jzjpn2iP7Vs2Jv3eT5mNvOcY5rt/BX/B3P8Asd694Ys7zUte8beH72aMNNp914Znlmtm7qzQ&#10;742+qsQf0rt/hH/wc+/si/HL4reGfBfh3xh4muvEHi7VrXRdMhl8M3kSS3NzMkMSs7JhQXdQWPA6&#10;1pG99ER0P0IHSigHIoqRhRRRQAUUUUAFFFFABRRRQAUUUUAFFFFABXjP7If3/iP/ANj7rP8A6NWv&#10;Zq8Z/ZD+/wDEf/sfdZ/9GrQB7NRRRQAUUUUAFFFFAFef/j8jqxVef/j8jqxQAUUUUAFFeI/t+ftC&#10;6j+zl8B5NT0UR/25ql3HplhI67lt5JMkyFf4tqqTj1xX52ad8e/iNo3iA6xb+PvFDaq0gmZ5b5nh&#10;lYZO1oz8pXk4XHAr7rhngLF5xhZYuFSMI3aV76tb7bJX3/A+L4g42wuVYlYWcJTlZN2tontvu/L8&#10;T9ga+a/+Cj2vXkHhrwno0M0lvYa1qMi3rI+0yrHEzLHnrhiefXH0r0n9kf4zTfH34CeH/E11EsF9&#10;eRNHdxr0WZGKMR6A43Y7bsV82f8ABbr41XXw9+EPhbw/YQqt54iv5J1vNp8y0S3Vc+WcfKzGZRnO&#10;QAcDnI5+E8rrPiKlgJRXOpyi77JpO7/7dtfztobcT5pRWQVMbFvkcU13d2rL53t8zy6+0uDR7P7V&#10;Yxx2N1YKZbeaEeW0TL8w5HbPUd6/Qv4Q65deJ/hjoN/e/wDH1eWMUsp4+ZioyePXr+NfgfoPjnxF&#10;4Q1aHULe9vo5I5RMfNZmjlIIPzqeGBx0Nfu1+zT8SY/jB8BPCPiaK1jsV1rSoLlraPOy3YqNyLkD&#10;5VbIB7gCvtvFTKVhsNh61KpGrCUpLnTTs7L3XZv136HyHhrmjr4ivRqU3SkoxfK01dX+LZfl1Pzh&#10;/wCC0nwX1Bf2m7fxBptncXUOo6LA90Ik3MjI7R7sAklSNgzgYI+hPy/8EfhHrHjPx1pMn9m3C6bB&#10;dwyXE00RWLZ5gGMnG4t0ABz+GSP2s/aH/Zq0349WVrM9xNpusacCLW9iUMyg9UYH7yn0PeuD+F37&#10;CcPhvxRZ6p4i1j+2VsXEsNokIjh3jozd2+hHX2r1uH/FahgsghgKi9+EXFaO77Wsrbd2rHl554Z1&#10;8Xnk8ZT+CclLpZd76338nc+grRv9HVtuz5QcH+HjpUkb+YuRXyv+2/8AGHXU8dWng3Sb+60nT47M&#10;Xt9NbMY5rgs2EjDYyFGCTtPNeW/Cf4s658HPGOn3VnqWo3OkyzxwXthcTvcRvGzY3LuyVYE54/Ls&#10;fzHB8G4jEYJYtTScldR11Xm+jfRH6HiuLKGHxbwzg3GLs5ab+S6pdT70v+if71fD/wC1vqtx4y/a&#10;P1qz1Jmms9AjgisbVzujjDpvaTb0LMTwTyAMV9wX/Kp9a+Kv2+tVg8WfGGPTfD6f2br2k2yDUNUZ&#10;dylXyyQ+WeHOOdx6dO1a8Bf8jNq28Xr/AC6rX9NNdSeNv+RepX2ktP5tHp+uumhifs86rceCfjx4&#10;bk0o+QNUvVs7yBPlSeNgckjpkcc9frxX1Z+01+0IvwD8HW9xBaDUNY1Sf7NYWzHajvjLM57Ko5Pc&#10;9q+W/wBivUI/BnxvsIvE2NYvNTzb6bqATy1tJSPuGMcfNyA3+HHP/wDBbv4jahb654J8M6es1vut&#10;ri/nuYyVaRGIj8sN07HIBzyO3X6zGZLHNeJ8PgJr3XG7l0kkpPydla3Rny+FzeWWcO18ZB+8pJJd&#10;Yt8q9Lu9+qNH4of8FAviR4R8IzM82hSf2hMLbzba2ZZLEMOWQkkMVAP3vWua0zxTqmlouvWPibWb&#10;e+KC6+2z3rkPxuBkVjt24JzwMAmvhOF7q1GbWS5jYHcwLNtP1B4NfYf7TH7P/jbwR+xzY63MtnHo&#10;tzDYmaSAuJTBMoPzJ1XBKht2OuPav0nH8L5ZlcqGFi4RdeXLe1ubZJW1va/fU/P8HxFmGYxrYial&#10;JUY8297b630tf8D6r+Dv/BVX4U+J9H0ex1zxPDpmuXCJFcF7SYWvnElT+92bAOASSQoB68Vzf7Xv&#10;/BTNPh94pvPC3gfTNO8QXdpGv27UbmYmyhLLuEaeWcu2CMkHA6V+acVpFFZiLapiVcEHoRXWaN4Z&#10;1zwX8NodW1TTdQj03WFkn06+khfy7pV+Qjd6grj6Yrhl4VZHhsUsQ5OUW2lCTVm3qrW5XZK/u697&#10;2Vjsj4lZzXwzoJKLSTc4rVJaa3utXbXTt1P0m/Y+/wCCiNv8f/F0nhnxHptn4d8QNG01p5U+63vk&#10;UZYIW5DqMnB6gE8Yr6ejfzBkdK/E39nfwTeeNfiDb6tcR3DWdkrvLcMzJudlICoQR0z+Vfpj+wL4&#10;/wBV8Q+Hte0XUrme+h0GaJbSeZi0gjkUnYzf7OOO+K/OfELgnCZZUliMvlaKS5oa+627aNt+Wj7n&#10;33AvF+Jx8I4fHK8m3aXeyvqkku+q7H0HXzT+3x/wTy0v9su20/UrbUF0PxXo8Rgt70xeZHcRFt3l&#10;SjqQpJKkHgs3Bzx9LUYr85yvNcVluKjjMFNwqR2a/HR6NNbpn3+Z5Zhsww8sJi480Jbr/htmj80v&#10;Bn/BEXxR4clj1bVPEnh/VL6xdZYtNgjk8i4IbOGkcKccA424OcHgc+5/C39inxPrHiqzn8VJZ6bp&#10;NnKk8lvDOJpboq2QuV4UZAPr0r66xRivqcw8Rc7xyf1mom7WT5Umk+itZfNpvzPmsDwDlGDa+rwa&#10;W7XM2m13vd/ihqRiMYFQ2/8Ax9S1Yqvb/wDH1LXwx9ofnX/wVju75/2mdDiv5GXSbfRPN09WJ8kS&#10;tKwlPPG/hemflAr578Iahdw+OfD91oczf2xDqVubJ7c7pPM8xcAbeTn2z/Kvq7/goHo8Xxq+Od5o&#10;GuLI2l+G7WE2UaNsZZJhueXIJznAAzxx04zXnv7MPwc0f4MfHvwjqmmQzXt1LqMdqy3bLL8smQWQ&#10;YADjse2M1/SnD+aUcNw3ThOPvxpuy+y7ptXfnf3tN7n8855l9Wvn1ScJe5Korv7Ss0nZeTWnyP0w&#10;td/kL5mN+OcdKkpFbcKWv5rP6GCiiigDxf8Aba/ZK0X9q74ZxafqE0mn6lpcwm03UI1DPauxCsCD&#10;1RuNy5GdqntXy78Nf+CLGqR+LYJPGHizTrjQ7ebfJb6ZE4mu0BBClmACZ5zjdgeucj778S/8gd/9&#10;+P8A9DWr9fU5TxpnGW4SWBwdblg76WTavvytq6v5eu58zmnB+VZhiljMVSvNdbtXttdJ2dv+AVdD&#10;0i38P6Na2NnDHb2dnEsEEUa7ViRQAqgdgAAAParVFFfLXb1Z9KkkrIhvP9VUkf8Aq1+lR3n+qqSP&#10;/Vr9KBjqKKKAIr63ju7OWORVkjkQqysMhgRyCK8g0v8AYq+HmpG11KTR2Vp445pIEnZYGfAJbaO/&#10;44r2KY/um+hqp4bP/FO2H/XtH/6CK6sLjsRh7/V5uN97Nq/3HNiMHQxFvbwUrbXSdh+laPa6Hp0N&#10;nZwx21rbqEjjjXaqAdgKtUA5orlbu7s6IxSVkFR3P/HvJ/umpKjuf+PeT/dNAws/+PZakqOz/wCP&#10;ZakJxQAUU0zKD96nBt1ADLj/AFD/AENVvD3/ACAbL/rhH/6CKs3H+of6Gq3h5v8AiRWX/XCP/wBB&#10;FAFyvk3/AILO2bXP7FV40bMrQ6vZvtViN4y4I469c4PHGe1fWHmLnrXC/tG/Bi3+Pvwn1Lw3O6x/&#10;awGid13Isi8ruHdexHoa9rhvMKeBzXDYyr8NOcZP0TVzx+IcDPGZZXwtP4pwkl6taH4GqWKj72em&#10;MV+vX/BFuW8f9i+Jbot5UetXYtAS3EWIzjn/AG9/Tj8c18/J/wAEitcuvFDQtoEkEXmANINTX7GF&#10;3feAx5hH+zuyB3zX6B/AH4Q2nwL+FOk+GbLb5OmxbSQMBmPLY9smv2rxX43yzM8qp4LBS5pOak9n&#10;ZJPs33PyLwz4PzHL8zni8XHliouKvdXba7pdj58/4KE2V1D8SfCd7cB/7JW2nhiYj93HclgeTnGS&#10;nA4/POK8O1KB717W3t1ke9uLmNbVY/8AWGQMCMd+P5Z9a/Q7xz4J0nx94en0/WrG31DT5FJeKVN3&#10;TuO4PuOa/OB/DWn6x4zvtatLebS7eO6lj0+2gneP7JGkhC/NkMWyM5PTjpXzfBOZRxGD+qtNOkt9&#10;GndtrzvvfyR7/F2Xyw+L+sJpqo9tmrJX1ta21vNn6TeFY5otCtluG3XCxIJTjGW2jP61o18u/sKf&#10;F/W9R8V6h4R1a+uNUtYbX7ZZXFwxeaEBtrRlsfMO4JPtzX1CDgV+Y5xltTA4qWHqtN73WzTP0TKc&#10;whjcNGvTTXSz3uhaKM5orzT0gooooAKzNMuY5devgrBiFjBA7HBrxj9vD4p6z4G8H6PpOiXU2nXH&#10;iO6eGW8i4khiRNzBT0DN09euPb5P0PUNQ8BavNq2ialqNnqViFmV/tbsJiASVcMSCGAwc9vyr7DJ&#10;+EKuPwv1r2ije/KrXvZ21fRX06nyebcVQwWJ+rqm5WtzO9rX107u3ofpVRWB8LfFcnjn4eaNq0kf&#10;kyahaRzOmCNrEc4z2z09q36+SqU5U5uEt07M+pp1FOCnHZq/3h1oxzSFwtIJFboagsbc/wCpb6UW&#10;3/Huv0ouTmFvpRbf8e6/SgCSiiigAooooA8//aI+D1j8c/BMnhq+Yxx3yOY5MZ8qRQCrY74Pavkr&#10;Rv8Agm54m0nxD5UOk6FGI5AF1L7TuQDONwiOSCMZ5Hfp2r7m1D/kOaf9Jf8A0EVfxX0WT8VZhltK&#10;VDDS92Wtn37rVfjdHgZtw1gcwqxrYiPvR0uu3Z6P/M5f4PfDG1+EPw807QbR2lWzTDyMeZXJyzfi&#10;T0ryn9ur4T6t458MaLrGj2smoXHhy4kllto+ZJYpE2sVHqvWvfqMZrz8FmlbD41Y5azTbd+t73v6&#10;3Z3YvK6NfCPBPSNklbpa1vusfnJpXh3VPiBdf2TpOmahdXt5mIqbZlWEEYLMWGMDP+etfdPhb4W2&#10;A+GFn4Z1a3g1K1t7OO1nSQbklIXBPPPXkenbFdgsKJu2qq7jk4HU1Daf66b/AHv8a9TPOJquY8ij&#10;HkUXdWd3fvfTboeZkvDtPAc7lLnclZ6WVu1td+p5n4V/Yz+H/hHW4b+30lpprd98K3Epkjh+inj3&#10;5zXqSJ5a4FOorw8VjMRiZKWIm5Nd23+Z7mGwdDDx5aEFFeSsFQ6j/wAg+f8A65t/Kpqh1H/kHz/9&#10;c2/lXKdAzRv+QPa/9cU/9BFWaraN/wAge1/64p/6CKs0AFR3P/HvJ/umpKjuf+PeT/dNABZ/8ey1&#10;JUdn/wAey1JQBwX7Svxh/wCFDfA3xR4saBLptEsnnihYkLLIcKikjnBZhn2r8d/E/wC1f498d+Kp&#10;db1Lx74kTVJiWU2l9JbQ2+cZSNEwqrwBgDnFfqf/AMFF9Pn1n9l3WLGNpY7W+mhgvmjzuW2ZxvP4&#10;cdcD+Vfkl4q+Cl94U8SPpLat4dm25KySalDCduARuRmDA4I4/n1r+hfBvAZa8FWr4pRdRysrq/up&#10;K61TS1d3307H4R4r43HfXKVCg5Kmo3snb3m3ro9dErdtT9Rv+CXv7UGs/tEfBS8tvEUiXGteF7hL&#10;OW7ChTdxMuY3YDjdgEHHXaD1JJ+nQcivmP8A4JVfBKP4RfswW8zs0l/r1297cS5ba4GEQKD2AH49&#10;fYfTg6V+OcXRwsc6xMcCrU1NpJbedl0V72XRH6vwrLEvKMO8Y71HFNt767X87WuFFFFfOn0BBeff&#10;j/3qnqC8+/H/AL1T0AFFFFABWef+Rmj/AOvZv/QlrQrPP/IzR/8AXs3/AKEtAHHftU+K5vBX7Pvi&#10;rUre3huZYbB0Ecqb4zv+TLDuo3ZNfmY37Inh25uhM13qiq43MkcoClu+DjgdeK/WLxh4Vs/HHhq8&#10;0nUIVuLG/iaGZD/EpH8+4PYivmO5/wCCe+uWeqtb6f4mtf7HB/dPcQlrqJeMLx8pwO55NfpXAvE1&#10;DK6FWnKo6cpNO+uqta2ieq1+8/PeM+Hq2YV6dSNP2kUrW7O976taPT7jsP8Agnxf+X8AToyW8cNv&#10;4fu5bKBo0AEiA5BY935OT7iverT/AFK/571y3wl+Eum/BjwHHoum75FjzJNNJ/rLiQ9Xb3OB+AHX&#10;rXU2n+pX/Pevh84xVPE46riKXwyk2vn1+e59jlGFqYfBUqFTeMUvu6fLYkooorzT0TP1H/kN6f8A&#10;9tP/AEEVoVn6j/yG9P8A+2n/AKCK0KACq91/x8Q/WrFZnifWrbw5p8uoXk0dvaWcbTTSOcKirySa&#10;cYtuyFKSSu9jTor5Zvv+Ci1xcarJNpPg+a80ZSfLmmvFhnuF/vKmCBnngnnjmvfPg/8AFzS/jT4N&#10;t9a0pnEMhKSRSDbJbyDqjDsRXrY/IcdgqarYmnyxfmnZ9nZuz9Ty8DneCxdR0sPO7Xk1fzV1r8jb&#10;1/8A1dr/ANfUX/oVX6oa/wD6u1/6+ov/AEKr9eQeqFFFFAFey6yf71WKr2XWT/eqxQAHpX57/wDB&#10;Xb9qDR/CfjbTfCmkaRDeeMLOGO6uNUZ2T+z4mOUiAXG8sPm5OACOuTj9CD0r8pf+Cuv7PfiLw3+0&#10;pfeNYrG6vNB8SQ2/7+JC/kSxxrHtb0+7x7Y/H9I8KsHg8Rn8I4yVkoycVeylLSyffRt262Pz/wAS&#10;8ViqGSyeFV7ySk7XajrqvnZX6XJP+CdH7bEHhb48abpfjLSrS6m1+RbCz1hC/m2cr/KoKkkbXYgc&#10;Y25z0yK/VVG3Ip9q/FT9iH9mvxF8fv2gPDcdnptymj6TfQ6hqN9NEywxQxsHK5OMs2NoA7nsMkft&#10;PFPGiKpZQ2Olep4xYLAUM3g8G/flG80ndJ306u11006O2p5vhTisbVy2osV8Kl7jejemvrZ21+XQ&#10;lqO8/wCPZqeGDdKZef8AHs1fkZ+pBbf8e8f+6KkqO2/494/90VJQAUUUUAUPD/8Ax73H/X1N/wCh&#10;mr9UPD//AB73H/X1N/6Gav0AFV73rH/vVYqve9Y/96gCxRXhv7S/7aemfAXWho9tZrqus+WJZled&#10;YYLNDnaZHPc4yFHJFQ/s6ftwaX8bfEK6LeWUek6pKC1sY7pbi3usAEhWHRv9k84x7Z9pcPZi8J9e&#10;VJ+z3vpt3tvbzseO8/wCxX1L2i9ptbXftfa57xWfpH/IS1T/AK+F/wDRUdX16VQ0j/kJap/18L/6&#10;KjrxT2DQr5F/b28GahpHxV0/xT9nnuNHudPFhJMil/skiuWAIHRWB6+o+tfXVR3VnDfQNFNDHNG/&#10;DI6hlb6g162S5rLLsUsRFcys01tdPzPLzjLVj8M8O3y6pp+aPzx8C+Frr4qeM9N0jR4ZLqWS6ikl&#10;mTPl2yK4YuzDgYx+vTtX6IQrtQDrgDrVHQ/DGm+GoGTT7CzsUbgiCBYwf++QPU/nWhnFdnEWfvM6&#10;kGocsYp2V7vXe+3Y5MhyNZfCXNLmlK1+i02Cq4/5CH/Aa8L/AGmf2v7n4X+LP+EZ8N6fbahrUMSz&#10;Xc1y5W3slblQQvLORyB0x1rM/Z+/bNvvGfj230DxVp9jZXWofJZ3dm7eTK4A+Rg3IY9u361nHhvM&#10;JYT66oe5a+6vbvbe36aly4iwMcV9UcvevbZ2v2v3Po+ikXkUteCe4N8sZpw4oooAKoal/wAhnTf9&#10;+T/0A1fqhqX/ACGdN/35P/QDQB8ff8FOfD6/Eb4i+GdAu2a3s7fT5r6KRMbnmLhMe6gD7p/xr5z8&#10;KfBuH4eeJdO1yK9a4vtNuoZIV8pUjJ8xRhgOGGD0Ne1f8FoP2hbf4d2vhnw7p1mjeKLoPfRX5PzW&#10;EH3PlGeS7A8MMYU9c8fFHwK/bF1v4d/FTRdX8Sf8VLo1jdpLcWc/93PLLjHzAZIByPbGa/pjgnKc&#10;zr8NQq0FaNpWhfWervb/ABbata+R/PPF2ZZfR4gnTrO8rxvLW0dFo/TfS5+mH/BTz9nzXf2lf2UD&#10;Z6Batca1o11Dq8Nmpy9zsR1eNcHBbbISM5yVwOSDX5AW3gbXL7xJ/Y8OjarLrHnCD7ClpIbgSE7Q&#10;nl43bt3GMZzX9BXhzVrfxDoVnqFqwktb6COeF/7yOoZT+Rq0tlCk7SrDGsjDDOFG4j3NfnXBfihi&#10;eHsFPAOgqkeZtXbi4t2TT0d1p5ddT7zivw7oZ7ioY5VnCVknopXS2a1Vnr5/nfwf/gm58ANU/Zx/&#10;ZY0XQ9cjEOs3Usuo3cAYt9maUgiM8kblUKDjjOfqffKAMUV+dZlmFXHYupja/wAdSTk7bXbvoffZ&#10;dgaeCwtPCUfhglFeiVj5r/4KV/tIax8BvhjpNn4fka31rxNdvbRXAzmCNFDOQcYB5AznPp6j4T8G&#10;/tGePPhjr0WtWfiG+uJrd/OmieVysw4yCGJB4Hcf4V99f8FEP2Y9Q/aM+GmmvouDrnh25e6tUOB5&#10;qsAHUH1IA474/A/Efg/9jP4jfEHX49JbQbyxSWTyrieWIosQ4zkngcE8fyr9q8P62SRyVrEuHNeX&#10;tOa17X031tbt1ufj/HFPOHm/NQU+W0eTlva9tdtL379D3i+/bf8AG3xjjtdW0S+h8NaSygwRxW6y&#10;yzkcMzl84G4EBR2r3H9j/wDaQ1b4n3194d8R+TNrGnwi5iu4U8tbuEnbkr0Vgew4/r8/ap+yd4u+&#10;Brw6Ha6Pfa9pUPy2V3ZR72Knna65+Ugk8+n0r3P9jL4A614J1i+8T+ILU2FxeW4tbWzfBeKPduLN&#10;/dYnjHoT9a+c4ip5Gstk8IoW+xa3Nvpf7W29z3shqZw8wgsTzX+3f4dtbdN9rH0PRRRX5UfpwVDf&#10;f6j8amqG+/1H40ATDpRQOlFABXhn/BSn/kyHx7/17W//AKVw17nXhn/BSn/kyHx7/wBe1v8A+lcN&#10;AHuMH+oT/dFOpsH+oT/dFOoAKKKKACiiigAooooAK/IL/g5F+Cul/FL9uD9iuX4n+a3wFm8V3eje&#10;JHaZ4LOC5uHtTCtxIpGxJljZd+RhUl5XrX6+18Hf8Fyf+CUfxG/4Kr+BfBvhzwf8ZLj4X+HdFF//&#10;AMJDpzJcTWfiMTG1aDz4o5UR/JaCQr5gbBlJGOcy90+zKXVeTPbdI/4JSfstWmmW8MX7OfwIkjhj&#10;VFaTwJpcrMAMDLtAWY+5JJ9a1vDX/BNP9nHwT4k0/WdF/Z/+CWkavpNzHe2N9ZeB9Lt7mynjcPHL&#10;FIkAZHVlDKykEEAg5FflF8IP+DdL9q7Qvh7YweAf+ChXiyz8KxBo7KPQdU1aOwQITGyxiG92AKyF&#10;SF6Fcdq7H9jD/gkX+0xq/wAY/B/jaz/4KM+KPir4Q8J+JbO61rS7PxLql/aanHbXKSXFjL/pzx/O&#10;qNGyuCPmOVI4rRb7kbI/ZodKKF4FFSMKKKKACiiigAooooAKKKKACiiigAooooAK8Z/ZD+/8R/8A&#10;sfdZ/wDRq17NXjP7If3/AIj/APY+6z/6NWgD2aiiigAooooAKKKKAK8//H5HViq8/wDx+R1YoAKK&#10;KKAPMf2tv2ebf9pr4OXnhuS6NjdLIl5Y3GCVhuI8lCwHVeSCPfPUV8L6Z/wTV+L2oa5/Z8+m6TZW&#10;/mCNtT+3I0O3nLqg+foM4IzyOOtfpsV3UmwV9ZkPGmZZRQlhsK4uLd0pK9n1a1X3O68j5XO+D8vz&#10;SvHEYi6klbR2uuz0f6M4/wCAfwhs/gR8I9E8K2MjzQaRAUMjdZXZi7t7ZZmOOw4r5X/4LVaENU+G&#10;vgu4FrHJNa6nKI5mP+r3RcjHvgHOP4R68/bLHAr4O/4KXfF3/hY/iOHwpZ2itYeGrkrfXci7gZ3j&#10;4VV4Pyjqc459hn4PiStmdTAYnGYH3qsVzSd7aOSUnK2tmm0/JvofbcP0ctp43DYTGWjTbUUvNJuN&#10;vNNK3nbqfAv/AAj9xIcOyyRtw4bniv14/wCCcUN1ZfsceCILwbWitJFiBzu8oTSbM5/2cY9sV+YF&#10;p4bt18UPYTNLIqqGjCE4lJHA9q+sv2XPFeqfCL4h+F7ewnuVs9WuYbC+sd5aNw4wGVc8MvQYry/D&#10;HD51mVLF4fFtRjCMaiSSs2ubfldk7N269HbQ9PxGq5Tl9TC18LeUpSlB3buk+Xa+rV0rrbt1Pv4t&#10;g/8A16N4buPzr4N/4KI/tta9a/Ee48CeEb5tLs9HRTq1+rlJJZjyIlPUBe+DySR6V5/+yN+2d4g8&#10;L/E7TbWfVJr7T7yVYprZrlriGWMnblNxZlZSc8HB/n+yYXw5zKtlizK6V1zKPW3RvtdapffY/JcR&#10;4gYClmP1CzdnyuXS/Wy62e7PsT9qn9lm5+L+p2ev6HdwWuvWURtmScHybuHOdpx0IOSD7/nwfwk/&#10;Yn1648XWV/4slsbXT9PlWcWlvIZHndTwGboB34/nyPqG/wBVt9LsWubq4it4Ixl5JXCKn1J4qp4e&#10;8ZaT4uiZtL1Kx1BVGWNtOsm3tztJx0P5V4OH4kzGjg/q1N+4tL21SfRP+vI9vEcP5fVxX1ioveet&#10;r6Nrrb+vMvX33Y/96vkf9rb4Fa/ovxW1DxTpmm3GqaPraxtcC1TdJaSou0kr1KkDJPavri/6J/vV&#10;OyBhXHk2cVcuxHt6STurNPqtH+aOzN8pp5hR9jUdrO6a6P8Apn5i3uu+JdO+J+nW2m2smizaK0eo&#10;S3N7bBmUkfu9kZ655OTj/GX48eG/EH7WGreH9N17WrM6tBKbbStUe1EflM4/1UwTrGxGS4BK4PBz&#10;ivo39sT9n7Xrj4jyeL9BsJNWt7+3jgvrW3UGeNo8hHUfxDBwe4x6CuU+BP7O/iXxp8QdKvdS0i80&#10;fRdLuEvJXvY9jXBXlUVT1B7nt/P9ew/EWEeGhmkHCFSEXZ6cylZ3Wuru21bZp7an5RiMgxXt55dN&#10;SnCUlda8rV1Z6aKy67pnmPwi/wCCN3i6+8a2knjjWtCtfD9vNunh06SSW4uwpBCgsiqqt65yP7tf&#10;oRq/gDSPEPgmTw7e2FtdaLPafYntJE3RtDt27MemMflWwi5p1fl/EHFuZ5zVhVxs/g+FJWS81bro&#10;td9F2P0nI+F8vymlOnhIfH8Tbu35emr082fJ8H/BHX4T23if7cZPEklj5okGmNfj7MBnOzO3zNpH&#10;H3s4HXPNfLf/AAUR/br1iy8c6l8KvBK2fh3wf4U/4lUywW0byXjou1kBIISNfugLg5BJPYfqlJ92&#10;vxd/4KC/BHWtA/aS+IOtR2vmWM2qS3UwUbWgEh3B9vBKHPDDvnPbP6V4X47+2c4f9u1HW9nC9NTd&#10;0pXSvZ6N26v87H5/4i4JZTla/samqXtJWm4Kzas3a61Svvb8iP8AZP8Ajnfa38QtN8JaxrlhZ6Zq&#10;jNFDf3cQH2F8EgHbgbSRjkHBI+lfrN+zj8G9J+D3gnydNvF1OTUiLm4vhg/aiRwQRn5Rnj61+Evh&#10;C0uItahmjkkt3jO5XU/Mp9a/Tr/gmH+0+2j/ALMXju88UXhax8At9paTcM+UyO+AO2SmAO5PHv8A&#10;VeMPDlX6usVgpWheKlBJe827Jq3m0rbdT5rwsz6ksT9WxcbytJxm29Eldr7k9fkfcJcA9RS1+Rnj&#10;3/gsL8TvEfje41DSpINL0sORbWaqvCdt2QcnA7/hivv79gz9r+P9rj4PSatNGlvq2lzC2v41wAGx&#10;kHHbOD/ngfkPEPh3nGTYOOOxkVyOydndxb2T/L1P1PIuPMqzbFyweFb5ldq6spJb2/rY91oqvpmq&#10;W+sWqz2s0VxC33XjcMrYODgj3FS3FwlrC0kjLHGoyzMcBRXwuux9nzK1x9V7f/j6lqLSfENjry7r&#10;K8trpB3hlWQenYn0NS2//H1LQ007MIyTV0eTftEfsl2Xxo1SLWrO+bR9egTyjOqBo7mP+7IvfHY9&#10;RWV8D/2Lbf4d+KbfXta1T+2dQs/mtYli8uG3fu2OrEHoeCK4n9uv/gpDH+y14ji8L6Fp9rrHiaSI&#10;Tzm5ci3sUb7oYL8zOw5AGOMH2rl/2Pf+CrbfGf4lWPhPxjpen6TfaswhsbyzZ1hkmPAjZHyQWPAw&#10;epA561+iYfJ+KZZJ9ZpRf1ezfTm5OrX2uX9NtD4LEZtw3HOPq9Vr210uvLzdL/Z5v131PtNRtFLS&#10;Kcilr87PvgooooAoeJf+QO/+/H/6GtX6oeJf+QO/+/H/AOhrV+gAooooAhvP9VUkf+rX6VHef6qp&#10;I/8AVr9KAHUUUUAct8Y/ihY/B/4c6p4g1FZHt7GLIjT70znhUHuWIFfKmjftyfEKJLa6Gm+H/sKI&#10;m3T8P5nlgdPNzjfjjpivor9qv4W3fxb+C+qaXp7J/aEZS6tlf7sjxtuCntzgjnjmvinS9L1YmDT/&#10;AOwtX/tQKsf2T7M27d0HOMYJ7/p2r9E4Oy7LsRhZzxEYynezT6RsrNarfW78uh+f8WY/H0MTCFCU&#10;owtdNdXd3W3pZH3v8HvilY/GDwBYa7YK8cd4nzxP96FxwyH6H/Irqa81/ZV+Ft78KPhDZ6fqOxb+&#10;4ke7uEXpG7nO38MDpx9ep9Kr4fMKdGGJqQw7vBSdvTofaZfUrTw1OddWm0r+oVHc/wDHvJ/umpKj&#10;uf8Aj3k/3TXGdgWf/HsteJ/8FA/2nZ/2U/2d9Q8QafHHJrd7KmnaYHG5Unk3HeRjkIqs2DwSAD1r&#10;2yz/AOPZa8L/AOCiH7MF3+1T+z7PoumNGmsadcpqFkHIUTOoZTHuPQEMT9VFezw7HBPNKCzH+Dzr&#10;mvta+t/Lv5HkZ+8Wstr/AFH+Lyvl73t08+3mfk3P+0t8RpvFb6/J4z16TV2k81pheOuSG3YGDgAH&#10;oOlfrZ/wT5/aG1D9pj9nDTfEGrbDqkEslhdyKu0TyR7TvxgAEhhnHGc9Og/HXU/hxr2leM5PD01v&#10;HBqUMohl82QKkbZxyen41+jX/BPH4mz/ALP+j6B8OtQhtZtP1Kdlhv4AwcXUhyVdTkEE4AIxwPz/&#10;AKF8WMnwVfKac8FTj7SL5ly2XuJO9rbray8j8K8Ms0xVDM5xxU5cklZ3u1z3Vr3676/efbtx/qH+&#10;hrwz9qr48an8Hvh14fstBMcet+IAIIJ5FDLaokYZ5Nvc4wB2ya9ynObdvpXjf7SXwEu/jb8N9Dk0&#10;q4jg1jQwtxaiU/u5t0YV0b6joe1fzvkbwqx9N43+HfW+22l/K9rn7xnUcS8FUWE+O2lt99bedr2P&#10;m3Qv2hPH3gG/XVF8VanrCwHzbi0v2WSK4X+IAYBU4HGO/wCdfaEXxY0mw+E8fjDULiPT9H+wrfzy&#10;yv8ALAhXcckZyR04718jeH/2TfH/AIw1FbG80ePRbV22XN1LcB1Rf4toHLZGcEd/zrzr/go38c9a&#10;8WfBbVvBvh1RbeEfC8sFjM5Xdc6j5JVWJP8ACgI7fe5zxX6Risiwed4+hhMG4p3XPKNrKLaS20ct&#10;7fjofnuFzrFZPgq2JxKk1b3IyvdyV299UkrX/wAz15f+C3XwsHi9rF9M8TLpokCDUhbq0WN2NxTd&#10;vwBzwCce9fW3gvxppnxD8MWOtaNeQ6hpepQrcW1zE25JkYZBH+B5Ffz0wT54bb9RX69f8EZbDVrH&#10;9jC3OpLMtvcavdS6aJFYYtjsHy56qZBKcjA5PfJPq+JnhzleSZdTxuAlJPmUWpO/NdN3XZq3p6WO&#10;Dw948zLN8fPB41Jrlck0rWs1o+6d9OvqfVzn5TXx/wDFv9kO+8J+Lb+68O6tof8AY95O07W19di3&#10;axZzkjcx5XOTzz1r2b9tP4lap8NfgrNNo8r21/qV5Dp0dyo5tRI2C49CACBnuRX5c/Eq8/tLx5qf&#10;22+uBJa3Hkwme5JZmABLnJ+ZmJJ/HoK+f8O+HsZilPE0aypx2acea9rdLrvo99+m/s8eZ7hcPKGG&#10;q0nOS1T5uW179bPotUfph+yR+zyPhYl5rl/qFnqOsahGLcm0bdDBEDu2Ke+Tg/8A665f42ftxalo&#10;nji90Pwfpun3aaTL5F3f30jeU0oxuSNV5OOhJ49OleN/8E7PiVqtj458P2kM0zaf4ghliu7UMWj3&#10;oMrMgJwPcjjHbmm/GL4fal8IviTrNrqNpc/YtQvpryyvFjaSO4R23EFuTuXODn2rX+wof23Vp5pJ&#10;VZcqcVsmk7PS/S2ivs7mSzqf9j0p5dF043tJ7tXSa1t1vv02Ppb9mT9qxvjLqdzous6fDpevW0fn&#10;osMheC6jz1QnnI7g8969qU5FfIf7EXw61LXfib/wlT2txa6Tp9tJBDLKjR/anfg7QeoHv0P4V9dR&#10;nK18RxRhMLhsfKlhPhsrq97Pquvl6XsfZ8N4rE4jBKpid7uze7XRjqKKK+ePePNf2mvg5pnxh8Bt&#10;DqF/Ho82lv8AbLbUXIC2jKOSxbjaRwc9q+RPg98P/Dfxg+I39gj4oeAr0PKIng02833F8FXcRErc&#10;MCMgkZ/mKv8A/Bdn4ka14d+GHg3w7ZTzW+k+Iby4l1Dy22ifyFi8uNu5XMjNjplAewr8xbO8lsbu&#10;K4t5ZIZ4XEkckbFWjYHIII5BB5zX9DeHPBOMx+RPFRxTp87lyJRT5bOzbv3a2Vrb7s/COPOLsNg8&#10;6+rvD8/Io87cmr3V7JLsnu/TZH9Enh/Rbbw5olrp9nH5drZxLDEo/hVRgfyq4TgV5r+x7491T4nf&#10;sxeB9e1pmk1XVNGt57mRgMyuUwZOOPmxu/4FXpR6V+A4zD1KFedGq7yi2n6p2Z+34OvCth4VqatG&#10;STXo1dHx3+2N8Zde8S/Fu+8J2eo3ml6HokMX2hbWQxyX0si7vmbg7VHGAeaxf2bvjBr3w6+KWi6e&#10;2p32o6HrdytjNa3UzTeQzcLIjHLDGOR3qr/wVkvbL4Bx2fjjTriM654gddO+wyqWjuDGhImJyCNi&#10;4GB13D1yPhf4Y/tueNfAXxJ0nxDcTWetLpN2t2LG6gWOGQjjgoAykdQc9eoIyD++cM8KPN+HufCU&#10;4uPK1Z6NzS1s/wDFs726X0PxHiHiRZXnnJipy5uZO61Si3pp/h6Wv6n7lzf8e34Utt/x7r9K5P4O&#10;fFnT/jf8JtD8VaWJVsdcs47qNJB88e4cofdWBB+ldZbf8e6/Sv5/rUZ0pulUVpRbTT3TWjX3n7lR&#10;qwq041abvFpNNdU1dElFFFZmgUUUUAUL/wD5Dmn/AEl/9BFX6oX/APyHNP8ApL/6CKv0AFYvjj4h&#10;6N8NtBl1TXNQtdNsYfvSzvtH0A6k+w5rZc7UJ9q/O39v79q218VfG7T7PTbaTU9D8PwyRh5JPLt5&#10;boPh2TIwSoGM9OvTrX0fC/D1XOMasNC/Kk3Jrol010u9l89ND5/iTPqeVYT287Xbsk+/fToup9rf&#10;Dj9prwT8V9T+w6HrtrdXuC3kMGjkI9QGAz68Z4rp9X8S2PhPTL7UdQuYbSxtVMss0jbUjUZ5Jr80&#10;PAHxPt/HMun6lo7SW2tafeQmJUO6WNyw+6R94EZ6emccV9U/8FHPHOn+Ffghp8Oq6tY6cl3qtv8A&#10;aIJJwrXMa5LBQSCyg4JGDxjpXt5twasNmVDBU3K1V2s1eSta+yV7p6aHi5ZxdLEZfWxc0r00mmtI&#10;u97b7arXU6/S/wBv74e6nrC2v2jVLeGSQRx3s1kyWshPQh+w6ckDqK9os7yPULWOaF1kikUMjKdy&#10;sCMgg1+a1l4j0nxFoklxa3lnfWGCjvFIskfuDj+Vfcn7IFtf2n7OnhmPUfO+0C3OBLneE3tszkn+&#10;HGPbFZ8V8NYbLqMa1BtO/K1J36Xvsu2q8zbhniHEY+rKlWs9LprTrtu++h6VUOo/8g+f/rm38qmq&#10;HUf+QfP/ANc2/lXwp9oM0b/kD2v/AFxT/wBBFWaraN/yB7X/AK4p/wCgirNABUdz/wAe8n+6akqO&#10;5/495P8AdNABZ/8AHstSVHZ/8ey1JQB5B+3f4yvvAX7JHj7VNOhjmvLbSpBGHUMqbyEL4bg7Qxb/&#10;AID0PSvwrkkaaRmdmZmOSzHJNf0A/HvVdH8P/B3xLea9Zx6hpMenzC6tZPu3CFSChz2bOPxr8L/E&#10;ngPTYvE97HaXU0VmkrFFSEyiNTyAGJG7HIz7d6/pPwIxdOGFxVOUGnzJ83dW2+W/zP588ZsLOeKw&#10;9RS05WuXtrv8/wBD9Hv+CIXxf1jxp8D9d8N6ndtdWvhe+RNO8yQM8cMiljGOd21WGRkYG/APYfci&#10;/dr8yf8Agl7cQ6P4+8MW/h9fKm8yaLUWRiRdxldxd/p2Br9Nl+7X5V4mYKnQz+tUpLlVT3rWtbo/&#10;vav8z9L8O8XOtklKFR3cPdvvfqvuTt8gooor4E+4IL04aP8A3ql80buo/OvFf21fjZqnwl8HaXaa&#10;G8cOseILk20E7qG+yoq7pJAvcgYA7ZNfMmi/GDxt4E1BdVs/FmuX09ufNlt72fz4bsDqpQjGSBgE&#10;dK+qynhHFY/DfWYSUU7pJ31tp02V9D5nNOKMPgsR9XlFyatdrpf13dtT9Bwc0VifDfxgnj/wHpOt&#10;Rp5a6lbLPsznYSORn2ORW3Xy9SnKEnCe60fqj6SnUU4qcdnqFZ5/5GaP/r2b/wBCWtCs8/8AIzR/&#10;9ezf+hLUlGhRRRQAy4/1D/Q0lp/qV/z3pbj/AFD/AENJaf6lf896AJKKKKAM/Uf+Q3p//bT/ANBF&#10;aFZ+o/8AIb0//tp/6CK0KACuF/aN8GXnxB+DviDRtPP+m6hZPFCN23c3BC598Y/Gu6qvdjNxD9a2&#10;w9aVGrGtDeLTXqncxxFGNalKlPaSafzPzdg1WOyT7PdRvY3Vv+7ltpVKyRMOCu3qfwr62/YN8Fah&#10;4Y+G2oX19by2i63eG5t4ZOCI8YDEdi3J/wDrYr12/wDAGh6rqP2y60fTLi7/AOe8tsjyf99EZ7D8&#10;q1kQRqFXoK+tzzi76/hfq0KfLdpt3vt0Wi/E+Xybhf6lifrE581rpaW301KOv/6u1/6+ov8A0Kr9&#10;UNf/ANXa/wDX1F/6FV+vjD64KKKKAK9l1k/3qsVXsusn+9VigAPSsbxlo1rrGmwwXltb3UElzEGj&#10;mjEisNw6g8Vs1n+If+Pe3/6+ov8A0IUJtO6FKKaszlfi7rNr8Dvg54g1rSNNs7d9Ms2mihggEaFw&#10;AFyFHQcfgO1fCt1NqXiW+bVNX1jV7zWLj95Lc/bHQoxwcIFIUKOBjGMAda/RDxn4VtfG/hm+0m+j&#10;86z1CFoJk9VYY/z9K+U739grxhpepSWmma1o1xpi8QXF0rrMijswHU9gR6DNfoHBubYHDQqrFSUa&#10;je76xttf13XX5HwnFmV4yvUpvDxcoJWsujvvb069D0r9kv48Tat8J76bxdqkKN4fuTaNqF1IIxOh&#10;5Qsx4LY9DXqXhf4peHviJaSnQ9Y07VPLAZhbzq7ID6gcj8a+H/jj8LV+GXxCtfCc1w19ZafYpf8A&#10;7wYS8uJWO+Ur0+XCgA9Oves/wRfz+C/iNoWqaT/ouofbooSIvk+0ox2sjdiMZPPTB967sVwjhsZC&#10;eNw9Tl57yikvdt+avv5XtbQ4sJxVicLKGErwvyWjJt+9f8tPx3ufohbf8e8f+6KkqO2/490/3RUl&#10;fmJ+khRXzv8AtU/ta6x8OvGn/CKeFYbX+04YUuL29ukLR2ivyiqv8TEAnk4FYvwA/bK8Ral4/wBO&#10;8P8Ai4WV5DrEgt7W/tYfJZZiPlV05GGPcdK+ip8L4+eD+uqK5bXtf3rd7emvdrWx8/U4mwMMX9Tb&#10;d72vbRPtf+l5n0n4f/497j/r6m/9DNX6z/Dpzb3H/XzL/wChmtCvnT6AKr3vWP8A3qsVXvesf+9Q&#10;B+WP7ftvcD9sLxg2oLIbUyQ/Zt5zGB5S9e30z0FZv7GVrcn9qbwW2mLIsS6lH9p2HbHs7+2etfoF&#10;+0V+xzo/x41VdVjuP7L1hU8uSUQrNHcqOgdG4J7buoFR/s//ALGGkfBPX/7WmvP7W1KNSIG8hYIr&#10;bIAO1F4z7+mPSv2yn4hYBZCsG0/aKnyW135eW+1rdd7n47U4Fxss6+spr2ftOe+n83Nbe/lse0r0&#10;qhpH/IS1T/r4X/0VHTtT8SafotxHDdXtrbSzfcSWVVZ+vQE89D+VR6O4kvtTZSGVrhSCO/7qOvxN&#10;ppXZ+wKSbsixqmtWmiWclxeXNva28XLyzSBETtyTwKr6B4u0vxVbedpuoWOoQ8fvLa4SZeenKkiv&#10;zx/4KjfEnWPFv7RcnhG4uLmHw7oFlBPHaK5SO7mlG4yuAfm2j5Rnpz6knwX4K/H3Uv2dPjHpOoeF&#10;xL5hnSC+skkKW15G3HluucFucg9jg9hX6plfhdiMblaxsK37yUeZRtpa10nK+jfpZfifmmZeJFHC&#10;Zk8JKl+7jLlcr632bStql63Z+tXx0+Ldr8FfhrqGv3UL3H2UBYYEODPKx2ome2W79hXymP22fiRa&#10;aqt3NdeH/Lkbculm32qVGTsWXO7djjPTj8a6r4ofHWz/AGp/gV4n0xbCbQ/E/h23OuW9lMROtz9n&#10;zIPLZcbiQCMYzz+X5k6jdap461FtQ1D7ZeX1182SzbYwegXsqj2r2uAeCKGLo1o4+CVSDs+ZX0aT&#10;jbW1nrqmeRxrxhWw9alLBTbhJXXK7ap2d9L3Wisz7y+Mct14v8SH4hWmn3j6B4sghZ5EjaU2NxGv&#10;lvE564JGQQMY9OcXP2bfhxqfxK+MGi3drZ3Mel6JdLeXN3JG0aZUZCKTg5Of5ds4vf8ABHzx1ql/&#10;4N8TeC9TzeWeiPFd20jDdsEwIaNj9VGB/vV9pQwJBebY1VFVcAKMAV4PEWeVsqq1cmUE3D3Yyv8A&#10;ZcVyu1t+VpbntcP5NSzOlTzVzaUnzSjb7Sbur9ua72LK9KWignAr8vP0oKK5XW/jZ4T8Oa//AGXf&#10;eI9Hs9Q6GCW6RXU8cEE8HkcGumtrhbqFZI2Vo2GVYHIYe1aTo1IJOcWk9rq1/QzhWpzbjCSbW9ns&#10;SVQ1L/kM6b/vyf8AoBq/WfqzbdW07/fk/wDQDWZofC//AAWf/ZL8R/FMaH4+8M2MurNoNo9lqdpb&#10;oWnSDcZEmUfxKpLhgBkAg9MkfBfwL/Zh8aftC+ObPQ/D+h30jTzBJ7qSFlt7NAwDvI+MAL3HUngA&#10;kgV9dft9ftIeKPiV8YdS8Nx6le6X4Z02WW3FrbStD9tMbBS0hGCwJzx2rgf2cfjF4g+D/wATbCbT&#10;dSvGjlkG+KSZmSYbhuRx3Bzn1yK/qjhLFZzlvDEaKcJTUXKne/up3dpdG03fTbZtn808T4fKsw4h&#10;db3lBySna2rVldaaXt19Vufqx4A8LR+B/BGj6LC26HSbGCyjOMZWONUHGT2X1rYqDT7j7VYwy7WX&#10;zEV9rDBGRnBHrVZfFGntqTWYvrT7UpwYfOXzB2+7nNfyzLmm3J6vdn9JR5IRUVouhoUUUVJoQ3nJ&#10;T6027uIdNtHnmeOGGFSzux2qqjkkn2p131j+teR/t82eqX/7IHjiLR/O+3Np54hDbzFuXzQMEHmP&#10;fntjOcjIrqwOFWJxNPDyfKpyUbvpdpX+Ry47EPD4apXS5uWLdu9le3zOM1z/AIKrfCXR/FE2nrc6&#10;1f29uxR9RtNPMllkEA4fIJHXkLjg89M+/eB/HGl/EXwxZ6xot5b6hpd8nmW9xC25JF9vccgg8ggg&#10;81+NGnPCbCIwFfI2DbjoBX6Cf8EkLPULX9nfU5LjzV0241uZ9OVwceXtTcU5xsLZxgDkNX6jxvwH&#10;gMqy9YvCSkpKSi1Jp8177WSs1a/VWufm/B/GmOzLHvC4qMbNNpxTVrW3u3ddOjufVVFFFfkh+pBU&#10;N9/qPxqaob7/AFH40ATDpRQOlFABXhn/AAUp/wCTIfHv/Xtb/wDpXDXudeGf8FKf+TIfHv8A17W/&#10;/pXDQB7jB/qE/wB0U6mwf6hP90U6gAooooAKKKKACiiigAr8pf8Ag4z8W+Ov2hPjd+zj+yP4L8UX&#10;HgzT/j7q17/wk+qQlhI1jbCL9z8pG9CrzO0eQHaOJScE1+rVfAf/AAXd/wCCcPxC/bC8F/Dn4mfB&#10;HUIdN+OPwI1h9d8MCV0jTUUfymmttz/IHLQRMvmfIdrI2A5YS7XTe19So31tvZ2Pp79hb9jXw3+w&#10;L+yv4U+EvhO+1rUdB8IwyxW1xqs6TXUvmzSTuWZEReZJXIAUAAgdq/JL9rz9iOz/AODfr/goL8EP&#10;jT8EfEviW38CfGDxtB4P8a+FdSvmu4rhbpyxZGI3SKFMrr5hZkkjUhiGIHR2X/By3+038DNOi8P/&#10;ABU/YT+IVz4utRsuLrS5L+xs7sjgyRI1jcZUsGwVmdfQ074GfBv9qr/guJ+258Lfij+0B8NZfgd8&#10;Dfgvqq+ING8L3sUsF/rWoRsrxmSOYLM3zom6R440EYKopZ3atI6zUvv9OpGii4+X4n7TL90UUi/d&#10;H0pakYUUUUAFFFFABRRRQAUUUUAFFFFABRRRQAV4z+yH9/4j/wDY+6z/AOjVr2avGf2RWCN8R9xx&#10;/wAV7rPX/rqtAHs1FN89P76/nR56f31/OgB1FN89P76/nR56f31/OgB1FN89P76/nR56f31/OgCG&#10;f/j8jqxVaaVTdxncuB3zU/np/fX86AHUU3z0/vr+dHnp/fX86AHUU3z0/vr+dNNygP3l/OgB0n3a&#10;/K79uX4tp8Of2iPFFvp1xZrp91qbvLNLFvcXGwCZBH1Khv4u5+uB+p7zoV+8v51+HH7c2h6h/wAN&#10;g/EGzeL962u3PkKOiwFi0eOBgbWB/qep/VvCejgZY3E1sxnGNKnTcpOTSjypq7beiS7vTufmXidW&#10;xkcLh6WBg5VJ1Eo8qblzWdkra3fZanrf7KHhWL9qL4vQW2m6houlatawyTW+4Hy79lGdpT7yFVyQ&#10;emB+f3P8Df2LLnwb4ytde8Taja39xpxElpa2qHyY5Bj5yW5JB6f/AKwfx/0PR9c8Baxa6xpd1Jb3&#10;+nyCaKS2lKSxMOQQRzwa/cv9mT4i3fxT/Z+8G+ItS2pqGsaRb3dwcBQ8jICWAycBjyB2BHTpWfFu&#10;eZRUw6r8IYulUwsrwkqSinCVr62SdpLZvs7aWL4ZyXNYYj2PFWGqwxEUpxdRyalG62u2rxdrrz1P&#10;yf8A+CrOiXPgz9r3xBpxLLb3gTUkOCvmCYbvXnaQRn1Brxj4B+O5/ht8ZvDOswR/aPsOpQPJAckX&#10;CeYNyEAjqM45HOK+8/8AgtJ8A9P8TeL/AA74qhulh1OazNi8MMfmzTqjMwdlBztAYjI6c9a+Y/2O&#10;/wBl6H4i/GzQbG9vGW5a4SWOOWAx252nJJZj82MDCgDJ79j+58L8RYGrwjCriHpGm4yVuycX+W/Q&#10;/G+I8ixlPiedKhu6icX6tNfnsfan/BRn4mXK/FDS/Dt2s0uk2unreJZI21LuZmK7355VQMYPc968&#10;d+EnxZk8EfEjR7/S7VtJvjdRxFIGHlXiMwVo3XgHj19K9o/4KLfD2xHjvSdc1C6ksbaSxFnbXEfz&#10;sjoxJQr1IIOcnvXjnwK+Hmm+N/iRpFna6hNfaiblJIoWi8lYgpyzknIbAH+Rmv4Oxfi1jcBjv7Lh&#10;UjGMGoKjyr94na7bte87tppq2mjsf2phfDHB4zA/2lODcpLmdXma5GuiV7Wja1mtde5+l9992P61&#10;YqreSKyphlOD2NWPPT++v519YfMnzx+2T+3xY/sxavb6Bpumf8JD4ovIhcfZvN8uGzizgNK3XJ5w&#10;o5PX0zyP7MP/AAU4h+K/xCsvDPizQrfw7f6oRFY3dvcGW1nmx/qzuAKFjwvXJ496+WP+Ctnin/hX&#10;v7YGqTW8sN7Pq+m2cxTzC32TapTaR2yBuAHHzZ7kDxv9mb4pR+Jvjr4Qt9YurPSLaLVoJ5L5pDEs&#10;Co24nPOCRwD61/QmU+G+XYjhuONdNucqbnz3fMna+kb2snpa2p+EZpx9j8Pn8sKppRjPl5bK1r21&#10;dr3a1veyP3AVhiua+L/xc0P4IfDvVPE3iC8FnpelwmWRgNzOeioo7sxIAHcmvEPjX/wUN8K6Z4Fl&#10;j8I6tDeeIL6dLSx8+B0jBY/675gAyqO2c5r5A/ay1Hxl8RfhHfR3HiTXdceO4jvZ7SWYGGYRkniM&#10;DtkkAenfFfm/DnAuJxtan9dfsqbkk7pqTV1e2nno31P0DP8AjShhKM/qa9rNRb0aaTs7X1122R63&#10;b/8ABb6FvEzGX4c3iaA0gUTDU1N4seTmQxbNpO3B2buufm716p+1PdfCX45fs5Q+N9R867j121+z&#10;6bPp5CXlwzgjysc5KnOQ33dpr8r7LVY7y1STILtxsHLZ9MV9waX8BfEnw8/Ye+Ht9qVndD+z7u8v&#10;ru1PzPYxXI/dNsAyOACQckbj36fqHEvBeUZRXwtbAydCbny2UneS5W+rdndJO2nvbH5xw7xdmmZ0&#10;cTRxiVaKjfWKtF3S6Lazbs9dD5Wb9m7X9D1MQrprCznkCJc/bI1VQThd/wDd68npX334f/YGvvA3&#10;/BP3xl4J0y7i1DxL4stPtjSW8pWGWRdrpEjH+EhduTgHdzxXjMs8fiaD7Bp+3ULq/HkxQwnzGYtw&#10;OB25/wAmvsj4t/E6f9lX9ju816aOO9v/AAtokSiGRsq0+1IkUlf4RIwHGOO4615vG3EmZ4ieDw1F&#10;rndSLUf5pRa5W79Obpomehwjw/l1FYqvWT5VCScv5U0+ZK3W3zR+IuraJfeGtWuNP1KyurG+s3MU&#10;9vPEY5YnHBVlIyCPQ16IX8afB7wEPC+qSap4b0fxXHHrk9q5a3a/hy0cJfODsyrkDocg+lc348/a&#10;H8WfEr4gXHijWNc1K51y5febpJvJMXTARVACqMAYAxwKtftBftK+Jv2mNU0bUPFVxb3mpaPp66cL&#10;pIVjkuUV2YNJjq3zfzPc1++VMPjsRKhTxFOHJvPVu0kvd5U4q6T6vVaadT8Vp1sHRVWdGpPm2hol&#10;eLevM03Z26LR669DsP2bvj5q/wCz98UdM13wxqUygXMUd9ZRzFotQhLgGN079Tg4yD05r9CP28vH&#10;Gpaz430Xwr51zaaLJp39pXMSMY2vXL7FVsHJVepHrX5O/D7V30Hx3o97HDHcyWt7DKsMgDJMVcEK&#10;wPBU4wQexr9w/wBoP9m+x+PWl6fdrdnSNe05CLe6UB8K3WNx/Ev8jzX4/wCKEcFl2dYLGV4r3ozT&#10;lbW65eVtbvlvvvr5H6l4efW8flWLwtGT0lBqN9Nb3SfnZaeXmfH/AIL126+E3iqw1rQZGsriC4jW&#10;WFGIiuo2cKUdc4PXPrn61+h+nyec7NtZdwBwRyPrXzr8MP2GDpXiiz1HxRrFpqUNi4ljs7aPbFI4&#10;6Fy3JHt/Kvoq2kVZ5PmXHY561+N8ZZrhMbWpvDPmcU7ys9b7LXe2uvmfrHCeW4rCUp/WFyptWXbu&#10;9Nr6fcflb/wVk+HeoeE/2vNQ16a3uJNL8Q2Vu9vOFZlR40EbpnnuucDjn615R+y74O1Px7+0J4Ni&#10;0mCZpLTV7e6MwRsRhJFY8jB7dR7V9c/8FXP2o4V8VQ/Duxt9LjawiS81DUrmESywNJgpFD6ZUAse&#10;+R6c+S/sFftPL8JvjTpdrff2frGm61NHYG7eILdWLN8qkHgY5wfbIr9zyPMszXCEZqinONNqKvvF&#10;Kyltb4dbXu9+p+M5xgcv/wBaZQdb3HUTk7bSbu1vffS9tNuh+qSdKdUazpj76/nTvPT++v51/LR/&#10;Sg6im+en99fzo89P76/nQBS8S/8AIHf/AH4//Q1q/WD8QPE+n+G/CV1fahfWtjZWuyWae4lWOOJA&#10;6kszE4AHvXlnhz/go78G/FXir+x7Hxtps100nkoxWRY5Gzj5WKgEf7Q+X3ruwuWYzFRlPDUpTUd3&#10;GLaXrZaHFisywmGlGGIqxg5bJySb9LvU9xoqG2v4bu3jljmikjkUMrKwKsDyCDUnnp/fX864TtI7&#10;z/VVJH/q1+lRXUqtFwyn6GnxzoI1+ZenrQBJRTfPT++v50een99fzoAy/Hnim18D+CtW1q9LCz0m&#10;0lu5sfe2RqWOPfA496/MPX/2/vit431aPUtN8R/8Izp6oBZafaW0ckcceMKZC4JdiME54B6Yr9Nv&#10;iL4YtfH/AIB1rQ7qQC31ixms5CuCyrIhUkA8ZGcjPcV+WviL9jX4mfD7Vo9J/wCET1XXIdo+yX2n&#10;RedBPHjKlmH3Dt6hu9fq3hnTyeTrPMOT2mnLz2ty63tzaX2v1t8z8z8Q55qvYrBc/s9b8l782lr8&#10;uvp0v8j7g/4J/ftY6h+0r4L1Sz16GCPxF4akjiupYRtju0kBKSBexO07gOAceuB9DV81/wDBOr9m&#10;LVv2e/CGsal4kEMGueJnid7VXVxZxRghFLD+I7iWGccDoc19Jeen99fzr4jiiOBWa1ll1vZX0tts&#10;r28r3t5baH2HDUsY8spPH39pbW++7tfzta46mXP/AB7v9DS+en99fzqK8uY0tZGMi4CknmvAPc2P&#10;Nvid+1h4P+DurR6XqV5Pc6ptDPaWVu1xLCp5BcL93IOcHnFcR+0N+0LpvxG/Zb8Rap4P1YsVMdre&#10;FQY7izjdwrlkI3DK5/XnivzI+Knxr17x38T/ABFqK6nNbx3GpTyLsYhn+c7Sec9BxnpXov7J/wC0&#10;vq3hfW9d0+8ih1ifVNNNkqXOTFPvYKDJggnbnOevAr96/wCIUrBYWnjovnqQcZOLej1V1t+N/U/E&#10;f+IlPF4mpg5Llpz5oprdbpPe79LehF8WvhjNpestfWNj9o025iRZUiXLRMoxk+ufX1r3L9gb4Q+I&#10;vipd+H764s7iLQ9BvvtLXdyuBcLHyka565zjPb6V816/4l12y8QXlrpmvXX2G1kMbRyqGjlYdUVf&#10;4UHTGeRX35/wT7/alf4haFZ+GdSsrGzmhs/OsZLVNiSopO5WXJwwOTnPI5PJr2eNsRj8Lkt6KU+8&#10;tbxVrXs93br5Hk8I0cFiM3tVbj2WlpO/dbK59QTDbbv9Kr+Hv+QDZf8AXCP/ANBFTTzoYG+ZenrV&#10;fw/Mo0Kz+Zf9RH3/ANkV/Nh/Qhck6fga/Hj9p+K50bx94q1TUI7hvDq6rdJaxKcLBmUgoU4+YnPX&#10;r9K/Wf4pfEbTfhV8PNa8SanIw0/Q7KW9uPLG59kaljgdzxge5r8O/wBo39pjV/j74t1q8+zW+jaN&#10;ql8b1dNtvmRG5AJY8liDk4wMnIA4A/bvBXLMTXxletCP7tKKcu2t7LrzW+7ruj8d8XMxw9HD0aM5&#10;e++ZpLtZK78r/f8AJlL4Q/EbwX4P+J1vqniXwOviTQUkUtp/9oSQFcMCWBX73A+4flOcV+3v7O/x&#10;H8LfFf4QaJrfgwwr4durZBawRRrELQKNphKLwjIRtKjgEccYNfgCql2woJJ6AV+rn/BEYXdh+z9r&#10;lvcTfuY9SDLCxP7l2BLDB6ZG0nAr7TxsyCjPLYZkpy56bUbOTcWnps20mtNVa/W+h8n4Q53WhmEs&#10;vcVyzTd0kmmtd0tU+z26H1L8fvh7YfEz4UaxpuowzTQrbtcR+SP3qSIpZSn+1kcfWvwu160v/HWs&#10;3Gq310s1xeSF2LDpz0A7V+/l3d26W8nnSRLHghi7Dbj3r4F+MX/BIaHxh49utV+Hfi3R7HRdSmM7&#10;2N0pkSyLElhC0edyg9FOMDjJxk/n/hPxdgsolXo46fIpWcZNNpNXutE7X0e2tvQ+28TOF8Xmfsa2&#10;ChzON1JJpNrSz1te2v3nG/8ABFZmb4za7pd2kl9Hpukm7spZPmWxYyqjKuTxuD+nY1+l09nHeQhZ&#10;Y0kXIOGAIrwn9iD9ibRv2RvDV4/23+1vEmrbft1+6BF2r0ijXqqA8nJyxAJ6AD3kTRgffX86+O49&#10;zrD5rnVXGYS/I7JO1r2Su0uibu/x3Z9VwRk+Iy3KKeFxXx6tq97Xeiv1aX+Q8DAopvnp/fX86PPT&#10;++v518cfXDqKb56f31/Ojz0/vr+dAHk/7Yv7Jmjfte/CxvD+qO1rcW8oubK7QfNbSgYz9CODXw14&#10;U/4Ixr4Q8Vm68deNNKtfDtjKjTEEQmZSMgBmOOcEdjX6e+en99fzr4F/by+J1pbftF6ha+ILj/iX&#10;aTa2o0+y/wBYJWdSzybB949snp+VfpnAOfZ4nLKcBXcKbTk0kpNbJ8t9m7r8z8642yXJ/dzPG0VO&#10;aaitWk+q5rbpJP8AI+lPiJ+0B4Z+DHwFjuvCE2laxFYpBpem21tcLIkbsAsSvtOVUKMnvgV882X7&#10;TnxO07Uv7QbxJDeSbt72T2aC1cDPyL/EvXGc54FeK6Vd6f8AFjxBpWn+F7hbXWri+hVLeRPJ89uq&#10;hlOB14zn15r16y+Bnj7U9S/s9fCt9b3W/wAtppcC1Tr82/OGXjNfQUeHsuyuDhi3GU5Xk/aJKVvn&#10;0ve7W/3HgVM8x+YzUsMpRjGyXs27X+X5M+Vf+Cmvxh1T46ftA2uqXHnRaaNGtW062ZjthVk/fYB4&#10;yZhJzySAuT2HgfgvwdqHj3xfpeh6bCZtQ1e6js7dOzSSMFXPtk8+1fsd49/4JueBfjR8G/D/AId8&#10;TtdR6toMLJBq9hIsd1GXYu65KlXQsejKeBkbTzR+y/8A8Exfht+y74tj8RWM2qa/r0KbYLvVZY3W&#10;0JBDNEiKoUkHGW3EdiMnP1GV+LeTZbkv1PDU5e0pJxhG3uu1+WV77PeV1fffc+ezDwvzfH5r9arz&#10;jyVGpSd9VdK6t3Wytptseofs3/B1fgF8BvDPhGOaO6/sOwSB5kXas0hJZ2A9C7MfXnnmu+tv+Pdf&#10;pTZXXyNqspwOxot5lWBfmXp61/OOIxFSvVlXqu8pNtvu3q/xP3/D4eFClGjSVoxSSXZJWX4E1YXx&#10;M8eWfwx8A6tr9+WFppNs9zJgckKOn4nA/Gtvz0/vr+deO/t7+GL7xt+yJ4803S1M15NppZI0Xezh&#10;HV2AGeu1T/8AX6V0Zbh6dfGUqFZ2jKUU32TaTf3GOY150cLVrUleUYyaXdpXR8V+KP8AgsL4hfxZ&#10;NcWd4sNsHylrbaYk8Ea5HBkZgzHGckDGc4zxX25+x3+1Xpf7WHwwXWrLy4b62byb+3TP7mTqCM87&#10;SOn0NfiTbwSRBk8p9yEhhjpX3t/wRJ8OapZeIPEmofvI9Kmg2sdv7tn3DAHPXrg46Aj1r+hPEbgL&#10;JsHkksVhIqnOnaz095XSs+/lfU/CeA+NM1xWbxw2Ik5xqXuu2l7rtbqfXH7Xvxyuvgn4e0mTS4Yb&#10;jWtYnktbITf6uI7ctIwHJCr29SPoflHxL+3n8Qfg1q9rNJrMfiS6uCZpdPubZI4Sg4J3L8yDg4A6&#10;mvqj9sj4L33xi8P6K2jSQnWNFuJLm2jkYBZwVAeMt2yOnbI5r8uf2u/FureHvixPpK2NxpuoaXap&#10;b36zpuaF2y4C9sbWU5r5fw1yTLMzpLD1IRnP3nNSte17LzSs1quvW59H4hZtmGX1fbwnKMdFBra/&#10;Xyb0ej6H6BfCj9vy+8by2dn4m0ux06y15BDBqNhM222dwQvmB+nUDIyMj8K/P/8Aaz0/VPD/AMSW&#10;8Ha1DJYr4fViYz8vnu7E+bnuCMY7ZJrV/ZU+MereOviP4b8D6k1nJDq17b2trdiMxm3YOpAbb1BI&#10;69cnPtX6F/tk/sC6P+0/LYazZ6hDo3ijTYxbpcvEJYbqLOQko68c4Yc8kYPGPfjUy/g7PI068OSF&#10;WLd1dqLV1GXV63kmum54kqeO4ryiU6EnKdNpa2Td7OUei0smvuPzV/ZQ1a6+E3xt8O+ItNiab7Pq&#10;EMJgkXetyrNggLxz6HsRn0NX/wBsfxlqnxJ/aq8e3WvO00+n6zc6bbwSNuWzghkKJGo6dBkkdSSe&#10;tfcX7Nv/AAS+j+Hvj7T9f8Za5Y6w2kss9pYWURW2Ew6M5blgOCBgc+2Qdn9rL/gmT4Z/aM8a3Pij&#10;T9auPCviC6x9slS3W4t7zAwGaMlcMAPvA8+net6niPkX9vLFSd17Pl9oot2fMmlte1t2lu10Oenw&#10;BnTyV0Iqz51L2baV/dav2ve1k30vufE//BN7w/a6h+2D4Z0qayjvtP1NLn7TbSH93+7heRXwePlK&#10;59xkd6/XqW9tdCsd00kNrbxDGWIREA/QV88fsY/sS+Bf2Z9UvtT03xBH4p8STK1pLeyPGPsyZBMa&#10;RqTsPTcSSfpnFeZ/tieM77x78dNU0S9uJl0Xw6kKW9krlElkdN5lcA/N1wM8YFfD8UYqjxXn9sHJ&#10;xpwgk207uz3UXbfmS1tors+x4bw9XhrJb4qKlUnPRJqyutE5K+1m9L7n2vp+rWurQ+Za3ENxGejR&#10;uGU/iKdqP/IPn/65t/KvhP8AZr8Y3vwy+M2gxaXPLHp+tXa2V5ZByYXDA4cLnhlx2/xr7ovZ1bT5&#10;vmX/AFbd/avg8+yWWWV1ScuZSV07W8tVqfb5HnCzCi58vK4uzW/3MXRv+QPa/wDXFP8A0EVZqpo8&#10;yrpFr8y/6lO/sKs+en99fzrwz2h1R3P/AB7yf7pp3np/fX86gvL6FIWVpY13fKMsOT6CgNiWz/49&#10;lqSq9nOogUbl/OpvPT++v50Aed/tW+D7vx1+zx4w0myWRrq+02WONUG5m4ycD1wDX5K6t8J7qbyY&#10;Xht2kWMrFMlysZZVHIYHoR3GOo7V+u37RnxSb4QfA3xZ4mhWOSbRdLnuoQw3KZFQ7MjjjdjPtX4b&#10;674zv/GGuXWr6kILq+v5Gnmkl3FpGbnPBGMdgMYr+gPBehi6uGxHs2owUlr1cmtVa60tbr/mvwzx&#10;ar4aliaHOnKbi9OnLfR9etz9Qv8Agkv8BYfh18NdU1ye333mqXAWG5YdYwvzBD/dJ9vxNfYA6V8X&#10;/wDBGz45ap8SvhBrmg6lJJNb+E7iGKzeQ5MccisfK3dwpTI9Nx5xjH2aJ0x95fzr8t48jio59iY4&#10;x3mpfK1lb8LH6TwTLDPJcPLCr3Wvxu7/AIj6Kb56f31/Ojz0/vr+dfIn1R8y/wDBTu3kuvhXoSae&#10;/k65JqipYzE/LDlG3swxz8vFfCsHgLxjYNJcXGoTWKRKz3FxPe+YjqBzlfQjj2r6t/4LWfFe48Ff&#10;CDwro2nr5d9rupvLHeqzBrRYEBbaRwGbzVGSc4DYHcfmANW1SxErpfXX7w5l/fsfN9dwzzn3r+nv&#10;CvJsRXyKNVOKUpStdXb1s7dle9k+up/OfiRmlGlncqdm3GMb2dktL/N2t8tD9ePgl/wUC8EW/wAP&#10;vD9nNZ65ZWkFpFbtdm0LW6Mvys27OdvGc4/OvpbSNatdf0qC+s547i0ukEkUqHKup5BFfmL8Ktbt&#10;dR+FOi3m1Le3kskZ1Y/KnHzde2c19x/sR2N5pX7Pukx3vmRKzyvbJLw0cJb5B1+p7da/JeNuG8Lg&#10;YvEYe8XztNN3vu7rzVtdz9O4Rz/FYySoVrNcqaaVrbLX1uep674n03wvZ/aNSvrTT7fOPMuJViT8&#10;2IFU9K1yz17XI57G6t7yHyHXzIZBIudy9xxXw/8AtJa/dfEb49eJF1iRri10K8NhY2jnMUKKqnfs&#10;yQWYnOT+nStH9kTxFdeBv2idHsNOdo9N1yKWG7tQf3fy4YSBcgKR3I/KuWfBbjl31v2nv8vNa2lr&#10;Xte+9vK19Dpp8X82O+rez9zm5b31ve17W2v53Pumim+en99fzo89P76/nXwp9qJcf6h/oaS0/wBS&#10;v+e9JPMphb5l6etJbSqsS5ZR+NAE1FN89P76/nR56f31/OgCjqP/ACG9P/7af+gitCs7UJVOtaed&#10;y8eZ3/2RV/z0/vr+dADqr3X/AB8Q/WpvPT++v51Bcyq08WGXg889KALNFN89P76/nR56f31/OgCl&#10;r/8Aq7X/AK+ov/Qqv1na9KrR2vzL/wAfUXf/AGqv+en99fzoAdRTfPT++v50een99fzoAhsjgyf7&#10;1ct8Yvjn4e+CGhx3uu3TRfaG8u3gijMk9y391FHU109rIqiT5gMnjmvkP9va0uLb45aDeXZZtOl0&#10;poLNz/q0m80l1643lcc8ccc17nDuW0sfjo4as2lZvTd2V7L1PF4gzGpgsHKvSSbulrsrvd+h7R8K&#10;v2y/CPxS8SQ6PH/aOk6lcf6iLULcw/aD6IckE4xx716d4hb/AEe3/wCvqL/0IV+eENvNqWvaVa2O&#10;5tUlvYTaCP74YOOR+Gf5d6xP+Cqv7e/jLSPjLefDrwrrN1oOm+H4of7QurGXy7i9uHjWQgSL8yIo&#10;cDAIJYHORivtX4dzx2Z08DlkuXmi5S5ndRUWlfRXd7pJd+tj5D/XyOCy+pi8wV+WSiuVfE2m7dla&#10;zbfY/TgODTs5FfjN+yZ/wUx+Jnwa8f2cGqa9qXi/Q710tpbHV7tp/LycK8cjkshBPTOCOo6EfrP8&#10;EvjTpnxt8Dw6xYK1v8xiuLaUjzLaUfeRvp614nF/AeY8PVF9ZtKEtpR29Gnqn+HZns8K8a4DPIP2&#10;F4zW8Xv6p7NGT8ef2atH+PENtNeS3Gn6pYAi2vrfHmRqeqkdGU+h/wD18x8Kv2LdI+GniOLWr/Ur&#10;rXtQswDbGaNY4oW/vBBnJ6Y9PfjHtvnp/fX86jupla3YBlP0NfO086x1PD/VIVGodvXdX3S8r2Pd&#10;qZPgqmI+tTppz7+nW21/Mdbf8e8f+6KewzUVvMqwICy9B3qTz0/vr+deWemfI/7YfwP1zSfitdeL&#10;NN0+fVNJ1iGJLoWyBpbOWMbckdSrDnPaud/Z5+B+vfET4l6PfTaXdafoukXKXstxdw+X55XlURTy&#10;c+vavtgzR5+8h/GgSRg/eT86+uo8Y4qngfqairpcql1tttte2lz5Opwlh54x4rmdm+Zx89997X1s&#10;U/Di7be4/wCvmX/0M1oVnaBKq29x8y/8fU3f/bNX/PT++v518ifWDqr3vWP/AHqm89P76/nUF5Kr&#10;tHhlPPY0ATtIFrM8Z66/h/whqeoQx+dJY2ss6JjO9kQsB1HUjFfn3/wUJ/ap8VeJ/jnrHgzR9Zv9&#10;D8OeGykEwsZjDLqE7Jucu452KG27Rwevesr9iX9qPxV4Q+Mmi+F9Y1rUPEHhnxVcDTpLbUZzcG1k&#10;cbY2RmyQvYr0I/MfotLw5xzyxZm5x+Hn5Nb8tubfa7WtvxufAVuPsJ/aDy5Rdubk59Lc17bb2vpf&#10;8B0ks3xFmbXtemk1TU9U/fySyuWEYbkInZVUHAxX0l/wT38aale/8JN4dup5ryx0uWKW0klYu0Cv&#10;GuYyxOccZA9P1q+L/wBgWaHxHM3hvX7az0m4dpPs93GZGtS2SRGR1GegPSua8D/HrQf2WdW1jw94&#10;d0m78X6il4P7W1R50t43kCKDGhOd23kccD6dPYzTG4bN8DLC5cueWjStbkV1u3ZLTSyet+p5WW4P&#10;EZXjI4nHvkjqm7359OiWr11vbQ9D/bK/YMsP2mr211zTdQ/sPxRZR/Z/tPlh4buHOQkq9eOcMOR0&#10;weMfC/ij9lxf2WPihdTePb6KSS2k+0WLRRt9muiRwyk8sw/u8YP4iv0m+Af7S+i/HjTrnyIpNL1S&#10;xIF1YXLgyR56EEcMvuK8D/4KIaWup/Fzwq2oxR3Gktp8yWwkTdELneN3XjdsA6dvwqOC+Is1weK/&#10;sTFSap2a5dOZJLmtGXZ+trO6K4tyHLMVhv7YwqTnda68ru7Xku6++61PCfhF+1H4M8N/Ey11bVBe&#10;TWNrZ3MUlt5GHvVlTYUAPBU989jXiPiO80eXxndDw/8AbNN8P3E5a3jvlE0tmjHJGVI3Be3fFa3x&#10;+0b+yvGkciwpFbXECrb7ECqCM71GO/INcihDFfrX8++P/jJxRwfxNSwvD0vYUpUYSblGM1Ud5XXv&#10;Jq0Xde7aV762sfu3gb4ScN8V8O1cVn0fbVI1ZRSjKUHTVo6+607yWut42tpe5+o/7BPwA8P/AAY+&#10;E0eoaPqieILjxOkd5caosewTgD5UVeqqmSMHnOcgdB7jnF//AMBrxD/gnh4P1LwL+y5odvq0clvN&#10;dPLdxQS4VoopHLJx2yPm55+b8K9n1N3aO48llEpiIjJ5G7HFe5l+d4zOcLSzTMNK1aMZSXZtK6t0&#10;S6LotDw8Zk+EynEVMtwDvSpSlGL7pN6+bfV9Wec/Ez9sfwR8MPE7aPd311e6hCcXEVjbNcfZf98r&#10;wMenWoviP+0Fpuu/s0eJvFnhPUobhrHTpZFkzta1cLzuB+6VGTz6V8XaEGg+2R3XmDUlvJheiX/W&#10;+dvOd2ec9OvbFWNbtNRvf2d/jOml/aPstxoUUUwiXcrz+enHpkx7geM4JwQc1+yLgjB03ScZu/PB&#10;Nu3LK8op6W21utXofk8uMMZUVROKs4zslfmTUW1r12s9Nz5/vf2x/DunX8lvH4fuNYgckz308irL&#10;dP3fayknJyeSCOOB0H6Hf8Exfi0vxW+CV49tdTXml6demCzaY/vYVI3GJgSTleOvXOQSOa/GFl8t&#10;yrfKynBB7V+on/BCnw1faV8EPF2o3Hmw2Opaun2VWUBXMcQDuO/JIB/3PrX6d4scO4HC8PPEUtJK&#10;UbXbd7u2nZ2vtpa5+eeGeeYvEZ7GjU+FqV7JK1lf7r9+p94DpWfqq7tX07/fk/8AQDV4Tp/fX86o&#10;ajKp1jTjuXh3zz/sGv5ZP6TPkf8AbB/4J06x8SvHV14k8H3FuZ9Qla4mtp3CFZW++QxONrHkg9O3&#10;vnfs0/8ABL/WPDfjS113x5qOmzR2bZi0+yJcOQf42OODxwM/h1H2pPfw20bM8kaqoySWAAHuaqaT&#10;4r03Xot9jqFjeKOpgnWQDnH8JPofyr7Knx1nMcB9RhNciXLe3vW7X/p+Z8jPgzKXjfrko+83e19L&#10;97f0jzj9sfx7qfw0+BN/daPI1te3UsVilwvW1ErBTIDkYIGcHsSK+K08MW8UnnK1wL3dv+2ea32j&#10;f137+uc8+ntX6FfEbwJpXxV8G32h6soks76IxttYBkPZlPZgeQa+c0/4J/6sup/Z28WW7aTuwJfI&#10;/wBLKZ6emcY5zn+delwfnmAweFnSry5J3bbs3zKystE9tdHpr6nn8U5NjMViY1aMeeNrJXWjvrv3&#10;018j179kLx9qXxE+CWm3mrSGe+t2e1knP/Lx5ZwHzk5z69yK9QrC+HngfS/hj4QstF0tVjs7GPYu&#10;SNznux9yef8A61bfnp/fX86+HzCtSq4mpUoq0ZSbS7JvQ+zwFKpSw0KdZ3kkk35pFDxNrln4c017&#10;3ULqGzs7cF5ZpnCIgHck18iftlftq2Gr3q+H/Cfii3TS47KS81S7spP30gB2iBCRxnqSM5Brc/4K&#10;Katc3/ifwjossrf2NMJ7uSLPyXMyYCqw74Uk4PB9K+Sfj58I/wDhN9IW80+SK31Kzj8qMHhZV3ZV&#10;OOhyePrX6ZwLwvg6jpY7Gy+K7SsrLVpN33d1fsj864z4jxcFVwWEj8NrvW70TaXbf5nnGly6dpvj&#10;eHWP+Eds7rTGnVpdMubiXbOCw5JUgq304GelfrT+zH8QdF+Inwn0+60LT49JtLXNo9giBVspE+8g&#10;xxxnr3zX5l+GPgd4gXXraDXtLvrGSApI1mkLSSznggAgbcHIOcjqK/Rj9jT4ZX/wx+F8n9rxra3+&#10;rXb3rwE/NArY2qw6Z6noDzzzXteKlXB1sLSlGd5xfu2k2mn5Xafr8rnkeGtHF0cVUThaMlreNmn0&#10;1tf5fM9gopvnp/fX86PPT++v51+Gn7OOqG+/1H41J56f31/OobyVWh4ZTz2NAFgdKKYJ0A+8v50v&#10;np/fX86AHV4Z/wAFKf8AkyHx7/17W/8A6Vw17j56f31/OvDf+ClEqt+xD49wyn/Rrfv/ANPcNAHu&#10;UH+oT/dFOpsH+oT/AHRTqACiiigAooooAKKKKAPn3/goZ8efjF+zV8NdJ8Y/Cb4a2/xat9Jv9/ij&#10;w5DctBq0+m+W+6Ww4IedHCHyyGLruCruwR51+yF/wXi/Zl/bDtFtNP8AiJpvgzxVG3k3nhnxk66H&#10;qlpMOGi2zERysD18l3x3wcivsdhuFfKP7df/AARO/Zv/AOCiM02ofEP4e2Q8USKVHiPRpDpurZxg&#10;F5Y+JsDoJ1kA7ClsB9TadqFpqlus1pPb3MLcCSJw6n8RxXk/7RX7e3wV/ZH0Wa++I3xO8E+EY4UM&#10;ghv9WiW6lAyMRwAmWQ8EYRGPB4r8xta/4MzfhjBfMvhv46fF7QdJyWjs5PstwY2JyfmRYhj/AIDn&#10;3Ney/sr/APBp9+yp+zz4hh1rxFpvij4satC4lX/hLNRElmsndjbQJEkgJz8s3mLz0J5p2uGx3f7M&#10;H/BYrxB/wUe/aQ0fSf2e/hjrWqfBnSb1h4r+JfiWCTTbCSJFb9xpsDYkmmZtgy+CgJ3RjIavvhfe&#10;s7wh4O0nwB4ctNH0PTLDR9J0+MQ2tlY26W9vbRjoiRoAqqOwAAFaVGnQWu7CiiigYUUUUAFFFFAB&#10;RRRQAUUUUAFFFFABXjP7IyLJ/wALIVhn/ivdZ/8ARq17NXjP7If3/iP/ANj7rP8A6NWgD2H7FH/d&#10;/U0fYo/7v6mpaKAIvsUf939TR9ij/u/qalooAi+xR/3f1NH2KP8Au/qalooAqy26LcxqF+VuvNS/&#10;Yo/7v6mmT/8AH5HVigCL7FH/AHf1NH2KP+7+pqWigDyn9r/42/8ADO3wYvNeto43vpJFtbXfyqSP&#10;n5iO4UAnFfnjZftr/FiPX/7YtfFV1uZxILa5w8Mo7BkwAo5PA/pX6M/ta/AcftHfBLVPDK3C2t1M&#10;BNaTN92OZMld3fb2P9elfmZqv7O3xA8Na+2i6h4ZvbfUIW8ssq+ZHIB/Gm3gg8Hrxmv2nw1p5LUw&#10;VWOKjB1b689vhsrWv03vbX8D8g8QqmbU8ZTlh3NUract/ivre3ytc/SX9kH9oS1/ac+EVnrrWn2H&#10;UoyYL+2DZWKUdSp/unqO46c9T82f8FfPgXp4bw74y03TIodSmaSw1G7jBDTIFUxBj04CuAeuOOgG&#10;Pc/+Cf8A8AtQ+BXwkkj1WPyL7VJRM0DffiUAgBvfk8df5Dyn/gsX43vtK8GeD9BgkaOz1a5uLm5A&#10;/wCWhhEYQHjoPNY9euPTj+dfGfF4XAZVmM8DJ+yVlGz0ac42i9dYuVk/LXU/evCPC4nH5ll8MZFO&#10;o9XdbWjK8l2kldrz0Pz803QZL69jhh3SSSHaFx1zX7Hfst+EG8I/s7+DNNuIRFNZ6TAjqFK7W2gn&#10;I9eefevx5gne1mWSNmSRCGVgeQa/Yz9lvxnd/EP9nrwhrV+5kvtQ0yJ7hyP9ZIBtZug6kE/jX4d4&#10;H8QTzHH4qFVcslCLstmubd+avp6s/ZPGTIo4DB4aVP3ouUrt7p2TsvJ2180j4z/4Kh+Pbn4X/tAW&#10;ci+Tu1DRo/s003+rtVDuHwO7FgOP/rV4D8KP2ibm/wDiP4ftLq5ikD6jDsmFv5Mlud4+YdiMEjFf&#10;SX/BX34V3Wr+PPCOvRWbXllNayWU8ap/y0VtyHPckMQB7V8n+HvhZcajcxR22ly2aNIh86RNp3Bu&#10;AueScjoO2frX+mXCEcvr8OUXUtzOLTemjTa9f68z/PLiqWOpZ9VVO9uZNLXVOz9O592ftsajaaN8&#10;U7O51qSGPSv7MH2UzDdEW3nfjPG7GOg6V4/4G+KnhXUfFmlRaHeW9rqS3sRt2ELQ5O7n5sDtnvW3&#10;/wAFFotSvL3wXbatv+zR6Zb5BVgolK/vOvQ7gAc84xXzyNGt7Fo3jVhMrDY2fmU+3v8ASv8AOjNs&#10;lr1uIKtRW9n7Szf21ZpO3S/8t+lj+9spzahSyKnF39p7O6WnJrdq/X/F53P16uII0VSo6n1qb7FH&#10;/d/U1w/wCvNQv/gh4Xm1QyNfSWiGQvncf7uf+A4rva/fK9H2VSVK9+Vtfc7H4lQq+0pxqWtdJ/ej&#10;8f8A/gsN4C1Lwv8Atn6rq11bzf2b4gs7WaymK5RhHCkTqDk9GQ5HB56cgn5z+Guhy+IfiFodrBGT&#10;uvYi5xwqhgST07A1+7/xa+BvhX456B/ZfizQ7HW7IHeiTqd0TeqOCGU+6kZHFcl4T/Yd+FngTw7f&#10;aXpPg3S7W31CMRTud8kzKOg8x2LjseDyQM5r93yHxkw+CyWngK1CTqQioXTVmkrJ663t06vqfiud&#10;eFGIxea1MbSrRUJycrNO927200tfr+B8K/FrwbF4w8FzW/meTNCwnt3HaVfuj8c4x7itj4h+DvF3&#10;wQ+BP/CVeJ9JWxsbW1h3XP2pWeZ5ABGEXqWY4yP4c5PSvsfwl+w14J8La3DevHqWp/Z33ww3t0ZY&#10;Yz2+XAzj3rB/4KX/ALP+sftEfspapovh+H7Rq+nzxala2wYhrkxZzGMHBYqzYB4Jx3wR4+H44w1b&#10;G4bBR/gua55SVrJtJ2s9NN27o9XEcGYilhMRi5fxVF8sYu92k2r6fcl95+b3w6/4KIXfw21+xu7P&#10;4Y/DOeGyKAPNpjNfELIX3/aN2RLyRv24BwdvGK+xvj3/AMFCtH8ffsyeGdT8NX39jSeMmmgvY3Hm&#10;XOniIfvYgMEEsSAG9CD34/MF/Cmqx+IjpDaZqC6sJvs5sjbv9oEm7bs2Y3bt3GMZzxX0f4I/Zj1T&#10;wh8P7rR/EEM+j+J7WQXyQzg7rZJEBCkf7X8WOhGOtfq3FHCXDrrUMW7RnF3spc3MrbtNvRNxd7eW&#10;tz8z4d4mz1Uq2FjdxkrXatyu/RpLVq6tf8Uen/C7xrZ+E9S/t/wbqjLqWnkyyqWLeeONyur/AN4D&#10;GRgZr7N/af8AC2oftFfsQ+ILXRrdxqfiLREuIYEbDM/ySmMZHOdpXpzntnNfDHwC/Z01zxf8ctB0&#10;ueaC1hvpGjvGgJZpIAMtx6HoM+9fqXouiQ6DotrYWyeXb2cCQRLnO1VUKBn6CvyDxBxVDCY7DVsN&#10;JSqwanffRPRN9VdaeR+pcDYavisHiKNePLTknG22rWrS6aP7z+eu68I3lneSQSxiGWFikiSHy3jY&#10;cEFTyCOmK9H1n9i3x5pPwM0z4hf2HfXGgahK6FooWaSBBjbM6gZEbEkBvVfdc/tHr37N/gLxT4kb&#10;WNT8G+F9Q1R/v3VxpkMkkh45Ysp3EYGCckYrsY7KOKBYlVVjXACgcDFfT43x4rtU3hcMk07z5ne6&#10;tsmlp3u102Pn8H4L0l7RYmve692y2fd3f4X+Z+FP7Lv7K/iT9oz4p6XpOj6feSWv2iNr698phb2M&#10;O/5nd+OwIABBJ4FfupaadHBaxx7ThVA5JpbTTobFAsMaRKvRVGAPwqevzfjnjqvxJiKdWpTVONNN&#10;Rind62u29Oy2S2P0Hg3g2jkFCdOE3OU2m3a22yS17vqRmzjP8P6moYreN7iRSv3elWqr2/8Ax9S1&#10;8KfZn5a/8FQfhNq1/wDtd65q2n2JuoZLO1LRRj59vlhd4HGeQcnnGetec/sr/BTWvEP7Qngqa702&#10;azsY9YtmfzxtacBw23HXacYJxgZ/P9VvjX+zb4e+OK28upR3FvqFnkQXttJ5c0ak5K57qfSs34Qf&#10;sl+G/g/rX9qQm81LVNuxLm7k3mEY52Doufxr9qwPijTw+QxwHJ+8jDkWnla97289rn4/jPDepWzm&#10;WM5vclPnevne1rXPTks4yv3f1pfsUf8Ad/U09WwKUNmvxU/YCP7FH/d/U0fYo/7v6mpaKAPzz/4L&#10;w+MNX0bwz4B0G1mlg0TVpbu5u0R/luZYfJEYYdcKJGPXBLdMqK/N9XMTq6NtZOVYHkH2r9yP22/g&#10;/wCBfjJ8D7608eyR2OmWUiXEN+ZfKksJM7Q6N3OCRtwQ2cYPFfEH7OP7En7O+v8AxStYLz4l6h4m&#10;/wBJP2bTLmwfTIbsDG1WkYfNnkYBQt2Axz+6cDeMnCvD2UQynNKqp4i8mo6XqczbVtVrqo6220Z+&#10;L8YeFPEmeZpPM8tpOpRtFOWtqdkk09Nuul99j7P/AOCel/qmv/sk+EbrWvMkuZbUFXkJLMnGD+ee&#10;le3/AGKP+7+pqLRNMtdF0i3s7KGO2tLWMRQxRrtWNRwAB6CrVfjGZYuOKxdXExjyqcnJLtd3sfrm&#10;X4WWGwtPDylzOMUr97K1ytc20ccfyr+tPSzjZB8vb1ovP9VUkf8Aq1+lcR2DPsUf939TR9ij/u/q&#10;alooAwfiJ4jsvh/4D1jXLratvpNnLdyEtjhFLYz74xX5j6j+2p4g8bajHqV9qXii3RlHkCwuPs8N&#10;omMAJGOTherHr+VfoJ+2b4QvvHP7NvirTdPjlnuJrUMYYyA0yK6s6g/7oJ49K/MCP4Y6lZ2cZs3t&#10;Lqz2gJI8ojaLj7jqedw6Yr9k8Mcty6th61bEpOfMkr9Fa/4v77H5N4jY7HU69KjQbULN6dXf9Lfi&#10;fof+wf8AHe7+NngvULbUroalcaOyCK9xta6icZUsP7y4wfU1779ij/u/qa+cP+CY3wWu/hZ8D7u+&#10;v45I7zxFem6ww2gRKMJgduS/X268GvpSvzniiGFhm1eGD+BSsrbaLW3zufe8NSxMssoyxfxtXd9/&#10;L8LEX2KP+7+ppl1YxG3k+X+E9TVio7n/AI95P9014J7h+Vn7Qf8AwTx8W+AfiJeppug3Wt6Le3Ly&#10;2NzafeVXbIjbHQ5OMe1elfsz/wDBM/XW8EaxrWqx/wBh61NHH/ZNtKD8jKwY+Z3AOMY9/Sv0Js/+&#10;PZakr9IxPihnFXBxwmiateXV28npr17n59h/DfK6WLlidWne0eiv576dOx+Tnjv9j34meEfEt1C/&#10;g/UWtbidnS5gXzIYtx5GR1wTx9a+q/2DP2Yta8F6xa61rNhcabbaXavb2cNym2eV3++5X+Edh6jH&#10;J5x9cUVy5x4h47McF9TqQjG6s2r69Orfp950ZTwHg8Di/rUJylbVJ2/RFaezj+zt8vb1qDw/Zxto&#10;Vnlf+WEff/ZFXbj/AFD/AENVvD3/ACAbL/rhH/6CK+BPuTl/j58I4PjT8GvE3hR5Ft11/TprNZmX&#10;f5LspCvjvtbB/Cvw9+N37N/jX9njxJcaT4q8P6hp8kblY7jyi9rdAfxRyj5WGMHg5GeQDxX77V5l&#10;+1v8Bl/aL+Ceq+Gw0SXUwEtszgYEi5wM9s5xkfyr9K8OePavD+IdColKhUkua9049OZP03TWtujP&#10;z3j3gmnndBV6barU0+Xa0uvK7+ez6XPwo0q1khl8zc0bLyCDg1+oH/BFXxY3ir4e+LoLpcXNndWw&#10;+X5VdCjgMR/e+U89/wBT8rXH/BO/4uW3iY6TbeD7i88t/LS5YqkQGcAlm4x75x796/Rf9gX9kVv2&#10;TPhPNYahdx32vaxMt1qEsJPkoQCFjTOMhcn5sZJPoBX6l4scUZVisleHo1YzqTcXFRabSTu27bK3&#10;frt1t+b+GnDuY4fOFXqUpQhBS5nJNatWSV93ft2PM/27PGGoa78V7fwmbi4ttDsbFLyWCKQx/bZH&#10;YgbiDllXb09a8z+FviW8+Efj/S9S0WSa3WS5jt7q0RyYruNjtwUzjIzkEf4EfWH7SX7LFv8AG+5t&#10;dUsbwaV4gskMSXBXdHPGTny5B3A6gj/DHH/CH9hm48PeLrPVvFGqWeoDT3EsFnaxkQmQZwzFuTj0&#10;6H88/meW8QZXTydYepo1Fpws/eeuu1nfe99PkfoWYZHmNTNHWpreSalfZafdbt1+Z9B2Vuk0ZLL3&#10;ry740/tY+Ffgxrq6RNDfatrG3e9nYpvaBT0LsThc9u9eqWA/dN9a+Afi3p1zoPx78aW2pCRL661S&#10;S6QyDHnwNjy2X/Zxxjt7Zr5fhXJ6GYYmUcQ3aKvZOzeqX3LrbyPouJ81r4GhF0LXk7XettL/AHvp&#10;c+wPgn+0P4Y+OrXMOl/arW/sxumsrxPKnRc4DYyQVPqDXoP2KP8Au/qa+Jv2QtOutV/aO025sRI0&#10;Wn2s/wBukQZVEZcKrf8AAu3bOe9fby/drn4myujl+M9jQb5Wk7PVq99P1+Z0cO5lVxuE9rWWqbV1&#10;s7dSL7FH/d/U0fYo/wC7+pqWivnz3iL7FH/d/U1+fH7efwwXxn+1PqzXs01ncLp9r/Zsqr8rRBW3&#10;gA/e+brjoa/QyuD+I3wQ8OfGa6uLfXtPjumtxG0EynZNCcH7rf06V9JwrnqynHfWWnZpx03V7aq/&#10;pqux8/xNkrzPB/V4tXTT12dr6fifAv7OvwbXwv8AHrwfc211NqGrLqURT5Nqxxfxkqpzt6ZNfphH&#10;Zx7Pu/qa4f4V/s2+FPhBeSXWk2DfbpFCtdXEhmmxjHDHp7465rvSMLW/F3EUc3xUasb2irXdrvW+&#10;y2Rz8K5DLK8PKnK15O9ldpaW6mB8QfGmi/DDwpda1rV1HZafZjMkjEnJPAAHUknoBXj/AIf/AG/f&#10;Ber6zDb3Wm69pNrcSBIry6tsRDPQuASUyeBkVV/4KJaTeXPw90G9VJZNM03VFlvgi5VAVIR29lYi&#10;vmHVbm3k0qQOVmjnQoqqR+9J4AHqTXs8NcL4LG4H6xXbcpNrR25bfm+uvQ8niDiTF4TGewoWSik9&#10;Vfmv89umnU/RxBDcWSzRFJEkQOrK25WB6EGpILSN4VYryR61x/wB0i+0L4I+HbXUvM+2w2MYkDj5&#10;h3AP0BArtLb/AI91+lfAV6ap1ZU07pNq/ez3PuMPUdSlGpJWbSdu10J9ij/u/qaSSwhdCpTcDwQT&#10;1qaisjY8G8bf8E2/g78QPFs2sah4Pt1vJm3yrbXMtvDK3HJRGAHTtivV/h78LPD/AML/AA3DpWg6&#10;Ta6VYw8LDAuB+J6n8a6KivQxObY7EUo0MRWnOEdk5NpeibsefhsqwWHqSrUKUYylu1FJv1aRmX9r&#10;GNasRt4YSd/YV+cH/BTH9jDxdYfHTVvHXh/Rb7XfD/iIRy3S2EBklsJkQI25F5KsE3bugJOccZ/S&#10;O/8A+Q5p/wBJf/QRV+vT4X4mxGR4365hkpXTi09mnZ9NVqk0/I8/iTh2hnOE+q1242d010autuq1&#10;eh+Vv7Af7EfjLxn8dfD/AIj1rw/qWg+G/DV5HqLy6hamFryRPniSNGwWBO0lhwBnnOAfo79v7/gp&#10;7ZfsneJF8KeHdJtde8WeUs919pkZbXTlcZRXCkMzsuG2grhWBzyBX2I33TX5B/8ABYX4CeIPBH7U&#10;2qeMJrO4m8O+Kkt5ba9UNJHFIkCRPC7dFbKbgvTawx0IH6Nw5mGG4y4mh/biUYRg+SCbSbTWjd7t&#10;u7e6vZLbQ+Az7A4jhPh+X9jtucprnm0m0mt0tlsls7Xb31PdP2UP+CzrfEj4i2Hh74gaBpejx6q6&#10;28Gpaa8iwxTMcKJEkZiFJwNwY4PUY5Hdf8FX/i1rfhXw74X8LaTdXWm2fiaW5e/uIWMcksUKpiFX&#10;B6MXywHOAPevzh/ZT+BXiH4//GvQ9H8P2VxcMl3FPdXChhFZRK4LSO4+6MDg9c4xzX6ff8FSvBmm&#10;6p+zzY3lxaySanpeqQx2N0Cd1t5mQ+W/usFAOepC1Hid/q3wVmlLNo0/3dOE51Kcfes4p8jSb0bb&#10;2btpf1vw7XEHF+X1MrdT95UnCEJy0upNcybS1SS3SvrY+BPDmt3nwx1mHW/D97caVqmmHzopYZSC&#10;2OSrDOGUgYINfov4v/Zt/wCGmvCPhzx1p9wmg+JNW0q2lvEeIm3ud0YbDDkjGcA8nGPx/OODwdJ5&#10;2ZplK/7A5P51+pX7BfxAvPiN+zNoN1fRqtxY7tP3Km1ZFhwiMO33QBx3Br8Jyb6Ri4xzCNKjhPq9&#10;empSUlLnUoXS5ZXhHVOztqu1mj9ozfwDfCmCdWpifb0ajinFx5HGerUo2lLdJrdPvdamP8Bf2Ll+&#10;Hni2HXte1GHVtQs/+PWGGMrbwEjlueSfTPTr9Pcr+zjWwm+XpG3c+lWqh1H/AJB8/wD1zb+Ve9mG&#10;Y4jG1fbYmV3a3ay7JI8fA5fQwdL2WHVlv3u+7bK+j2cbaTakr/yxTv7Cvkj9sH/gqRpvwF8f3HhP&#10;wrocfiXWtNIXUZprjyrSzfr5eRlncdwMbTxyQQPrzRv+QPa/9cU/9BFfjd+258MNY+Ef7UHjOPWL&#10;e4jt9b1W41WxvHy0d3DK5cHfgAsucMOxGPevuPDPIMuzXMp0cx95RjeMbtczuu1notbL8kfF+Iue&#10;Y/LMBCpgdHKVnK1+VW87rV6XPvT9j/8A4KP6L+01d6houoaNJ4d8UWdtJeQ2huPPivYkBLeW+AS4&#10;6lcZxkjODjwXxJ4q1L4w6tca/rl9ezTXbs0ECXDxw2Ue47URVIxgc5POSa4H/glj8KtW8d/tU6T4&#10;gtbaZdF8Mw3L3t2QVjJkheJYgcYYksCR/dDelfWHjz9gnWrLxDdTeFdU0tdHupGlW2vVcNZliSQp&#10;UcoDzjrzX1eYYXJMgzuthqEuTmjFq7b5H73NG+rV1yvXva58zl+IzjO8pp4isnLllJO1lzL3bSaV&#10;k7O609bGl+wT8RNU1TUNW8K6lc3GoWenWyXdlLMxd4Yy23yy3cA9M84/Ovpf7FH/AHf1NeXfsw/s&#10;5R/AzSbq4urpNQ1rVAPtM6LhEA6InfaPU8mvVq/KOIcTh8Rj6lXC/C7dLXdld282fp2Q4fEUMDCl&#10;ifiV/OyvovkjhP2i/g+nxs+CHibwqrxwya1YvBG8gJRX6qT7bgP/AK9fjh4r/ZK8beCfFM2iX2ha&#10;xb6hCSv2f7I0rPjvGy5Vl5HOcYNfuUawfiLrv/CI+CdW1RY/NextJZlTBO8qhIHHOK9/hLxExPDV&#10;CrGMFOnL3mnpZpb/AHbryVrHh8UcB4fiCrTlKTjNe6ra3Te3Trs/vPnn/glx+y3f/s4/BG5l16Nb&#10;XWfFNwt5Jbsf3kUariMNz1wScdRnnByB9PCziI+7+tfCMd9feMYodT1bUL+5vbiNX3LcuiwgjhUC&#10;kBQBxx1r6O/ZB+IWp+KNC1LS9UuJbyTRpUWK5k5eWN1yAx9R0r8epeJk+I84qVcTT5Z1W2ne+y2a&#10;tpotNXsfqlTw9WQZVCnQqc0aVk1a271ad9dXroj2H7FH/d/U14N+1V+1HdfCbxFb+G/Ddla3WuTQ&#10;i6uJrot5NlEThcgfeZsHA7Y/L36vk39tf4O6zafE8+MNPsZtS03ULSO2vRbpultnj4ViOpUg449P&#10;pn9K4Ww+ErY9QxluWzsns30T/F+bVup+f8S18VRwLnhb3urtbpdWv60PA/2ufiJN+0P8NrfR/HTW&#10;lvdWc/naJqunwNvjuipHlSQ7sMsnTIPykA842t8yab+y7rWnzw3Xih4tL8PxOpv57VhcXEUPG4rH&#10;kAntyR+VfSPjv4R+JPiTo9nf6doepT6Zod0l9eSmEoGiHXaDgsw68eh7ZIg8cWS+PPCF5pNhuur7&#10;UI/KghjVjIz5GAV6jJ45r+hMkzSGAw6wuCklFt8yVnyX6r+VvfXS+tt7/hecZdLG13iMXFuSS5W/&#10;t26P+az001tpc3vCHiLQdKOnXvh/4feGxodnFGLK2vrueWeVFxiSQhtvmEDkYxzgivuf4DfE/S/j&#10;N8PLXVdOtjZqhNvNaE82kicGPjjjjpXwF4N0LUvA3h6z0TVNN1K11ayQRy2rWzlg+egIGD1HevtX&#10;9iz4Yal8N/hfK2rQNa3msXb3pt2zugRsbVYdm7n681+X8eYXCfVlUUm5KVotyb5l1erd+jufonBO&#10;IxX1n2fLaLV5LlSs+myVuqszP+PP7GFj8U/E769pOpPomsTKEufk8yC7AHBZezf7Q5x+OX/AT9ku&#10;w+D3jn+07zUJNa1ZrZ1ilaMRx26lgCFUdzkjPpXt9Z5/5GaP/r2b/wBCWvgJZ9j3hvqbqPkta2m3&#10;a9r28rn3UcjwSxP1tU1z3v1tfvba/mW/sUf939TR9ij/ALv6mpaK8g9YgmtI0iYheQPWkt7aOSIE&#10;r+tS3H+of6GktP8AUr/nvQAn2KP+7+po+xR/3f1NS0UAZl/axrrOnjb18zv/ALNXvsUf939TVTUf&#10;+Q3p/wD20/8AQRWhQBF9ij/u/qahubZFljULwx5q3Ve6/wCPiH60APFlH/d/U0fYo/7v6mpaKAMz&#10;XbSNI7X5f+XmMdf9qr32KP8Au/qaq6//AKu1/wCvqL/0Kr9AEX2KP+7+po+xR/3f1NS0UAVLW2SV&#10;33L904HNZnjn4aaH8RtEbTda0231Gzk5KSgnafUHOQfcVrWXWT/eqxVQqShJTg7NbNaMmpTjOLhN&#10;XT3TOB+Hn7Nfgv4XXzXmj6Jb294Vx57s0kgHPTcTjrjjtX5K/wDBWDUbbUP26/GS29rJbNbpZwzM&#10;5OZ3FpD8+COBgqBjghd38VftQelfn7/wVO/4Jz658XfiF/wsDwbCt1fX8cNvqNn/AByuiiNJFwMn&#10;5Qqng/dHSv1Twq4hoYTiD6xmdVrnhKKlJu124tXfbR76XsfmfiZkNbE5IqOXU0+Wak4xWtrNaLvq&#10;vkfnR8NbqOy+IehzTQvPHHfws0aZ3N846Y/l3r9q/wBiL4Zah4J+Gl1c6tayWM2tXZu0tpCQ0SEY&#10;G4dmPJOOvFfDv7Df/BK7xfP8YdH8QeNrL+zNH0W4jvlgdTuuHQh1UhgOMgdMj19D+p0a7I1X+6MV&#10;9B4ycWYTHVKeAwE1NJXlJO6vfRLp5v5HieE/DGJwsKmNxkXBt2ino9tX/kM+xR/3f1NMubWOOBmV&#10;efrVio7z/j2avwk/aSO3tI2hVivLDPWnSWkaITtx+NOtv+PeP/dFOkXehHtigD4h+J37U3i74i+M&#10;r6TQ9Yn8P+H7G5eCzS1VTLc+W20ySMQeCQflHGK9U/Y6/aD1jx94gvPC/iaWO+vreD7Xa3oURtcR&#10;5wVcDjcD6DpzXmfxP/ZR8W+APGV8uj6XNr2i31y89q9sQZYN7bijrx0JPPTFeqfsdfs8az4D1288&#10;TeIY0s7y5g+yW1kH3NCmclmP94n07fTJ/Uc4lkv9ktUOS9ly2tz30369+a/+R+a5T/a39qL2vNu+&#10;a9+W3l07Wse46DaRtBcfL/y8yjr/ALZq99ij/u/qaq+H/wDj3uP+vqb/ANDNX6/Lj9KIvsUf939T&#10;UVzbxxlPl4Y881aqve9Y/wDeoA+Nv25P+CfGv/EX4lXHjbwP9lvLzVERNR024m8oyOi7VkjdjtGV&#10;ABBI5Ge/FH9jX/gnb4k8IfE6x8WeOfslgNEcy2OnW84md5scO7rxhc9AeSPT732/RX2MeOs2WW/2&#10;YpLk5eW9ve5duW/a2m17dT5OXBWWPH/2g4vmvzWv7vNve2++u9r9CrcWCvAyjcpYEAg8ivyn+OHx&#10;Lj/Zs1rX/D2oWsz+JILuZ0hAyrK53LKW4BUgg8foK/WKvyk/4KH+CZtJ/a98WTazbsbXXPJlsLiV&#10;RsdBEoKqemQfxr6Lwn9jPMqmHxHwuPNbZtxa0XybuvI8HxN9rTwFPEUPiUuW+6Sa/O6SXqec/s6e&#10;Orfxn8R55L281G21O4tiEkNwyNNIGB+UrxgAcD271+jP7NSwftLfBO80fxpax6y+k3bWguZgd8oA&#10;+V9398Drj2zX5s/AP4E658TfjfoGh+HpIprhblZWm2/LaRr9534I4H9K/Xr4G/Bqz+CXgaLSLWRr&#10;mVnae5uXGGuJW6sR2r6nxbxWDoSpxoS/euzjbeCWl79E1sj5vwxw+Kr88q0b0ldNvaV+lurT6/I5&#10;fQf2I/h1opfzdCTUmYbQ17I0xj5z8v8Adx0yOa0PDX7HXwx8K6nHeWfgvRVu4mDpLJEZWVgcgjeT&#10;z716ZRX4HmX/AAoyjLH/AL1xd1z+9Z91e9vkftmXx+oKUcF+7UlZ8vu3Xna1/mQmxhjj4XAUetfJ&#10;PxM/bd8Ran41vrXwfDptro2nztbi6vImle9ZGwxVcjauQRzzX11MglhZT0YEGvz78f8Awi1z4N+M&#10;LzS73TbyazkuZJLC8ghMkdwjuWAwuSGBbGDn619pwXg8DXrVFiknJJcqe3W7t1a0+9nyfF2KxlCl&#10;B4ZuMW3zNb9La9Ez1L4N6T4S/ax8TX0firQItP8AF1jGJ559OlaOPUYScbj6c8EHmvfoP2ffCtn8&#10;NL3wpbaXBb6TfwtFKi/efI+8SerDggn0rxf9h34QazYeK77xZqllNp1rNafY7OKddssuW3GQjqB1&#10;GD6/Wvp6uXibFunjXQwlV+zhZpKTai7dNej+7Y24dwqqYT2+KprnldNuKTaff1X3nw94g/4JPHUf&#10;FUkv/FK39uzHbe3do32ll4HzqBtZ8dCc9OetfVvwQ+Cel/BD4f2ug6evmLCS8su3aZpDjLYHA6AY&#10;9AK7SiuPNeJsxzGjGhi6nNGPQ7Mt4cy/AVZVsLC0pdSL7FH/AHf1NZ+rW8cWp2Hy4+aTv/sGtWs/&#10;Vl36tpw/2pP/AEA14J7h+TX/AAUU/a48WfEfxw2m/wBqXun+GJGm+z2NvK0UUyJIYwZCPvklCefU&#10;V89fD342a98PPEMVxo+rX2nNkJKbad4WuIyfmRsH5ga+jP8Agq/+zVefC/42abJp+bjSNZhmurUY&#10;O6FzIWki3HhsE7hyThq+W7L4eahdzwrHE0s0kioqKp5JOAPrX9r8HUspqZBR9jGPs5R2t5tPmv10&#10;1ufyHxRUzKnnVX28pc8Zb39GreXax+nn7LPx217w18RtE0u+1TUNY0HxFItuI76QyS2kjL8hVjzt&#10;7EH/APV9oLaRsoO39TXy7+yl+yBr2h67oviDxULazXR4Ue1sYZS7GXYAHc9senXr26/VCjatfypx&#10;lWwVXH3wdnp7zWzd38tran9KcJ0cXTwdsVda6J7pWX63IvsUf939TR9ij/u/qalor5M+oPm3/go5&#10;e2UXw10fSFtY5NW1i+KWNyxO6w2LueVcHOQMDHTJ56Cvknwx4Nvvh7rtrrj61e64+lSi6+yX4DwT&#10;hecFR3wCBX3j+1l8CLj44eDrNNPuI7XWNHuDdWbSZ8tzjayNj+8OM9q+dtD/AGSfiD4sv1sbzSbf&#10;R7WVvLubuS6WRUTvtC8tkZAI6H86/WuEM6wmHyr2FSoo6y5k2uva+trdutz8t4qynFVsz9tCm3pH&#10;laT6d+l0+/Sxz/iD9pvxZ8br5dbs9Y1Dw7pLMfsNnYOI2VVON0j4O4kg+2K9y/Yw+OuseNdavvCv&#10;iK5OpXVnbi6tL1sLJLHu2lH9WB79xXmfir9ifxd8MdU/s/w7aJ4g0RmzauZxHNb5OSrg9ecncOAP&#10;yr2T9kT9nDVPhdfX3iDxB5MWrahCLZLWJ9620QO4gnoWJGcj3/DHiDE5JPLJLDcvTkStzLXr123v&#10;ua5Jh83jmMXiOa9/fbvyvTW3T0se4/Yo/wC7+po+xR/3f1NS0V+Vn6aRfYo/7v6mory1WOLcowc+&#10;tWqhvv8AUfjQALZR4+7+tL9ij/u/qalHSigCL7FH/d/U14d/wUmto4/2I/HpVf8Al2t+/wD09Q17&#10;tXhn/BSn/kyHx7/17W//AKVw0Ae4wf6hP90U6mwf6hP90U6gAooooAKKKKACiiigAoor4w/4LQ/8&#10;FSrz/gmx8GfDNr4N8ODxt8X/AIo6p/YHgjQDuZLq6ygaaRVIZ0jaWJdikFmlRcqCWCbGlc+z6K/C&#10;n4f/ABV/bw/Z6/4K1/sueH/2ivjHa3mn/GbULyWfwl4ekjjsbGCCEkwTrHDGjMGkXlWk+599hg17&#10;5Z/8FIv2jP8Agn7/AMFcLT4W/tEW+l698Efjv4murb4c+IbNUDaK0s+LW0eQKhYL5kMckcqllMiu&#10;sjICGcdbed/wE9Pwfy7n6tUUA5FFABRRRQAUUUUAFFFFABRRRQAUUUUAFFFFABXjP7If3/iP/wBj&#10;7rP/AKNWvZq8Z/ZD+/8AEf8A7H3Wf/Rq0AezUUUUAFFFFABRRRQBXn/4/I6sVXn/AOPyOrFABRRR&#10;QAjLupPLFOooARV2188f8FIfg3o/xU+Ddvdajq1rod1odwZrW8uSfJG5DujYLk/OVUDAJBAwDyD9&#10;EV8qf8FSILt/DHg2T95/ZMeoy/auD5YlMf7osen9/Gff3r43xBnRjw7inXp+0jy25XdLVpJtqz91&#10;vm0a2PrOB41ZZ7hlRqezlzfFo3om2tdLtaa9z4W+E/wa/wCE/wDHum6TqmrWnh2yvphG19dBvLUf&#10;7PGCT0GSBnqQK/Xr4e+EbPwB4J0nQ9PDCw0i0is7fc247I1CjJ7nAr8udURH02ZW/iXCgdS3bHvn&#10;GPev0w+AUF9bfBfwvHqXmfbk0yATeYCHB2Dhs85xjOe+a/JPArD0MPVxVGFP3rRfPrtd+6+i11Vt&#10;X1P03xnxFfEU8NWnP3byShpa+nvd32d9uhrePfh5o/xN8PTaXrdlDfWM3VJB909iD2I9RXD+Bv2O&#10;vA/gLX4dSt7G4vLq2YtAbyYzLB0I2g8cY4/xxXqVFf0zRzDFUqbo0qkoxe6TaX3H89Vsvw1Woq1S&#10;mnJbNpXOQ+LnwO8O/G3w9/Zuv2f2iFeUdTtkiP8Ast2rzDwP/wAE3/h74M12K/kbWdWaBt0cN7ch&#10;ol/AKM+vXtXv1FeTHB0I1/rSgufvbW62fquj3R6ksVWdB4ZyfI+l9PNej6rYqz262sMaRqFRSAqg&#10;YAAq1Ve/6J/vVY3V1HOFFIGBpaAChhuGKKKAK39j2wvGuRBCtwy7DKEG8r1xnrivNP2j/wBnnwr8&#10;UNGm1bWVms7zTbdiL+3l8mRIwCSGPQr35r1SvP8A9qiO4l/Z58YLa7vtB0yXbtOD0/wrOtmVfAUp&#10;43DtqcItqz1dle3zCnltDGVI4Wulyzkk7ru7XPm/4ffH3wT8CfE91J4b0GW+aTKG+1LUUW7uE4+4&#10;CPlXOTzyRivqv4V/FHTfi34Wj1XTWby2O2SJxh4XHVWFfl9ZJbxWSrMqiTaPMDj5ifx619lf8EyL&#10;e8g8BeIzN5gtXvYzbhz0G1s8devrX4lwT4mZ1nmd+wzKXtFUTd9PdsrrWy06an7Bxd4e5Tk2Ue2y&#10;+PI4NK3SV3Z9Xr10Ppyiiiv3E/HwooooAKr2/wDx9S1Yqvb/APH1LQBYrN8YeI4vCHhi+1ScbodP&#10;gedxkZIVScDPc4xWlVHxNoUXifw9fadPuEN9A9u5XqFZSpx781nW5/Zy9l8Vnb16GlHk54+0+G6v&#10;6dT4+1D43eNPGN7/AGm3iC+0tZv3kNpZkJFAp6Bhj5jjGSe9e9/sv/F+++JmgXlrq3lyapo8ixyy&#10;oNqzowyrY7HHXtXjOo/s1+NvDF/9gt9LXVreP5be6ilCK6jpuB+6ccZ7mvcf2cPg9dfCvw/dvqMi&#10;yanqkiyzhPuRgDCqPpk5Nfk/B9LOo5lfFe05bPn5r2vbpfS99rdD9K4oq5RLL7Yfk5rrk5bXtfW9&#10;tbW3v1PSaKKK/XD8xPiP/gsLqOpxad4Is0aRdGuJbqWZVJ2vOojCbu3Cs23nnLelfD/mNEwkVjG6&#10;HcrA4KkV+w3x6+EOg/Gb4fXGj6/ZLeWckkZXnbJC+4AOjDlWAY/meorx/wCHn/BLn4d+BPFMOqTy&#10;a1rptZfNhtr+VGtwcgruVEUtjHc4PcV/N/iH4T5znPEDzDB1I+zqct+ZtOFkk9NbrS+nVs/fOA/E&#10;7KsoyRYDF05c8HK3Kk1O7bV3fRq9teiXoe1fAa+1HU/gl4RuNWLtqlxpFrJdF87mkMSli2QDuJ68&#10;dc11lNhTy4lUDG3jFOr+icLRdKjCk3zcqSu93ZWu/U/CK9VVKkqiVrtuy2V+nyIbz/VVJH/q1+lR&#10;3n+qqSP/AFa/StzIdRRRQA2cboW+hrg9K/Z+8GamLPVJ/DmlyX0kEbNIYRycA5I6ZyOuM13k3+qb&#10;6Gqnhv8A5F3T/wDr2j/9BFa0q9Wld05ON+za/IyqUadS3tIp27q5ahgW3hWNBtRRhQBgAU+iisjU&#10;Kjuf+PeT/dNSVHc/8e8n+6aACz/49lqSo7T/AI9lqQNmgAooooAZcf6h/oareHv+QDZf9cI//QRV&#10;m4/1D/Q1W8Pf8gGy/wCuEf8A6CKALhOBXD/ET9oTwz8MNSSz1TUF+2OAwt4UMsoXjkgdOveu2kPF&#10;fD3iETnx/wCJHvtzak2oyicvndtDHYOedu3GPxr4/jDiCvldGn9XinKbau7tKyvsmrt9NV+h9Rwt&#10;kdHMa01Xk1GCTsrXd3bdp2S66dj7B+H3xN0P4o6W11ot/HeQxttcKCrxn/aU8jp39K6IDbXyv+yb&#10;9oj+OTfZSwhksXN6ADtOPuE9s59e2Pavqiu7hfOKmZYFYitFKSbTts7dV9/33OPiLKqeX4x0KTvG&#10;yavur9Hb+rWCiiivojwyvp/+rb/ernfiL8E/C/xYWP8At/R7XUGh+5IwKyL7Bhg49s10Wn/6tv8A&#10;eqxWlGtUpSU6UnFrqnZmdWjTqx5KiTXZ6owvA3wz0H4a6e1roemWumwyHcwiXlz7k8n8TW6Biiil&#10;UqSqSc5ttvdvVjp0404qEFZLotEFFFFQWFULH/kOX3+5F/I1fqhY/wDIcvv9yL+RoAv0GiigCvqW&#10;l2+sWMlrdQxXFvMpWSORAyuD2IPBFcP4d/Zb8BeFdcXUrHw3Yw3aPvRiC4Q+oDEgfl15r0Ciuiji&#10;q1KLhSm4p7pNq/rbcwq4WjValUgm1tdJ2I7gbYCPai2/491+lFz/AKlvpRbf8e6/Suc3JKKKKACi&#10;iigChf8A/Ic0/wCkv/oIq/VC/wD+Q5p/0l/9BFX6ACqur6HZ6/YSWt9a295azDDwzxiSNx6FSCD+&#10;NWqKabTuhNJqzM3w74N0nwjafZ9K02x02EDAjtbdIVH4KAK534xfB/Svjl4A1bw7rCv9lvF+V0xv&#10;gkByrqT/ABA/1HQmu0ryf9qT9pzTf2XfAUmr3lu1/fXsxt7CySTy2uZOSSTg7VUck4PYckgV5eeY&#10;jB08DWq5m17HlfO5arlejv1d9tNTvyfDYqpjKVLLov2vMuRR0d76W6K299kfNMH/AASn8VN4gMMv&#10;ijR10neALhYpPtJTPPyY2hsY/i69+9fZHwg+F+m/Bv4e6d4d0mMrZ6em0M2N8rHlnbH8TEkn6+lf&#10;Efgj/grj4nh8SwnxH4d0e40d5f3osDJHcQxnjKlmZWI64IGemR1r7w8IeJrPxn4YsNW02ZbnT9Sg&#10;S5t5VPEiOoZT+Rr838NI8IVJ1q3Dl+faXNzcyi3pbm+y328r9D9A8Qv9aoRpUuILcm8eXl5W0tb8&#10;v2rd/kaVQ6j/AMg+f/rm38qmqHUf+QfP/wBc2/lX62fmIzRv+QPa/wDXFP8A0EVneMfhzoPxDsBa&#10;69o+l61aq24Q31pHcxg+u1wRmtHRv+QPa/8AXFP/AEEVZqoylGSlF2a6omcIzXLNXXmZ/h7wrpvh&#10;LTls9LsbTT7VSWENtCsMYJ6kKoAq5cjFtJ/umpKjuf8Aj3k/3TSlJt3e4Rioq0dgs/8Aj2WpKjs/&#10;+PZakpFBWH8S9TsNF+H+tXeqLu022sZpbpcZLRBGLAD1IzW5XKfHOxtNT+D3ia3vjts5tLuUlbAJ&#10;UGJuRnjcDgj3xXLjpSjhqko2uou19tuvkdGDipV4Rleza2336eZ+aR8f+KLpkk029h0/Tufs1u8a&#10;yNHH/CGJHPGPpX2V/wAE6fGNr4n8A6tFJD5evWd2BqMn8M4Yfu2X2wG47foPhWbw14qtWhjaz1Jg&#10;0YMJt4t6OuOOnfHX0r7Q/wCCZfhmbQvD/iaXUgF1qe4gE0eB8kQQ7OeuTk5HTp71/LPhVi8ZLiKE&#10;anNZqV+a9l7r+Hs7rp0uj+kPEzDYWOQSlDlunG3Lvul73dW3v1sz6opCuTS0V/WB/M5WvIx+7X/a&#10;qlp/gLRdJ1A3drpOm290x3GaO1RJCcYzuAz04q/effj/AN6p6qMmlZPclwi90RGyjMwk8tPMAwG2&#10;jcB6ZqULtooqStgrPP8AyM0f/Xs3/oS1oVnn/kZo/wDr2b/0JaANCiiigBlx/qH+hpLT/Ur/AJ70&#10;tx/qH+hpLT/Ur/nvQBJRRRQBn6j/AMhvT/8Atp/6CK0Kz9R/5Den/wDbT/0EVoUAFV7r/j4h+tWK&#10;r3X/AB8Q/WgCxRRRQBQ1/wD1dr/19Rf+hVfqhr/+rtf+vqL/ANCq/QAUUUUAcb48+N3hX4QQLJ4k&#10;1yx0kXDHy1lYmST3CqCxHvitPwP8UNA+Jentd+H9WsdWt1baz28m/afQjqPxr87Pj1qt34j/AGgf&#10;GN1qTNJeWuqS2kSsd32eFDhFXjpjuOtdd+w1q15oX7Tej21izJb6tBPHfQqcLKixllJ46gjI7nGK&#10;/EcH4rV62erL3QSpSn7NPXnvzcqk+m+rVtF1Z+uYrw0o0smeOVZ+1jDna05bcvM0uu2l76voj9BA&#10;cis/xDxb2/8A19Rf+hCr6fdqh4h/497f/r6i/wDQhX7cfkZoYoqG9u47G2kllZY441LszHAUDkkm&#10;vGdQ/bd8P2+qSR2mm6zqNjGxU3cMYCNjuoJBYdefavMzHOMFgLPF1FHm2v1+49DA5Xi8a2sLBytv&#10;boe2VHef8ezVm+CfGun/ABA8P2+qaXcLcWdwuVYdQe4I7EVpXn/Hs1d9KrCpBVKbunqmtmjhqU5Q&#10;k4TVmtGn0C2/494/90VJUdt/x7x/7oqStCQK5poTBp1GaAKHh/8A497j/r6m/wDQzV+s3QZ0WG5B&#10;ZQftUvU/7ZrRDgjqKAFqve9Y/wDeqcuo71BeNkx/71AFiiiigArjfGHwl8N/FyHUtP8AEmj2OsWi&#10;3KsiXEe7yz5MfKnqp9wRXZVn6R/yEtU/6+F/9FR1pSqzpTVSm3GS2admvmjOpShUi4VEmnumrow/&#10;hr8DfCXwet5I/DOg6do6zACRreLDyAdAzH5j+JrrBxRRRWrVKs3UqycpPdt3f3sKNGnSgqdKKil0&#10;SsgopGcIPmIH1rOXxno76s1guq6a18uN1uLlPNGf9nOex7dqwlUhG3M0rm0YSl8KNKq+wG+x/s1O&#10;HUjOeKgzi/8A+A1ZJYAxRRmigAooooAKoal/yGdN/wB+T/0A1fqhqX/IZ03/AH5P/QDQBzHxz/Z8&#10;8L/tFeEjo/iix+1W6t5kEsbbJrV8Y3xt2P5g9wa8z+EX/BNb4c/CTxbba4v9sa5f2L+Zbf2nciWK&#10;Bs5VggUDcPU59cZxX0FRXrYbPMww+HlhKFaUact4ptLXf7+vfqeZiMlwNeusVWpRlNbNrXTb7ugi&#10;oEHFLRRXknphRRRQBDedY/rUirkVFdtyn1qVHXHUUAKVzQFxSg5FFABRRRQAVDff6j8amqG+/wBR&#10;+NAEw6UUDpRQAV4Z/wAFKf8AkyHx7/17W/8A6Vw17nXhn/BSn/kyHx7/ANe1v/6Vw0Ae4wf6hP8A&#10;dFOpsH+oT/dFOoAKKKKACiiigAooooAK/Jf/AIOB/EMP7Ln/AAUM/Yp/aD8UWt1cfDLwL4lv9K1+&#10;5jhMqaQ90IPKnIAJPyrK+AMn7NgckV+tFfMf/BSP9o39mnwH4c8O/Cr9pPWNAs9D+Mz3GnabYa3a&#10;XDWOoNAYfML3EaGO1MbTwFZZJI9rEMrAqSJ+1Frox9Gn1R8U/wDBSr4jeH/it/wXB/4J4eI/C+t6&#10;T4g0DUpdbntdQ067juba4QxRkMsiEqRg54Nc1/wXb/aR8Jftv/tyfsp/s4/DHVLDxd460j4k2Xib&#10;XpdKmW6Xw/bQffWSRCVVxEZpnTOUWBS2Ny5t/ED/AIMz/gB4x8S/2l4U+JXxT8L6XPmaGxW5tL6G&#10;Dd2hkaIOExj77Ox7sa9k/Z9/Y4/ZD/4N5fHPw/0+3t/E1x4/+N2sp4R0bxFqsZ1TULmeSSFRbl4o&#10;0itoi8seSiLu43FtoxUUlZdnfzvfQUur8rfLW7P0nX7o+lLQOlFABRRRQAUUUUAFFFFABRRRQAUU&#10;UUAFFFFABXjP7If3/iP/ANj7rP8A6NWvZq8Z/ZD+/wDEf/sfdZ/9GrQB7NRRRQAUUUUAFFFFAFef&#10;/j8jqxVef/j8jqxQAUUUUAFFFFABXl/7V/jnwz4F+G4n8V2seoabPN5Rs3AJuWKPgD0wcHI6fXFe&#10;oV8i/wDBWeWaDwZ4Pkhdv3d/MzIBuGPLHzFfb196+V44zSeXZFicZTipOMdmrrVparrvt1PpOEMt&#10;hmGc4fCVG4qUt07PRN6Pptv0PMPhB8Vfhb4X8eWl5qPgae2tfPzDPNcvPHaA4xlG4IB7nPrX3/pN&#10;/BqthDdWsiy29xGJI3U5V1PII9jX48vrFyUIW4luPMGDGx3Bs+3av1P/AGVo7iL9nnwgt0xeYabH&#10;uJOSOuB+AwPwr8p8FuJauNqV8FKnFKKUrxhGOt7WfKkn5dj9I8W+HaeDhQxkZybbcWpSlLS17rmb&#10;a8+jPQaKKK/oA/EwooooAr3/AET/AHq8B/aK/aH1zTvG9x4b8O3Eenrp6Ib28MYkkLMMhEB4HHU1&#10;79fn5U/3q+df2jvgbri+PrrxJo9nJqlnqip9pghA82GRRt3Kv8QI6+/6/I8aSx0cvvgea/Mublvz&#10;ctntbXe17a2Pp+Eo4KWPtjbWs+Xmtbmut76bXtfS4fA39ozX08b2Oi+IbqPVLPVJPIguTEI5YJMc&#10;K2OCD6/5P0lXzF8CPgTr2rePNP1bVNPn0vTdJlFwqXA2yzyAfKNvYDP+TX07WXA8sfLAyeO5vi93&#10;mvzWsu+tr7N6/KxfF0cFHFpYO23vctrXu+2l7WvbQKKKCcCvsz5UCcV5L+0l+1D4J+DOnSaXr995&#10;l9fQECxt4/OmKHjLLnAU+5GaseNv2tPCvg7xFLpbPfajcWrbbj7FbGZbc9wx9R6CvzT/AGj/AImD&#10;xp8cfFeqSNJd/bNQl8ky5GyEHCDBJxhQBjtX5H4j+JVLJcGll8oVKspcru7qKtdtpPXta5+ocA+H&#10;9XOMW/r0ZwpRjzXWjlqkkm07d9vQ+yPhx8Gfhr+0TqV5deEfEcsccLFpbCa0U3FuD6bvmC57jOPX&#10;NfS/w4+HmnfDHw3FpemRlLePLFmOXkY9WY9zX5Qfs4fFrVPAPxdsdR03Ul0eRhJG7lN8RUoeGU9e&#10;cfQ4Pav06/Zt+MrfGTwZJc3EcMeoWL+TceScxueodfYj/I6V5fhPxRleaKT9hGnidU3G/K1o/dTb&#10;5fNaXt93oeJvDeZZa4p1pVMPpbmtdPbVpLm8n56nolFFFfuB+PhRRRQAVXt/+PqWrFV7f/j6loAs&#10;UV5X8cv2l7f4T6nFpdnZnVtamTzDAHCRwJnAZ27Z7DqazvhD+1injrxPDo2saauj3t1xbSJL5kM7&#10;d1zwQ3oD1rwZ8T5bDGfUZVf3l7bO1+zdrX8rnsw4fx8sL9djTfJa+6vbva97edj2WigUV7x4wUUU&#10;UAZ/iY40d/8Afj/9DWrwkFfN3/BRT9pXVvgt4O0nRtBkWDVvEbuftW0M1nDHtJYA/wATFgAccbT3&#10;xXyJ4G/a1+Inw58SxarH4q1jVVik8ye01C4NxDcj+IEN0yBwRjFflvE3itlmS5l/ZtaEpNW5mrWj&#10;ezW7u3Zpvy7s/ReHfDTMs3y/+0KM4xTvyp3vKzt0Wivpr+R+pwOaKx/h74vh+IHgTR9ct1KQ6vZx&#10;XaKTkoHUNtPuM4PuK2K/TqNWNSCqQd00mn5PY/PKlOUJOE9GtH6ohvP9VUkf+rX6VHef6qpI/wDV&#10;r9K0JHUUUUANmOIW+hrB8OeM9JWxsbL+0rD7YsEamH7QnmA4AxtznrXL/tUeM9Q8F/BrUrjTZGt7&#10;mcpbCcdYA7BS457A9e1fJWn+G7MaZD+6/fbFbzyT5xbH3t/XNfC8TcYyyzExwtKnzuyk7u2jbSS0&#10;euj8l59PsOH+FVmOHeIqVOVXsrK+qSbvqtNUffqtuFFeb/steLtQ8WfCSzk1GRri4tZHthM3JmVD&#10;gNnPPHf2r0ivrsvxkMXhoYmnopJPXzPmcZhZYavPDz3i2vuCo7n/AI93/wB01JTLn/j3f6Guw5T5&#10;u+JP7WOvP4rutO8MLZ2un6ZKbeS6uIjK9xIPvbV4AUHIz/kdp+zr+0JefEjVLjRdat7eHVoY/Pil&#10;twRFcR5x0P3SPT/J+Tfif4yuvBfj3WbHR7JdS0uLUJvLvcN5b5fJUbfQkjPSvXf2E55PG3xButTv&#10;rf8As65020Kx2z/fk3nBcf7I6fX8cfhWRcW47E5/HDSqttzacfsWV78vTS2jW/mfsmdcL4LD5G8S&#10;qaVopqV/eu7b9db6p7eVj61HSiheBRX7qfjYy4/1D/Q1W8Pf8gGy/wCuEf8A6CKs3H+of6Gq3h7/&#10;AJANl/1wj/8AQRQBcIzXB/Eb9nPw38TNWXUL2Ca3vgAGuLWXypJAMYDcHPT613lFcuMwOHxVP2WJ&#10;gpR7NXOjC4uvhp+0w83GXdOxzfw5+E+ifCywkg0i18kzHdLKzbpJT7tXSUUVph8PSoU1SoxUYrZJ&#10;WSIrV6labqVZOUnu27sKKKK2Mivp/wDq2/3qsVX0/wD1bf71WKACiiigAooooAKoWP8AyHL7/ci/&#10;kav1Qsf+Q5ff7kX8jQBfooooAKKKKAI7n/Ut9KLb/j3X6UXP+pb6UQHFun0oAkorznxt+1H4S8Ce&#10;IH0y6vpri8h4mS1gab7P1+/t6fTrXWeB/H+k/EXQ49Q0e8ivLVzgsvVD3BHUGvPoZrg61Z4ejVjK&#10;cd0mm18jtrZbiqVJV6tOUYS2bTSfzNqiiivQOIoX/wDyHNP+kv8A6CKv1Qv/APkOaf8ASX/0EVfo&#10;AKKKKACvi/8A4K/aMtx4I8J6h5+2a01CeFYPm/eiRFJbA4+Xyx15+bjvX2hXyb/wVO8BXPjH4a6D&#10;cWcPnXOn6mygA8kOhyo9ztH5euK+B8UcPKtwtjKcI8z5Vp6STv8ALc+28OK0aXEmEnKXKuZ6+sWv&#10;x2PzriuJZn2j5t3YCv1+/ZBht7b9mTwTHa3Buoo9JhHmHdy235h83PDZGOnHHFflPZeDNV1O6NrB&#10;pl55qnDBoioj7/MTwOPWv1U/Y78OSeE/2afCWnyACSC0O/Hcl2Yn8Sc1+H/R9w9WGaYlyi7ezWru&#10;teZaf12P2Lxzr0p5fh1GSupvRWf2Xr8v1PTKh1H/AJB8/wD1zb+VTVDqP/IPn/65t/Kv6uP5nGaN&#10;/wAge1/64p/6CKs1W0b/AJA9r/1xT/0EVZoAKjuf+PeT/dNSVHc/8e8n+6aACz/49lqSo7P/AI9l&#10;qSgArN8XaJH4l8Mahp8xYQ3tvJBIR1CspBx+daVR3fNrJ/un+VTUpxnFwlqno/QqMnGSlHdHx7/w&#10;zz4z8PCCzh0n+1LdY1+z3UMoVXTGRuz90gce5r3r9m74O3Xwt8P3UupSI2p6pIJZ1Q5SIAYVR9M8&#10;/wCTXdaLdLHo1iu5QWgTgnk/KK0U6fWvlMo4PwOX4n6zScm1eybVo30007aatn0macV43H4f6tVS&#10;Sdm7J3dvn37C0UUV9afMkF59+P8A3qnqC8+/H/vVPQAUUUUAFZ5/5GaP/r2b/wBCWtCs8/8AIzR/&#10;9ezf+hLQBfZtgzXB6t+1B4A0PxI+j3nirR7fUo22PC04+RuOGPQHnoTmqH7YniTUvCX7N3irUNJk&#10;eG+htNqSIcNEGZUZh7hWPTn0x1r86bbS7dLJYxHG6OMksNxk9z65r8r4+8Qa+RYqng8LSUpSjzNy&#10;va12rK3XR3fTTR30/SOCeB6Oc4episRVcYxfKlFK97J3d+mui666q2v6tLdx3tj5sLrJHIm9HU5V&#10;gRwQaktP9Sv+e9fPP/BOPxDqGr/AnULW6mkuLXS9SltrN3bJSPCts9cAnqfWvoa0/wBSv+e9fe5D&#10;myzPL6OPjHl9pFO3buvvPis6y15fjquClLm5G1fv5klFFFeueYZ+o/8AIb0//tp/6CK0Kz9R/wCQ&#10;3p//AG0/9BFaFABVe6/4+IfrViq91/x8Q/WgCxRRRQBQ1/8A1dr/ANfUX/oVX6oa/wD6u1/6+ov/&#10;AEKr9ABRRRQB4j8cP2LfDnxx8QtrH2m50TWGASW5tgGFwoGBvQ8EgdDx+NbnwA/ZQ8O/AKW5urFr&#10;jUNUul2Pe3RzIEznYoHAHAP+cV5D8Zfjh4g8V+PtW07TdUutJ0fSLg2oFowSS6kX7zF+Ttz0A/nX&#10;R/s0fG7XD47h8O6zfzapbaijvbXE+POidRkqW4yD2r8swuYcOvPfaU8Naq5NKpZWctr2vo29Oa12&#10;9T9GxOBz5ZN7OpiL0lFP2d3dRte17a2WvLey6dj6NHArP8Q/8e9v/wBfUX/oQrQU5Ws/xD/x72//&#10;AF9Rf+hCv1M/OTn/AI+aNeeIPg/4is7ASNeXFk6xqn3mPcD6jIr47069txpqFWSFYkCsrHb5WB0P&#10;pivvNl3iuR1X4C+ENb1ptQutCsprxyWZyCNx9SAcZ49K+F4r4UrZnXhiKE0nFcrUr2te91brrr30&#10;PsOGeJaWXUp0a0G03dWte9ra3/pHDfsUaVdWfgXUrqSOSKzvr1pLZXXGQOGYexP8q9kvP+PZqSys&#10;odOtY4YI0hhjG1ERdqqPQClvP+PZq+oyfL1gcHTwid+VWufPZpjnjMVPEtW5newW3/HvH/uipKjt&#10;v+PeP/dFPdtor0jgFrn/AIreMm+Hnw013XVi859JsZbpY8H94yKSAcc4Jxz2rlfiJ+1L4Z+HWvnS&#10;5pLzUL6MjzorKAzG36ffPQHvjrxWr4c8d+Hf2gvBGo21nN9qs7yJ7S8t3Uxyxq6kFWXqMgmvFqZt&#10;ha8qmDwtaPtkmkrptO36Pft1PUhluIoxhi8TRl7JtXdmk1fv59D849U8c678QtWk1vWNY1KbUrqR&#10;ptyXLRrbliflRVICjnFfUP7KP7YEmkfCrWYvGN5c6hcaDcRW9lKFL3F8sikqnuy7Tk56H8+F1P8A&#10;4J3+MrHWbi20G80m+0hZpEgmupDHJCoJwrrzn0GM++K1vHH7L8n7O/hbQ7ySZ9SklmlOqXaL+7ik&#10;ZQEwOu0DcMn1zwOB/PGQ5bxRk2Lq5hUhKPKnzuTupN6X3fNZvmv2T16H7rnmYcN5vh6WBpzi3Jrk&#10;UVZxS1tsuW6XLbu9jk/FH7W+pfFfxnLcahdavountMUsYLefZFCAcKXK4JY9cnivfP2Vfirq+q+I&#10;bjw3qt5NqMUMAubS4mO6QDdgox/i9cntXyXr3wpvbvWfs+iiLUF1KT9xAr/vFZj29Rk5z/WvtH9m&#10;f9n68+FFoNS1qaOTWbq3S2KRH5IEGDtz0JyP85xXt+H9bPcZnDq13JpO85X0ad9O3ZpLb5HkccUc&#10;mwuVqlRSTa92NtU1bXa663b3PZx0ooFFf0MfhoVn6R/yEtU/6+F/9FR1oVn6R/yEtU/6+F/9FR0A&#10;aFFFFAHhn/BQf4w6r8HP2cdQvdFmktdQ1C4i0+O4Q4e3Em4synPB2qQCOQT+I/L5dYvI7/7UtzML&#10;rzPNE28+YHzndu65zzmv1c/bQ+Edr8Yv2fta025u4LA26i9huJv9XHJHkjccZAOSMjnn8D+YUXwg&#10;1ya78s2N4sO7H2hoT5W0nG7d02989Pwr+TfHfCZlPOaMo3lS5FypPZ3fNotntq9/kf014LYrL4ZT&#10;WhKyqc/vX6qy5deq30+fY/Sr9gr4uap8Yv2cNJ1LWJHn1C1klspZ2+9P5ZADE55OCMk9SCaxPiB+&#10;2JeWvjG6s/DOm2N5a2MhhlvLuVgkzr94Rhew6ZPeu2/ZJ+E1r8H/AIBaLottcw3m+JrmWeE/LI8n&#10;zMQcAnHTJ547dB81+KfCV98MfFN5pWpW08XlzySQT+WzR3KM5YMG/HHPOa/WMxzDOMvyLAwnNqbh&#10;FVJ6N8yitLu61116teZ+Y5dgcqx2dYyUYpwUm4R1S5W3rZWemll0v5H018A/2gYvi7Hc2d1a/wBn&#10;61YgPNAH3JIh4Dof7ueOa9KBzXzn+x54Kvp/F994jlt5rfTzafZYGkBQ3BLbiQO6jkc96+jB0r7b&#10;hPHYrF5bCtjPi11ta6T0dvM+R4kwmGw2PnSwvw6aXvZ21V/IKKKK+kPBCqGpf8hnTf8Afk/9ANX6&#10;oal/yGdN/wB+T/0A0AX6KKKACiiigAooooA8L/a9+Kmq+FJNL0DR7hrGbVlkmuLqP/WRRLxhfQkn&#10;r2rx3wz8SfEPw31eLUrPWNSuo4XBuLa6nM0dwhPzcHoe+R/9cfQn7SnwNm+LFjYXWnTR2+saWzmA&#10;y58uVWxlG+uBz/8ArHl/hT9k7xP4g1mGPW0tdN02OQNP5c4lkmAPRcdM+/8A9Y/kHE2W51VzZ1MO&#10;pNacjTdoqyvtoveu3ffzP1Dh7MMop5UqeIcU9edNK716dXpa1tj6X0HUl1jRrW7jGEuollUezAH+&#10;tW6w9R8YaF4Fit7W+1Ox08YEcSTzqhI4Axk/TmtPTdWt9YtY57WaG4gk5SSJw6sPYjiv1inWg37L&#10;mTkt0t/u6H5nUpyS5+VqL2b/AMyzRRRW5mFQ33+o/Gpqhvv9R+NAEw6UUDpRQAV4Z/wUp/5Mh8e/&#10;9e1v/wClcNe514Z/wUp/5Mh8e/8AXtb/APpXDQB7jB/qE/3RTqbB/qE/3RTqACiiigAooooAKKKK&#10;ACvx8/4OW/2ftA/at/bt/YT+Gvir7b/wj/jjxB4i0e9azl8q4jSVdKXfG2CAykhhkEZHIIyK/YFn&#10;CmvjD/go3/wTw8a/td/tz/slfE3w3qnhex0H4D+I9Q1fX4NSuZ47u8iuDY7BarHC6Ow+zSZEjxjl&#10;cE5OJ05432uUnZN+T/I+GPgt+178av8Ag26+L+kfB/8AaJn1T4lfsw6xcfZPB/xAt7d5rjw4hJ2w&#10;TLy21F5a3JZlUFoS6r5degf8F7fid4f+M/x4/wCCdfijwrrGm+IPD2t/F/T7uw1GwnWe3uomutPI&#10;ZXXgj+RBB5FfqL8eP2f/AAb+038Kda8EePPD+meJ/C/iCA299YX0W+OVexHdXU4ZXUhlYBgQQDX4&#10;cfEP/g3i+P37KP7evwRsfhTqGqfEj9mvwv8AEvTPGkNleanbRXPgzZewNdb0mdDIDEud1vkyeX80&#10;YYAtpTk+eLl0a1+fX/MmS918vZ6fLofv0OlFCn5aKkAooooAKKKKACiiigAooooAKKKKACiiigAr&#10;xn9kP7/xH/7H3Wf/AEatezV4z+yH9/4j/wDY+6z/AOjVoA9mooooAKKKKACiiigCvP8A8fkdWKrz&#10;/wDH5HU7PtoAWimCYN0Kn6Gn0XvsAjOEHNVIfEFjcXbW8d5bPcR/eiWQF1+o614n/wAFD/jPqnwW&#10;+AMlzo00lrqGrXaaclwn34AwZmZT2bC4B96/NjT/ABpq2mawuoW9/eRX8cnnC4WZvMD5znPXOeet&#10;fkPHXixQ4dzCOXqg6krKUnflsntbR3fXoj9R4N8McRn2BljvbKnG7jFWvdre+qstfNn7Phs18l/8&#10;FZvHtv4Q+G/hq2jVv7Zvr2VrZ+CscSx4lJB6n50A4wMn2z7F+xt8VLz4y/s9eH9d1Ft+oTI8Nw+P&#10;9Y0bsm76kAE++a8D/wCCwvhptQ8KeEdSaSOOOxmuIlLD7zOqHbn1ITjjsc16HiBmn1rguvjsFtUh&#10;GSvulJxd/JpP5M4uBctWH4uo4LGaOE5RfrFSVvNNr5o+C7fWbm0uhNHM6uDnIr9SP2AfjfcfFn4S&#10;wWt8qi80mGNFkAC+dFjCnHqMYJ9a/K9E3SKGO1WOMnoK/T//AIJ6aR4e8M/DFYdN1yx1LUbm3ha4&#10;iiJUwgJwMEDnk5IyM1+C+A9fELPJRhNKDj7ybWvayerafbY/bPG2jh3k0JTheal7rSene7WiVu56&#10;r8b/AI/eFfgB4dXUfE2qQ2KzNsghwXmuDxnYg5OMjJ6DIyRXK/A/9tz4ffH3W10vRdWki1UpvSzv&#10;IjBLKBknZnKsQASQpJxz618Yf8FYLzUZv2mIIbx3NnHpEDWaHOxVLPuIB4yXByR6D0r5y8L+Jb3w&#10;f4jsdV024ktb/T50uIJUOGR1IIP6V9nxN41Y/K+IqmBVGPsKcuVp353bdp3svJW9T5LhzwdwWZZB&#10;TxzrS9tVjzRtblXZNWu+l3dPtsft0JFYZzShw1fKX7Rv7Zlz4W8L+GbW3v10O71bSINUvpY1DToZ&#10;UVhFGuTtOSck9u9cX8Cv237y08aWFvca5qGqabeSLDNDflWdQxwGR/Xnofzr9RxXibk9DHrASlro&#10;m9NG7dL366/qfmuF8Ps1r4F46MdNWlrdpedremp9tX/3U/3q8V+P/wC0xqHg3xW3h3w9b2rX9qiy&#10;Xd1cAtHb7vuqFH3mIwfSvar45WP/AHq+Yf2mvhnqnhz4m6h4ghs57vSdYWN5JIE3G2kVdpDDrggZ&#10;z/8AXr1uNMVjcPl/Pgm0+ZczW6jZ6rfrZX6I87hLC4OvjuTGWas+VPZyuv0u7dToPhb+2BNb65HY&#10;eNJNLsba4BEOoq3kxBgM7XDHAJxxj/8AV7l4X8caN42tPtGj6rp+qQrjL2k6zKpIyASpODjnBr8u&#10;fio154n+LM0F0sq2WlrGYoZV2jDKG3bT3bOcntiu2/Zg8T33w++PnhmTSJHgXVb5LG7t4zhLiOQ4&#10;ORkDI6g1+S8P+K+LpYxYDFw9pDn5OZv39Wl2s0n82up+m574Z4WeEeOws+SfJzcqXu6K+97ptfK/&#10;Q/SSquuRzS6LeLAds7QOIyOzbTj9asJ92nEZFf0NKN00fhcZWdz4J0KM2tq8Myst5DK63Sv98S7i&#10;W3d+Tzz2xXyp8ZtCuNH+JOsfaNxW4uZJ4pD92VWYng+2cH0IxX60eM/2dvCPjnVzqGoaTC103+sk&#10;jJjMo9Gwefr1r5C+NngrTfEvivxNp1xZW62ek3D2Njb7Qy2iKB8w6/OepbOTx06V/L3iB4e4mnhI&#10;QnUXxPltfXR/F207X18j+jeBeO6EsVOUab+H3r201Xwvrr3tofH3hGyu7nWI2tY5GaH5iVXO3jvX&#10;6H/8EsJ5m+H/AImiuMedFfR7gCPlBU4A9q+X/A37PurS/EG30ezsbib7YHwlrIFWQKM7s/w47199&#10;fsr/AAPf4H+A5LO48tby+kE0yIcrHxgLnuQP8964/BfhfHUM3WNlFqEFJSb2u1ZJeep1eLnEuDrZ&#10;Z9UhJOU3FpLeyd7v7j06o7m6jtoWkdlRVGSWOABUlfm/+3V+1z4g8UfGTWPDul3z2Oi+H7hrLYhK&#10;ieRch2PTPOR6YHvX77xtxlheG8CsXiIuTk+WMV1e+/RJLX7j8R4Q4TxPEGNeEw7UVFc0pPotvm22&#10;ezeMv2kfFfjnxDc3Gl6tNomkQzNHaxW6L5kqqxG92OeuOnTFeofsvfHHVPHF/eaDr0iXN/ZxC4hu&#10;lXb58ecfMP7wPp2r88/hF8b7zwfqn2a/+0XtlPkokQ3tu68A19YfsR/G7w1d/Em4j1KS80vXNTjW&#10;1sYLmLbFIu7O1Xzy5wOw645r8d4I48lj8zpTqYhqVSTUoyk7eiTfKtbcqVmfqnGPBMMBltSNOgmo&#10;JOLjHXR6ttK70vzXuvwPsaq9v/x9S1YDZqvb/wDH1LX9KH4CfHf7Z+ux/DL43Xl5dRyXI1y1ieBY&#10;juZPLypDf3RzxXM/s/eLYvil8X/D9jbQyWdxb3iXbtK2F2JydrDgt6VV/bp8R3cH7R2tWUcwjt5b&#10;e2DSlVJ4X7gPQde/J/KuT/Z78R3lr8Z/Ctn5/nW7anDltqhrfnG7OAMY7H0r+Vcyzbl4pnS/5d+2&#10;s1ZXvz663vq9b20vbzP6Ty/K78NQqfbdK6d3/LpptorLztfyP0nXgUtRpNx/9epAciv6qP5sCiii&#10;gD5j/wCCm/wusPF3wftfEU+p2+m3nhWRng8/Oy6Eu1WiwASWJVcemD0GSPgjw5LDq+u2dvqjSaTp&#10;txMqXN2UM3kIT8zbF+Y8enNfdv8AwVT8K6lrPwT0i/tY5prHR9UWe9VFyERlKK578MQP+BV8ISTq&#10;8X8Mm8YABzv9q/j/AMZVCHErkqdvdg3e9p+b8lbldrPTe9j+pvCVynw9yupf3pJWteHkvNtuWump&#10;+vfw6sNP0rwBotrpMy3Gl21jDFaSq24SQqgCNnvlQDmtqvNP2PvC2peDf2bPCOn6sssd9DZZeORQ&#10;GiDOzKpHqFZRzzxzzmvS6/rDKazq4GjVlDkcoRfL/LdLT5bH8y5lSVLF1acZc6jKS5v5rN6/Pchv&#10;P9VUkf8Aq1+lR3n+qqSP/Vr9K9A4x1FIzbRSB80AZnjbwnY+OPC97peoQiazvIjHIvf6j3HWvBtD&#10;/YpuJ7a1/wCKkm/s6SNGA8gedtIHy7vp/F1r6Ml/1TfQ1U8N/wDIu6f/ANe0f/oIrxs04fwGYTjU&#10;xULuOid2nbs7NXXkz1svzvG4GLhhp2T3Vk9e+qdn5kHgvwdY+A/DVrpWnxeVa2abVB+8fUk+prUo&#10;or1adOFOCp01ZJWS7JHl1Kkpyc5u7erYVHervtJAc4KkHFSVj+PvEMPhXwTrGpXH+o0+ymuZOf4U&#10;Qsf0FFapGEHOWyTf3Dpxc5qMd2z8u/iF+0LfeGfFmoaXo7W7WtheTILgxmQ3I81ju55wffk9a+hf&#10;+Ca3xQ/4Wd8TNWe78uHULPTcbEyvnr5gy2OnGRwfXPrXwheXrXd1JJll8xy+Mngk5r6c/wCCTN2H&#10;/acukkkCs2iTlQc/ORJFwOeuCTzngGv4j8P+JMXW4rw0ZyvCU7cvRLW1vQ/sHjrh3DUeGcRKMbTj&#10;C9+rate/r+B+gnxX+I9r8J/A95rV2jzJbrtjiT700h4VB6ZPevmu3/bp8R/23uaTw3Iu/wD5B6sd&#10;4XJ+USZ5bt6Zr0j/AIKD6dc6n+zvcRWvyy/bYDnONo3HJ/p+NfBUL29xP9hiiU3W7Z5K43Bvr6+/&#10;Wv2jxM4yzLLM0hhMLNxjyp6aXbb8nfbZ6eR+Q+HvCeAzDLp4rEx5pczXeyST76b77+Z+o/w98e2v&#10;xM8CWutWYZYbyMnY33o2HBU/Q1qeHv8AkA2X/XCP/wBBFeT/ALDthcad+zVpcd1802+Ulv7/AM3B&#10;/p+FeseHv+QDZf8AXCP/ANBFfseR4ypi8uoYmsrSnCLa82tT8rzjC08Njq2HpO8Yykk/JNpFyo7u&#10;8isLeSaaRYoolLO7HCqBySTUhOBXgf7Wv7RWlaV4R8QeFrGO6v8AVpLRlmaDaI7TIBw7NxkjPA5o&#10;zrN6GW4WWKrySsnZPq7XSXmwynK6+PxMcPQTd2r26K9m35Itaj+3Do0WpyJY6Nq2pafExH2yMKqv&#10;7qrfMw6/l0r1nwH45074i+G4NW0u4+0WlwODjBU9wR2Ir83NP/aEGpLt0/T4o7e3UKUnk2yYxgdO&#10;AK+vv+Cfetr4h+HWsXkYaFJ7/IgcjdGdvJ9fmP8AL61+Y8D+IFbNsy+qTmpqSb0ja1uz6rprd9bn&#10;6FxhwPSyvAfWYQcXFpau97910fXTQ9+ooB4or9jPysr6f/q2/wB6pnlWMfM2Kgsn2Rt9a+Qfiz8U&#10;NZ+J3jfVGl1C+s9JsbqS2s7S3maJcI2C7EYJYkZ56Yr53iLiKllNKM5RcpSbSS023bfRL5vXY9zI&#10;ciq5nVlCElFRV23r5Ky6v7vU+xUkV/umnV84fspfFDWIPGzeG7+8uNSsbqB5rV7ht8luy8su7qQR&#10;6/8A6/o9TkV1ZHnNLM8L9ZpJrVpp7po584yqpl+JeHqNPS6a6phRRRXsHlhVCx/5Dl9/uRfyNX6o&#10;WP8AyHL7/ci/kaAL5OBTTKo715H+1p8WtT+H2i6XpuizfZdQ1yR0NzjcbeNFyxA/vHOAe1eDaP8A&#10;FDxT4HvV1K18QateGE+ZNBdz+bFcDjcCD0JA4Ir4vOONsNl+M+qShKXLbmatpdX2e+mrPrMq4RxO&#10;Owv1mM4xvflTvrZ2+Wt0vQ+rfiX8ZPD/AMKbKOTWL5YJJziGBQXmm/3VHP49Kr/DX47eG/inPJBp&#10;d9uuohua3mQxTAeu1uT+FfMvxo16TxV8Y7jUrgSKt5p1rNYo+dqRNGC4Un/aPzY71H8LhMPjD4XN&#10;kXW8+2gNsByYcfOGxzt9a+fqceYr+0/YwhF0ubltrzNXSve9td0rbdep7kOC8P8A2b7ac37Tl5r6&#10;cq0va1r+Td9/uPsy5OYW+lVNU87+wJvs/wDx8eS3l/72Dj9cVZlGLb8Kqa2zL4ZumWTy2W3ch8fd&#10;O081+oVfgfofnMPiR+ejfFSx8P3M1rNHeXV+k8hvmSPJWXcd24k8nP6Yr3v9g7xTDr3iPxBcWMzL&#10;prQRmWN8rsnz3HTO3Ofx96+OfFGotqL3l2qJayW5feAP3k7Bjln+p/SpfhVLd32geImhmuI7qO0z&#10;uhkZQ57kbSP4cj0r+PMg4wq4LNqdWUeeMeZpL3W1ZrfXfr3P6qzvhOnjMrnTjLkcuVNvVLVdNPl2&#10;P0S1X9rrwRpGuy2banJMIW2SXEMDSW6H/fAx+I44r0XRdbtPEGlw3llcRXVrcLujljbcrj61+eXw&#10;a1yTVvDT28pEn2FgiyY++pGRn39a+rv2JftC/Dq+U7/sK3z/AGQNnAXvt7bc9MV+78G8cYrNsSqd&#10;eC5ZptWTTjbo9XddL6a+p+McWcG4fKsO6lKT5otJ3ad79Voremuh63f/APIc0/6S/wDoIq/VC/8A&#10;+Q5p/wBJf/QRVySdYhlmVR6k9K/UNtz86HM2BXlXjj9s74c/D/xQ+k6l4kt1vIeJxDFJOtucdHZF&#10;IB7YGSO+K6r4yanfWfwp8R3Gkyf8TCLTLiS2KZLBxGxBGMnPp74r8nfEHjh9DtorazVWupUEtxLI&#10;u47z1z6sTnOelfk3iZ4hV+HPZQw0E3O7bldqyaVkk1dvq76L8P0vw94Fo8QOrKvNpQaVo2Tu1e7b&#10;Tsl6as/Xzwr4v03xtoUGpaTfW9/Y3K7o5oX3Kw/x9jyK8j/bM8Vx6X8P49HW3guLrxDcGCJpRkQB&#10;BuaQD1A6dsnn0Pxz+wx+27d/AvX5ND1m3m1Lw9q86kC3GJLSY5G5F+6Q3AI46Ajpg/RP7U/xW0n4&#10;wfCrT7rw5PJHrUOpiOCO4TY9sxVt3mJ/u9Oorko+ImDz3hqrVoSUa/LaUOu6TUb73T0/4DOutwHi&#10;8l4hpUK8XKjzLln0tum7bWe//BPGLHwXeaDcJdyaxqGqQW7iZ7O4OY51HJUkc844/wAmvvj4da3b&#10;+I/BGl31nEsFrc26PHEvSIYHy8enT8K/N/T/AAp4wa5J+03UTciVprnfG/HI298jjI6V+h3wK1O3&#10;1f4RaBcWqNHC1oihWOSCvynn6g1x+EuITxFenGDguVO0rtuzto3rbXVbdjs8T8O1RoVJTU3dq62W&#10;l9UtOmj338jrKh1H/kHz/wDXNv5VNUOo/wDIPn/65t/Kv3A/HRmjf8ge1/64p/6CKs1W0b/kD2v/&#10;AFxT/wBBFWaACo7n/j3k/wB01JUdz/x7yf7poALP/j2WpKjs/wDj2WpKAK2ratbaJps91dzR29vb&#10;oZJJJDtVFAySTXhPxR/bx8M+HfBOuXmmQ6leXFlaSNaSNaMLa4kCnaN3XaTjnHQ10/7ZdldXnwPv&#10;Ps6yNEtxC90sYJLQB/n6dvz6V8lfELXdLi8H6ha3Fxa7bq0dVjMgG9Shxivyzjzi7HZdUlhsI4w9&#10;y/M1fV3Stqlpbz1P0bgvhfB5hTWIxV5e+lyp20Vm76Pe58xeL/ix4k8c+JX1bVNa1G6vmPyymdh5&#10;YxjC4OFGMDA7V+gH/BLz9o3XfjH4G1jRPEF1NqV54aeHyb2YlpZoZQ21XbHJUoeSckMM9Mn4d0r9&#10;m/xF4isLW8sVtJbW7TejtNtKj3H+Ga+3v+CYXwxHwx0LxRbtJHcXk09uZ50ztOEbCAeiktz6k/Qf&#10;h3g9HOY8SwrVpSVOopc7bbUvdbXq72d+mvc/ZvFiWTz4elSoxjzwceVRSTj7yT22Vrq3X5H1dRRR&#10;X9iH8pkF59+P/eqeoLz78f8AvVPQAUUUUAFZ5/5GaP8A69m/9CWtCs9v+Rmj/wCvZv8A0JaAJPEG&#10;m2us6Nc2l9HHNZ3MTRTxyDKOhGGB9sV8R+I/gP8ACK28bXFvaeMtbttJWQq8UFsZoYDkfKJ/Qc9j&#10;9eK+rf2lnvv+FHeJP7P80XRtGA8rO7bxvxj/AGc18laeluunQiAJ9n2DZjpivyPxGrYeeJpYetQh&#10;Npc3NJPa9uVWcXbS7u2ttD9O4Bo140atelXlC75bRa7Xu7pq+ulknvqfYnwp8IaB4I+Hdjp/hnyf&#10;7Hji3QPG27zM8li3ck/4cAYrqLT/AFK/57145+xeLhfhPeKzSGyW+l+x7s8Jx93ttz0x717Haf6l&#10;f896/RcgxEK+XUasIKCcVaK2XSy8u3kfB5zRlRx1WnObm1J6vd+b8+/mSUUUV655pn6j/wAhvT/+&#10;2n/oIrQrP1H/AJDen/8AbT/0EVoUAFV7r/j4h+tWKr3X/HxD9aALFFFFAFDX/wDV2v8A19Rf+hVf&#10;qhr/APq7X/r6i/8AQqv0AFFFFAHzT8Yv2bdeTxvqWseHrePUrPVZjcT25k2SwSn7xXPBB9O1b37O&#10;/wCzvrHhjxgviDxBHHaTWqPHa2qSCQgsMMzEcdOg/wAnQ+K/7VkHgDxLcaLpOmvrGpW5H2ljKI4L&#10;bPIBbqW9h0ra+Cf7SVn8V9Rm024sZdJ1eJfMEDyCRZU/vKw6/SvzXD4Lh1Zz+7qv2vM2o/Z599Hb&#10;dPpfRn32IxmevKbVKa9ny2cvtcu2qvtbrbY9OAwKz/EP/Hvb/wDX1F/6EK0Acis/xD/x72//AF9R&#10;f+hCv0o+BNCiiigAqO8/49mqSob19sDUAOtv+PeP/dFOm/1Z+hrlr340+E9B1ldJvPEug2upKo3W&#10;01/FHKvTqpOQeRx710rSrKmVKlfr2rCniaNVuNOSbW9ne3rbY0qUalNJzi1fVXVrnww1vNY6/rEF&#10;6JF1KO/mNyJBhyxckE9TgrjHNeofsdW803xb1K4t932RLAR3JA+Qvuyo9N2PXsKZ+0B8TPB/iLx1&#10;Jb2/hSPXrzTZPKur77R9nTcCMxgjl/TPavQP2cfir4RuvDc1nY2Fv4XmsWzcWs8qjr0YSE/OO2e3&#10;SvxnIstwtPO1FYmLVOTa3u7dLtct11tJ3sz9YzrMMTUydzeHknNJPayvbWyblZ9LpWutT1Dw+P8A&#10;R7j/AK+pv/QzVjUdMt9XspLe5hiuIZVKukihlYe4NeY/ET9pPR/hTbLbxxS6xqd9PNJDbWrr9zzC&#10;C7N0Ufzpvwm/at034h6/Ho97p11oupTjMCyyLJHcEdQrL39jX6jU4hyxYr6jKqud6W6Xeyvtd9rn&#10;51TyPMHhvrkab5Frfrp1tvZd7Hb+G/hX4f8ACWoG60/R7G1uOf3iRDcM9cHt+FbN6MGP/eqxVe96&#10;x/71etRw9KjHkpRUV2SSX4HmVK1SpLmqScn3buTlwO9AcEV8e/tqftxa18P/AIhXfhbwze2+jrpY&#10;UX1/JEJpXkYbhHGp4wARlsZz9OaX7IX7e2teL/iPZ+G/E2oW+tQ6s/lWt2sAhmt5cfKrqoAZW6Zx&#10;nJr4GXifkkc3/sdyfPzcnNZcvNe1t776Xta/U+2j4d5xLK/7WUVycvNa75uW177W21te/kfaFZun&#10;NtvdWPpcKf8AyFHWivSscX8GnHWprmSOG3jlDyPIwVVURR5JNfoUpJRbZ8LFXdj5u8f/ALUXijxX&#10;4ou/7Avo9H0eznaGAiBZJroocF2LdBkEYHUV6F+zP8edS8f395oevNDJqlpELiO5iQItzGTg5UcB&#10;gewr4L+L3xfvrDxpqFn4fvm/s9buZ7QxMMrH5jEbsdSewHGK7z9jP9rqP4b/ABQB8ZRyXMd5a/ZY&#10;LmFN0kLFsglepz0yMde9fzLknidbPo08XXkouVpNv93121skns0u13uf0LnHh3/wiSq4WinJRTik&#10;vf6b9W97pv0WyPsv9sPSLzVvglfC1jmmjt54Z7mOMZLwq+XH9fwr5l+325s/O8yPySOueD/n0r6m&#10;1f8AaZ8KT/DXU9etLpNQt7EbGtgCsruThUKsMjceMkYr5ut/HDW/iltabwh4XZWkEpsgj5UAk4Bz&#10;t3c46Y49K+044+p1sZTxFKunzxSdk5JRTdpXV9HrpvpofJcG/W6OFqYepRa5ZNq7UW20rqzttpr0&#10;ufSH7KWkXmj/AAW0uO6jki8wvJEjjlIy3yj+v413tzp9vfXwE0EMwUbgHQNg+vNZnwy8d2fxH8F2&#10;OrWCtHBcx/6s9YiOCp+hrYH/ACEP+A1+rZTh6VPA0qVOXPFRik+6stfmfmuZVqk8ZVqVFyycm2uz&#10;vsTJGsahVVVVegAxio9RvotM0+e5nkSGC3jaWSR22qiqMkk9gAOtTVi/Erw1J4z+HevaPFJ5Mmqa&#10;fPaI+4rsaSNlByORjPUc121pTjSlKmrtJ2Xd20Ry0oxlNKbsrq77LufHfj3/AIKqal/wlsq+FfDu&#10;n3GhwOUE2oSOst3jI3KFxsB7ZycdcZwPoj9lf9qTS/2mfB015bwNp2q6a4iv7F33eUxGVZT3RsHB&#10;PoR2yfzP8TeFtS+G+s3Gi63ZXGm6jpx8uWGVCp46MPUHGQRwetQ/Dv4jeJvBtzdXmh6xfaOLplz9&#10;nlMfmbM7ScemT+Zr+SMm8YM6wOZuebN1INyUqdlFxf8Ad0TVnZNN7b66n9PZr4U5RjMuUcrShNW5&#10;Z3clJeerTutU0vwP2KDg1S1L/kM6b/vyf+gGvmX/AIJ4/tV6x8XbjUPC3iWb7ZqmlwC6t7s/fmiy&#10;FIb1ILDnqec19Nal/wAhnTf9+T/0A1/UHDnEGFzrAQzHCX5ZX0e6a0afoz+dc+yTEZRjZ4DFW5o9&#10;Vs01dNeqPCv22P2qdT+CMun6D4djg/t7VomnNxOm+OzhB27wv8TFsgA8cc14n8Kv28/G/g/xVZt4&#10;nvode0SaVYrkfZlimgDNjepXrjPQ9vzr079v79nfXfHetab4u8PWb6nNp9o1ne2kS/vnj3b1dB1Y&#10;gk8f4mvn34b/ALOHiz4p+I7WzbRtQ0fTfNDXl9fQ+THDGrfNjP3m46V+HcYZlxRT4kcMI6iV17NR&#10;vyOOm9vdd3fmb27pJH7BwrgOHKnD6nilBtp+0btzp3ezeq0ty238z9ILWZbmBJEO5ZFDA+oNSVV0&#10;vybexhigaPyY0VE2H5QoHGPwq1X9F023FXPwd76BRRRVAQXg+aP60+ZiluzKu5gDgetNu+sf1pz/&#10;AOrqZbAfmt43+Ml/4q8Z6neyW9vfXb3Miyz3XzqoDYEca9FUAY4717n/AME9vixdav471bw/Iogg&#10;Np9sW3V90aMGC5TPIGD0/HoK+fvjb4dtfBnxU1yysftU0aX8paaBQ0D5bJAJ/iGcEfrXu3/BOfwj&#10;b33jHUNagE0TWdv5Eqz/ACyyO/cDptwP85FfyrwbiMw/1qp03O7U5c3mtb69fPW3qf0pxZQwP+rU&#10;6kYWi4x5fJ6W9D7Fooor+rD+awqG+/1H41NUN9/qPxoAmHSigdKKACvDP+ClP/JkPj3/AK9rf/0r&#10;hr3OvDP+ClP/ACZD49/69rf/ANK4aAPcYP8AUJ/uinU2D/UJ/uinUAFFFFABRRRQAUUUUAfKP/BW&#10;X9iH4uftyfCbwzofwh+OHiD4F6xo+rm/vdU0m6vLeXUbfyXT7OxtpomK7mV8MSMqOM81w3/BTz/g&#10;mx8ev2yfAnwm0z4VftLeK/gtqHgeyurfX73S77UIH8TSSR2ixySG3njLFGgmYeYWP79sYyc9r/wW&#10;c/4KY2X/AASt/Ys1L4hf2db634k1G8i0Tw5pk7lIru/lV3UyFTu8qNI5JGxgkIFBUsCPGv8AghVb&#10;/to+Nm8ZfEf9qjVIV0XxxYWNz4W0B/It7jRgGmdybWFAIQ6SR8SOZfkAcAilGN79lr8xybST+R85&#10;f8Q9H7cH/SRT4of+DjXP/k6uv/Z+/wCCEv7Y3wr+PXgnxN4k/bz+I3i7w94d16x1PU9EudV1l4dY&#10;tYLhJJbVxJeMhWVFZCGUrhjkEcV4D+0P+0F+05/wX2/4KWfET4O/AD4lX/wp+Dfwhmaz1DWbC+ns&#10;lu3jlaIzyvbkSzPNNHJ5UO5UEcW44IYntP2Pf2jf2mv+CKf/AAUj+Hf7O37R3jyX4r/C34ySLY+F&#10;fEt1dS3c1ldM4hiCyzfvVHmtFHJA7MqCZHRuoaqd3Zrrt5iqKya7bn7frwKKF+7RSAKKKKACiiig&#10;AooooAKKKKACiiigAooooAK8Z/ZD+/8AEf8A7H3Wf/Rq17NXjP7If3/iP/2Pus/+jVoA9mooooAK&#10;KKKACiiigCvc/wDH3HXgn7bPxevPCK6bokOotpFnexSXN7dq/ls0akKI1btknnBzXvdz/wAfUdfD&#10;n/BUSK68Q/F/w7p7uI7S30t7iDIyskhlIbPHYKOMn8Oa+B8S80rYDIatahfmbjFW03kr69LrT8Op&#10;9p4f5fSxud0qNb4UpPXXZNp262f+fQofDj4zxeHdejvvDPiCSe4t2DT2xuXdblN3zBlY59Tkc194&#10;aJqP9raTa3W3b9ojWQKeoyAcfrX5G2Hhq603UrW78yOOS3njaLyxlmIYYFfrnpMTQ6dCrRrCyoo8&#10;sHcI+Ome+K+P8Gs4xONhiYV1yqPJZK9tebVX221XzPqvFjKsPg6mHnRd3Lmu9L6cujtvv+h80f8A&#10;BWW4t4f2arVZs+a+sQCHkjDBJCfrxnrX5rrcMrZ3Nn1B5r9F/wDgr5YyXH7P2iTL5hWDW49+Gwoz&#10;DLjI79Pwr85Opr8Z8dpSfFDTW0Ifq7/ifr/grGP+ris95zv5bH6t/wDBOeS3l/ZF8K/Z12qouA/J&#10;K7/PfOP646HI9a8J/wCCx9zOk3g2HzG+yyLM/ljOAwIG7r6HHSvZv+CZ1vJb/seeHS6yBZJ7x03P&#10;uBH2mT7o/hGc8euT3r4j/b++NeofFr9onXLSaVhp3hq6l0u0gH3V8pyrtjuzOGOfTHav0rjrOKWG&#10;8OsJh6l1KtCjFJeSjJ38rK3zR+dcE5XUxHH2JrU/ho1Ksm35ylFW87v8GeIZ5r7K/ZBtr7Q3+H8k&#10;O9dQkuVUgcFoXckq3GduCM/WvjXPNfop/wAEu4tG8U/D1ryS2aTXtJAg8+V922I5xsB6ccH61+Q+&#10;EOD+t56qEZcsrXT/AMLUnbz00P1TxVxX1bJXWceZXs/+3k0r+Wup4L/wVdvL65/aejjuvlt7fSLc&#10;WmB1QtIWzwOd5b16D6V82aZbtd6lbxIvmNJIqhcE7iTjHHP5V95/8FRPhYPGHjLwzcw2rzTPaSJK&#10;YhiTajZ+U9z83IPYCvm7wH8FptG1u31GG1vI2sXEzS3SgLhTyAMck9K28Q+HMVPirFbtSne/ZNJ/&#10;gnb5GPAfEGGhwxhk9JRha3mm1+LV/meafEHxNeeJtfMl1NJK9ui26ZPCKg2qoHYAADHtR8OZ7geM&#10;9Lht/MaWS6jCKp5Y7hgV6V+1x8F4fC3xqvotAjka0vLe31F7crtNq08YkMY9QM/07VX/AGX/AA4f&#10;A/xx8K6xrFok1rb6lEphZuQWOA/Gfukg49RXyf8AYuKhnn1TEuzVTllLVpe9Zu/Vde59Os4ws8k+&#10;s4daOnzRjs/hulb8D9YHWRLWESMHcYDMBjJxzxViYKOoqO/+6n+9XzZ+0n8Z9c1D4h3fh3SdQn0n&#10;T9JVBcTWzBZriRhnAb+FQDgjqTX95Z5nVHKsKq9ZOV3ZJWu3a/XTZNts/ijJ8orZliPYUmlo229k&#10;vl5tJI+Xv+CiXxusPGn7Ql/b6DAsL6Gv9n3N5E/N3Iv3gcddpyuf9mrn/BOLxtptx+0Lp8OtRPdX&#10;0qNHZNK3ywORjco7t29uvbjwv4u+F77wv8QdUS886Rri5knSaQljOrMWDbj1Jzz712n7HT6l4T+M&#10;On+LIbQz2vh/fNJvJVZAVKFQR1OGJx6iv4rwPEGLq8YxzDERs3WvJW0Ub66eUdb91c/rzG5DhaXC&#10;TwNCV0qVou+rlbv5vp52P1qlm+zxls/KvJ9q+fPG/wDwU7+F/grxTLpP2zVdUaFmSS70+0WW2Rh2&#10;3FgW54yoYcda7v4+are+Lv2WPFF5oPnfbNQ0Caa1Eaky/NETtXac78EgY6H16V+QTDDV+/8Aiv4l&#10;Zhw9PD0MthF+0Tk5STasmlZWa9W+zVj8P8MfD7A59GvWzGcl7NqKjFpO7vq20/RLunc/aj4d/E3R&#10;Pi74St9a8P6hDqWm3QyksfqOqkHlWHQggEGvzj/bo/aOuNZ/aA8QWXhxTpVvp8psLmeMjzL6WP5X&#10;Y9QAGBAxyQMk84Htn/BHS21JPBXjWWXzRpL3kAtgwbYZgjeaVPTO0w5xz0z2r5K/a18PXHhn9pfx&#10;xa3EbRs2sXE6hl27kkkLqRwOCrDn+dfJeJPF2OzDg3A5hGPs3Wl71ullJaPdJ2uuttL2vf6jw74X&#10;weA4txuBnL2iox92/W7i3dbNq9u19bXPdv8Agmt+0ZLdfHuHQ/EEa311rkLw2N8wAkt5EUvsI4G1&#10;lVhnGd2B0NfokBivyT/YNsb65/a08FNYw+dJDemRwVLBYxG288dMKTz0ziv1rUnHNfZ+BOZYjF5B&#10;OOId+So0m92movV9dW9fkfJ+NGXYfC55CWHVuemm12d2tF00S073Ytfj/wDtcWMejftK+No49u1t&#10;Wnk2DH7vc5JXjjjOK/YA9K/Enx1qN3qvjXWLq/Z5L64vZnuGfO5pC5LE5JOc56k1899IjERjgMHR&#10;tq5yd/RJW+fMvuPe8BcO5Y7FVr6KEVb1ba+7l/Es/D8rJ4utGdlVVJx9cGvW9H0671rxLpNlpySS&#10;alcXkQtVj/1gfeOR+vNYf7C3hbSfHH7SuhaPrlrDe6bqQlilhkziQ+WxGCCCDkDn0zX6XfDT9mPw&#10;R8JdR+2aHoNva3mMC4dmlkUc9CxOOuOMcV+f+GPAOKzzC/W4VIxpqpaW/NoovRWtez0u9GfbeI3G&#10;+HyfFfVZ05Sm4Xjty6trV3v01stdjuNP3pBGsjbnVQGOMZNFv/x9S1Yqvb/8fUtf2XFWVj+TT5B/&#10;4KGXnh74b+MLfWL6e3vrvWY1jk0ojMzhPlWVT/CMcc9f5eC+EP2itC0NJL/S7MaXq2mMkun200ef&#10;tE+QFYtyNqZyVPXFH/BS2W6/4a51rzZGaP7NbLAeyr5SkqPxz6V4boeh3nizXbPTbKN57y+mWGBF&#10;HzM5OBX8Tca8WYmPEuJhg6ajy1HFK125J25k97t+8ltfoz+veEOF8NU4dw8sXUb5oKTd7JRavy22&#10;sl7re9uqPXv+GpfHUGvNqUPi3xNLeb/MMn2siByDnb5X3Smf4cYxX6Efsl/G+T4/fBfTtenCLfbm&#10;tbtV6CVMAnHbIIOPevzbh+EfiD7S1tNb21s0J2SPLOqCPtkqTn8K+8f+Ce/w6ufAPwouBIJRb3lx&#10;5kJcbfMwCGcDrgn19PrX33g7mOdPN50cS5ulKLupNu0lazV+u6b63PiPFbAZQsqhVwyjGpGSs4pK&#10;8Xe6dvvS6WPf6KKK/pw/nk8r/av+O2j/AAQ+HDS6lbtqNxqsgt7SwXGbtuCwOf4QOpweo9a+TvhR&#10;+0p4C8L/ABLt77V/hn4Z0xWuA32qwkM0tiTgK3lucDB6lAPXqK7D/gr+81hpPg28t5GV43uom5Py&#10;BhHhh6HgjPXpXwVuYvu5LZznPNfyt4peIGYYDiP6rSjHlo8rinGMrtpSbu03q3bRqyXfU/pTw14E&#10;wGP4f+s1ZSUq3MnaUlazaVkmlpa+qd2+2/7haTew6lplvcW0iS29xGJInQ5V1YZBB9CDmrFeB/8A&#10;BN/4jal8SP2YdLk1QvJcaTM+mxzMOZootuw5zyQpC5/2a98r+lMjzWnmeX0cwpKyqRUvS6vb5H8+&#10;5xls8vx1bA1NXTk43XWztf5kN6cRV5r4m/a28H+E9ck06S5vr2a2Oyd7O2M0cDDqGYdx7ZrtviIL&#10;l/BGrLZ7vtZtJRDtBzv2nGMc5z6V8Q+F1WPQoFHEka7ZgfvCQfe3e+7NfMcZcSYrLZ0qOFSvJNtt&#10;N7W0Sutdep9Bwpw9hsxjUqYlu0WlZO299Xo+x6r8Zv2odQ8d+IG0/wAI6s1lo9rGjTXluB508jDO&#10;wE/dAHXvmpfgR8e/EGkePdP0fWdRm1jTdWk8iOS4x51vKR8vzcZU47/rXzTqp1p/GOuN4bZfspaP&#10;7VjH+s2nPl9vr3zXon7Lrav/AMLm0BfEzN9ja4/0YjaJPP2/Juxxj/69fk+W8X5his4pznKak5pX&#10;V/Z25rWte3LbTa9+t9T9OzDhXA4XKpwhGLUYN62578t73te99d7W0Pu1zm3b/dqr4bP/ABTun/8A&#10;XtH/AOgiue+NHxJj+FHw41DWmh+0SQIEhi6eZIx2qPpk18xaV8ePH0f2e8/t2MMqIRafZl+zhQPu&#10;evtu61+2Z5xZg8srRoVVKUmr2iloujd2t7OyXY/Icn4ZxeY0nWpNKKdrtvV9lZPa63stT7Lorkvg&#10;r8S4/ir4As9W8n7PM+Y54u0ci8MB7f411tfQ4XE08RRjXpO8ZJNPyZ4eIoTo1JUaitKLs15oKx/H&#10;8dvP4I1hLot9naymWXDbcKUOefpmtiqXiS0jvvD99DKC0ctu6MB3BUg08RHmpSj5Mmi7VIvzR+Il&#10;zH5U8i/3WK9fevqD/gkfCX/aY1Bw2NuhTg+4MsP9cV8x6nGI9RuFUHaJWxke5r6S/wCCUOrQab+0&#10;/JFPw15pE8UPy5+cNG3px8ob0/Wv4F8OrQ4qwXN/z8R/b3H958M4vl/59v8ARn1R/wAFMPHN14N/&#10;ZwkjtyyQ6tfxWVzIMbliIZiB6E7AMjPevzXTWVW4DeSyQ7srtP7xfx61+jX/AAVWtPtv7Lnyh2aP&#10;V7Z1Cj/ZkHP4E/jivzTW25+8xPTpzX23jtXqriSMG9FTjbyu3c+N8FaNF8PylbV1JX89I2P1m/Yi&#10;8ZyeO/2WPDV9Lt8xYJLclQAG8t2QH64HJPJOT3r1Lw9/yAbL/rhH/wCgivA/+CZVs1r+yPYrIJFc&#10;3lySG6D5h09u/wBSa988Pf8AIBsv+uEf/oIr+pODMROvkODq1fidKF/XlR/N/FlCFHOsXSp/Cqk7&#10;enMy1L93/PNfnL+0p48h+Gmq+MNIvPOfWZrufIA+8JDlWJHAG0jj2r9GpPu1+Vv7WniBtX8QeJbW&#10;SGNprPVpWe5ZT5srbyBj0UDjnNfnPjdjJYbLaU6btK8kuv2ddO/Z9Ne5974P4NYjMakZq8Uo36fa&#10;0+XdddDxux8V3Vpqi3W5TIvqPSv0n/4Jq3cviv4S6h4gkCRjULtYPLTgAxIATjpzkdPQ1+YqqzH5&#10;f0r9CP8Agj/cai3wv8URuH/s2PUI/K3Z2+aUPmY7fd8vOOentX4v4G4uS4lhSndqUZ/Jpbv5XXqz&#10;9d8ZsHB8PSqwsnGUfmm9l87P5M+w+grD8T/EbQ/Bk0ceratYafJLjYs8yoW98Ht71tSkiFvl3HB4&#10;9a+Ery6k8Ya/qWr6p/pWoXV1MHaQbvKVXKhB2AAHav6o4q4knlUKaow5pTvvokla97a310XqfzXw&#10;3w/HM5zdSfLGFtt23ta/TR3fofb3hzVLTX9NFzZ3EN1bynKSROHVh7EV80ftF/CC3+G/iq61i31j&#10;SrWx1iZp2tLyby3SQkbih7qev+ebX7GOpXGl/ELVdJt2Y6bJZi7MOflhkDbdwHbIOMD1r5t/aK8S&#10;33xB+Pniy41SSZm0/UpbG3gZiBBHGdqjHFfn/GXFmHrZFRxVWhepKbjHVpRa+J36prp167H23CfD&#10;OIo51Vw1KtaEYpvS7km1ZW6O/Xp8z68/ZQ+FNpZ3E3iSTVtP1a6ZDBELKTdFbLnnJ7sf89se6AYr&#10;4A/YR8U6h4V/aI07S7OWVtP1qCZLmDdlRsQuG/MV9+ocivrPDbNsPjsoUqFP2bjJqSu3eWjvd73T&#10;Xpt0PmePstrYLNXCtU9pzRTTtay1VrdLNP8AMdRRRX6AfEniP7Wf7Xifs+S2ek6ZZR6t4i1CMzpB&#10;I+2G2iBx5khHOCcgAdcH8fMfgd/wUL1DVPiBDp/jHS9OtbfVHjt0vrF2VIH5A8xWz8pyBkHjFZ3/&#10;AAUY+F2rW3xIs/GEFpcXejzWK2Vy8SmQ2joxIJHZWDY47g14d8IPhpqnxk+IVnpWk2txIv2iKS5u&#10;NjLHaxBslmbjHT/J4r+d+JOLuI8PxNLCYeTSUkoU7K0ou2r0u79Wn7vlZ3/dOH+F8gr8PLE10nJx&#10;blO7vGSvotbK2lk1r530+9v2iPgzN8YvDdm1lcR22raTI01q0n3G3DDIwHqOM9q8Z0L9lnxh4h1J&#10;bXUrW10uxZsTz/aBKSvGQoHr0z/Kvqq0Ty4VXH3QBUh6V+vZpwhgMfifrddNSdrpPSVu/XbTRp2P&#10;y3LuKMdgsP8AVqLVtbXWqv2+eut9TifF/wAB/Dvjbw9p+n6hZmT+zIlhtp1fbNEqjAw3+NP+GvwL&#10;8O/DC4kuNNtWa8kGxrmd/MlI+vavJ/8Agov8dNa+D3wr0+z0GaSx1DxFdG2+2x5320SrufYcYDHI&#10;AOcgE455HwZ4b8da94J11NX0nWtUtNUhfzROLhmaRgMfOCSGBHBBGMGvz/jDxByjIc4jh3g/aVIp&#10;c0lZON1pa6d3a3VbpX3t9twtwLmmdZVKusV7OnJtRi7tSaerdnor+uz0P16uf9S30qC6s01DSGt5&#10;BmOaMow9QRg1yHwD+JEvxc+C3h/xFcQrb3GpWavLGoIVXGVbGecFlJHt3PWu2tv+PdfpX7BhcTSx&#10;eHhiKWsJpNeaauvwZ+W4ihUw9aVGppKLafqnZnxH8Qv2VNQ0LXZrG68N3WsW+5ktbyzj3edGSdob&#10;BGGxxg+lTfCP9hzxdokE13u02whuk2RR3ZbzII+vzgDqfT86+2q84/a41TVNG/Zw8XXGjs8d9HYN&#10;sdCQyKSA5GAeQpb/AOt1H5njvDfJsIqmZVFKSpxlJRVk9E3a9rvsrn6Jg+P83xPs8vg4x53GLbu1&#10;q0r2bsu7seCaNo3wG+GupyaPqvitJtUjc/bvJZ/szy5HB2KV46Yz69Og+rfBlvpUXhizGii1/svy&#10;wbY25DRsh5yCODnrnvX5aadbwxadGkSq0LID0+9nufrX2b/wTUvr6f4RapbzPJJp9lqTR2O4n5FI&#10;BZV/2QTxgnqa+c8NeMI4nMfqCwsKcZRbTgndWs7Sbbvp10u+munueIHCssNgfr0sTOo4ySam1Zt6&#10;Xiklaz6a6ddNfoPUf+Q3p/0k/kK/P/8A4KDfHXXvGPxt1Xwot9eWPh/w/wCXD9mhkaMXcjIGaSTo&#10;T97AHIwMjqa/QDUhu1vT/pJ/IV8z/ti/sDX/AMY/GknivwrdWdvq11GqX1pdMVjutowrqwztbaAu&#10;DwcdRX1/iplebY/JfYZTdy5k5Ri7OUbO6XfWzt1sfMeG2ZZZgc4VbM7KPK1FtXUZXVm+2l0n0b6b&#10;nzz+xX8c9e+Gfxq0LSYb28u9C1+7jsLqxlkaSNS+EWRQc7SvHTqBj3HRf8FBv2KNQ8OfECTxV4R0&#10;Sa60HUEBvLaxiLPZT9C2wZOxuDkDAOQccZ9Q/ZV/4J4at8OfiFZeJ/GF5YyzaU4msrGzcuokxw8j&#10;HHKnoBnJHXHX68PSviuGPDfFZlw1PLc/5oPn5qd7OUFZJ77Ju/uv10dj63iLj7DZfxFHMcitJcnL&#10;U3UZu9/K7Wnvd9NUnf8AGjwT4HurbxHaz6la3FhY2cySzNPEVaQA5Cqp5YtjHFfSfwpvNK+MnjK4&#10;04Xk2i3Uka/Y57mLEMlyrHYhI7lSfw4rsP8Agpmtrb/ETwysdrb/AGiazlaSZo/uHeACSDyeMDNe&#10;DeHvFt74aMFrujmtZJkAjWICRG3DDKRySDjj0r8vWW0uGs2qZbJ+0hCS5na3NorLR3jva6vZn6Q8&#10;wq8RZXTzBL2c5RfKr35dWu2t7dUtPvPprTv2YfG+rX32S5tLPT4GbZJd/aQ6he5VRzn+R/Ouz+JP&#10;x1n+CKWfgrwra29xdaVbRi5uLony7cMMgYHVj97HQV7f4dWT/hHrFZW8yYW6CRv7x2jJr5m/ag+H&#10;Wo+DviPqHiBbWa40fVY0kkmiQv8AZXRcEMBk4OM+351++5vlDyTL3icrcuaTSlJ6uMLN6aWWtk3a&#10;/W+h+H5XmqzjHqhmXLyxTcYrRSlotdddL2Vzsvgp+1TqXiPxbb6H4mtbOOS/Oy0u7UFUdwPuMp6E&#10;9scf09xvm3adP/1zb+VfnJ4P8b+JPFHjSz1LTfL06x02cXEDy2+/cRnaTnGc56D/APX9mfs9/G24&#10;+KnhjU7XU4YYNW0tdsvkj93MpXhx6Z7jtS4B4z+vp4TEyk5XfJJr4kldq/Xra61RXG3Cf1FrE4eK&#10;UbLmSd+Vt2Wnnpez0Z6bo3/IHtf+uKf+girNVtG/5A9r/wBcU/kKs1+pn5yFR3P/AB7yf7pqSo7n&#10;/j3k/wB00AFn/wAey1JUdn/x7LUlAGV44vodJ8G6tdzxxzQ2tnLM6Pgq4VCSDnjBxjmvype0HiS8&#10;m1Sb93JeO0wjRRtTJJxg/Wv1i1jTI9a0i6s5d3lXUTwvjrhgQf518A/tB/sc+IPhNpGtX9rHJPpd&#10;rG0qXELArs5+8DyrAce5r8O8ZslxuLhQxVGm506am5W3T0ab8rJ+h+xeE+bYTC1K2HrTUalRxUb9&#10;Vrp63a9TJ/ZG03Q/Eutalo+r+KF0GGFFkjXClJGbA2qT9085OK++fhf8PdJ+HXheGx0ld1u371pS&#10;25p2P8RPfNfln4G0+80LS3aO7eE3ihmRACpGOM5HPWvuj/gnX8Sr3xj8L9Q0u+kMs2hXnlRuT96J&#10;hkY78EH868Twdz7D+2hl1ajaq1Jxnq3ZO/Lu7adrbanseK2S4j2csfSrN004px6XenNsr69776H0&#10;RRRRX9GH4KQXn34/96p6gvPvx/71T0AFFFFABWdIceJF/wCvZ/8A0Ja0azpf+RkX/r2f/wBCWgD4&#10;c/as/ai8UeOvijrWiaTrF3ovh/Q7l7ELZyeXJeyLw7Mw5256D+tYH7Jb6brvxit/DnieSbULLV1k&#10;eB2uPLMcqjdh/wC8Gxgd8moP24PAN14J+NXia68Ot9st7orf3wcYayml5YDP3geDx0zXmXwU8OtD&#10;46t5tZEiySKywMkh3eYeMkj26Yr+N80zbH0uKL429Rxqu/M3ycvNay3STWi00e+qZ/VmW5Xgq3Da&#10;WDtTUqatyr3+blvd7Nu+u+q8nY/VnTNDtPD2ix2ljBHbWsEe2ONBhVFWrT/Ur/nvXlP7JfjDUPFn&#10;wvuI9RlkupdLuZLVJ3OWlRemT3Yd/wAK9WtP9Sv+e9f1xlOMp4vB08RRVoySaXby+Wx/MGZYWphs&#10;VOhUd3FtX7+fzJKKKK9A4jP1H/kN6f8A9tP/AEEVoVn6j/yG9P8A+2n/AKCK0KACq91/x8Q/WrFV&#10;7r/j4h+tAFiiiigChr/+rtf+vqL/ANCq/VDX/wDV2v8A19Rf+hVfoAKKKKAPiz4taHceB/ix4hj1&#10;BWhj1K9e9trh/uTxvj+LpuGORXR/svaBdeI/jBZanbRv9h0iKXzrgcKS64CA9/f2r0T9rP4if8In&#10;oFjpdtZ2N1qWsTOsT3cKzJaogyz7T35wK8d8J/GTxR8NJ0urfVZL6zhYyXFlPGgikX+LaFA2nvxX&#10;4XjsPgcrzz95OUoRkptKK91t8yTd1e17uyvbTc/YsHWxmZZNanCMZSjyptv3klytpJaXtZXdr67H&#10;2an3aoeIf+Pe3/6+ov8A0IU7w1rcfiTw9ZahD/qr2FJ0z2DDP9ab4h/497f/AK+ov/QhX7lTkpRU&#10;o7M/H5RcXyvdGhRRRVEhXmX7YXjbUvh1+zh4s1jSWZL+1swIXAH7ou6oXGT1UMT9R36V6bXF/tEa&#10;JJ4j+CXiixjhFw91p8qCMru35HQD19PevLzyFSeXV40W4ycJWa3T5XZr5noZRKnHHUZVleKnG6ez&#10;XMrp/I/JOfUrWSWSS4Z7iaQ75Jny7Ox5JLHnNfdP/BNj9o+3134bSeF9b1dmvLG6aHTDcH5pIMAh&#10;Ax6lSSAD2IAr5A8bfAmLRJbGW21KVrG9yFDxZaFhjKE569fTp0r0T4L6MmieC7yOEssMdwGtnP3j&#10;L/eB+uOnb2r+N+A8dmOSZ17dpW5XzK+kk1fo/mm9n8z+r+NsHl+b5R7FN3unF21i1p1/FLdbHpfi&#10;DQ7j4feJ9R0nVE+zXEd1K6u5wtwjuWDqx4Oc181fFf4pale/EXUPss3lw2rG2XgFdoz25HXvXp3x&#10;R/aD8UfG3Wo7q61O4s9P08+TZ29uQp+TAMjtjLMzLn0r538dXU154u1B5ppbiRp2LySfedu5PvXN&#10;xvnlGS9nl7l7NS0bVm1r2f3aK61dmdXBmTVYvnxyj7Tl1Sd0ndd11W+rs9NTvvhR8bpvCni6WTV5&#10;ZZrO7jKsVXcyEZIwOO5r6A+Avj3T/i/8WPDtho8ky30F6l0ySp5bxogJZhnIOB2r4x0+5e0vI5Ex&#10;uU8ZXdj8K9Q/Zs8c31j8dfBsayRRSNq9tHHMibWXdIFw23GVOeR6V5nCPFVali6OGru8HON++sle&#10;z6HfxVw1SqYatXorlmoSt20T3XU/Xaq98cGP61YqvfDJj+tf3wfxOfkv+3F4vtfFX7VfjS607K28&#10;V+bbPHzSRKscjDHYurHPU9ayf2VL24k/aR8D+Xtab+2rXYW6E+YvB4PHvjjrWl+234GPgT9qLxpb&#10;pzBc6i94hUfKvnfvdvQDgsR+HeoP2MdAl1r9p7wOVDLHBq8EzPllHyMGxkeuBx0554r/AD/xFPET&#10;4vcaq994jW3f2n5H9wUZUIcJqVN+4sPpft7Pqfr0n3a+bP2zdVuZNa07SGkaPS726kmuE3YFwyQR&#10;bVPsMk46GvpNelfC3/BR39qn+xfFV14H0iyt5L63mju7jUJVJa1YxqAkQ9cDJJyO2O4/sTxIzXDY&#10;DIatXEz5b2SW7k7p8vzSd+lt9D+U/D/LcRjc6pU8PDmtdvtFWtza9m1brfbU+Q/G5a58SXl7YxyR&#10;2bTMIgD8yqGIGcf04rW+C/h248YePreBj/q2WeWRv7ikE49Se2K5zT9euLK+jkm/0mPduKHgMc5r&#10;s/DWg3eqTf2rd3dxb3Ey5h+zS+WYlPuK/h/ARVXFqrZu0rtbK1779PI/sTHydLDOldK8bJ7vtt+Z&#10;9GSeErzxVf3UemANPZ2Ut/OuDtcQjzFDY9SCBkdT9K8L1n4oSXmotJfajdQ3eciCNmVbcdhxx+Jr&#10;6f8A2KvF02ofBr4g6UtrHNrml2Mjw3pz5t4jxPsVjg8qwHI656cV8gWXha6NurwmOUSfMzMcMG7g&#10;/Q5FfqHFalDBYPF4Vt+2U3JdFytK3m073e3Y/OeF5KeNxeFxCS9i4JPS75k3fro1ay36H33/AME7&#10;PGk2qfDu60W4mjvGsXFxFcRnPmLJyQe2VPFfQo/5CH/Aa+Pf+CVGn3WkXnjOEnfaf6OxIyFST5uF&#10;4x06/QV9hD/kIf8AAa/pLw1xdTEcOYapV3Sa/wDAZNL10W5/P/iBhYUM/wARCntdP5yim/TVlikY&#10;4U0tcB+034s1DwP8CfFOqaUWTULOwkeF1xujPA3DPdQSfwr7DHYuOFw9TEzV1CLk7b2Svp9x8rhc&#10;PLEV4UIbyaSvtduxU+Ivjz4a3OsyaX4g1bwuuqiN4gt3JF50GRgjLcqfm6ZB5r85/jD8CNa+CXjS&#10;bSbiOO6tJHL2U8cgImiY5U/THemR6dC9iztGl1JMvmSSSDc0zHnJJ9a6/wDZumbW/DV99sVbowzC&#10;OOSX52C4+5k84Hp05r+TOJuJqfFVanQxFBUprmcJRd9LK6mmtb2VmrWttqf01w5w7PhqnOvRrOpB&#10;2UoyVtdbOLT03ejvc99/4Jp/s56t4IfUPGmsKtu+rWwtbKDOSYtwZnP1KgD8fx+qtS/5DOm/78n/&#10;AKAa8C/Yp1e5svEetaLG7NpkcSXMcecrBITghfQEc4Ht7V77qX/IZ03/AH5P/QDX9D+HeDw2FyKl&#10;RwqaSve+rcru7v5vbstD8L46xWIxOc1auJabdrW0SjZWVvJb+ep5v+1D+09p/wCzvo9tvhW81TUN&#10;32a3Ztq4HVm747YHJr5A8cftlah8Z/HMFjrw+x6XDtSKC2d4ojITne4Jy3oP8iuo/wCCqVzdab8Y&#10;/Dc0LblbSWQZBYQnzTk4zjJ9h+fFfLLQXWtavb+W7STTSohJTHfg8entX4P4mcdZos5rZZTlalTl&#10;FcqWktE9eru3ttsftHh7wXljymlmVSN6k4t8zbvHVrTtZLc+1P2ffFt94B+J+k2tlNO2m6xcC2uL&#10;UuXTLDh1B6EY7V9fody14l8DP2WpPB+tWuua1fW+oXVqgNtFAp8qMlR85Lclv/117ao2iv3vgfLs&#10;Zg8C4Ytct3eMd7Ky+671sfifGGOwuKxqnhXeys5Wtd3f36aXFooor7M+VIbvrH9adMu+AruKkg4I&#10;7U276x/WluF327Lll3AjI6iplsG2p+cXiH4mr4L1++0X7Ct1NYXcyTyNKqo58wnKnHzdeo4Fd/8A&#10;spftN+FfDPxGvNQ1i8bS1azFq0ZG/L7t3UDlcDqO9ct8WdGX4b6Xrtvq9jH/AGnpfnvF5ycTFmJR&#10;lbHzAlgeO9fI8k8l5O8kjbmckk1/FuZcT4/h7MadWNpSi2+Vq1raWezutvM/rjL+G8HnuXzpzvGL&#10;SXMne99bq+lvyP2w8IeMdN8daLFqWk3kN9YzAFJY2yD3/P2NalfC/wDwSB8ealdah4r0GWSabTre&#10;GG6i3ZKwuWKkA9Bkc49jX3OvSv6q4K4k/t7J6WZ8nK53TXZptO3ldaH818XcPvJM1q5dzcyjaz7p&#10;pNX89dRahvv9R+NTVDff6j8a+qPmyYdKKB0ooAK8M/4KU/8AJkPj3/r2t/8A0rhr3OvDP+ClP/Jk&#10;Pj3/AK9rf/0rhoA9xg/1Cf7op1Ng/wBQn+6KdQAUUUUAFFFFABRRRQB+O/8Awd1p/Yfgr9mHxNq0&#10;TzeC9A+JKNrgKbotpRJF3DvmKG5GO/Nfoj+3f+2FoX7K/wCwL8Qvi5Dq2nvZaL4Yn1DSLqOZXhvb&#10;iSHFksbDhvNleIKRkHeD0rX/AG7v2I/BH/BQz9mbxB8LfH1tcS6Hrio8dzbMEutNuYzuiuYWIIWR&#10;G9QQQWUgqxB/I3Rf+DQ34ja9r2l+D/G37U/iDXPgbod2Li00CGG6EqID9yK3lne1t3Ksw8xQ+M52&#10;HJAmzcXDu/8AIq6updunzue4f8GgH7NU/wAKP+CbusfELVLd11j4t+JLjUlnkH7yaytsW0WSeT++&#10;W7YHuHrgf+Dmzxfp/wAS/wBvf9h/4Y6FNHdeOP8AhOYtVaOA7prG2mvbKKN2A5Cu8Mpz6QE9q/Rr&#10;9pP4CeMvhN/wTq1z4efs0tb+EfGHh/w4mk+Cghh8uyaLYqLunVkyUVgXcE5bdndzXxL/AMEhf+CA&#10;Hjj4E/tSz/tH/tQePk+JnxmO86ZDHdS3sGlu8flmeSeVVMkqxlkjRVEcQORuO3ZpzJ1E+it+Gxmv&#10;gfd3/H/hz9YF6UUDgUVJQUUUUAFFFFABRRRQAUUUUAFFFFABRRRQAV4z+yH9/wCI/wD2Pus/+jVr&#10;2avGf2Q/v/Ef/sfdZ/8ARq0AezUUUUAFFFFABRRRQBXn/wCPyOuL+O/7Ovh/9oLQIbPWY5YrizYv&#10;aXluds1sx64PcHAyDXaT/wDH5HViuXG4Khi6EsNioKcJaNNXTOjCYutha0cRh5OM46prRo8D+FH/&#10;AAT88M/DjxTa6xeajfa9eWL+ZbrcKqQxODkNsGckcdT2r3yiiuTKcjwOV0nQwFJU4t3dur7tu7fz&#10;Z1Znm+MzGr7bG1HOSVlfouyS0XyOd+Knwt0f4y+B77w9rtv9o07UE2SAHDIQchlPZgQCD6ivlfTP&#10;+CQGi2/idpLrxhqE+krIGW3WyRJ3TP3TLuI9BkL68V9lUYrzM84MyXOK0K+ZYdVJQ0Td1p2dmrry&#10;d0ehk/Fmb5VSnRy+u4RnulZq/dXTs/NWZk+D/Bun+APC1jo+lwJa6fpsKwQRKOEUDA+p9SeSTmvz&#10;H/bc/ZU8S/C/4z65qcem3V1oOuX0t7Z3cEJeNBIxcxNjO1lJK89QM1+pxGaztaiVr3TTt/5ecf8A&#10;kOSvM424BwfEeAhgqknT9m7wcUtNLWtorW6abI9Hg7jbF8P42eLpxVTnVpJt663vfXW/XXd3PyO8&#10;D/shfEbx95clj4T1n7PI20Sy27RL6dWxx71+i/7Ef7N9z+zt8OpLXUZFbU78q86I25YcdFz6889u&#10;K9oWBE6KBTwMV43BfhPlnDuJ+u0pyqVbWvKySvvZLv5tnq8X+J2ZZ/h/qlWEadO97Ru27bXb/RI4&#10;D49fBG3+MmiwKtwbLVNPYyWlwF3bCRgqw/unv/kV5j4U/Y01a61iE+INSsf7Ohfc8dorb58HgEno&#10;D+f1r6NIzQBivssfwtl2MxP1qvC8tL6tJ22utmfJ4PiPH4XD/VqM7R1tom1fez6HzT+13+xjqHxM&#10;1618R+FJLddUht0s7iymO2O5jT7hVuiso4wcAj368b+z7+wf4kg8fafrHi9bXTrHSZUuorSGYTST&#10;SryuWXgAH35/UfZGM0Y4rx8V4d5NiMz/ALUnB811JxT91yXVq34JpPqj1cPx1m1HL/7NhJctuVO3&#10;vJPon/mm10ZXv+if71eE/tCfs5axr3jObxF4dSO8kvUVbyzkk2ElBgOhPHTt/ke7X/RP96rBGa+m&#10;zjJ8PmWH+r4i9r3TWjT7o8DK80r4Cv7eha9rNPVNdmfGviD9inxT45sYdTv7Gxjn0pvMgsJJQ7XY&#10;PUFhwPYevrTPDPwC8Ua/Mum2/h260eCRtk000YijiXjcR6nBr7M2igIqnpXx3/EM8rVT2kHJN/Ft&#10;eXztpppp0Pqf+IhZk6fs5qLXTe0fRX1111M3wr4dj8MeHbHTom3RWMCQKSOW2qBk+5614145/wCC&#10;cHwr8e+LJtYuNHuLOa5ZnmhsrlreCVj32L931+XaM9c17xRX1+YZDl2OpRoY2hGpGOykk7el9v1P&#10;lsDnGOwVSVbB1pU5S3cW1f1sYvgX4f6P8NPC9ro2h2Ftpum2a7YoIU2qO5J7knqScknk15x+0z+x&#10;74K/aBtW1HWrO4g1S1i2pe2UgimKjOFbIIYDtkEjt3r2GqHif/kAXX/XM1pjMmwOLwv1HE0YypaL&#10;laVlbay6W6W2IwmaYzC4n65h6so1NXzJu+u931v1vuee/AD9kDwV+zfNNceHrKZtQuk8uS9u5BLO&#10;U4+UHACqSMkADJ65wMeo0DpRWuX5bhcBQWGwdNU4LZRVl+BGOx+JxlZ4jFzc5vdyd397A9K/I/8A&#10;a+/Z2134IfF/WReafP8A2PqF3Lc6feJGTBNG7lgu7nDLuClSc5HoQT+uFRT2MN0MSRpIPRhkV8d4&#10;gcB0OKMJChUqOnOm7xklffRpq6unp1Wx9VwPxtX4bxc69OCqRmrSi3bbVNOzs1r0a1Pzm/4Jkfs3&#10;a9rXxosvGl5p9zZ6FoKytHNPEyC6mZGjCpnGdu4knkfLjr0/R5fu01YlQcLinV3cEcH4fhvLfqFC&#10;TnduUpPS7dlt0Vkla7OPjDivEcQZh9erxUbJRUVrZK736u7bb0Cq9v8A8fUtWKr2/wDx9S19gfKn&#10;zj+2B+yRN8U/E7a7aafFrC3Max3VqW8uVCnCvG306jvXM/sy/sNt4R8e2GtXWiro9vpsizqZpPMu&#10;J2HIGCTtHqOM/wAvrzbSBQK+Gr+HuUVcz/tWcffvzdLX3ve199bXPsKPHGaUsu/syE/ctbre21t7&#10;babHPal8KPDutan9tu9G064us5MjwAlvr6/jW/b26WsSxxqqIoCqqjAUewp9FfZ08PSptypxSb3s&#10;rX9T5OdapNKM5NpbXd7egUUUVsZnkP7Y/wCznbftE/DQWMk32e8s5A9rKeisxUEH68c18i+Gv+CS&#10;XjXUPEaw6lqml6dpayYacfvpiueyDjOPUiv0J8S/8gd/9+P/ANDWr2wV8DxH4a5FnmMjjsfTbmrJ&#10;2k1zJdHb/gH22QeIOdZNhJYLA1EoPVXSdm+qvt+JynwY+D+kfA34d6d4b0NHSx09Mb3wZJ3Jy0jk&#10;AZZjyfyHAFdZRRX2+FwtLD0Y0KEVGEUkktklokj4/EV6lerKtWblKTbberberbIb5d0NcF4n/Zi8&#10;H+L9ZbUrnTvLuJuZvIcxrN/vAV3t5/qqkj/1a/SoxeBw+KjyYmCmlrZpP8y8LjK+Glz4ebi9tG1+&#10;R8yfGv8AZp1Dwl4lk1LwvpbXek3UaCa0tx+8gdBjco/iBA575/V/wJ+A2val47sNW1bT5tL07SpR&#10;OiTgCSeQD5fl7AZ6/wBen0yUBoCgCvlf9RcAsasXG6SfNyK3Lffte19bH0f+uOOeD+qySbty8zvz&#10;Wtbva9tLnHfHP4an4p/DXUNJjm+z3DhZbeQjhJUO5fw4x+NfL+k/CTxnMsFoPDd99oKKolAH2c56&#10;Nv8ATv8A5zX2hMP3LfQ1T8ORqfDthx/y7R/+giunPeEcLmlaNepJxklZ2tqtdNU+71OfJeJ8Tl1K&#10;VGnFSi3dXvo9Oz62Wnkc58D/AIav8Lvh7aaZNMs11lprhwODIxycfyzXY0dKK+jwuFp4ajGhSVox&#10;SS+R4OIxE69WVaq7yk236sKjvFD2sikZBUgg96kqO5/495P9010GJ+Xf7TH7EXir4Y/EO/l0/S7r&#10;UNBvp2mtLi3iMixhjnY2PukZx74r1z/gnN+yX4g8NfERfFmtWE+nW1pEyRLcRlWkZvQHkY4Oa+5r&#10;RFNuvFSCNR2r8fy3wZynBZys2pTlaMuaMNLJ7772T2VvmfqWYeLGa4zKXldWMbyjyynrdrbba7W7&#10;/A5H43fB+x+N3w1v/D9+zRx3Sbo5FHzQyLyrD6Gvju3/AOCaXi5tfMMj6OtqJAPt4xvZcnJ29c45&#10;6Z5r70xxSbQK+u4j4DyjO68MRjoPmjpdO11vZ+R8vkPGeaZPSlQwU0oyd7NXs+689DlfhH8MLH4O&#10;fDSx8PaeWaCxjILt1kc8sx+prf8AD3/IBsv+uEf/AKCKsTjED/Q1X8Pf8gGy/wCuEf8A6CK+sw2H&#10;p4elGhRXLGKSSXRLRI+br16lapKtVd5SbbfdvctSDIr4f/aP/ZjltvEGrWt9pVxcafqE8k1lqFrE&#10;W8ve27awHcMeh6/z+4qaY1Pavn+KOF8NneHVDEO1r2dk99Gmn/mn5ntcO8RYjJ67r0Nb2ur221TT&#10;X9M/MfwD/wAE0/H3je68xYrPTtNL7RcXjNGzjOCRHgnIHPp2zX6Bfs7/AAO079nn4X2PhvTZGmW3&#10;zLPOww1xM3LORk47ADsAOvU9sIlUdOlOAxXj8H+G+UcOzdfBxbqSVnKTvpu0l0Wi7vTc9Xinj7Nc&#10;+iqOLklTi7qMVZX2u+738tdgPIrx34jfshab4t8STarpup3GjTXj77mOOJZI5W7sAfuk+1exUda+&#10;uzLKsLj6apYuCklqvJ+TWqPmMBmWJwU/aYWbi3o/NeaejOF+C3wV0z4SadcLayS3V5dMPtF1MBvk&#10;x0AHYe3/ANavJ/2i/wBhGP4m+NrjxDoF9Hpt/fNuu4pAfLlb+9x3PvX0Vp/+rb/eqxtrzsw4VyvG&#10;4JZfXpL2cdUlpZ9097+fXqd2B4kzHCYx46jUftJaNvW67NbW8uh4b+zH+xvafAzWZtYvrpdS1qRD&#10;FHIoOyBD1xnnJHFe5AYoxg0V25Pk+EyzDLCYKHLBdPPu31Zx5pmmKzDEPE4uXNN9f0XZBRRRXqHn&#10;jJIFmB3KrBuxGaytF0q307VbuO3hhgjRY9qRxhVHDdhWxVCx/wCQ5ff7kX8jU8qvzW1Hd2sXwMUH&#10;kUUVQjy/9qv9m60/aS+G/wDZMl01jf2coubG6C7hDIAR8w7qwJBH49sV8leG/wDgmD4+1XXUt9Wv&#10;9D0/TRIFmuYZWlkdO5RMD6fMRX6CkZpNgzXwvEXh3kudYuONxsHzpJO0muZLZS72+Ttpc+wyHjrN&#10;8owssHg5rkburpPlb3avt+KuYXgzwPY/DvwTp2iaarR2Ol26W8KscttUY5Pcnqa2rb/j3X6UXP8A&#10;qW+lFt/x7r9K+2o0oUoKlTVoxVklsktkfJVKkpyc5u7bu33b3JKjvbOPUbOW3mjWWGZCkiMMq6kY&#10;II9CKkorTfRkXtqj571j/gm34F1PX5bqC717TrOZi7WVtcKIkJ7LuUkL14569a9s8C+AtL+G/ha1&#10;0bRrWOz0+zXbHGv5kk9SSe5rYorxct4cyzL6sq2CoRhKW7Ss/TyXktD1swz7McdTjSxdaU4x2Td/&#10;n6+b1KF//wAhzT/pL/6CKv1Qv/8AkOaf9Jf/AEEVfr2jyQoIyKKKAPDP2uvgHe/Emaz1jTLWPUZr&#10;SA21zZtgGeIncCv+0D/9avHvhb+yRqGv+KIF/wCEfuNEs45Vee6uhh1UN0QEnnj/ADnNfahGar2i&#10;/vpv97/Gvicy4Cy7G4/6/Vvdu7Wln87XV+tmfXZfxpj8HgvqNK1tk9br8bPyuSW1uLaJVUBVVQoA&#10;7AVX1/R49e0a6s5P9XeQtC/GeGBB/nVyivtJQjKLi9mfJxk0+Zbnxdrfwg8UeAdS/smTRdQ1COE7&#10;LW4tIvMSdB936NgdK9p/Zk+EepeC9D1fVtYg+yXmqR7Yrdh80MYBI3e5647GvZvLU9qj1AY0+f8A&#10;65t/I18blPBOEwGLWKjOUuW/Knayvp6uy0X6s+qzTi/FY3C/VpxSvbmavd21+WozRv8AkD2v/XFP&#10;5CrNVtG/5A9r/wBcU/8AQRVmvtD5MKjuf+PeT/dNSVHc/wDHvJ/umgAs/wDj2WpKjs/+PZakoAKy&#10;/Gnh238WeFdS026GbfULaS3l452uhU4/OtSo7vm1k/3T/KoqU4zi4TV09H6MqMpRkpR0a1R8H3n7&#10;CnibR71ILezvNQspFDQSW8qhGUjI3E8pxx7mvqD9lj4GN8EvB80Nx5a319IskscfKRADCrn1weTX&#10;pGgrnQ7L/rgn/oIq4Fwa+MyHgHKspxbxmFT5tbXask+2iflqfW51xtmWaYZYXEtcul7J6276289E&#10;FFFFfbHyBBeffj/3qnqC8+/H/vVPQAUUUUAFZ0g3eJFH/Ts//oS1o1nn/kZo/wDr2b/0JaAPmf8A&#10;ak+DWpWfjvVNWTT5tS0PXY0E5gj3NbyBdpyOuCBnPY15f8If2NfEHjnxbDJFLPp2i2Mnm/abu3Ky&#10;cD5VUHr16n/9f3uyK3UUbAB0r85x3hpl2Mx/1yvJ25nLl21bu1fe19bfcz7zA+IOPwmC+qUUr2Ue&#10;bfRKy02vbS/4HOfDn4b2Hwu8Gx6Xp+5o0BeSR/vzOerH3/wFdBaf6lf896W4/wBQ30pLT/Ur/nvX&#10;6BQoU6NONKkrRirJLokfD1q06s3UqO8m7t92SUUUVsZmfqP/ACG9P/7af+gitCs/Uf8AkN6f/wBt&#10;P/QRWhQAVXuv+PiH61Yqvdf8fEP1oAsUUUUAUNf/ANXa/wDX1F/6FV+qGv8A+rtf+vqL/wBCq/QA&#10;UUUUAeT/ALR3wYvPirolpc6XIi6to8ryQRucJOrDDIT74GD2rxvQ/wBnTxl4rv1s7nSm0m2Ztlxc&#10;TSDCrxnaBycjgEf/AF6+tLIcyf71TlQa+TzTg3BY/FfWqrkm7cyT0lbTXTtpofTZbxZjcFhvq1Kz&#10;SvZtaq+umvfXUqeH9Ij8P6FZ2MO7yrOFIUJ6kKABn8qj8Q/8e9v/ANfUX/oQrQAxWf4h/wCPe3/6&#10;+ov/AEIV9VGKjFRjsj5qUm3d7mhRRRVCCob1d1u38qmqO8/49moA8x8VfsgeBfHk8lxfaSF+1fNL&#10;HC5jR2/vYHQj2xTvBn7I3g/wJqENxa211cNbEmBLmXzI4T2wMDp75r0y2/494/8AdFSV4v8Aq5lf&#10;tvrCw8Ofe/Kr9z1v7ezH2PsPbz5O3M7fmfDPxk/YU8ZeHfHN9N4WsY9c0TULlp4l+0LHNaFzko24&#10;8jJPI7da8L+N37EvxA+G86atf6MWt9QBkb7KwuFtm5yrlc4PGc9Dn6gfqx5a56UNGrHla/N868Fc&#10;lx3O4TnByd1Zpxi+tla9vJvToffZP4uZxgeRSjCairO6acl0u72v5pa9T8hNH/ZM8e3+gTa5H4V1&#10;i60y1k8uUxQHzM+oT7zAdyAQO+K9V/ZF/Y38TeMPixoupX2g6ho+h6TdRXtxcX9uYzcBCGVEVsFg&#10;xGCRwBz6A/ovoESmC4+X/l6m/wDQzV8RKvQV5uV+A+U4PFUsRKtOag03FpJSa133S7rfzPQzLxoz&#10;XF4epQVKEeZNJpttJ+Wzfnp6Dqr3vWP/AHqsVXvesf8AvV+6H42fKP7X/wCy5eeIPiJd+ILfTLrU&#10;bLUgrStZgGa2dVwcr3UgZJqt+yz+yxd6f8Q7DWptMvNPstNkE4lvVxJK4HyhF7L3z/Lv9fFA3UUB&#10;AK/P5eHOWPNf7U1vzc1rL4r3ve199bfifbR48zFZb/ZuluXlvr8NrWtttoKDkV+dH/BRT9mXxJD8&#10;ZtY8YaVptxqWj6k8Zne2jLtbSCNMhwMnB65xiv0X6VnaVGr6lqmRn/SF/wDRUdelxpwfhuI8u+oY&#10;mTjZqSkujV1t1Vm01p6nDwjxViMgx313DxUrpxcXs07PdbO6WuvoflN8BP2RPGXxx8WWdvDomoWO&#10;k71a5vrqFoYUTvgtjcT2AzXvGv8A/BPbx54X1f7Doa2Gs6SpIgupLhYHjXnAdSeo4Hy194CJV7U4&#10;Livhsq8EMlwuG9lWnOc27uaai/RKzVvW78z7HNPGHOMViFVpRhCCVlG3MvVvR39LLyPHf2SP2aG+&#10;APhO8N9cJda3rTrJePHnykCghEXPXGTz3z7ZrI8ef8E8vBHjXxXPqsNxq+im8cyXNvYTKkMjHOWU&#10;FTtJJ7ccdBXvOMUV+h/6o5Q8FTy+pQUqdP4U9bPq773fXufCf6zZosZUx8KzjUqfE1pfsrbWXTsc&#10;v8J/g/ofwX8KR6PoNr9ntVYu7Md0k7nq7t3J/KugH/IQ/wCA1YquP+Qh/wABr3sPhqWHpRo0IqMY&#10;qySVkl5I8avXqVqjq1ZOUpO7b1bZYqrqukW+t6bcWd1HHPbXUbRSxuu5XVhggj0Iq1RWsopqzM02&#10;ndHy1rv/AATK0q48QyPpfibUdO0mRiwtGt1maLP8KyFgdvXtkDvnk9LF+wLofh2GGDw/q2oaZb4H&#10;nI6LMZW7vk4wx9uP5V9AbaMV8dR8P8gpSlOnhkm+qb08lr7q8lZH1NTjbO6kYxniG1H019dNX5u7&#10;OR+E3wb0z4RaM1tYmSaadg9xcS/6yZvf0HoO1b+pf8hnTf8Afk/9ANX6oal/yGdN/wB+T/0A19Xh&#10;cLSw9JUaEeWK2SPm8RiKteo61Z80nu2eLfthfs+XXxTns9Y0+zTUZ7GFreezOA00ZO4FD/eB/SvI&#10;Phd+x9qWr+I7UHw/eaPaxyBprq8G11VWzhB3PH5fXNfaxXJoVAg4r47NPD/LMdmH9oVk+Z2bWmrX&#10;m1dba2Pqsu42zHB4H6jSa5Vez1ur/Oz8roZaRLBAqKoVVUKAB0AqSjpRX3C0R8eFFFFAEN31j+tS&#10;AZWo7vrH9alT7tAHN/Ej4U6L8UfDl1purWVvcR3UTRb2jBePPdT1HrXwV40/4JPeOLbxZNDod1pd&#10;xpTOTHPcT+WUX3XBP5D/AOv+jVGM18VxVwBk/ELhLMIPmjtKLs7dm+q/pH13DPG+a5CpRwE1yy3U&#10;ldX7pdGeLfsZ/sj2f7LPg66ha6XUtc1Yo99dhNqjaDtjQddq5PJ5JOeOAPaaKK+kynKcLluEhgcF&#10;DlpwVkv63berfVnz+ZZlicwxU8Zi5c1Sbu3/AF9yXQKhvv8AUfjU1Q33+o/GvROEmHSigdKKACvD&#10;P+ClP/JkPj3/AK9rf/0rhr3OvDP+ClP/ACZD49/69rf/ANK4aAPcYP8AUJ/uinU2D/UJ/uinUAFF&#10;FFABRRRQAUUUUAFGa84/at/ao8JfsX/BDWfiN46m1K08JeHljfUbqy0+a+ktUdxGHMcKs+0My5YD&#10;Cg5OACa/Kf8Aar/4OxPhND+0/wDApPhV4+a4+GEup33/AAs6W88KXguILQC3+ymASRhyxb7Rnywx&#10;4GccUr3dgs7XP2foJr84f+Ir39iT/opOvf8AhJan/wDGK+ef2x/+DmjSfj18e/gL4D/ZD8VahrWq&#10;eLvGdpp/idbrwu6CSykuIEEKfaowVZw0mXRcqoJ3KcGmk20kHS5+0lFCnKiigAooooAKKKKACiii&#10;gAooooAKKKKACiiigArxn9kP7/xH/wCx91n/ANGrXs1eM/sh/f8AiP8A9j7rP/o1aAPZqKKKACii&#10;igAooooArz/8fkdWKrz/APH5HVigAooooAKKKKACqGs/8fmm/wDX1/7Skq/VDWf+PzTf+vr/ANpS&#10;UAX6KKKACiiigAooooAr3/RP96rFV7/on+9VigAooooAKKKKACqHif8A5AF1/wBczV+qHif/AJAF&#10;1/1zNAF8dKKB0ooAKKKKACiiigAqvb/8fUtWKzzrFrZakIZrmCKW4JESO4VpSOTtHU4HpQBoUUiu&#10;H6c0tABRRRQAUUUUAUPEv/IHf/fj/wDQ1q/VDxL/AMgd/wDfj/8AQ1q/QAUUUUAQ3n+qqSP/AFa/&#10;So7z/VVJH/q1+lADqKKKAGzf6pvoaqeG/wDkXdP/AOvaP/0EVbm/1TfQ1U8N/wDIu6f/ANe0f/oI&#10;oAu0UUUAFR3P/HvJ/umpKjuf+PeT/dNABZ/8ey1JUdn/AMey1JQAUUUUAMuP9Q/0NVvD3/IBsv8A&#10;rhH/AOgirNx/qH+hqt4e/wCQDZf9cI//AEEUAXKKKKACiiigAooooAr6f/q2/wB6rFV9P/1bf71W&#10;KACiiigAooooAKoWP/Icvv8Aci/kav1nWMqjXL3n+GP+RoA0aKAciigAooooAjuf9S30otv+Pdfp&#10;Rc/6lvpRbf8AHuv0oAkopN3zY70tABRRRQBQv/8AkOaf9Jf/AEEVfrPvnDa7p+Owkz+QrQoAKKKa&#10;0ioeTQA6q9p/r5v97/GrFV7T/Xzf73+NAFiiiigAqHUf+QfP/wBc2/lU1eL/APBQT9rnTf2HP2S/&#10;F3xI1K3W8TQ7Xbb2xbb9ouJCEiTqDgswJxzgHFAHr+jf8ge1/wCuKf8AoIqzX841r/wX8/aN/wCE&#10;pHiBdZultWkV105YLf7GsQbcE8koXxjjO7eR1z0r9x/+CdP7Zen/ALeX7KPh74iWMKWs2obra+t0&#10;OVt7qPAkUckgcg4JyM9T1IB7lUdz/wAe8n+6akqO5/495P8AdNABZ/8AHstSVHZ/8ey1JQAVHd/8&#10;esn+4f5V5H+3v+1xpf7Cv7Ivjr4q6xB9stPCGmtdJahwjXU7MscMQJIxuldASMkAkgE8H+ZPxp/w&#10;c+ftQ+KvipdeJLfx1eaPDNITBpVla239mW0eQREIZI2LjAA3s+/lueaAP6wdA/5AVl/1wT/0EVbr&#10;4/8A+CJH/BSmH/gp/wDsTab42ms7fT/Eei3b6Hr1tCcRi6ijjfzI1JLKjpIh5/i3AZABr7AoAKKK&#10;8x/aM/bI+Gv7J+n2s3jzxZpugyXxxa20paS4uev3IkBcjjrjGcDOSKAPR7z78f8AvVPXm3wM/aq+&#10;H37UWkSX3gPxVpfiOGzl8u4W2YiSBuPvowDD0yRgnPNek0AFFFFABWef+Rmj/wCvZv8A0Ja0Kzz/&#10;AMjNH/17N/6EtAGhRSO6oPmOKFbeOKAG3H+of6GktP8AUr/nvS3H+of6GktP9Sv+e9AElFFFAGfq&#10;P/Ib0/8A7af+gitCs/Uf+Q3p/wD20/8AQRWhQAVXuv8Aj4h+tWKr3X/HxD9aALFFFIzBBzQBR1//&#10;AFdr/wBfUX/oVX6z9dbdDan/AKeov/Qq0KACiiigCvZdZP8AeqxVey6yf71WKACs/wAQ/wDHvb/9&#10;fUX/AKEKvs4Qc1n6+6tBb4/5+ov/AEIUAaNFFFABUd5/x7NUlRXpxbNQAtt/x7x/7oqSo7Rg1umP&#10;QVJQAUUUUAUPD/8Ax73H/X1N/wChmr9UPD//AB73H/X1N/6Gav0AFV73rH/vVYqve9Y/96gCxRRR&#10;QAVn6R/yEtU/6+F/9FR1oVn6R/yEtU/6+F/9FR0AaFFFFABRRRQAVXH/ACEP+A1YquP+Qh/wGgCx&#10;RRUdzdx2cLSTSLHGgLMzHCqB1JNAElFQ2WoQalbpNbzRzwyKHR42DKwPQgjgipqACqGpf8hnTf8A&#10;fk/9ANX6oal/yGdN/wB+T/0A0AX6KKKACiiigAooooAhu+sf1qVPu1Fd9Y/rT/OVByf0oAfRQrbh&#10;RQAUUUUAFQ33+o/Gpqhvv9R+NAEw6UUDpRQAV4Z/wUp/5Mh8e/8AXtb/APpXDXudeGf8FKf+TIfH&#10;v/Xtb/8ApXDQB7jB/qE/3RTqbB/qE/3RTqACiiigAooooAKKKKAM3xd4P0n4geF9Q0PXtL0/WtG1&#10;a2ks76wvrdbi2vIJFKvFJG4KujKSCrAggkGvzJ/4Ksf8Exv2Mf2abv4Z/HTxx4e+G/wr8E/CvUrm&#10;TUfDuj+CLBoPiDLcLF5NjNCiL5zL5EhRSrAB5GO1QzV+pFfkP/wcLeHvDvj/AP4KafsK+G/iosL/&#10;AAb1bxHqSanDdPssbq73WYijuCfl2FjEvzYGySXnGan7SS6spbO/Zn0j+wv+yt+xb/wUA/Zb8M/F&#10;rwd+zD8HbHw74qFy1rb6n4B0iO8iENzLbsJFSN1Vi0ROAx4I5ryD/gkV+39+w/8AtF/tNap4Q+Gf&#10;wV8D/Bf4xaPJdW9rA3hLTtNutTjhLiU2lzAgZiEUs0bbH27jtYKxH6a+GPDOmeD9BtdN0exs9L0y&#10;yjENtaWkKwwW8Y6KiKAqqPQACvyS/wCDjjwb4X8Hftlfsa+LPB9vp9h8dL/4nafZWstmipfalpom&#10;iDibb8zxpKYkBbgCWQA4LCqVudJbN2+8zt7j77n6/DpRSL90fSloKCuD+N/7U3wz/Zm0+0u/iN8Q&#10;/BPgO1v3MdtL4h1y201Lhh1CGZ13EZHTPWu8JxX4t/8ABLf9jTwH/wAFsv2l/wBoT9pT49aKvxC0&#10;u28a3XgrwVomo3En9n6Pp9mqsCsasoYmOeIDPG/zXwWbIN3byv8A194aJXfofsV8PviR4d+LPhKz&#10;17wrr2j+JND1Bd9rqOl3sd5a3K9MpJGSrDPHBrazX5E/sK/DGx/4JI/8F8vEP7N/gm51KH4OfGzw&#10;T/wm+haHcXT3EWhahDJKjrEzktgpa3AOSWKmEMW2A19Aftqf8F8fBf7Nn7Qd58Ifh78Nvib+0B8T&#10;9GjE2saN4F0tr5dHBAYpM6B28wKQSqIwXoxU5AN7W6/puGt2n0/XY+9qM18i/wDBN7/gsb8Pv+Ci&#10;fibxB4Nh0Hxf8Nfip4RiE+teCvF1j9h1S1jyqmVFJ/eRqzKpJCspZdyLuXPpH/BSn9pTXv2Pf2D/&#10;AIp/FDwvbaVe6/4I0CfVbGDUonltJZUxgSrG6OV55Cup96Unyq7COrsj3LPFc58UfjD4S+B/g+58&#10;Q+NPFHh/wjoNngT6lrOoRWNpCT0DSysqjPua4j9hT466v+0z+xX8J/iN4gh0+11zx34R0vXr+Gwj&#10;eO1inubWOaRYldnYIGchQzMQMZJ61+a/xg+Buk/8Fkv+Dgzxt8N/iX9p1r4Ofsx+GLOePw39qkis&#10;9T1a8SGTzJghBbiVgQCMi2RfulgblFqfJ11/DcmMk48/T/M/U74K/tH/AA9/aS8PS6v8PPHXhDx1&#10;pcEnky3fh/WLfUoI3/us8LsA3sTmtP4nfFvwr8E/B914i8ZeJdB8J6DYgG41LWNQisbSDPTdLKyq&#10;M+5r8hv2uv2VPB3/AAQ+/wCCpv7MvxQ+COnyeC/Bfxl8R/8ACvfGvhq0uJG025Fw0aQzqjk7SpkM&#10;mAcBrdSANz7tz9oL4Nab/wAFhP8Ag4R8QfCH4kPdat8G/wBmnwla6pJ4dW5eK01fV7xIJA02whjh&#10;LlQcEcW23o7gzH3mrefytq/wt95W17+X46fmfqR8FP2lfh3+0noM2qfDvx54O8dabayeVNdeH9Zt&#10;9Shhfn5WaF2Cng8Hniu2ByK/GP8Abd/ZI8F/8EP/APgpD+zP8Zfgfp0ngbwj8UPFKfD3xv4cs7mR&#10;tNvYbnYI5RG7Hayje+Adu+CNgAd279mom3J6Ubq6DVO3zHV4z+yH9/4j/wDY+6z/AOjVrU/4bh+C&#10;3/RXvhf/AOFVY/8Ax2uf/Yi8Raf4t0bx5qmlX1nqWm6h431e4tbu1mWaC5jaRSro6kqykEEEEgg0&#10;Ae5UUUUAFFFFABRRRQBXn/4/I6+P/wDgq7+314i/ZcsfDvg3wGtpD408YLNN/aN3H50WkWcfyvMI&#10;8/PIWZQob5eDn1H2BP8A8fkdfGv/AAVr/Yb8UftEReG/HHgWKPUPE3hKKe1n0p3EZ1Kykw7KjY/1&#10;iuqkA8HnAzwQD5L+D/8AwVH+M/wU8bafqXijxU/jzwq9wseq2N5ZxQzxRyOA0sEkYBBXPCNkAZ9M&#10;H9fNC1mHxFo1rf2rb7a9hSeJv7yMoZT+RFfjh8If+Cd/xc+O3jKw0jUvButeC9BeZW1TUtXiEJjh&#10;VxvWNM5kLYwPUH0yy/sb4d0SHw1oVnp9uu23sYEt4hgcIihV6ADoB0FAFyiiigAqhrP/AB+ab/19&#10;f+0pKv1Q1n/j803/AK+v/aUlAF+iiigAqvq2oR6TpdxdTMI4bWJpZGJwFVRknJ46DvVior60W/s5&#10;YJBujmQowPcEYNAH4yfFz/gpJ8Yf2jvHt94g0TxxrfgLwrHdyLoml6PsjcwxuypLcOwbzGfG4r93&#10;BH4fY3/BJT9ubxV8f7zX/APj27j1bxF4as47+z1VEWN9RtGby8ypn/WK2AWAweScHGflf4xf8Esf&#10;i18EPiFfaT4U8PyeN/CdxdySaReW9wqXFukjswhnVum3JG/hcY/H66/4JWfsKeIv2a/7c8Y+NzDb&#10;eJ/EttHaRabBKJE022Vt+1m6M5bB46c+uFAPsC/6J/vVYqvf9E/3qsUAFFFFABRRRQB+cP8AwcWf&#10;8FYvFn/BOT4K+EvDnw3a1tfiF8TLi6itdUnVJ10Wzt0jM04iY/NKxmRYywK8OTyAD+Femf8ABcX9&#10;q74W67deT8cfHWtw3oaS/g1a7W8jKuV3CISKfJ4XjZgLk4A3HP71f8HBX/BJvxD/AMFL/gd4X1Lw&#10;Hd2sfxA+G91c3WmWV3IIbfV4LhI1nty5HySHyYyjMQoO4H7wI/D3Sf8Ag3t/a0+JWvTmb4Tal4dt&#10;bHdFe3OpXtvEu1CM+UN+6XIbgqCrYODwaAP06/YM/wCCqPxG8KeKfBGr+I/F2reOPh94yFpHdQ61&#10;JHJe6YLhRslSdcDKs+GVs56Z6EfserblzX5IfsM/8El/iFc+L/Bdr4q0Wbwf4H8Gravi7nV77U/s&#10;6gRx7F4XlAWJHoe21v1ujUqig9QKAHUUUUAFFFFAHL/G3x1L8MPg94o8SQ27XU2g6Vc36QqpYytF&#10;EzhcDnkr2r8F9R1bVv2g9Qk8ZeN9W1TXPEHiCNbuSV72RY7NXBZYYFRgERA20becZ55r+gTXtEtf&#10;EuiXenXsMdxZ30L29xDIMrLG6lWUj0IJH41+afjf/gh14w0Hx3d23gHxl4eXwnPK8ltDrUMv2nTF&#10;JYiJTGMOg4AJ5A7AACgD1L/giZ8ffFHxA8EeNPBfiO/vtch8E3VsumahcsZZvs8yMwhkf1Tbhc8k&#10;AnpX3NXh/wCwr+xTpf7FXw2vNMt75tZ1zXJlu9X1N49jXUighVA7Im5go9z04A9woAKKKKACiiig&#10;Ch4l/wCQO/8Avx/+hrV+qHib/kDv/vx/+hrV+gAooooAhvP9VUkf+rX6VHef6qpI/wDVr9KAHUUU&#10;UANm/wBU30NVPDf/ACLun/8AXtH/AOgirc3+qb6Gqnhv/kXdP/69o/8A0EUAXaKKKACo7n/j3k/3&#10;TUlR3X/HvJ/umgAs/wDj2WpKjs/+PZakoAKKKKAGXH+of6Gq3h7/AJANl/1wj/8AQRVm4/1D/Q1W&#10;8PH/AIkNl/1wj/8AQRQBcooooAKKKKACiiigCvp/+rb/AHqsVX0//Vt/vVYoAKKKKACiiigDjv2g&#10;/ixF8Cvgf4r8ZTQ/aI/DOl3GomHJHnGKNmCZAOMkAZxxnNfzCfFP/goT8cP2pvibe+ONc+J3jTRb&#10;i6maTT7HRtTksLfTo8kKqLGQM44z375zX9SnxC8D2PxM8Dax4d1SMzabrlnLYXSBtpaKVCjgH/dY&#10;1+AXx0/4N0/j98IfitqWj/DjT9F8feD5LjOmX76nFYz2UTkssc8cjAkr03Lkep5oA+0f+Dd7/gpV&#10;4+/ajtPFXwx+Jmrz+Jtc8HQx3ena5cn/AEm9tWIXZMf45FJB3nJPOe1fqJXwT/wRK/4JQ6x/wT58&#10;L654g8aX1tdeOvFkaR3UNrJvhsYQQwiyOGYEDkenBwcD72oAKKKKAI7n/Ut9K8N/4KG/tRXv7If7&#10;KGseLdJt4rvXpJYdL0iKX/Vm7uG2Rsw7hTlsd9uK9yuf9S30ryv9sj9mO1/a9/Zw1rwPcXkmmzXy&#10;pPZXi5P2S5ibfFIR3AYDI9M0AfkTa/tMfGy18RN4gX4xeNn8RNIJ2L3X/EvdgSwjNtjb5OT9z04z&#10;2r9Zv2Af2lrr9rD9mLQvFuo28dprLF7PU4UOVS5iO18egPBx2zivzhtv+CW37Qk3iD+xpPDvh+NR&#10;IIjrg1RPsZjJK+eIvv8Avs+8Aenav06/ZD/Zztf2VPgDoPgq1unvjpkRa4uWJ/0iZyWkbnoNxOPY&#10;euaAPTK+Xv8Agqx+2Hr37JXwH0//AIREW8fi7xhqSaRplzOgkjscqzyzlD9/YinA6ZIzX1DXgf8A&#10;wUP/AGN3/bP+Bq6HY6lHpPiDR72PVNHupQWhjuEBG2RRyUZWYHHPNAH5T6D+1J8aPhn4stPEWmfF&#10;Txpq+r2rtcS22q3n2mz1EgcxvFjABGVGPu5B5xX7Lfsv/G6H9o74A+FfG0EH2ZfEFgly0QbcI35V&#10;1B9A6sK/LPQv+CV3x48ZeLbPRdU8P6P4atJnaK61VtVjnjjj28tGifMxIyBjO0kZz1r9YPgl8KrH&#10;4H/CfQPCWmtJJY6DZR2kTyH5n2jlj9Tk47ZoA6HWdUi0TR7q9nbbBZwvPI391VUsT+Qr8Tvix+3V&#10;8WP2oPHF54oXx34o8H6E11J/Yej6Jd/ZEtIEdljkkYAmSUgbtx4w2ORX7bXVut5bSQyDckqlGHqC&#10;MGvyZ+Mn/BIr4sfCf4hX1j4C0vT/ABh4PvLqSbTHfUktbnT1kZm8mYP94KSfnHAGPoAD6C/4JCft&#10;peL/AIzan4g+HfjrU5fEGreHLOPUdP1abAuLu0ZvLIm/vSK2Bv8A4up6gD7gtP8AXzf73+NfJ/8A&#10;wTB/YL1r9le01rxN4vurV/FviSOO3ktLWTfDptuvzCLd0d93JYcZBx14+sLT/Xzf73+NAFiiiigD&#10;5I/4LK/8FGrr/gm7+ysPEmh6fb6r4x8SXyaPoFvcn/R0uH5MsgBBZUUE4HUkZ4r+eb9vH/gpl+0N&#10;8bvgRq2k+OvinfeJNJ1q9t5p9JfT7aO13xtvTygqhowpH8J5wM1/QT/wW0/4J5ax/wAFEP2UYdF8&#10;K3Nvb+NPCmoJrWiLcFUhu5VBV4Gcj5d6ng5AyBnjkfhX4g/4I4ftM/HeZvBw+DPi/RtQFwofUNRg&#10;+z6XCRn5xcthHTGeVPp3wCAfn3pvjjxPq0i6hHqmpSXT84835M/3QvYe1f0+/wDBrLqJuP8AglvZ&#10;x3Hmf2g3iS/nugxH3nEWCMAY4XoSTxnjIA/L34Uf8G837TNhqtl4XHgHRbdYSqP4iuL2EWkYY58w&#10;fxvjk/KD0HU8V++P/BOj9ibTf+Cf/wCyp4f+HNjqEmrXFiXu9Rv2BUXl3JjzHVT91eAAPRQTyTQB&#10;7nUdz/x7yf7pqSo7r/j3k/3TQAWf/HstSVHZ/wDHstSUAfnd/wAHT+mXepf8EWfiW1tcLBFa32kT&#10;XSnH7+IajbjYMg/xsjcYPy9ex/kor+3L/gph+xnB/wAFA/2HPiH8I5r5dLm8WacEs71ow62t3DKl&#10;xbuwIPyedEgbGG2FsEHBH8pnjr/ggv8AtceA/i3deD5PgX461S8tpCi6jpli11o9wu4KHS9X9xtO&#10;4HDMGAzlRtbAB+wP/BlF4euLb9jn4was14sltfeM4rSO13JmB4bGFmkxjcN4mQZJIPlHGCGz+1Ff&#10;DX/Bvz/wTK1X/gl/+wdb+GPE91a3XjTxfqsviXXUtiskNhLJDDDHapIBl1jjhQk5I8x5dp2kE/ct&#10;ACOcI30r+X3/AILaftteOpv+CnPxY0TS9SWyuNB1L+zE1DaJ5re1jRRHBDuGI15YtgZLZ5OBX9QZ&#10;GRX4Q/8ABeP/AIIbfETxv+1XrHxg+G/hvVPG2keLts2qWGkKG1KxuQuCyxKMyo2M8AnPU9yAfKf/&#10;AARY/wCChnjT4Vf8FJPh/B4i1htU0nxVOdGv5tiQSmNxhfMKgBwrcjdznoa/qJQ/Iv071/Pf/wAE&#10;f/8AghX8UL79qbw5408d+D9a8A+E/C10l/J/bsYjv9SkXlIlhYZC5HJI49TwD/QiowooAKKKKACs&#10;6RtviRT6Wz/+hLWjWewz4mT/AK9m/wDQloA/nY/4OUP+C3Pxab9srxL8Dfhl4w1rwH4M8BrFZatc&#10;6HetaXuuXskKySh54yJFhjWXyvKUgMyuW3fKF4L/AIIG/wDBdL40fDb9tfwP8M/iJ488S/EL4ffE&#10;XVIPD/l+INRe+utHuptsNrLbzzFnVBJ5atFu2FWJA3cn6k/4OGv+Dd74mftRftPap8cvgfaWvii+&#10;8UW8A8ReHJr6O1u1nggWFbi2aZljZGiijBjLBt65UNuIXjP+CFv/AAbXfF34Uftc+F/i98dNPtPB&#10;emeA7pdT0jQo9Shu77UrxU3QySGBnSKKNmDFWbezR7SoUkkA/dT49/Fex+BXwT8UeMtSVpLLw1pk&#10;2oSorhWlEaFggJ4BY4A9zX47ax+3p8evivrR8UTfEzXPCsl9ma00fR1jisLCNsbY2RgTKwXGSxzn&#10;OD3P7IfGn4ZWfxm+EPiTwlqTSR2PiLTptPneP7yLIhUsPcZyPpX5Ga3/AME0vjv8NNbbw7b+EV8V&#10;29rmOy1ezvEjgvIlAw0m7mNtuM5+8QcAdAAffn/BLf8AbM1r9rj4RarH4rjtR4u8H3a2GpTWwCRX&#10;gdd0U4TOULqDkYxkcdwPp+vnH/gmn+xrqX7IPwfvovEF5DeeKPE90L7UxAcw2xA2xxIe+1cgnJHO&#10;ATjc30dQBn6j/wAhvT/+2n/oIrQrP1H/AJDen/8AbT/0EVoUAFV7r/j4h+tWKr3X/HxD9aALDHC1&#10;+T//AAUg/br+IHxM/aV8TeA/CvijV/Bvg3wPcLp10dJlEN3q15sDS75gMrGocLsHU88HFfrAwypr&#10;84/+ChP/AATB8deI/jvrHxE+GkFnr8Pigxy6xo9xdC3niuETaZ4nb5SGVVBXrnGMDmgDhf8AgnT+&#10;3J8QfDn7RHh/wD4w8Uar4y8M+LrnyrO41abzrzTbtcFEEuMtG4GAp6YJ5r9Vgcivzp/YH/4Jo+Nv&#10;h18a9J+IPxHhs9GbQZdmk6Ta3YuZGkkwpmldflxtPC9QQe3J/RYUAFFFFAFey6yf71WKr2XWT/eq&#10;xQB+YP8AwV0/a+8b6v8AtHXHwn8Na/qfhXw34d062vdYn02Uw3WqTzgvHF5mAUjVVBIU/MTyfTyH&#10;9jT9rXx1+z98fPB9hJ4n17xB4N8Q6rbaXqGl6peSXgtQ7YSeJ33OpUjlQfmyOnOfr7/gpV/wTO17&#10;9oT4kW/xG+H99Yx+KPsaadqWmXzFYdUhQkxsr/wSJuYdlIJ75z5l+yT/AMEo/G2i/GPw74u+JraZ&#10;pVj4ZvoL+y0iyuftMk90GGxpJVwu1DngdeRg5BUA/SsHNFA6UUABOBX4Df8ABxl/wWV+K2j/ALWG&#10;q/A/4X+KtU8C+HfCkEEesX+k3Hk3mqXMsQldfNX5kiRXVCgI3MGzkYr9+TyK/GH/AIL7/wDBBH4h&#10;/tS/Hy4+NXwbSz17XNUtoYte8P3N4tvNO0MQiSa3eQrH/qkRShIO4ZG7OAAfBf8AwTs/4LlftA/s&#10;ufHXw3a+IfiL4m+IngjUrqOzvtL8SXzXxiRsLmGWQl4sBRgA4GOhyc/0/wDgvxRbeN/B2k61ZsWs&#10;9Ys4b2AkgkxyIHXpkdGHQmv5yP8Agn9/wbnftAfEH48aHqXxI8N/8K98NaPeLPLJc3kcs0uwjO0R&#10;sc9cD15HAyw/o78LeHrfwj4Z07SbXcLXS7WO0h3HnZGoRc4A5wB2oAv0UUUAUPD/APx73H/X1N/6&#10;Gav1Q8Pn/R7j/r6m/wDQzV+gAqve9Y/96rFV77rH/vUAWKKKKACs/SP+Qlqn/Xwv/oqOtCs/SP8A&#10;kJap/wBfC/8AoqOgDQooooAK/N//AIKX/wDBSXx94b+PuofC34Z6lD4Zh8N28Mmu635C3FzLNMpd&#10;beANlVATBZyMgnAr9IK/M/8A4Ka/8E/fHk37Q2rfE3wLotz4r0nxTFCNW0uyAN5Z3EKeWJYo/wDl&#10;oroo3Ac7vw3AFf8AYC/4KYfEa2+Pmg+B/iRrUfi7Q/F1wLCw1KS2S3vLC62/u0fZhZEfbyxAOcn/&#10;AHqf/BSf/gob8QtY/aV1z4c/D/xFdeC/D/g0R2+qalp+w6hqF26bmjSQ5ESIrKDgbt34bY/2AP8A&#10;gnr8QvEf7QPh3xj408P33g/w34Rul1G3t79VW8v7lVzGDHzsRd2Tn3Awem9/wUa/4Ju+PdT/AGht&#10;X+I3w909fFFh4oWKTV9JEwjurW4RNhmizw6sqqCvXPpjJAMn/gnP/wAFD/iJpH7Q2h+A/H3iK68Z&#10;+H/GEhtLC+vwi31hd4GxWddokRwCMYznnrkN8C/8HPH7eHj/AOKf7duu/BGHWtX0P4c/D+zsTNpt&#10;pPJbprd5cQLcGefGC6oHVEHK/LuHJOP0U/4J5f8ABN3x9p3x50nx58QtNXwvpvhd2uNN00zrLc3l&#10;wVwsj7eFVQTweQcjnOU5H/guL/wb76p+358Vofi18Ldd0jRfiE9lFYaxp+rF1s9bjhG2KTzFDGOZ&#10;EwnTawVeVwSwB+Tv/BFP9uvx9+xh+3f8ONL0HXNYuvBfjzxBZeHdd8PyXEtxbXEVzIsCzRx8nzot&#10;wZNvJ27ehNf1bV+LP/BJP/g2Z8WfAH9pTw58Uvjfr/hu6l8F3MWq6H4f0SSSdftyYaOa4lZVAMMg&#10;DBU3BmUc4yG/aagAqhqX/IZ03/fk/wDQDV+qGpf8hjTf9+T/ANANAF+iiigAooooAKKKKAK98cBf&#10;rX4n/tKftgePf2sfjBrurz+KvEWg+FdN1Key0LRtLvZLOKKKCUxiaVk2vJIzIWycY4GMcD9sb0Z2&#10;/WvzL/ae/wCCQPjzQvjDrOsfC9tL1zwz4kvpNQfTL27+zT6VNKwaXbI2Q8ZYluct1HuQDo/+CPH7&#10;XHjTWPitqXwt8Wa3qHijTTpzapo2oahIZbu2KtiSB3xmRcfMGY5HA9Sf0Yr49/4Jpf8ABOjVv2XN&#10;e1Xxr40v7O78X6tbf2fFa2RJt9Otg24ru/jZmAOe3PPIC/YVABRRRQAVDff6j8amqG+/1H40ATDp&#10;RQOlFABXhn/BSn/kyHx7/wBe1v8A+lcNe514Z/wUp/5Mh8e/9e1v/wClcNAHuMH+oT/dFOpsH+oT&#10;/dFOoAKKKKACiiigAooooAK+ef8Agpf/AME2/AH/AAVD/ZxuPh748jvLaOGcX+k6tYkLeaLeKpVZ&#10;oiwIIKsysjDDKxHBww+hq/Or/gvf+298UPhEnwj+AnwJvE0r4vftEazLo9jrBODodlF5QnnVsHY5&#10;85cSYJRElZRuCkTLsVHufL0f/BG7/goR8AJrfwj8Nf25NJm8Nwrt06DxBfXkF7HGMqqJE0N0VQBe&#10;Asm0YOAK+hv+CaP/AAb/AE37PH7SUPx3+PXxX1z4+fGKxRodLvdReWSz0U4ZN6GZ3klkUMwUnYib&#10;iQm7DD4ek/4JUQ/8Exv+C4f7FbX3xK8XfFHxh8QtT1K98QavrjAh54INo8oEtIFJlckySOTx05z7&#10;n8e9O+LX/BD/AP4K3+EPiBB8RNW8ZfAD9qTx3Lp+v6FqBOzw/qN9PkNGuSo2b96SRhWdIZI3HCsd&#10;IPVW63V/P/gmclv6J/L+kfs8OBRSL90fSlqSgPIr8r/+DUadfCH7Inxm8A3u2HxD4H+LutWeo254&#10;kjzFaqrMPdopQP8AcPpX6oV+bP7VP/BFX4reHf2xfFHxx/ZL+Oh+CHij4iBX8XaRfaTHqWkatcDO&#10;boRyLJGJDlmIeJiHd2Vl3MCJ2fqrfin+gbq3nf8ANfqcn8bpU+JP/B2Z8HbbTGW4b4e/CC+u9WMf&#10;JtzO2oxqj+n/AB8wN/20HrXxj/wRf0/9uTxNo/xx8Tfs/wBz8A45NZ+JOpjxZN4zW4OuNqIKsVcx&#10;of3IEhKAn7zS+9fqV/wSu/4JFyfsI+KvG/xH+IHj7VPi58cfiUUHiDxZfQ+SFgXBW2t0LMVjBC5O&#10;Rny4wFRUVR5P+0V/wQ/+KHw//av8WfGb9kb48XHwN8QfEKb7V4o0K90qPU9F1S6JJe5EUgdFcl3f&#10;DxSYd3KsgYikvdsvJ/e3f/gA/ev6r8FY8o+Bn7Dv7ZXib/gsd8IfjX8ctd/Z5s9R8J6Ve6bqFp4T&#10;1Ke31LVtLlhuIxut3jzMI5pVIYkBcdeAKxP+Cyf/AARc1zwL+yj8fvi9L+1F+0FqllDZal4h/wCE&#10;Pu9fkfQnSSUyCyMO7H2dd+0LjG1RX05/wT6/4Iv+KPgz+1jcftDftB/FzUPjl8bGsH03S71rJbLT&#10;fDsDgiRbaEcAlXkUbVjRVkkwmWLV9zfEv4Y+H/jJ4B1bwr4q0fT9f8Oa5btaahp19CJre8hb7yOj&#10;cMp9DRON42W+v4hCVpX6afgflP8A8EhP+CMeuR/A39nL4xn9p/8AaAksf7D0HxR/whj69IdBCGCG&#10;f7B5O/H2YA+WExjYAK6b/gnJKvw0/wCDkb9tnw5qRWG+8V6LoWvacH4a4t0hhDsnqA1woOO49q/T&#10;nwD4C0b4W+CNI8N+HdNs9G0HQbOLT9OsLSIRW9lbxIEjijUcKqqoAA6AV8W/8FPP+CP+tfta/HTw&#10;n8cPg38TL74L/HnwXZtp1rr0FqLm01azyzLb3UWRkAu43EOpVyrI4C7blJc/MttfxJjH3eV76fge&#10;L/8AByHIvjn44/sQeAbNlfWvEHxmsL+GIcyLBbvEksmP7q+epP0o/YTZfhz/AMHPn7YWh6iyRXfj&#10;Dwjoeu6XvGGuYIraySTZ67XkKnH9w+hrv/2H/wDgjF8QfCv7Ydl+0J+098Zpvjn8U/D9nJYeG44N&#10;NTT9I8Oo4ZGkiiUKhkKu+NkcaqXZiHbay9Z/wVA/4JAar+2H8ZfB/wAZvhH8Sr/4M/HjwHbtZWHi&#10;O3tftNtqNoSxFrcx5GVBd8HDgrI6sjgjbK92z83f5pL9EU/euvT8Hc8W/wCDmWdPHWvfsd/D6zZZ&#10;Ne8TfGvS7q2hHMhihHlSOB/dU3Uefwr9TYRhK/Ov9in/AIIwfEbSP2xdM/aC/ak+NUnxy+JXhW2e&#10;08L2tvpiafo+gbwVadIkVEMhUnAWKMKzFjvYKy/ot0oSsred/wAl+gPV38rfn/mfm3/xCb/sU/8A&#10;QheJv/Cs1D/45X0X/wAE2vgB4Y+AHwf17wH4Zs5rXw34N8Uajo2lwS3DzPDbQFI41Z2O5iFUDcTk&#10;96+ma8Z/ZD+/8R/+x91n/wBGrQB6t/wjFl/zyb/v43+NH/CMWX/PJv8Av43+NaFFAGf/AMIxZf8A&#10;PJv+/jf40f8ACMWX/PJv+/jf41oUUAZ//CMWX/PJv+/jf40f8IxZf88m/wC/jf41oUUAZMvhuzW6&#10;jXyTz/tt/jUHiOPQ/COhXmp6lLFY6fYQvcXFxNMUjgjUZZmYnAAHOa1Z/wDj8jr5j/4LJ6HrHiD/&#10;AIJ+eNINHW7l2m2lv4rZWaSazWdDOo2kH7gJPUYB4oA+Tf26f+DoP4C/sm2s9j4Y8NeKviN4ik5s&#10;YYs6bp9zGHKmY3Em5hH8pKlYm3EY+Xkjg/2I/wDg7U+Ef7QHir/hH/iV8Ote+G+rXES/2dNp9+2t&#10;2upz8gwjCRPG5+XYCrBjkFlOA34tf8FYvAd7pv7QFr4oijabw34g023XT7mPBgUxIEaJSBgY4bBz&#10;97jjgeKfsufDjWPij8fvCul6NBcSXX9pQ3DyR/8ALtFG6u8pJBACqCckHnAwcgUAf2cfsx/td/Cn&#10;9ru3vR4J1r7ZfaaR9s0+5SW1vbcHHzNE+G25IGRxk+4r1r/hGLL/AJ5N/wB/G/xr8dP+CdEWoN/w&#10;UH8APovnLdhLgan5YYqbLyznzdp6ZB27uM7vev2boAz/APhGLL/nk3/fxv8AGqeq+HrSK708LG37&#10;y42t87cjy3Pr7CtyqGs/8fmm/wDX1/7SkoAT/hGLL/nk3/fxv8aP+EYsv+eTf9/G/wAa0KKAM/8A&#10;4Riy/wCeTf8Afxv8aP8AhGLL/nk3/fxv8a0KR13LjpQB+S3/AAWQ/wCDlPwb/wAE4vjRdfC3wH4N&#10;t/iN480gIdamudRe20zRmdN6wFk3PNMAVLKu1U3YLFtyrrf8Ef8A/g5J+G3/AAUm+Kkfw48X+E5P&#10;hj8QdQDNo8P9ote6drW0AmKOYqjJP94iNlwwU4ct8tfhL/wXk+E+p/Bz/gr18e9N1W6e8uNQ8Uz6&#10;3FK0wmJgvgt5Cu4AD5Y51Tb1XbtOSM18/fsy+PdX+F37RHgjxDoPm/21pOuWdxZiJAzvIJlwqgkA&#10;k9OSOvUdaAP7l9R0GxtYQzR7VU5Yl24H514nff8ABQ39nfTviDJ4Xm+JnhhNajmFu0X2tzEshbbs&#10;80fu857bunPTmsj/AILBeLde8Gf8E/fHl34fubixuJIIba5uoCRLb2ssyRzMvBz+7ZgenBJyMV+S&#10;dj4W0qDw6umw2dqdNMYQQ7QUZcdT659Tz3oA/fOz0TTdRtI7i3CzQzKHjkSUsrqehBzyDUn/AAjF&#10;l/zyb/v43+NfLP8AwRZ8Sax4g/YnsY9Uup7y10vVLux0qWZyzNZIwMfJAJA3MASTwOuMAfW1AGf/&#10;AMIxZf8APJv+/jf40f8ACMWX/PJv+/jf41oUUAZ//CMWX/PJv+/jf418d/8ABWj/AIK2/CX/AIJT&#10;+C9NTxTb6l4g8Y+Jo2fRvDmltuurmJGCvPI7HZDCCcbm5YghVbaxX7Ur+Z//AIO5vgz4o8G/8FJt&#10;H8bapb30nhPxZ4VtLPR750X7PHLbPIJ7ZWUZ3AyLId/P74Y4wAAfo1/wTc/4OV/gz+3p8b9L+HOu&#10;+Etc+FvizxAwh0ddQvlvtP1O5O4/ZluEC7JGAGzeih2O0HcVVv02Xw1YsuRE3/fxv8a/iz/Yg+EH&#10;ij9oD9sX4Z+EvBNreXniXUfEVnJam1RXktBHKsr3B3fKFijR5CW+UBCTwDX9rNv/AKhfpQBS/wCE&#10;Ysv+eTf9/G/xo/4Riy/55N/38b/GtCigDP8A+EYsv+eTf9/G/wAaP+EYsv8Ank3/AH8b/GtCigDP&#10;/wCEYsv+eTf9/G/xrP1iDSPDemahqGoSR2djYRNcXE8spVIY1BLMxzwAASTXQV5z+0/8Nr74x/s8&#10;ePvCumS+TqPiDRLqxtm8zyx5jxsqgnsCSAfYmgD4W8Y/8Fwm1DxXcSeBfha+ueE7d3SC+1HVjZ3G&#10;qKOBJDHghVJyRvPzDHSvsn9j79pPwf8AtlfCqPxN4fhubR4ZWtb/AE65crc6dOv3o3GfybofqCB+&#10;K9ndP4Ctv7B8QWk2g63oiizvNPuYmjkikQbSEUjLLxxjJx15yB+l3/BEX4O694H+FfjLxVrFjc6X&#10;aeNtRhn063uAUkeGGMp5xQj5Q+QQe+OnAJAPtD/hGLL/AJ5N/wB/G/xo/wCEYsv+eTf9/G/xrQoo&#10;Az/+EYsv+eTf9/G/xo/4Riy/55N/38b/ABrQooAw9f8AD1pBpbMsbBt6D77d3UetXP8AhGLL/nk3&#10;/fxv8aXxL/yB3/34/wD0Nav0AZ//AAjFl/zyb/v43+NH/CMWX/PJv+/jf41oUUAZd14bs0i/1J/7&#10;7b/GpE8M2TID5TdP77f41avP9VUkf+rX6UAUf+EYsv8Ank3/AH8b/Gj/AIRiy/55N/38b/GtCigD&#10;Ok8M2Sxt+6bof+Wjf41W0Hw7Zz6FZSNGxZ4EYne3JKj3rYm/1TfQ1U8N/wDIu6f/ANe0f/oIoAZ/&#10;wjFl/wA8m/7+N/jR/wAIxZf88m/7+N/jWhRQBn/8IxZf88m/7+N/jTZ/DVmkLERHgZ++3+NaVR3P&#10;/HvJ/umgChbeGrN4FJib/vtv8a+PP+CiX/BY34M/8E7/ABha+E9WtNc8YeObqBbptB0NfMmsoWBK&#10;SXEjsEiVscDJbkHbgg19pWf/AB7LX8w//BV3wZrnw5/4KjfGyDxRFdQ3/iDXm1fTJrhQou9OkRfs&#10;/lkEhlRQV4PBU5CnIAB+4H/BPL/gq98Gf+Cjeqapo3hVdc0DxZpEf2ifQddi+z3jwZA86Pa7JJHu&#10;OMq2R3AFfVn/AAjFl/zyb/v43+Nfzi/8ENfBmueOf+CrHw3uvDsdw8fhlLy91q5hXdHaWZgZCsnI&#10;GHYqg6kFwcZIz/SVQBmz+GbJYW/cnof42/xrmvF3ifwv8JvhZceJvE15BpOi6TYi7vbyeRljhQKM&#10;k49zgAckkAV2lx/qH+hr42/4LOeD9Y8X/sABtLt7q8tdJ1LTNS1aCBNzSWMTgy5HUqCVJAByB0xk&#10;gA5vSv8AguB8G73xJ5dz4b8eWHh2SYRR67NYH7MVJIMrJv8AMWPGCG2nIPQdK+0vDK6H4y8PWWra&#10;XNHfabqMK3FtcQys0c0bDKsDnoRX4Mz6/p50M3jXEEllImdwO5ZAewA+8T0wOSeK/Xb/AIJP+Dta&#10;8D/sIeA7HXIbi2uPssk0ME4HmQQPIzRqTnnKncDxww4oA9+/4Riy/wCeTf8Afxv8aP8AhGLL/nk3&#10;/fxv8a0KKAM//hGLL/nk3/fxv8aP+EYsv+eTf9/G/wAa0KKAMmz8OWciNmE9ezt/jU3/AAjFl/zy&#10;b/v43+NWNP8A9W3+9VigDP8A+EYsv+eTf9/G/wAaP+EYsv8Ank3/AH8b/GtCigDP/wCEYsv+eTf9&#10;/G/xo/4Riy/55N/38b/GtCigDP8A+EYsv+eTf9/G/wAa4H41/FzwP+zb4Q1jxR401S30XQ9PWIGa&#10;VmLO7A7Y0Ucs7HgKM5r06vzd/wCC9Gl6gdT+FupT+cfCthqdwL07T9ngungUWzynO3qHC5GQcnIo&#10;A9e+D3/BXb4HfFvxzZ6C3/CUeGZ9Um8myuNc0yWztbpjjaBJuIVmyQA2Pun2z9aJ4bsZFDLG2DyP&#10;3jf41+AfjiOK88MXFuymSe6HlWqr995z/q9n+0GwQe2M9q/dz9nyy1TTfgR4Nt9aMjaxDolml75g&#10;IkEwhQOGySdwOQcnrmgDoP8AhGLL/nk3/fxv8aP+EYsv+eTf9/G/xrQooAzZ/DdmkTfuj0/vt/jX&#10;jP7WX7Znwt/Yt0GxuPGmoXC6hqgP2HS7GKS5vrwD7zJGp+6vdiQB9eK90uf9S30r8Mf+DhW317w/&#10;+0j47vLlruNdU8NabHos2GAFmrEXaQ8nncSWxjIyccE0AfdHwU/4Ly/srfGjxUNEXxdfeHtUYrGI&#10;dXsJ4VaQkDaJF3JwTySQODzX2jo1lo/iHS4L2xkivLO6QSwzwzl45UIyGVgcEH1Ffya/C/Rk1P4l&#10;+FLPT4o3K3sbBVXciwY+csO6beo71/RX/wAEUL7Vrz9iCzTUJriewtdYvINHeYsSbIMPL2k9VBL4&#10;IJ79+AAfVH/CMWX/ADyb/v43+NH/AAjFl/zyb/v43+NaFFAGHe+HrRNYsUEbbZBJkb25wB71c/4R&#10;iy/55N/38b/Glv8A/kOaf9Jf/QRV+gDP/wCEYsv+eTf9/G/xo/4Riy/55N/38b/GtCigDP8A+EYs&#10;v+eTf9/G/wAahtvDlm8so8k/Kf77e/vWtVe0/wBfN/vf40AVz4Yssf6pv+/jf41+X/7af/Bxp4D/&#10;AGe/jnqXgfwP4NufHknh25Nrq2oJdPHarIrYeOIqG3Ec/P0yMYNfqVqUEl1p1xFHIYZJI2RJB/AS&#10;CAfw61/Ir4r8Gar8FviN4o8KeLLe403xJo+sXcd+LkFWmkMzHfk9cgjnrQB+z3i7/g5z+BPgr9je&#10;++Il5o+qHxpb3a6bB4LW4xdXVyyMwYSE4WBQvzybSVJACksAfkT4Qf8AB58t340kh+IHwKt7Xw5c&#10;PIFuNA16SW8tEwdgMcyBJTnGSGj4yQvY/kR+2PFJL4m0m8W3mjs7mB0SVoyqXDoRuIJGDjcoOOf0&#10;z43QB+9XgH/g860p/iNDb+IvgbLb+EXnSNrmy11pNQgi6M5RkCSN3CgqO2e9foJ8df8AgtJ8OdI8&#10;JeF7j4T6aPiZqHizSYtaiaO7NtZ6ZbS52G5ckssu4EGLG4bWzjFfyI1+mn/BNLSfEvw6/YiuPEt7&#10;p91Fo+vT3yaHqfls0BlgyGgZsEIRIxYZGDvOe2QD9oP2d/8AgvF8JfFnxDm8G/FRNP8Ahr4kCeZb&#10;udQe8sbkAfMDIozE3BIVwMjHOSM/dnhDVvDPxG8KW+teH7601bS72Lzbe6tbgyRSr7EH8x1B4Nfy&#10;o/sreD7n4ifE3Qby2jkuls7kajql64OC/O5WY9SzEjHPTHHNft9/wQi1bUrMfFTw/DIx8L6fcW1z&#10;a2+4+VZ3EqEyLGuMYbGTg8EAY4oA/QW28NWbwKTE3/fbf40//hGLL/nk3/fxv8auWf8Ax7LUlAGf&#10;/wAIxZf88m/7+N/jTLnw1ZrbSHym4Un/AFjen1rTqO7/AOPWT/cP8qAMrRfDlnNo9o7RsWaFCfnb&#10;qVHvVn/hGLL/AJ5N/wB/G/xqXQP+QFZf9cE/9BFW6AM//hGLL/nk3/fxv8aP+EYsv+eTf9/G/wAa&#10;0KKAMq58OWaNHiI8t/fb/Gpf+EYsv+eTf9/G/wAas3n34/8AeqegDP8A+EYsv+eTf9/G/wAaP+EY&#10;sv8Ank3/AH8b/GtCigDLvdF0zTrSS4uNsMEKl5JHlKqijkkknAA9a5nwt4w8H+O/Eph0PWtG1jyo&#10;X8xbHUEuDGVdVOdjEjBODnua+Hf+C7PxS1+48TfD/wCG1vfXmneFdetbrV9WW3lMP9qGFlRLZmVt&#10;xQb97LgA8c8cfCPhe/uPgJ420zxd4LmPhzXNBdJoZbM+StwokXdFKowsiuCVw3c+5yAfv1/wjFl/&#10;zyb/AL+N/jR/wjFl/wA8m/7+N/jUPgHXJfE/gfR9Smha3m1CyhuZIj1iZ0DFep6E46np1rWoAzZv&#10;DVmkTERNwP77f40W/huzeFf3J/77b/Gr9x/qH+hpLT/Ur/nvQBT/AOEYsv8Ank3/AH8b/Gj/AIRi&#10;y/55N/38b/GtCigDDvvD1pHq9igjO2Tfu+ducD61c/4Riy/55N/38b/GjUf+Q3p//bT/ANBFaFAG&#10;f/wjFl/zyb/v43+NQ3HhyzWeMCI/Mf77f41rVXuv+PiH60AV/wDhGLL/AJ5N/wB/G/xo/wCEYsv+&#10;eTf9/G/xrQooAw9a8PWkMdvtjI3XEan526E/Wrn/AAjFl/zyb/v43+NLr/8Aq7X/AK+ov/Qqv0AZ&#10;/wDwjFl/zyb/AL+N/jR/wjFl/wA8m/7+N/jWhRQB8X/8FK/+CuHwm/4JlabFB4ktdQ8Q+KL6Lzrb&#10;RNOfbLsOQryyMdsakjHc4ycdM/Mn7If/AAdIfCH9oX4rWPhfxV4H1jwD/alx5NteS6kLyFc7Qu7a&#10;q/xE5YdABxk4Hwd/wdCfC7xF4K/b1k1zWLO9bw/4hkS6sbxkHkzItvHGqfKMDy2VxgnJznB5Nfnf&#10;oOmzeLfEljZ6ZHJdXrSZiFv8zBjwvT1Yj/OKAP7WLPRNN1C0juIAs0Myh43SUsrqRkEHPIIqtr2g&#10;WdrbwsIyv+kRgku3QsM965H9jHRtW8O/sifC+x15pG1qz8K6bFe+Z94Si1jDA8DkHg8DpXZ+OLM6&#10;loLW6ySRNcSJEHRtrIWOMg9iM9aAPgX48/8ABZ2w8N/FHUtD+HPgNPGGl6FdtaXmsXeqG0trqVCV&#10;kjt8Bi+CMeYflyMYPUfQ37CX7aXhP9tvwrqDW+l3Xh3xRoTJHqui3M++S3LDIkRwcSRnsw6d+oJ/&#10;I3X/AALqX7N/inVPBHi+zfRdY0O7nQmZSsN7GZWZZonPDq4IPHf2xn7a/wCCInwk1y7+JnjD4iSW&#10;N1ZeHLrTItGs5Zg0f9oyCbzGdVI5VeRnjk988AH6Kf8ACMWX/PJv+/jf40y58NWaQMRE3/fbf41p&#10;1Hef8ezUAeJ/tiftU+Cf2KvhbD4i8SQ3l5c6hKLTTNMsiXutTuCCRGgzwOMsx4Ucmvmf4Pf8Fq/D&#10;Xibx1YaX44+HOr+CdM1ScQQ6r/aiX0NszsBGsypgpnPLcjJA71T/AOC63w11e4Hww8dQ2t1e+H/D&#10;L3llqTRJ5g09rhEEc5VRu2naysc4AI4zXwSY/wDhZ7Q+HfD6rrmra4VtrS2sz5zsznAf5c4Udcnj&#10;j1wKAP34t9A0+7gWSNfMjkG5WWRiGHqDmnf8IxZf88m/7+N/jWX8HvDV14L+E3hnR76QyXmk6VbW&#10;c7lg26SOJUY5AAPIPIArpKAMPRPD1pNBPujY7biVR87dAxA71c/4Riy/55N/38b/ABpfD/8Ax73H&#10;/X1N/wChmr9AGf8A8IxZf88m/wC/jf41Dd+HLOMx4iP3v77f41rVXvesf+9QBX/4Riy/55N/38b/&#10;ABo/4Riy/wCeTf8Afxv8a0KKAM//AIRiy/55N/38b/GqemeHrSW/1FWjOI51VfnbgeUh9fc1uVn6&#10;R/yEtU/6+F/9FR0AH/CMWX/PJv8Av43+NH/CMWX/ADyb/v43+NaFFAGf/wAIxZf88m/7+N/jR/wj&#10;Fl/zyb/v43+NaFFAGf8A8IxZf88m/wC/jf41z/xD8S+FPhL4dvdd8TalY6Hounx+ZcXl5c+VFEPc&#10;k9T2A5J4GTXYV+Yv/BeLVdR1j42/C/w7fyMfCbWV3qSWzH9zd6gjKq71xglYyzLkn+LgdSAe4eMf&#10;+C0v7LnhrVrfTbHx4viTVbknbYaPaXN1cAAgFiu0fL3HqASMivc/2bv2jPhp+1l4Tm1jwLrMOsQW&#10;snk3UOZIrmzc5wJYmwyZwcEjBwfQ4/lj8YG60v4k69dzPJB4hs9aeQS4Kyo3mfu9uedpXAHbr6V+&#10;wH/BGBtVuf20lnsfNS3k8NsfEKxhvJ3fKYd23C7w5/iHTb/s0AfrH/wjFl/zyb/v43+NH/CMWX/P&#10;Jv8Av43+NaFFAGf/AMIxZf8APJv+/jf41Tv/AA9aR6pYqsbbZGcN87c/IT61uVQ1L/kM6b/vyf8A&#10;oBoAT/hGLL/nk3/fxv8AGj/hGLL/AJ5N/wB/G/xrQooAz/8AhGLL/nk3/fxv8aP+EYsv+eTf9/G/&#10;xrQooAz/APhGLL/nk3/fxv8AGj/hGLL/AJ5N/wB/G/xrQooAy7nw5ZoVxEeT/fb/ABqQeGrNhnym&#10;/wC+2/xq1d9Y/rUqfdoAof8ACMWX/PJv+/jf40f8IxZf88m/7+N/jWhRQBn/APCMWX/PJv8Av43+&#10;NH/CMWX/ADyb/v43+NaFFAGf/wAIxZf88m/7+N/jUd34bs44ciI9f77f41qVDff6j8aAKo8M2RH+&#10;qb/v43+NH/CMWX/PJv8Av43+NaA6UUAZ/wDwjFl/zyb/AL+N/jXiH/BSDQbWz/Yn8eSRxlXW3t8H&#10;eT/y9Q+9e/14Z/wUp/5Mh8e/9e1v/wClcNAHuMH+oT/dFOpsH+oT/dFOoAKKKKACiiigAooooAC2&#10;K/LH/g4n8DeMfgL8Xv2c/wBrrwj4fuvFdl+z7rdyfFOmWylpjpd15QeZf7qoElQvghTMjH5VJG1/&#10;wcgft0fEr9gKx/Z48XeDvEmseF/CF546Wy8Z3NjbR3H2mxwkhtysiMMvElyRjDZTgiue/a5/4OSv&#10;hP4X/aa/Z78P/Df4lfDHxN8MPHF/fwfEjUb2G4kk0GzWO2Nuw+ZBCX8ycESI+dmMDBzNrtNbp/jb&#10;8tStrp7NP+vU+Xv23f8AgsV+zx+1B/wVb/Yj+LXhz4gWsPhDwQ+rTeJpdQtJ7Wbw+ZYo9qXCMmd2&#10;cjMe9SQcEjmuo/ay/bf0n/g4N/4KOfAP4O/Aex1bXPhj8KPFdv448X+LLixktbaRbdhxGsgEiJs8&#10;yNTIqtJJOAF2puPqvxNi/wCCOnxd8Uza1rVz8BRqFwxeU6dd3WlxSMTksYrVo48k8k7cnNfSf7IH&#10;/BQn9gb4Mz6T8Pfgn48+Dvh2fxJqMNlZ6T4fiFvJql5M4jiVtqAySMzKoLknkDNVBJW8ndepEu/l&#10;b5H3MvAooU5WigYUUUUAFFFFABRRRQAUUUUAFFFFABRRRQAV4z+yH9/4j/8AY+6z/wCjVr2avGf2&#10;Q/v/ABH/AOx91n/0atAHs1FFFABRRRQAUUUUAV5/+PyOn3tlDqVnLb3EUc8MyGOSORQyupGCCDwQ&#10;Rxg0yf8A4/I6sUAfMfij/gjr+zn43165vdY+GOg6nDdTfaZLC5V5LFptxbf5JbZnnGMbccYpPFH/&#10;AAR0/Zz1fw5b6bo3wt8KeCfsv+ru/DGnxaVeE4IBeWJQZCM8GTcR2xk5+naKAPKP2af2Kfh3+ybD&#10;et4O0NbW+1I/6Tf3EhuLuYcfKZG5xkAkDAJAz0GPV6KKACqGs/8AH5pv/X1/7Skq/VDWf+PzTf8A&#10;r6/9pSUAX6KKKACkYErxS0UAfy9f8HEf/BOnxhc/8FCvHniyOGQy+Jr0X9q8+FS+t2VQnlsAFLJg&#10;qV5YADOcE1xf/BCL/gjr4t/aR/bw8G6t4m0lh4J8EX0Wu6tK0e6F2gbzIoTuGH3SqqlRnjORjr/U&#10;r8RvhB4W+L2lLY+KPD+k69aoxZI762WYRsRgldwypI4yMGrXgf4b+H/hnpjWXh3RNK0KzZt7Q2Fq&#10;lvGzcDcQgAJ4HJ5oAk8b+GLDxr4autI1S1hvtN1KJra6t5V3JNGwwykehBr49n/4IV/CtvE0k0Ot&#10;eMLTw+8nmDRYr7/R0+bJiDEEiLb8uzHfrX2hf9E/3qsUAYvw7+Huj/CnwVpvh7QLC303SNJhEFtb&#10;wrhY0GT9SSSSSeSSSeTW1RRQAUUUUAFcH+0l8BfBf7R3wm1Hwz488L6H4u0C42yvY6paJcQ70OVc&#10;Bh8rDswwRnrXeVQ8T/8AIAuv+uZoA8o/Zd/4J7fBX9i57qb4X/DXwr4Pu76Fbe4vLK0/0ueIHcEe&#10;dy0jLu5wWwSB6DHswGBQOlFABRRRQAUUUUAFV4Bm5mqxVe3/AOPqWgDG1/4R+FPFesx6jqnhnw/q&#10;WoRAql1d6dDNMgIwQHZSRwAOtb8cSwqFVVVVGAAMYp1FABRRRQAUUUUAUPEv/IHf/fj/APQ1q/VD&#10;xL/yB3/34/8A0Nav0AFFFFAEN5/qqkj/ANWv0qO8/wBVUkf+rX6UAOooooAbN/qm+hqp4b/5F3T/&#10;APr2j/8AQRVub/VN9DVTw3/yLun/APXtH/6CKALtFFFABUdz/wAe8n+6akqO5/495P8AdNABZ/8A&#10;HsteS/tT/sH/AAl/bU0m1s/iZ4H0XxQthn7LPMrQ3VtnOQk0bLIFOeVDbSQDjIGPWrP/AI9lqSgD&#10;zH9mr9jb4Y/sf6Bdab8N/BeieFLW+kElybSIma4I6b5XLOwHOAWwCWIAyc+nUUUAMuP9Q/0NUNMs&#10;YdS8L28FxFHNDNaojpIoZXUoMgg8EH0q/cf6h/oareHv+QDZf9cI/wD0EUAeN6V/wTc+B+i+N28R&#10;W/w48OrqbTC43GJmiD5JyIi3lgcnjbjtjFe3RRLBGqRqqIowFUYAFOooAKKKKACiiigCvp/+rb/e&#10;qxVfT/8AVt/vVYoAKKKKACiiigArlPG/w30P4taZrWg+ItLs9Y0nUIY457a6iEkbjB7dj6EYI7V1&#10;dULH/kOX3+5F/I0AeIfCL/gmL8FPgj4yg17QfBOnx6nZuXtZLiSS4W1HGFRXYqACMgkEg859PfgN&#10;owOKKKACiiigCO5/1LfSvPP2gf2U/AP7V3glNE8eeGtO8QWK/NH56YkhP+w4ww7ZGcHAyDXodz/q&#10;W+lFt/x7r9KAPhzwb/wby/s6/D/xXJqOkaZ4ks7aYgyWA1Vmt5MEEqcgtsIGCoNfafgzwbpfw98L&#10;WOi6LY2+m6XpsIgtraFdqRIOgA/zkmtSigAooooAoX//ACHNP+kv/oIq/VC//wCQ5p/0l/8AQRV+&#10;gAooooAKr2n+vm/3v8asVXtP9fN/vf40AWK8L/aL/wCCbPwX/aq8WW+u+NvAuj6prFvtBuwhilmU&#10;HO1ypG7PAyecDGa90ooA/Nn/AILBf8G9Hgz9uv8AZS8OeG/hfHovw/8AGPw6knn8Ou8b/Yb1JlQT&#10;WtwVJcbzFCRLh2Qx4wVY1+ONv/waWftfLp+t3V5ovgm0XR4Z5oY/+Ehjll1by0ZlW3CKRukICr5p&#10;jwWG7aM4/q0qHUedPuP+ubfyoA/ifsv2H/GUnxGPhFfhv4+l8YRyrbvoZ0q4NyspfywCoTOC/wAu&#10;fX8q/qO/4Ijf8E6Lz9i7/gmxoHw8+I+j6Pea9rF7ca/rGlzwJcwWU1wEUQMG3IzJGiKxX5c7gNwG&#10;5vszSIVbSLX5f+WKf+girlAHxt8R/wDgiJ8JfF3ju81nQZta8DW+pyGW90zQpVt7ORyCC0aYxGx4&#10;yVHRcDA4r6H/AGef2afCf7K3wxTwz4RsfsdihMs0jtvmu5T96WRv4mP5e1ehVHc/8e8n+6aACz/4&#10;9lqSo7P/AI9lqSgAqO7/AOPWT/cP8qkqO7/49ZP9w/yoAg0D/kBWX/XBP/QRVuqmgf8AICsv+uCf&#10;+girdABRRRQBBeffj/3qnqC8+/H/AL1T0AFFFFAHhv7cv7C/h79tvwLZWeoXdxouv6HK1xo+sWyB&#10;prKQqQVIPDxtxlT1x6ZB+Z/gn/wRMj0X4r6Zf/EDxkviTS9LP2pNLtLP7PFeOkilDMx5I9VAxnpg&#10;4I/Qqs8/8jNH/wBezf8AoS0AXLa3W0t0ijVUjjG1VUYVQOgAqSiigBlx/qH+hpLT/Ur/AJ70tx/q&#10;H+hpLT/Ur/nvQBJRRRQBn6j/AMhvT/8Atp/6CK0Kz9R/5Den/wDbT/0EVoUAFV7r/j4h+tWKr3X/&#10;AB8Q/WgCxRRRQBQ1/wD1dr/19Rf+hVfqhr/+rtf+vqL/ANCq/QAUUUUAea/tFfsqeAP2vvhreeEv&#10;iJ4Z03xLos7Fljuo8vbvgjfG4+ZH91I/EcV89/s6/wDBBr9nn9mrx7b+ItG8OXV/eWc/n20eoSrL&#10;FCeNvAUFsY7nHJyDX2NZdZP96rFACKoRdqjAHQCqHiH/AI97f/r6i/8AQhWhWf4h/wCPe3/6+ov/&#10;AEIUAU/FPwx8N+OZ7eXW/D+iaxJaMGge+sYrhoSOhUup2nk9K1tO0230iyjt7S3htbeFQkcUSBEj&#10;UdAAOAB6CpqKACo7z/j2apKjvP8Aj2agCvdaTa63o72t7bW95a3ERilhmjEkcqEYKsp4II7Hiub8&#10;Dfs++Bfhnq0moeHvB/hrRb+QvuubPTooZsNgsodVyFOB8oOOOldZbf8AHvH/ALoqSgAAwKKKKAKH&#10;h/8A497j/r6m/wDQzV+qHh//AI97j/r6m/8AQzV+gAqve9Y/96rFV73rH/vUAWKKKKACs/SP+Qlq&#10;n/Xwv/oqOtCs/SP+Qlqn/Xwv/oqOgDQooooAKKKKACvLf2ov2TvBv7Xvgw+HfGFi88ML/aLO7gcx&#10;XWnzAYEsTjlWH5HA4yAR6lVcf8hD/gNAHwbaf8G6vwN1DxfBr3iC88W69q1p/qJ3vhDtwwKFtqnc&#10;wUbdxPIP0x9afs5/so+Bv2VfDE2leC9Dt9MhupBLcTcyXFywJILyN8zY3HA6DJOMkk+jUUAFFFFA&#10;BVDUv+Qzpv8Avyf+gGr9UNS/5DOm/wC/J/6AaAL9FFFABRRRQAUUUUAQ3fWP61Kn3aiu+sf1qVPu&#10;0ALRRRQAUUUUAFQ33+o/Gpqhvv8AUfjQBMOlFA6UUAFeGf8ABSn/AJMh8e/9e1v/AOlcNe514Z/w&#10;Up/5Mh8e/wDXtb/+lcNAHuMH+oT/AHRTqbB/qE/3RTqACiiigAooooAKKKKAPgz/AILlftneBv2d&#10;dF+EPw7+Ivwn0L4teFfjl4oj8NXdjq9+tna6YN8IF2WMMmWjaVWGNjDaSHUjNfEf/BSj/gix+yz8&#10;Dv8Agop+xj4L8N/Du08P+Hfih4g1iz8Q6VHe6hcpr8UKWJjR5HuS8OzzXIMZBO/noK/Sn/grX/wS&#10;p8H/APBWn9nO28D+JtW1Dw3qOi366pomt2MKzTadcBWRsxsQJI3RiGTKkkKQwKivxp/a1/4N2f2k&#10;vhn+1T+zt4bt/wBor4vfEy38R6nf2sfjC20TVJofhcsSW22cuL2UQLMH2j95Bn7PjLY+VR3V+/3q&#10;39blS207P79dT9Uv+IaP9h//AKIRpf8A4UGr/wDyXW18OP8Ag3p/Y5+D/wAQ9B8WeG/gtpul+IvD&#10;Go2+raXeLrmqSNaXUEiyxSBXuSpKuqnDAg45BFfFP/EMN+0v/wBJD/iz/wCA+q//AC3rr/2fP+Dd&#10;P9oX4MfHvwT4v1j9vD4neLNJ8K69Y6ve6JdQakINYgt7iOV7Vy2qOu2VUKHcjDDHKkcGo7k9D9dx&#10;wKKF+7RSAKKKKACiiigAooooAKKKKACiiigAooooAK8Z/ZD+/wDEf/sfdZ/9GrXs1eM/sh/f+I//&#10;AGPus/8Ao1aAPZqKKKACiiigAooooArz/wDH5HViq8//AB+R1YoAKKKKACiiigAqhrP/AB+ab/19&#10;f+0pKv1Q1n/j803/AK+v/aUlAF+iiigAooooAKKKKAK9/wBE/wB6rFV7/on+9VigAooooAKKKKAC&#10;qHif/kAXX/XM1fqh4n/5AF1/1zNAF8dKKB0ooAKKKKACiiigAqvb/wDH1LViq9v/AMfUtAFiiiig&#10;AooooAKKKKAKHiX/AJA7/wC/H/6GtX6oeJf+QO/+/H/6GtX6ACiiigCG8/1VSR/6tfpUd5/qqkj/&#10;ANWv0oAdRRRQA2b/AFTfQ1U8N/8AIu6f/wBe0f8A6CKtzf6pvoaqeG/+Rd0//r2j/wDQRQBdoooo&#10;AKjuf+PeT/dNSVHc/wDHvJ/umgAs/wDj2WpKjs/+PZakoAKKKKAGXH+of6Gq3h7/AJANl/1wj/8A&#10;QRVm4/1D/Q1W8Pf8gGy/64R/+gigC5RRRQAUUUUAFFFFAFfT/wDVt/vVYqvp/wDq2/3qsUAFFFFA&#10;BRRRQAVQsf8AkOX3+5F/I1fqhY/8hy+/3Iv5GgC/RRRQAUUUUAR3P+pb6UW3/Huv0ouf9S30otv+&#10;PdfpQBJRRRQAUUUUAUL/AP5Dmn/SX/0EVfqhf/8AIc0/6S/+gir9ABRRRQAVXtP9fN/vf41Yqvaf&#10;6+b/AHv8aALFFFFABUOo/wDIPn/65t/Kpqh1H/kHz/8AXNv5UAM0b/kD2v8A1xT/ANBFWaraN/yB&#10;7X/rin/oIqzQAVHc/wDHvJ/umpKjuf8Aj3k/3TQAWf8Ax7LUlR2f/HstSUAFR3f/AB6yf7h/lUlR&#10;3f8Ax6yf7h/lQBBoH/ICsv8Argn/AKCKt1U0D/kBWX/XBP8A0EVboAKKKKAILz78f+9U9QXn34/9&#10;6p6ACiiigArPP/IzR/8AXs3/AKEtaFZ5/wCRmj/69m/9CWgDQooooAZcf6h/oaS0/wBSv+e9Lcf6&#10;h/oaS0/1K/570ASUUUUAZ+o/8hvT/wDtp/6CK0Kz9R/5Den/APbT/wBBFaFABVe6/wCPiH61Yqvd&#10;f8fEP1oAsUUUUAUNf/1dr/19Rf8AoVX6oa//AKu1/wCvqL/0Kr9ABRRRQBXsusn+9Viq9l1k/wB6&#10;rFABWf4h/wCPe3/6+ov/AEIVoVn+If8Aj3t/+vqL/wBCFAGhRRRQAVHef8ezVJUd5/x7NQAW3/Hv&#10;H/uipKjtv+PeP/dFSUAFFFFAFDw//wAe9x/19Tf+hmr9UPD/APx73H/X1N/6Gav0AFV73rH/AL1W&#10;Kr3vWP8A3qALFFFFABWfpH/IS1T/AK+F/wDRUdaFZ+kf8hLVP+vhf/RUdAGhRRRQAUUUUAFVx/yE&#10;P+A1YquP+Qh/wGgCxRRRQAUUUUAFUNS/5DOm/wC/J/6Aav1Q1L/kM6b/AL8n/oBoAv0UUUAFFFFA&#10;BRRRQBDd9Y/rUqfdqK76x/WpU+7QAtFFFABRRRQAVDff6j8amqG+/wBR+NAEw6UUDpRQAV4Z/wAF&#10;Kf8AkyHx7/17W/8A6Vw17nXhn/BSn/kyHx7/ANe1v/6Vw0Ae4wf6hP8AdFOpsH+oT/dFOoAKKKKA&#10;CiiigAooooA/Nf8A4OVP29/iz+wL8DfhHrHwl8WN4T1HxN44i0fU5Rp1pe/abVoJXMe25ikC/MoO&#10;5QG461+jWuXbab4eu7pFVpba3eVd3QsqkjNfkL/weLjP7M3wF/7KVB/6SzV+uvis/wDFHal/15y/&#10;+gGs2/ck/N/kimvfivL9WfFP/Bv7/wAFOvHX/BVz9j7xL8QvH+j+FdE1jRfGF14dhg0CCeG2eCK0&#10;s51dhNNK28tcOCQwGAvA5J8a/wCC+X7UHxF+A/8AwUA/YW0DwX428S+F9E8dePlsPENjpt/Jbwa1&#10;b/2jpSeVcKpAkTZLKuGyMSMO9cr/AMGYH/KMfx97/E/UP/TbpdZ3/ByWf+Nl3/BOv/spK/8Apz0a&#10;ujlXtoLzj+Rn9mXzP2JHFFFFZlBRRRQAUUUUAFFFFABRRRQAUUUUAFFFFABXjP7If3/iP/2Pus/+&#10;jVr2avGf2Q/v/Ef/ALH3Wf8A0atAHs1FFFABRRRQAUUUUAV5/wDj8jqxVef/AI/I6sUAFFFFABRT&#10;WcKaPMGKAHZxWfrJ/wBM03/r6/8AaUlZHxd+Jdr8J/At1rV1G8wgISKFfvTyNwqD0ye9fN2uftle&#10;LNCubfVNSt9EXT4J/MNqNwZV2uMB88sQccjGa+bzrivL8rqKlipO7V3ZXsu77L8fI97KuG8dmNN1&#10;MNFWvbV2u+y7/l5n1xnNFePfDj9tjwZ4++xr5l9prX2Fje7tzHCWP8O/p145x0r19JFkGV5Fepl2&#10;bYPH0/a4OopryZ5+Oy3FYKfs8VTcH5odRRRXoHCFFFFAFe/6J/vVYqvf9E/3qsUAFFFFABRRTZJM&#10;I3tQA7Nc/wDEPxXpnhvw/MdQ1KxsRMpWP7ROkW89MDcRk8j868H8cftfa7qniO4j8Mw6fBpNpK0a&#10;3F0hke7KnBIHG1eCPWviL4xfHvUviX4x1PV/EC/bNRaVo44WY+RaoDgJGhJwOPzyetfkfFni5l+V&#10;U/8AZoupJuyvdR03d7NvstNb72P0/hjwvx+aVP38lTikm+stdlbRL79LWtc/W+w1G31O0jntp4bi&#10;GQfLJG4ZW7cEcVHqGu2OkvGt1eWtq0zBIxLKqF2PQDJ5PsK/J74K/to+LvgpeTQ6XeNDpNw29rPa&#10;Jo4m/vKr5APr0z+ArmPiJ8bdU+L/AIsutb8RXVxfX105I3OfLt0zwka9FUelfLVvpBZesHGdHDt1&#10;m7OLdorzUrNvy91M+lp+BuYfW5U6tdKkldSSvJ+XLdJefvNH7IJMkqKysrKwyCDkEVHeX0On27Sz&#10;yxwxpyzOwVR9Sa+K/wDglV8Y9W1vWda8J3FzcX2kWtiL6zMrF/sZDqjRg9lO4HH+zx1NRf8ABSH9&#10;oC88K/Emz8OrG1xBDZpcJbGQpC7uT+8kAOWAxgDjkH8fuf8AiJmD/wBW48RODSb5eVvaV7WulqtL&#10;p217I+L/AOIfYv8A1geQqabS5uZL7Nk72b0euzend9ftPSPEFjr8PmWV5a3UfXdDKsg/Q1c3V+U/&#10;wx/bT1j4T+Jo9Ut7Cz8yMbWitmaKG4GD8si5Ix05GCMfl2Phv/grR8RtP8TLcajZ+H9Q01pQZLNL&#10;ZoWCdCqSBiQe+W3c9scV89l/jtkE6cfrnNCbdnZNpLu3p9yTfyPoMb4L55GpL6pyzildNtRbfZLX&#10;72195+k+6q9v/wAfUteQyftpeEz4M0XVLU3uoza5aLdxWlvFulhU5BEnZcMCvXkjjjmuo+EXx70H&#10;4t3l1Dp7XVvfQDdJa3Uflyhf7wGSCPcGv1PC8RZbiKyoUa0ZSkk0k901dfhrbc/M6+R5hRpOtWoy&#10;jFNptraztr89DvqKAc0FsV7R5YUU0yAUCQE0XAdUdzdxWUDyzSRwxxgs7uwVVA7knpUlfHn/AAUv&#10;8eao3irQPCcc81to1zaPf3Kxts+1sG2hWIOSq4zj379vneKuIIZLls8fOLly2SS0u5Oy16K71Z7v&#10;DeRzzfMIYGMuW923vZJXeml3poj6fl8baP4p0mZdN1bTtQZJE3C3uUlK4kUc7Se9dIDmvyn0TWrr&#10;4dazaazosrWF9YzRujRHasg3DKsOjA+hr9SPC+oPq/h6xu5I2ikureOVkI5QsoJB+ma8DgXjj+34&#10;1YVKXs507Xs7pp3s07LXR3R7XGXB/wDYcqcoVOeFS9rqzTVr9X33/A0KM4oqHUblbKxlmb7sSl2+&#10;gGa/QG7K7PiN9EF42Yqkib5F+gr83/id+054q+KvjC71FL6e109J2FnAszokaKxCkBSOf9o819Ef&#10;sB/tCat8Qp9S8M61K91dabAtzbzOdzGPcFI3Y5GSOvI/l+aZJ4oZdmeZrLqUJLmbUZPaTWu3S6Ts&#10;foGceHePy/L/AK/UknypOUVvG+m/Wzeux9NUUUV+mH5+Nm/1TfQ1U8Nn/indP/69o/8A0EVZu5Vh&#10;tZHY7VVSST2FePWn7ZPgzSYrezE2o3UdtCiSXUFoXt1YAA/N378jjivPx2aYPBJPF1FC+13a52YP&#10;LsVi21hqblbeyvY9lzRVDw54lsfFmjwahp1xHdWdyu+OWM5VhV8nAruhOM4qUHdPZo5ZRcW4yVmg&#10;JxUdyc20n+6a8U/aY/aC1TwXr8Hh3w95MGovALm5vJY/MW3jLYUKvQscHrwBXGfDL9prxJoniezs&#10;/EF5Hq2l37i3MvkLHNbM3RuPvAnrmvk8Vxpl9DHfUZ3unZysuVPs9b+rSsj6TD8J46thPrkLWaul&#10;f3mu60t6Ju7Pp6z/AOPZakJxUdof3C1wn7THje+8AfCLVL7Tm8u8YJBFJj/Ul2C7/wAM/nivpMdj&#10;IYXDzxNT4YJyduyVzwsHhZ4mvDD095NJerdjuP7TtvtPk/aIPOxny/MG7H061ODmvgs6Ory+e1xe&#10;NfM3mG7M7ecX67s5655x09q+r/2XvG+oeO/hXb3GpSGa8tJXtHmI/wBfsIw3vnPX2r5PhzjJZniX&#10;hp0uR2bWt7pWunorPXzXmfS59wq8uw6xEKnOrpPS1m72a1d1p5PyPQrj/UP9DVbw+caDZ/8AXCP/&#10;ANBFWLlsQP8AQ15B+0j+0LY/A34KmYXsMetXVokdjAPmkZiFBcL6KDnPTpX1GZZlh8Bhp4vEy5YQ&#10;V3/Xd9D53L8DWxuJhhcOrzm7Jf10XVnrh1S2F15P2iDzsZ8vzBux6461Pur8uH/aU0m61LzGttcv&#10;bxjvkvmuNszv/eXn1+nTpX3T+xh8XpPjH8HIb6a4e8ks53szM4xJIFwRv/2sHn8K+D4R8SsFnuMl&#10;g6SSlZtWd9FunotfS6PsuKOAcZkuFji6rbi2k7q2r2tq/wAbM9eooor9KPgQoorm/i74/j+F/wAO&#10;9U1ySPzvsEW5Iwf9YxICj8yPwrHEYinQpSrVXaMU232S1ZpRozrVI0qavKTSS83ojcsGxG3+9VjN&#10;fDs37WXiKTXJJpvGVva3hfP2OKNTax8/cPHPpnOa9E8Lft93XiPSYWtPDsd5Jakw3cpuhHHLIvXy&#10;upx05PFfCYTxLyatNwnJxfS6vf0UeZr52Ps8V4f5tSipwipLrZ2t85cqfyPp7OaK4v4LfGix+Mei&#10;Sz28UlneWjbLq0lI3wt9R1U9jXaV9zhMXRxVGNehLmjLVNHx+Jw1XD1XRrR5ZLdMKKKK6DAKoWP/&#10;ACHL7/ci/kav1Qsf+Q5ff7kX8jQBfooooAKKa77BQJATQA25/wBS30otv+PdfpRcnMLfSi2/491+&#10;lAElGar6lqcGkWM1zcyLDb26GSSRjhUUDJJrx+b9t3wrHqjJHa61NYK237dHa5iPONw5zt75xXm4&#10;/OMHgnFYqoo8213/AFp57HdgsrxeLu8NTcuXey2PaKKo+HfEdn4r0e3v7Cdbm1uUDxyL0YGr1ehC&#10;cZxUou6ezOOUXFuMlZooX/8AyHNP+kv/AKCKv1Qv/wDkOaf9Jf8A0EVfqiQzijdXJ/GL4qWfwh8G&#10;TatdxvOwdYYIE+/cStwqD9foBXh+n/tneJ7O+W4vtE0l9P3Zkht5H8+NPYnhj/hxmvnc04oy/L6y&#10;w+Jk+Z66Juy7u2x7eW8O47H0nWw8fdWmrSu+yvufTlV7T/Xzf73+NVfCXia18Y+HbTVLKTzbW9jE&#10;sbex7fUdPwq1aHE03+9/jXv06kZxU4u6eqfkeNKMoycZKzRYopvmjNKrbhVki1DqP/IPn/65t/Kp&#10;s4rlfiF8XfDfw+t2h1rWLPT5poz5aSNl27dBk/jWOIxFKhD2laSjHu2kvvZrRoVK0/Z0ouT7JXf3&#10;I6HRv+QPa/8AXFP/AEEVZrD8A+MNL8Y+GLW60u+t7638tVLwuGAIAyDW5V06kKkVOm009mtURUpy&#10;hJwmrNbp6MKjuf8Aj3k/3TUlR3P/AB7yf7pqyQs/+PZakzUdn/x7LUOs366VplxdP/q7WJpWx6KC&#10;T/KplJRXMws27Itbh61HdnNrJ/uH+VfF+vfFzxN8R9Wk1afW9S0+GZi1pa2cxhjtkydvTlmx3PrX&#10;RS/tW+IPAX7PHjS4nkOpax4ftUNjcyJlmWV0iVnAHJRnznvjnHb4Cj4i4CcpucJRhGMpKWjuopye&#10;m6uk2vxsfb1uA8dCMOSUZTk4xcVfRyaitdnZtX/C59SaFdRjSbGPzI/MNujBNw3Y2jnFXQ4PcV+J&#10;Wr+OdY17xDJq15qmoXOpSNva6edjLnjGGzkYwMY6YFfpB/wTs/aG1P4nfs7ahd+JriS4uPC1y9tJ&#10;fy5Zp4VjWQM5/iZQSD3wATycn5/gnxfwnEGYyy90HSdnKLcr3S3vorO2vVeZ7/GXhXi8gwMcd7ZV&#10;FdRklFppva2rur6dHtofS26jdX52/FH/AIKw+Mr/AMaTN4Ts9K0/Q7eQpAl3bmaa6UEgM5yNu7g7&#10;V6dMnrX0V+yB+3Pp/wAfPBOoTeIvsWh6voXli9/ebbeZXyFkTceMkMCpJIwOTmvdyXxS4fzTMJZb&#10;hqr51ezatGXLq7N9km9baK54eb+HOe5bgY5hiaXuO10neUb6LmS7tpaXs3Y+gbz78f8AvVPXP+H/&#10;AIh6H46Cto+qWWoLGQX8iUMVB9R1Fb6tur9ApVqdWPPSkpLundfej4mpTnTlyVE0+zVmBcDuKTzF&#10;/vL+deIft2/tDX37P3wnjn0dV/trWroWNpIw3CD5SzSYPBwBgZ7sPSvhDRP2lPiJ4Y8QLq0Xi7Wb&#10;i6WQSyJNcNJFNjsyMSpGM8EV+acXeKeX5Dj44CrTlUlZOXLa0U9t93bWy6db6H6Bwv4b4/O8FLHU&#10;pxhG7Uea95Nb7bLpd9T9YM5rPP8AyM0f/Xs3/oS1zX7PPxS/4XR8HtD8SGNYZNSg3SIvRXUlWx7b&#10;lNdKf+Rmj/69m/8AQlr9HweKp4qhDE0XeM0pJ901dfgfA4nD1MPWlQqq0otprzTs/wATQozRXD/H&#10;H466P8C/Dn27UzJLLNkQW0QHmTEDJ+gHcnpSxmMo4WjLEYiSjCKu29kVhcLWxNWNChFylJ2SW7Z2&#10;tx/qG+lJaf6la+S7H/gp0dS1VY28HzQWUx2RyNeje+Tx2wOOxr6V+FvxE0/4n+EbfVtNZjDMCGRx&#10;h4mB5Vh2IrxMk4uyrN5yp4CrzOO6s1+aV/kevnHDGZ5XCNTHUnFS2d0/lo2dHRRRX0h4Bn6j/wAh&#10;vT/+2n/oIrQrP1H/AJDen/8AbT/0EVoUAFV7r/j4h+tWKr3X/HxD9aALGaM145+2H+1ND+zF4Ns7&#10;iK0Goa1rMjw6fasdqMVALux/uruXjqdwr5m8Af8ABUXxlpPiSF/E2m6Tf6NLL+/W0jMc0CkgfKck&#10;Hb1wevrXwme+I+R5Rj1l2NqNT0vZNqN9uZ9O/XTVn2WS8B5xmmCePwlNOGtrtJytvyrrbbpd6I+7&#10;dfOY7X/r6i/9Cq/WL/bNv4j0DStQs5BNaX0kFxDIB99Hwyn8QRW1X3MZKUVKOqZ8dKLTs9woooqh&#10;FeybBk/3qsbq+SPjP8X9c8afEDV7C11O80zRtIuWtEitZPLa5dfvOzDnGegro/2Y/jBrUHxAt/Du&#10;q6hc6rY6kkj28ty2+WB0GSC3UgjpXw9HjrCVMf8AUlB2cuVS0s3e226TeiZ9fW4NxVPA/XHJX5eZ&#10;x1ula++17a2PpTNZ/iH/AI97f/r6i/8AQhWgpytZ/iH/AI97f/r6i/8AQhX3B8gaFFFFABUd5/x7&#10;NUlR3n/Hs1ABbHFtH/uipN1Z+o67Z6Dpiy3l1b2ke0fPLIEX8ya+L/iv+09deKfEl1fXnia40bS4&#10;5nSxtbWcx4RG272K8sSRnNfL8S8V4TJqcZV9ZS2V0tFu23svzbPouH+GsVm05Ro6Rju7N6vZJLd/&#10;kfcGc0Zr4z+DP/BQa18MaRqFnrF1f60scYbTLiVNrTuTjy3f687jW1fftr+L/CttNq2oWui3GnxY&#10;d7SJXVwv91HzyTkdRivGoeJmSVKMaym9rySV+X1t+Fr3Wp61bw9ziFaVJwXld25r9r9e97WZ9ReH&#10;z+4uP+vqb/0M1fLgDqK+SPDX7ZHi7WYf7Vs7XR10+6leZLJ1YvtLkkGT+926YqL9t39qDUdQ/Z38&#10;PyeHZbrSW8U3clreyoSslqI1y8QcdCxI5HJAI9RV4jxFyqGBrY2nzSVOPNa1nJXSVr921va17tGV&#10;HgTM5Yyjg6loupLlve6i7Nu9uyT2ve2jPrGz8QWGo3MkNvfWc80R2ukcysyHrggHIqS9PMf+9X4w&#10;6f46vfCPiGC/0O5msb2zk3x3UUrLIGHoQfw5r9Hf2LP2z1/aU0ptM1a1Sx8TaZAs0yof3d7HkKZU&#10;H8PJAK9iwx6D57gbxewOfYt4CvT9jVfwq/Mpd0nZWa7Na9GfQcZeFuNyPCrHUZ+1pL4nblcezau7&#10;p909OqR9EF1B6j86XdXwF+1X+0j4k8f/ABZ1rSdP1K40vQtDu3so44WKmZ04ZzjB69PSuu/Ye/aQ&#10;8RP8T4fCOt302p2erRyPayzEs8MiLuIzycEDHJr0cL4pZdXzf+y405WcuRT0s5XttvZvRP8AA8/E&#10;eHOPo5U8ylON1HncNbqNk99rpO7R9n5zWfpH/IS1T/r4X/0VHV5OlUdJONR1T/r4X/0VHX6cfnho&#10;UUm6jdxQAtFN30PMsYJbgDrRcB1Vx/yEP+A0611GC+GYZo5RzkowbGOKaP8AkIf8BpRkmroGmtGW&#10;KKKKYBRRRQAVQ1L/AJDOm/78n/oBq/VDUv8AkM6b/vyf+gGgC/RRRQAUUUUAFFNL4NOzmgCG76x/&#10;WpU+7UV31j+tSp92gBaKKKACiiigAqG+/wBR+NTVDff6j8aAJh0ooHSigArwz/gpT/yZD49/69rf&#10;/wBK4a9zrwz/AIKU/wDJkPj3/r2t/wD0rhoA9xg/1Cf7op1Ng/1Cf7op1ABRRRQAUUUUAFFFFAH5&#10;9/8ABwr/AMEsviZ/wVU+AHgDwz8L9Z8H6HrPhLxN/bk0/iG8uLWEoLeWMCNoIJmLhnU4KgYB57V8&#10;Wz/8Eev+Csl1C8cn7XnhNopFKsh8aavhgeCP+QbX7rYzRSUbFOTZ/Pb+zr/wbt/8FIv2R/BNz4b+&#10;GP7Rnw28D6DeXr6lPY6T4r1a3hmuXRI2lKjTfvFYowT6IK7Lwh/wb/ft6/Ef9rr4J+Pvjh8c/h38&#10;RtH+E/i/T9fSK68S6neXVvBFeW89wtusmnou91gUAFlBKrkgc1+8FGM1cZNNSXQhq6aAdKKKKkYU&#10;UUUAFFFFABRRRQAUUUUAFFFFABRRRQAV4z+yH9/4j/8AY+6z/wCjVr2avGf2Q/v/ABH/AOx91n/0&#10;atAHs1FFFABRRRQAUUUUAV5/+PyOrFV5/wDj8jqxQAUjHatLTZOVoA+Of+ClP7Y3iD4UeIdP8G+F&#10;bttMvLizF7fX0WPNjRnZUjQ/wt8hYnGcFcHk188/AH9vfx58MfG9jJrHiDVPEWhySql5a6hObh/L&#10;LctG7nKsMkjnBxg8Yx9Mf8FFf2K9d+Omq6f4s8Kot7q1jafYrmwZxG1xEHZ0aMnA3Au2QSMjGORz&#10;4D+z9/wTi8e+N/Henv4l0efw7oFvKst3LcsommQNzHGgJO446sAADnnof5V4ywvGsuLnLA+15OZe&#10;zceb2ajpvb3Uv5+b59D+k+EcRwdHhXlxvs+fll7RSt7Ry1+G/vX25WtvvPuL9qjwyfGfwSupop4I&#10;20149SRpDhH8vJxn3BPrX5//ABm+LMGoWtgWsb6K1t5i7eYm3zG2kLj26nNfoH+1h4cu9Z+BGqQW&#10;MckxhaKaSJBzJEjAsv5D9K+Af2tbZtV8J6TfW7eba287pJt/hLKMZHUYwR7Zr3fGdVoTdSlo/Zxb&#10;0vze8/u5eve543hGqU4qnV199pa2cfdX336ehheDf2l7TS9EXS7zSpFt2DA3EcoZlJ53bSOxx0Nf&#10;qB8EtQ/tb4T+HLrz1uvtGnQyCVed4KgjuecV+M8CqwCqNzucKBySa/Wz9ibwtqHg39mLwhp+qLLH&#10;eR2Rdo3GDGruzqv4Kwry/AXOsZicdXw9bWEaas7WtaSST9U3b0Z6XjZlOEw+EoV6Xuyc3db3vG7f&#10;lZpX9V2PVqR22rS1X1ZGl0u4VW2M0bBW/unHBr+oJOyufzmtXY8p8c/thaH4T8Sz6XZ2N/rUtm/l&#10;3UlsAscLDqoZj8zD0Fdn8KvjBpPxd0V7vTWkWSFtlxbyrtlt29GH9e9fn9cfHfRfCGoT6XLHeXVx&#10;ZzypcSW6CRA4dskHI3ZPpX0d+wbqMfjDxFrWu6azSaU1qluz42hpdwOCOuQvH+Rn8b4Y8QsRmWbx&#10;wjnGSk3eKWsbJvfd2tZ9PTY/VuIuB6GX5W8Uoyi4pWk3pK7S26XvdW/E+lr/AKJ/vVYqvf8ARP8A&#10;eqxX7KflIUUUUANlcoK+V/i5+0X4i8YeL9SsdF1BtH0XT5ntVaJAZrtlOGYsc4XIIAHUV9USLvXF&#10;fKvxW/Z78ReFPGWoXGl6bcaxpOoXD3ERtlzJblzllK+mT1H/AOr4XjqWYLCw+p83Ld83Le+2m2tr&#10;728rn2HBv1H61P63y81ly81rXvrvpe21/M8T8Fatquia4+h6pDLcMxZ7O4ihJ+0AsTjC9+f89vKf&#10;2hfgFr3hW4uvEEuk31np99MZ4t8RwyN1b2we3vX1t8K/EGm/Bn4gNqHipriHUoYjFDptrEbieEN1&#10;klx93I7dcD0xm9+1V+2R4X134Pa9pujae+uSTWZWdpE8uOxZjtXeCMls87R+dfh+O4TyzEZNUeZY&#10;vkqU+Zwi1eSstE1fmfVWsrLVn7DguKMyw+bU/wCz8LzwnyqUlpF3erTtyrve7u7pbn5ugZPFSKux&#10;MltvOMY5rozLHe38jXP7m+kPzbNqA9uAMD8K5u4dnnYt1ye1fzpUpqKunc/oGnUcnZqx9m/8Ee7q&#10;3g8aeL0LW5nks4cbiBLgOc7R12+vPULXNf8ABWOC3t/2hdPnt5N1xLpEcc6f3CHcg/QqR+RryT9j&#10;PX7/AMPftOeDZNPmaGa41KK2fDECRHYKytjsQf617R/wVtsLPSfjfod5DcLJfX2kgXEOD8irIwR8&#10;9Pm5Hr8v0r9ro5msX4aVMMo2dCrFN335nzXXn71ra6K5+PVsueF8RIYhyv7ek2lbblXLZ+Xu3T01&#10;0Pkl5GZRmmjrTpJDIecfgKFjJ7cV+HdT9nifUX7OcH9n/DrT1ljeGW7jM0XmKQZY9zDK56jcG6fX&#10;vXtX7ONlcaj8etLaz3k2ccrXTKMhIyuAG+p6emenNenfs4/C7w18Tf2XPAy6lo9nNFDpqeThdrKO&#10;RnKnPJyTzyST1r07wF8OtF+HyzQaPp1vYo5y2xfmb6k81/aXCfAVelDCYh1YunGMJ7PmvZO3bfrf&#10;Y/kHibjajVniqCptTbnHpypXav326W3OgT5Yxu7DmvD/AI//ALWU3w+1+60fQbG1vrvT4vNvLi4c&#10;iG3+UkIAOWbHPoK9yb7tfIX7RngG+8HfE3Wru8tbiTSdfk8+O6jRnVWZcNGTyQRjPpj04r7bjjMM&#10;dhMAp4J8rbs5JbKzt6Xdlfpc+R4PwODxWOcMZqkrpPq7r77K7t1PPNJ/ah8VfFfxQ0mqa1qWlXEw&#10;L2cWn3Bht41weAOu4DuetfTn7KHxa1PxxY6hpOszfa77SSpS6Iw1xG3QsPUdCe9fKPwr/Zu8WeJv&#10;F8c2i6a19pdg7FbiR/IAOOEJb0/wr7G/Zy+C1x8KtJvJ9Rljl1XVHV5/LzsjVR8qj6Z5NfnXhv8A&#10;27WxixGK53C8uaUr2krab6N3tZrofdcf/wBi0sM6GF5ObTlUbXi79bapW3T6npleV/tN/sxaZ+0V&#10;otustxJpusaeSbO9jXcUyOUYfxKfT1/EH1SjFftWZZbhsfhpYTFxUoS3T/rR9mtj8lwOPxGCrxxO&#10;Fk4zjs1/X3p7nyR4M/4J0toGs2+oeJtdh1S0s50kFnbw7EnIkGN5Pb1AH496+tYYVt4lRVCqoAAA&#10;wABVHxKP+JO/+/H/AOhrWhXn5Dw1l2T05Usvp8qk7vVtvtdtt6dtjtzniDH5rUVTHT5nFWWiSXok&#10;kiK8vI7C1kmmdY4olLuzdFA5JNeD+JP22tNvJ7q10/w/qGqaaQ0ZuhKsQlHTKKeSOvPGa9V+MugX&#10;fin4Ya9p9lu+1XdnJHEF7kqePx6fjXxjYX8FpZLDMy2slqojkhkO1oWHGCDz2/Gvl+N+IMbgatKh&#10;hnyqSbcrJ31tbW6Xdn0fB+R4PGwqVcQnKUWkldq1+uln5Loec3fwo1K1ld9LhlvNKuJ3FtIYmyMk&#10;nYcZww7jr/T6g/YF/Z/1XwBdaj4m1iFrebUbdba3jYFW8vcGJx6ZA+v8+r/Y48P3Vh4P1jUJoZIb&#10;XVLtWtldcbgoILY68n1/xr2+JQI147CvD4H8PcJQnRzmcnzWbjG1km7q/e1tUul9z2OMuOsVWjVy&#10;mKXLdJy6tKzt63380Oooor9iPys85/av1yTw/wDs9eKrqKR4njsiAyZ3HLBSBj1zj8a+ANL+KGsp&#10;ZW7W/wBijtljAS38vIAGOC3XPr+Nfor8dPh9J8Tfhbq2jxOsdxcRBoWYZAdSGX88Y/Gvi1PgLLJe&#10;RxXHhPUv7QZVLQxRsY5CcfMCONvTn36V+E+KmW5jWx9GthrqHJa6va927aJ67aPf5H7L4a5hgKOC&#10;q0sRZz5r622sknq1569PmfQ3/BP7W5PEXwjvLra0Vs+oSCKI5xEQAWCnptyRjFe0eK/Fun+CtBuN&#10;S1S6hs7O3G6SWQ4A/wASewHWuN/Zm+Flx8KvhpFZ3aRw3d1M1zLFGvywlsYTPfGP1rjf25oJ38Oe&#10;HZG3nTYr8m64OzdsPllu2N2etfoGCrYnKOGYVKkb1KcFdPu318le78j4jFUaGacQzhCVqc5uzXZd&#10;vN2svM8p+PXxM0Xx/wDEK31vRBft9qhW0mjuLYwiXafkdGPDdSMHFa/ww+B/iDxv4ms5LzS7vTNJ&#10;tpFuJpbpNplCnIVV75I/DFcJrXltpkyydHXaAOpY/dx75xj3r7L+FUN1D8KdFW+3fbBYx+YWBDfd&#10;4znnOMV8Lwzlsc5zKrWxj2tNqKsm77O92rvXR66n2XEOPllOAp0cJ5xTlq0rdNlptqn0Oisx/o61&#10;meO/BNj8QvC15pOoR+Za30flv6r6Ee4PNaln/wAey1JX7ZVowqwdOorxas10a7H5FTqSpyU4OzTu&#10;n5nzb/wxbryX/krr1l/Z4OBM0bfaAufT7ucd/X8692+HfgOy+G3hS10mwVhBbLgs33pGPVj7mtzF&#10;HSvGyvhvAZfUdXCwtJ6XbbsuyvsermWfY3HQVPEzulrZJLXu7bnB/tMfES4+E/wI8U+IrNFkvNLs&#10;HkgDLuXzDhVJHoGYE+wr8ffEXibUPF+s3Go6peXGoX1026WeeQu7npyT6DgDoAABX7Q/EvwRZ/Ej&#10;wHq2g6grtY6vavaz7DhtrAgkHsR1FfnN4g/4JZfEq113ytITS9W0uYb4b5rlYPlIBG9G+YNzjC7h&#10;kda/EfHLhvPczrYaeX05VKMU04x1tK+7S7rS9rK26ufsXgzxBkmXU8RDHzjTqyaalLS8Utk/J626&#10;38tPm6KWRiuJGXb0IPSv0B/4JBXkl34C8Xb2O1byDC477Hy34/0rwVf+CcHxP0rWmsF8PWt783/H&#10;4t2ggx0z8xB/DGa+5v2QP2bB+zX8L/7LnuFu9UvpftN7JHny9/QKoPYDjPevlPB7gvOsJxBHGYuh&#10;KnCnGV3JNXbVklffV9LpWPpPFji/KMVkbwmFrRqTnKNlFp2Sd23bb56s9aooqOY49fwr+tj+YSSv&#10;DP8Agoh42j8H/sseIN4PnagYrWDb1VzIDn8ADXyN+19+3t408W/FXWNJ8Na5f+HvD+j3T2cIsJjF&#10;NdNG21pWkU5IZlJABA246kk1W+E3xm8V/tb6PcfC/wAS6k2rXd6r3mj3twVE6zRqztC7cblZdxB6&#10;gqB0Py/g+f8Aizl2YPE8P5fGTqzjKnCTS5ZTacbLW+u0XbV22Wp+0ZL4Y4/ARw2e46UVThKNScU3&#10;zRgmnd6Wulq1fRX3eh4E2r6i27/SJcMOVDYX8q94/Zd8RQt8P5oJpEjmt7ls7m+8MDkfrXPwfsS/&#10;Ei515tNh8K6lJIrbPOPyQj/aLHgD64zX1d8Co/AH7LHguHwtrnk+INehmNxqEltY/a47OU9V3Y4x&#10;jH1zxX47wPwnmCzB18e3QppNOVRNJt291Xs2+umyR+qcZ8UYF4GNHBWr1JNNRptNpLdu17L13Ot/&#10;Yt8MXiahrWuSQyQ2N0i20BcFfOKnJbB9Omf/AK+Pf6wfh3410bx34chvdDnt5rLGwCIBfKIx8hX+&#10;Ejjit6v7A4fy+lg8BChRnzrV8y2d3e68ux/LOd46pi8bOtVjyvaz3Vlaz8+4UUUV7R5IVQsf+Q5f&#10;f7kX8jV+qFj/AMhy+/3Iv5GgC/QTgUUHpQB5F+15+1Bb/sz+A7e8W1Goaxqkpt9PtSxVXYDLOx/u&#10;qME45OQPcfLngj/gqB440fxFFP4h0/RdS0lpMzw20TQzQoePkbcQcdfmBz617J/wUn+Bet/FTwTo&#10;msaDZzahd+G5pmmtIkLSSwyKoYoO5UoOMZIPtz8R+EPhv4g+JOux6Pouj6he39w/lFBAwER7lyRh&#10;QM5OelfzX4lcTcT4PiFYfAynGmlH2aitJtpXvo1L3rqzvZJaan9AeHvDvDmLyJ4jHRjKd3zuTs4J&#10;N2tr7vu2d7atvV2sfrJ4e8S2njHwtY6rYSedZalbR3UD4xuR1DKcfQitC2/491+lcz8JvArfDT4U&#10;6DoLSLNJpOnw20ki52yOqgMwzzgtk101t/x7r9K/ozBzqzoQlXVptK67O2q+TPwXERpxrSjRd4pu&#10;z7q+j+48+/ar0m91r4Fa9BYrLJL5Su8cf3pEV1Lgf8BBP4V8qQXlvJYLMjx/Z9vB6AD+mK+2PHet&#10;jwz4P1TUjCJ/sNrJP5ZH39qk44B64r4OuPBdn4v1F9a1KHff3zfaD5TGKOEtyAiqQBjp71+Q+JVN&#10;wxlKrSd5yjZp6JJN2d9erta3S+h+o+H1Tmw1WnU0ipXutXdra2nRb362sz6x/Y20y6034R7p1kjh&#10;uLyWa1RxjERIxj268dq9Yrxn9jnx7qHiPw9qWj6jI1y2hvGkE7Dl4mBKqeMZXGK9mr9G4VqUp5TQ&#10;9i20opa73Wj+53PguIoVI5lW9ra7lfTaz1X4FC//AOQ5p/0l/wDQRV+qF/8A8hzT/pL/AOgir9fQ&#10;Hinlf7Wfw+v/AB18PIW0yFrm80m7S8EI6zKAQwA6FsHIz6V8z2n2jVrpbSzsb24vpm2Jb+Qwbd6H&#10;Ix/+rvX3WVDdQD+FMS0hjkZ1ijVn+8wUZb618Rn3BcMyxf1pVXBtJSVr3t1Wqs+nVeR9dkvFlTL8&#10;N9WdPmSba1ta/fR3X3HM/BLwZP8AD/4XaPpNy264tYcSYOQrEliPwzj8K479rr4x3/wS+DWpappS&#10;p/al1cR2Fo7ruWGSQkb8YwdoBIzxnH0PrYGK4P45/By0+O3w51Tw9dzSW32gh4J0G4wSqco+MjOD&#10;29PfmvazXBYiGUVMJlr5aipuMH5pWWvfz7nk5di6Eszp4nMFeDmpTXdN3en6dj89YfH3ii01k6pH&#10;4q8Qf2sX803RvHJZs55XO0rk9K+/v2T/AIr3fxm+Cema1qCquo7nt7oqMK8iHBYDA68HA4BJr5Vt&#10;/wDgn78SJdY+xuNJjtg+3+0PtHysuSNwjxuzjnkd6+x/gn8K7P4LfDXTfDtnI80dih3ysMGaQnLN&#10;jtkk8dh69a/KPCzJ89wmPq1MdGcKXK01NvWd1ZpN6u17y2d92fpniPmuTYnBUoYKUJVOZNOCWkbO&#10;6dlte1o9LbHUy/6tq+G/FFzPrnjjxFqGofvNQkv543LHc0SqSEQcDAC4/OvuV+Vryz4q/svaH4+1&#10;a41hZrrS9QlQmd7bG24wOrKeM47+9foHGmQ4nMqFP6rZuDbcW7Xut+110v3Z8PwnnWHy+tP6wtJJ&#10;K6V2rO9u9n5dkeT/ALH93caX8WfstoxWzvrAyXUS8KCv3Xx6k8du/vXqHxT/AGttN8AeJJNH0/Tb&#10;jXdQtf8Aj5EUixRW5/ul26t7Cui+C/wV0f4UaHnT1lmuryNWmuZzukk4yBn0H9B6CvlrxvpU3gv4&#10;ia7Y6kGt7iW/luUeXC/aEc5VgeAeOOOmK+ZxVTMuHsopUYtKUpO73UVuoq+l331W6XRn0GFp4DPc&#10;1qVpq8YxVls5NaNu2ui6b7X7H1B8G/2gdN+MP2iCG3n0/UrQBpbSfG4KejAjhh7iu7uDm2f/AHTX&#10;y3+ydo9xrXxeXVLVXax0+1eOadR8jl+FXPfByeD6+9fUlzxbP/umvtOEs0xOPy9V8V8V2r2tzJdb&#10;beWmnY+T4my2hgcc6GH2sna97N9L/j8ws/8Aj2WkvLVb21khflJVKMPUHg0tn/x7LUlfStJqzPnz&#10;5X8Tfsn+KvDOtS2+iwW2qaUzsbZ3nEUkCkkhXz1x6j/9XbeCf2T7V/hZ4i0nxQy3E3ie2MVysDYF&#10;soGUCnpuVsNnplR+PuWM1yXx08azfDr4T63rFvGJbiztiYlOcbj8oJx2BOa+K/1RynAe0xk4txUZ&#10;NxbvFJp8yS66XWre59ZLifNMaqeEjJKTcbNKzburXfrZ6JHwRf8A/BJnx5LroXT9Y8Nz6VMBJFdT&#10;zyRSBTg4aMI3zcnoSDjqK+vfhD+zDpPwD/Zn1fwit01wt/Z3L6jelNpnkkiKM4XPACgADPRRznJr&#10;52t5tQ1Dyr661fVJtSkRWNyLp1KnjhQDgKMDjGOBXv3w4+JGoeOP2Y/FUmrSSTX2k2V5bPcBCzTh&#10;YWKvjHLewz+tfnfA+WcO4TGV6mCwzhUlCVnKXMuW13Ffy387u11c+84zzDP8XhaMMbiFOEZRuox5&#10;fe2Un/N+Gutj8sdVsZNM1Ga33CTyZGjV0+6+CRkV61+yZ4fgv9V1S4usPJHEgSFuh+Y5YjpxgdfW&#10;vI5Hkl+8zfL05+7X0x/wTg+EVr8ZfEnii1vLu8s7iztIpba4iG7b8+GB9eMcZ5/Cv5v4KwUsZntH&#10;D0I3lJuybVtIt/pof0FxhjI4TJqtes7KKV2tXrJL9dT0rwbezeFviLod/pv7m8a8jhIT5ftCscFW&#10;7Hj16c19hePvGtv8OvBOoaxdKzQafA0rKo5bHQD6nArgvhx+yxpfw/8AENvql5fXGsX1ucQGWMRx&#10;xHuwUEjP+fTHb/FnwIvxI+Heq6LvERvoDGj4zsbqp/MCv7M4ZyXMMty+vzWVSV3GN00ny2V+l27X&#10;9D+SeIs2wWYY6i435I2UpWs2m9bdbJbHwr+15488RfGrwdHeaxeWVoljcC4srGKHiMtxs3dWbH9a&#10;8H8GeE9W8balb2cdt9iW4mFu91NkRQsTj5jjj8a9d/a00jXPhTYaYdc02a3minkijJx5Ny+3hkPc&#10;AcnHTNeLeGfjvrXh+OaHMEttcsTJG0Y5yMcHGR69a/lPi7FQedt5o58+nNfd6db7aaaaJbH9McK4&#10;WaydLLVHlu+W1rLva27667s/Wb4G/DmH4S/CjQ/DtvN9oj0u2WMyjpKx+ZmHsWJP41uH/kZo/wDr&#10;2b/0Ja5n9nDxXD42+BvhfU7eRpI7jT4sluoZV2sv4MCM98Zrpj/yM0f/AF7N/wChLX9tZS6LwNF4&#10;ZWhyR5Uv5bK34H8gZl7VYuqq7vPmlzPzu7/iXpZPKXJ4HvXxD/wUe+Legaj4htIbHU4NRuEspbF4&#10;oWytvJvDElsYwRwefb1r6g/ak1y58N/AHxRfWspglt7JmMgOGReAxHvtJr8xfHPxPk1u9hms9Mhj&#10;06CIwxpISzOpOdzDpk/1r8d8aOKlhMJ/ZCSvUSlezdkpdEvTd+Wh+q+EvDcsVinmd9KbcbaLVrq3&#10;67Lz1GWHjT7fLHbzQohlZQCjZ2nPGRX6O/sXeEL7wx8LJJr6OSE6ncG4iR+uwgYYjsTya+MP2aPD&#10;UfxS0tLPS9Jhn1CS72Z8kM1suQSWfHCjHB/p0/SPQLP7BpFvCWLNDEqFj1bAxmvJ8Fcjm5TzSrLm&#10;Vko6WV3e/q0vzPT8Xs4glDLaceV3blrrpa3pf9C5RRUdzOttA0kjKiIMsxOABX9EN21Z+FFPUf8A&#10;kN6f/wBtP/QRWhXgPif9tbTY/FcKaXouo6tZWrSI12kixrIcYOxW5YZ71638NPibpfxT8Nx6npcj&#10;tCxKOkg2yROOqsOxFePgeIMvxlZ0MNVUpLpr+Das/lc9TGZLjsLSVbEU3GL9Px7fM6Oq91/x8Q/W&#10;rFV7r/j4h+teweWfLH/BT/4Lax438O+H/E2j2k2of8I608d7DEC0gik2EOq+ilDnHPzD0r4v8JeB&#10;dY+JWuw6Poum3l5fXj+UFWIgR9iWOOAM5Oelfr68SyLhlVh6EVXstCsdNkZ7eztYGcksY4lUsT1z&#10;gV+O8WeEOHzrNnmXt3TU7c8eVO9klo76XSS2fc/VOGPFDEZPliy/2Km435Hdq13fVW1s23o12Oa8&#10;D+Em8BfDDwvobSCWTSYrS0dxnDsiqpIz6kV19UNeGI7X/r6i/wDQqv1+u0KMaNONKG0UkvRaH5fV&#10;qSqTdSe7bb+YUUUVqZnzf8YP2Z9bn8bajrPhuOG+t9UlM9xaySiN45T1ZSeMH0re/Z6/Zz1Twh4q&#10;XxBrxhhurdHjtbaGTf5e4YZmYcHI4xXsZ1K102CWW5uIbeJW5eVwqj8TVm1vILuLfDLFKh6MjBhX&#10;ydHhHLaeO+uxvzX5uW+id73ta++u9j6WrxRmFTBfU5W5bct7atbWvtt5XJV4WqHiH/j3t/8Ar6i/&#10;9CFaGc1n+If+Pe3/AOvqL/0IV9YfNGhRRRQAVHef8ezVJUd5/wAezUAfB/x5+L1vrHxQ1g65NcXU&#10;lndyWtpp6guttGh2glM4BbqSa+Ude1u3tdSk8uVpI5p2keLaQYvmOBz/ACr6W+L/AMKrjUfi74om&#10;+0fZdSk1KSSaORDtkQnKOB1wR+eK+S9XsZrTVrmG4V1uIZmSYMPmDAkHNfwn4hYrGvFyniI/bnZ7&#10;t69X38uh/Z3AeFwf1aMaD2hC66bdF+vXqdf4T1SG+iumw3zBWAx8oIPQ+57H1r1e/wDGcGu/DuPS&#10;FjvrjUViUEpAzJGynIDHPoMd68p+Bmj/ANo6zq37nzlj06XYpUtukOAoAH8XXHsDX0Z8N4PsvgjT&#10;oT9+OIK4P3lbuD7jvS4Tw1avRaUuVSi09L6X9V3K4oxFKhVWl3FprW3T08vmRfCmwuP+ESs7O1s7&#10;y8ussoSGEtvYseh6YycV9CyfscW/xJ/ZxXw14gb7Dqsl0+pwXEKhmsJ27dfmBHBGRnPqAam/YWgu&#10;DoHiORc/2dJqGbfj5S2DvK9vTP4e1e+KBjtX9LcG8G4KtlyrYv341IOHK1ZJbPzd7Kz6dD+eeLOL&#10;MXDHujhvcdOalzJ3d915K19Vrc/Hv4ufs6a98DvHdxoevwyRCNz5FykTeVex54eNsc5yPcdK+n/+&#10;CY/wW1a18a3fjC6sriz0f7CbGzMqlDdMzqxZR/EqhSMnjJHcHH3Dc6bb3gXzreGXYwdd6BtpHQjP&#10;eo7yFU8vaqrz2Febw74L4HKc4jmdOs5Qg24wa1T6XlfVLpoj0s+8W8bmmUvLqlJRlJJSmnuuto20&#10;b66vyPzf/bas9N+FP7Quuw6ZdLqb6lMb+5tYhzZSSYYqx6DOcgc8YrtP+Cb2l6X47+MM2rXN6tvq&#10;Wh27Pb6dIuJHD/IZB2IGfqCRXhn7UwuPA/7Rfja11JZHvJNYnuA5x+8jkbfG3HqpHHau3/4Jzw3H&#10;ir9qjRbixWRY9Mt7ma7bj5YzEyAHPqzKOOec1+MZPmUf9eIx9kuV12vZ6+6+Zq9+8X71tvJI/V80&#10;y6S4NlJ1HdUU+fT3lyp2t2a92+/mz9MI/u1558Y/iofhH4O1zVI4VuLyS7jtrWJj8ryvHGFz7Dqf&#10;pXoafdrzr40fC6T4seDtb023mEF7FeRXNq7D5RKkaEA+x5Ff19m/1n6jV+p/xOV8vrbT59j+Wss+&#10;r/W6f1r+HzLm9L6ngEHx48fWl79t/wCEhE827zGtngX7M3fYBjIHbPWuf+Lv7Zfirxnov9qaXe3G&#10;g2vmra29vbMFeSXozu3J2gg4A7VvWvwV8cXd99j/AOEbuorgNsMz/wDHuO24P3HeqPxZ/Yq8R+Fv&#10;C7WuntFqVluF4Zt4RrWbqwYH7yZJ5445PoPwLHR4llhKiw7q8ltb8179LX97ve2l7X2P23Cy4dhi&#10;6ft1S5r6fDa3W9tO1r672ON+Fv7S3xBXxMY7jxVqF9cbfOiW5IaGXbnKMvbr1Ht1xXr3x1+N+ofE&#10;nwz4Vs7WSbTbHWLF72+WFyrSlX8sxbgfu55IHOCM4rwP4QeDLq88ZrbzXmk2d7K32aNnugYUznLb&#10;ujdOgPcfj69+1Z4NGm2nhXwbpNwbW40bTmuJNRUHfLvcjy/90tk55wK4MjzDNv7ExE6lScoXSs5N&#10;ttyVopt3V1zXe1rHZnOByv8AtjDxp04xlq7qKSSUXrZKzs7W632Of8M6zdfDXW7XVtHuJrWa3kXz&#10;IxK3l3CFhlXGec5+ua+2dKvf7REM+1o/OiV9pGCuRnFfnt4A8G6j4R8T6feapfNqGmQ3UZuLHezL&#10;Ou8DqenJzX6GWJVplMYxHsG0Yxgdq/RvCytWqUq6qJwScfdfTR6rtfT7tj4TxIo0qdWjyNSbUry7&#10;6rR92v13LlFFFfrB+ZhRRRQAVQ1L/kM6b/vyf+gGr9UNS/5DOm/78n/oBoAv0UUUAFZ/ijxHb+FN&#10;AvdSum221jC00hAyQqjJrQrC+I/g9fHfgfVdJZxH/aFs8IYrkKSDg4+uKwxUqioydH4rO3rbT8TW&#10;gqbqxVX4bq/pfX8D5s1D9rHxt4gv2vrBtN0yxk+aC0kg85ivbe+eCevHT9K90+AnxoT4w+EmupIU&#10;tdQs5PIuoUO5Fcd1P909faviH46aP4m8F6jZ+G77T761mKM0rxKSt2q4A2MOxyCf8mr3wUh1b4Pl&#10;das7iaz1BpleSESErJHkDY475B+ufyr8AynjvMcJmro4znnBX51LTldr6JrRrsrJn7bmvBeAxOWK&#10;thHGEn8DWvMttWnrfu7tM/QW6OfL+tTJ92qFjenUtIsbgqyG4iSTa3VcgHBq+n3a/oWMk1dH4c1Z&#10;2YtFFFMQUUUUAFQ33+o/Gpqhvv8AUfjQBMOlFA6UUAFeGf8ABSn/AJMh8e/9e1v/AOlcNe514Z/w&#10;Up/5Mh8e/wDXtb/+lcNAHuMH+oT/AHRTqbB/qE/3RTqACiiigAooooAKKKKAPmr/AIKZ/wDBVL4a&#10;/wDBKL4Y+H/FnxMsfFl9pfiTVDpNqug2UN1Ms3lPLl1kliAXah5BJzjiviwf8HmP7Jp/5l/41f8A&#10;ggsv/k2v1O8a/Dbw98SbSG38RaFo+vW9u/mRRajZR3UcbYxuCuCAcEjIr8k/+C9vwj8I/Eb9s/8A&#10;ZH/Zx/sXw/4F+Hnxg8R3M3ii/wBL023sbnVFtWt/JslnRQyh2kIx3eSI4JUAyr8yXd2K0tfsrm9/&#10;xGY/sm4/5F/41f8Aggsv/k2uq+Bv/B2l+zH+0D8afCPgPQ9D+L0WteNdas9BsHu9Ds47dLi6nSCM&#10;yMt4xVA7jJCkgZ4PSvtj4Rf8E9fgX8D/AAbbaD4V+EPw70fS7ZAixxaBbM0mON0kjIXkc93dmY9y&#10;a/Mn/gsT+zN8Nv8Agmd+3f8Ass/Gb4M+F/DvhHxd4y8fWvhbW/DWmWMUVj4isZXj3yi1C7EljYoB&#10;Iigh5ImzuRTVxtzJPZuxOvK31P2cByKKReFH0paQBRRRQAUUUUAFFFFABRRRQAUUUUAFFFFABXjP&#10;7If3/iP/ANj7rP8A6NWvZq8Z/ZD+/wDEf/sfdZ/9GrQB7NRRRQAUUUUAFFFFAFef/j8jqxVef/j8&#10;jqxQAUUUUAFFFFADZohMm0jI7g15/wCJ/wBnzwbqWq2s0/h3TJpLy42yho8o42SHlenX2r0KqGs/&#10;8fmm/wDX1/7SkrnxGDoYhKNeCkl3Sf5m9HFVqLvRm4+ja/I808L/ALEPw18IeIl1Sz8M2Iuo5BJH&#10;vG9Iz7A/yr1iOPyxgdB0A7U6isMDleDwUXHB0o009XypK787WNcbmOKxklLF1JVGtE5Nuy8rhXOf&#10;GCzvdR+FHiS300uNQm0y4S32DLGQxsFxyOc9OetdHVPxFaSahoF7bwyNFNNA8aOACUYggHnjj3rf&#10;FU/aUJw7prTfVdDHD1OSrGfZp67aM/Hq+8a6bp/k2zae1zNbqElYnbtYfe/3jmvsj/gk7r0WtweN&#10;TayeVaq9qxtWIyjkSAsBngcdcc/hXw94k8JXPhHxDe6Xq1q9pqWnTNBcRScMjqSD9fqOK+sf+CSH&#10;g/Un+IniXXI4ZY9Hj04WLSYAjmmaRHAB6kqqk8dNwz1Ffxf4W4rFR4tw9Nw6yTVrNLlkm36dU/Ts&#10;f1x4lYfDS4Xr1Iz6Rad7qXvRat69LdPI+8b/AKJ/vVYqvf8ARP8AeqxX9sH8ghRRRQAU2Q4jb6U6&#10;gjIoA+FLqG4g8S64l8W/tL+0Jjd+ZkPu3naSDzjbjGa+XPiz4znj8beIbW1lf7NPO8cm1yFkwe/r&#10;iv1W+IH7P3hf4iakt9qFiVvVGDPA3lvIBjhiOvTH0r8sf2kPAkXwo+NfiXQTLbzR2t45j8qUS4jb&#10;5lBPUMAQCDyDX8j+LXDeNynDU6rknTlNrmTd9U2rru1e+rvqf1D4XcQYPM8ROlytVIwT5WtNGlo/&#10;LS2iseexI1zNj+I88mnLYyvEzrGzKpw2Bnb9a9a/ZO/ZR1L9p/xncWljfLpum6fH5l3eNH5nlZzt&#10;ULkZZsHHI4BPavpL4rfAz4XfC0ab4T03wmviDWtKiVry+ur2SENuycSmMjczE5wAMAAZxX5zknh/&#10;j8wy95nOUadG9oyk377va0VFSbtrd2tp62+/zrjvA5fjllsIyqVbXkope6rXvJyaSvppe+u21/EP&#10;+CdPwC1T4p/HnTNbWBo9F8J3CX91cOvytIvMUS+rFgD6AKT6A9b/AMFbfAOo6Z8cdL8QNbzNpOp6&#10;XHbxz7fkWaN5N0eR0+Vlbnrk46cfTX7K/wAW9D0mWHwjF4dsPDJZS1qLNy8N0QBnLN85fvliSfX1&#10;9s8XeCdJ8daFNputafZ6pp9xjzLe6iWWNscjgjHFfv8AkvhpgsZwfPKcLiL1JS55Ts7KasuVxdna&#10;2nR683Wx+F5t4iYzCcWRzXE0LQjFwULq7g768yur316rS3mfiTjFaHh6G21LW7S2u7hbO3nlWOSd&#10;huESkgFiPavpr/gp5+zzofwZ8QeF7rwxo9rpGk31tLFLHAODMrA5JPJJVscn+HjHNfKo5YY69q/m&#10;TiLIa2RZpUy7FWlKm1e17O6T02dnc/o3IM8o53lkMww14qadr2umm15q+h+1nww0C08KeAND0uwk&#10;Sax0+wht4JEbcsiJGqq2e+QAc981sW//AB9S1w/7KymP9nHwKjT/AGho9CtEZuOCIlBXj+7jb+Fd&#10;xb/8fUtf6FZVUU8FSnGPKnGLSWyTS0+Wx/COYU3TxVWEndqUlfvq9fmWKjubSO7jKyIsit1DDIP4&#10;VJRXoPXRnIRxW6wLtVVVewHGKkoooStsAUUUUAUPEv8AyB3/AN+P/wBDWr9UPEv/ACB3/wB+P/0N&#10;av0ABGRXP6r8LPD2uap9svNH0+4uu8kkIZm7c+v410FFZVqFOquWrFSXmr/maU6s6bvTbT8nYqtb&#10;JZ2axxqscagBVUYAFWI/9Wv0qO8/1VSR/wCrX6VqlZWRmOooooAr6rew6bplxcXEiwwwxtJI7HCo&#10;oGSSfavBbP8AbY022ht47PQNUvtPhiRPtisqb8ADKofmK9fy6V6D+1KcfAPxT+++z7bFjuJA3YI+&#10;Xn16evPrXwPp/wAb7qO1hMen2sdrCir5bykTADH4D6V+VeIHGdfKMTSw9GXJzR5m+Xmb1tbqkl10&#10;u+6sfpHBHCdHNaFSvVjzcr5bXslpfybb6dFbrc/R/wAA+OtN+Ifhm21TS5vOtbkEg4wykdQw7EVc&#10;1/w9Z+JtLmsr63iurW4Xa8cgyrD/AD3rxn9g+6/tb4V3mpJujt9Qv3kjiYjdHjG7PcEnsa90r7vJ&#10;Ma8xy2liayX7yKbXR38nfR72Pi84wawOPq4ek37kmk+qt591tc858N/ss+DfDGrR3kOlrJLC26JZ&#10;pDIkXsFPH55r0K4XbauB/dNSVHc/8e8n+6a7sHl+GwsXHDU1BPeyS/I5cVjcRiZKWIm5Nd22Fn/x&#10;7LUlR2f/AB7LUldhyhRRRQAy4/1D/Q1yXjf4hw/DD4RTa5NG0osbJGSMdZHIVVH4kj8K624/1D/Q&#10;1x3xC+Hy/E/4OXGimTyXvLOPy5P7jgKyn8wPwrjzD26w1R4b4+V8vrbT8TpwfsvrEPrHwXXN6X1/&#10;A+cZf2g/iDe6i19/bkNtI53C0S2VrdB12c8n03df5V9G/An4qH4seAodQmh+z3kcj291Gv3VlXrj&#10;2r5ml+EfjSyv2sJPDd9NdIdvmxAG3fnG4P2H8q+lPgB8MZvhb8P47G8kWS+uJWurkr91XbGVHsMC&#10;vzXgmpmzx0liHNwt73Pf4ulr9d7pafgff8X08rWDi8NyKd1bkt8PW9um1r6/id1TJozIKfRX6sfm&#10;5+cf7X3/AAT78aaR8VtY1rwrpc3iLRdaunvAlsQ1xaPI250ZOCV3McFQeOuMZr0L/gnt+w54l+Gf&#10;xC/4TPxfb/2TNZQyQWFiZFeUu42NI+3IC7SwAzkk54A5+2GiUkmvnr9ub9ri8/Z30nTtJ0OGCfxF&#10;rSvJFJOhaKzhXgyEfxMScAdOCTxwfxfH+HvDPD+NnxTiZTSpy51G6cVNvSySu/easm7X8tv1nB8e&#10;cRZ3g4cNYdRbmuTms1JxS1u27Jcq1dtV57+36kkzeH74W5xcmFxGQDw204/XFfEPh5DDYFZN32pZ&#10;HFyH++Jsnfu75z69sVi/Cf8A4KP+PPCviq3k8UXVnr2izSBLpBaJDNCrHl0KAZK+hzke/I+zNd/Z&#10;48G/Eu8i1yaxPm30aytJA5iFyrDPzDvnOexrSpmGG41pqvlEnGdFtShNWdpWs9OZdOl/MiGBxPCN&#10;R0M0jeNWzjKDurx6a8r6r8Dzr9iWK4PibxJJFv8A7PZIw3B2GbPJB6ZxkH3z719E1l+EPBem+BNH&#10;jsNKtY7S1j6Io6n1J6k8Dk1qV+lcPZXLLsBDCzd2rt221d7LyR+f55mUcdjZ4mCsna3fRJXfmwoo&#10;or2jyQqhY/8AIcvv9yL+Rq/VCx/5Dl9/uRfyNAF+iiigBrrvFRraKkm5VUfhU1FFuoEdyMQt9KLb&#10;/j3X6UXP+pb6UW3/AB7r9KAI9X0uHWtMuLO4USQXUbRSKf4lYYI/I1806z+x74k0jVWt9GvdPudN&#10;yfIe5yskC9lbH3gOgxX09SbBXiZxw/g8y5XiU7x2adn5r0PXyvPMVl/N9XatLdNXWmz9ThvgP8Go&#10;/g94cmhaf7XqF+4lup8YDMOgA9Bk/wCeK7qiivRweDpYWhHD0FaMVZI4MViquJrSr1neUtWyhf8A&#10;/Ic0/wCkv/oIq/VC/wD+Q5p/0l/9BFX66jnM/wAS+KLHwhotxqGpXEdrZ2i75ZZDhUFeZ6V+2p4P&#10;1LVUt3XWLO3lcIl3cWhSA+5OcgfUc5FU/wBt+xup/hjZSoJHsbfUopb1VHAjGcFv9kNjOa+eL2WH&#10;7A7SbWhZceu4HsPXNfmXFnF2PwGO+rYZRUYpN8yvzX+asummtz9C4Z4XweOwf1jEOTbbWjta1vJ3&#10;b37WPuu0u4723WWNleOQBlYHIYHkEVSvNZtfD9peXl9cQ2dpbAySzTSCOOJRkksx4A9zXNfs6WN5&#10;p3wX8PxX/mfaFtgSH+8FJJUf984r5+/4K0eJdQ0f4K6TZWszQ2eqar5d2FbHmqqMyqRjld3PXqB1&#10;7fS57xJ/ZuRVM5lTbcYKXL5u1k301ep89k+QvH5zDKYTS5puPN5Ju7S66LQ9Y0P9vL4T+IvES6Xb&#10;eMLH7U8giQyxyRROx6ASMoQ/XOK9dhmWeNWVgysMgjoa/EVnYR/e+X0x0r9Vv2AfEOpeJv2VPDF1&#10;qkrzzLG8UcjtuZo0cqmTjsBjv061+c+F/ili+JMbVwONpRjKMeZON7WTSs029dVZp99D73xF8N8N&#10;kGEp4zCVZSUpcrUrXu02mmktNHdNdtT2aodR/wCQfP8A9c2/lU1Q6j/yD5/+ubfyr9uPyEZo3/IH&#10;tf8Arin/AKCKo+JfAej+MURdU02zvvL+6ZYwxX6HrV7Rv+QPa/8AXFP/AEEVZrOpShUjyVEmuz1R&#10;VOpKEuaDs+6Kei+HrHw5Zi3sLW3s7cHcI4UCLn1wKsXP/HvJ/umpKjuf+PeT/dNVGKiuWKsglJyd&#10;3uFn/wAey1JUdn/x7LUlUSFcb+0Leabp/wAFfE0+rR+ZYQ6fM0iZxuIU7R9d2Oa7KuQ+PPgOT4mf&#10;CPXdDiZVlv7VkQk8bhyB+OMVwZrGpLBVo0VzScZWXd2dl8zsy+UFi6Tqu0eaN2uiurv5H5em/wDE&#10;Gqslw9zuDIDHvlcMi44HHAOK+3P+Ce/iKHxl8INY0O4j89becpcPJndP5q4YN2yMY4r5ak+DXiDR&#10;7tbD7JOJlUAQvA+9eBgZAwQcjB9MZxX2l+xN8Dbr4L/DKb+0oyuq6xc/argEYaMYwqke3Pvzz6V/&#10;N3hXlGYU8855xlyqMlNy212Xq3+CP3zxMzTA1cm5ISjzOUXBLfR6v0S/E+a/ij/wSw8SWnjKb/hF&#10;7nSL7RZ5C0H22RoprRSSdrYB3BeBkcn0FfR37GP7JMf7M3hi7kurqG+13Vtv2uWEFYolX7saDuAS&#10;Tk4znoMV7aUzSgYr9jyXw1yLKsweZYOm1PWybuo335V0001vZaKyPyvN+Ps6zLArL8XUThpeys5W&#10;25n1110td6u7ILz78f8AvVPUF59+P/eqevvT4s+N/wDgrt8OdV8ReCvDevWME9xY6FNPHehPmEIl&#10;Ee1yMZxlCCe2RXwTo+j3XiDU7eysbaa6vLpxHFFGhZpGPAAFfr/+0D8XLP4T+FFkms11K71JzbW9&#10;mcYuDjndn+EDr7V8+fD34w2fw48RrqUvgPwXYwySEzT6TYrDc24bAJVscqMZIr+Z/EngXLcfxD9a&#10;q4v2bmo865XLlskk000leKWj232P6C8PeNcwwGRfVoYX2ig5cj5lG922009XZt6rfbdH0J+y/wDD&#10;Wb4QfATwx4duipvNPskFzgggTN88gBHUBmIB7gV1x/5GaP8A69m/9CWptHvodU02C6tm8y3uY1lj&#10;YfxKQCD+IqE/8jNH/wBezf8AoS1/R2BwtLDYanh6HwQikvRKy/A/BcZiKmIrzr1vik236t3f4nPf&#10;tAeA7j4nfBvxFoNqypc6pZSQxEsVXfjKgn0JAB+tfmFq/wAPG8NapNYapY6lpt9bNsntXiYbW46c&#10;dD7djX62socc1Un0CzurtLiS1gkmjyFkaMFlz6HGa+A468O6PEVaniPack4K23Mmr32urNPrf1R9&#10;twbx5WyGnUoKnzwm76Pladrb2d01urejPn7/AIJ8fBq++Gfwy1LUNSsW02bXJxLBbyArJHCoIUsD&#10;0LZJ98A88Gvom0/1K/570TpiBvpRaf6lf896+yyHJ6OVYCnl9DWMFa73fVt+rPlM4zSrmWNqY6t8&#10;U3ey2XRL5IkrB+KGj3HiD4c65Y2u77Td2MsUQGPmYoQBz69PxreoIyK9OtSVWnKnLaSa+84KNR05&#10;qot00/uPgGyuo9PS1tp9trPZqYpoZTtaJgNpzntnv3r6K/Yo0G6tdI17UZIpIbPUriP7PuXb5mxS&#10;GYcZ/wA+ua9G8UfC/wAPa/4rsLq90ewubhvM3SPECW+Xv6/jXUWtjFY26QwxrHFGNqoowqj0Ar4D&#10;h/gieX41YqpUUlC6ikmnqra/Loup9rnvGEMdhHh6dNxcrOTb00d9Pn1ZNVe6/wCPiH61Yqvdf8fE&#10;P1r9DPhixRRRQBQ1/wD1dr/19Rf+hVfqhr/+rtf+vqL/ANCq/QAUUUUAfG/x68RXnjz4t61bahLI&#10;2n6JcfZLW03ERjABMhXPzFs9T2rQ/Zq8R3ng34s6dYWcsn9m6wWintdxZAQMh1GeMd8dv19Q+Lv7&#10;Lo8f+JJta0W9j03ULgBblJF3QXGM4Y45De46/wA73wW/Zkj+HGv/ANsapfLqWpRqUgCJtitwepAP&#10;OT6//Wx+P0+Gc2WefWXHTn5ue6+G+299vdtb8D9RnxFlbyb6unrycvJb7VrX2tvre9/mesp92qHi&#10;H/j3t/8Ar6i/9CFaA6Vn+If+Pe3/AOvqL/0IV+wH5caFFFFABUd5/wAezVJUd5/x7NQB+cP7b/7W&#10;Fx42+LV9pPh+zsrKDw7O9k+omENdXciHa4yeAgYEDjJxnPIA5j4G+OPhb8RdWbT/AIsWEOnTQjzL&#10;fWtPMsLXJ3AmKdI8jp0YKMAYJzg1b/bF/ZL8WfDH4n67q1jpN7qfh3V7qW+tru0gMi2/mNvMbhc7&#10;NrNgE8EYx3r54t02PubH496/hXijPM4wPEFatmtJTfO7wqQvTlG+llomrWtJO+zvqz+zOG8lynGZ&#10;FSpZbVcUoq06cmqkZNXd2ndO97xat2WiP1r/AGfvgd8LdA8K2eqeCNN0m6s5v3sV5HKblnPqWZid&#10;w9Dgg9gRWr4i/Zb8G+JNbk1C40tVlmOZVikMccp91H9MV8tf8Efde1FtS8Z6f5sjaLDHBcBWPyRT&#10;sWGVGP4lXnn+EcHt9IeIv2x/COg63NYq2o6gLZis09namWFGHbd3544r+muGM6yPH8P4fHYyjToQ&#10;le0GkoqUW03FW20+7R9T+deIsnzfA57XweFq1K042vJNuVpJNczvvrb12M/xn8edG+AcEfh7SdJa&#10;+1BZJHWzgIjjt495AZ2PTPp1NaPwc/ahs/iPrw0e+0+bR9UkUtCrSCSO4A67WGOR6HnpXgPxT1S2&#10;1D4k6l4gt5hcaR4gYS2l5/yzO3KtGTj5WB7Hnn6Vf+CWhzeMfi5oP2BWlTTbkXc86cpEi9Ru5GT6&#10;V5sOLMxebKhQt7PnUVBJWcb2TTtfVe9dOx6UuF8D/Zbr1r+05XJzbd1K12rN20fu23v5n2RVe+HM&#10;f1qxVe96x/71fsR+Vn5Q/tM6DPZ/tEeOLfWo2a9bWbiUNIpUyRs5KMuf4SuMe1dt/wAE8tIupv2q&#10;9Dk0yNlhs4Lh7x0XKrGYmXDH3Ygc9yK+6vjJ+yr4K+O9zHc+INL8y+hG1LqB/LmA9Ce4+oOK0/hH&#10;8APCnwNsZofDelx2P2k5llJ3yyexY84Hp0r+esD4O42hxIsylWj7GNT2ievO9eZRta2+7vsfueO8&#10;VsLX4feXKlL2socjWnItFFta322VtGdjGMLVHSP+Qlqn/Xwv/oqOtCs/SP8AkJap/wBfC/8AoqOv&#10;6FPww0K8b/bbvbu3+EsUMMjx2d1qEMN4ykjMRzkH/ZJAyeK9kqj4k8NWPi7RbjT9Rt0urO6XZJG4&#10;4YV5uc4GeMwNXC05crnFpP8Arp38j0MrxkcLjKeImrqLTt/XXsfDt5ZW8lg0UixrbheRjAQDuPTH&#10;rXrUPwR1X4xfBzwrrlvcLH4gsbNrYi4J23cAkbarf3SOoP05rtNN/Yv8L2mpLJJPqtxaowZLWS4z&#10;H9Dxkj27Yr1ux06HTrSOCGNY4YUCIijAUAYAFfnvD/A9WPtVmSXLJWsn1umpX6Wtp6u+h9vnXGVO&#10;Xs3l9+aLvdq2lmrW63vr6I+cPh5+yfr2qeI7WbxF9lstNtZFmeCKXzJLgg5C5HAHANfR0a7L3H+z&#10;U4TbUA/5CH/Aa+6yXIcLllNwwyfvatt3b/BfkfG5tnOJzGaniLaaJJWS/P8AMsUUUV7R5QUUUUAF&#10;UNS/5DOm/wC/J/6Aav1Q1L/kM6b/AL8n/oBoAv0UUUAFB5oooA89+PHwHh+MmnWzx3AsNV08k2tx&#10;t3Dkcow/un9K858F/sb6lNrUEviLUrGSxt5A7W9ojZuCDkBi3QfT0/EfRFHSvncdwrluLxP1utC8&#10;tL6tJ22uuv69T3MHxHj8Lh/qtGdo9NFdX7Pdf1YrSRLBFDGqhVT5QB0Aqwn3aiu+sf1qVPu19EeG&#10;DNtqouvWbXn2f7Vb/aB1i8xd4/DOa4X9qLxvqHgP4R391prmK8uHjtY5QP8AUeYwXf7Y9fXFfJ66&#10;DEr+d5119r3eZ9q85vO39d271zz6e1fEcR8Y/wBmYlYaFLndk3raybaSWju9H2R9fkPCrzHDyxE6&#10;nIrtLS92km76qy182fewbNFeffsy+M7/AMcfCmzutSYy3cDPbPLj/XbDgNnvn19q9Br63A4yGKw0&#10;MTT2mk181c+YxmFnhq88PU3i2n8gqG+/1H41NUN9/qPxrqOcmHSigdKKACvDP+ClP/JkPj3/AK9r&#10;f/0rhr3OvDP+ClP/ACZD49/69rf/ANK4aAPcYP8AUJ/uinU2D/UJ/uinUAFFFFABRRRQAUUUUAFf&#10;JP8AwV8/4JS+Hf8Agqt8A9O0G81m68H+NPCN6dW8KeJrRN8uk3WAGDAFWaJ9qbgrKwMaMDlQD9bV&#10;+fv/AAXf/wCChPxI/Zi8PfDD4QfAyGBvjd+0BrMmheH7uZVdNHhQxLNdEMCoYGeMBnBVR5jkHZip&#10;etkOJ8sW3wb/AOCxvwCto/DOiePvhj8RtKsx5drrF2+nST+WPlUO9zDFM7cbi0gdsnlm6D1T9gn/&#10;AIIg/GLxb+17oX7RH7ZnxWtvip8QvCf7zw1oenAHS9GlHKTHEcUasjEuscMSoJArlmIxXyTb/wDB&#10;Pz4h/wDBPT/gtz+xr/wsD45eMPjF4q+JWo6heazc6lPcG3tXggI8qLzZXZ03SsQW29BhF6V778Vv&#10;iF8ev+CMX/BXPwzq3ij4iX3xE/Zw/af8azWBsLwuP+EQv7yfMaRI7OIRGZUIMbBJY0l3RqyqRdNu&#10;6fV3V/P/AIJEtmvJP5f8A/Y4cCigdKKRQUUUUAFFFFABRRRQAUUUUAFFFFABRRRQAV4z+yH9/wCI&#10;/wD2Pus/+jVr2avGf2Q/v/Ef/sfdZ/8ARq0AezUUUUAFFFFABRRRQBXn/wCPyOrFV5/+PyOrFABR&#10;RRQAUUUUAFcd8ZviXpvwp0Sz1bUmk8qO6CpFGu6SdzHIAqjuTXY14H+3lpci+HfDesMC1jpF85uv&#10;SMPGwD468Ef54rxeIswrYLLauKoK8oq+uy11b8ktfketkWBpYzH0sNWfuydtN32S829F6kmg/tuW&#10;t3qkKat4fvdKs5nC/afPWYRZ4G9RyOe/b9K9zs7mO8t45o2EkcihkYchgehFfnxF8RtF8TbrGyvI&#10;rq6uswxRAH96zcDHHTmvu74X6RcaB8PtGsrpj9otbRI5ASDhgBkcenSvkeBOJMVmc6sK01UjFJ8y&#10;S0b6aaenU+m404fwuXKnKjFwlK94tvVLqr6+pvUjDK0tFfpB8GcP4/8A2dPBXxT1WO/8QeGdK1S8&#10;ixtmmhG8gdAxGCw56HI9q6bwr4T03wVocGm6TY2unWNsNsUFvEI40HsAMVpUVx0cvw1KrKvTpxU5&#10;bySSb9Wld/M6KmMxE6UaM5ycI7JttL0WyK9/0T/eqxVe/wCif71WK7DnCiiigAooooAh1DzPsr+U&#10;VEm07N33d3bNfiX4yN+fFup/2p9o/tL7VL9r87PmebvO/du5zuznPNftxN9yvyD/AGw/DEfh39pL&#10;xstqxms21eZ1kClQrud7J1P3WYj3xnjOB/Of0icHKWAwmJT0jOUbf4kne3ly/ifvngLilHHYrDta&#10;yhF3/wALatfz5vwO4/4JjePG8IftUabaNM0drr1tNZSJk7XbYXTgcZ3LjJ6bj619HftHeD73wd8W&#10;9V1K4t5m03XHSaG5VWdVYKAyMe2MZHbFfJP7EOmW8f7SPhjUtSdoNO0yaS8ZyvDtHEzBRyOc4P4d&#10;DXsnxD/bX8dfEPX57zTL+30PQ95FpZ/Z0l8yMEgNJuzkkckV8VwdnmEocKfVcfKXN7aTpqKUnblj&#10;zXTcVy+93V29D63i7J8VW4o+sYFR5fYxVRybSvzS5Umk3ze72dktT0/9nzwffeNfippd3awTLY6P&#10;N9pnuWVkUEDhAeM5z06H88fXdeBfsQftHXXxn0LUNL1a3tYda0PYXkt0CR3UbcBwB0PHOPUV76Rk&#10;V/RvAdHCf2XHE4Obmqj5m2ra7Wtd2ta27PwLjSrinmUqGLgoOmrWTvpve9le97rRaHyL/wAFZ7q1&#10;n8CeFbFY/O1SS8mlhXriIJiTK9DnK8npj3r4T0qzbT76OQWqqVbB43Z9uen1r9Dv+Ch3wd1Lxrpm&#10;h65p8ck/9jGVJgoLeWr4+baO3GCevT2r5d8LfBXXviBr1vpdpYjzLxwjlPmwvcnjjjPXp7da/nnx&#10;UyDGYziepNQfvcijZX5lypb973R+6eGueYTCcOwhKa0cnK7tbVv7rWZ+gH7NWjLoPwJ8LW6tuVbC&#10;Nxht23cN2M+2cenFdlb/APH1LVPwVoK+FfCOl6YpLLp1pFbAkk52IF69+lXLf/j6lr+rstw/sMJS&#10;o2tyxivuSR/NOOre2xFSr/NJv73csUUUV2HKFFFFABRRRQBQ8S/8gd/9+P8A9DWr9UPEv/IHf/fj&#10;/wDQ1q/QAUUUUAQ3n+qqSP8A1a/So7z/AFVSR/6tfpQA6iiigDz39qHQv+Ek+BviC3E0duY7fz90&#10;jlUwhDkH6gYx64r8+f8Ahc/h1r6NptDVpFVVdm27yeM/Ljn+dfeX7amnX2q/sz+Ko9O3tcLahwqn&#10;llWRSw6Htk/gK/O/TDZjTotoj5Rcgj5iffvmv5w8ZMVVpZpRjRSXuXbaTTtJ2Sv21v66n754T4Wn&#10;Uy6rKq2/fskm017qu3be/T0P0G/Yu09IPgvDexyRtHq1xJdoiHPkqSAFI7Hjt7V7BXzn/wAE2oLy&#10;3+DF/HOHFr/acj2oY/dQhcj9PU19GV+z8F11WyPC1ErXgtP67vVeR+R8WUXSzjE02+a03qFR3P8A&#10;x7yf7pqSo7n/AI95P9019QfPhZ/8ey1JUdn/AMey1JQAUUUUAYPxL8aW3w78Catrl4Ga20u1e5kV&#10;fvMFGcD3PSvgy8/bV+J2uXi3lnrlvo1rtAt7GGzjljjTAADFwSxI5JJ4JOMV91/F/wABx/Ez4a65&#10;oM0nlx6tZyW+/bu2Ejg49jg/hX57337O/j7wzfLp83hTWL6VVHlT2cBmhuFwCGDDjpg46j9K/FfF&#10;fE55Sq0Fl7qKlZ3dO9+e+ibjrtstnr8v1rw0w+S1Kdb+0FB1Lqyna3LbWylpvv128z7S/ZA/aEk/&#10;aC8A3Fxf28VrrWkyi2vUi/1bkjKuvoGGePUV65ivFP2IvgNqPwS8AXz60scesa5OtxPCuG+zqowi&#10;Fh1IBPsM/Wva6/SeFJ46WUUJZlf23L719/K66O1r+Z8BxJDBRzOtHL/4XN7ttvO3le9vIKKKK+hP&#10;EA9K+R/+CmvwB1PxZpun+ONLjjmXw/avb6hFkK4tyxcSAnrtOeOvzcd6+uK8s/bU8J3vjX9mbxTY&#10;6eGe48hZ/LBA8xY5FkYE/wC6pPHPFfJcdZTTzHIsTh6kXL3XJJb80fejb5peux9LwfmVTAZzh8RT&#10;ko+8otvblk+V3+TfpuflzphudWukjFldLasw8yXZyqZGSB3OO2a/Wv4I+M9F8cfC/Rbzw/N5+li2&#10;jhhJXayBAF2sOxGMEV+WJ+J+lxSbf9Ix3YR5Ue3Wvvj/AIJuaNNp3wCa8Zl+z6zqU15bKGDDy+Ez&#10;7EsrcH0Ffg/gbjvZZrWwdJqaqQvJ9Y8r0+T5n82j9p8ZMG6mW0cVVTg4StFd+Za/Ncv3XPoSiiiv&#10;6lP5xCiiigAqhY/8hy+/3Iv5Gr9ULH/kOX3+5F/I0AX6KKKACiiigCO5/wBS30otv+PdfpRc/wCp&#10;b6UW3/Huv0oAkooooAKKKKAKF/8A8hzT/pL/AOgir9UL/wD5Dmn/AEl/9BFX6AIdQ06DVrOS3uYY&#10;5oZl2ujruVh7iuF0r9mHwTo+sLew6HB5sb70DszIh9lJxz75r0CiuPEZfhsRJTr04ycdm0nb0udN&#10;DGYijFxozcU97Nq/rYbEnlptAAC8ACvH/wBsb4S2fxZ+DOqQ3jKv9lZv038K+wHKk9RkZAwRzivY&#10;qx/EPh6LxZ4f1bTZ9whv4Ht2I6gMCMj3FY5xl8MdgauDmk1OLVnttp+JrleOng8ZSxVN2cJJ3W+j&#10;Pyl0f9nS+1aRW8i6hjlIZfNYbEU8jJxlvwxX6HfsY+MF1P4WxaA0EcFx4Z22reUMJIpGVYDtnnNe&#10;P3/wC8ZeFr7+zV0a41RYvlhurc5jmUdCx/hOPzr3j9mn4QXnww8NXcupuv8AamqSiSaNDlYVAwq5&#10;9RnntX4l4acK18pzRypU5RTTU3JWXklpa97bfkfr3iFxNRzTLkp1IyaacFF3fm3rtbv18z0wdKh1&#10;H/kHz/8AXNv5VNUOo/8AIPn/AOubfyr9/PxMZo3/ACB7X/rin/oIqzVbRv8AkD2v/XFP/QRVmgAq&#10;O5/495P901JUdz/x7yf7poALP/j2WpKjs/8Aj2WpKACue+Kvjqx+Gfw+1bXtSLCy0u3aaTaMs2Bw&#10;B7k4H410NeT/ALcENjP+y14wXULlbWBbPeshBP7wMpRcD+8wA/HoeleXnWKqYXL6+JpW5oQlJX2u&#10;otq/lc9DKcNDEY6jh6l+WU4p23s2k7eZ8w/8PAviBPqMd1Z2Og2tgiBYbKWFpH2ADG6TIO447cc9&#10;K+tv2bfjla/tAfDeHW4bdrO4jla2vLYnPkTLjcAe45BB96/J9fi1fRSrtih8tQBtx1r9Bf8Aglxq&#10;em6v8DtRurW6jlvrjVJHvLccNaHC7FI7gjJDDrn1Br+fvCnjrMMzzt4OvXdSMoybUrbq2sf8lpbW&#10;2h+4eJnBOBy3KI4qhRUJRkopxvs76S/zfXS+p9N0UUV/Sp/P5Beffj/3qnqC8+/H/vVPQB4t+2H8&#10;OtS8VaLpOrabbyXkmhzu8sCcu8brglR0yOteAabo1940uhpumWN3cXd1mML5LKIweCWyAOAc19zs&#10;u4UxLRIidqIu45OFxk18LnXBFLMMY8V7Rx5rcyte9lbR30002Z9hlPGFXA4VYb2aly35Xe1ru+qt&#10;rrd9DN8CaA3hXwdpums29rG2jhZgTyVUA9e2amP/ACM0f/Xs3/oS1oAYFZ5/5GaP/r2b/wBCWvtq&#10;VNU4KnHZKy+R8lUqOcnOW71NCiiitCBlx/qH+hpLT/Ur/nvS3H+of6GktP8AUr/nvQBJRRRQBn6j&#10;/wAhvT/+2n/oIrQrP1H/AJDen/8AbT/0EVoUAFV7r/j4h+tWKr3X/HxD9aALFFFFAFDX/wDV2v8A&#10;19Rf+hVfqhr/APq7X/r6i/8AQqv0AFFFFAFey6yf71WKr2XWT/eqxQAVn+If+Pe3/wCvqL/0IVoV&#10;n+If+Pe3/wCvqL/0IUAaFFFFABUd5/x7NUlR3n/Hs1AETKrWHKq2U6HvX5oa9+zNoni7xDf6g011&#10;prTXk5mtbbaI4z5jfKoI+XHHqK9++Lvxl17x3421K1ttVvtL0XS7hrSCG0k8tpymAzuw5IJ6DtXN&#10;/Cj4cHx58Vf7NvNYvoW1ZXnFxgSO7ry27OASR36/lX4LxxisLxFiaOChR51CTinKyTbsrrW61Vtd&#10;Hc/aeDcPichw9XGTq8rlFNpXbSV3Z6WejvptYufsv+EpvAmleMPDvhvzhHd6HJOyk7pGnGVD54+Y&#10;g4AGMZziub8PPEujW6x4Xy0CsvdWHUH3z1r7E+EvwU0v4RafNHZNLcXN0QZ7mY5klI/kPaqXiL9m&#10;Twb4p1uTULvR4WuJjmXYzRrKfcKR9eMV7n/EP8YsBQpUpRjKHMuXXlSk72TSe3XTW/lr4/8ArxhX&#10;ja1WpGTjNxfNpdtK12m1v01/M+OPD3irUtTj1rw/a3TW+g/ahcSbUBaWQ5+6SDtHXJHWvRPgR8Rr&#10;74T+MdPtUuGm0TUp1t7iGYA+TkcSBsZ4xznOa7z4r/svXGqXv9r+E4bWOWJntZ7EnYsqK5ClT0BG&#10;T16+5qv8JP2X9bbxXZ6n4jjt7O009xPHapL5kksgHGSOAB6f5HiYPhnOcFmMIQUnKLVp68vLe9r9&#10;I2unF/qeviuIspxeXznJxUZJ3hpzc1rX7t3s01sfLXx6/wCCgvjv4g/EG8k8O61deHNBs7hksYLQ&#10;hZJVVsB5W53FsZ2/dGcc9T7r/wAE9/2xde+Mmu3nhHxVOl9qVpbm8tL/AGhHnQMqsjgYBYblIIHQ&#10;NnpmvBfjx+wJ48+Hfj27j0PRL3xFod5cM9jcWSeY8aM2QkqjlSM8nG09fYe8f8E8P2QPEHwh1y+8&#10;XeKIP7Nvry2+w2lgxDSRRl1ZnfGQrHaAADnBbPavk+DpcaPi1fXPa8vM/ac3N7Pl8r+7bbl5fLzP&#10;puKlwh/qt/sfs+blXs+Xl9pzXW/2u/Nf/I+wAciikQbVFLX9Sn84hWfpH/IS1T/r4X/0VHWhWfpH&#10;/IS1T/r4X/0VHQBoUUUUAcR8afjZp/wa0KG4uIpLy8vHMVpaQkB52HJ5PAUdyeled+Dv20jd63b2&#10;2vaGdMtbpwguobgSrCScKHGPzI4qv+2t4UvHv9B16OGSfT7BJba42At5G/BD4HbjBNeKWlpJ4wuo&#10;dM02M3t3fMI0SL5tuT94kdMdea/I+JOJs1wuayoUHyxjbljZPnuk+13d3Wj/AFP07h/h3LcTlir1&#10;1eUr80rtctm+ztotdVrc+7IJVmhV1bcrDII7ioR/yEP+A1D4a099J8O2NrI2+S2t0iZs53FVAJ/S&#10;ph/yEP8AgNfrVNtxTZ+ZySTsixRRRVEhRRRQAVQ1L/kM6b/vyf8AoBq/VDUv+Qzpv+/J/wCgGgC/&#10;RRRQAUUUUAFFFFAEN31j+tSp92orvrH9alT7tAGN4/8AA9j8RvCt5o+oR+Za3ibGx95D2YH1B5rw&#10;mP8AYq1pb8wnxBa/2du+WTyW+0bc9D2zjvn/ABr6Qorw804dwGY1I1cVC8o6XTa07OzV0exlufY3&#10;AQlTw07J62aT17q+zMbwF4Ks/h74XtdJsIylvaoFGfvOe7H3J5rZoor2KVKFKCp01ZJWS7JHlVKk&#10;qknObu3q33YVDff6j8amqG+/1H41oQTDpRQOlFABXhn/AAUp/wCTIfHv/Xtb/wDpXDXudeGf8FKf&#10;+TIfHv8A17W//pXDQB7jB/qE/wB0U6mwf6hP90U6gAooooAKKKKACiiigAr8pf8Ag4p07xD+zD+0&#10;T+y/+1tpeg3viXwz8DdfurXxZaWq75oLG98lRMo6LgCZNxwA8kIJANfqB4++JXh34U+H21bxRr2j&#10;eG9JjdY3vdUvY7O2RmOFBkkYKCTwBnmvjb9sn/gs58Jfg/8AtDfBX4WR3Hw9+Inhr433mo6Rrurp&#10;4tsmsfC8ESQfNdRbJUkjmE7rtkeMYjblsnC15k1vcfR32sz4S/bv/wCCnXwF/aV/4K8fsK/E7wr8&#10;UfCd14N8NyavNrl/dXi2Y0HzIo9ovFl2tAScgbwMkHGau/8ABQf9t/wt/wAFw/8Agov+zn8A/gLJ&#10;P4y8L/D7xjb+OPF/iiC3dLG3htSNwiZgCVWMyrvICvJNCqlq95+Jv/BIH/gl58U/FU2sXbfCPS7i&#10;4YvJDo3xH/s21LE5ysEN2safRFUe1U/i5+3Z+zP/AMEUb74T+Av2bPBHwt8TTfF7xTb6Nqi+HPEk&#10;dxe2MBmhj+0zugnmuD++ZUWWRQCOMjcA6cUuVed7eb/yYp31a7W+XX52P1VT7o+lLQpyKKACiiig&#10;AooooAKKKKACiiigAooooAKKKKACvGf2Q/v/ABH/AOx91n/0atezV4z+yGcN8R/+x91n/wBGrQB7&#10;NRSbhRuFAC0Um4UbhQAtFJuFG4UAQT/8fkdWKrzt/pcdT7hQAtFJuFG4UALRSbhRuFAC14B+3lJP&#10;LpHhW1b/AJBdzqLfalP3ZGEbeWrDpgknr+R7e/bhXNfEvwbpvj7TbXTdUt0urO4uMOjdv3cmCD2I&#10;9a8fP8unj8vqYSm7OS+WjTs/J2sz1Mlx8MFjqeKmrqL+e1rrzW58T33hrTrKzmlhs7eGZAXjkSMB&#10;0YdCvvnHSvt74VXV1e/DnRJbwlrqSyiaQk5LEqOTwOfWuF8OfsfeFdD1aO6mfU9QW3ffFDdXG+MY&#10;6ZGOcV6tCiwoFXhV4AA6Cvl+C+GMTlc6lXEWjzJKyd9ur0XyPouLuIsPmMadOhd8rbu1bfpuySik&#10;3CjcK/QD4kWik3CjcKAIL/on+9Viq98cqn+9U+4UALRSbhRuFAC0Um4UbhQAkgyK/Iv9rGK51L9p&#10;DxxMYNqx6zcxiMD7mHIzgcc4Bz3r9dHO4V8yftZ/sD6R8VtZvfFem6v/AMI/qcke++3xCS3udo++&#10;RkbWx1POcdOpr8l8XuEcdnuWU4YBc0qcuZxuldWa0b0uvNo/TfC3ijB5LmU543SNSPKnZuzunqlr&#10;Z+SZ8ffsReHv7X/aO0PT7yNvseoRXcMqcHANtL8/PHy9fcDFcD4+8RrpHii90uzu4tT03TbiS3gu&#10;IyVjukRiquPYjp7V9PfC7SvDfwDt/EV5pMGr+LdZuLC4s7TWGRLSGDchG6GLJY88FsgkdBya+MnG&#10;1ypGCpwa/l/iDC/2ZlGGwTadRzqSlZ3smoJRv8MruN7ptLa+5/R2QYj+0s1xGMSapqFOMU9Lu825&#10;W+JWUra2b3a2Pq3/AIJo+P20P4st9nmzJq7rY3FoRuKxnlZFPoGHPp368/o9X50/8EkPhwniH4wa&#10;1r1zGWg0WwEcRP3fOkcYPpwqN+f5foruFf014IRr/wCrMJ1tpSk4+l7N/Np/0z+d/GGVD/WKcKW6&#10;jHm9bXS+St/SML4iePtF+G3hufVfEF9b6fpsC/PJMeGP90DqxPoMk15z8Lf2t/hj488Rx6VouoQ2&#10;eoXjkRRzWhtftJyPukgAluwzk+leQf8ABT6e+k8QeC4pt40fFw6jny2uBtxu7ZC9O+c18xX3+qVk&#10;LLMrqYSv3lkz8uPfNebxf4mY3LM6lg6FGLhStfmT5pXSejvpvZaPU7uF/DvB5jlMcXWqyU6l7Wty&#10;qza1Vrva71Wh+sHSq9v/AMfUtZnw8mupvA+jvf7vtzWMJudwO7zNi7s556561p27f6TLX7dRqc8F&#10;O1rpP7z8gqR5ZOPZ2LFFJuFG4VoSLRTTIoPWl3CgBaKTcKNwoAo+Jf8AkDv/AL8f/oa1frP8SHOk&#10;P/vx/wDoa1f3CgBaKTcKNwoAivP9VUkf+rX6VHeMPJqSNh5a/SgB1FJuFG4UAUPEV7ZWulTLfSW8&#10;dtKhR/OYKjAjGDnivDdM/YZ8F+Imt9StpriGC4iV3ihZWVWIBO1ucc54968z/aB8VTeNPij4ibV5&#10;2/s/QrhrS3tWbEMSqoJcrnBZs5ye1cb+z5+1NdfDTxtBFp2m3l5ot7EVltWuAu4gZEiKfun+Y+tf&#10;jedcZZNiMfHC5ph1KmpOMZO7kmnZvlSvy389unQ/VMp4TzahgZYnLa7U3FScVomrXSu3vbbTe6uf&#10;dfg/wdp3gfw9b6bplutvZ267URf5n3rVrA+HHxG034neFrfVdNkZoZsgqw2vEw6qw7EVvbhX65hJ&#10;0ZUISw9uSytba3S3kfmOIjVjVlGvfnu733v1v5i1Hc/8e8n+6afuFMuWBgf6GugxCz/49lqSorRs&#10;W61JuFAC0Um4UbhQA255gf6GqmgRg6DZ/wDXCP8A9BFWrhh5D/Sq3h5h/YVl/wBcI/8A0EUAXQNt&#10;FJuFG4UALRSbhRuFAC15P+3Jbald/sq+MI9K877UbQFhEDvMQdTIBgg/c3Z7YzXq+4VzXxe+Ielf&#10;Cr4b6t4g1qQJpmmQGScYyZAflCAdyzEKB3JAry88oU6+XV6NafJGUJJy/lTi038lqejk9epRx9Gt&#10;ShzyjOLUf5mpJpfN6H5F2trbSxLIscZXHBxX3t/wSot7+D4Kaw1wZf7Pm1ZjYhwcY2LvK8425x0H&#10;UGvizxj8evDOufEy61e0+HWh2+lXDlv7Pa7uV3HOQxKOqg+yqF56V+kP7IHxn8OfGr4N2N/4bsIt&#10;HtrM/ZJtNTH+gSLyU4AyCCGDY5DZODkD+Y/BnL8F/rBOrTxUZShGSjGKkudOycveitFvbV7aaXP6&#10;G8W8djf7DhTq4aUYzlFuTcXyNaqPut6vvot+rserUUm4UbhX9YH80C0Um4UbhQAtULH/AJDl9/uR&#10;fyNXtwqhYsP7cvv92P8AkaANCik3CjcKAFopNwo3CgBlz/qW+lFt/wAe6/Si5b9y30otmH2dfpQB&#10;JRSbhRuFAC0Um4UbhQBRv/8AkOaf9Jf/AEEVfrPv2/4nmn/ST/0EVf3CgBaKTcKNwoAWq9p/rpv9&#10;7/Gp9wqC0OJpv97/ABoAm2DFOA20m4UbhQAtQ6j/AMg+f/rm38ql3CodQYf2fP8A9c2/lQA3Rv8A&#10;kD2v/XFP/QRVmqujt/xKLX/rin/oIqzuFAC1Hc/8e8n+6afuFMuWBgf6GgAs/wDj2WpKitGxbrUm&#10;4UALXkP7dXw21D4q/sxeJNJ0uNptQCR3UMSnmXypFdlHqSqsAO5wK9d3Corwg2kn+6f5VwZpl9PH&#10;4Orgq3w1Iyi7b2krO3nqduW4+pgsXSxlH4qclJX2vF31Pw7mia3laORWjkjJVlYbWUjqCK/QL/gk&#10;R8MdW8NeBvEfiG+hmtrDXpoEsVf5fPWISbpAuOmXAB74PsT9Gp8B/BfiR7XVdQ8J+Hb7U3hQtdT6&#10;dDJKx2gHLMpJ/Gu3gjjtoVjjVUjjAVVUYCgdABX4xwJ4MvIc3WaV8SqnJflSi1umru7fRvRdep+t&#10;ca+LSzzK3ltHD+z5mnJuV9ney0XVLV/cSUUm4UbhX7sfjBDeffj/AN6p6r3bfNH/AL1T7hQAtFJu&#10;FG4UALWef+Rmj/69m/8AQlq/uFUGb/ipo/8Ar2b/ANCWgDQopNwo3CgBtx/qH+hpLT/Ur/nvRcMP&#10;Ib6U21YeQtAE1FJuFG4UAUNR/wCQ3p//AG0/9BFaFZ+oHOt6f/20/wDQav7hQAtV7r/j4h+tT7hU&#10;Fyc3EP1oAsUUm4UbhQBR1/8A1dr/ANfUX/oVX6z9eOY7X/r6j/8AQqv7hQAtFJuFG4UAQWXWT/eq&#10;xVezODJ/vVPuFAC1n+If+Pe3/wCvqL/0IVf3CqHiA5gt/wDr6i/9CFAGhRSbhRuFAC1Hef8AHs1P&#10;3Co7ts27UAfOXxb/AGYNeTxfe6t4djh1Cz1aU3Mtq8vlyQytjcQTwQTzjt/PpP2df2etS8G+I217&#10;XjDFeRxtFbW0Um4RBuGZm6EkV7VbMBAn0FP3CvlaPBuXUsb9egne/Mlf3U+6W/yvbyPpK3FWOq4P&#10;6lNq1rN295rtfb8LgOBXz98Sf+ClPw1+G/jCTRZLzU9UntnMdzNp9qs0EDDqpYsuSDwdoOD+OPWP&#10;jV/aEnwl8ULpDSLqzaVcizMYJcTeU2zbtIOd2MYOc1+MoQp8rDDLwwPUHvXwPi14iZjw48PRy6C5&#10;qnM3KSukotKyV1q769l66fbeF/AeA4h9vVx82o07JRi0m276ttPRW0899Fr+yXwP+KWh/GPwWdb8&#10;P30d/p9xcSEMvytGxbOx1PKsARwfUHoQa7HZXwx/wR3ttRMnjiVvMGkN9lVNwbyzOPM3bTnGQpXd&#10;35T2r7mVhtr7zgfiGrneSUMyrw5JTTuul02rrydrr+mfF8YZHTyfOK2XUZ80YNWfWzSdn5q9n6fI&#10;DGDUN2gQx4/vVPuFQXhy0f8AvV9YfMliik3CjcKAFrP0j/kJap/18L/6Kjq/uFUNJONS1T/r4X/0&#10;VHQBoUUm4UbhQAye1juoWjkjWSOQbWVhkMPQiqWk+ENK0GZpLHTbGzkbOWhgVCc8nkCtDcKNwrOV&#10;ODkpNK62KjOSXKnoL0quP+Qh/wABqfcKgDf6f/wGtCSxRSbhRuFAC0Um4UbhQAtUNS/5DOm/78n/&#10;AKAavbhVDUm/4nGnf78n/oBoA0KKTcKNwoAWik3CjcKAFopNwo3CgCK76x/WpU+7UF243R/WplOB&#10;QA6ik3CjcKAFopNwo3CgBahvv9R+NS7hUV62YfxoAmHSimhhil3CgBa8M/4KU/8AJkPj3/r2t/8A&#10;0rhr3LcK8M/4KUnP7EPj3/r2t/8A0rhoA9yg/wBQn+6KdTYP9Qn+6KdQAUUUUAFFFFABRRRQBwP7&#10;T37NPhH9sD4DeJ/hv4607+1PC3iyyayvoQ22RQSCskbfwyI4V1b+FlU9q/In9ob/AIM9fhk3x++E&#10;rfDWbWIfhyL67/4WKms+Im/tGW1Ih+zfYNtuV3g+fu3ED7nXmv20r8m/+DlL4sfFb4m/FP8AZ2/Z&#10;b+Evia88I6l8dtXu11fUra5ktmW1gMKBHePD+TiWaSRVOWEKjnODO0lbdtFbp32szT/4g9P2Pz2+&#10;KH/hSJ/8YrtP2e/+Db79j39hX4zeGfiFDb6vNreh6jBLoh8UeIlktYb8yKsDJHiNZJvMKBA275yu&#10;BuxX5OftE/8ABug37Nn/AAUg+BXwN1v45a/NofxtsL77P4mTRSps9RtUdjb/AGc3RDK2YQG8wEGX&#10;occ+ifDz/ghlZ/8ABLf/AIK//s/wfGbxtrXjD4a+KvEEUngzxJpjCxWHxDbSxzWlpfwSeaVR3VVH&#10;lv8AOWHzKFcDSOrWu5Elo/S5/R4v3RRSJwi/SlqRhRRRQAUUUUAFFFFABRRRQAUUUUAFFFFABXi/&#10;7JEQm/4WOrf9D7rP/o1a9orxn9kP7/xH/wCx91n/ANGrQB69/Zsf+1R/Zsf+1ViigCv/AGbH/tUf&#10;2bH/ALVWKKAK/wDZsf8AtUf2bH/tVYooApyWipOic7W61J/Zsf8AtUT/APH5HVigCv8A2bH/ALVD&#10;2ESLk5qxXzx+3v8AFLWfCei6DoOk3k2mr4hkm+13cRKyJDGoJRW7Fs4JHIFd+WZfPHYmGFptJy6v&#10;ZJK7f3I4cyx0MHh5YmorqPRdbuy/FnvccNvMzBHVtpw21gcH0qT+z4yv8Vfm74a8Wz+AtS/tfw3r&#10;VxDqWn5lIW9aUTAcsjqWIOQMZ+n0r7j8ffGWfwl+zXc+NEt910mlJeJAQcCR1XAPGcBmH4enWvbz&#10;rhWtgKtKnCXP7R8q0s76aWu977njZRxNSxtOpOceXkV3rdW9bLsd4bWEHv8AnVTVrKMXenfe+a5x&#10;1/6ZyV+fVzrmv6/qTapqfiLXJtYm+driO8eIRk44RFO0KMDjHavon4OftVR2HwQh1jxtfH7RoOpm&#10;ye4EZaS/PlPs2qBy7egz7+tbZpwbicJSjUpy9o20mkne72t3V/T0Mst4tw+KquFSPs1ZtNtWst79&#10;mfRX9mx/7VH9mx/7VeKeCf29vCPivX4NPvLPWtC+2PsgnvoAsLk9AWBO0n0P517jG/mKGH3SK+bx&#10;mX4nCSUMTBxb2v19D6DB5hhsXFyw81JLe3Qh/s2P/ao/s6P/AGqsVzvxb+INr8J/hf4h8T3is9r4&#10;f0+fUJEUgNIIkL7RnjJxgZ7muanTlUmqcFdt2XqzpqVIwg5z0SV36I12tIV7/rT0sIpFyN351+H/&#10;AMVf+Chnxc+KfjybXG8a69ouXY21lpd49rbWqHgKEQgMQONzZJ9a/Qf/AIJM/tpa9+0/4B1zRfFl&#10;x9s8QeFDCftoVUa+t5d4VmA/jVkIY4Gdy9ya/SeJvCzNcly1ZlXlGUVbmUW7xu7LdWau0nba+1tT&#10;894f8SsuzbH/AFCjGUW78rdrSsrvZ3Ttqr/nofWtzaLCF25+Y4qQ6dGf71F/0T/er5p/aW/a98Qa&#10;H8Qrzwv4Pezs/wCyQq32oXEPnMJGGfLjQ8cAgknv+vwuV5TiMwreww9r2u29El3f3n2uZZpQwNL2&#10;1e9r2SW7fkfS39mx/wC1R/Zsf+1Xzf8As0/tc694n8fQeGvFn2W6k1IMbG+tovK3MvJjdOQOOhH/&#10;AOr6YpZpleIwFb2GIWtrprVNeX9bhluZUcdS9tQ2vZp7p+ZX/s2P/ao/s2P/AGqsUV5x6BX/ALNj&#10;/wBquT+O3hmbXPg/4js7Ld9quLGRIwMZY46c+vSu0rP8UY/sG6/65mscTRjWpSoy2kmn81Y1o1nS&#10;qRqreLT+53Pgu/1G303wpebz9lks7ZhJE/ytCVXoQee3418g3V2t3dySSKVZ2zhegr9f/jf8LvDu&#10;rfD/AMS6lPpunrfrpd04u2iG6NvJbDnsSMZyQelfjseRn1r+NvGDh2vlFTDRqSUoyUrWVtnHddHr&#10;0P6z8Kc+o5pDEShFxlFxvd33UtvLQ+3/APgkL4hW91TxVpJwqwwRXCkLzJltpz9OPrk+lfcv9mx/&#10;7Vfmh/wSt8aTeGv2mmsTdLDY63pc1u8bE/vZVdHjxjjcMOBnsx71+m9fvfgxiI1eFMOudScXNNL7&#10;PvuyfZ2s/Ro/EfFvDypcT124tKSi03191Xa8r3XqmeI/tyRWD/CKPTLixgvJNXu1t4GlXP2VsEmV&#10;cfxAZx9fTNfKnhj4OWPgjWbXVbG4vZ9SsJBPAbtxNHuHIyuMf59q+yf2utO0G4+Dt5e+INat/D9p&#10;pLLeR30x+SGReF46tnOMAEnPQ9K+GPAf7UHhf4h+LING/taHT4riXyjfPG2zbnBYL1Ge3XrT4s8P&#10;86zjMv7RwWCnWjFJKUItqLWrTa2a3u+hnwzxxlGVZf8AUMZi40ZSbbjKSXMnZaJ7rpZdT9DfhP4m&#10;X4i/DzSdYePypL6He6j+FgSp/UGt6K1WSeRTnC1n/DnQbPwz4K0yx0+QTWVtbqsMgORIpGd2ffOf&#10;TmtS3/4+pa/SsHGtGhCOI+NJc3rbX8T4DFSpSrTlR+Bt29L6fgH9mx/7VQan9l0iwmuriQRQW6NJ&#10;I7HARVGST9AK+dv2sv2p/EHhXx7J4R8JzQafcWcKT6hqEkQlaLfkpHGp4yQCSx6fWvDfif8AtbfE&#10;Bfh9N4b1LVob638TSx6at/5Cwz2gfgjK4B3DI3EZFfZ4fg3MsThFiKHLeSvGLbu9Lp7W133vY+Sx&#10;HFuX4fEuhW5rRdnJLRa69b6bbWue1ar+3Hcapr0qaBpelSWEbFUF3ebbi4HOGCr90HqAea9m+C3x&#10;S0/4yeGmvIYZLO6tn8q6tXYFoH/qD2Pevy5/sddJbyZYZLW6h/jUEOCP4gep9a+9v+CdGiapN8KJ&#10;vEOpKVbW3URc48xYt0ZcjOOcYz7H2r8RyLF5q8wUa1RzjK/OnG3I7XXS61VrPX7j9gzrCZZHAudG&#10;ChJW5GpX51dL56a3Wh9Bf2bH/tUf2bH/ALVWKK/RD4UyfEdhGmkufm+/H/6GtXjp0Z/vVB4l/wCQ&#10;O/8Avx/+hrV+gCv/AGbH/tUf2bH/ALVWKKAKtxZrFFxmnJp8bKD83Ip14f3VR6nqkOjaNcXk7bIL&#10;WFppGxnaqjJOPoKEm3ZCckldjv7Nj/2qP7Nj/wBqvjPxB+274+8Y6u99oNxpuh6MSfslvJaC4knT&#10;nDyMTxnrhenHvn3r9lX9oa4+OPhy+h1O3jtdc0aRYrtYc+VIGGVdc+vp2/Svo8w4Wx2Cw/1mslbS&#10;6Tu437/PTS+p4GB4kweLr/V6V7va60fp/wAGxwn7a37OlndeDfEXiqxvjp1wbXddwlN0d0RgL05D&#10;HgZ7+1fGHg/XL3w7dLfH7L9ojTYIJFIMY7j1z2/Gv0z+O3w+k+Jnwr1bSYJFjubiINCzdN6kMM/X&#10;GPxr49tvAt408NvdeGbptVEagx/ZN5fgDIbGCDxzX8reJXCr/tOGLwacFJbpNpyu29tntZdbt9D+&#10;lPD3iZLLZ4XFNTs9E2k1GyS33W6v0ske8/sGf8Tr4T3WpNG8K39+7CEn/VkAZ7dTmvcv7Nj/ANqu&#10;B/Zp+HF58OPhwsGoKsd9ezvdzRr/AMsS2Pl/DH616NX7PwthamGymhQrK0lFXv33fp6dD8l4ixFO&#10;vmdetSd4uTt6fr69Sv8A2bH/ALVNmsI44mYbsqM1wP7R37VXg39lrw3b6l4s1FoPtjFLS0t4/Nur&#10;xhjIRB6Z5JIA9c4Fee/Af/gph8Nf2hvFEfh+wm1bRdZu1/0a21a2EP2o5I2oysylsc4JBOeMnNfa&#10;0MhzKthHjqNCcqUb3kk7ab6+XXsfH1s9y+jiVg6taKqPaLavrt9/TufQFvYpLCrNuyad/Zsf+1T7&#10;M5t1qWvJPWK/9mx/7VH9mx/7VWKKAKs+nxrC/wB7pVfQbCN9Ds87v9Qn/oIq/cf6h/oaw9Q8Xaf4&#10;E+HLaxqlwlrp+m2SzzysfuqEH69gO5qoxlKSjFXb0RMpKMXKTska/wDZsf8AtUf2bH/tV8X6h/wW&#10;H06PxPKtp4UvrnQ432i483ErLkfNjBHTPGfxr6x+EHxa0X42+AbDxFoN0t1p9+mVP8UbDqrDswPa&#10;vczbhnM8tpxq42k4xls9Hr2dm7Pyep42WcRZdmFSVLB1VKUd1rt3V915o3/7Nj/2qP7Nj/2qsUV4&#10;J7ZX/s2P/ary39tD4PX3xh/Zt8SaFo6tJqk0cc9tHv2+c0UiybPqwUgA8ZI+tetUEZFcOZYCljsJ&#10;VwVb4akXF23tJWdvvOzL8dUweKp4uj8VOSkr7Xi7r8j8PdU0W70XVZrG8tp7W9t5DFLBNGUkjYHB&#10;UqeQfY1+kn/BMH4Iax8Lfgne3WvWtxp9x4ivBdw20uVkjhCBVLIfusxyfXG3Pavoe28K6XdXxvJN&#10;OsZLxflE7QKZAPTdjOK1RGo7dOlfkvAvg/R4dzN5nLEOo0morl5bX0beru7XXTc/TuNPFavn2XLL&#10;40FTTacnzc17apLRWV9euxD/AGbH/tUf2bH/ALVcz8cvjVon7P3w2v8AxRr8zR2FiAAkY3S3EjcL&#10;Gg7sx6D6noDXyFpn/BYXUB4g8zUPAbQ6E0gy0N+Hu4Y+csVK7WOMHaCO4r+iMp4WzTM6Uq2CpOUY&#10;6Xuld9ldq78lfddz8IzTiXLsuqxo4upyylrazend2TsvNn3H/Zsf+1R/Zsf+1WX8O/H+m/E7wbp2&#10;vaPcLdabqkKzwSjuD2PoQcgjsQRW5XgzhKEnCas07NPo1uj26dSM4qcHdPVMr/2bH/tVSsrFG1u9&#10;Hzfdj/ka1az7Fv8AieXv+5F/I1JRY/s2P/ao/s2P/aqfePUUpPFAFc6dGP7350Lp8bDv+dfNf7Xv&#10;7S/iDw/46Hg/wvdrpbW9ulzqF9sEkq7+UjjB4BIBJJH/ANfkfgX+1P4s8I+PNN0/X9Wm17RNVmW0&#10;Z7lVE9o7fdfeAAVz1z/9cfU0OEcbVwX1yLWq5lG+rXfa3om7s+ZrcVYSni3hGno7OXRP77+WiPsC&#10;WySKNsbulENgkkSs27JFSzHNt+FLbf8AHuv0r5Y+mI/7Nj/2qDp0YH8VWM02RtqGgCrNb29uhaRh&#10;Gq9SzAAU5bKFvX86+Efj/wDEHVvi58WNeXUrq8j0nRr6SwsrBJXjjQR8GRgMEsx9eldn+xb8R9W8&#10;MfFe38Lm7vLzRdXgmkSGeRpfskiDcSpOThu+T/SvtMRwbWpYD626i5lHmcbdLX0d9Wl5fM+Pw/F1&#10;KrjFhuR8rfKpX67aq2ib8/kfV99YRjWrEfN8wk/kKvf2bH/tVBf/APIc0/6S/wDoIq/XxZ9gV/7N&#10;j/2qR7GGNctkD3NYHxc+LeifBHwHqHiTxFefY9L09QZHxuZiThVVRyzMcAD+Qya+Ff2iP+CrEfxE&#10;0WHQ9O0nXvDGlajchbjUWlUzSQAElQq8x5OM9Tj8j9Jw/wAK5jnEv9kptwTs5dF1+bt0V2fPZ5xP&#10;gMqjbEzXPa6j1fT5K/Vn39ZX2m6jK8dveW80kZ2sscqsVPoQKsW9qszyA5wpwK/NzSZv+EWgh13w&#10;7eSWN3bRi6trqCZgJRjcNxz8ysOue1foX8KvEk3jDwJpWqXEflT6haRTyLjADMuTj2z09q04i4be&#10;VqM1PmjJtbWaa8rv8yMh4hWYuUXDlaSe900/OyNz+zY/9qj+zY/9qrFFfLn0hX/s2P8A2qiv9PjW&#10;xmPzf6tv5VdqHUf+QfP/ANc2/lQBV0jT420m1PzcxIf0FWP7Nj/2qTRv+QPa/wDXFP8A0EVZoAr/&#10;ANmx/wC1TZrCOOJmG7KjNWqjuf8Aj3k/3TQBDb2KSwqzbsmnf2bH/tVJZ/8AHstSUAV/7Nj/ANqm&#10;XWnxi2k+990/yq3Ud3/x6yf7h/lQBR0PT430SzPzcwIf/HRVr+zY/wDapmgf8gKy/wCuCf8AoIpd&#10;b1SLRNGurydtsNpE00hHZVBJ/QU0m3ZClJJXY46fGD3o/s2P/ar83viN/wAFIfF3jDxnc3Wl6lqm&#10;n6bDKy21vYJGqRqCQC7OD5jEYJA4z0r6l/YL/awuP2jvDGoWeqSLLrGi7RJMIxEZ0PQsmeGB4OOP&#10;6/Y5vwLmeXYP67iEuXS6W8b99Lb6bnyWVcaZdmGL+p0G762b2dux7xParCUC5+Y4qT+zoz/epbz7&#10;8f8AvVPXxp9cV/7Nj/2qP7Nj/wBql1LUrfSLCa6up4ba3t0MkksrhEjUDJJJ4AHqa8q8OftzfCnx&#10;Z4qGi2HjjR5tSaTyUjLMiSPzwrsAjdOxPOB1NdWHwOJrxlKhTlJR3aTaXrZaHLiMdh6ElGtUjFy2&#10;TaV/S+56p/Zsf+1VFrJD4jjX5sfZ2/8AQlrUifzE3A7ge4qix/4qaP8A69m/9CWuU6ix/Zsf+1R/&#10;Zsf+1VjNBOKAKstgkcTMu7IFENmksS5zXE+M/wBp3wH4H119J1bxNptnqC5Dws5Yx8fxFQQv0JFd&#10;l4d1m11/SYbuyuIbq2nXfHLE4dWB9CK2qYatTip1INKWzaaT9H1MKeKo1JOFOabW6TTa9UTf2bH/&#10;ALVH9mx/7VWCcUZzWJuZOoWMa6zYL83zeZ/6DV7+zY/9qq+o/wDIb0//ALaf+gitCgCv/Zsf+1UN&#10;xbRwyouSA3Wr1cX+0H4jv/B/wa8VatpeP7T0vRru7tOnEqQsyHkEcMAeQRWlGm6lSNNbtpfeZ1qq&#10;p05VHslf7jn/AIiftbfC34UeKk0TxB420HTNUYZa3luQWiBGRvwCEyP7xGfxFddJ4/8ADMXgdvEz&#10;a3pY8PLB9pOpG6T7KI/7/mZ24981+Cst7NrNxLe3k0l1d3rmaeaVi0kzscsWJ5JJPetTUvip4kT4&#10;Rt4NXUrv/hFV1MX/ANj3fulmKEf0zjoCM9TX9DVfAqny0o0sU+a657pWt15bdeybd/I/CaXjJV5q&#10;kquHXLZ8lm736c1+ne1j9e9H/wCCgXwY8feLLXQtL8daVLqL3kcUayrLDHKx5wsjoqHPThuTgdSB&#10;Xu8dnDKisvO7ng1/O23Az3XkV+43/BPfxJrHiz9jnwDqGuzST6jNp21pJG3PJGsjpEScDJMaocnk&#10;+p6n5HxI8OMNw7h6OKwlZyjJ8rUrXva91ZLTR3VtNNddPqPD/j7E57Xq4bFU1FxXMnG9rXSs7t66&#10;99ex7B/Zsf8AtUf2bH/tVYor8jP1I8r+KH7SGg/C/Wf7NlhvNU1QKHa1tFDGFT0LseFz2rU+Evxt&#10;0D4vvcQ2P2q1vrUZktLldkoXoGA6Ee4r5n+ItlPovxh8VQ36sl1cag9xGz8edE2NhX29u3410X7M&#10;lhPqfx206az3GOxglN3IvKorLhVPuT+Wc1+T4TjPMqmbrDSS5HNw5bapXte+9+r6H6ZieEsDDKni&#10;IyfOoKXNfRu17W7dF1v3Pq4adHj+KqOvWMaQW/3v+PmIf+PCtYdKz/EP/Hvb/wDX1F/6EK/WD8zL&#10;H9nR/wC1R/Zsf+1ViigCv/Zsf+1TbixSKFmXdkVaqO8/49moAhiso2hVm3cjNOGnRkfxV8n/ALTf&#10;7T3iaf4jX3hfwzqL6Jp2iBIry7iVWuLiZlyUUnIVVBHOM5/Sb9mP9qLxND8R7Hw34l1E61p+ssYr&#10;W6lRUnt5ccKxGAynHpnP6/U/6o436l9dutubl1va177W21tfY+Z/1qwn1z6pZ78vNpa97W3vvpex&#10;9Vf2bH714v8AEP8A4J4fDD4leLJNZvdIuLW7uGL3C2Vy1vHcMc5ZlHGSTklcEnrmur/aG/aBsfgF&#10;4Whu54JdQ1HUJPIsLGJgr3L4yTk9FUck9q8a8Jf8FBdYttYg/wCEo8PWNvpc0gV59PuGkktQcAF1&#10;YcgdyK+frcCvPMJz4jDRq007pSUXqv5U9W+mnpqe5S40WTYrkoYiVKo1ZuLktH0bW3fX1Pe/hF8L&#10;9D+GPg8aNodjDp+n2lxKqRxj7xDEbmPVmOBkkkmun/s2P/aqn4QvY9R0t7iGRZYZ55JI3U5VlLEg&#10;g+4NalcVGjTo01SpRUYxVkkrJJdEulux3VK06s3VqScpS1bbu231b6lf+zY/9qo7m0WHbtz8xxVy&#10;q971j/3q0Mw/s6P/AGqP7Nj/ANqrFFAFf+zY/wDaqjpVjG+o6l975bhR/wCQo61qz9I/5CWqf9fC&#10;/wDoqOgCx/Zsf+1R/Zsf+1ViigCv/Zsf+1R/Zsf+1Vg9K8l/aa/aft/gPHZWNpZnVvEGpqz29oJN&#10;iRxrwZJG/hXPA7k11YPB1sXWWHw8eaT/AK+S8zmxmMpYWk69d2iv6+89S/s2P/aqP7Iv2ry+duM1&#10;84/Cr9vG+1LxVZ6b4u0iy0+DUJBDFfWUzNDE5PAkD8qD0z6/Wq/x3/4Kv/Cv4C/EOXw/dTazr2o2&#10;cnkX39k2ySx2LjIZWd3QMy45CbsZx1BA9iPCWbzxP1SlQlOdr+77yt3utPLWx5D4qyqND6zVrKEb&#10;297R37Wep9Nf2bH/ALVH9nR/7VcP+zn+0z4Q/aj8D/294R1T7dbI4juIJEMdxZSYz5ciHofcZU9Q&#10;SOa6/wAXa6vhjwpqWpMpkXT7WW5KjOW2KWxwCe3oa8Wtg69Gu8NWg4zTs4tWafZpnsUcXRrUViKU&#10;lKDV007ponNnDux/WnLYRMON351+d+r+PfEXxV1H/hINa1rVftl5+9git7p4IrJG+6iKhA4U4yc5&#10;r6Z/Yb+LmteNNK1fQdaupdQl0NkNtdy8ySwuOFc4wSp4z1P0xX1GbcH18DhXiXUUuW3Ml0u7aPrr&#10;6HzeWcWUcZivq6g43vyt9dL6rpp/ke7/ANmx/wC1VHUbCNdX08fN8zv/AOgGtaqGpf8AIZ03/fk/&#10;9ANfHn1hP/Zsf+1R/Zsf+1Xlf7V/7XWhfsq+F4brUY5tQ1K+YpZWEBAknIHUn+FfevCfhd/wV2td&#10;Z8U2tn4t8JTaDp95KIlv7e7FwkBJwvmJgEDpkg8V9Hl/COb43CvG4Wi5U1fW6Tdt7Ju7t5Jnz+O4&#10;oyvCYlYTEVVGfazaV9rtJpX82j7K/s2P/ao/s2P/AGqdY3seo2kdxDIskMyB0dTkMpGQR+FSPIsa&#10;ksQMepr5z1PoN9UQ/wBmx/7VH9mx/wC1Xmmtftm/DfQPEU2l3Xia1W4t32SukbyQxNx8pdVK559c&#10;V6VpOrW2uafFdWdxDdW1woeOWNwyuD3BFdNfB4ijFSrU5RUtrpq/pc5qGMw9aTjRmpNb2advWwye&#10;zWJlxnk81INPjbn5qdd9Y/rUqfdrmOkg/s2P/ao/s2P/AGqsUUAV/wCzY/8Aao/s2P8A2qsUUAV/&#10;7Nj/ANqm3FosEWVz1q1UN9/qPxoAb/Z8bf3qP7Nj/wBqrA6UUAV/7Nj/ANqvD/8AgpJZpD+xH48Y&#10;Z/49rf8A9Koa94rwz/gpT/yZD49/69rf/wBK4aAPcYP9Qn+6KdTYP9Qn+6KdQAUUUUAFFFFABRRR&#10;QAV+X/8AwcRfB/4jfDzxx+z9+1R8L/Ctz411r9njXbq41nRbVGkmvNLuVi818KC21BC6MyglBcF8&#10;EISP1Ar5f/4Kk/8ABWH4Zf8ABJ74Pab4p+II1TUrzxBcvZ6LomlRpJfapKihnKh2VVjQMm92OF3q&#10;ACWAMy0s/MqOuh+fv/BWz42+Iv2uf2KP2Tf26/hz4F18R/B/xX/wlOo+H7gK97BppuEW4LtHuHkm&#10;SxQFgOI5t5C4YDy39sH/AIK1eHv+C+H7RH7Mnwh+Ang/xwbrQ/iBpvjbX9T1axjt/wCxobUkPjy5&#10;JPljSSVmclVysaruLYHo1r/wd6SXOmqbT9kH4nz2Nym+Nor/AHRSo/zbhi0IIbOcjrmtL9jv/g43&#10;8PeJP2hPCvg3wz+xb4q+H8nxD8Q2Oj3mrW0UdrFCbm4SH7RP5dkm8J5hc7mHAPI61pCPvWS63Xrp&#10;+BEvh87W+Wv+Z+za/dH0paFOVoqRhRRRQAUUUUAFFFFABRRRQAUUUUAFFFFABXjP7If3/iP/ANj7&#10;rP8A6NWvZq8Z/ZD+/wDEf/sfdZ/9GrQB7NRRRQAUUUUAFFFFAFef/j8jqxVef/j8jqxQAV8j/wDB&#10;VDRJPGOkeD9FjdrNrq4uZhdgfMu2Mfuwc5w2fmHoBX1xXC/Hn4EaX8dvCiWN88lrdWsnnWd3FjzL&#10;aT1Hse474r3OG8yhgMypYuptFv5XTV7dbXvY8XiHL543L6mGp7yS+dmnbyvY/LvT/gJqOkS/bJry&#10;ztVswZM224NNtGcHPG1uhzX6jaV4as/il8A7HS9QtfJs9Y0eKKWFflEatGPu8ngdRz6V8A/tt6lD&#10;+xhqGk6XfahbeKte1BftcWnKhgiSBXwss5XDEMyuAqkZ2HnivKvir/wVx+JnxN+D1x4TFvo3hz7T&#10;sja/0UTW06wLnMS5dtoI2jKkHCkchjX7Vm3Deb8VUsNi8DbkUm1N6WV0rpPV2avt6dT8hyvPss4b&#10;q4jDYy/O4pOC1u9dG1orp2/M+hPFXw9g8A+NpfDb+OfB88lu3lrNNckSxAYwsqrnD4PqOR3rpf2k&#10;fg1D8IvAHw9ltbz+1NJF7cz3t8hBhe5ljGyXg4wQCAegwTxmvy607UbjSb1Lq0mlguYzuWRGw2fr&#10;X6yf8E09bm+L37PEdrrlvHeaTJeII4Jk3RgtDJ5iqCOFDDIwe/aurjTJMVkFChmE63tYxaUlyqLk&#10;2mr6X11bSucvCWbYfO69bAxpezlJXi+Zysk07PbTSz0PGdaC3tg1si+dcXWI4I05Z3P3dv0ODntj&#10;Nfof8OrS50/wFotveFjdw2MKTZ67wgDZ/HNc34L/AGbfAvgLWV1DSfD9jbXiMWWTBkKE/wB3cTjp&#10;26V3qptr8b4m4ip5kqdOjFqMbu7tdt27X007n61w7kNXASnUrSTlKy0vayv36i1j/ELwba/EbwHr&#10;Xh++DGy1yxmsLjYcN5cqFGwexwxwfWtigjIr5WE5QkpRdmtUfTVIRnFwkrp6M/Gf4q/8ElvjJ4G8&#10;fXGl6P4e/wCEo05pG+yajaXUMccqdRvEjqY2x1DcZ4BNfen/AATD/Yf1H9kD4catca/PDN4k8VSQ&#10;yXkML74rOOIP5cWf4mzI5YjjkAZxk/UXlinKu0V+gcQ+J2dZzl6y3FOKhpzOKs521V9Wt9bJLVHw&#10;mQ+HOVZTjnj8PzOWvKm01G+jtontpq3oV7/7qf71fFX7ZHw4ufg98SdU8UXH2f8A4R3xJOJzN5iR&#10;tb3G3DKQxGchc5Gf54+1b/7qf71flf8At2eNNS+JX7VniqHWpHmtfDdyNP060kO6KCIKDvC5I3OT&#10;nPX6dAeG2CrYnM5RhJRioty6tq6SS1Wt7a7Jd9h+IOMp4fL4uUW5OVo9LOz1ej0snofQ37Gfw2uv&#10;id8RLHxRH5P9g6DKzCXzEkM8+OFAUnGAQc+/bjP2lX5Y/sB+MtS+Hn7U3huz0iSSOx8RytZahZxn&#10;EUyYLb9uQMoRnI5+ucH9TqnxHwNXDZoozknFxTjZWsrtWe+t09evlsV4f4yliMulKEbSUmpdbuy2&#10;8rW9PMKCcCiqPiXxBb+FfD19qd4/l2unwPcTMBuKoiljx9BXwMYuTUY7s+4lJRXNLYsXVytvbtIz&#10;bVQFiT2Ar4H/AGwf+CoviPwVp00nhWx0uHTbm4ezspLyNpZLvbkNKRkBU9B1Jx2rofFX7aHjvx89&#10;1caadJ0fRrqN1gtJbfznkiYEBpHyCpIOfl6Zr8+vj98YovHWmafoa2sRm0KeVWu433Rzc4+TjOOB&#10;yTziv3Dw88Pfa4znzOmppWvG97LW91or3SXU/G+OeOpQw/Jl1Rwbvrazb0tb5Ns760/4KkfGK8+3&#10;Q6t4oj1jTdThkt7yxnsII45YnQowRo1V4zhsgqRyAee/J2V5FqNsskMiurKDw2duQDg+/NeY+HfD&#10;l94oedbG3eY28ZklIHyxqO5P+cngc1liVkY4Zge+DR43/RhyTxAp0HgqywWIoXXNCnGUZRlbSUFK&#10;GqtdSTvvdPS2ng79IvN+BqlZYuk8XRrWdpTcZRlG+sZNS0d7OLXZq2t/qX9kDxmvh/8Aaz+H8ER8&#10;6a91mC3aNJAp2ucFicjgdcd8Ywc4r9jT0r8g/wDgjP8ACmD4i/tWS6ldR74/C+mvqMb9dkxkSNOC&#10;MZO5jnttPrkfr1K/lx5NfiVTwry3w9hDh7A1nWqJc9WpJcvNOWqtG75Uo2srt7tvXT9ej4l5hx1U&#10;nnuNpKjBvlpwTcuWMd7yaV25Xd7JdLH51/8ABdfxvqkFz4D0ETSR6NMtxfTIrHbLKpVFLDGDtBOO&#10;T948Dv8AnzHrAtZo5o2mR4zuRj0/Ov0f/wCC1mqWerT/AA902S3jldPtl60pGThfLRU64xlmJ46h&#10;eeufhiTbcRGOWNJI2GChUYxX1tP6RWF4PwuGySngHWcU5VZc6h8UnblXJLmlyq7u4q1lfe3y/wDx&#10;AfEcVYnEZxUxqoqTUaa5XP4Yq7k+aPLHmulZSe7ttf8AZf8AY4+3H9mPwS2oszXk2lRTPu6gON6/&#10;+Okf/Wr0W3/4+pa8Z/4J0reL+xt4GW9kmmkitJY42lDbhEs8giX5iTgRhAO2AMYGBXs1v/x9S18j&#10;Wx9LHVJY3D/BUblHS3uy1WnTR7H02HwdXB044SurTppRet9Yqz166o/ND/gqJ8XbnwN+01q1n4au&#10;Ft7iSytW1aWSNW8qQqdixg8ElMEk89u1eHfCr49yeJ/Gel6P4x87XNHuZ1wtqqQXSyYIj+b7oBYj&#10;JPI6/X1T/gp58KtW1D9r/wARatp+nteQzWtq0kUK5kH7oLvC4G77vJ5Iz1r5o0vwDrNv44tvtFnd&#10;WM0kglhE8ZRpuu0KPcjGa/rrhPA5fW4foRbXN7NPmuuZPl776dPJH8u8TYzGU87rNJ8vtHp9lq/b&#10;bXr6n1p4N8Z+AvE3iaTTtS8QeIVitZCJI49LWWbYOoMqtj2yuT1zX6G/BfUvDupfDnTT4Umgn0OG&#10;IRW7Rdsdc/7Wc5zzkmvyT+Ddk19410k2qtizVmnYf8sxjBDe5NfoF/wTtt7pdI8VTL5i6TNexm24&#10;PltIEPmFe3XGePT2r8p8R8hpUaHtoVH7tnZ2s23bolr1V76XP0ngDOatWv7OcF711dXuklfq3p00&#10;trY+lKKKK/Fz9fKHiX/kDv8A78f/AKGtX6oeJf8AkDv/AL8f/oa1foAKju7lbS2eWQ7UjUsxPYDr&#10;UlR3lst5bPE4ysgKkY6g0eoO9tD4d8fftZ+NviV4hur7SdZm8O6JDO6WFvbRIZJEViA8rMDnOM7R&#10;xivUP2f/ANoK8+KXgLxZ4b8YSRyXGm6VLO17HGq/abUoyszITjcPTofbqfL/AB7+yr4y+G2v3Fjp&#10;+kXWvaPNMzWNzbYZ0RmJCSL/AA4zjPT+Z9f/AGWP2ZNS8L6Rruo+Jl+zXniCxNglojBjbwMDncem&#10;45/Dv6D9Uzn+xI5cnQ5Ps8nLbn3W/W9t+bqfmOUrN5Y/lrc2t+bmvy2t929rW6H5+XniHxpDLCsY&#10;vre1EYFkttCrrJGB8pY92K4JFfaH/BLea8vrLxTNrUaxa5vgVk2Bcw7cq3rk9x2NcXrv7L3jr4fa&#10;u2kw6Hc63aQkraXlp8yvGM7fMz91gOD1ya+hv2P/AIDal8JNE1HUNa8uPVtadGa3QhltY1GFXPr6&#10;9unToPY4y4iwOKyiVKk4Xk425WrvVPXqvO/U8vhLI8Xh80jUqKVo3vzJ2Wj2ez8rdD0T4t/EG2+F&#10;nw01nxBdK0kOl2rTlFIBcjgKM+pIH418UW37R3xI1dYdQHiZ9NkaNTFZW9uhtoFwMIQQS3TqTnk1&#10;9r/Fv4fQfFH4a6zoFxI0MeqWrQbwOUJ5B/AgV8Uwfs8fELSfJ09vDdxfSLEvl3du4NvMuBhi38OQ&#10;c4xnrXyfBf8AZvsan1rk9pdfHb4bdObTfe2ux9Rxd/aHtaf1fm5LfZv8V+ttdtr6bn1Z+y18brj4&#10;3fDxrq/hjt9W0+ZrW9WP7jOP4lHXDD+v0r0yT7leZ/ss/BS5+C/w9a21CZJdU1GZrq72HKRscYRT&#10;3AH1/qfTiM18fm31f65U+qfw7u3p5eXY+qyr6x9Up/Wvjsr/APB8+5+XP/BYmw1SH9qzSbq8E39l&#10;T6HHHpzMpESuJH81Qc43ZIJxjggV8z+ENP1DVPHeg2+jrO2sy6hALIQZ80S7xgrgg5B9CK/a74zf&#10;ALwj+0F4Z/sjxdotrrFkrb4xJlZIW/vI64ZTxzgjI4NcX8Gv2Dvhf+z5q7at4d8OqurKhC3t3O9z&#10;NGOfu7yQhwcZUA4r9gyHxUweByOGBq0ZOrTi4q1uSW9m3e6395Wd/mflWdeGuLxmcTxkKqVOclJ3&#10;vzLukrWflqrHrWkoyWcW8qzbRuIGMnvxVhnC0yzH+jrXxP8A8Flf2l/Enwl8K+HfCvhu8utJk8UC&#10;WS9vrdmSUQpgGJWH3d2ecHOB6V+U8O5HWzjMKeXYdpSm3q9kkm2/kl8z9Nz3OKOU4CeOrJtQtot2&#10;20kvm2fbEN9DcFvLkVihwwBzg1IHDGvwK8D/ABQ8S/CnxLDrvh7XdU0zVLOTzxLFcv8AvW7hxnDA&#10;jggg5HFft1+zN8UJ/jT8B/Cviq6gFvda1p0dxPGAQqydGxnnBYEj2I619Vxx4e1+HYU6zqqpTm7X&#10;tytO17NXejXW/Q+b4P46pZ7OdFU3TnFXte6a23sjubj/AFD/AENeKftqeCdU8e/sXeJ9O0hZJL59&#10;LilSNM7pQhR2XjrlVbj1xXtdx/qH+hqpoSCXw9Zq3Ktbxgj1+UV8NgMZLC4mnioK7hJSSfk7n2WO&#10;wscTh6mHloppr71Y/Fuyv4FtIwuY9q48thhlI7Y61+hf/BJzw3qegfs+6jJexyQ2upatJdWcbA42&#10;FVBI9iR29Py9R1z9iX4Z+IfE8mr3Xhexa8mbfJsGxXbg7sDHPHbAr0zR9FtdA0yGzs4Y7a1t12xx&#10;xqFVB6ADiv0jjHxAw+bYBYPD0nFyacnK2luit+eh+f8ACvA9fLMb9ar1E1FNJK+t+rv+Wpaooor8&#10;sP0oKKKKAK+n/wCrb/eqxVfT/wDVt/vVheKvjD4X8D6klnrGvaTpt1JjbDcXCo5HPOCeBx1PFaU6&#10;U6kuWmm35K5nUqwpx5qjSXnoeL/8FQ/hlq3xJ/ZmLaPBLeTaBqcGqzW0Z+aaGMOHwv8AEy7t2PYn&#10;2r81LXxNZ6hKkNrMtzdSMEjt4+ZZGPAUL65r9Mv2+PG01x8FtJh0u9X+y/EGpRW1xc28oxLCQzbA&#10;w7OQBkV8nz+BdFto2mg03T7OeMb1uYYFjkiK8hgwGciv3fw5zJ4bKfZVldOUnG2ltk+b59rO3XY/&#10;FePcvWIzT2lJ292KlfZ7tW+XqvTr9rfsJfDXVPhL+y34V0XWI2g1KKKSeWBmz9nEkryKmDyCFYZH&#10;Zi1ewVwn7NPiO/8AF3wQ8N6hqjM99cWg812+85BKgn3IAPrXd1+KZtVq1cdWqVrcznJu217u9vI/&#10;Xsqp06eCpU6XwqMUr72st/MK/M7/AIKw/t2+K/CHxkvPh74R1SbRbXT7eB9UurZgs9xK6CRYww5V&#10;VRlzjBJJ9BX6Y1+Un/BXj9nLVL79qy41zQ7OS9/trTLe5uIY8GTeg8klBgZG1EyOTnJ6HA+88JaG&#10;X1c/isxSaUZOPN8PNpa99Nr28z4vxPrY6lkjeBbTckpW35Xfa2u9r+Rxv7Cn/BQfxx8MPjZoWm61&#10;rV9rnh3WruKwuYLuTzDF5jBFdSeRtJB/yQf2LQ5jr8Of2df2c/E0PxQ8P6vqWny6bb6bqNtcxpcL&#10;tkuZFkVlQIQT1HOR0BHWv3EtiWt03DaxHI9K9rxowuXU8woVcAopyi+bltZtNW20vZnkeEeJx08F&#10;Wp4xyajJcvNe6TTvvrbQ+Jv+CnXhDVPC/jPStd8Nybr/AMSwmyuISAWQQjcJV7Z2nHP/AOr5q+HG&#10;jeMPD/im01yW6vo4dHmW+MN5N5n2xk52lPfGK/SD9qX9n6T46eD7OOxuktNZ0ic3NlJLkxkldrIw&#10;HZhxntXz7oH7F/jzxRqS2erWdjo9gzbbi4+1LMWTjIRV55GR/h1quF+LMJSyeOFxE4pxTT5vit0t&#10;300VtiOJOGMVUzWWIoxk1Jpq217a37a6vufXHgrxTH428CaZq0a+WuoWkdxtznYWAJGe+DkVsW3/&#10;AB7r9Ko6HoUPhjwxZ6bbBhb2NslvHuOW2qAoyfoKvW3/AB7r9K/GqnK5vk+G+np0P1qlzci597a+&#10;pT8Ua5F4Y8P3upTbvJsYHnfHUhQTx78V8l6n+0L428Yag2pRa1Jo8E3z21nbRqUiQ9N+4EsSOT0w&#10;a+tPFGhR+J/D17p02RFfQPA5A5AZSCf1r5K1T4CeMfCOonTV0e41SOP5be6tjmORB03f3Tjj3r81&#10;48/tLmpfVef2et+S9+a6tfl1tbbofoHBf9nNVViuXn0tzWty9bc2m+5keHfgXrXx71bWtY0e8020&#10;1pbhW1S1nUrDcuw4njI5DNjLA8fyr239mv8AZLm+Eevy69rl9a6hrTRGGBbZWEFsp6ld2Dkjg5/w&#10;x0P7MnwgvfhhoF9caoU/tLVpFkkjQ7lgVQQq59eee1enV+lZFxLnVTJKWEzCbvy2d0uZxT91Se97&#10;Wv17n59nHD2UU84qYvAwVr3Vn7qbWrS7Xvb8Chf/APIc0/6S/wDoIq/VC/8A+Q5p/wBJf/QRV+oN&#10;T5W/4K2+EtS8Q/s86ZfWUM91aaHrUN7fxRoG2xbHQSHvhWYcD+9ntX5rfEDW7O4so4F23FxJ88ZR&#10;vu//AK/Sv3Nu7OK+tpIZo1kimUo6MoKspGCCPevhT9rT9lzRfhL8Zf8AhJNP8L2cOh6rDHsmt7fd&#10;HZ3KZByvRN2cjAxkZ9cftHhnxjRwlNZZXhqnKUWmtW7e67/emvSx+Q+InCdXEzeY0Z6NKMk09LX1&#10;Xl0PMf2N/As2uz+GfDHjO6/smwu1xA0QBa4JJZYZCfukg46e3POP0v8AD+mw6NZLZ2saw29qixRR&#10;r91FUYAH0Ar4Q+C3gu/+KfxQ0O10uCaSGxvI7y6ugGWO3ReeG/vHtj3FfetgMPJ9f8a+b8RsZ7fG&#10;wd9024rZNvf5+Z9BwDhVRwk1bZpKXVpLb5eXcs0UUV+dn3wVDqP/ACD5/wDrm38qmqHUf+QfP/1z&#10;b+VADNG/5A9r/wBcU/8AQRVmq2jf8ge1/wCuKf8AoIqzQAVHc/8AHvJ/umpKjuf+PeT/AHTQAWf/&#10;AB7LUlR2f/HstSUAFR3f/HrJ/uH+VSVHd/8AHrJ/uH+VAEGgf8gKy/64J/6CKqePNHbxD4I1jT4y&#10;wkvrKa3UjGQXQqOvHfvxVvQP+QFZf9cE/wDQRVvrVRk4yUluiZxUouL2Z+M938L9d8Hajc6PNp8j&#10;T6fI0TjIVo9rEfMDjH16frX2N/wSc+FupeG5/FXiC8jaKDUkito8YKuV54PXjjpwcg+lfVHi34Ie&#10;E/HWrrfatoWn3t2uP3skXzHHAz69e+a39H0O18P6bDZ2VvFa2tuu2OKJAqoPYCv03iLxGnmeXPBq&#10;lyynbmfo09PVryPznIeAVl+YLFyqcyhflVtdVbX5PzJLz78f+9U9QXn34/8AeqevzA/SD5R/4K66&#10;7qWmfs76XZ2sskOnatrcNrqTIxXzItruEPH3Syrk5H3R61+ft3p9u9i0TqkcMa5GFx5eO49MV+yH&#10;xN+GGi/F/wAGXugeILNL/S79Ns0Ld+cgg9QQQCCOhr5x8O/8EkfAem+JFuL7VvEWpabDIJEsJplC&#10;OB/C7AbmGcdMEY/Gv2DgbjjLsry14TFJxlGTlor817ee6210tbU/KeMuDcfmOYLE4azjJJau3Lb9&#10;Hvprc9S/YX8Sap4l/ZO8G32tSSTXz2Wx5HOWkRXZEJ4HOxV5PJ65PWvMPjf/AMFPfCPwu+Ks+i6X&#10;pWqeKZ9N3W1/LZskcNu4YbkDP99lx0GB719MnQ49I8Nf2fpqJZQwW4t7ZY0G2BQu1Qq9MKMYHtX4&#10;x3eg3fgjxHqGi6tC9lq2l3E0V3DLwwcSHLe4PXI4rz+Cchy7PsdisRi42ineME7fE5dVbSNktLat&#10;HdxdnWPybB4bD4Z+81Zzav8ACl0d9Xe/XZn6xfs0ftTeGf2oPC02oaC9xDdWLCO+sblNk9ox5G4d&#10;CDg4I4ODXU/FnUbzSfhl4gutP3fbrXT55rfsQ6xsQRweQRnpXxB/wSQ8Lahf/F7xTr1vHMuiw6Wt&#10;lJNgeXNOZVcKD3IVScj8ccZ/QB4VkQq3zKwwQe9fL8VZVh8qzeWGw75oR5XZ6tXSfK/623PouGcx&#10;xGZ5VGvX92Urq62drpSR+aPhu1ifQI5jtnmvE864mcZaeRuWLE98569K+mf+CdGoXUWjeLNP8xm0&#10;mxuomtkJ+WFnUl1X2yOmeMYxXQeMP2CfCet6/cX1neato9vdM0k9raS7YtxySU/uZPJx+lep/DD4&#10;ZaP8KvCUWk6LbfZ7VMs2TlpXPVmPcnFe9xJxVg8bgXQoJuUrOzVuWzvvffpp0Z4uQcNYvCYxVqtk&#10;o3V0/i0t/wAHXqfGP7bf/BQLxdp/xb1Twd4FvItCs/D8n2e/1E26TXFxPt+ZEDZCqueoGSR1xWp+&#10;wt+334p8Y/FS18G+Ori31b+2Fc6dqMVssEiSKufKkVMKQQODjOa4T9uX9jbxh4W+NmueKvD+i33i&#10;Dw/4muDfSCwi8yayuGH7wNGvO0kZ3e/PNeR6x4I8ffsy+CJPiheaLceH5NKnFjpC6jABM93MrAS+&#10;UwPEahnBYYLADnkV95g8l4fx2SU8NhlT9pUilF3XP7Vpb/a+LdbKPSx8Tis3zvB5zUxGIc+SEm5K&#10;z5PZp9Ps25dnvfrc/WO+mV9a0/6yf+gitIHNfgHP8c/G154oOuSeLvEjaxI5ka7OoS+YSST13dOT&#10;x0xxX6v/APBLf9qDWv2lPgfM/iKQ3WsaLKttJdEYNypBwTxjdxz9a+N4w8LsbkOBWPlVjUjdKVk1&#10;Zv1vdeej8j7DhXxGwudYx4JUnTlZtXad0vTZ/f6n06TivmH9vH4v6zp/iPSfB+kXk+m299aPeahc&#10;Q/LLJHu2CJWxxnkkjtx9fp4jNfP/AO3j8JLPXfBx8af2hHpd74Ts5ZZJJVLxz2/3jGQO+RwR3Ir4&#10;/heph4ZlTeJV1stL+89I6ep9RxJTryy+oqDs93rb3Vq9fQ/Pfxd+xvor6wl5p+oX2n2ckqCa1VRJ&#10;wzAEox+71zgg/wAq+lPiv8Hfgf8ADL4Mj4T2ug6t4hvVcahdX1s6rd29w6ACR5WwoJX/AJZgbcDo&#10;G5r5hT47+LNY1S3vfsGjQ6dFIs62U29mnAIIDuCCM4zxjtWR8a/2rtS1bTLv+zVl0nWtcv7i41CT&#10;ILwAkcIccZzgEcjbx61/R2MyXOcwxFClVrS5YO9oytaStZyas3ZX76ux+A4bNsrwVGtUp0o3mrax&#10;vp1UU7rV26Hvv7LP/BNf4S/ETxCl5deIPE2rTaddo0+hXsKWeYy2F3spLOvqUZfw7/pFoujWvh/S&#10;rexsoI7WztI1hghjG1IkUAKoHYAAAD2r8K/gT+1D4x+BfxQ0/wATafq15fNZyA3FteTNNDdRlsuh&#10;DZxnn5hyDyDX7keAvFtv488EaPrdrkWusWUN7ED2SWNXX9GFfl/i5lObYTF0qmOrutSknyXfwtW5&#10;lZJLs77vbofpHhfmOWYjDVIYOiqVSNua32k9ne77Wt39TWooor8hP1Q5fxZ8LfD/AMR0261pdvfG&#10;I4RmBDqPYgg1f8IeA9I8C2LW+kWFvYwscsI15Y+56mvmv49ftieILL4han4d8IfY7GHRZvs95qFz&#10;D5zPMBlo0Q8YXIyT17V0v7Ln7WWrePvGP/CL+J4LQ6hcRvPZXlqhRLgLyyMnO1gOeuD9a9qpwViK&#10;VD+1HSje129Ofl7vTtrvdI8Wnxhh6lb+zlUla9lvy37b99NrXPogcCs/xD/x72//AF9Rf+hCtBTk&#10;Vn+If+Pe3/6+ov8A0IV4p7RoVn+IfFOneErA3Wp31rYW68GWeVY1z6ZJFaFfCv7W2tXXjv8AaJ1y&#10;z1VmmsfD/lQWVm5zGgZA5kK9CWJ4J5wK9zh/Jf7SxLouXKoq7e7tdLRerR4ueZt/Z9BVVHmcnZLp&#10;fV6/cfbPh7xdpfiy0NxpeoWeoQg4L28yyKD1wSpPqKuXZzbNXwh+zZq914C+O3h9dJJt7fWroWd5&#10;bRnbFMjfxlc4yvXI5571933ZzbNVcQ5L/ZmIVJS5oyV09nu1r9xOQ5w8xoOpKPLKLs+q2T0PxS/b&#10;h+P2rfET9pXxpNpV5daXo0GqSW0cVvcGPz2hxEZWIxncU3AdsjuM16J/wSv+KeoeJf2qvDug+INQ&#10;utRtZFuLixaaTzHS4jiaQAseSu1W4J4OMYrxn9vTQ4dG/bE+IttZwTW9uutTS+XI2Tvkw7sOTwzM&#10;zD2I6dKq/safFLWvgp+0NoOtaHDazalIZbKNLhS0aiaNoy5wR93du/DvX9a18no4rhNUcLBJyoLl&#10;vum4aXffuz+YaObVsPxL7XESbUaz5rbNKetl27I/Sv8A4KnJe+G/B3hnxRZQrdSaddS2XkFieZkG&#10;1wvtsOSOcEV8OWvjvxTrdyYba/mv7i6+U25gAiIPUdAVGD1zXunxe8eePfiF4W8u88SvqclrcLfR&#10;281uiws6A4VcDKggkYzg9/Wtj4cfBjxh8RtLsbjSfC8louoori7cqtumerbx97GP8mvzTh6pTybK&#10;o0ca4Sab1vbTdLVX3b2P0DPI1M2zKVbCqcU0tLddns7dFufYv7KPiSHxb8BfD19DuCyW4RlZtxVk&#10;+Rhnr1U4z2xXotcX+z94AX4XfC+w0FZPO/s4yRvJ/fbexY/mT15xiu0r8Bx8qcsTUlR+FydvS+h+&#10;4YGNSOGpxq/Eoq/rbUKr3vWP/eqxVe96x/71cp1FiiiigArP0j/kJap/18L/AOio60Kz9I/5CWqf&#10;9fC/+io6ANCiiigBHG5a+Tv29fh9qlh8QNL8Wx2txd6S2n/YLp4laRrRhIXDFR0Q5xx3FfWVMngS&#10;5jZJFV1YYIIyDXqZNmk8vxSxMFzbprunvr0PMzbLY4/DuhJ22afZo/Nz+wdV+INvcWXh60mur2GJ&#10;rnzAhWO38v5wzN25UDjofyr89bqaW4u5ZJ2kknkctI0hLOzE5JJPOc1/RJYaDZ6VC0drbW9ujDBW&#10;KNUB/ACvj/47f8EafAPxZ+JFxrmmatqfhcX8pnvLO2iSWF2JJYx7seXknOOQOcD0/bOCfFTL8JXq&#10;wzGDpwklyte87q907JPXpZf5n5Bxh4a47E0ac8DNTlG90/dVna1ru2nW79Ox8+/8EI5tSX9oDxfH&#10;Ezf2S2ghrlcnaZhPGIjjpkKZuvPJx3r9RtT06LVtMuLSZPMguYmikUkjcrAgj8jXmv7LP7JHhH9k&#10;nwM2jeGLeZpLpllvb64YPcX0gGAzEYAA5woAAye5JPqVfl/HfEVDOs7q5jhYuMHZK+jfKkrv1t91&#10;j9G4KyGtlOUU8DiWpSV27apXd7L0/O58e+I/2EPFnhvXJLXw/daXfaKzE2xuXMclqpyQjY+8BwBj&#10;tXuf7Mv7Pn/CivDt39quVvtY1aRZbyZBhBtGFVR6AZGe/wCtenkZoAwK83MOJcfjKH1etJcvWys3&#10;bv8An6nfgeHcFhK/1iinfprovRAOlUNS/wCQzpv+/J/6Aav1Q1L/AJDOm/78n/oBrwT3T4U/4LNe&#10;HLzRdc8H+LNjXGnxxy6e0Qf5kkPzhsdhg8kZ6duM/D8PjW71qRbX7PbzrOQCISzMgyOfwr9Xv29P&#10;hPqXxA8G6RqWm2L6m3h+5eWazUbmmikTYxVehI6+v618k+Gvh1a69qS2Hh3w6r6pfZjRYtP8tkzw&#10;SxKjAAOT7fnX9F8BcS4elkdOlVinKnzK97WV21f5O9+vyPwPjbh2vUzqpVpycYzs7Wvd2S0+atY/&#10;QL4BWTad8GfDMLTfaDHpsA35DZ+QHqPTp+FZf7Vl7qWn/s9+LJtJaRL9LB/LaPO9RwGIx327v/rd&#10;a6T4WeFJPA3w90fSZWEkun2kcLsCSCwXnrz1zW5dWsd5bvFIqyRyKVZWGQwIwQa/ApYmMMb9YXvJ&#10;T5vX3r/iftscPKeC9h8LcbemlvwPzb0a0tbfRYI7dUa2aMbcDhwe5+tfVn/BPaa8b4RahC7M2n22&#10;pyx2QbPyJwSq9tgJ4xWhqf7A/gW/1ua6j/text52LvZW91tt8k5OFIOAecj3Net+FPCen+B9At9L&#10;0u1js7G1XbFEg4Uf1PueTX2XE3FGFx2D+r0E2203dWta/m7vW3ofKcPcN4nB4r21ZpJJrR73+S09&#10;S1d9Y/rUyfdryf8Aa8/ai039lj4dxaxd2r6lf3s/2XT9PjfY93KRnr2UDknBwK+VPBX/AAVy8YaV&#10;4him8UeF9Bm0N5P9I/s55VuLaM4GRvJVtvJPqOOOtePlHB2a5lhnisJTvFaK7S5mt1FN6/56HrZp&#10;xZluX4hYXEztJ6uybST2u1t/lqfoJRXLat8YdC0f4Xf8JjLfR/2D9kW9W4H8cbAFcD1OQAPWvBk/&#10;4KOTtqRmPgm8Gj7uH+1r9qCZ++Y8emDtzmvOwORY7GKTw9O/Lo9Ute2rV35I7sZneCwjiq87c2q0&#10;b076J2XmfUVFY/gPxzp/xH8KWWs6XcLcWN9EJY2HbPY+46VsV5U4ShJwmrNbo9SE4zipxd09gqG+&#10;/wBR+NTVDff6j8akomHSigdKKACvDP8AgpT/AMmQ+Pf+va3/APSuGvc68M/4KU/8mQ+Pf+va3/8A&#10;SuGgD3GD/UJ/uinU2D/UJ/uinUAFFFFABRRRQAUUUUAFflF/wcNfCSLwn+1t+yT+0F4t0WbxB8H/&#10;AIT+KZYPGqfZjdQ6PDcTWrQ3ssQBzCrxHecEZjjXksBX6u1+RP8Awcrnx/8AtI/tGfsufsv6D4sv&#10;vA3gz44azfQ+INRtywW8ELWyrE4DL5ioksjeSWCu7xZ+6CJ15o23urD6O+1nc/TbwT+1R8MfiD4Y&#10;sta0L4heB9U0nUIxLbXVprltLDMp7qyvg1tWnxo8G6ndw29v4s8M3FxcOI4oo9Ugd5GJwFUBskk8&#10;ACvynsP+DLX9mEafCt349+O01yqASyRazpccbtjkqp09ioJ6Dccep611/wACv+DRT9m39nn42+D/&#10;AB9ofjL42XOteCNbstfsIr7WtNktZbi1nSeNZVTT1ZkLIAwVlJGcEHmr0uLWx+p46UUAYFFIAooo&#10;oAKKKKACiiigAooooAKKKKACiiigArxn9kP7/wAR/wDsfdZ/9GrXs1eM/sh/f+I//Y+6z/6NWgD2&#10;aiiigAooooAKKKKAK8//AB+R1YqvcHF3HUi3kbSsiyKzJ95Q3K/UUBckrl/iz8W9E+DXhKXWNcuv&#10;s9srBEVRuknc9ERRyWPpXUA5FfMf/BRjSbkx+DtWZJH0nTbidblgPkt3dAEdvbgjPQYzXq5HgaeM&#10;x1PDVXaMnr30Tdl5u1jy86x08Jgp4ikrtbdtWld+S3PgH/gqj8W7H4z/ALQmm65Y2V/ppbRIreS3&#10;uzl/lmmKuMEhQQ2NvYqT/FmvnLQrOLV9bs7W5ulsre5nSKS4ZC4t1ZgC5UcnaDnA5OK+if2wPgvq&#10;XjXXNP13Q7d9SmaBbOS0tk8yeXDMVdFX5nzuwQMkYHvjhfhl+xH8SvHy3V+/hHXtK0XS4Gu7u/1C&#10;ye1h8tM7hGZAvmNwRtXJz1xX9m5Bj8uwGSUqLrKCguVc0ldO70s932XU/k3O8Hjsbm9Sr7NzcnfR&#10;Oz03027vse5eHv8AgkjJovxFt9O8ZfE/wPpWneaDKlndM17LHtzwsiqqM3QFicZzhuh+zPj9r+jf&#10;sd/Avwv4f8IyRaLp8k/lQXSnzHSNYjucH+J2BGD/AE6fMui+G7GTR4zJDDePdRq800ih2nJAJJJ/&#10;T0GK8y/a4+IOu2PgbwzpM011caFY39zDayM7EREqpZA2eozgcZ4PPWv5/wDELJuIeJsD9Uo4pymt&#10;opKCdtXy2+00mlzbX0aP23gTNsj4exqxNbDqMHvJtyavoua6+FNpu29tbnufgL9qZbXxAsui+KNX&#10;/tKNjJ5N7KWS8IxlSrHGWA46V9xR/E63tfhEfFl0pW3h01r+SPOD8qFioJ75GBX4YSa9Fp6CaAye&#10;dHyhB2kH61+yv7K+rSfHn9jLwy2rQtA2taIbO42DbuG1oiy5z1Azn1r8Tynw9zbIU8Zj4VIYeTUb&#10;VLqXNq24p625U7vTWx+w5rxxlmcyWFwU4TrxTleGseXRJNrS93trpc+bdU/aR+IfjvUf7Y/4SjUN&#10;FWfMltY2W1YIEP3QwIJc465719KfsffHjUPjB4X1C11vy21rQ5linmjG1LlHXKOF7HHXtmvnvV/2&#10;UviB4M1P+y7fRzrVtF8lrewTBVlQdN+fukDA9zX0d+yb8CLz4M+Fr2XVpY5NY1iZZrhYzmOFVGEQ&#10;e4BOT3/U/q/FFTJ3l9sNyc11yctr2vre2trb31ufmPDdPNFj71+e2vNzXte3S+l77W6HrVFFFfmR&#10;+jFfUPup9a+df2q/+Cduk/tD+KT4l0zVpPDfiKRFjuJFgE0F6qg7d65GGHA3DPAxjvX0Vf8ARP8A&#10;eqxXoZXmuLy+usTg5uEtrrt2aejXk0cGY5ZhsfR9hi480d7efdNapnzr+yn/AME9tF/Z18Tt4hvt&#10;WuPEniBVMdvPLbCCKzQ/e2IGb5jyN2eh6d6+iqKKWZZpiswrvE4ybnN6XfbskrJLySQ8uy3DYGj7&#10;DCQUY728+7bu2/VhWL8RvCEfj7wHrGiyMI11Szltt5XdsLKQDjvg4P4VtUVxU6koSU47rVHZOCnF&#10;wls9D86fE/wl8W+EYbjw/qGg6sb5IXt4pbWHzEuQFwHRhx0556V+ffirwhqXgDxJfaPrVnPp+qWE&#10;xiuLedNrxsPUGv6F3hDtnjNfIH/BUf4HeHfEuk+G9avNCsZJhfGG7vViKyldh8tGcY+Utxyf61+7&#10;cA+J0qeOWExNFWqdYvVSV3ez6PVWvvY/FeNPDtSwn1qhV1p7Jro7LddV3sfCf/BOaDQbP47yal4k&#10;W3bRbPTbp2SfiOd/KbCAnA3HoPQn8s3xV+x5rGsay99pK240/UHM8UTS7WtUYkhGz1IGBkdfT07T&#10;46+M7L4WaWPCnhzTbG1a8g824kMeRChOFx/eckHBJ4+vSn8Ivi74q0W/0fS9SW11LT7zyrSCQ4hk&#10;tyeEye46DkV+rTxGPlWnm+F93nikoyf2Y3d10vd+vY/NY0cFGnDLMT73K2+aK2lK2j620/E+wv8A&#10;gj18HNP+E2geL4ZlEniKSWD7VOrfu3h2lkVR7Etk+4A6EnzT/gs9+1n4o8NePtL+HOg6jeaPpj6c&#10;mo6jJbSNFJemR3VYywwdiiPPBwSxz92vsn9lX4DXHwS8MXsmoXEdxq+tSLNdGI/u4woIRF+gJye/&#10;614r/wAFP/8AgnhqX7VUWm+KvCMlqnivRbY2b2txL5aajb7i6oGPCurM+C2Ad5yRgV+F5LxBltbj&#10;T+0s0kpU5P4pfCpcqSev2U1ZdtH0P2TNsjzGlwj9Qy5ONRbxW7jzNterW/fY/KW08Y6hYTW5e6uL&#10;qG33BIZZWZFDcsAD0yeeO9bEvxHt1i3RW8pmxwrkbQa6T4s/sc/EH4JXOn2/ivRV0ebVVka0R7mO&#10;QyiM4b7jED8e1cDH4G1WSbYbOVMZ3M3CqB1Oa/SuNOAfDjifH0MxzmVN1ZLli1W5PapN+61GS50n&#10;daa62v0PguEOOOPuHsDXwOURqeyi+aV6Tn7Ntb3cXyXVnrppe19T9vf2CPGFv49/ZF8C6pawJawy&#10;af5QiTGEMbvG3TvlTk9SeTzmvWbf/j6lrzP9iv4d2Pwo/Zc8D6Hp1w13a2+lRT+e0fl+c8375224&#10;GMtI3B5AxnJya9Mt/wDj6lr+aczp4anjK1PBx5aSnJQVrWim+VW6WVj+gcrqYipg6VTFPmqOMXJ7&#10;3k0ru/mzgfjf+zR4f+OZt7jUPtFnqdmCsF9bNtlRTyUPqp9K5nwd+wh4J8PO0+qW8niS8Zdiy3/I&#10;hyMHYFxtz9a9sorajnWPpUfq9KrKMeydvue9vLYzq5PgqlX29SlFy7tX/Da/meQ3f7Dfw0u75riP&#10;w1b2bSf61LZmjSfjA3AHn1+teneGfC+n+D9Gh0/TbSGzs7cbUiiXao/+v7nk1oUVz4jMMViIqNep&#10;KSW123+Zth8vw1CTlQpxi32SQUUUVxnYUPEv/IHf/fj/APQ1q/VDxL/yB3/34/8A0Nav0AFQ312t&#10;jaSTSNtjjUsxJxgDk1NUd1ALqBo2+6wIPuDRp1DXofCfjv8Aah8afFHXbnUrHXr/AMPaOk7CwtLI&#10;qrGNWIDSsQdxOM46Yr3D9i/9oPWPiJc6j4b8RTLealpsKXNveABTcQk7fmH94HuOv8/IvHv7InjL&#10;wB4iubTSNMbXtFmmZ7OaKUCSJWYkJID6Z+90r2f9j79njVPhe9/r2v8Alw6pqkSQx2iPuFtEDnDH&#10;uxOOnv8AQfqGfVMleVtYfkvZclrc17re2u1+a/U/Nckp5ssyTrc9rvnvfltZ7dN7Wse67RnoKXFF&#10;Ffl5+lFDxNr9n4Y0C8v764jtrSzhaaaRzgIoGSa+cNK/4KJ6XAlstv4T1q60iKJEF8JEV3AAG4RH&#10;5tuMnrk+nevFP28PiB4i+Mmt+MdGjvLyHR/D85s7bToWMa3TptZ5JO7ZycDoMcZzk+AfBbx/NpGu&#10;W1hLdSTafeIV8uZyzW8gAIx1PPTFfsHDvh7QrYB4vGPmk0nyptWVr7rdv7tLan5Pn3HVenjVhsKu&#10;WKduZpO7Tts9ldevofrf4A8d6b8SPCVnrWk3C3FjfJvjcdfoR2I9K2a8T/YT8L33hz4KGS8hmt11&#10;K/mvLeKTgrE2MHHUZx0Pt2r2yvy3M8NDD4upQpO8YtpM/SstxE8RhadaorSkk2gqO5/495P901JU&#10;dz/x7yf7prhO4LP/AI9lrwf9vn9iW1/bI8AWlvDerpfiLRXabTrt0LxnI+aNwOdrccjJGOh6V7xZ&#10;/wDHstSV3ZZmWJy/FQxmEly1IO6f9bp7NHDmWXYfH4aeExUeaElZo/LT4e/8EU/iPrPiiCHxNq/h&#10;3SdFSYC4mtZXuLiVB3jTaBz0+YqR6dq/TL4feB9P+GngrS/D+kwmDTdHtktLZCclUQYGT3NbNFe5&#10;xNxlmeeuH1+S5YbKKsrvd+b9WePw/wAJ5dk3M8FF3lu27u3byXohlx/qH+hqt4e/5ANl/wBcI/8A&#10;0EVZuP8AUP8AQ1Q0m/isPDdtLPIsMUVsjO7ttVQFHJNfKn03maVFcV4c/aL8EeLtd/szTfE2k3l+&#10;W2LDHONzn29fwrtQcitq2Hq0ny1YuL801+ZlRxFKqualJSXk0/yCiiisTUKKKKAMfWb+XS/DOo3M&#10;K7preCSSNc43MFJA/Ovzp04HxV52sapt1DVNWd5ruecb3ZmY5XnoB0x04r9JLRPMhdeME968J8c/&#10;sCaP4g8U3OoaPrV3oEN9IZZ7WOFZY9xzkoG+7njjn+g+04PzzC4B1Y4n3ea1pWb2vdO2ut/wPkOK&#10;snxON9nLD68t7q9t7a66aHnv7H3hO3+Jmm+LvA+qxtdeGWijuo4t3/HnMTj5P7p6HjgcDpxXcaN/&#10;wTy0m21ZG1DxFquoabHIGFoYljLqP4WkBJbn9PfmvVvgn8D9J+Bvhx7HTfMmkuGElzcynMlw/qT6&#10;dcDt+ZrtK5cy4nxDxVWeBm4wlbtq0knLrZu3TXub5dw3QWGpxxsFKcfwV7peaXmV9L0y30bTre0t&#10;Ykht7aNYoo0GFRQMAD8KsUUV8s227s+nSSVkFec/Fz4B6H8dJZrfV45o5rPy3trq3bZNbkg52n37&#10;ivRqoWP/ACHL7/ci/ka1w+IqUKiq0ZOMls0ZYjD069N0qq5ovdM8q+Fn7F3hz4beJbfWJrm+1rUL&#10;Q7oGuiPLhb+8qjv05Ppn0x7GowtLRWuMx2IxdT2uJm5PbUzwmBoYWHs8PBRXkHWjFFFch1Edz/qW&#10;+lFt/wAe6/Si5/1LfSi2/wCPdfpQBJTdi/3R+VOooAANoooooAoX/wDyHNP+kv8A6CKv1Qv/APkO&#10;af8ASX/0EVfoAKiubGG9haOaGOaNxhldQyn6g1LRQBW07RrPR4RHaWttaxr0WGIIo/ACltP9fN/v&#10;f41Yqvaf6+b/AHv8abbbuxRikrIsUUUUhhUOo/8AIPn/AOubfyqaodR/5B8//XNv5UAM0b/kD2v/&#10;AFxT/wBBFWaraN/yB7X/AK4p/wCgirNABUdz/wAe8n+6akqO5/495P8AdNABZ/8AHstSVHZ/8ey1&#10;JQAVHd/8esn+4f5VJUd3/wAesn+4f5UAQaB/yArL/rgn/oIq3VTQP+QFZf8AXBP/AEEVZd/LQt6U&#10;AOorwb4vf8FLPg/8EfG0nh7W/E5bVLd/Luo7K0lu1sm5yJGjUgMCMFRlgeoFep/Cr4x+G/jd4Ot9&#10;f8K6ta6xpN1wk8DfdbjKMpwyOMjKsAR3Fejicnx2HoRxNejONOW0nFpPtZtWdzz8Pm2Cr1pYejVj&#10;Kcd4qSbXqr3N+8+/H/vVPUF596L/AHqnrzj0AooooACM15t8Tv2bvA/xf8bWt54i8M6Xql1BAWWa&#10;SMhztYYDFSCwHo2RXpNZ5/5GaP8A69m/9CWtsPiK1CftKEnGXdNp/ejGvh6VaHJWipLs0mvuZF4O&#10;8F6T4B0KHTdF0600yxtxiOC3iEaL+A7+55NeS/tfftJ6h8G003RfD8UL+INZR5UmnGYrOFeDIR/E&#10;2SAB09eK9vr55/bb+BWs+ONR0nxRoNodRu9Kge0ubRMebNCx3ZT1YN29/evY4e+rVcxh/aDvF3vd&#10;6N2drvtffv10PKzz6xSwElglaSttulfW3y/4Gp5p4H/bN8beEtftpPEV9a69os0ixXKraLBNAGbG&#10;9Cp+bBIGD29a+ydKnW6sIZUbckiB1PqDyK+EfBfwC8W/EzW7ew/sHVNJsWkBuru9g8tI0VvmA/vN&#10;xjFfdehWa6dpNvbxjEcEaxqAOgHA/lXr8ZUcBTq0/qnKpWfMo2t0te2l9zyuEa2NqU5/WbuOnK5X&#10;vfW++rWxaZFbqoP4V5t+1Z+zjp37UnwS1bwfqE8ll9uCyW1zGu77LOh3RyFcjcAeq5GQSMg4I9Ko&#10;r5HC4qrhq8MTQfLOLTT7NO6Z9TisLSxFGWHrK8ZJprunoz8gbr/gjt8ZbbxeumLa6DJZyOVj1H+0&#10;FELqCfm2H9505wV71+jX7FH7J9r+yN8JIdBjuvt1/cETX1wFKrJJz0BPQZP5+wr1TUf+Q3p//bT/&#10;ANBFaFfY8TeIWcZ5ho4TGSioJ3airXa6vV/crLyPlOH+A8qyfEPFYRSc3onJ3sn0Wi+/cK89/ah+&#10;Fk3xs+B/iTwtbyJDcaxYtDC752iQEMmcdtyj/wCv0r0Kq91/x8Q/WvjcPiJ0Ksa1PSUWmvVO6PrM&#10;RQhXpSo1Phkmn6NWZ+N2teBvEfgzXZND1jQNYs9btTsktfsrMXI7qQMFTkEEcYNb/wC03+yTD8Jf&#10;2U9D8TeKZG0fx1q+rubHSXU+ZNasi7lcZ+VlwrZxxuAPJwv66NZoWLbVz696/Oz/AILm295Nr/w9&#10;aATNb29vdlwoO1CzRjPpkgfXiv3nhXj7F51nOFwMYqiruUmnfm5Yt21VlFvRrX1PxPiTgjDZTlWI&#10;xjk6uiUU1a3NJK7s7tro9PQ+E/A+kw3/AIt0q217ztP0Wa8iW9mhUNKkO4byozy2M1+9/gWPTYvB&#10;mkLo8kculrZQizdW3B4di+Wc98rjmvwEtrea+uI4LRZpZpmChBk7q/d39njQJPDHwM8G2MrtJJZ6&#10;JZxOzE5LCFAevI5zweldPjtTXJhKjlreS5enTX16GPgzK1TEwUdLRfN166eh2lFFFfzufvB8O/tA&#10;/BDXvh38UNd1KHTbrUNC1y8e+iuLWLd9md+WjdRyMHoe+a6z9kL4H69e/FC28T6nptxpem6RHIsC&#10;3Ue2S5kcbeF6gDrn1/T6stIw7SZH8VWVXbX11bjDE1MF9TcVdx5XLW9rW22vbS58pS4Tw8MZ9aUn&#10;ZPmUfO99+1+gLwtUPEP/AB72/wD19Rf+hCtCs/xD/wAe9v8A9fUX/oQr5E+rNCvHfj/+yNp/xm1t&#10;datdQm0XXI08p54oxIlyg5Cup64/vdQK9iorqweOr4Sqq2Hlyy/rRp6Nepy4zBUcVT9lXjzR/rW+&#10;6PGfgX+x3p/wk8Q/23fanNrmrRgrA8kIijtgRztUE5PX5vSvYrv/AI92qSo7z/j2anjcdXxdX22J&#10;lzS/rbogweBoYWn7LDx5UfHf7cf/AAStsv2m/Fh8XeG9Wg8O+JLiNVvlnhL2l/tXCu235kkxtBYZ&#10;BCjgEEn5Dm+D3wm/ZT129i1j4mR+IPiBpUwEMOnadLJptiw/1iSSDJaQ8r8v3ecgE5X9Tf2g7rVb&#10;L9nnxlLobSLrUWhXbWRjDGQTCBimwL827OMY5zivwQRjINzEs7EliepPfNf0D4T1MyzjBVMLicXJ&#10;UaPLFRio8zTvo5OLfKrWS697I/DfEynl+VYyGIw+Gi61W7cm5WVraqKaXN1b6drs+1vFfi7VNb+D&#10;cfiTQIWXTL+cWn9rBt1vanaWc5AzuVQTggEemeK8Asv20PFHgTW7WTwneXWnw6cQIpZriWSW425+&#10;ZxuCAHJO0DjPU17T/wAEvPhT/wANFeAvip4Fvr8Wuk6paW8tmzsx8i//AHqrIi5AbCbtwBzjb9a+&#10;Yfiv8BPFvwU8dXHhzxHol/p+pQuVRTCxS6UZw8TYxIhwSCP5g197keHyv+0MVk2L5ZTptNJ9Yyin&#10;ez3avyvot7K58TnFbMXgsPmmG5oxqJptdJRdrXW19Gu+3Q/XT/gm/wDtqW/7XnwwvWurdbHxRoUq&#10;pqsCEmOTzNxSdOOFcq/ynJBU9Rgn6Qr4V/4Isfsw+IvhV4S8TeLvENjPpTeJPItrG0uUaOfyYt7N&#10;KynoHZxjIzhCejDP3UBgV/MHG2DwGFzzEUMsadKMtLO6Tsm0n2Tul6H9GcG4rG4nJ6FbMVaq1rdW&#10;b1dm13aswqve9Y/96rFV73rH/vV8qfTFiiiigArP0j/kJap/18L/AOio60Kz9I/5CWqf9fC/+io6&#10;ANCiiigAooooAKrgf6f/AMBqxVcf8hD/AIDQBYooooAKKKKACqGpf8hnTf8Afk/9ANX6oal/yGdN&#10;/wB+T/0A0AeX/tl/tPW/7LXwv/tg2f8AaWpXkwtdPtSxVZZSM5Y44UdT618VaH/wU1+K2ga3/aV8&#10;vh3ULFpBJcWCWIhOzuFkHzE47tnpX1R/wUh/Zy1j4+/Caxk8Pwrda14eujdwW3G65UrhlUnvwOO9&#10;fn7pPwi8ZeK9W/six8JeIG1OR/JeJ7N1EDHjLMRgD3Nft3h/lOQ4jKpVMXGEql3z8zV4rpa70Vuq&#10;69dD8b44zTOqGZqGGlOMLLk5b2b63tu76WfQ/WT4KfFOx+NHw00rxJpySR2uqQiQRv8Aejbup4HQ&#10;966qvOP2T/hBP8DPgZovh26aNr22i33JjHy+Y3LD8OmfavRycCvx3MYUIYqpHCu9NSfK/K+n4H6x&#10;l8q0sLTliFabiub1tr+IUVzetfGHwt4b1kafqHiDR7K+P/LGa8jR178gnjPbPWuignW5hWSNleNx&#10;lWU5DD1BrnlSnFJyTSe2m/odEasJNxi02t9dj5V/4Kp/BHXPid8OvDutaFZXGpzeFLyWe4tIVLSS&#10;QyoFZ1UcMV2g+oBOOM18D+H/AA9qXxD1SHR9D02+1LUtRPkwwR27Zye7ZHAA5Oew9K/Z29G7YPes&#10;Hxt4j0H4ReD9V8RaobXTdN0+F7u8uAoXhRkk/wB5jgADqSQBX6Jwv4g4jK8EsvjQ9o03ya2s272a&#10;Sd9XptvY+B4k4FoZhjHjpVuRNLm0vola6d1bRfqeN/FL4E6vpX7Dem+FbVXvtT8PWlrJLCjlvtBi&#10;IaRVzkkdcDjoPpXy8PENq8G4SfvOnk4PnBv7u3rmtzW/+C2epN4plfSfAdvP4eViIjdXxjvJlzw+&#10;ApVcjPy89uT3+tv2cPiB4B/ad8C2njjw/o+nrNcuUuPOtYxdWlwpyyOQCQwJBB7gqe9el/ws8PYV&#10;1c2wr5aknJNSjpKW6la9r262POj/AGVnmJVLK8QlKEVFpxesY7NXte1+hJ+xt4I1DwJ8DtPt9Sie&#10;3uLqSS7ELdYVc5VfbjsfWvVKbHH5YwOnpTq/LsZipYmvPETVnJt6eZ+lYPDRw9CFCO0Ul9wVDff6&#10;j8amqG+/1H41zHSTDpRQOlFABXhn/BSn/kyHx7/17W//AKVw17nXhn/BSn/kyHx7/wBe1v8A+lcN&#10;AHuMH+oT/dFOpsH+oT/dFOoAKKKKACiiigAooooAK/L3/g5i+Cnx++O/gP4RaX8BvhRbeO9Y0fWL&#10;rXj4it5DDrHgu+tmtGs5rOX7TEqmXdcB1dJVbykOFKg19Jf8FaPHv7VfgD4TeGbn9k/wX4d8beLZ&#10;tWMWs2usS20cUFl5LkSKZ7q3Xd5oQcMxwTx3rhv+CnfxV/bj8B+AvhLJ+zD8OPB/jHXtQsbpvHUO&#10;rz2caabcCO0MCxedewAhna7B2GQfIuSOC0vXXzKW9vI+K/AH/BQj/gr/AODPCNnp2ofsw+BfFF5a&#10;oEk1LUtOEdzckDG5xb6nFFk4z8sajJPFekfs+f8ABRD/AIKkeLvj14J0nx5+yv8ADnw/4I1TX7G0&#10;8Qanb2k6zadp8lxGtzOhOrOAyRF2GUblR8rdDx//AA01/wAFof8Ao374T/8AgbpP/wAuK679n/8A&#10;aL/4K36v8efBNn8RPgd8MdJ8A3evWMPiS9tbzTDPZ6a1xGLqVAmquxZYS7DajHIGFY8HSO5PQ/Xc&#10;dKKRTlR9KWpAKKKKACiiigAooooAKKKKACiiigAooooAK8Z/ZD+/8R/+x91n/wBGrXs1eM/sh/f+&#10;I/8A2Pus/wDo1aAPZqKKKACiiigAooooA8V/bg+JmrfDj4XWq6LM9nf61ex6et0o5tUbJZlPTdhc&#10;DPr7V8h2FpdaDepqGm6nqdrq0LebHd/a5Gk3+rZOGzzn2Jxivu747/B+x+N/gyTRL55LdmZZra4j&#10;GXtpV5Vx9OR9DXz3p37AvjC81P7PqGu6PHpu7bJPAj+fIh/ug8A9j068Yr9I4TzjLsNgZUq8lGV3&#10;e6+JdOjvbt/mfnfFGVY/EYxVKMXKNklZ/C+vXT1Poj9nnx3c/Ev4M6Brd5H5d3fW26YAYBcEqSPr&#10;jP411Wr6Haa/p8tpe28V1azLtkilUMrj3Bqn4H8I2fgLwlYaPYR+XaafEIYx7DqT7k5J9zWtX5/i&#10;qkJV5zoLljdtLsr6fcfeYenNUIwrO8rJPzdtTivCX7OvgnwNq32/SvDthaXgYsJQpdlPtuJx07Yx&#10;XjH/AAU//aZv/wBnj4LWlrozRw6p4puWsUuGjEn2eILmVlUjBYghRn+8T7j6cr5T/wCCsXwO1D4v&#10;fBbSLrTxI0nh/UDdOVUsEVl2lioGSB7dAe9fRcJ1KOJzzDPM5c0OZX5nfo7LW+l7aHgcTU6uHybE&#10;f2dHlny6cqs91e1utrn5l6f8RNY8LXf2y11jWLZU+ciS481H9mXpz06cV9PeNf2h/g38dv2etG8F&#10;6tpeqeHYYZEuxrCOlxNa3RRhI5HDMpOMjPIx0IBr5l8dfCDxBpvhqa5mitPs8TLvaG5WVnXIGQoO&#10;7AzznpUfiO1j0/wno9vuVreM7ZFHOTt4zX9WZllGBzF0a0ZuM4SunB2adtG9LNronpqz+asDmmMw&#10;MatOUU4zjqpq6av07eq10R7H8Dv2H/Cfjvx7Y2uqfEaxh0e6mUQypYTwvfJ1wryKEQnp1Pf0xX6y&#10;+AfBmnfDvwZpuh6Tbra6bpdutvbxL0VVH8z1J7nNfld8B45G+BEMd4GG0yC37sOcpt/2t3T3xX6g&#10;/BYXo+FPh3+0Gdr3+z4fNL53Z2jrnnPr71+EeK1XFzqwVeu5xjKUUmopXX2lypbrf8D9m8M6OGp0&#10;5ujSUZSSbau3Z9Hdv+tzqMUgXFLRmvyA/VgopC4FAYEUAQX/AET/AHqsVXv+if71WKACiiigAooo&#10;oAK89/ad8R+EfCvwZ1y88cTWcHh2ODFybkEqSSAoUKNxYtjAXnPSvQq+F/8Agudpmq3Hwf8AB11b&#10;+e2jWmrP9vCAlFdo8Qs3OAAd45HVuo7/AEHCmVRzLN8PgpzcFOXxLdW1083ay82t9jweJ8ylgMqr&#10;4uEOdxWz2d2lr5K935I+Of2jfid8MfFXxLt9W8GQeJ1sPJ8iaHV4kUbl5R0ZWPHOMNjGPTivFb/U&#10;L7xfqjXU7S7c5UDO2MdgB7VY8pblljb7shC8+/Feqaf8H9Ri0uy+wxw+RLEpAyFIyM81+yeLHi/h&#10;PDTD4TCU6DxFaspcvPPlShC125csrtuSSSj3ba2f5X4Y+FWK8Qa+JxM6yoUqTjzckOZuU72SjzR0&#10;tFttvskn0+tP+CLv7RfiTxTrevfD/Wby81TTtJ09b/TZZ2aRrNRIsbQhj/Cd4IBPG0471+g7crXw&#10;l/wSJ8AW/g3xp4xkmtY21a4srfNymSI495zH6ZJ2n321zv8AwWJ/bb8WfDTxxp3w78I6rd6Ckmnp&#10;qGp31nIYrmXe7hIVcYZAAm4lSCdwGcAg/kmSZhQ8Rc0hjMjo+wVZXkpbRlFWqPRarmTs0lzXTsrn&#10;6ZnGDrcBZfPCZxU9s6TtFxveSk7wVns7PVNu213Y6P8A4LKvC2oeAIxCvmxpesZs/NjMIC+uOpr4&#10;gJz15+tcTpfxi1rUZ449a1rVtUt48+St5dyXCwZOW2hidue+PSvTvhppmk/E7xtpuh6drFub7U51&#10;hhjmxCCSf7zHGfQdTX8yePXgTxxHi+Sw9KeIouMVTnFPljFJXW7UUpOTeu92903/AEb4J+NXBr4U&#10;TxFWNCqnL2kHbmlJt27OTceVLvZLpp+rH7CviK78U/speCry9jWOcWJt8AAblikeNG47lUU+vNeq&#10;W/8Ax9S1i/CnwbF8O/h3oegwrH5ej2MVrlBhWKIASPqQT+NbVv8A8fUtfsmV4arh8HSoV5884xip&#10;S/maSTl83qfkmYYinXxVWvRjyQlKTUeybbS+S0LFFFFdxxhRRRQAUUUUAUPEv/IHf/fj/wDQ1q/V&#10;DxL/AMgd/wDfj/8AQ1q/QAUEZoooAhuxiKpIv9Wv0qO8/wBVUkf+rX6UAOooooA+af2hv2N9V8S+&#10;OL7xJ4UubNZNUIkvbG5JVXkAx5iN2JwM544+mIP2Zv2D7HwnrsHijxVb6RqGo+QBa28UO6KLIB3t&#10;kfM5HtX01PgQt9DXLab8UvDWjW9hp15r2j2t+LaPMEt2iSD5V6gnjqPzr6WHE2azwv1KnL3bW0Xv&#10;cq6Nrp/Vz52fDuWwxP1upHW90m9Obuk+v9WOphiWKJVUbVXgAdqfTUmWRQysCrdCO9Or5o+iCo7n&#10;/j3k/wB01JUdz/x7yf7poALP/j2WpKjs/wDj2WpKACiiigBlx/qH+hr5u/b01e8tvhB4U02KaSHT&#10;9Yu4ob4o23zEWPcsZ74ZgO/pX0jcf6h/oa5bxT8M9J+LHw3j0XWrf7VY3FvGcA7WjYKCGU9mH+eK&#10;9LJ8ZTwmNpYmqrxi7v8AzXmt0ebnGDqYrB1MPTdnJW/r12Pz/wBT0m1TSW2pHbfZ0LxSIoUwEchh&#10;6Yr78+AWt33iP4M+HL7UmZr64skaVmOWc+p9yMH8a8s8Pf8ABPvQbDVo5NR1rVtUsYJA6WkmEVgO&#10;isw5bnnnn8ea99sLOPTrOO3hjWKGFQiIowqKOAAPQCvpuLs/wmPhTpYe8nFt3aatdba6+b6HzvCu&#10;SYrBVJ1MQlFNJWTvt100JqKKK+HPtAooooAr6f8A6tv96rFV9P8A9W3+9VigAoopNwzQAtFFFABV&#10;Cx/5Dl9/uRfyNX6oWP8AyHL7/ci/kaAL9FFFABRRRQBHc/6lvpRbf8e6/Si5/wBS30otv+PdfpQB&#10;JRRRQAUUUUAUL/8A5Dmn/SX/ANBFX6oX/wDyHNP+kv8A6CKv0AR3FylrE0kjqkaAlmY4Cgdc1yOk&#10;ftB+Cde13+zLPxRo1xqG/wAsQJcruZueB69O3evNf+ChWv32mfByys7WaS2tdX1SG0vZEbaTEQx2&#10;Z6jcQBkf1r5RutBsv7P8sQx26QjcjxqFaEj+JT2+tfccP8JU8fhPrNWo43bSSV9ur+b2Pjc84oqY&#10;HFfV6UFKyTd3bfov8z9KVbcKgtP9fN/vf41xP7L/AIj1DxX8BvDd9qbtJey2oWR2+8+0lQT7kAe9&#10;dta/66b/AHv8a+NxFCVCrKjLVxbX3Ox9Zh6yrUo1V9pJ/erk0sgjXczbQOST2rntM+LnhfW9WOn2&#10;fiHRrq+VtvkRXkbSE4zgAHJ/CvKP+CgnirUtD+Eun2FlNLZwa5qcdldzxttbyiCxQHqN2MZFfJcn&#10;hyztLVWtoo7KW3G+GeIbJIWHO4MOff375r6/IeEo4/CfWalRxu2opK+3V/PofKZ1xRPBYr6vTpqV&#10;km23bfovl1fU/S4HIqHUf+QfP/1zb+VcX+zh4rv/ABr8FPDupamWa+urQGVj1cglcn3IAP412mo/&#10;8g+f/rm38q+QxFGVGrKjLeLafydj6vD1lVpRqx2kk/v1GaN/yB7X/rin/oIqzVbRv+QPa/8AXFP/&#10;AEEVZrE2Co7n/j3k/wB01JUdz/x7yf7poALP/j2WpKjs/wDj2WpKACo7v/j1k/3D/KpKju/+PWT/&#10;AHD/ACoAg0D/AJAVl/1wT/0EVjfGTULzSfhF4putOkWPULXSLqW1ckgJKsLlCSOeGA6Vs6B/yArL&#10;/rgn/oIrH+MFzNZ/CbxPNbxrNcQ6TdPFGSAHYRMQOeOTjrW2H1qxv3X5mGK/gz9H+R/Ppe3s17eT&#10;TTySSTzOXkdySzsTkknuSa/QD/ggxrWpt4w8faf9ob+xxZ29wYWY7Rcb2UMo6fdyCevC18FagYXu&#10;2eeRnmkJeQqe55OeOvNfev8AwQ+8TweGda8fC7urW30dbO2neeaVY0gkLlcZbHLD3/hFf2V4pWlw&#10;tiIqN9IW/wDA47eZ/J3hy3HiLDyk/wCb/wBJlv5H6T3n34/96p6w9F8caN40RZNI1XT9SSMgsbad&#10;ZdmemcHjPvW00iquSeK/jGcJQfLJWfmf1tCUZrmi7ryHUV5pr/7ZPwr8LeL5NB1Hx94Xs9WhbZJb&#10;y3qgxtwNrN91W5HBOa9HtbyG+t45oZEmikUMjodyuD0IPcVtXwdeioyrQcVLVXTV13V9/kY0cZQr&#10;NxpTUnHR2advW2xJWef+Rmj/AOvZv/QlrQrPP/IzR/8AXs3/AKEtc50GhXD/AB0+PGh/Abw3Hfas&#10;00s90/lWdnAm+a7frhR7dyeBXcV8m/8ABRHSLjS/HfhnxDcK/wDYsNlNZvMR+7tZiwcMx6jKgjJ4&#10;4+te3w7l9LG4+GHru0Xfbd2Tdl67Hj59j6uDwM8RRXvK3orvd+h2vw7/AG8ND8Y+IrfStW0fUPDk&#10;l+3l281wyyQu5+6pZfukj1/+vXu9k263U+or8jta+O914jvltNH0uG5hllUQmSQiSUhgQygcAZAO&#10;TX6Y/sy/Gqx+NHw9iuIFlt77TgtrfW0uPMhkA6nHGG6g9+a+n404P/suFPE0INRldNXvbaz7q/n1&#10;Pm+EOKnmE54atNSktU7Wv3XZ2PRqKKCcV+en3hn6j/yG9P8A+2n/AKCK0Kz9RP8AxOtP/wC2n/oI&#10;rQBzQAVXuv8Aj4h+tWKr3X/HxD9aALB5FfKn/BUyfwnpvws0281mUDXIZnXTIiAUmUr+8D5PCdMk&#10;c+nqPqtulfmv/wAF0Jbx/iB4BhbzP7NayuX4Y7Xk3rxjPYY7c59uPtvDnL/rnEOHoubjq3db6Rbt&#10;87W9D43j7G/Vcjr1eVS2Vn5tK/y39Txr4A+KfB2s/FDR7XWLfSdP0+e9QTzWTO8oG8Y4fjb7jn+R&#10;/YXSY4I9KtVtdv2ZYlEW05XZgbcH0xiv580Jglikt8rNG6lGXgg54r96fga91L8G/Ccl6rLdyaNZ&#10;tOGbcQ5gQtk5Oee+a+/8aspWHlhsRGbalzKze1rO/wA7nxHhHmbrrEUJRV48ruvO6t+p1dFFFfhR&#10;+0ley6yf71WKr2XWT/eqxQAVn+If+Pe3/wCvqL/0IVoVn+If+Pe3/wCvqL/0IUAaFFFFABUd5/x7&#10;NUlR3n/Hs1AHyb8c/wBsTxNceO9Q0PwlJZ6Xp+hzG0uL6a386S5mXG5VVuAqnjJzmvj34sfA3wp4&#10;48a28t/pr6TrWsXhlmn0uQQWd2vLPmFg3lyZx9whTnpnr9L/ABy+AfiP4dfEPVry10m81TQtZu3v&#10;beezj3/Z2kOWjdR0wTwe+a0vgt+xzffFy8uL3xXpt7oumW8LpZCUeXdeeT/rAOqhcfj+PH7lkuZ5&#10;bk+EjjMNNRXKruL95u2z1u2nfR6I/Fs2y/H5riZYWvFylzOykvdSvutLJWtqtWeHeFvhrpPw30WG&#10;PQYf7Jmsf3sV1E5WYSDncz9T0Gc8cdq/Qv4Ga/P8RfhJ4d1rVIh9vurVXkJUA7uhb2zjP49uleK6&#10;L/wTzmfUo11fxRNdaWj/ADxQ2yxy3C+jN0HPpnI656V9K6Jo1v4f0q3sbOFbe1tUEcUajhVAwBXx&#10;fGme4TMI01Rl7SabblZ7NbapN3evZH2HCWS4nBSm60eSNklHTfvZXWhD4cTZb3GP+fqUf+PmtCqH&#10;h/8A497j/r6m/wDQzV+vgT7kKr3vWP8A3qsVXvesf+9QBYooooAKz9I/5CWqf9fC/wDoqOtCs/SP&#10;+Qlqn/Xwv/oqOgDQooooAKKCcVWn1i0tZ1iluYI5JM7UdwrNjrgd6Fd6ITaWrLNVx/yEP+A1MHUj&#10;rUKtm/8AwoGWKKM5ooAKKKKACqGpf8hnTf8Afk/9ANX6oal/yGdN/wB+T/0A0AXtuTSBAKdRQABd&#10;tch8dvFF94O+D/iTVNOXN9Y6fLLCfRgpwfw6/hXX1DfWMOpWU1vPGssNwhjkRhkMpGCD+Fa0KkYV&#10;YzkrpNNruk9vmY4inKdKUIOzaaT7N9T809M0C1vdPWa6jjv7i8USz3Ew8x53bksSeevT0r6u/wCC&#10;fnii/vvAutaTcTSXFlo94I7N5H3MqspYpk8/KRjn9eapa5/wTysW1mZtH8SahpelzOWFobdJvJzz&#10;hWJBxnPHYe/Ne1/Cb4UaT8HPCEOj6TGwhjYu8kh3STuerMe5NfofFHEuBxmB9hQblJtNXTXLb1+7&#10;S6Pg+HOH8bhMZ7WqlFJNOzXvX9Pv1OguzzH9a8S/4KQ6HJ4j/Yo8dWsMjJM1pG8YD7fMZZo2Ce+7&#10;GMd84r2276x/WsP4qeALf4pfDvVfD90zxwapbtAzL1TPQ/gcGvh8oxawuOo4qW0Jxl90k/0Pss2w&#10;rxOCrYdbzjKP3po/BSa8ure5ZJmmt7lDteJl2lCO201+pH/BFvw9daL+zlrc18JIbjUNbeYQMcbE&#10;8qMBiv8ACWIb6gCuU1H9h/xxbeJGibwro+rXEfyx6r5kSiVRjDHcNwPTjOTg9OK+rv2bvgy3wR+H&#10;iaXNMt1fXEzXV5Kv3GlbGdv+yMfzr9s8SOOMHmWULB4flvKUXo77emy9dT8h4B4OxeAzV4qunaKa&#10;1VtX+b9ND0KiiivwM/bgqG+/1H41NUN9/qPxoAmHSigdKKACvDP+ClP/ACZD49/69rf/ANK4a9zr&#10;wz/gpT/yZD49/wCva3/9K4aAPcYP9Qn+6KdTYP8AUJ/uinUAFFFFABRRRQAUUUUAeT/ttftPy/sa&#10;/sz+KviUvg/XPHFr4QtP7QvtL0d41vGtlI82VA5Ct5aZdhnO1GxkjB/DH9q3/g7Tg+Kn7UPwJ8T+&#10;BdA+LHg3wT4F1O+uvGugfbLeP/hLreVbcQQ7Ucq3lmOU4cgDzeO9f0SugkXBr5M/4KdeHv2evhbq&#10;/wAL/wBoL49eILjw0Pgbqdxc+GrtbqQLJd3axBovs8as9y7C2UqigkBXPQEidnd7X/r1K3Vl5nwf&#10;/wARq3wh/wCiJ/Fj/v7Zf/HK8j+Nf/Be34if8FgP2pvgD8Pf2a/C/wAXvh61n4xtr3xRNHfGGO9s&#10;RPAzLcfZmx9mRElaTzGCkZXB3EH9XP2k/wDgrb8Jf2Z/+CfWkftIateapeeCPE1jaXeg2tvbqNQ1&#10;eS7j8yCBI2YBZCu5m3MAgRyTxXzz/wAE0P8Ag5V+Fv8AwUF+O1j8N9X8H+Kfhb4x8QQmfw/DrLpN&#10;aa4gQuFjmUKVkZVcqGTawUhXLYU6RXven9f0jOXw37n6Up90fSloByKKkoKKKKACiiigAooooAKK&#10;KKACiiigAooooAK8Z/ZD+/8AEf8A7H3Wf/Rq17NXjP7If3/iP/2Pus/+jVoA9mooooAKKKKACiii&#10;gCvP/wAfkdWKrz/8fkdWKACiiigAqOe2S4jZJFVlbghhkEVJRQBysnwP8IvFcr/wjeir9sVklK2a&#10;KSGG0gEDjI9MV4Tr3/BLv4bzeI7eZo742N5dfNZ7xsA2u20HHC8YwPzr6gqhrP8Ax+ab/wBfX/tK&#10;SvWwWfZjhLvDVpRvvZs8vFZLgMTb29GMrbXSPMPAv7EHgDwBqVrc2umy3H2Jt1vFdTGWKH6KePfn&#10;OSTXrkcYjGF6elOzmiuPF47EYqXPiZub7ttnVhcFh8NHlw8FFeSsFZfjXxPa+CfB+qaxfMy2ek2s&#10;l3OQOQkalmx74FalYvxI8HQfET4f61oNy2231mxmsnbaG2CRCu7B4yM5/CsaPI6kVU+G6v6dTatz&#10;+zl7P4rO3r0Pzc8Zf8FJfix458Svqui61a+GdKYk2VhHZRT/ALs52tKzglmIwcdAenevr39gf9rS&#10;8/ac8EalDrVvDb+I/DkiRXphGIrhXBKSqO2drZHbj1xXwn4w/ZH+JXwx8Rvoc3hHXNX8hjHa3mm2&#10;zXMF2gztYMvQ7QMg8ivtD/gm9+zHrPwI8Ja1q3iSFbTWPEzxN9k4ZrSKMNtBI/ibdkjttHfIH7Zx&#10;xheHKeSqWCVNT932fJbmaur3tq1a93LZ9nofj/B2Kz2ebWxbm4686ley0drX0WtkrdPI+lL/AKJ/&#10;vVYqvf8ARP8AeqxX4efsgUUUUAFFFFADXfYK+Cf+CjP/AAU+0PwPr2sfDfR/DGleLpol+zaw+qfv&#10;LGJ+phCKQXdTjJyu1hjkg4+9pelfhv8A8FBPhPrXws/ax8bDVre5WHWNWuNSsrmTLLcwzOZFIbuQ&#10;GwR2Ir9S8JOH8uzXOJU8w15I80Y3avJNdU09N7J9j818UM7x2XZZGWC055cspWTsmn3utdtV5H0F&#10;/wAE3fEPwH+Mvxlh0fWPhtZaH4rkLT6R5uoz3um3DKuWiEcrHD43OocODtPIIAP0R4+/4Jtakviq&#10;4k8La5p9vo9zI0i218jlrQMSdqFQdwHbOOPzPw3/AMErfg5rXxN/bD8L6hYW9wNN8MznUb+7UlEh&#10;VVYKhbuXYqu3uCe2a/aJUworw/pBcF5RmOcU6GIlKpyxTSc5N023rFSbbSkkm0/J9rex4HcWZpgc&#10;rqVsOo03KTTahFKaSVm0kk2m2rr/ADPL/wBmP9mex/Z78OXCrcnUNW1Jg95dsm3djoijso5+vtwB&#10;8C/8FovBVz4u/al0l7aGOK4j8Nwhdz/8fSC4nPHYFS5HP+FfqYBtFeTftQ/sh+G/2pdDs49We4sN&#10;U00k2Wo2uBNADjcpHRlPof6nPmeGOYYLhbH0Z04ctKMXGy1tdb+eu/V3vueh4h5fjOI8FVjOXNVk&#10;1K70vbp2Wm3RbbH4fXfgDVNOnhS5t/J87JBLAgAYzkgn1qaXwtPZhZrW5VriEh025VgRzkH1Ffod&#10;8ZP+CZ2m/CXw5a6hqGsan4otZJGhu5Fh+zCzBHySKqlj1xySRxznOK878Lfsi+ENJ1eGW1k1DW7y&#10;R8WtvJMsi7jwpKooJwe549q9Pj76SOYYPOZUMuny0qajyx9ndVbpN35lzJN3haPK9G9W7Lh4J8As&#10;DisojXx8L1JuXNLns6Vm0rKOjdrS1undKytd/on+zZqGq6v+z94JvNcZm1i60KylvGcne0rQIWLZ&#10;AO4nkgjrmuvt/wDj6lrN+HekzaF4G0izuc/aLWziikyQcMFAI49OlaVv/wAfUtfE+3dd+2ceVy1t&#10;2vrb5bH10KKoxVFS5lHS/e2l/nuWKKKKCgooooAKKKKAKHiX/kDv/vx/+hrV+qHiX/kDv/vx/wDo&#10;a1foAKKKKAIbz/VVJH/q1+lR3n+qqSP/AFa/SgB1FFFAHC/tLeMdQ8CfAfxRq2lhhf2di7QsP+Wb&#10;HC7vwzn8O9fAej+GbGfRoWnhju5riNZJZ5RvllYjJYsec5zj07Yr9H/H0umQeCtVk1owjSVtZDdm&#10;X7nl7Tuz+FfnQ1xog1Rf7H/4SmPwrhTHIYYXmROM7FJDFMZx3xjA71+oeH9a1CtTjF3unzJb6aRv&#10;3W6XU/NuOqf76lOUk1ZrlfTXV27bJvofW/7BHirUtf8AhXeWN9PLdRaLevaWs0jbmMXUKT1JXpk/&#10;rXu9cH+zfpfhjTvhJpX/AAib+dpE0fmJMxzJKx+8X/2s8H6V3lfBZ1WhVx9WpCPKnJ6PRr1XR+R9&#10;vk9GdLBUoTlzNRWt7/j1Co7n/j3k/wB01JUdz/x7yf7przD0gs/+PZakqOz/AOPZakoAKKKKAGXH&#10;+of6Gq3h7/kA2X/XCP8A9BFWbj/UP9DVbw9/yAbL/rhH/wCgigC5RRRQAUUUUAFFFFAFazfy4XJ6&#10;A5614D49/wCCgek6H4ruNP0PQdQ8Q2+nymK5vI50hhZ1JDLHu+/jpnp1r2/WrGTU/DGpW8LbJriC&#10;SNGH8LMpAP61+ddnD/whok0fU1Gn6hpbNDcQzHY2QTlxnGQeuRxzX2nB+S4THurLErm5bWje297v&#10;TXSy+/U+P4rzfFYJU44d8vNe7tfa2mumv/DH2HP+2z4bm+Ct74tt4LpriylW0bTJPluBdPwkXpgn&#10;OG6EA/SvHLL9un4g2mo/bLrTdBuLHcGexhDrIqdwsmeWx6jGRXJfD/4D638XPh94l1TR7dv9Fntp&#10;rNH+VdQkhOWVSf8AZOAeR0x1BrnrLSdY1XUf7OtdD1aTVmby/sptmDI54wxxgDIPPtX1mX8P5PTl&#10;WptRm09eZ/CrJ26bXeu915Hy+MzzNqipVLuKa05V8Tu1fr2Wm2p9+/DXx/Y/FDwPpuvacWNnqUIl&#10;Td1U9Cp+hBH4Vu1wv7OXw7uPhT8HtF0O8ZXvLWItOV6b2YsR1xxkDjjiu6r8nxkaUcRONB3gm7Pu&#10;r6fgfqGDlVlQhKsrSaV/W2oVQsf+Q5ff7kX8jV+qFj/yHL7/AHIv5Guc6C/RRRQAUUUUAR3P+pb6&#10;UW3/AB7r9KLn/Ut9KLb/AI91+lAElFFFABRRRQBQv/8AkOaf9Jf/AEEVfqhf/wDIc0/6S/8AoIq/&#10;QBh/EL4eaX8T/Ct1o2sW63VjeLh0PBB6gg9iPWvFdM/4J46HBqqNeeINW1DTY3DLZuoXcP7rODlh&#10;0/D86+hicCvHf2yf2srX9lT4eW+oCybVNa1ac2umWW/YsrgZZnbHCKME9zkAeo9zJcVmbqLA5dJ3&#10;qOyStv31203emiPEzjDZcqbxmPirQW77dtN9dlrqetaTpVvoemwWdrEkFvbxrHHGgwqKBgAUWn+v&#10;m/3v8a/PXwV/wVi+IOheIo7jxPpPh/UtEaTdcxWMTwz2yHGSjFiGC9fmGT619+eC/Edr4w8P2urW&#10;Mvn2WpwR3UEmMb43Xcpx7gituIOF8wyiUXjYq0r2ad02t1fv677ozyPiPA5opLBt3ja6as0uj9Cn&#10;8U/hhpfxf8HXGh6xD5lpcYYFTh4mHKup7MDXh2kf8E7raPVU/tHxXfX2lxvk262yxyTL/dZwc9fr&#10;kda+k6K4cDnWNwlN0sPUcYvpp96vs/NHZjMnweKqKriIKTXr+Nt/mVdG0a30DS7aytI0htbSNYoo&#10;1GAigYAqTUf+QfP/ANc2/lU1Q6j/AMg+f/rm38q8ttt3Z6UYpKyGaN/yB7X/AK4p/wCgirNVtG/5&#10;A9r/ANcU/wDQRVmgYVHc/wDHvJ/umpKjuf8Aj3k/3TQAWf8Ax7LUlR2f/HstSUAFR3f/AB6yf7h/&#10;lUlR3f8Ax6yf7h/lQBBoH/ICsv8Argn/AKCKyPi8dQHwo8Tf2Ru/tb+yrr7FgMT53lN5eAvP3sdO&#10;a19A/wCQFZf9cE/9BFWnTzE2noaqnLlkpdiKkOeDh3Vj+c+68wXMizb/ADgx37/vZ759693/AGG7&#10;KXV9U161uJJZNKWOKZrUu3kyTZIViv3WIXPX1r9IvjR/wSl+Efxq8fzeI7zTdQ0m+vJTNeJpd19n&#10;hvJDks7oVYBmJySu0k8nJJJ2NR/4J3+BrDwJpej+Fbf/AIRWbSQwiu7dfMkuC2N5n3cyscDljxgd&#10;gAP6WzPxkyjGYKOGVOcZTte6VoWttZ3eqsmktNd9D+esv8Kc1wmMddzjKMb2s3eX6LR3d35Hzf8A&#10;DHVbj4d/FPQNS0X/AEW4mvo7aaKL5Vu43OGVl4BOOcnpjrX1N/wUG8d6x8Nf2O/HGr6DNJb6pBYL&#10;HHNG214FklSN3U9mCOxBHIIyOao/CT9iqx+HPi6z1rVtWk168s2DW0ZhEMMD/wB7AJ3HoQTjFeze&#10;KfDNj4v8O3mk6lbR3mn6jA9rcQSjck0bqVZSPQgkV+P57n2Cr5nh8VCPtI02nK6tzJST5deltNe5&#10;+p5LkmMpZdXw9R8kqiaj/dbTV9NN+3Y/n9ECuvzfvC3zMx5LE9ya/U7/AIIr+O9Y8V/s1app+pXE&#10;11ZeHtYkstOkkfcY4jGkhiHfCs5Iz/fwOlc14i/4IbeF7/xdNdab401rTdEkYsmnm1SaSIEg7ROW&#10;BwOQMoTyMk45+ufgX8EvD/7Pnw6sPC/huz+yaZp4O3c26SZmOWkduNzMeSfwAAAFfoPiT4hZNnGU&#10;xweBvKbkpaxa5LevXpZXVm9dFf4jgDgjNsrzR4rGWjBJrSV+a9rbdFvrZ+WrOyrPP/IzR/8AXs3/&#10;AKEtaFZ5/wCRmj/69m/9CWvwY/bDQrm/i74Ij+I3w31zRJI4pP7TsZbdPMHyh2UhT+BIPFdJQRmr&#10;p1JU5qpDdNNeqM6tONSDpz2as/mfmPZ+Brf4XXEmm32j/wBkatYDyZka3bcxH8SnByG68djX1p+w&#10;H4A1Lw74c17WtQtprOLXpomtYpMqzIild5X3yMH6/j7pqnh2w1BxPcWdrNNEDseSIMyfQkZFWrJQ&#10;luqqMADgDtX2WecZVcxwrw7hZytzO99tdO2vqfJ5NwlDAYlV1O6jflVrb6a99CamyPsTP86dUd3A&#10;Lm2kjbO1xtODj9a+KPsPQ+Ufil+3hqsvj82vg/StMuNN0yeSA319I+Lx14bywnRe24969Y/Zl/ab&#10;j+OVteWN9Yrpev6YqvcQLJvjlQ8CSM9dueOeRXx9438Can8G/GUmi6xZ3MfkzzPbXKxM8V3EzEhl&#10;Izzzg55zXu/7B/w31NfFWqeLLq1ms9Pnsls7TzQUa5+feXA/ujkc/wCNfqGeZJlVHKnWopJpLllf&#10;WT031s76t6aeR+b5NnGZ1cyVKs202+aNtIrXy0tp6n1JVe6/4+IfrViq91/x8Q/Wvy8/SCxXlv7V&#10;P7Jvhv8Aay8Bro+u+Zb3Fq5lsr6EDzbSQjGRnqp4yvGcdR1r1KiujB4ytha0cRh5OM4u6a3TOfF4&#10;WjiaMqGIipQlo09mfEvwy/4I6eG/h14z0/Vte8R3HiK3tbxDHYizEEch3jbvbcSR6qBz619sQxLB&#10;CsaqqqgCgAYAAqlr/wDq7X/r6i/9Cq/XoZzxBmGa1FVzCq5taK9kl6JWRw5TkWByyDp4GmoJ6vdt&#10;+rd2FFFFeOesV7LrJ/vVy/xk+PHhb4BeGP7Y8VarBpdmW2Juy0kzf3UQfMx9gK6e1OBJ/vV+eX/B&#10;WRtQk/aS8NreNIdKTQy1gvPkiczOJTzx5m0LnH8O2vpuEcjp5tmUMHVlyxs27btJXsr9X87b2Pne&#10;Ks6qZXl8sVSjzSukr7Jt2u/JH1p8F/27vhv8ePEK6RoesSR6tIu6O0vYGtpZRk/c3cMeM4BJwa9S&#10;8QHNvbf9fUX/AKEK/G3RXvIfFuiSaW0y6xHqEBsWhB80S+YuNuOc/T/Cv2K1FpGsLPzCu/7RDu29&#10;M7hnFetx5wrhsmrUvqs241E9JWbVrdUldO+mnc8ngviavm1KosTFKUGtVdJ3v0beqt3Niiiivgz7&#10;gKjvP+PZqkqO8/49moA/Pv8A4KFf8FGfE3hL4oXfgP4f3iaauiKiapqiqrSvMyhjFGedoUEAkDO7&#10;I7c437Cn/BRzxpqPxh0fwp421Jtc07Xp0s4bidEW4tZW4jO9cBlJGGzz369fL/27f2afE3gT9oLx&#10;Fqy2NzeWOuXLXkUigt5ik5BB7kdCPWuj/wCCcP7IHiX4ifHfR/FWqabcaV4b8LzLemSdNrXcykFI&#10;1BH97BOewPciv6Ulk/DFHhP2kowf7u/Ppzubj0e9+bRJaLa1j+ef7U4hq8S+zjKa/eW5deVQv22t&#10;y9Xr1P1MjOVp1NjGFp1fzWf0MUPD/wDx73H/AF9Tf+hmr9UPD/8Ax73H/X1N/wChmr9ABVe96x/7&#10;1WKr3vWP/eoAsUUUUAFZ+kf8hLVP+vhf/RUdaFZ+kf8AIS1T/r4X/wBFR0AaFRXV7FYxNJNJHFGg&#10;yzO21VHualr5D/b58X6hrnxV0/wq888Oh22ni/lgRygvJGcqN2D8yrt6etetkuVSzHFLDRlyrVt7&#10;2S8jy84zSOAwzryXNqkl5v8AQ+kPHfxKtdK+GWva1pNza6jJpdjLcoIJRKpZVJGdpPGRz9DX5/zr&#10;ceOpDrGuXl1qWqagomlnknb5NwztTBwqjOBjtWh4SvG8AeIrW80tfJjuJUtby0Q4hvoZCEeN0yAc&#10;hj7/AM69s1n/AIJ/61Z6s0fh/X9PXR5CWiS+jbzrUHogKjBA6DPT07V+kZdh8HkEpQr1F+81UmrO&#10;y3jpe26fZ/I/PswxGLztRlRpv3NHFO6u9pa2vs15HTfsV/F69b4d+J7fxBfTXVn4RxKl5NmR1gMZ&#10;kKsep2hTjv8ApXwz8aP+CzvxO8TfEO4uPBs1j4b8PQSlbW2ks47ma5jGcNMzg4ZuCQmAvTJ5Y/o5&#10;4F/Zd0vwZ8F9e8JtObqTxJaT2+oXjplpjLG0Z+X+6Axwue/vX4qfFr4B+IvhF8SNV8NXlo1/caXd&#10;NaiexBuIbggnBVlzyRztOGHIIBBr6Lw0y7h/Ns0xtbE04yas4Rkvds/ilZ6Xbt6X0PA8QMZnmWZd&#10;hKOHnKKd1Jxet7rljda7fe+p+q//AATP/b+uP2wvDWqaX4gs4LTxZ4fSOS4e2UrBewtwJQP4G3DD&#10;LnHII4OF+qBX5/f8ESP2ZdT8FaVr/wAQ9U8i3/tmIaZY224NOkasHkdwDlMsEAU4Py5OBjP6Ar92&#10;vzHj/B5fhc+r4fK/4UWtFqk7LmS8k7/kfpHA+Kx2JyWjXzH+I09Xo2ruzfm1b8wooor40+sCqGpf&#10;8hnTf9+T/wBANX6oal/yGdN/35P/AEA0AX6KKKACiiigAooooAhu+sf1qVPu1Fd9Y/rUqfdoAWii&#10;igAooooAKhvv9R+NTVDff6j8aAJh0ooHSigArwz/AIKU/wDJkPj3/r2t/wD0rhr3OvDP+ClP/JkP&#10;j3/r2t//AErhoA9xg/1Cf7op1Ng/1Cf7op1ABRRRQAUUUUAFFFFABX5F/wDBwJ4N0P45/wDBUb9h&#10;T4b/ABHVJPhT4i8QarLqNrcSmO11O6X7IsUEhyM7mMceMg4uGHev1m1rxHYeHUjbUL6zsVmbYjXE&#10;yxB29BuIyfavnn/gp5/wS5+HX/BVX4E2/g3x5JqWl3Gj3R1DRNb0tkS+0i527SyFlKsjDAdCMMAC&#10;CrKrLP2k+zGtmvJn5k/8F1tA0X9rL/gqN+yD+xf4PsNPs/Bug3kOt69o+lwLDa2Vmz8xeUgCx+VY&#10;2tyyqAMLcL2Ir1X/AIOSG8PaF8c/2JrPw3HYQ/FO0+KmmjQ4bZFF3FpqyxK6gKNwh877OAOmQ2Oj&#10;V7f/AMEqv+De/wCH/wDwTQ+MOrfEq58beJfin8StRtnsYta1qJYVsIHxv8uPc7eY6gK0jyMdowoU&#10;Fs834L/4JKfAn9lX/gqFdftAfF/4y2eufEr4geI7q5+H+heKdYt7CKwkml2x29nFNKZLyaHz0jjC&#10;EKhkTbGG2EVGycU+9363Wn6Ey1u/Ky+56n6VL90UUL90UUDCiiigAooooAKKKKACiiigAooooAKK&#10;KKACvGf2Q/v/ABH/AOx91n/0atezV4z+yH9/4j/9j7rP/o1aAPZqKKKACiiigAooooArz/8AH5HV&#10;iq8//H5HVigAoopGYIMmgBaKp2mv2N/M0cF3bTSIcMqSqzKfQgGrgORQ7rcSknsFeF/t2/E/Vvh3&#10;4E0W30SZ7PUdc1EWq3aD5rVBG5dl4xuxwM/hXuleb/tM/Ba1+OXg+x0mS5eyu47wT2dyq7jBKsbk&#10;HHcHoR716eTVsPSxtOpi1eCeul/vXVX3R52cUq9TBVKeGdptaa2/Ho3smfFGl6lrHhK+XU9I1vWL&#10;fVIT5ome8eQTMOzqxKkEcdOhr71+CnjeT4j/AAu0TW5ovJm1C1WSRMEAN0OAe2Qf/r18y6R+wl41&#10;1bUltdU1DR7PTywWe4t9zSSJ32KenpzjrwR1r6y8IeFrXwT4ZsdJsVMdpp8KwxKeuB6+5619Xxpm&#10;WAxMKaw8lKaerXa2zfrsulj5jhLL8bh6lR1k4wtaz733S9N31NKiiivgT7kKKKKAK9/0T/eqxVe/&#10;6J/vVYoAKKKKACiiigBG6V+d/wC1Qkfxl+MXiuTxHbx30ei3j6fYW0v3LWNApyBnG5ick/Tp0r9D&#10;5Pu18P8A7ffjr4O+CviLMbvxs2ieLrpFW+s7Kze+RuOGmVARG3IPXcR2719xwDWlDMJRpQlKco6O&#10;MXJrVXdo3aTWjaPiuOaUZYGMqk4xipaqTST6L4rK63sM/Yil/wCFZ/HjTdI0SGO10vXophd2cQAQ&#10;tGm5ZAM8Edz6V9y182/sJ+Gfh74i06fxd4V8WQ+M7vJt2uDF9neyBz8hgYB42PPLAZHTPU+/ax40&#10;0jw/cxw32qafZTTfcjnuEjZ+vQEgnoenpXHxhiliszlyRlzRVpXTUm1fdPXRWWqvodfCdD6tlyc5&#10;Llk7xs00k7bNaau7001NSsPx58S9B+GGjNqHiDVLTSrNTjzJ327j6AdSfYVsW11HeQLJE6yRuNys&#10;rZVgehBr4v8A23Lq61T9oyG3v2Z7Ow0uOXTo25QMzHzXAxjdkKM88enSvP4eymOY4xUJy5Y2bdt7&#10;LovP8lrY9HPs0lgMJ7eEbu6S7a9Wd5+0H+3Polz4etNK8B6jpmsaxrG9JGmjLJYxBcszRsBuPoCM&#10;eteOfDf44a98IfFMOrTHTdXs/M3XkT2EUUiqxAZo3UArgfw9MZ+h8s+JPgu81jxBoOpaOB/a1nci&#10;JIwdpuI2+8ucdgM88V6D8LPAV78dvFK6LpsljEokKX0jXsLtAqkbwEViWOCOPev1KXC+R4TCKVaE&#10;ZKzcpTUXJa9HZNabctrvzPzRcR5xicW405yi20lGLai9t1dp673v0P0D0TVY9d0m2vITmG6iWaM+&#10;qsAR+hp1v/x9S1HoGkR+H9FtLGH/AFNnCkCcY+VVCj+VSW//AB9S1+Jytd8ux+xQvyrm3LFFFFSU&#10;FFFFABRRRQBQ8S/8gd/9+P8A9DWr9UPEv/IHf/fj/wDQ1q/QAUUUUAQ3n+qqSP8A1a/So7z/AFVS&#10;R/6tfpQA6iiigDzH9sHwfqHjj9nbxNp+mxvPdSW6yCJCAZgjq7L+IU9OeK+H9I1+zbSLdzNHHtjV&#10;Wjb5XQ4Hyleufav0snG6Fvoa4vSPgp4T1JbHVLjw/pM188EbNK9spLHAOTxjOe/WvsOHOKIZdQlQ&#10;qwck3dWdneyTT+4+Tz7hyePrxr0pqLSs7rpe+lvU4v8AYU8LX/h74I+ZeQyW6apfzXtvFIMMsTbc&#10;HHUZweD7Y4xXtVIiLEgVVCqvAAHSlr5vMMZLFYmeJkrOTbsfQ4HCLC4eGHi78qSuFR3P/HvJ/ump&#10;Kjuf+PeT/dNcZ1hZ/wDHstSVHZ/8ey1JQAUUUUAMuP8AUP8AQ1W8Pf8AIBsv+uEf/oIqzcf6h/oa&#10;reHv+QDZf9cI/wD0EUAXKKKKACiiigAooooAr6f/AKtv96sbxN8K/D3jHUUu9U0XTr66jxtlmgV2&#10;wM4GT1HJ4NbOn/6tv96rFXTqTg+aDafk7GdSnCouWaTXmrlfS9Lt9Fso7W1gitraFdscUSBUQegA&#10;4FWMUUVGvUtJJWQUUUUDCqFj/wAhy+/3Iv5Gr9ULH/kOX3+5F/I0AX6D0ooIyKAPlf8A4Kiftaa5&#10;+zf8OdG0vwvLHaeIPFc8kUV4VDmyhjUGR1U8FjvUAngc+1fAfgL9sr4p/DDxNFrFr448R6m0MvnT&#10;2mpXr3Vtdj+IMjHGSOMjkdsHmv0f/wCChn7HN1+1n8NNPTR7yG18ReHbhrnT/PJEMwddskTY6bgF&#10;wexHbOa+HvAP/BLP4weMfE8VjrGh23hrTfN8u7vri+hmVE4zsSNiz5BwCBjPcda/fvD3HcMUsicM&#10;e6aqXl7TnSu1d25b6tcvSOz89T8M46wfEVTOVLBqbhZcnJeyel720Tv1fTyP08+EnxGt/i58JPD/&#10;AImtYzDDrmnw3gjJ3GIuoJQnuVOR+FdNbf8AHuv0rG8B+C7T4cfDzR/D9h5n2PRbGGxg3nLFI0VA&#10;Se5wOa2bb/j3X6V+D4h03Vk6Pw3dr9r6fgftuGVRUoqt8Vle3e2v4klFFFYmwUUUUAUL/wD5Dmn/&#10;AEl/9BFX6oX/APyHNP8ApL/6CKv0AB6V8q/8FQv2fNe+K/gTw/r3h+zl1O88K3Msk1lEu6aeGVAG&#10;KDPLLtBxjJz19fqqmum8c16eTZrWy3G08dQtzQez2aas180zzc2yylmGEng62ikt1utU0/k0fjX4&#10;T+HHiD4paymiaFomp32oXTGAp9mZVgz1LkjAAByc8V+tHwP8CH4ZfC7QvD7SrPJo9hBavIudsjqg&#10;DMM84LZOPeuqS2jjJ2qoycnA61HZ8TTf73+NfQ8WcaVs7jCm6apwhrZO7bel27LborfeeDwvwjSy&#10;dzqc7nOWl7WSS8rv77liiiiviz7AKh1H/kHz/wDXNv5VNUOo/wDIPn/65t/KgBmjf8ge1/64p/6C&#10;Ks1W0b/kD2v/AFxT/wBBFWaACo7n/j3k/wB01JUdz/x7yf7poALP/j2WpKjs/wDj2WpKACo7v/j1&#10;k/3D/KklvI4WCtIisxwAWxk0lxJvtZP9w/yoAi0D/kBWX/XBP/QRVtm2jJqpoH/ICsv+uCf+giqH&#10;xGvbzTvh9rlxpw3ahBp88lsPWURsU7H+LHY/SqhHmkorqTOXLFyfQ4X4lftsfC34ReKP7F8QeMNN&#10;stUXHmwKrzNb9f8AWbFOzp0bB5HqK7zwV4/0X4j+HrfVtB1K01bTrpQ8VxbPvRh/Q+oPI71+Mukz&#10;SajDJeXMjXF/eyPPdyyHdJLMzEuWJ5znNfY3/BIDU9Rh8R+ONLiZ/wCw4kguBET8kNwxIO0YwNyg&#10;k89hwe361xP4c4bLMrli6VZynTtzXtZ3aTtpdb6Xbuux+X8O8fYjMMyjhatJKE72te6srq+tntro&#10;rH3Leffj/wB6p6gvPvx/71T1+Rn6kFFFFABWef8AkZo/+vZv/QlrQrPP/IzR/wDXs3/oS0AaFFFF&#10;ADLj/UP9DSWn+pX/AD3pbj/UP9DSWn+pX/PegCSiiigDL1q1ju9Z01ZI0kCs7DcM4IHBHvWoowtZ&#10;+o/8hvT/APtp/wCgitCgLdQqvdf8fEP1qxVe6/4+IfrQBYooooAoa/8A6u1/6+ov/Qqv1Q1//V2v&#10;/X1F/wChVfoAKKKKAK9l1k/3q5H44/s++Fv2h/C66T4o01b6GFvMgkVtk1s395HHK9s9jiuususn&#10;+9VitsPiKtCoqtGTjKOqadmn5MxxGHp16bpVoqUXumrpniPwT/YA+HfwL8Sxazptnfajq1v/AKi6&#10;1K4E7QHJ5QbQoPOM44xXr3iH/j3t/wDr6i/9CFaFZ/iH/j3t/wDr6i/9CFbY7MMVjKntsXUc5bXb&#10;uzLB4DDYSn7LCwUI72SsaFFFFcZ1hUd5/wAezVJUd5/x7NQBUvdCs9dso47y1t7uMAEJNGHUH6Gr&#10;NlYxafD5cMccMa9FRQqj8BTrb/j3j/3RUlPmdrE8qvzW1CiiikUUPD//AB73H/X1N/6Gav1Q8P8A&#10;/Hvcf9fU3/oZq/QAVXv22+X7GrFeA/8ABS3xZqng/wDZL8RXGkzy2k1wYbSe4jba0MEkipIRweqn&#10;H0Oe1d2W4GWMxdLCQaTqSUbvZXdrnHmWNjg8LUxUldQi5WXWyvY7KX9sr4WweLm0J/HXh1dUR/Ka&#10;I3Q2h87du/7mc9s5FelQzrcRLJGwZWGQR0Ir8T49ItUsfs6wx+Tjpjr7/X361+lH/BL3xXqnij9l&#10;ixXU5pbldNvZ7Kzlkbcz26bdnOOgyQOvAHbAH3/GXAVHJ8HHGYeq5K6i1JLqnqremq/Fnw3CfG1b&#10;NMW8JXpqOjaav0to7+u+nofRVZ+kf8hLVP8Ar4X/ANFR1oVn6R/yEtU/6+F/9FR1+ZH6KaFeU/tH&#10;fsxWPx2NnfRXb6XrungxwXaoGDRnqjj+Jf5flj1R2218b/tNftF+JvFnxT1fQdF1i80HQ9Bm+ySG&#10;ycJPeTAZfL9lGQMDv74x9Bw3gsZiMZfBz5JRV3J7Jbbdb3tbqeDxFisJRwlsXHmUnZJbt779LWvc&#10;774S/sMN4e8V2eqeJtWh1T7CwlhtLaPbD5gzgsW5b6dOvbg/RUa7Bj8K+Sf2U/2iPElh8T7Pw3r2&#10;qXWuabrAcW810QZ7aYDIXdxuUjgDHGK+t1ORWnFFPHwxajj5qTteLWit5KytruZ8MywU8K5YKDjr&#10;qnq7+bu76bGd4xS6k8J6otjkXjWkogIBJD7DtxjB646V+b/hOPydNVH3C6jZlug4+cTZ+fd3zuye&#10;e2K/TIjIry3xx+yT4G+IXjGTVL/Sdl5cDM7W7mEXHX74HXOcn1NdXC3EFDLvaQrxdpWd1vdX0tpp&#10;r3OfiTI62PdOpQavG6s/O2t9ddDyr/gnnDdDX/F0sO/+ypGiBO0+W04zu2nOM9c8ZzX1PWT4L8C6&#10;V8PdAh0vR7OGxsoPuRxrjnGMk9SeOprWHArxs8zGOOxs8VGPKnay9Elr56HrZPgJYLCQw8ndq9/m&#10;76BRRRXlHqBVDUv+Qzpv+/J/6Aav1Q1L/kM6b/vyf+gGgC/RRRQAUUUUAFFFFAEN31j+tSp92orv&#10;rH9akDbVoAdRWTd+OtGstT+wyatpkd5jP2d7pFl7fwk57j861EfeKqUXHdbkxnGXwsdRRRUlBUN9&#10;/qPxqaob7/UfjQBMOlFA6UUAFeGf8FKf+TIfHv8A17W//pXDXudeGf8ABSn/AJMh8e/9e1v/AOlc&#10;NAHuMH+oT/dFOpsH+oT/AHRTqACiiigAooooAKKKKAPx3/4PFnKfsz/AXH/RSoP/AElmr9d/E8jQ&#10;+EtQZGZWW0kKsDgg7DyDX5Df8Hj0qW/7MHwHkkdI44/iRCzu52qgFrMSSewHrX6IeKP+CkH7PEvh&#10;PUI1+PPwZaRrSRQq+NtMLE7DwB53Ws/sS9X+SLfxx9P1Z8U/8GjXxv8AGnx8/wCCdXjjWPHXi/xR&#10;401a2+I19Zw32varPqVzFAun6ayxLJMzMEDO5Cg4BZjjJNcN/wAHJX/KS7/gnZ/2UlP/AE6aNXHf&#10;8GjX7Wvwp+An/BOfxtpPjr4m/D3wXqt18R7+8hstd8R2enXEsDafpqrKsc0isULI4DAYJRhnINR/&#10;8F6/2kfh3+0J/wAFLf8Agn2fAPj3wX43Gk/EmH7adA1u21L7Hv1TSNnmeS7bN21sbsZ2nHQ10f8A&#10;L6nbvH8kZfYn8z9vhxRQDmisygooooAKKKKACiiigAooooAKKKKACiiigArxn9kP7/xH/wCx91n/&#10;ANGrXs1eM/sh/f8AiP8A9j7rP/o1aAPZqKKKACiiigAooooArz/8fkdWKrz/APH5HVigArwD9vr4&#10;h6t4W8FaLo+l3U1gviS7a3ubqJtsiRIhdkVuxbp9Aa9/rh/jt8DtO+Ovgw6Xeu9rcQyCezu4x+8t&#10;ZR/EPUeo716mS4mhh8dSrYlXgnrpf0dutnZnm5xh61fBVKWHdpNadPVX6XWh8G2lq/g111LR7i40&#10;3UrAebDcRzsGJHOHJPzA4wc9q/Qj4R+KZ/G3wy0PVrqPy7jULOOaRdu35iOcD0PWvnfQP+CfWtXO&#10;pxx674isJNLV/wB4lnEwmuE/uksMDPQ47evIr6g0TSLfw/o9rY2sSw21pGsUUa9EVRgCvqOMs4wW&#10;MjTjh5c8le8rPbtql118vmfN8JZXi8LKpKvFxi0rJ2372Tf/AAS1WfrI/wBM03/r6/8AaUlaFYfj&#10;fxDZeF7azvtQuYbOztZzJLNK4VI18uTkk18LGLk+WO59rKSiry2NzbRXmvhD9r34d+Odbj07TvEl&#10;rJdztthWRHiE3+6zAA+nXrXpKvu6VtiMLXw8uSvBxfZpr8zDD4qjXjzUZqS8mn+QtFFFc50BRRRQ&#10;BXv+if71WKr3/RP96rFABRRRQAUUUUAQ6g0q2cnkhDNtOwP93OOM+1fzz+PtQ1PV/HOsXWtPcSax&#10;PezPetPnzDMXO/dnnO7PWv6HJRla/JX9qL9k7SYvHPig6pHead4kiubi5R1lCJqQZmdHwy7TkEA7&#10;cfyr9t8Fc6w+BxWJhXWs1CzW+jd/lqr28mfjvi7lNfF4fDzo7RcrpvTVL8dHb5nCf8EzPjxqHwE+&#10;OGqajb217qGnz6NOt5aQH75UqYnIJAJV8DrnDNivb9F16H4wwSeJdSm/ti+1Zmknln+YxEnPlqD9&#10;wKMDAryL9mPwlY6DrV1cWq+Taw25juZJnGXdjwpz2HtgV9P/ALMf7EOpeOfD+p6xpuqtoek6heEw&#10;Qz2+/gA7nTvgt2PHXvmvueMMZltDG1cwqe5NqEebXW19NLu/X5K+yPjOFcLj62Fp4Gn78U5Pl7Xt&#10;rrpbT8Wet/8ABPzxZqJn8QeHZpprjS9PWO4tPMbcbbdwY8k5x3A7D9fYfjN+z94e+OVjbx6xDNHd&#10;WZzb3dvJ5c8GeuG9D6Go/gJ8AtN+BPhyS1tZJLy+vG8y8vJBh52+nZR2Hb6Yx31fzvm+aRnmc8Zg&#10;W46qzWjvazfz1P3nKstlDLo4TGJS7p621ul8j8zf+Co3whtP2c9F8H6ZpN9qsy+JZLk313czDJWF&#10;Y8RJjG0MXyw5zheeufj/AMO+KG8Ia1b6poN9Jpuraa4ntri2cxyIy8jnv071+mX/AAVp+HsPxQ8P&#10;eCdJuz9nt5Lu5dLpEDSRSiIBRnHCnPIyN2B3AI+INO/Yx/s13udU1tbi2twXWKCDa0pH3cnPGT2G&#10;fav6M8Ps+wsshgsfO85c17q/MuZrtbbSz2XqfgfHGS1453P6lG0Vy21ty+6n3vvrfufrj8AvGl58&#10;R/gn4T1/UY/Lv9Y0i1vLhdu0eZJErMQMnCknI56EV01v/wAfUtYPwZV4/hP4aV4Y7dl0u3HlxqFV&#10;P3a4AAAA+gAxW9b/APH1LX8u4q3t58qsuZ2XZX2P6QwfN7CHO7uyu++m5YooornOgKKKKACiiigC&#10;h4l/5A7/AO/H/wChrV+qHiX/AJA7/wC/H/6GtX6ACiiigCG8/wBVUkf+rX6VHef6qpI/9Wv0oAdR&#10;RRQA2b/VN9DVTw3/AMi7p/8A17R/+girc3+qb6Gqnhv/AJF3T/8Ar2j/APQRQBdooooAKjuf+PeT&#10;/dNSVHc/8e8n+6aACz/49lqSo7P/AI9lqSgAooooAZcf6h/oareHv+QDZf8AXCP/ANBFWbj/AFD/&#10;AENVvD3/ACAbL/rhH/6CKALlFFFABRRRQAUUUUAV9P8A9W3+9Viq+n/6tv8AeqxQAUUUUAFFFFAB&#10;VCx/5Dl9/uRfyNX6oWP/ACHL7/ci/kaAL9FFFAARmmmNTTqKAI7kYhb6UW3/AB7r9KLn/Ut9KLb/&#10;AI91+lAElFFFABRRRQBQv/8AkOaf9Jf/AEEVfqhf/wDIc0/6S/8AoIq/QAUUUUAFV7T/AF83+9/j&#10;Viq9p/r5v97/ABoAsUUUUAFQ6j/yD5/+ubfyqaodR/5B8/8A1zb+VADNG/5A9r/1xT/0EVZqto3/&#10;ACB7X/rin/oIqzQAVHc/8e8n+6akqO5/495P900AFn/x7LVXxHqh0XQry82s/wBlgebaActtBOP0&#10;q1Z/8ey0Xdst5bvHIoZJBtYHowPaqja6bJldppH5ya74p1T4vapJ4g17UL65ur5jJFEtw8cVnGSd&#10;qIqkYwD165Jr6L/YV+JmsaxFr3hjUrq41C30qBbiynmYvJHG3y+Wzd8HpnnFYvjL9gTXrDxHcf8A&#10;CLarpf8AY1zIzxQXwcPZ7iSQCv3lH589q9c/Z2/Z3j+BPhy/a4ul1DWNTXdd3CjCjA4RB/dHqeTx&#10;X6bxFnWV18s9jQabduWKVnHVeWlldb6n5xkOT5lRzFVayaSvzNvSWj89dbW7Ho+gf8gKy/64J/6C&#10;KsyLuTB6VW0D/kBWX/XBP/QRVuvzA/ST5p+KP/BL34f/ABJ8b3Wt29zrPh19QkMt1badMqQSsclm&#10;VWU7GJPbjjgCvYPgT8AfDf7PHgqPRPDln9nh3eZPNI2+a6k7u7dyfbAHYCu2or1sXn2Y4rDxwuIr&#10;SlTjsm9NNvW3S55eFyPAYau8TQpRjOW7S1/4HyILz78f+9U9QXn34/8AeqevJPUCiiigArPP/IzR&#10;/wDXs3/oS1oVnn/kZo/+vZv/AEJaANCiimvIsa5Y4FACXH+of6GktP8AUr/nvUCapb38D+RNHMME&#10;ZRw2D36VPaf6kUbOzC99USUUUUAZ+o/8hvT/APtp/wCgitCs/Uf+Q3p//bT/ANBFaFABVe6/4+If&#10;rViq91/x8Q/WgCxRRRQBQ1//AFdr/wBfUX/oVX6oa/8A6u1/6+ov/Qqv0AFFFFAFey6yf71WKr2X&#10;WT/eqxQAVn+If+Pe3/6+ov8A0IVoVn+If+Pe3/6+ov8A0IUAaFFFFABUd5/x7NUlR3n/AB7NQAW3&#10;/HvH/uipKjt2xbx/7oqTNABRRRQBQ8P/APHvcf8AX1N/6Gav1Q8P/wDHvcf9fU3/AKGav0AFYvjz&#10;wlp3jrw3daPq1rHe6dqUTW9xBJnbIjcEcc/iOR1FbVV73rH/AL1VGUoyUouzWqfmTOEZxcZK6ejP&#10;kiT/AIJBeEz4gaSPxN4gi0Vn3Lp4CFlXPKeaeduOMbfz6V9S/D7wFpfwy8I2Gh6LZx2Om6bF5MEK&#10;chR9TySTkknJJJNbVFetmfEGY5jGMMbWc1HZP89N35vU8vLciwGAlKeEpKLlu1f7tb2XktArP0j/&#10;AJCWqf8AXwv/AKKjrQrP0j/kJap/18L/AOio68c9YvOu7ivlj9pH9kzxJcfETUPEnhWCLVLXWHEt&#10;5ZvMI5YZQuC6E8EEAcdc19U1xPx9+Mlr8C/h5c65dQyXTh0t7a2Q4a5mfhEB7Z559q9jIswxeFxa&#10;+prmlP3bPZ3e3Tr1urHj53gcLiMM/rbajH3rrdW6/d0PHP2YP2Vte8O+P4PEniiOHTzpquLOzjmE&#10;rMzDBdivGMdB1z+v0wowMelfGun/ALdXxBsNQ+2Xmn+H7qy3BnsYVdZEQdQkhPLfUYyK+r/hx45s&#10;/iV4I03XNPZmtdShEqbhhl7EH3BBH4V6nFODzNVY4rHpa6Ll2XW3fu9d9dTz+GcVl7pvDYK91q+b&#10;d+f6eRuVXH/IQ/4DViq4/wCQh/wGvkz6gsUUUUAFFFFABVDUv+Qzpv8Avyf+gGr9UNS/5DOm/wC/&#10;J/6AaAL9FFFABRRRQAUUUUAQ3fWP61w37Tvje/8Ah18BPEmsaX8uoWdo3kvj/VMxC7+v8Oc/h0PS&#10;u5u+sf1qr4j8N2fi/wAPXemahAlzZ30TQyxsOGUjB/8A110YSpCnXhUqq8U02u6T1XzOfFU51KM6&#10;dN2k00n2bWjPzhj8MWtwrS3Ste3cx3y3crFp5HPVt/XP0r7C/YT8aal4r+EM1vqU0l42j30llBcO&#10;dzSRrjaCc5LDODn2ribr/gnbdW+qNDp/iuSDR8/u0ltxJPEvZQ3fvyeele+/Cj4W6b8IPBtvoulo&#10;wt4Ms0jnMkznq7HuT/QV99xZxBgMZg1SoS5pXTWjXKuu6+VldHw/DGR43CYx1a0eWNmnqnd9NvzZ&#10;0tFFFfnJ+gBUN9/qPxqaob7/AFH40ATDpRQOlFABXhn/AAUp/wCTIfHv/Xtb/wDpXDXudeGf8FKf&#10;+TIfHv8A17W//pXDQB7jB/qE/wB0U6mwf6hP90U6gAooooAKKKKACiiigD5r/wCCmX/BK74b/wDB&#10;Vv4Y+H/CfxLvvFljpfhvVDq1q2g3sNrM03lPFh2kilBXa54ABzjmviv/AIgzP2Tf+hg+NX/g/sf/&#10;AJCr9aKKFpsPmb0Z+S5/4Mzf2Tj/AMzB8av/AAf2P/yFXVfA3/g0s/Zj/Z9+NHhHx3oeu/F6XWvB&#10;WtWevWCXet2clu9xazpPGJFWzUshdFyAwJGeR1r9PqKak07oVrqzADAooopAFFGaRzgUARXl7HYW&#10;8k00iRQxKXd3OFRRyST2Apmj6zaeIdLt76wure+s7pBJDPBIJI5VPRlZcgg+or8fv+C5f7S/7U37&#10;Rfwd+PHgz4ceBNQ+FvwT+GWmXx8W+OtamaC68Yxwxlns9MjAyYJM7GkGQw3KXQAo/wBzf8EST/xq&#10;M/Z3z/0Ium/+iRRHVOXp+N/8glo18/wt/mfUlFfCP7aH/BxP+zz+xV8abz4d3z+NviD400liuq6X&#10;4J0capJpLDqszvJFGGXIDKrsykgMAa9x/YC/4KYfCD/gpb8OL3xJ8K/En9prpMywappl3CbXUtJk&#10;YEqs8LcqGCttdSyNtbDEqcEdVdBLR2Z77VXV9as9A06a8vrq3s7S2QyTTzyCOOJQMlmY8AAdzVpj&#10;ha/H/wDa6+FU3/Ba3/gt/wCJP2evF+u69a/AP9nzw3aavruiaXetar4h1a5WKSMSsvOAsygHqghk&#10;2lWkLUbvlX9WDo2z9cPDvivTfF+lx32k6jYapZSkhLi0nWaJ8Eg4ZSQcEEde1aGeK/Fzx9+yppH/&#10;AAb2/wDBT79n3WPg3q3iLTfgn+0Drh8E+KvCN7qMt5aW17J5cdtdRtIS2Q0qtliXURSLu2ybR+mP&#10;/BQj9ufwv/wT1/Zi1r4ieJhJeyW+2y0bSLc/6Xr2pS5W3soV5LPI/XAO1QzYwpok1y8y9Pn2/FWB&#10;X5uVntwu4zLs3LuHUd6kBzX4k/8ABCzTvi1bf8F3/wBoS8+ON7Hc/EzXvh5p+t6paxsTFoou5LG4&#10;h09AScLbxSRw4BIBjPLfeP7aR/cFGyXmv1sHV/10uOrxn9kP7/xH/wCx91n/ANGrXs26vGf2Qz83&#10;xH/7H3Wf/Rq0AezUUbqN1ABRRuo3UAFFG6jdQBXn/wCPyOrFV5z/AKZHVjdQAUUbqN1ABRRuo3UA&#10;FfMv/BSaS5l0LwXaMW/se61R/ti/wSOsTGJW7Y3Z6nrjg9vprdXLfFXwFpXxL0e10jWbWO8sLq4w&#10;8bdiI5CCD2I9a9TJcdDB42niZq6i/ns1deavdeZ5ucYGWMwdTDwdnJaffez8nsz8/vEEMbaNNu+V&#10;o13xMB80bj7pX3BxjFfoF8F7q8vvhT4dm1As15Lp8LSkk5Y7Ryc85Pf3rzvwr+wj4K8N61BeSyat&#10;qi2snmRQXtz5kKkYxkYGcYr2qNFiQKoVVUYAHGK+g4s4gwuYRp0sMn7rbbatvbRfqeHwzkeIwU51&#10;cQ17ySSTvt1Y6ijdRur4s+uCijdRuoAr3/RP96rFV745VP8AeqxuoAKKN1G6gAoo3UbqABhuFcv8&#10;S/AWieLNDlbVdLsNQa3QmNriBZGTvwSM446V0zt8v+FfmN+3v+054n+Kvxn8ReG7fVr/AEvwv4Yu&#10;W09LS0mMf2yVR+8lkYcsMnAHQAfXP0/CfDmJzjGOjh58nKruWuiul01bbaW69T5vifPsPlWFVWvD&#10;n5nZR01e+t+yXZ+h9/3v7OvgS+vFu38L6KskYODHbKi8/wCyuB+leFfHH/grZ8Lf2dvHMnhOG11b&#10;xBcaTILa8OjwRfZ7IrkNGGd0DOuANq8DkbgQRXgH7Dn7R3jDwz8VYPB8utX2p6T4ohmtrcXjtcNZ&#10;XOw7HGTkjOBjIGO46j4I8S6TfaD4hvrHVIbi31KzuHhu4p8+ZHKrEOGz/EGzmv1nhfwvhisxrYbO&#10;a7qQpxjKCTaupOSvrdrlcbNd2tej/MeIvEWphsFSxGU0VTlOUlJtJ2cUnbS17p3u+i26r92/2Zv2&#10;sPB/7WHghtb8J30ky27iO7s7iPy7qxc8hZEyQCR0KkqcHBOK9Mr8u/8Agg/oWsSfGXxnqkSzLoMO&#10;jra3Dbf3b3DTI0Yzn7wVZT0PB7Z5/UTcK/LOOOH8PkudVcvw03KEbNX3V0nZ+aufpHBeeV83yinj&#10;sRHlk7p22dm1detjnfif8LtH+L3hWXR9btvtFpIQ64O14nHR1PZh615b4P8A2CvCnh3XIby8vNW1&#10;hbWTfDb3UoMQxjbuH8RB5zXuYYEUZBrwsNm2Mw9J0KFRxi90n/Vvke1iMrwmIqKrWpqUl1aEjiES&#10;hV4VRgAdqht/+PqWrG6q9uf9Klrzz0CxRRuo3UAFFG6jdQAUUbqN1AFDxL/yB3/34/8A0Nav1n+J&#10;TnSH/wB+P/0Na0N1ABRRuo3UAQ3n+qqSP/Vr9KjvD+6qSNv3a/SgB1FG6jdQA2c7YG+lczonxH8P&#10;2VvY6bNrekxagtvGDbPdIsucAY25z17Vzn7XHjbUvAH7PviTU9JkMN9FbiOOb/nhvdUL9ewY/Q4r&#10;4V0vwnYPpMPmW6zzOiu9xJ80zvj7+/7273zX1/DvC8cyoSxFSpypOysru9rvqtFdep8pn3EksBWj&#10;Qpw5m1d3dlbW3R9vkfpmjb1zTq8Z/Yc8Y6l4t+DAXUp5bp9KvZbGGeRstLGhG3J7kZxnivZt1fN4&#10;7BywuJnhpu7i2rn0GBxccVh4YiKspK4VHc/8e8n+6ak3VHcnNvJ/umuQ6ws/+PZakqO0OLdak3UA&#10;FFG6jdQAy4/1D/Q1W8Pf8gGy/wCuEf8A6CKsXDfuH+hqv4eb/iQ2X/XCP/0EUAXKKN1G6gAoo3Ub&#10;qACijdRuoAr6f/q2/wB6rFV7A4jb/eqxuoAKKN1G6gAoo3UbqACqFj/yHL7/AHIv5Gr+6s+xP/E8&#10;vv8Aci/kaANCijdRuoAKKN1G6gCO5/1LfSi2/wCPdfpRcn9y30otm/0dfpQBJRRuo3UAFFG6jdQB&#10;Qv8A/kOaf9Jf/QRV+s+/P/E80/6SfyFaG6gAoo3UbqACq9p/r5v97/GrG6q9of303+9/jQBYoo3U&#10;bqACodR/5B8//XNv5VNuqHUD/oE//XNv5UAM0b/kD2v/AFxT/wBBFWaq6M3/ABKLX/rin/oIq1uo&#10;AKjuf+PeT/dNSbqjuTm3k/3TQAWf/HstSVHaHFutSbqACo7v/j1k/wBw/wAqk3VHdn/RZP8AcP8A&#10;KgCDQP8AkBWX/XBP/QRVp32IW9KqaCf+JFZf9cE/9BFQ+MLSbUvCep29u224uLWWOI8cMUIH61UY&#10;3aTJlKybR4v46/b98N+F/FV1pmm6XqniBbCQxXNzaBVhRxnKqWI3kHjj869M+EHxn0X42eFl1TRZ&#10;nZVYxzwSoUltnHVXHY//AF/Q1+f+gQ/2JZNpt0v2W+0wtDdQyfK8bqSGJHoTk596+iv+CeukXT61&#10;4p1aOORdLuRFAkmPknkUcsPoMD8Qe4r9H4h4WwGEy916LalG2rd+a7S2807q3T7z89yLiXHYrHRp&#10;VrOMr6JfDpffy2d+p9O3n34/96p6guzlo/8AeqfdX5sfogUUbqN1ABWef+Rmj/69m/8AQlrQ3Vnk&#10;/wDFTR/9ezf+hLQBoV8u/wDBQHx/q0fiDQ/CVndXNjpuoWsl9fPC5ja6VWCCLcP4cnJA56e1fUW6&#10;vL/2lP2b7X49aZZzRXn9m61pZY2l0E3DB6xuO6n9Ote5w7i8PhswhWxXwq+tr2dnZ28meNxBhcRi&#10;MDOlhvidtL2ur6q/mj4x8L6/efCbW7XWtBubizuLWRBJGJmMd1GWAZHUnnOc+ucV+iXh+8/tHRbW&#10;42tH58KybWGCuRnB/OvmfwJ+wbqS6/b3HirWLG40+zcTG1so3H2llOQGLdB0PH+BH05p8awWqKu1&#10;VUbQAMYFexxlmmDxlSn9XfNJJ3lr5WWqV7ankcI5disLCp7ePLF2sn87vRu19CxRRuo3V8WfYGfq&#10;P/Ib0/8A7af+gitCs/UT/wATvT/+2n/oNaG6gAqvdf8AHxD9asbqr3J/0iH60AWKKM0bqAKGv/6u&#10;1/6+ov8A0Kr9Z+vn93a/9fUX/oVaG6gAoo3UbqAK9l1k/wB6rFV7LhpP96rG6gArP8Q/8e9v/wBf&#10;UX/oQrQ3Vn+ITm3t/wDr6i/9CFAGhRRuo3UAFR3n/Hs1Sbqjuzm3agD5H+Of7X3ii/8AH2paL4Tu&#10;rfRtM0OY2c121uJp7uZcb9obhVB4z1P0rsP2UP2pNb8b+MG8L+KWtrq+miaezvoYvKE4XlkZBwpA&#10;7ivMfjn+zt4m8B/ETVr7TtHvNY0LWLp7yGSzj3tas5yyMo6DceD3z+Xa/sg/s/6/ZfEJPFWvadNo&#10;9vp8MkVnbXKATyO/ysxX+EY6ev48fqGOw+SrJuamo35VZq3O5W69b3vdPS3yPzXB183ebWm5fE7r&#10;Xl5b/cla1utz6lFFNVuKdur8vP0ooeH/APj3uP8Ar6m/9DNX6z/D5/0e4/6+pv8A0M1obqACq971&#10;j/3qsbqr3py0f+9QBYoo3UbqACs/SP8AkJap/wBfC/8AoqOtDdWfpB/4mWqf9fC/+io6ANCvJP2y&#10;vhLqXxZ+E4h0eNZtU0m8j1CCFv8Al42Zyg9CQevtXre6kOD6V1YPF1MLXhiKXxRd0cuMwsMTQlh6&#10;m0lY/Oix0TWta1AafZ6Hq0mqMwjNq9symNjnG49AOOozX3F+zv8ADib4T/CHRtDuWR7q0hzMUHG9&#10;iWI/DOOOOK7QIo7LSggele5nvE1XMqcaPIoRTvve7tby01Z4uS8N08vqSq87lJq21rIWq4/5CH/A&#10;asbqrg/6f/wGvmT6QsUUbqN1ABRRuo3UAFUNS/5DOm/78n/oBq/urP1I/wDE403/AH5P/QDQBoUU&#10;bqN1ABRRuo3UAFFG6jdQBDd9Y/rUqfdqG7PMf1qVT8tADqKN1G6gAoo3UbqACob7/UfjU26ob05g&#10;/GgCYdKKQHil3UAFeGf8FKf+TIfHv/Xtb/8ApXDXue6vC/8AgpSf+MIfHv8A17W//pXDQB7lB/qE&#10;/wB0U6mwf6hP90U6gAooooAKKKKACiiigAooooAKKKKACiiigDw//goB+0149/ZP+BUfij4c/B7X&#10;vjh4hbU4bI+HNIvfslwsLrIXuN/ky/KhRQRs53jkd/Ev2Bv+CmXx5/at+Pi+FfiJ+x/48+CPh06f&#10;PdnxHq+tm8t/Nj27INn2OL5n3HB38behr7doxzQvMGfLH/BbZAn/AASQ/aIwOvgbUs/9+jWB/wAE&#10;pfEF54T/AOCGvwe1TT4/M1DTfhfBdWyYzvlSzLoMf7wFewf8FD/2dtY/a4/Yf+KXwx0C803T9a8c&#10;+HLvR7K51BnW1hllQqrSFFZgo77VJ9jSf8E+f2cNW/ZN/YX+F/wu8RXWm6lrHgnw1a6LfT2LO9pc&#10;SRR7WaMuqsUPbcoOO1Tyu013t+v+ZXMvd8r/AKH4jf8ABCr4o/tsfDf9kO68U/Av9mz4W/ErTfHm&#10;uX2o6p4y1jxPa2ur6zdCdlkWcPeRyARsGCqygfMWGd+T9IfsM/s7/tieB/8AgrJ4u/aM+IH7PXhf&#10;4b6P4k8C31hr+leF/EljcweIL+FPPtpDFHcTSfaJZIo4zIEPUk8s2ertP+CS/wC11/wTg+K3jCb9&#10;jP4l/Dl/hX421WTWG8EeO4Zmi0G5l+/9nkjjclBhVBDISoQOshTefbP+CYP/AAS/+LnwX/aS8XfH&#10;/wDaO+KFv8RPjB4w05NIjs9F3w6HoNkpDCOJCsYdxgAHy1CBpPvmRnOm+q00/SxMnuvP9bnBeD/+&#10;C1n7VXiTxdpem33/AATv+Kmk2N/eRW1xqEniYtHZxu4VpmX+zxkICWIyM46isX/gmY//AAh//Bxj&#10;+3No2oYTUNa03QdWtA5w0tuIItxUdwDPGD6HFfqh/DX58f8ABTL/AIJWfFX4m/taeG/2k/2ZPHei&#10;fD/41eH9LOh6nb63Gz6T4p08EssU+1HwwyV+ZCGAjIaNo1as9pKXqvvBq8WvT8Geb/8AByeV8U/F&#10;H9ibwpZ7W1vWvjZplxaop/eeXE8SSMB/dUzRkntxXy38ev8Agrx4D8R/8Fm/Efi34+eC/ixqngz9&#10;njUrrQvhv4a0Hw8t/ZvqcUrQ3Os3TSSxq0u6P9yFDBQYzkMmX+xv2P8A/glL8fviv+3J4c/aH/bC&#10;8eeD/E/iH4d20tv4K8J+E4nXSNFlkBVrli6Jl+SwGHYtsYyYjVB+lezYvFVFNet2/vsv0/EJO+nk&#10;l+b/AFP57/2WP+C4nwr0r/gvZ8YvjG/hP4rt4a+KHhfR/DWl2S6BGdTtLiMWMZe5h8/EcRMLEMHY&#10;4K8c1/QhC26MV8cfA/8A4J4+Lvhl/wAFmfjR+0deav4dn8H/ABI8KadoGn6fBLMdSt5rZLNXeVTG&#10;IwhNu+CsjHlcgc4+yE4WjTlivJ/mEvjb/rZH5Ff8QX37Lv8A0Pnx+/8AB/pf/wAra+0P+CXX7OWi&#10;/szfAHUvhvoN7rV1ofgTxHf6FYT3t0GupoLfZGjStGqI0hVQSVRQT2HSvqavGf2Q/v8AxH/7H3Wf&#10;/Rq0Aerf8I9H/wA/F7/4Ev8A40f8I9H/AM/F7/4Ev/jWhRQBn/8ACPR/8/F7/wCBL/40f8I9H/z8&#10;Xv8A4Ev/AI1oUUAZ/wDwj0f/AD8Xv/gS/wDjR/wj0f8Az8Xv/gS/+NaFFAGTLoKC6jHn3nP/AE8v&#10;/jU3/CPR/wDPxe/+BL/41Yn/AOPyOrFAGf8A8I9H/wA/F7/4Ev8A40f8I9H/AM/F7/4Ev/jWhRQB&#10;n/8ACPR/8/F7/wCBL/40f8I9H/z8Xv8A4Ev/AI1oUUAZ/wDwj0f/AD8Xv/gS/wDjVPVNDSK70/8A&#10;fXh33G3m4c4/dueOeOlblUNZ/wCPzTf+vr/2lJQAn/CPR/8APxe/+BL/AONH/CPR/wDPxe/+BL/4&#10;1oUUAZ//AAj0f/Pxe/8AgS/+NH/CPR/8/F7/AOBL/wCNaFFAGf8A8I9H/wA/F7/4Ev8A40f8I9H/&#10;AM/F7/4Ev/jWhRQBk3egxqq/vrw5P/Py/wDjU3/CPR/8/F7/AOBL/wCNWL/on+9VigDP/wCEej/5&#10;+L3/AMCX/wAaP+Eej/5+L3/wJf8AxrQooAz/APhHo/8An4vf/Al/8aP+Eej/AOfi9/8AAl/8a0KK&#10;AM9vD6D/AJeL3/wJf/Gvxs/4KJfECwtP2uvGkHhKS6jhiu/J1CSdt/m3ijExTd/CG+XJ6lSRxiv2&#10;hfpX47/8FHv2N/F/wf8Aj/4m8Q2+jXmoeFvE1/LqdtfWcBkjgaVi7xSBclGViwBbhhgjuB+weCtb&#10;BwzmosVNRcoNRTdlJ3Wnm0tUvU/KvFyji55VTeGg2ozvJpXaVnr6X3+Rr/8ABJ/xbpnir9rrSbHx&#10;RJdHUpLS4OivC21PtAjLMHx/0yEhB9VFfoL8Xv8Agnl8J/jp4qXXPEnhaK81Zipmuo7qa3kuQO0h&#10;jZd/pk84AGcCvhr/AIJPfsbeLtU/aJ0nx5rejX2i+HvC/nSRNfW7RPfXDRNGqorYbC795bGMoB1P&#10;H6p0vFTNlQ4iVXKa7jKMEm4Sa5Xd3inF9rNruw8N8r9vkXsszoqUXNtKcU7qy1afndJ9kcb8MPgH&#10;4X+DHhaHRfC2mroelwcrBayuoY92Y5yzHuzEk9zXiv7Y/wC1Bd/BrVV0PQbk218lr9tvr+7lkkjs&#10;oicKFTI3u2Dx6e9fTlfFv/BTr9nDxD4iim8X6DYy6pbeRCmp21ugMyrCxIcDqw2sc45GOwFfGcJw&#10;wuLziH9qSupN6yd05P8Amb3+e73PreKJYjCZVJ5dGzjbSK2j5W2+WyvY4X4O/wDBTzV9K8XwW/i+&#10;LUtV8P3TrF9uh/cXFv8A7ZjVvmU9T0P9fuzwxcad4x0C01TTb66urG+jEsMqXT4ZT+P6dq/IzwZ4&#10;Wn8Q6vbyTRPb2NvKHleQYZ8c7FXqWJGMDmv07/Yx8L33hL4CaTBqEclvJMXuI4XxmGNzlR+XPPrX&#10;1viTw/luCjDEYKKhJuzino99bdGuttNT5bw/zzMMVOdDFtzja6b3W2l+q7XPSP8AhHo/+fi9/wDA&#10;l/8AGoYNAjNxIPOvOP8Ap5f/ABrWqvb/APH1LX5MfqJX/wCEej/5+L3/AMCX/wAaP+Eej/5+L3/w&#10;Jf8AxrQooAz/APhHo/8An4vf/Al/8aP+Eej/AOfi9/8AAl/8a0KKAM//AIR6P/n4vf8AwJf/ABo/&#10;4R6P/n4vf/Al/wDGtCigDD8QaGkOls3nXbfOnDXDkffX3q5/wj0f/Pxe/wDgS/8AjS+Jf+QO/wDv&#10;x/8Aoa1foAz/APhHo/8An4vf/Al/8aP+Eej/AOfi9/8AAl/8a0KKAMu70CMRf6+9/wDAl/8AGnp4&#10;fjKL+/ven/Py/wDjVu8/1VSR/wCrX6UAUf8AhHo/+fi9/wDAl/8AGj/hHo/+fi9/8CX/AMa0KKAO&#10;f8VfDvT/ABd4dvNN1D7Tc2d5E0Usb3DkMpH1/wAmvnTTP+Ccnnrbtb+MtQh0mWJHWFot80akD93u&#10;yOMZ5619Uzf6pvoaqeG/+Rd0/wD69o//AEEV6mX51jMCpRws+VS3Vk1fvqnZ+Z5uPyfCY1qWJhdr&#10;za+WjWnkYHw8+D2lfDHwna6PpbXkNrargH7Q+5yerMc8k1uf8I9H/wA/F7/4Ev8A41oUV51SpKpN&#10;1Ju7erb6s76dONOKhBWS0SM//hHo/wDn4vf/AAJf/Gmz6BGsLHz73gf8/L/41pVHc/8AHvJ/umoL&#10;M+20BGgU+fe/+BL/AONSf8I9H/z8Xv8A4Ev/AI1cs/8Aj2WpKAM//hHo/wDn4vf/AAJf/Gj/AIR6&#10;P/n4vf8AwJf/ABrQooAzZ/D8Yhb/AEi96f8APy/+NV9D0JJdGtG868G6FDgXDgD5R2zWvcf6h/oa&#10;reHv+QDZf9cI/wD0EUAR/wDCPR/8/F7/AOBL/wCNH/CPR/8APxe/+BL/AONaFFAGf/wj0f8Az8Xv&#10;/gS/+NH/AAj0f/Pxe/8AgS/+NaFFAGf/AMI9H/z8Xv8A4Ev/AI0f8I9H/wA/F7/4Ev8A41oUUAZN&#10;noKOjfv7z73/AD8v/jU3/CPR/wDPxe/+BL/41Y0//Vt/vVYoAz/+Eej/AOfi9/8AAl/8aP8AhHo/&#10;+fi9/wDAl/8AGtCigDP/AOEej/5+L3/wJf8Axo/4R6P/AJ+L3/wJf/GtCigDP/4R6P8A5+L3/wAC&#10;X/xqnZ6GjaxeL5158qxkEXD5OQepzW5VCx/5Dl9/uRfyNACf8I9H/wA/F7/4Ev8A40f8I9H/AM/F&#10;7/4Ev/jWhRQBn/8ACPR/8/F7/wCBL/40f8I9H/z8Xv8A4Ev/AI1oUUAZlx4fjETfv73p/wA/L/40&#10;W/h+Mwr+/vOn/Py/+NX7n/Ut9KLb/j3X6UAU/wDhHo/+fi9/8CX/AMaP+Eej/wCfi9/8CX/xrQoo&#10;Az/+Eej/AOfi9/8AAl/8aP8AhHo/+fi9/wDAl/8AGtCigDDvdDRNYsl868+cScm4fIwB0Oauf8I9&#10;H/z8Xv8A4Ev/AI0t/wD8hzT/AKS/+gir9AGf/wAI9H/z8Xv/AIEv/jR/wj0f/Pxe/wDgS/8AjWhR&#10;QBn/APCPR/8APxe/+BL/AONQ22go0sv7+84P/Py/v71rVXtP9fN/vf40AV/+Eej/AOfi9/8AAl/8&#10;aP8AhHo/+fi9/wDAl/8AGtCigDP/AOEej/5+L3/wJf8AxqK+0CNLKY+fecIx5uX9PrWrUOo/8g+f&#10;/rm38qAM3SdBSTS7dvPvBuiU4Fw4A4HvVj/hHo/+fi9/8CX/AMan0b/kD2v/AFxT/wBBFWaAM/8A&#10;4R6P/n4vf/Al/wDGmz6BGsLHz73gf8/L/wCNaVR3P/HvJ/umgDPttARoFPn3v/gS/wDjUn/CPR/8&#10;/F7/AOBL/wCNXLP/AI9lqSgDP/4R6P8A5+L3/wACX/xplxoCLbyHz7zhSf8Aj5f/ABrTqO7/AOPW&#10;T/cP8qAMnRdBSTRrRvOvBuhQ4Fw4A+Ue9Wv+EejP/Lxe/wDgS/8AjUugf8gKy/64J/6CKt0AcH4t&#10;/Zr8G+OtWW+1bRob68XH72SR9zY4GcEZ/HNdFo3gOw8PadFZ2KzWlrANscUU7qqj6A1tUVtUxFWc&#10;FTnJtLZNtpeiMYYelCbqQik3u0ldmTdaDGrR/vrw5bvcv/jU3/CPR/8APxe/+BL/AONWbz78f+9U&#10;9Ymxn/8ACPR/8/F7/wCBL/40f8I9H/z8Xv8A4Ev/AI1oUUAZ/wDwj0f/AD8Xv/gS/wDjVI6In/CQ&#10;InnXn+oY5+0Pn7w75rdrPP8AyM0f/Xs3/oS0AH/CPR/8/F7/AOBL/wCNH/CPR/8APxe/+BL/AONa&#10;FFAGbN4fjELfv7zof+Xl/wDGm23h+Mwr/pF7/wCBL/41o3H+of6GktP9Sv8AnvQBT/4R6P8A5+L3&#10;/wACX/xo/wCEej/5+L3/AMCX/wAa0KKAMK+0NE1exXzrz59/JuHyMDsc8Vd/4R6P/n4vf/Al/wDG&#10;jUf+Q3p//bT/ANBFaFAGf/wj0f8Az8Xv/gS/+NQ3Ggos0Y8+95P/AD8v/jWtVe6/4+IfrQBX/wCE&#10;ej/5+L3/AMCX/wAaP+Eej/5+L3/wJf8AxrQooAw9a0NIo7f99dndcRrzcOcfN9auf8I9H/z8Xv8A&#10;4Ev/AI0uv/6u1/6+ov8A0Kr9AGf/AMI9H/z8Xv8A4Ev/AI0f8I9H/wA/F7/4Ev8A41oUUAZNpoMb&#10;GT9/e/e/5+X/AMam/wCEej/5+L3/AMCX/wAasWXWT/eqxQBn/wDCPR/8/F7/AOBL/wCNUtc0NIoI&#10;P314d1xGvNw56sPet2s/xD/x72//AF9Rf+hCgA/4R6P/AJ+L3/wJf/Gj/hHo/wDn4vf/AAJf/GtC&#10;igDP/wCEej/5+L3/AMCX/wAajudAjWBv395/4Ev/AI1qVHef8ezUAUIfD8bwofPvemf+Pl/8af8A&#10;8I9GP+Xi9/8AAl/8auW3/HvH/uipKAM//hHo/wDn4vf/AAJf/Gj/AIR6P/n4vf8AwJf/ABrQooAw&#10;9E0NJYLj99eDFzKvFw46Mfern/CPR/8APxe/+BL/AONL4f8A+Pe4/wCvqb/0M1foAz/+Eej/AOfi&#10;9/8AAl/8ahutBjRo/wB9edf+fl/8a1qr3vWP/eoAr/8ACPR/8/F7/wCBL/40f8I9H/z8Xv8A4Ev/&#10;AI1oUUAZ/wDwj0f/AD8Xv/gS/wDjVLTNDSS/1FfOvB5c6ji4cZ/dIeeeetbtZ+kf8hLVP+vhf/RU&#10;dAB/wj0f/Pxe/wDgS/8AjR/wj0f/AD8Xv/gS/wDjWhRQBn/8I9H/AM/F7/4Ev/jR/wAI9H/z8Xv/&#10;AIEv/jWhRQBn/wDCPR/8/F7/AOBL/wCNQjQU+2bfPvOn/Py/+Na1Vx/yEP8AgNAFf/hHo/8An4vf&#10;/Al/8aP+Eej/AOfi9/8AAl/8a0KKAM//AIR6P/n4vf8AwJf/ABo/4R6P/n4vf/Al/wDGtCigDP8A&#10;+Eej/wCfi9/8CX/xqnqGhouqWK+defO78m4ckYQ9Oa3Koal/yGdN/wB+T/0A0AJ/wj0f/Pxe/wDg&#10;S/8AjR/wj0f/AD8Xv/gS/wDjWhRQBn/8I9H/AM/F7/4Ev/jR/wAI9H/z8Xv/AIEv/jWhRQBn/wDC&#10;PR/8/F7/AOBL/wCNH/CPR/8APxe/+BL/AONaFFAGTdaBGCn7+86/8/L/AONTDw/GR/x8X3/gS/8A&#10;jVq76x/WpU+7QBQ/4R6P/n4vf/Al/wDGj/hHo/8An4vf/Al/8a0KKAM//hHo/wDn4vf/AAJf/Gj/&#10;AIR6P/n4vf8AwJf/ABrQooAz/wDhHo/+fi9/8CX/AMaivNAjSH/XXh573L/41q1Dff6j8aAKv/CP&#10;xn/l4vf/AAJf/Gj/AIR6P/n4vf8AwJf/ABrQHSigDP8A+Eej/wCfi9/8CX/xrxD/AIKQaKlt+xR4&#10;8k866YrbW+A07Mp/0qHqCa9/rwz/AIKU/wDJkPj3/r2t/wD0rhoA9xg/1Cf7op1Ng/1Cf7op1ABR&#10;RRQAUUUUAFFFFABRRRQAUUUUAFFFFABRRRQAYzRRRQAUYoooAKKKKACiiigAxiiiigArxn9kP7/x&#10;H/7H3Wf/AEatezV4z+yH9/4j/wDY+6z/AOjVoA9mooooAKKKKACiiigCvP8A8fkdWKrz/wDH5HVi&#10;gAooooAKKKKACqGs/wDH5pv/AF9f+0pKv1Q1n/j803/r6/8AaUlAF+iiigAooooAKKKKAK9/0T/e&#10;qxVe/wCif71WKACiiigAooooAOtZ/ihQdBuuP+WZrQqh4n/5AF1/1zNAF1VAHQV5r8cf2p/DfwMv&#10;LexvvtmoatdL5kdjZR+ZKE/vt0CrnjJr0o/cr4P/AGldOudG/aY8UNqCusmpGKaykfpNAEACr/uk&#10;HI/SvpOF8poZhi3SxDdoxbsnZvVK343fkfO8TZpWwOFVSgtW7Xey0b/SyPqX4L/tUeGvjhqM2n2B&#10;vNP1SBPMazvYvLlZe7LyQy/Q9q9LkQMvT9K+D/2eNPuNZ/aF8MDT1dprGczXLx/8soMfMG9N3H+c&#10;V95U+KcooZfilTw7dpJOz1a1a/S6DhvNKuOwznWtdO11s9E9vnZnGj4E+DrbXW1IeHdKW8ZvMMn2&#10;cfeyTnHTOSecVvWHi/R727NpBqenTXUZ2tDHcI0inryoOenNeQ/t7+OtU8IfCmxtdLuZrFtd1BLG&#10;e5iO14oiCzBWzkM2MA+5r5Dh8O2+lbbix3WN9bnzIbqJysyOOQxbOT+Nenk3C9XNML9ar1mtWo6O&#10;W3e70Xkjzs24ip5biXh6FFPROTvy79rLX52P0uDZqvb/APH1LXI/s6+M734gfBfw9q+oD/TLy1Bm&#10;OMb2BK7up64z+Pauut/+PqWvjK9GVGrKlPeLafqtD63D1o1qUasdpJP79SxRRRWRsFFFFABRRRQB&#10;Q8S/8gd/9+P/ANDWr9UPEv8AyB3/AN+P/wBDWr9ABRRRQBDef6qpI/8AVr9KjvP9VUkf+rX6UAOo&#10;oooAbN/qm+hqp4b/AORd0/8A69o//QRVub/VN9DVTw3/AMi7p/8A17R/+gigC7RRRQAVHc/8e8n+&#10;6akqO5/495P900AFn/x7LUlR2f8Ax7LUlABRRRQAy4/1D/Q1W8Pf8gGy/wCuEf8A6CKs3H+of6Gq&#10;3h7/AJANl/1wj/8AQRQBcooooAKKKKACiiigCvp/+rb/AHqsVX0//Vt/vVYoAKKKKACiiigAqhY/&#10;8hy+/wByL+Rq/VCx/wCQ5ff7kX8jQBfooooAKKKKAI7n/Ut9KLb/AI91+lFz/qW+lFt/x7r9KAJK&#10;KKKACiiigChf/wDIc0/6S/8AoIq/VC//AOQ5p/0l/wDQRV+gAooooAKr2n+vm/3v8asVXtP9fN/v&#10;f40AWKKKKACodR/5B8//AFzb+VTVDqP/ACD5/wDrm38qAGaN/wAge1/64p/6CKs1W0b/AJA9r/1x&#10;T/0EVZoAKjuf+PeT/dNSVHc/8e8n+6aACz/49lqSo7P/AI9lqSgAqO7/AOPWT/cP8qkqO7/49ZP9&#10;w/yoAg0D/kBWX/XBP/QRVuqmgf8AICsv+uCf+girdABRRRQBBeffj/3qnqC8+/H/AL1T0AFFFFAB&#10;Wef+Rmj/AOvZv/QlrQrPP/IzR/8AXs3/AKEtAGhRRRQAy4/1D/Q0lp/qV/z3pbj/AFD/AENJaf6l&#10;f896AJKKKKAM/Uf+Q3p//bT/ANBFaFZ+o/8AIb0//tp/6CK0KACq91/x8Q/WrFV7r/j4h+tAFiii&#10;igChr/8Aq7X/AK+ov/Qqv1Q1/wD1dr/19Rf+hVfoAKKKKAK9l1k/3qsVXsusn+9VigArP8Q/8e9v&#10;/wBfUX/oQrQrP8Q/8e9v/wBfUX/oQoA0KKKKACo7z/j2apKjvP8Aj2agAtv+PeP/AHRUlR23/HvH&#10;/uipKACiiigCh4f/AOPe4/6+pv8A0M1fqh4f/wCPe4/6+pv/AEM1foAKr3vWP/eqxVe96x/71AFi&#10;iiigArP0j/kJap/18L/6KjrQrP0j/kJap/18L/6KjoA0KKKKACiiigAquP8AkIf8BqxVcf8AIQ/4&#10;DQBYooooAKKKKACqGpf8hnTf9+T/ANANX6oal/yGdN/35P8A0A0AX6KKKACiiigAooooAhu+sf1q&#10;VPu1Fd9Y/rUqfdoAWiiigAooooAKhvv9R+NTVDff6j8aAJh0ooHSigArwz/gpT/yZD49/wCva3/9&#10;K4a9zrwz/gpT/wAmQ+Pf+va3/wDSuGgD3GD/AFCf7op1Ng/1Cf7op1ABRRRQAUUUUAFFFFABRRRQ&#10;AUUUUAFFFFABRRRQAUUUUAFFFFABRRRQAUUUUAFFFFABXjP7If3/AIj/APY+6z/6NWvZq8Z/ZD+/&#10;8R/+x91n/wBGrQB7NRRRQAUUUUAFFFFAFef/AI/I6sVXn/4/I6sUAFFFFABRRRQAVQ1n/j803/r6&#10;/wDaUlX6oaz/AMfmm/8AX1/7SkoAv0UUUAFFFFABRRRQBXv+if71WKr3/RP96rFABRRRQAUUUUAF&#10;UPE//IAuv+uZq/VDxP8A8gC6/wCuZoAvjla434ueA/BvjPT7eHxba6ZNEXxA11II2DY6K2QffAPa&#10;tb4l+KG8D/DfXtaWFrhtH06e9ESgs0pijZ9oA5OduOK/A/4wfGPxF8d/H194k8TalcalqV47HMjl&#10;lt0ySsUanhEXOAo4H51+jeHvAmJ4grVKtKt7GNK3vJNu7vZJJrond3+8/P8AjvjShkdOnSqUfayq&#10;X0bsrK123Z91ZWP3k+HHwm8L/DaxYeHdJs9PS4+Z3i+ZpPqxJJHfrjvXUV+Qf/BJL9pHxN4E/aH0&#10;vwjHeXV54e8QOYJbJmaSOFiOJFH8JHGT6A1+vleVxxwvicizL6riavteZKSlrdrbVNuz07v1PT4N&#10;4kw+c4D6xh6fs+V8rj0T30aSunfsjlfjF8JdL+NPgubRdVVvKkIkiljOJLeReVdT2I/xrwXSv+Ce&#10;t9LqSx6p4qW40pW+cQ2+yedO4Y9B+H/1q+ifH3xE0X4YeHpdV17ULfTbGEcyzNjJ9AOrE+g5rk/h&#10;z+1f4F+KOtLpul60n9oSAmO3nheB5QDj5dwAbPoOa8/K8wzfDYaUsHzez6vluk+rvbTzO3MsDlWI&#10;xEVi+X2nRc1m10Vr6nceGvDtr4T0K002xiWG0sohFEg/hUf19+5qe3/4+panDZNQW/8Ax9S18/KT&#10;k+aW7PfjFRXKtixRRRSGFFFFABRRRQBQ8S/8gd/9+P8A9DWr9UPEv/IHf/fj/wDQ1q/QAUUUUAQ3&#10;n+qqSP8A1a/So7z/AFVSR/6tfpQA6iiigBs3+qb6Gqnhv/kXdP8A+vaP/wBBFW5v9U30NVPDf/Iu&#10;6f8A9e0f/oIoAu0UUUAFR3P/AB7yf7pqSo7n/j3k/wB00AFn/wAey1JUdn/x7LUlABRRRQAy4/1D&#10;/Q1W8Pf8gGy/64R/+girNx/qH+hqt4e/5ANl/wBcI/8A0EUAXKKKKACiiigAooooAr6f/q2/3qsV&#10;X0//AFbf71WKACiiigAooooAKoWP/Icvv9yL+Rq/VCx/5Dl9/uRfyNAF+iiigAooooAjuf8AUt9K&#10;Lb/j3X6UXP8AqW+lFt/x7r9KAJKKKKACiiigChf/APIc0/6S/wDoIq/VC/8A+Q5p/wBJf/QRV+gA&#10;ooooAKr2n+vm/wB7/GrFV7T/AF83+9/jQBYooooAKh1H/kHz/wDXNv5VNUOo/wDIPn/65t/KgBmj&#10;f8ge1/64p/6CKs1W0b/kD2v/AFxT/wBBFWaACo7n/j3k/wB01JUdz/x7yf7poALP/j2WpKjs/wDj&#10;2WpKACo7v/j1k/3D/KpKju/+PWT/AHD/ACoAg0D/AJAVl/1wT/0EVbqpoH/ICsv+uCf+girdABRR&#10;RQBBeffj/wB6p6gvPvx/71T0AFFFFABWef8AkZo/+vZv/QlrQrPP/IzR/wDXs3/oS0AaFFFFADLj&#10;/UP9DSWn+pX/AD3pbj/UP9DSWn+pX/PegCSiiigDP1H/AJDen/8AbT/0EVoVn6j/AMhvT/8Atp/6&#10;CK0KACq91/x8Q/WrFV7r/j4h+tAFiiiigChr/wDq7X/r6i/9Cq/VDX/9Xa/9fUX/AKFV+gAooooA&#10;r2XWT/eqxVey6yf71WKACs/xD/x72/8A19Rf+hCtCs/xD/x72/8A19Rf+hCgDQooooAKjvP+PZqk&#10;qO8/49moALb/AI94/wDdFSVHbf8AHvH/ALoqSgAooooAoeH/APj3uP8Ar6m/9DNX6oeH/wDj3uP+&#10;vqb/ANDNX6ACq971j/3qsVXvesf+9QBYooooAKz9I/5CWqf9fC/+io60Kz9I/wCQlqn/AF8L/wCi&#10;o6ANCiiigAooooAKrj/kIf8AAasVXH/IQ/4DQBYooooAKKKKACqGpf8AIZ03/fk/9ANX6oal/wAh&#10;nTf9+T/0A0AX6KKKACiiigAooooAhu+sf1qVPu1Fd9Y/rUqfdoAWiiigAooooAKhvv8AUfjU1Q33&#10;+o/GgCYdKKB0ooAK8M/4KU/8mQ+Pf+va3/8ASuGvc68M/wCClP8AyZD49/69rf8A9K4aAPcYP9Qn&#10;+6KdTYP9Qn+6KdQAUUUUAFFFFABRRRQAUUUUAFFFFABRRRQAUUUUAFFFFABRRRQAUUUUAFFFFABR&#10;RRQAV4z+yH9/4j/9j7rP/o1a9mrxn9kP7/xH/wCx91n/ANGrQB7NRRRQAUUUUAFFFFAFef8A4/I6&#10;sVXn/wCPyOrFABRRRQAUUUUAFUNZ/wCPzTf+vr/2lJV+qGs/8fmm/wDX1/7SkoAv0UUUAFFFFABR&#10;RRQBXv8Aon+9Viq9/wBE/wB6rFABRRRQAUUUUAFUPE//ACALr/rmav1Q8T/8gC6/65mgBni3Qo/F&#10;PhPUtMlCtFqNrJbOCOCrqVOfwNfjL8Zv+CeHi74d+PbzTY41jjWZvJ86KXEiEnaUZEYMMD2PbHFf&#10;tUzbY/wr58+Lv/BSz4R/CDx1LoGpavc6hqNi5juv7PtGuo7JxkEO68AgjBAyQeDzmv0Tw94mzjK6&#10;9SnlNF1udJyik3ts9E7b/M+C464fyrMaNOpmVVUuVtKTaW+61av+h4d/wS1/4J13nwn11vHvi+Nf&#10;7QVNulWpQjy8jmY5wehwBgevpX3sxwK5P4P/ABk8M/HPwXb694W1S31TS7jI8yI/NE3BKOp5VhkZ&#10;UgHkdiK6wjNfN8UZ5j81zGeKzG6qbctrcqXS3S3XzPf4ayfBZbgIYfAO8N+a9+Zvrf8ArQ+R/wDg&#10;oQ91P8UfCMN0zNpK2k8lurA+WbrcPw3BOnf9K8R1DzIpbOa23rfQ3UTWjR/6xZN4+7jnpnOO2a/Q&#10;H4n/AAo0L4u+HW0vXbNLq3zvQ52yQt2ZW6g1xnw7/Y58HfDjxDDqkEN7qF7bHMD31x5whOcgqMAZ&#10;H+B6gGvpcl4vwmEy+OHqRfPBNWSVndt79N9dD53NuFcVicfKvTkuWTTu91t9/kemaEZjpNqbjH2g&#10;xL5mP72Bn9c1Jb/8fUtTBVHSobf/AI+pa/Outz76MbKxYooooKCiiigAooooAoeJf+QO/wDvx/8A&#10;oa1fqh4l/wCQO/8Avx/+hrV+gAooooAhvP8AVVJH/q1+lR3n+qqSP/Vr9KAHUUUUANm/1TfQ1U8N&#10;/wDIu6f/ANe0f/oIq3N/qm+hqp4b/wCRd0//AK9o/wD0EUAXaKKKACo7n/j3k/3TUlR3P/HvJ/um&#10;gAs/+PZakqOz/wCPZakoAKKKKAGXH+of6Gq3h7/kA2X/AFwj/wDQRVm4/wBQ/wBDVbw9/wAgGy/6&#10;4R/+gigC5RRRQAUUUUAFFFFAFfT/APVt/vVYqvp/+rb/AHqsUAFFFFABRRRQAVQsf+Q5ff7kX8jV&#10;+qFj/wAhy+/3Iv5GgC/RRRQAUUUUAR3P+pb6UW3/AB7r9KLn/Ut9KLb/AI91+lAElFFFABRRRQBQ&#10;v/8AkOaf9Jf/AEEVfqhf/wDIc0/6S/8AoIq/QAUUUUAFV7T/AF83+9/jViq9p/r5v97/ABoAsUUU&#10;UAFQ6j/yD5/+ubfyqaodR/5B8/8A1zb+VADNG/5A9r/1xT/0EVZqto3/ACB7X/rin/oIqzQAVHc/&#10;8e8n+6akqO5/495P900AFn/x7LUlR2f/AB7LUlABUd3/AMesn+4f5VJUd3/x6yf7h/lQBBoH/ICs&#10;v+uCf+girdVNA/5AVl/1wT/0EVboAKKKKAILz78f+9U9QXn34/8AeqfNABRWXdeNNJsdW+wzapp8&#10;N518h7lFk7fwk57j861A2aqUZLVomNSMtIsKzz/yM0f/AF7N/wChLWhWef8AkZo/+vZv/QlqSjQo&#10;oooAZcf6h/oaS0/1K/570tx/qH+hpLT/AFK/570ASUUUUAZ+o/8AIb0//tp/6CK0Kz9R/wCQ3p//&#10;AG0/9BFaFABVe6/4+IfrViq91/x8Q/WgCxRRRQBQ1/8A1dr/ANfUX/oVX6oa/wD6u1/6+ov/AEKr&#10;9ABRRRQBXsusn+9Viq9l1k/3qsUAFZ/iH/j3t/8Ar6i/9CFaFZ/iH/j3t/8Ar6i/9CFAGhRRRQAV&#10;Hef8ezVJUd5/x7NQAW3/AB7x/wC6KkqO2/494/8AdFSUAFFFFAFDw/8A8e9x/wBfU3/oZq/VDw//&#10;AMe9x/19Tf8AoZq/QAVXvesf+9Viq971j/3qALFFFFABWfpH/IS1T/r4X/0VHWhWfpH/ACEtU/6+&#10;F/8ARUdAGhRRRQAUUUUAFVx/yEP+A1YquP8AkIf8BoAsUUUUAFFFFABVDUv+Qzpv+/J/6Aav1Q1L&#10;/kM6b/vyf+gGgC/RRRQAUUUUAFFFFAEN31j+tSp92orvrH9alT7tAC0UUUAFFFFABUN9/qPxqaob&#10;7/UfjQBMOlFA6UUAFeGf8FKf+TIfHv8A17W//pXDXudeGf8ABSn/AJMh8e/9e1v/AOlcNAHuMH+o&#10;T/dFOpsH+oT/AHRTqACiiigAooooAKKKKACiiigAooooAKKKKACiiigAooooAKKKKACiiigAoooo&#10;AKKKKACvGf2Q/v8AxH/7H3Wf/Rq17NXjP7If3/iP/wBj7rP/AKNWgD2aiiigAooooAKKKKAK8/8A&#10;x+R1YqvP/wAfkdWKACiiigAooooAKoaz/wAfmm/9fX/tKSr9UNZ/4/NN/wCvr/2lJQBfooooAKKK&#10;KACiiigCvf8ARP8AeqxVe/6J/vVYoAKKKKACiiigAqh4n/5AF1/1zNX6oeJ/+QBdf9czQBnfFR76&#10;P4X+Im0xiupLplwbRhniURNs6c/ex05r8G4vEDruzG8s24md5G+Z5M/MT3Jz3Nfvn4s02TWvCuo2&#10;cbGOS6tZIVYHG0spAOfxr8qPF/7Lfhm28RTWviCwuNH1ixYxXkaymFbkrkeZzwQ33srjOa/cPB3O&#10;MNg1ioV1dy5GrK705vw1+8/HfFTK8Ri5YedF6JSWu2vL5b6fcepf8EPNRvr3xT8QFjaRdH+z2rSR&#10;HO1bjc+Cv8OdobPc8V+i1fKX/BNH4Pr4B07XNQsdPfTdFu1jt7YMCrXTL96Q55J7Z/D6fVtfB+IW&#10;Op4zP69ej8L5fwik7+d1qfZcB4Ophcko0au65vxk3p5a6Hhf7d/7aem/sW/De11SazGq61rEj2+m&#10;WBk8sTMoBd3OCQiZXOOSWUcZyPh/wV/wXT+Ilj4ojk8QeG/CuoaM0oM0FnFNb3CR85EbtI4yOD8y&#10;nOMcZyPav+C43wK1bx58LfDPjHTY/Pt/B8lxHqMYY7khn8oLIBnGFaPBwM/OOwNflza2kl9cpDGu&#10;6SRgijOMk8Cv2Hww4J4ezPIfrOLpqpUk5KTbd42bslZq2lnfrc/KvETi7PMBnf1fDVHTpxUXFJK0&#10;rpXbutdbq3S3c/oM+EfxO0v4y/DjRvFGizfaNL1y1W6gYjDAHqrDsykFSOxBrct/+PqWvLP2GvhL&#10;d/Az9lbwX4Yv5I5r6xsTLcNHJ5iCSWR5mVWychTJjjjjjjFep2//AB9S1/O2Y0qNLF1aeGlzU1KS&#10;i+8U2k/mj95y2tWq4SlUxCtNxi5Ls2k2vvLFFFFcZ2BRRRQAUUUUAUPEv/IHf/fj/wDQ1q/VDxL/&#10;AMgd/wDfj/8AQ1q/QAUUUUAQ3n+qqSP/AFa/So7z/VVJH/q1+lADqKKKAGzf6pvoaqeG/wDkXdP/&#10;AOvaP/0EVbm/1TfQ1U8N/wDIu6f/ANe0f/oIoAu0UUUAFR3P/HvJ/umpKjuf+PeT/dNABZ/8ey1J&#10;Udn/AMey1JQAUUUUAMuP9Q/0NVvD3/IBsv8ArhH/AOgirNx/qH+hqt4e/wCQDZf9cI//AEEUAXKK&#10;KKACiiigAooooAr6f/q2/wB6rFV9P/1bf71WKACiiigAooooAKoWP/Icvv8Aci/kav1Qsf8AkOX3&#10;+5F/I0AX6KKKACiiigCO5/1LfSi2/wCPdfpRc/6lvpRbf8e6/SgCSiiigAooooAoX/8AyHNP+kv/&#10;AKCKv1Qv/wDkOaf9Jf8A0EVfoAKKKKACq9p/r5v97/GrFV7T/Xzf73+NAFiiiigAqHUf+QfP/wBc&#10;2/lU1Q6j/wAg+f8A65t/KgBmjf8AIHtf+uKf+girNVtG/wCQPa/9cU/9BFWaACo7n/j3k/3TUlR3&#10;P/HvJ/umgAs/+PZakqOz/wCPZakoAKju/wDj1k/3D/KpKju/+PWT/cP8qAINA/5AVl/1wT/0EVbq&#10;poH/ACArL/rgn/oIq3QAUUUUAQXn34/96uK/aa8b33w5+BfibWtNH+nWVkzQtjPlsSF3de2c/h0P&#10;Su1vPvx/71V/E/hqz8YaDeabqEK3FnfRNDNGw4ZSMGujC1IU68J1VeKabXdJ6r5mGKpzqUZwpuza&#10;aT7O2jPzfTwxbXatNeb76+n/AHkt3M5aaRzyW39R+Br7C/YT8bap4t+Es9vqVxJeNo17JZQ3Eh3N&#10;JGuNoJzksOhzjtXEXn/BPG8tNVeHTfFTQ6Pn90s0HmXEK8fIG6HjPJ56V758JPhXpvwe8GW2i6Wp&#10;8mHLySPzJO56ux7k1+gcWcQYDGYJUaEueV01o1yrrula+1lofC8M5HjsJjHUrLljZp6/E9LddfVn&#10;UVnn/kZo/wDr2b/0Ja0Kzz/yM0f/AF7N/wChLX5ufoJoUUUUAMuP9Q/0NJaf6lf896W4/wBQ/wBD&#10;SWn+pX/PegCSiiigDP1H/kN6f/20/wDQRWhWfqP/ACG9P/7af+gitCgAqvdf8fEP1qxVe6/4+Ifr&#10;QBYooooAoa//AKu1/wCvqL/0Kr9UNf8A9Xa/9fUX/oVX6ACiiigCvZdZP96rFV7LrJ/vVYoAKz/E&#10;P/Hvb/8AX1F/6EK0Kz/EP/Hvb/8AX1F/6EKANCiiigAqO8/49mqSo7z/AI9moALb/j3j/wB0VJUd&#10;t/x7x/7oqSgAooooAoeH/wDj3uP+vqb/ANDNX6oeH/8Aj3uP+vqb/wBDNX6ACq971j/3qsVXvesf&#10;+9QBYooooAKz9I/5CWqf9fC/+io60Kz9I/5CWqf9fC/+io6ANCiiigAooooAKrj/AJCH/AasVXH/&#10;ACEP+A0AWKKKKACiiigAqhqX/IZ03/fk/wDQDV+qGpf8hnTf9+T/ANANAF+iiigAooooAKKKKAIb&#10;vrH9alT7tRXfWP61Kn3aAFooooAKKKKACob7/UfjU1Q33+o/GgCYdKKB0ooAK8M/4KU/8mQ+Pf8A&#10;r2t//SuGvc68M/4KU/8AJkPj3/r2t/8A0rhoA9xg/wBQn+6KdTYP9Qn+6KdQAUUUUAFFFFABRRRQ&#10;AUUUUAFFFFABRRRQAUUUUAFFFFABRRRQAUUUUAFFFFABRRRQAV4z+yH9/wCI/wD2Pus/+jVr2avG&#10;f2Q/v/Ef/sfdZ/8ARq0AezUUUUAFFFFABRRRQBXn/wCPyOrFV5/+PyOrFABRRRQAUUUUAFUNZ/4/&#10;NN/6+v8A2lJV+qGs/wDH5pv/AF9f+0pKAL9FFFABRRRQAUUUUAV7/on+9Viq9/0T/eqxQAUUUUAF&#10;FFFABVDxP/yALr/rmav1Q8T/APIAuv8ArmaAL45WsvWfBGi+IrqOfUNJ02+mi+5JPbJIy9ehIJ7m&#10;tQdKKqM5Rd4uzJlGMlaSuR21pFZQLHDHHFHGoVURQqqBwAAOgFSUUVJR8mf8Ff7bUJ/gBockPnHS&#10;YdchfUggJUJtfYXwcbA+M5HXFfAV0tutnMzqgjdcvgfer9n/ABT4V0/xpodxpuqWdvf2N2hjmgnT&#10;fHIp7EGvF/DP/BNz4T+FvE8eqQ+HfPaCUSw29xcvLbxNz0QnBB64bI/Div1jg3j/AAmVZc8Hiacr&#10;xbacba36O7Vn566eh+X8W8EYvMsw+t4acbSSTUr6W7WTuvLTU3/2GbXU7X9lDwOmsed9uXTx/rQQ&#10;wjLMYupJx5ezHbGMcV6lb/8AH1LUltbLaxrHGqqiDCgdAKjt/wDj6lr8wxuJeIxFTENW55OVl0u7&#10;2+R+jYLD/V8PDD3vyxSv3srXLFFFFcx1BRRRQAUUUUAUPEv/ACB3/wB+P/0Nav1Q8S/8gd/9+P8A&#10;9DWr9ABRRRQBDef6qpI/9Wv0qO8/1VSR/wCrX6UAOooooAbN/qm+hqp4b/5F3T/+vaP/ANBFW5v9&#10;U30NVPDf/Iu6f/17R/8AoIoAu0UUUAFR3P8Ax7yf7pqSo7n/AI95P900AFn/AMey1JUdn/x7LUlA&#10;BRRRQAy4/wBQ/wBDVbw9/wAgGy/64R/+girNx/qH+hqt4e/5ANl/1wj/APQRQBcooooAKKKKACii&#10;igCvp/8Aq2/3qsVX0/8A1bf71WKACiiigAooooAKoWP/ACHL7/ci/kav1Qsf+Q5ff7kX8jQBfooo&#10;oAKKKKAI7n/Ut9KLb/j3X6UXP+pb6UW3/Huv0oAkooooAKKKKAKF/wD8hzT/AKS/+gir9UL/AP5D&#10;mn/SX/0EVfoAKKKKACq9p/r5v97/ABqxVe0/183+9/jQBYooooAKh1H/AJB8/wD1zb+VTVDqP/IP&#10;n/65t/KgBmjf8ge1/wCuKf8AoIqzVbRv+QPa/wDXFP8A0EVZoAKjuf8Aj3k/3TUlR3P/AB7yf7po&#10;ALP/AI9lqSo7P/j2WpKACo7v/j1k/wBw/wAqkqO7/wCPWT/cP8qAINA/5AVl/wBcE/8AQRVuqmgf&#10;8gKy/wCuCf8AoIq3QAUUUUAQXn34/wDeqeoLz78f+9U9ABRiiigArPP/ACM0f/Xs3/oS1oVnn/kZ&#10;o/8Ar2b/ANCWgDQooooAZcf6h/oaS0/1K/570tx/qH+hpLT/AFK/570ASUUUUAZ+o/8AIb0//tp/&#10;6CK0Kz9R/wCQ3p//AG0/9BFaFABVe6/4+IfrViq91/x8Q/WgCxRRRQBQ1/8A1dr/ANfUX/oVX6oa&#10;/wD6u1/6+ov/AEKr9ABRRRQBXsusn+9Viq9l1k/3qsUAFZ/iH/j3t/8Ar6i/9CFaFZ/iH/j3t/8A&#10;r6i/9CFAGhRRRQAVHef8ezVJUd5/x7NQAW3/AB7x/wC6KkqO2/494/8AdFSUAFFFFAFDw/8A8e9x&#10;/wBfU3/oZq/VDw//AMe9x/19Tf8AoZq/QAVXvesf+9Viq971j/3qALFFFFABWfpH/IS1T/r4X/0V&#10;HWhWfpH/ACEtU/6+F/8ARUdAGhRRRQAUUUUAFVx/yEP+A1YquP8AkIf8BoAsUUUUAFFFFABVDUv+&#10;Qzpv+/J/6Aav1Q1L/kM6b/vyf+gGgC/RRRQAUUUUAFFFFAEN31j+tSp92orvrH9alT7tAC0UUUAF&#10;FFFABUN9/qPxqaob7/UfjQBMOlFA6UUAFeGf8FKf+TIfHv8A17W//pXDXudeGf8ABSn/AJMh8e/9&#10;e1v/AOlcNAHuMH+oT/dFOpsH+oT/AHRTqACiiigAooooAKKKKACiiigAooooAKKKKACiiigAoooo&#10;AKKKKACiiigAooooAKKKKACvGf2Q/v8AxH/7H3Wf/Rq17NXjP7If3/iP/wBj7rP/AKNWgD2aiiig&#10;AooooAKKKKAK8/8Ax+R1YqvP/wAfkdWKACiiigAooooAKoaz/wAfmm/9fX/tKSr9UNZ/4/NN/wCv&#10;r/2lJQBfooooAKKKKACiiigCvf8ARP8AeqxVe/6J/vVYoAKKKKACiiigAqh4n/5AF1/1zNX6oeJ/&#10;+QBdf9czQBdZ/Lj3HsK+UfjD/wAFd/h78L/H91oVjY614o/s6Yw3l3p0afZ4nGQyozsPMIIxxx6E&#10;19JfFHTrzV/hl4gtNNZk1C6024htWGMrK0TBDyQPvEdSK/C5bKbRnmsbqGS2vLCRobmGVdskUikh&#10;gwPIOQetfqfhnwfl+dzrzx7bVPltFOzd76t72VradXr2PzPxE4rx2UKjDBJLnveTV9raJba36/I/&#10;a/8AZ1/aU8L/ALT3gJde8L3jzQq/lXNvKnl3FnJjJjkXseeoJB7E16BX56/8ES/D2qDxF481hVmX&#10;QZobe18zb+7nuFJb5T6qp5wP4x6iv0Kr5LjDJaGVZvWwOGlzQi1a+6uk7PzV7H1PCeb1szyuljMR&#10;HllK97bOzauvJ2uFFFFfMn0YVXt/+PqWrFV7f/j6loAsUUUUAFFFFABRRRQBQ8S/8gd/9+P/ANDW&#10;r9UPEv8AyB3/AN+P/wBDWr9ABRRRQBDef6qpI/8AVr9KjvP9VUkf+rX6UAOooooAbN/qm+hqp4b/&#10;AORd0/8A69o//QRVub/VN9DVTw3/AMi7p/8A17R/+gigC7RRRQAVHc/8e8n+6akqO5/495P900AF&#10;n/x7LUlR2f8Ax7LUlABRRRQAy4/1D/Q1W8Pf8gGy/wCuEf8A6CKs3H+of6Gq3h7/AJANl/1wj/8A&#10;QRQBcooooAKKKKACiiigCvp/+rb/AHqsVX0//Vt/vVYoAKKKKACiiigAqhY/8hy+/wByL+Rq/VCx&#10;/wCQ5ff7kX8jQBfooooAKKKKAI7n/Ut9KLb/AI91+lFz/qW+lFt/x7r9KAJKKKKACiiigChf/wDI&#10;c0/6S/8AoIq/VC//AOQ5p/0l/wDQRV+gAooooAKr2n+vm/3v8asVXtP9fN/vf40AWKKKKACodR/5&#10;B8//AFzb+VTVDqP/ACD5/wDrm38qAGaN/wAge1/64p/6CKs1W0b/AJA9r/1xT/0EVZoAKjuf+PeT&#10;/dNSVHc/8e8n+6aACz/49lqSo7P/AI9lqSgAqO7/AOPWT/cP8qkqO7/49ZP9w/yoAg0D/kBWX/XB&#10;P/QRVuqmgf8AICsv+uCf+girdABRRRQBBeffj/3qnqC8+/H/AL1T0AFFFFABWef+Rmj/AOvZv/Ql&#10;rQrPP/IzR/8AXs3/AKEtAGhRRRQAy4/1D/Q0lp/qV/z3pbj/AFD/AENJaf6lf896AJKKKKAM/Uf+&#10;Q3p//bT/ANBFaFZ+o/8AIb0//tp/6CK0KACq91/x8Q/WrFV7r/j4h+tAFiiiigChr/8Aq7X/AK+o&#10;v/Qqv1Q1/wD1dr/19Rf+hVfoAKKKKAK9l1k/3qsVXsusn+9VigArP8Q/8e9v/wBfUX/oQrQrP8Q/&#10;8e9v/wBfUX/oQoA0KKKKACo7z/j2apKjvP8Aj2agAtv+PeP/AHRUlR23/HvH/uipKACiiigCh4f/&#10;AOPe4/6+pv8A0M1fqh4f/wCPe4/6+pv/AEM1foAKr3vWP/eqxVe96x/71AFiiiigArP0j/kJap/1&#10;8L/6KjrQrP0j/kJap/18L/6KjoA0KKKKACiiigAquP8AkIf8BqxVcf8AIQ/4DQBYooooAKKKKACq&#10;Gpf8hnTf9+T/ANANX6oal/yGdN/35P8A0A0AX6KKKACiiigAooooAhu+sf1qVPu1Fd9Y/rUqfdoA&#10;WiiigAooooAKhvv9R+NTVDff6j8aAJh0ooHSigArwz/gpT/yZD49/wCva3/9K4a9zrwz/gpT/wAm&#10;Q+Pf+va3/wDSuGgD3GD/AFCf7op1Ng/1Cf7op1ABRRRQAUUUUAFFFFABRRRQAUUUUAFFFFABRRRQ&#10;AUUUUAFFFFABRRRQAUUUUAFFFFABXjP7If3/AIj/APY+6z/6NWvZq8Z/ZD+/8R/+x91n/wBGrQB7&#10;NRRRQAUUUUAFFFFAFef/AI/I6sVXn/4/I6sUAFFFFABRRRQAVQ1n/j803/r6/wDaUlX6oaz/AMfm&#10;m/8AX1/7SkoAv0UUUAFFFFABRRRQBXv+if71WKr3/RP96rFABRRRQAUUUUAFUPE//IAuv+uZq/VD&#10;xP8A8gC6/wCuZoAuld6Y9RXk/wAT/wBhz4XfGPxYNc8Q+ENNvdUyDJOrSQtPjIBk8tlDnnGWBPA9&#10;BXrB+5XN+KfjF4X8E6jHZ6vr+k6bdSfdiuLlI3xzyQTwODyeK7MDiMXRq8+ClKM/7jaduu2tjix2&#10;Hwlany4yMZR/vJNX+ely54F+HujfDTw1a6PoOm2elabZoEit7aIRoo9eOpPUk5JPJOa2qr6ZqUGs&#10;WEV1azR3FvMu6OSNgyuPUEcGrFctSUpScpttve+9/M6qcYxiow26W2CiiipLCq9v/wAfUtWKr2//&#10;AB9S0AWKKKKACiiigAooooAoeJf+QO/+/H/6GtX6oeJf+QO/+/H/AOhrV+gAooooAhvP9VUkf+rX&#10;6VHef6qpI/8AVr9KAHUUUUANm/1TfQ1U8N/8i7p//XtH/wCgirc3+qb6Gqnhv/kXdP8A+vaP/wBB&#10;FAF2iiigAqO5/wCPeT/dNSVHc/8AHvJ/umgAs/8Aj2WpKjs/+PZakoAKKKKAGXH+of6Gq3h7/kA2&#10;X/XCP/0EVZuP9Q/0NVvD3/IBsv8ArhH/AOgigC5RRRQAUUUUAFFFFAFfT/8AVt/vVYqvp/8Aq2/3&#10;qsUAFFFFABRRRQAVQsf+Q5ff7kX8jV+qFj/yHL7/AHIv5GgC/RRRQAUUUUAR3P8AqW+lFt/x7r9K&#10;Ln/Ut9KLb/j3X6UASUUUUAFFFFAFC/8A+Q5p/wBJf/QRV+qF/wD8hzT/AKS/+gir9ABRRRQAVXtP&#10;9fN/vf41Yqvaf6+b/e/xoAsUUUUAFQ6j/wAg+f8A65t/Kpqh1H/kHz/9c2/lQAzRv+QPa/8AXFP/&#10;AEEVZqto3/IHtf8Arin/AKCKs0AFR3P/AB7yf7pqSo7n/j3k/wB00AFn/wAey1JUdn/x7LUlABUd&#10;3/x6yf7h/lUlR3f/AB6yf7h/lQBBoH/ICsv+uCf+girdVNA/5AVl/wBcE/8AQRVugAooooAgvPvx&#10;/wC9U9QXn34/96p6ACiiigArPP8AyM0f/Xs3/oS1oVnn/kZo/wDr2b/0JaANCiiigBlx/qH+hpLT&#10;/Ur/AJ70tx/qH+hpLT/Ur/nvQBJRRRQBn6j/AMhvT/8Atp/6CK0Kz9R/5Den/wDbT/0EVoUAFV7r&#10;/j4h+tWKr3X/AB8Q/WgCxRRRQBQ1/wD1dr/19Rf+hVfqhr/+rtf+vqL/ANCq/QAUUUUAV7LrJ/vV&#10;YqvZdZP96rFABWf4h/497f8A6+ov/QhWhWf4h/497f8A6+ov/QhQBoUUUUAFR3n/AB7NUlR3n/Hs&#10;1ABbf8e8f+6KkqO2/wCPeP8A3RUlABRRRQBQ8P8A/Hvcf9fU3/oZq/VDw/8A8e9x/wBfU3/oZq/Q&#10;AVXvesf+9Viq971j/wB6gCxRRRQAVn6R/wAhLVP+vhf/AEVHWhWfpH/IS1T/AK+F/wDRUdAGhQTi&#10;ivJ/2w/i/qXwg+FH2jRSqatql3Hp9tKy7lty+cyYxg7QDxxXVgsJUxVeGHpfFJ2RzYzFQw1GWIq7&#10;RV2ereb/AJzTg2a/Omx8U+JtH1D+0bTxTr39rBvMM0t20iTN6Oh+UryeAOlfcX7PvxJm+LPwk0bX&#10;biIQ3V5B+/QdBIpKt+ZGfbOK9zPOGauW041XNTi3bRNWe/Xo+jPEyXiOnmFR0uRxklfV3uv81pod&#10;pVcf8hD/AIDViq4/5CH/AAGvmT6QsUUUUAFFFFABVDUv+Qzpv+/J/wCgGr9UNS/5DOm/78n/AKAa&#10;AL9FFFABRRRQAUUUUAQ3fWP61Kn3aiu+sf1qVPu0ALRRRQAUUUUAFQ33+o/Gpqhvv9R+NAEw6UUD&#10;pRQAV4Z/wUp/5Mh8e/8AXtb/APpXDXudeGf8FKf+TIfHv/Xtb/8ApXDQB7jB/qE/3RTqbB/qE/3R&#10;TqACiiigAooooAKKKKACiiigAooooAKKKKACiiigAooooAKKKKACiiigAooooAKKKKACvF/2SIvO&#10;HxIXJH/Fe6z0/wCuq17RXjP7If3/AIj/APY+6z/6NWgD177B/ttR9g/22qxRQBX+wf7bUfYP9tqs&#10;UUAV/sH+21H2D/barFFAFOS22XCLub5u/pUn2D/baif/AI/I6sUAV/sH+21H2D/barFFAFf7B/tt&#10;R9g/22qxRQBX+wf7bVS1ez23en/O3zXOP/IclatUNZ/4/NN/6+v/AGlJQBP9g/22o+wf7bVYooAr&#10;/YP9tqPsH+21WKKAK/2D/baj7B/ttViigCncWoiC/MxycVILD/bai/6J/vVYoAr/AGD/AG2o+wf7&#10;bVYooAr/AGD/AG2o+wf7bVYooAr/AGD/AG2ql4js/L0K6O9v9Wa1aoeJ/wDkAXX/AFzNAFbxa0ul&#10;eFdSu7fdJPb2sssakj5mVSQOfcV+cul2w8UxyavqZ/tDUtWJnup5hvZ2YkleegHTHQYr9MJIxNCV&#10;bowwcjrXz942/YC0nWPFM19outXmh299IZZ7RIVmjVjkkpk/LknOK+14PzvCYB1I4l8vNa0rX2vp&#10;prrdP5Hx/FWT4nG+znQXMo3vG9t7a66aWsc5/wAE+NSvItQ8SaEsskmk2YjuIELZFs7/AHkHseuO&#10;gwK+nvsH+21cr8F/gfo/wQ8NNp+l+ZLJO3mXNzMcyXL+p9uuB2z3612VeFn2OpYzH1MRRXuu3ley&#10;Sbfrv/wT2sjwdXC4KFCs7yV/lre3yK/2D/baj7B/ttViivHPWK/2D/bao4rUPMy7mG2rlV7f/j6l&#10;oAPsH+21H2D/AG2qxRQBX+wf7bUfYP8AbarFFAFf7B/ttR9g/wBtqsUUAZXiGz2aUx3t9+P/ANDW&#10;rv2HP8bVB4l/5A7/AO/H/wChrV+gCv8AYP8Abaj7B/ttViigCrPa+XH95jTkscqPnbpTrz/VVJH/&#10;AKtfpQBD9g/22o+wf7bVYooArS2O2Nvnboaq+H7PfoFi29ubeM/+OitGb/VN9DVTw3/yLun/APXt&#10;H/6CKAJfsH+21H2D/barFFAFf7B/ttTZrLZEzbm+UZq1Udz/AMe8n+6aAIbez8yFW3MM9hTvsH+2&#10;1SWf/HstSUAV/sH+21H2D/barFFAFW4scQP87dKr6DZ79Ds/nb/UJ/6CKv3H+of6Gq3h7/kA2X/X&#10;CP8A9BFAEn2D/baj7B/ttViigCv9g/22o+wf7bVYooAr/YP9tqPsH+21WKKAKdrbecrfMy4OOKk+&#10;wf7bUaf/AKtv96rFAFf7B/ttR9g/22qxRQBX+wf7bUfYP9tqsUUAV/sH+21UbKz3a3ejc33Y+/sa&#10;1qoWP/Icvv8Aci/kaAJ/sH+21H2D/barFFAFf7B/ttR9g/22qxRQBVltBHGx3MaIbPfErbmGRU1z&#10;/qW+lFt/x7r9KAI/sH+21H2D/barFFAFf7B/ttR9g/22qxRQBl3tpt1mxXe3zCT+Qq59g/22qC//&#10;AOQ5p/0l/wDQRV+gCv8AYP8Abaj7B/ttViigCv8AYP8Abao4LbzJJBuYbTj61cqvaf6+b/e/xoAP&#10;sH+21H2D/barFFAFf7B/ttUV/ZbbGY724jb+VXah1H/kHz/9c2/lQBV0iy36Vane3MSfyFWPsH+2&#10;1Jo3/IHtf+uKf+girNAFf7B/ttTZrLZEzbm+UZq1Udz/AMe8n+6aAIbez8yFW3MM9hTvsH+21SWf&#10;/HstSUAV/sH+21MubLbbSHe33T/KrdR3f/HrJ/uH+VAFHQ7Lfotmd7cwJ/6CKtfYP9tqZoH/ACAr&#10;L/rgn/oIq3QBX+wf7bUfYP8AbarFFAFO5tfLZPmY7jjntUn2D/po1Leffj/3qnoAr/YP9tqPsH+2&#10;1WKKAK/2D/baqLWn/FSRrub/AI92/wDQlrWrPP8AyM0f/Xs3/oS0AWPsH+21H2D/AG2qxRQBVlst&#10;kbNuY4GaIbQSRg7mFT3H+of6GktP9Sv+e9AEf2D/AG2o+wf7bVYooAy76026xYLvb5vM/wDQaufY&#10;P9tqr6j/AMhvT/8Atp/6CK0KAK/2D/bao57XZJGu5juPWrlV7r/j4h+tAALD/baj7B/ttViigDK1&#10;yz2R2vztzcxj9au/Yc/xtUGv/wCrtf8Ar6i/9Cq/QBX+wf7bUfYP9tqsUUAUre181m+ZhtOBipfs&#10;H+21Fl1k/wB6rFAFf7B/ttVLXbTy4Lf52/4+Yh/48K1az/EP/Hvb/wDX1F/6EKALH2D/AG2o+wf7&#10;bVYooAr/AGD/AG2ps9n5cTNuY4q1Ud5/x7NQBDBZ74lbcw3DNO+wf7bVJbf8e8f+6KkoAr/YP9tq&#10;PsH+21WKKAMrQrPfBcfO3FzKP/HzV37B/ttUHh//AI97j/r6m/8AQzV+gCv9g/22qO4tRGV+ZvmO&#10;M1cqve9Y/wDeoAPsH+21H2D/AG2qxRQBX+wf7bVS0u036hqQ3t8s6j/yFHWrWfpH/IS1T/r4X/0V&#10;HQBY+wf7bVxfx9+CFv8AG/4dz6JNcSW0wlS5tbgc+RMmdrY79Tx713lFbYfEVKFWNak7Si7p+aMc&#10;RQhWpyo1VeMlZryPi+x/Yd+IWoal9jum0mztt2179J92V5yyx9Qfr619WfDf4bWfw08D6bodi8n2&#10;fTYREpY8seST+JJOO2a6SivVzbiDF5jGMK7VlrZKyv3f9W7I8zK8hwuAk50L3el276div9g/22qP&#10;7N/pWzc3TOauVXH/ACEP+A14h7IfYP8Abaj7B/ttViigCv8AYP8Abaj7B/ttViigCv8AYP8AbaqW&#10;oWe3VdPXe3zO/wD6Aa1aoal/yGdN/wB+T/0A0AT/AGD/AG2o+wf7bVYooAr/AGD/AG2o+wf7bVYo&#10;oAr/AGD/AG2o+wf7bVYooApz2vllfmY5NSCxB/janXfWP61Kn3aAIPsH+21H2D/barFFAFf7B/tt&#10;R9g/22qxRQBX+wf7bVHdWvlR7gzN7GrlQ33+o/GgBq2HH+saj7B/ttVgdKKAK/2D/bavD/8AgpJa&#10;eV+xH48O5j/o1v8A+lUNe8V4Z/wUp/5Mh8e/9e1v/wClcNAHuMH+oT/dFOpsH+oT/dFOoAKKKKAC&#10;iiigAooooAKKKKACiiigAooooAKKKKACiiigAooooAKKKKACiiigAooooAK8Z/ZD+/8AEf8A7H3W&#10;f/Rq17NXjP7If3/iP/2Pus/+jVoA9mooooAKKKKACiiigCvP/wAfkdWKrz/8fkdWKACiiigAoooo&#10;AKoaz/x+ab/19f8AtKSr9UNZ/wCPzTf+vr/2lJQBfooooAKKKKACiiigCvf9E/3qsVXv+if71WKA&#10;CiiigAooooAKoeJ/+QBdf9czV+qHif8A5AF1/wBczQBfHSimltqZrz3x1+1d4B+HHiJtJ1fxDa29&#10;/HzLEitKYBz9/aDt6dDzXRh8LWry5KEHJ72Sb/IwxGJo0I89aSiu7dvzPRKKy/CXjPS/Hehw6lo9&#10;7BqFjcDMc0Lblb/A+x5rUrGUZRk4yVmuhrGUZRUou6YUUUVJQVXt/wDj6lqxVe3/AOPqWgCxRRRQ&#10;AUUUUAFFFFAFDxL/AMgd/wDfj/8AQ1q/VDxL/wAgd/8Afj/9DWr9ABRRRQBDef6qpI/9Wv0qO8/1&#10;VSR/6tfpQA6iiigBs3+qb6Gqnhv/AJF3T/8Ar2j/APQRVub/AFTfQ1U8N/8AIu6f/wBe0f8A6CKA&#10;LtFFFABUdz/x7yf7pqSo7n/j3k/3TQAWf/HstSVHZ/8AHstSUAFFFFADLj/UP9DVbw9/yAbL/rhH&#10;/wCgirNx/qH+hqt4e/5ANl/1wj/9BFAFyiiigAooooAKKKKAK+n/AOrb/eqxVfT/APVt/vVYoAKK&#10;KKACiiigAqhY/wDIcvv9yL+Rq/VCx/5Dl9/uRfyNAF+iiigAooooAjuf9S30otv+PdfpRc/6lvpR&#10;bf8AHuv0oAkooooAKKKKAKF//wAhzT/pL/6CKv1Qv/8AkOaf9Jf/AEEVfoAKKKKACq9p/r5v97/G&#10;rFV7T/Xzf73+NAFiiiigAqHUf+QfP/1zb+VTVDqP/IPn/wCubfyoAZo3/IHtf+uKf+girNVtG/5A&#10;9r/1xT/0EVZoAKjuf+PeT/dNSVHc/wDHvJ/umgAs/wDj2WpKjs/+PZakoAKju/8Aj1k/3D/KpKju&#10;/wDj1k/3D/KgCDQP+QFZf9cE/wDQRVuqmgf8gKy/64J/6CKt0AFFFFAEF59+P/eqeoLz78f+9U9A&#10;BRRRQAVnn/kZo/8Ar2b/ANCWtCs8/wDIzR/9ezf+hLQBoUUUUAMuP9Q/0NJaf6lf896W4/1D/Q0l&#10;p/qV/wA96AJKKKKAM/Uf+Q3p/wD20/8AQRWhWfqP/Ib0/wD7af8AoIrQoAKr3X/HxD9asVXuv+Pi&#10;H60AWKKKKAKGv/6u1/6+ov8A0Kr9UNf/ANXa/wDX1F/6FV+gAooooAr2XWT/AHqsVXsusn+9VigA&#10;rP8AEP8Ax72//X1F/wChCtCs/wAQ/wDHvb/9fUX/AKEKANCiiigAqO8/49mqSo7z/j2agAtv+PeP&#10;/dFSVHbf8e8f+6KkoAKKKKAKHh//AI97j/r6m/8AQzV+qHh//j3uP+vqb/0M1foAKr3vWP8A3qsV&#10;Xvesf+9QBYooooAKz9I/5CWqf9fC/wDoqOtCs/SP+Qlqn/Xwv/oqOgDQooooAKKKKACq4/5CH/Aa&#10;sVXH/IQ/4DQBYooooAKKKKACqGpf8hnTf9+T/wBANX6oal/yGdN/35P/AEA0AX6KKKACiiigAooo&#10;oAhu+sf1qVPu1Fd9Y/rUqfdoAWiiigAooooAKhvv9R+NTVDff6j8aAJh0ooHSigArwz/AIKU/wDJ&#10;kPj3/r2t/wD0rhr3OvDP+ClP/JkPj3/r2t//AErhoA9xg/1Cf7op1Ng/1Cf7op1ABRRRQAUUUUAF&#10;FFFABRRRQAUUUUAFFFFABRRRQAUUUUAFFFFABRRRQAUUUUAFFFFABXjP7If3/iP/ANj7rP8A6NWv&#10;Zq8Z/ZD+/wDEf/sfdZ/9GrQB7NRRRQAUUUUAFFFFAFef/j8jqxVef/j8jqxQAUUUUAFFFFABVDWf&#10;+PzTf+vr/wBpSVfqhrP/AB+ab/19f+0pKAL9FFFABRRRQAUUUUAV7/on+9Viq9/0T/eqxQAUUUUA&#10;FFFFABVDxP8A8gC6/wCuZq/VDxP/AMgC6/65mgBni+W4g8I6lJZ/8faWsjQf74U7f1xX5x+FlMml&#10;/aJmMl5dO0t5I/MjzEnfuPUkHI59K/Sx13xbfUV4743/AGIPBvjXxLNqitqekzXjF7mOxn8qOZjn&#10;LYwcMfUV9lwnn2Gy/wBpDEp2lZ3SvtfT8fvPk+JskxGOdOph2rxvo9N7a/h+J57/AME8pbqHX/Fl&#10;rCzf2SvlShOdkU567R05GSfftX1NXO/DL4V6L8I/DUel6Larb26ks7HmSZj1Zj3Jroq8PPMwhjcd&#10;PE0lZStbvokrvze56+S4GeDwcMPUd2r+mrvZeSCiiivJPVCq9v8A8fUtWKr2/wDx9S0AWKKKKACi&#10;iigAooooAoeJf+QO/wDvx/8Aoa1fqh4l/wCQO/8Avx/+hrV+gAooooAhvP8AVVJH/q1+lR3n+qqS&#10;P/Vr9KAHUUUUANm/1TfQ1U8N/wDIu6f/ANe0f/oIq3N/qm+hqp4b/wCRd0//AK9o/wD0EUAXaKKK&#10;ACo7n/j3k/3TUlR3P/HvJ/umgAs/+PZakqOz/wCPZakoAKKKKAGXH+of6Gq3h7/kA2X/AFwj/wDQ&#10;RVm4/wBQ/wBDVbw9/wAgGy/64R/+gigC5RRRQAUUUUAFFFFAFfT/APVt/vVYqvp/+rb/AHqsUAFF&#10;FFABRRRQAVQsf+Q5ff7kX8jV+qFj/wAhy+/3Iv5GgC/RRRQAUUUUAR3P+pb6UW3/AB7r9KLn/Ut9&#10;KLb/AI91+lAElFFFABRRRQBQv/8AkOaf9Jf/AEEVfqhf/wDIc0/6S/8AoIq/QAUUUUAFV7T/AF83&#10;+9/jViq9p/r5v97/ABoAsUUUUAFQ6j/yD5/+ubfyqaodR/5B8/8A1zb+VADNG/5A9r/1xT/0EVZq&#10;to3/ACB7X/rin/oIqzQAVHc/8e8n+6akqO5/495P900AFn/x7LUlR2f/AB7LUlABUd3/AMesn+4f&#10;5VJUd3/x6yf7h/lQBBoH/ICsv+uCf+girdVNA/5AVl/1wT/0EVboAKKKKAILz78f+9U9QXn34/8A&#10;eqegAooooAKzz/yM0f8A17N/6EtaFZ5/5GaP/r2b/wBCWgDQooooAZcf6h/oaS0/1K/570tx/qH+&#10;hpLT/Ur/AJ70ASUUUUAZ+o/8hvT/APtp/wCgitCs/Uf+Q3p//bT/ANBFaFABVe6/4+IfrViq91/x&#10;8Q/WgCxRRRQBQ1//AFdr/wBfUX/oVX6oa/8A6u1/6+ov/Qqv0AFFFFAFey6yf71WKr2XWT/eqxQA&#10;Vn+If+Pe3/6+ov8A0IVoVn+If+Pe3/6+ov8A0IUAaFFFFABUd5/x7NUlR3n/AB7NQAW3/HvH/uip&#10;Kjtv+PeP/dFSUAFFFFAFDw//AMe9x/19Tf8AoZq/VDw//wAe9x/19Tf+hmr9ABVe96x/71WKr3vW&#10;P/eoAsUUUUAFZ+kf8hLVP+vhf/RUdaFZ+kf8hLVP+vhf/RUdAGhRRRQAUUUUAFVx/wAhD/gNWKrj&#10;/kIf8BoAsUUUUAFFFFABVDUv+Qzpv+/J/wCgGr9UNS/5DOm/78n/AKAaAL9FFFABRRRQAUUUUAQ3&#10;fWP61Kn3aiu+sf1qVPu0ALRRRQAUUUUAFQ33+o/Gpqhvv9R+NAEw6UUDpRQAV4Z/wUp/5Mh8e/8A&#10;Xtb/APpXDXudeGf8FKf+TIfHv/Xtb/8ApXDQB7jB/qE/3RTqbB/qE/3RTqACiiigAooooAKKKKAC&#10;iiigAooooAKKKKACiiigAooooAKKKKACiiigAooooAKKKKACvGf2Q/v/ABH/AOx91n/0atezV4z+&#10;yH9/4j/9j7rP/o1aAPZqKKKACiiigAooooArz/8AH5HViq8//H5HVigAooooAKKKKACqGs/8fmm/&#10;9fX/ALSkq/VDWf8Aj803/r6/9pSUAX6KKKACiiigAooooAr3/RP96rFV7/on+9VigAooooAKKKKA&#10;CqHif/kAXX/XM1fqh4n/AOQBdf8AXM0AXx0ooHSigAooooAKKKKACq9v/wAfUtWKr2//AB9S0AWK&#10;KKKACiiigAooooAoeJf+QO/+/H/6GtX6oeJf+QO/+/H/AOhrV+gAooooAhvP9VUkf+rX6VHef6qp&#10;I/8AVr9KAHUUUUANm/1TfQ1U8N/8i7p//XtH/wCgirc3+qb6Gqnhv/kXdP8A+vaP/wBBFAF2iiig&#10;AqO5/wCPeT/dNSVHc/8AHvJ/umgAs/8Aj2WpKjs/+PZakoAKKKKAGXH+of6Gq3h7/kA2X/XCP/0E&#10;VZuP9Q/0NVvD3/IBsv8ArhH/AOgigC5RRRQAUUUUAFFFFAFfT/8AVt/vVYqvp/8Aq2/3qsUAFFFF&#10;ABRRRQAVQsf+Q5ff7kX8jV+qFj/yHL7/AHIv5GgC/RRRQAUUUUAR3P8AqW+lFt/x7r9KLn/Ut9KL&#10;b/j3X6UASUUUUAFFFFAFC/8A+Q5p/wBJf/QRV+qF/wD8hzT/AKS/+gir9ABRRRQAVXtP9fN/vf41&#10;Yqvaf6+b/e/xoAsUUUUAFQ6j/wAg+f8A65t/Kpqh1H/kHz/9c2/lQAzRv+QPa/8AXFP/AEEVZqto&#10;3/IHtf8Arin/AKCKs0AFR3P/AB7yf7pqSo7n/j3k/wB00AFn/wAey1JUdn/x7LUlABUd3/x6yf7h&#10;/lUlR3f/AB6yf7h/lQBBoH/ICsv+uCf+girdVNA/5AVl/wBcE/8AQRVugAooooAgvPvx/wC9U9QX&#10;n34/96p6ACiiigArPP8AyM0f/Xs3/oS1oVnn/kZo/wDr2b/0JaANCiiigBlx/qH+hpLT/Ur/AJ70&#10;tx/qH+hpLT/Ur/nvQBJRRRQBn6j/AMhvT/8Atp/6CK0Kz9R/5Den/wDbT/0EVoUAFV7r/j4h+tWK&#10;r3X/AB8Q/WgCxRRRQBQ1/wD1dr/19Rf+hVfqhr/+rtf+vqL/ANCq/QAUUUUAV7LrJ/vVYqvZdZP9&#10;6rFABWf4h/497f8A6+ov/QhWhWf4h/497f8A6+ov/QhQBoUUUUAFR3n/AB7NUlR3n/Hs1ABbf8e8&#10;f+6KkqO2/wCPeP8A3RUlABRRRQBQ8P8A/Hvcf9fU3/oZq/VDw/8A8e9x/wBfU3/oZq/QAVXvesf+&#10;9Viq971j/wB6gCxRRRQAVn6R/wAhLVP+vhf/AEVHWhWfpH/IS1T/AK+F/wDRUdAGhRRRQAUUUUAF&#10;Vx/yEP8AgNWKrj/kIf8AAaALFFFFABRRRQAVQ1L/AJDOm/78n/oBq/VDUv8AkM6b/vyf+gGgC/RR&#10;RQAUUUUAFFFFAEN31j+tSp92orvrH9alT7tAC0UUUAFFFFABUN9/qPxqaob7/UfjQBMOlFA6UUAF&#10;eGf8FKf+TIfHv/Xtb/8ApXDXudeGf8FKf+TIfHv/AF7W/wD6Vw0Ae4wf6hP90U6mwf6hP90U6gAo&#10;oooAKKKKACiiigAooooAKKKKACiiigAooooAKKKKACiiigAooooAKKKKACiiigArxn9kP7/xH/7H&#10;3Wf/AEatezV4z+yH9/4j/wDY+6z/AOjVoA9mooooAKKKKACiiigCvP8A8fkdWKrz/wDH5HVigAoo&#10;ooAKKKKACqGs/wDH5pv/AF9f+0pKv1Q1n/j803/r6/8AaUlAF+iiigAooooAKKKKAK9/0T/eqxVe&#10;/wCif71WKACiiigAooooAKoeJ/8AkAXX/XM1fqh4n/5AF1/1zNADfFfiCHwn4V1HVLnIttNtZLqU&#10;gjhEUs3XjoDX5YfEL9tb4mfF3xZNrkfi3WvDtjJIz2Gn6XP5EVtFzs3EDMjbTkls/TgAfqpr+kQ+&#10;INAvLG4DGC9geCQDqVYFT+hr8z/iH/wTl+J3w/8AFs2naDoy+JtGaVhY3kVwkTBCSVWVWI2kAYJ+&#10;70wT1r9S8M62T06lb+0eRVNOVzta2vNbm0vt5226n5t4h0c0nCl9S5uTXmUL3vpa9tbb+V9+h9J/&#10;8E2v2rNc+N+max4b8VXAv9a8PoksN9gK95btwC4HVlOAWxznnnk/VNfN/wDwT5/ZF1T9nXw9qmre&#10;IpIv+Eh8QBBJbRNuSyiTJVC3Qtk84yOBg19IV8fxZLASzas8tt7K6tba9le3le9unbQ+p4WjjY5Z&#10;SWYX9pZ3vva+l/O1r/5hRRRXzp9AFV7f/j6lqxVe3/4+paALFFFFABRRRQAUUUUAUPEv/IHf/fj/&#10;APQ1q/VDxL/yB3/34/8A0Nav0AFFFFAEN5/qqkj/ANWv0qO8/wBVUkf+rX6UAOooooAbN/qm+hqp&#10;4b/5F3T/APr2j/8AQRVub/VN9DVTw3/yLun/APXtH/6CKALtFFFABUdz/wAe8n+6akqO5/495P8A&#10;dNABZ/8AHstSVHZ/8ey1JQAUUUUAMuP9Q/0NVvD3/IBsv+uEf/oIqzcf6h/oareHv+QDZf8AXCP/&#10;ANBFAFyiiigAooooAKKKKAK+n/6tv96rFV9P/wBW3+9VigAooooAKKKKACqFj/yHL7/ci/kav1Qs&#10;f+Q5ff7kX8jQBfooooAKKKKAI7n/AFLfSi2/491+lFz/AKlvpRbf8e6/SgCSiiigAooooAoX/wDy&#10;HNP+kv8A6CKv1Qv/APkOaf8ASX/0EVfoAKKKKACq9p/r5v8Ae/xqxVe0/wBfN/vf40AWKKKKACod&#10;R/5B8/8A1zb+VTVDqP8AyD5/+ubfyoAZo3/IHtf+uKf+girNVtG/5A9r/wBcU/8AQRVmgAqO5/49&#10;5P8AdNSVHc/8e8n+6aACz/49lqSo7P8A49lqSgAqO7/49ZP9w/yqSo7v/j1k/wBw/wAqAINA/wCQ&#10;FZf9cE/9BFW6qaB/yArL/rgn/oIq3QAUUUUAQXn34/8AeqeoLz78f+9U9ABRRRQAVnn/AJGaP/r2&#10;b/0Ja0Kzz/yM0f8A17N/6EtAGhRRRQAy4/1D/Q0lp/qV/wA96W4/1D/Q0lp/qV/z3oAkooooAz9R&#10;/wCQ3p//AG0/9BFaFZ+o/wDIb0//ALaf+gitCgAqvdf8fEP1qxVe6/4+IfrQBYooooAoa/8A6u1/&#10;6+ov/Qqv1Q1//V2v/X1F/wChVfoAKKKKAK9l1k/3qsVXsusn+9VigArP8Q/8e9v/ANfUX/oQrQrP&#10;8Q/8e9v/ANfUX/oQoA0KKKKACo7z/j2apKjvP+PZqAC2/wCPeP8A3RUlR23/AB7x/wC6KkoAKKKK&#10;AKHh/wD497j/AK+pv/QzV+qHh/8A497j/r6m/wDQzV+gAqve9Y/96rFV73rH/vUAWKKKKACs/SP+&#10;Qlqn/Xwv/oqOtCs/SP8AkJap/wBfC/8AoqOgDQooooAKKKKACq4/5CH/AAGrFVx/yEP+A0AWKKKK&#10;ACiiigAqhqX/ACGdN/35P/QDV+qGpf8AIZ03/fk/9ANAF+iiigAooooAKKKKAIbvrH9alT7tRXfW&#10;P61Kn3aAFooooAKKKKACob7/AFH41NUN9/qPxoAmHSigdKKACvDP+ClP/JkPj3/r2t//AErhr3Ov&#10;DP8AgpT/AMmQ+Pf+va3/APSuGgD3GD/UJ/uinU2D/UJ/uinUAFFFFABRRRQAUUUUAFFFFABRRRQA&#10;UUUUAFFFFABRRRQAUUUUAFFFFABRRRQAUUUUAFeM/sh/f+I//Y+6z/6NWvZq8Z/ZD+/8R/8AsfdZ&#10;/wDRq0AezUUUUAFFFFABRRRQBXn/AOPyOrFV5/8Aj8jqxQAUUUUAFFFFABVDWf8Aj803/r6/9pSV&#10;fqhrP/H5pv8A19f+0pKAL9FFFABRRRQAUUUUAV7/AKJ/vVYqvf8ARP8AeqxQAUUUUAFFFFABVDxP&#10;/wAgC6/65mr9UPE//IAuv+uZoAvYytG0ZpR0ooANvFFFFABRRRQAVXt/+PqWrFV7f/j6loAsUUUU&#10;AFFFFABRRRQBQ8S/8gd/9+P/ANDWr9UPEv8AyB3/AN+P/wBDWr9ABRRRQBDef6qpI/8AVr9KjvP9&#10;VUkf+rX6UAOooooAbN/qm+hqp4b/AORd0/8A69o//QRVub/VN9DVTw3/AMi7p/8A17R/+gigC7RR&#10;RQAVHc/8e8n+6akqO5/495P900AFn/x7LUlR2f8Ax7LUlABRRRQAy4/1D/Q1W8Pf8gGy/wCuEf8A&#10;6CKs3H+of6Gq3h7/AJANl/1wj/8AQRQBcooooAKKKKACiiigCvp/+rb/AHqsVX0//Vt/vVYoAKKK&#10;KACiiigAqhY/8hy+/wByL+Rq/VCx/wCQ5ff7kX8jQBfooooAKKKKAI7n/Ut9KLb/AI91+lFz/qW+&#10;lFt/x7r9KAJKKKKACiiigChf/wDIc0/6S/8AoIq/VC//AOQ5p/0l/wDQRV+gAooooAKr2n+vm/3v&#10;8asVXtP9fN/vf40AWKKKKACodR/5B8//AFzb+VTVDqP/ACD5/wDrm38qAGaN/wAge1/64p/6CKs1&#10;W0b/AJA9r/1xT/0EVZoAKjuf+PeT/dNSVHc/8e8n+6aACz/49lqSo7P/AI9lqSgAqO7/AOPWT/cP&#10;8qkqO7/49ZP9w/yoAg0D/kBWX/XBP/QRVuqmgf8AICsv+uCf+girdABRRRQBBeffj/3qnqC8+/H/&#10;AL1T0AFFFFABWef+Rmj/AOvZv/QlrQrPP/IzR/8AXs3/AKEtAGhRRRQAy4/1D/Q0lp/qV/z3pbj/&#10;AFD/AENJaf6lf896AJKKKKAM/Uf+Q3p//bT/ANBFaFZ+o/8AIb0//tp/6CK0KACq91/x8Q/WrFV7&#10;r/j4h+tAFiiiigChr/8Aq7X/AK+ov/Qqv1Q1/wD1dr/19Rf+hVfoAKKKKAK9l1k/3qsVXsusn+9V&#10;igArP8Q/8e9v/wBfUX/oQrQrP8Q/8e9v/wBfUX/oQoA0KKKKACo7z/j2apKjvP8Aj2agAtv+PeP/&#10;AHRUlR23/HvH/uipKACiiigCh4f/AOPe4/6+pv8A0M1fqh4f/wCPe4/6+pv/AEM1foAKr3vWP/eq&#10;xVe96x/71AFiiiigArP0j/kJap/18L/6KjrQrP0j/kJap/18L/6KjoA0KKKKACiiigAquP8AkIf8&#10;BqxVcf8AIQ/4DQBYooooAKKKKACqGpf8hnTf9+T/ANANX6oal/yGdN/35P8A0A0AX6KKKACiiigA&#10;ooooAhu+sf1qVPu1Fd9Y/rUqfdoAWiiigAooooAKhvv9R+NTVDff6j8aAJh0ooHSigArwz/gpT/y&#10;ZD49/wCva3/9K4a9zrwz/gpT/wAmQ+Pf+va3/wDSuGgD3GD/AFCf7op1Ng/1Cf7op1ABRRRQAUUU&#10;UAFFFFABRRRQAUUUUAFFFFABRRRQAUUUUAFFFFABRRRQAUUUUAFFFFABXjP7If3/AIj/APY+6z/6&#10;NWvZq8Z/ZC+/8R/+x91n/wBGrQB7NRRRQAUUUUAFFFFAFef/AI/I6sVXn/4/I6sUAFFFFABRRRQA&#10;VQ1n/j803/r6/wDaUlX6oaz/AMfmm/8AX1/7SkoAv0UUUAFFFFABRRRQBXv+if71WKr3/SP/AHqs&#10;UAFFFFABRRRQAVQ8T/8AIAuv+uZq/VDxP/yALr/rmaAL46UUDpRQAUUUUAFFFFABVe3/AOPqWrFV&#10;7f8A4+paALFFFFABRRRQAUUUUAUPEv8AyB3/AN+P/wBDWr9UPEv/ACB3/wB+P/0Nav0AFFFFAEN5&#10;/qqkj/1a/So7z/VVJH/q1+lADqKKKAGzf6pvoaqeG/8AkXdP/wCvaP8A9BFW5v8AVN9DVTw3/wAi&#10;7p//AF7R/wDoIoAu0UUUAFR3P/HvJ/umpKjuf+PeT/dNABZ/8ey1JUdn/wAey1JQAUUUUAMuP9Q/&#10;0NVvD3/IBsv+uEf/AKCKs3H+of6Gq3h7/kA2X/XCP/0EUAXKKKKACiiigAooooAr6f8A6tv96rFV&#10;9P8A9W3+9VigAooooAKKKKACqFj/AMhy+/3Iv5Gr9ULH/kOX3+5F/I0AX6KKKACiiigCO5/1LfSi&#10;2/491+lFz/qW+lFt/wAe6/SgCSiiigAooooAoX//ACHNP+kv/oIq/VC//wCQ7p/0l/8AQRV+gAoo&#10;ooAKr2n+vm/3v8asVXtP9fN/vf40AWKKKKACodR/5B8//XNv5VNUOo/8g+f/AK5t/KgBmjf8ge1/&#10;64p/6CKs1W0b/kD2v/XFP/QRVmgAqO5/495P901JUdz/AMe8n+6aACz/AOPZakqOz/49lqSgAqO7&#10;/wCPWT/cP8qkqO7/AOPWT/cP8qAINA/5AVl/1wT/ANBFW6qaB/yArL/rgn/oIq3QAUUUUAQXn34/&#10;96p6gvPvx/71T0AFFFFABWef+Rmj/wCvZv8A0Ja0Kzz/AMjNH/17N/6EtAGhRRRQAy4/1D/Q0lp/&#10;qV/z3pbj/UP9DSWn+pWgCSiiigDP1H/kN6f/ANtP/QRWhWfqP/Ib0/8A7af+gitCgAqvdf8AHxD9&#10;asVXuv8Aj4h+tAFiiiigChr/APq7X/r6i/8AQqv1Q1//AFdr/wBfUX/oVX6ACiiigCvZdZP96rFV&#10;7L70n+9VigArP8Q/8e9v/wBfUX/oQrQrP8Q/8e9v/wBfUX/oQoA0KKKKACo7z/j2apKjvP8Aj2ag&#10;Atv+PeP/AHRUlR23/HvH/uipKACiiigCh4f/AOPe4/6+pv8A0M1fqh4f/wCPe4/6+pv/AEM1foAK&#10;r3vWP/eqxVe+6x/71AFiiiigArP0j/kJap/18L/6KjrQrP0j/kJap/18L/6KjoA0KKKKACiiigAq&#10;uP8AkIf8BqxVcf8AIQ/4DQBYooooAKKKKACqGpf8hnTf9+T/ANANX6oal/yGdN/35P8A0A0AX6KK&#10;KACiiigAooooAhu+sf1qVPu1FedY/rUq/doAWiiigAooooAKhvv9R+NTVDff6j8aAJh0ooHSigAr&#10;wz/gpT/yZD49/wCva3/9K4a9zrwz/gpV/wAmQ+Pf+va3/wDSuGgD3GD/AFCf7op1Ng/1Cf7op1AB&#10;RRRQAUUUUAFFFFABRRRQAUUUUAFFFFABRRRQAUUUUAFFFFABRRRQAUUUUAFFFFABXhN9+w+x8Va5&#10;qWl/E/4meHY9e1KfVJrLTNQhhtkmmcs+1TET6dSTwOa92ooA8J/4Ys1b/otnxj/8G0H/AMZo/wCG&#10;LNW/6LZ8Y/8AwbQf/Ga92ooA8J/4Ys1b/otnxj/8G0H/AMZo/wCGLNW/6LZ8Y/8AwbQf/Ga92ooA&#10;8J/4Ys1b/otnxj/8G0H/AMZo/wCGLNW/6LZ8Y/8AwbQf/Ga92ooA8IP7FOqFt3/C6/jHkf8AUWg/&#10;+M0v/DFmrf8ARbPjH/4NoP8A4zXu1FAHhP8AwxZq3/RbPjH/AODaD/4zR/wxZq3/AEWz4x/+DaD/&#10;AOM17tRQB4T/AMMWat/0Wz4x/wDg2g/+M0f8MWat/wBFs+Mf/g2g/wDjNe7UUAeE/wDDFmrf9Fs+&#10;Mf8A4NoP/jNfCP8AwVP+LHxO/Yt/bs/ZB+Gvhf4sePL7Q/jt4sl0XXZtSvVlurSJbrToA1syKqo+&#10;29l5dXGQvHBB/WSvkX/goL/wSwX9uz9rj9mv4qN44bww37PPiGTXl0waR9sGvF7ixn8oy+dH5GPs&#10;W3dsk/1mcfLggHog/Ys1Yj/ktnxj/wDBtB/8Zo/4Ys1b/otnxj/8G0H/AMZr3VM7BnriloA8J/4Y&#10;s1b/AKLZ8Y//AAbQf/GaP+GLNW/6LZ8Y/wDwbQf/ABmvdqKAPCf+GLNW/wCi2fGP/wAG0H/xmj/h&#10;izVv+i2fGP8A8G0H/wAZr3aigDwh/wBinVHHPxr+Mf8A4NoP/jNL/wAMWat/0Wz4x/8Ag2g/+M17&#10;tRQB4T/wxZq3/RbPjH/4NoP/AIzR/wAMWat/0Wz4x/8Ag2g/+M17tRQB4T/wxZq3/RbPjH/4NoP/&#10;AIzR/wAMWat/0Wz4x/8Ag2g/+M17tRQB4T/wxZq3/RbPjH/4NoP/AIzXx5/wXU8Q/ET/AIJt/wDB&#10;PTXfil4I+LfxC1TXtP1XT7CO31q/We0aOeYRvuWNI2yAePm6+tfpzXzT/wAFaf8AgnYn/BUr9jLV&#10;vhDJ4ubwOuqajZ3/APaq6X/aRj+zyiTZ5PmxZ3YxneMehoAqfAj9mPxB8Tfgf4N8SX/xo+Lkd94g&#10;0Ky1O5SHVIVjSSa3SRgoMRIUMxwCScdzXV/8MWat/wBFs+Mf/g2g/wDjNeqfCLwF/wAKq+E/hfwu&#10;Lr7cPDek2mli58vy/tHkQpFv25O3dtzjJxnGT1roqAPCf+GLNW/6LZ8Y/wDwbQf/ABmj/hizVv8A&#10;otnxj/8ABtB/8Zr3aigDwn/hizVv+i2fGP8A8G0H/wAZo/4Ys1b/AKLZ8Y//AAbQf/Ga92ooA8J/&#10;4Ys1b/otnxj/APBtB/8AGaRf2KdUUk/8Lr+MfPX/AIm0H/xmvd6KAPCf+GLNW/6LZ8Y//BtB/wDG&#10;aP8AhizVv+i2fGP/AMG0H/xmvdqKAPCf+GLNW/6LZ8Y//BtB/wDGaP8AhizVv+i2fGP/AMG0H/xm&#10;vdqKAPCf+GLNW/6LZ8Y//BtB/wDGaP8AhizVv+i2fGP/AMG0H/xmvdqKAPyh/wCDgz4pfE3/AIJa&#10;/sQ6P8RPAPxY8e6trOoeLrPQpIddvVnthDLbXczMFjWNt4a3TB3YwTx0I+4tO/Yz1i60+CVvjX8Y&#10;g0kasQNWgxkjP/PGuF/4LL/8EuF/4K5fsrab8MZPGz+AV03xHbeIf7SXSBqZkMMFzD5PledDjP2j&#10;du3cbMYOcj6xsrf7JZQw7t3lIqZx1wMUAeHf8MWat/0Wz4x/+DaD/wCM0f8ADFmrf9Fs+Mf/AINo&#10;P/jNe7UUAeEP+xTqsi4Pxs+Mf/g2g/8AjNKP2K9WH/NbPjH/AODaD/4zXu1FAHhP/DFmrf8ARbPj&#10;H/4NoP8A4zR/wxZq3/RbPjH/AODaD/4zXu1FAHxN/wAFCvhX4u/ZU/YZ+LPxK8PfGT4p3WueBfC1&#10;/rVhDfalFJbSzQQtIiyKsasVJHIDA47iuX/4JL+GfG37cH/BO74X/FTxT8YPiZp+veMNOlubu30v&#10;UY4rSIpdTQqI1eN2A2xr1Y85r6z/AG0f2cx+17+yX8Rvha2rtoC/EDw/d6EdSFr9qNiLiJo/N8re&#10;m/buzt3rnHUVgf8ABOb9j3/hgL9i3wH8H18QN4pTwPZy2i6q1l9iN7vuJZtxh8yTZjzMY3t93PfA&#10;AK3/AAxZq3/RbPjH/wCDaD/4zR/wxZq3/RbPjH/4NoP/AIzXu1FAHhP/AAxZq3/RbPjH/wCDaD/4&#10;zQ37FWrMP+S2fGP/AMG0H/xmvdqKAPCR+xVqqj/ktfxj/wDBtB/8Zo/4Ys1b/otnxj/8G0H/AMZr&#10;3aigDwn/AIYs1b/otnxj/wDBtB/8Zo/4Ys1b/otnxj/8G0H/AMZr3aigD4h/4KMfDLxh+yX+wn8W&#10;PiZ4d+MfxSu9d8D+GbzWLGG/1KOS1klijLKJFWNWKkjkBgfesH/glH4R8a/tr/8ABPL4W/FLxR8Y&#10;Pibp+veMdLe7vLfTNRjitImWeWICNXjdgNqDqx5zX1V+25+zX/w2P+yN8RPhWdYPh5fH2hXOiHUx&#10;a/ajYiZCvmeVvTfjOdu9c+orJ/4J4/siD9gv9jHwD8IV15vFC+BbBrEaqbL7Gb3dNJLu8nzJNn+s&#10;xje3TrQBR/4Ys1b/AKLZ8Y//AAbQf/GaP+GLNW/6LZ8Y/wDwbQf/ABmvdqKAPCf+GLNW/wCi2fGP&#10;/wAG0H/xmj/hizVv+i2fGP8A8G0H/wAZr3aigDwn/hizVv8Aotnxj/8ABtB/8Zo/4Ys1b/otnxj/&#10;APBtB/8AGa92ooA8IX9inVE6fGv4x/8Ag2g/+M0v/DFmrf8ARbPjH/4NoP8A4zXu1FAHhP8AwxZq&#10;3/RbPjH/AODaD/4zR/wxZq3/AEWz4x/+DaD/AOM17tRQB4T/AMMWat/0Wz4x/wDg2g/+M0f8MWat&#10;/wBFs+Mf/g2g/wDjNe7UUAeE/wDDFmrf9Fs+Mf8A4NoP/jNfCH/BP/4s/E/9qH/gqn+1F8Fdf+LH&#10;jy18L/Bua2i0a6sb0R31yHdlP2h2VlbAHG1Fr9Za+Rf2OP8Aglev7Jf/AAUG+Pnx4XxvJrzfHKWG&#10;VtEOkC2Gi+W5bAn89/OznH+rTFAHon/DFmrf9Fs+Mf8A4NoP/jNH/DFmrf8ARbPjH/4NoP8A4zXu&#10;1FAHhP8AwxZq3/RbPjH/AODaD/4zR/wxZq3/AEWz4x/+DaD/AOM17tRQB4S37FWrMuP+F2fGPn/q&#10;LQf/ABmhf2KtVVcD41/GP/wbQf8AxmvdqKAPCf8AhizVv+i2fGP/AMG0H/xmj/hizVv+i2fGP/wb&#10;Qf8AxmvdqKAPCf8AhizVv+i2fGP/AMG0H/xmj/hizVv+i2fGP/wbQf8AxmvdqKAPyb/a7+LPxO+B&#10;P/Baf9nb9nnSfix48uPBvxV0a61DVLy6vQ2pW8ka3pAhdVCKp+zJncjdW56Y+7h+xZq2P+S2fGP/&#10;AMG0H/xmvO/2lP8Agliv7Qf/AAVJ+Cv7S3/CbPpUnwf0yfTl8PDSBOuq+aLobzc+cpix9p6eU+dn&#10;UZ4+uh05oA8J/wCGLNW/6LZ8Y/8AwbQf/GaP+GLNW/6LZ8Y//BtB/wDGa92ooA8J/wCGLNW/6LZ8&#10;Y/8AwbQf/GaRf2KdUUnHxr+MfPX/AIm0H/xmvd6KAPCf+GLNW/6LZ8Y//BtB/wDGaP8AhizVv+i2&#10;fGP/AMG0H/xmvdqKAPCf+GLNW/6LZ8Y//BtB/wDGa8D/AOCongrxp+xj+wB8Uvij4Y+MXxPvde8F&#10;6M2oWUGpalHJayOJEXEipGrFcMeAw+tfeVeO/t//ALKH/Dcv7HPj/wCEja43hlfHWltpp1QWf2w2&#10;WXR9/k749/3cY3r160AfPP8AwTR+HXjD9rz9gj4U/E3xJ8YvihZa5428PwapewadqUcdrFI+ciNX&#10;jZgvHALE+9e5f8MWat/0Wz4x/wDg2g/+M1vfsKfsvj9iv9j/AOHvwoXWm8Rr4D0aLSBqZtPshvvL&#10;z+88re+zOfu72x616xQB4T/wxZq3/RbPjH/4NoP/AIzQ37FWrMP+S2fGP/wbQf8AxmvdqKAPCR+x&#10;Vqqj/ktfxj/8G0H/AMZo/wCGLNW/6LZ8Y/8AwbQf/Ga92ooA8J/4Ys1b/otnxj/8G0H/AMZrxH/g&#10;pL8OfGP7In7BvxW+Jvhv4xfFG817wT4dudVsYdQ1KOS1lljXIEirGrFfUBgfevuSvKP25v2ZP+Gz&#10;/wBkP4hfCk6yfDq+PtFn0c6mLT7X9h80Y8zyt6b8f3d659RQB8wf8EsfBfjT9tD/AIJ8/Cz4o+Jv&#10;jB8TrHXvGWj/AG28t9M1GOK0icSyJiNXjdguEHBY19Af8MWat/0Wz4x/+DaD/wCM1pf8E+/2TB+w&#10;p+xp8P8A4RrrzeJ18C6b/Z41U2X2M3v7x33+Tvk2ffxje3TrXslAHhP/AAxZq3/RbPjH/wCDaD/4&#10;zR/wxZq3/RbPjH/4NoP/AIzXu1FAHg7fsUao+M/Gv4x8f9RaD/4zTv8AhivVv+i2fGP/AMG0H/xm&#10;vdqKAPCf+GLNW/6LZ8Y//BtB/wDGaP8AhizVv+i2fGP/AMG0H/xmvdqKAPCf+GLNW/6LZ8Y//BtB&#10;/wDGa+ED8WPid/w/6X9mH/hbHjz/AIQT/hBf+Ej+3fbR/avn7N2zzNvl+XkdPLz71+stfIp/4JXq&#10;f+CxH/DWX/CbyeZ/wif/AAi3/CL/ANkDbjZt8/7X5+ffZ5P/AAKgD0T/AIYs1b/otnxj/wDBtB/8&#10;Zo/4Ys1b/otnxj/8G0H/AMZr3aigDwk/sV6sR/yWz4x/+DaD/wCM0L+xVqqLj/hdnxj4/wCotB/8&#10;Zr3aigDwn/hizVv+i2fGP/wbQf8Axmj/AIYs1b/otnxj/wDBtB/8Zr3aigD8m/2x/iz8TvgF/wAF&#10;lf2cf2f9J+LHjy48H/FjTrq81W7u70PqFu0YuseQ6qqKD5KZ3I3U/h93f8MWat/0Wz4x/wDg2g/+&#10;M153+01/wSwX9o7/AIKefBL9pBvGz6O/wbsp7JdAGkCddXEv2gbjceevlY8/p5b529s8fXVAHhP/&#10;AAxZq3/RbPjH/wCDaD/4zSH9inVGP/Ja/jH/AODaD/4zXu9FAHhP/DFerf8ARbPjH/4NoP8A4zR/&#10;wxZq3/RbPjH/AODaD/4zXu1FAH5N/wDBbX4s/E7/AIJ2X3wDi8F/Fjx5qS/E7x1B4c1P+2L0TeRA&#10;xj+eHy1TbIN5wW3D2r7u/wCGLNW/6LZ8Y/8AwbQf/Ga87/4Kq/8ABLBf+Cmt38H5G8bt4L/4VP4s&#10;i8UgLpA1D+1ChT9x/rovKzs+/wDP1+7X10OlAHhP/DFmrf8ARbPjH/4NoP8A4zR/wxZq3/RbPjH/&#10;AODaD/4zXu1FAHhA/Yp1RTx8a/jGP+4tB/8AGaX/AIYs1b/otnxj/wDBtB/8Zr3aigDwn/hizVv+&#10;i2fGP/wbQf8AxmvhH/guP8WPid/wTh0L4J3Hgn4sePNTf4ieOrfw7qA1m9Eyw27ruLxeWse2QHoT&#10;ke1frJXyL/wVi/4JYL/wVB0r4WWreN28E/8ACs/FkPihXXSBqP8AaJjGPIx50Xl5/v8Azf7tAHog&#10;/Yr1bH/JbPjH/wCDaD/4zR/wxZq3/RbPjH/4NoP/AIzXuwooA8J/4Ys1b/otnxj/APBtB/8AGaD+&#10;xVqrD/ktfxj/APBtB/8AGa92ooA8JX9irVlH/JbPjH/4NoP/AIzR/wAMWat/0Wz4x/8Ag2g/+M17&#10;tRQB4T/wxZq3/RbPjH/4NoP/AIzSP+xbqwX/AJLX8Y//AAbQf/Ga93psmdny9aAPye/4N8vix8Tv&#10;+Cpn7H3jDx94++LHjzSdW0Px1e+HIItCvRBbvBFZWNwHZZFkJkL3UmSCBgLx1J+7f+GLNW/6LZ8Y&#10;/wDwbQf/ABmvPP8AgjN/wSwX/gkZ+zR4k+HUfjhvHy+IPFlz4o+3tpH9mGAzWtpb+R5fnTbsfZd2&#10;/cM78bRjJ+uaAPCf+GLNW/6LZ8Y//BtB/wDGaRv2KdUYjPxr+MfH/UWg/wDjNe70UAeE/wDDFmrf&#10;9Fs+Mf8A4NoP/jNH/DFmrf8ARbPjH/4NoP8A4zXu1FAHhP8AwxZq3/RbPjH/AODaD/4zXwj/AMEi&#10;fiz8Tv27f2oP2svBviz4sePNP034IeOT4c0WXS70QzXVuLnUIA9wXVw8myzi5QIMluOmP1kr5E/4&#10;Jt/8EsR/wT2+Pv7RPjhPGzeLP+F/eLD4oezbSBY/2GTcXs3kB/Ok87/j8279qf6vO35sAA9F/wCG&#10;LNW/6LZ8Y/8AwbQf/GaP+GLNW/6LZ8Y//BtB/wDGa92ooA8J/wCGLNW/6LZ8Y/8AwbQf/GaP+GLN&#10;W/6LZ8Y//BtB/wDGa92ooA8J/wCGLNW/6LZ8Y/8AwbQf/GaT/hinVN27/hdfxjz/ANhaD/4zXu9F&#10;AHhP/DFmrf8ARbPjH/4NoP8A4zR/wxZq3/RbPjH/AODaD/4zXu1FAHhP/DFmrf8ARbPjH/4NoP8A&#10;4zR/wxZq3/RbPjH/AODaD/4zXu1FAHhP/DFmrf8ARbPjH/4NoP8A4zXwj+3h8Wfid+zT/wAFYv2Y&#10;/gfofxY8eXXhX4wtcf2xdX16JL622Myj7O6qqLkDncjV+slfIn7XP/BLBf2qf+CinwH+PzeN20Nv&#10;giZiuhjSBcjWfMYtzcecnk4z/wA83zQB6L/wxZq3/RbPjH/4NoP/AIzR/wAMWat/0Wz4x/8Ag2g/&#10;+M17tRQB4T/wxZq3/RbPjH/4NoP/AIzR/wAMWat/0Wz4x/8Ag2g/+M17tRQB4T/wxZq3/RbPjH/4&#10;NoP/AIzR/wAMWat/0Wz4x/8Ag2g/+M17tRQB4O37FGqP1+Nfxj4/6i0H/wAZp3/DFmrf9Fs+Mf8A&#10;4NoP/jNe7UUAeE/8MWat/wBFs+Mf/g2g/wDjNH/DFmrf9Fs+Mf8A4NoP/jNe7UUAeE/8MWat/wBF&#10;s+Mf/g2g/wDjNH/DFmrf9Fs+Mf8A4NoP/jNe7UUAeE/8MWat/wBFs+Mf/g2g/wDjNNf9ijVJBz8a&#10;/jH/AODaD/4zXvFFAHhP/DFerD/mtnxj/wDBtB/8Zo/4Ys1b/otnxj/8G0H/AMZr3aigDwn/AIYs&#10;1b/otnxj/wDBtB/8ZrL8Zf8ABPg/EHw3daPrXxc+LOqaZeKFntbnU4HimAYMAw8nnDAH8K+iqKAG&#10;xLsjVf7oxTqKKACiiigAooooAKKKKACiiigAooooAKKKKACiiigAooooAKKKKACiiigAooooAKKK&#10;KACiiigAooooAKKKKACiiigAooooAKKKKACiiigAzXyP/wAFcP8AgsF8Pf8Agkv8Dl8Q+IFg8TeM&#10;NUITQPCMGoLa3mrndh5C+yQwwIMlpSjDOFALMBX1ww3Cvw0/4Ly/8Effh5+yh/wTa+N/xi1HVfEn&#10;xK+LvijWdOeTxT4nvGurjTLeXVYMWtohyIY1jxGDln2gruCnbUydtXtp+ZcI3dj9sfht4v8A+Fg/&#10;DvQde+z/AGP+3NOt7/yPM8zyfNjWTZuwN2N2M4GcdBW1XF/s38fs8eA/+xd0/wD9Jo67StJq0mkZ&#10;QbcU2FFFFSUFFFFABRRRQAUUUUAFFFFACMcCvzm/ae/4L/XXhb9p3xN8If2f/wBn/wAfftJeMfAs&#10;nkeJ5NEuvsGl6PKOGia5EE+XVgyncirvUqGYg4/RlhuFeM/svfsTfDH9hGy8bz+AtGGgW/jbXLjx&#10;Rr0txfTXTT3cqjzJDJM7MqALnbnapLHAycz112GeEf8ABNb/AILYaD+3f8YvEHwn8XfDvxX8EfjV&#10;4Xt/tl94P8RndJLBhd0kEpjjMm3ehIaNCVZXUMuSPt6vyU/Z11uz/wCCnv8AwcPL8dfhtb/aPhL+&#10;z74VuPCFz4thXFp4r1aYXKmGB/8AltHGt2x3DIxCpztkjJ/Wuq3in/X9Nak7SaCiiigYUUUUAFFF&#10;FABRRRQAUUUUAFFFFAH5q/Hf/g4Q1WT9ojxZ8Of2cv2cfH37Sl98P7g2fibVdIvzp+l6fcKWVoUm&#10;FvP5jBlK8hAxV9u4Lk/QX/BMX/gq74N/4KY+GvFEOm6D4j8B+PfAV4NP8U+D/EMPk6losrFgpIwN&#10;yEo65IVgyMGVeM5vxfufh9/wRe/Zwvr74TfAfxx4sj8WeJnuZ/DfgDTZtW1C6vp4HeS7dWZmWILb&#10;KGYcLlcLya+P/wDg3z+J+m/tk/t+/tNftCaxqWi+FfiF4zaz0mf4aRNMup+GrK1EcSzXglii8yRz&#10;FGN8alQ2/JUsEBDV28vxCWmvmfr1migdKKACiiigAooooAjublLS3kkkZUSNSzMxwFA6kmvkH9gH&#10;/gst4B/4KN/tT/F74d+ANLvbjSvhQYFHiRrlGtde8x5I2aBAMiMPGwVyTvXDAAGvLv8Agqh8fvFX&#10;7Y3x60/9iv4M6rNp2veJ7RdQ+Knie1O7/hDPDrY3wBh927u1YIqnkJIOMSb18c/4IsfA3wz+zT/w&#10;W4/bL8A+DdLh0fwv4S0Twtp2n2kXSONLNBlj1Z2OWZjyzMxPJNFP3nrtZ2+XX+twnpHTfT8f6/q5&#10;+uwORRSIfkH0paACiiigAooooAKM0U1+lAHxL/wU4/4LKN/wT3+PfgH4Z+Hvg344+NXjbx9pt3qt&#10;to/hZi97DBAcFvJWKR5AQsrZUfKImJ4rk/2Wf+C0vxY/aH/aC8L+C9b/AGJf2hvhzpPiG7+zXPiT&#10;XNMuY9O0hdjN5szNaoAuVA5YcsK+Xv2vPjJ8atP/AODj3xJ4g+FnwM8QfFzxD4D+GNv4b8PRzXA0&#10;vR7OS5ZbiW8mu5gItg8+aLargs+V3Aqce9/syf8ABa/4s+B/2vfCvwS/a6+CMfwW8SfENzD4T1zS&#10;9SXUNF1a4yALYurSKrlmRcrK+HdAyoGBop6pPvf83b8AqaNr+tj9LVORS0ituFLQAUUUUAFFFFAB&#10;RRRQAUUUUAFFFFAHmH7Yf7X3gf8AYW/Z98QfEz4h6p/Zfhrw9EGlKL5k9zIx2xwQpkb5XYhVXjk5&#10;JABI/Oi+/wCDmvxp4I0LTfH3jb9jP4x+E/gTqcsXleOJbzzJEt5SBHO9obZEVGzlT9ow2V2liwrJ&#10;/wCDpz4yeGfBfxC/ZF8OfEKab/hV9548n8S+KbWOEzm+ttOW2zF5Q/1hZLqVAvcv2qv+0t/wWb+K&#10;2ofBbWr74yfsF+PbP9l3xVZHT9YvrnWB/akGmTjy2nntEjVoPlOcM8W1iuJQcMZi9HLzsU1sj9Zv&#10;hb8TtC+NHw40Lxd4Y1K31fw94lsIdT029hOY7m3mQSRuM88qwODgjvW9Xlv7FD/DWb9lPwHJ8HYb&#10;KH4Y3GjwT+HI7QuYY7RxvRRvJcEbiCrHKnIOCMV6lVy0djOOqCiiikUFFFFABRRRQAV5l+2H8eNb&#10;/Zl/Z18SeOPDvgHxN8UNX0JIXt/DHh+J5dS1QvPHEREqo7EqrlzhT8qN9a9NoofkB+W8n/Bwj8ao&#10;Y2d/+CeP7UiooyWOkXYAH/gHXvn/AAR9/wCCvUf/AAVx8F+NPEGn/C7xN8P9L8H38OmLcaldrcxa&#10;jcMrtLHGyooDRAR7xyR5ydO/lv8AwcAftSeLbvw/8Ov2V/hPftafFL9pbUTo0l1ESX0TQ1IF7dNt&#10;5VWQsuevlpcY5UGvtL9j79lXwn+xP+zj4U+GPgqzWz8P+FLFLSE7QJLp+sk8pAG6WSQs7HuzGiOq&#10;bfyCXRL+v+HPTB0ooooAKKKKACiiigAr4T/4KHf8FvLL9kD9ovTfgp8NfhP4v+PvxovrNdSn8M+H&#10;5vs6aZatja9xOIpShKkNgRkBSCzIGXP3Y3SvxM/bc/aXm/4Jcf8ABf8A8RfEL4eaL/wvrxJ8avDF&#10;pp3iP4deHYLmfxPoP2eK3WK4j8qGVNjpbxv5bEO28naF2vU/aSK6N/1ufZP/AATu/wCC3Wn/ALYf&#10;7QmrfBf4jfCrxf8AAX406XZnUU8MeIZfPTUrYcs9tOY4jIVHzYMagrllLhW2/dVfiX+xR+0hcf8A&#10;BUv/AIL76J8RviBov/ChfEHwV8L3Om+H/h14hjuLfxRrxnjnWS4lEsMSeWi3ErGNSXXYvylSz1+2&#10;lX0T/rcz+00FFFFIoKKKKAAnAr4N/wCCiP8AwXS0b9jz9ovTvgn8N/hf4s+PvxqvoEu5vDHh2XyU&#10;02FwGU3M4ilMbFCHwI2CoQzlAVJ+8JPuN9K/HP8AYb+OfgP9iD/g4C/bA0X426xpPg/xR8UrnTtS&#10;8G61r0yWlrf6d+9b7PFcyEICQ1uoXI3NbMoyyAUt5W9Q2i36H1V+wT/wWwsf2o/2gH+DXxS+FPjL&#10;9nv4zNZtqNj4b8SP50Os26hizWlyY4vNKqrMR5a5VGKltr7fuQHivxJ/4Lg/t5fDf4g/8FLv2LYf&#10;hfr+k+LPFPgT4i2Q1vVtCuEvLfTre+uraJbGS4iLJ5kyRTt5W7cFQkj5q/bVfuj6U1rHm82vy/zC&#10;WkreV/zFooooAKKKKACgttHPFFcv8a/AF58VvhB4o8M6dr2o+Fb/AMQaVdadb6zp7FbvSpJoXjW5&#10;iIIIkjLB1II5UcigD5V/be/4LXfD79kL9sD4R/A3T7SHxx8QviX4msNE1CxtNTWBfCtrdSrEt1cE&#10;RyZkJdSluQhdQzF0G0t9VfGj4y+G/wBnv4TeIfG/jDVbfRfDPhawl1LUr2Y/LBDGpZjjqzHGAoyW&#10;JAAJIFfif/wUA/4Jc/DD/gmp+1R+wjZ+B7fVNT8SeKfjLb3PiTxTrl2b3WfEMwuLJt88xAGAzuQi&#10;BVyxJBYlj9R/8HZfjbUPDn/BIzUdJ0+ZoV8ZeLNI0O5KnBaIytcYPPQtbpml9nTe9vy/zH9rXa1/&#10;xd/yOMf/AIOePFL+F2+Jlv8Asd/GKf8AZ5W4IPj/AO1gP9mDbTc/ZPs/l+XnjcbkJnjeDxX6cfAH&#10;47eGP2m/gz4b8f8AgzU4dY8L+LLGPUNNu48gSxOO4PKspyrKeVZSDgg1V8PfA7wzo37P1l8O49Lt&#10;v+ESt9BTw+LAoDEbIQeR5RXoV8vjFfn1/wAGmfim+vP+CZ2veGLqeSa38A/EPWtBsgzbhHCPs9xt&#10;Ht5lxIf+BGmrXce2q++xF3ZS76fhc/T+igdKKCgLYr4v/wCCsX/Ba34e/wDBLLS/Dum3lvb+NviJ&#10;4rvre30/wrbaotpOlu8gR7ueTy5TDEoztyhMjDavAdl+yr+1a7tZI1cxtIpUOOqEjGRX4Gf8Fwf+&#10;CQ3w7/4J7fsI+FfFlvqXiP4h/FfxV8VNEj17x34pvGvNX1FTFds0aseIoiyqdoyx2LuZ9owR1nGL&#10;2bS+92H0fz/BH76wTb4gx43AHk9K+Nf+CuP/AAWp+H3/AASi8GaSmoWsPjT4g+IrmGLS/CVvqa2d&#10;xJA0gWS6mk8uQwwqN2GMZ8xwFA+8y/YggNzp5jVtpZNoYdsivwS/4Ltf8Eh/h7+wJ/wTw/4TlNU8&#10;SfEX4teLPiFpEet+OfFN415ql2jC4Zoo9xIii+VeBliFUM7BRhfaSe11+LFHVX8v0ufvjZ3H2q3j&#10;k+7vUNjPTNTVV0n/AI8bf/rmv8qtU+tiY6pBXzP/AMFSP+Co3w9/4JY/s5Xvjfxfc2+pa1OjxeHv&#10;DUV4sN74hugOI04YpGCQZJdjLGpzhmKq30uw3KR7V+On/BbX/gj/APD34T/sTftRftA+JtV8SfEr&#10;4pa1btc6RqPiK8a4g8I2k2owlLPT4SSsSRxuYwxLEDO3YGIMzlZXNacbySP1P/Zn+N6/tC/sz+A/&#10;iNJp40RfG3hyw8QNYm5+0CwFzbRz+V5u1N+zfjftXOM4HSvz58Y/8HHHiD4n/ErxPpP7M/7LPxK/&#10;aL8O+Drt7DUvE+n3x0zTJJ04ZbdxbT+aDwRnYzA7gu0gn7A/4J2eG7Xxl/wS2+COkX8bTWOqfDPR&#10;LS5RZGjLxPpkKuAykMuVJGVII6gg1s/s+fs6fCb/AIJhfssN4b8LxWPgf4beD0u9UuJtQ1BmjtFk&#10;keeaaa4mYsQCx5djhQoHAArSolGcl0X+ZnT1iu7POP8Aglz/AMFdPBH/AAU90HxPaaboXiDwD8QP&#10;AdyLTxP4P8QR+XqGlOWZQ3Qb03IyklVZWUhlXK7vrHOa/Kn/AIIxaPcftmf8FTv2kv2wtA0e70H4&#10;T+NLS38HeEpbi3Nu3icW32dJ9RCEA7d1muGI6zMv3kcD9VhwKnom+wdWkFGcUU2RS6ketAz5w/4K&#10;e/8ABTv4e/8ABLf9m/UPHXjK6t77VJI3j0Dw7FdrDe+IboD5Yo+GKoCQZJdpWNecElVb079lH47j&#10;9pv9l74d/EptN/sIePPDWn+Ijp5uvtIsPtVtHP5Xm7U8zZv279i5xnA6V+YH/Baf/gkD8PPhx+x/&#10;+1F+0J4q1XxJ8Svifqmnz3Oi3viG8a4tvCFrLeR7LTT4CSsaxxuUDMWIGduzJFffP/BLLTodX/4J&#10;afs+2twnmQXHwz0GKRckblOmwAjI56HtRHWLfXT8U/8AIJbrtr+Fv8z5O+I3/BxXrnjX4v8Ainw/&#10;+zd+zD8Rv2jtA8D3b2Gt+J9JvTYaas6HDpbMttP5/Q7QShccqCpDH6m/4Jm/8FP/AAL/AMFPPhNq&#10;2veF7DWvDWv+Fb/+yfEvhnWohFqWg3gz+7kUdVba21uM7GBCsrKOJ+PPjzwP/wAEQ/2X9N0n4P8A&#10;7PvxA8Y6TqmqXdxD4b8AaZNqcltM6PPNdXBZneKDIVS/zBAUVV2gKPmX/g2r8V6T+0N8V/2nfjtd&#10;a94fs/H3xa8T20+s+A7BpVufBcNubkQpdLLHGzzSGWQGRUKExEhtxdVI63Xl+OgS7+f4H6yUUUUA&#10;FFFFAFfUtVtdGsJ7q8uLe1tbWNpZpppBHHEijLMzHgKACSTwBXx7+wj/AMFmvA//AAUL/bY+K/wr&#10;+Hum/wBp+HPhfYW9yvi+PUPMt9cmeUxSJBB5Y/dIw+WbzCJOSFC4Y99/wUU/4J0aP/wUk8E+HfCP&#10;irxl4y8O+DNO1L7frWk6BfGzHieIIVW0uXGf3O7DEAEnHBU4YfCv/BHr4JeFP2bv+C/v7YvgbwPo&#10;dj4b8KeGvDXh2007TrRSsVtH9ltmPUksxYszMxLMzMxJJJohZys+z/AJfDdeX5n67MwUc8V8c2f/&#10;AAWa+H/if/gq9afso+HNPu/EHiOPT7m51fXLa6T7DpNzDA87WZXBMkgRV3bSAjPtOWVgIP8Agrl+&#10;3v4g/Z88M+G/hL8IYYtZ/aG+NE76P4Q0/IZdJiORcavcDnZBbpuYMwwWXoVR8fCf7PX7C+g/8E9P&#10;+DhT9l3wHpF1NrGqy/CjWNW8Sa7cEm68RatO+ptc3krHJJdsBQSSqKi5OMkp+9LXbX70m/w/rYJa&#10;RffT80ftzRSBs0tABTZZVhTczBR6k4p1eK/t8/sbR/t5fs/TfDm88a+LvAuj6nfQS6rd+G7r7LfX&#10;9mu7zbPzOQscoO1sqwwOVNALzPFvg3/wWv8Ah/8AtHf8FR9Q/Zr8AWkHimPQfD1zq2reLbTUw1nb&#10;3kEkaNZRRrGRNgSDdKJQFYFcMQSPU/8Agpj+35ov/BNH9kHxD8W9b0W88SW+hz2lrDpVrcLBPfy3&#10;FzHCqI7AgEB2c5ByEPevzp/ZM/ZF+H/7D/8Awc4aV8O/hn4dtfDXhfSvga7pbxM0kk8r3gLzSyMS&#10;8krYGWYk8ADAAA9C/wCDp7V9e1v4H/AbwPo/g7xR42t/EnxOsL3U9M0Oze4nvra1Vs2o2gqryvOg&#10;XdxlO+DUv4Y26/8AyVvyD7Tv/Wly3B/wcJfGq8hSSL/gnn+1JJHIoZXXSLoqwPIIP2Ov0s+F/i66&#10;8f8Aw18P67faPfeH7zWtNt76fS71StzpsksSu0EoIBDxlirAgcqeBX5dfE7/AILSftf/ALGaQ+Pv&#10;jx+yBD4b+CLXESXt/wCH/E1vquqaDDIyqsk4jkdTjcBh0hUsQu5SRn9QPhF8VdB+Ofwt8PeM/C+o&#10;Rat4b8VafBqmmXkedtzbzIJI3weRlWHBwQeDg1elronrqdFRRRSKCiiigAooooAKC20c0VFeQNc2&#10;7xq2wsMBvSgD43/4K7/8Fpvh7/wSd8BaU2pW0HjT4geIriKPSvCNtqa2dxNC0gWS6mk8uUwwqN2G&#10;MZ3uAoH3mT7BfWIbTSGvbmSO3gjh8+R5HCrGoXJJJ4AAzya/BX/gu/8A8Ehfh3+wX/wToufHo1Px&#10;J8R/i74s8faRHrXjnxTeNeapco/nloo8kiKLKrwMsQqhnYKMfpf/AMF1vilqHwc/4I4fHHWtLna1&#10;vW8LDTElRtrILyWKzYg9jtnapk7U3Lrf9F/mUlecY9H/AJnz74u/4OQvEXxG8V+JJP2df2Vfih+0&#10;F4B8I3UtnqXi/Tbp7CxlePBf7Iq2s5uPlO4DKOQVO0Bga+xf+Ca3/BSPwH/wU+/Z4j8feB11DT2t&#10;bt9M1jRtSUJfaLeoqs8MoUkEbWVldThgexDKPzP/AOCff/BT74ofB79g74beE/2Xf2QfF3xc8CeA&#10;tAtbfX/FMl+uj22r6p5Qk1H7DEYme5IuTMC67iWGNn3SftT/AIIhfHL4B/tMfCrx548+DvgGT4Z+&#10;LPEPiSaX4jeHrt5DfWOtEu7+aHbG0mRyhRUX7y7EKsi6ctm12/r7jPmvZ/1/w59wUUUVJQUUUUAF&#10;FFFABRRRQAUUUUAFFFFABRRRQAUUUUAFFFFABRRRQAUUUUAFFFFABRRRQAUUUUAFFFFABRRRQAUU&#10;UUAFFFFABRRRQAUUUUAFFFFABRRRQAUUUUAFFFFABRRRQAUUUUAFFFFABRRRQAV+c/8AwdWf8oVf&#10;iT/2EdF/9OdvX6MVx/xx+Ang39pX4e3fhHx94a0fxd4Yv2jkudL1S2W4tZ2jcOhZG4JVlVh6EA1M&#10;o3VvT8yoS5Xcj/Zw/wCTefAf/Yu6f/6TR12lVtG0i28P6Ra2FnDHbWdjCkEEMa7UijUBVUDsAAAB&#10;7VZrSTu7kR0VgoooqRhRRRQAUUUUAFFFFABRRRQAjNtFfhh+2N/wVR8H/wDBWH9rjxR8FtS+PXhn&#10;4D/sv+Bbj7F4o1WTV47LWfiVMrsr2tqzHKWe5GBboy4Zt+9UX9zpolniZGXcrAgg9wa+YJP+CKP7&#10;JMzs0n7O/wAJXZjlifDtvkn/AL5qbe9d7fqHSxS/YS/bD/ZD0vTvCvwV+AnxG+F84tbd4dH8OaBq&#10;kc00ixxtLKwUEvI+1Xkd2JZiGYknJr6urwf4Lf8ABL39nf8AZx+JGn+MPAXwZ+HvhHxRpYkFpqml&#10;6NDb3VuJI2jfa6jI3I7KcdQxFe8Vd76iWmgUUUUhhRRRQAUUUUAFFFFABRRRQAVHcM6wt5e3zMHa&#10;G6E+9SUYoYH55f8ABP8A/wCC+/gf426j8QPB/wC0Bf8Agj9n34qfD/xDdaXd+H9d1xLOCW2QqI5Y&#10;ri58tJW3blIXBICuFCuK+f8A9lD4m+HP28v+Dm/Xvi18DduofDXwL8Pf7C8X+JrGIpp/iDUXMgjC&#10;vgCU4aEKf4hYlgSoUn9EP2o/+CW/7Pv7afiaDWvih8KPCPi3WrdFiXUbi1MV4yKCFR5oikjoMnCs&#10;xA7CvSPgL+zl4E/Zd8Aw+Fvh34S8P+DfD0DmRbDSLGO1hLnq7BANznAyzZY45NEdNXvb9LBLZpdf&#10;+HO0UYWloooAKKKKACkYZFLRRuB+SOhf8G+f7SXwq+M/xJ8YfDr9tXUPBNx8Tten13VRB4JW4uLh&#10;nkdo0knkuyziNXKqOFHOFGTXzX/wTk/Yd/aEvP8Agtz+0FoMP7UGrQ+I/h7d+Hb3xprg8OoW8f2x&#10;SOQWskfnf6OBGDFuBfrnHav6AscVxXg/9nPwL8Pvix4m8daH4U0PS/GPjRYV13Wba0SO81YQrtiE&#10;0gGX2KMDPQURvFq3Rf8ADBJuSfmdnCMRinUUUAFFFFABRRRQAUE4oooA+Az/AMFvtH+Cv/BUPx98&#10;AfjtZ+HfhHoNjYW2oeCfFGpag0Vl4kikBLmSeQLFD12rkhQ8Eqli20H5j/4K6ftI+B/+CpX7ev7J&#10;/wAFfgT4i0n4jeIvCPjqHxl4h1vw9cLe2Ph/Trdo2kLXUZMZJVWYhWOGjjU/M6g/qF+1J+w58I/2&#10;1/D9rpnxV+H/AIZ8cWtiS1qdTs1kmsycbvKmGJI84GdjDOBnOKr/ALLH7BPwd/Yk0u6tPhT8O/C/&#10;ghL4/wCly6dZhbm7AJIEs7ZlkUE8BmIXsBUxWqcugS626/h0PXIRiNfoKdR0oqgCiiigAooooAKK&#10;KKACiiigAooooA/Kr/g6C+E11pPhr9nj4/f8I/ceKPD/AMAfH9vqviTT4IvNY6ZNLbPLIV6bA9pG&#10;hzwPNBOBk16X/wAFAP8Agtn+yvqf/BN74gatp3xW8DeMm8ZeE77TtL8O2OoRz6rqE91bSRRwSWYP&#10;nw5ZwHMqKEAJPSv0A1nRbPxFpVxY39rb3tjeRtDcW88YkinjYYZGVshlIJBB4Ir5r8Cf8EX/ANlf&#10;4Y/FiHxxoPwL+Hum+JbecXNvcx6arR2soIKyRQMTDEykAqyICp5GKnlunB7P9R81mpLdf8Oc3/wQ&#10;N+BPib9m7/gkj8GfCfi+3urHX7fSpr+e0uFKy2SXd3PdxQup5VljmQFTyCCO1fYVNRNgwKdWkpcz&#10;bIjGysFFFFSUFFFFABRRRQAUUUUAflX+xDar+2T/AMHI37S/xK1D/TNN/Z/0Gw8A6AsnItJ5w5nd&#10;PQh4r1TjtOfWv1UAxXD/AAs/Zt8B/BLxb4q17wl4T0Pw9rPjq9/tLxDe2NosM2s3OXPnTsozI+ZH&#10;OTz8x9a7iiOkVHsv+HB6yb/rsFFFFABRRRQAUUUUAI43Ka/GT9hH9pLwD/wTy/4Lkftg6B8f9W0n&#10;wL4m+KGt2+teEfE/iCYW1le6SXndLdbuTEcahJIBgsqlrdlJ3RgV+zleS/tUfsI/B/8Abb0S00/4&#10;rfDzwx42h08k2kmo2atcWmcbhFMMSxg4GQjAHHOaNnf5BurP+rH5h/t7ftIfD/8A4KBf8Fvv2PdF&#10;/Z/1rS/HXiz4Za5PrXi/xL4dkW6s7HRg0Dvbvdx5jkVkScYDFVM4XO6Uiv2WryX9lj9hL4P/ALEu&#10;i3mn/Cn4d+F/A8OokG7fTbMLcXmM7fNmbMkgGTgOxAycYr1qntHlQat3YUUUUgCiiigAb7tfl/8A&#10;t0/tE/snftMf8FAfEX7Ov7Xnw18L+GU8L6Va6t4Q8aeJtZOm2+vwzKHlSG7j8l7ZVfcu0zlZGikH&#10;BXB/UCvI/wBqr9g74P8A7b2jWdh8V/h74Z8cQ6axazfUbUG4tMkFhFMpEkYbAyFYBsc5pdbjTPyI&#10;8S+BfgN+1F/wU1/Zo/Z5/ZE0Hw7J8Mfgn4l/4WT4817w6Gu9NM9sY2t0kvCWN1IfL8vzC8nNyqhv&#10;kcL+6a9K8x/Zi/Yz+Fv7GPg+bQfhb4E8N+B9LunElxHpdmsT3bgYDSycvKwHALsSK9Oqr6W+fzf/&#10;AAEkT1/r+t7hRRRSGFFFFABRRRQB+Wv/AAcIf8ns/wDBPn/ssEP/AKPsK9O/4OWP2Yta/af/AOCS&#10;Pjq08N2dxqOveD7m08V2trAheWZbSTM+0DksLd5mAHJ24HWvsX4r/s3eA/jn4k8K6x4w8J6H4j1T&#10;wPfjVPD91f2izS6PdgqwngZhlJAUQ7hz8ortXhWSLawBBGORmps+Wy3vf8v8iubVPyt+L/zPz98O&#10;/wDBxR+zbN/wT7g+LVx8SfC0fiCHQhJP4QN6g13+0xDzZrZ5845m+QS7fLwd2/bzUX/Bsd+zbr37&#10;Pn/BKrw7e+J7G403XPiRrN94ymtp1Kyxx3TIsBYHkb4YYpMHnEgzg8V7XP8A8EYP2Vrj4u/8J2/w&#10;H+HbeJvtH2sz/wBlqLdps58w23+oLbuc+XnPPXmvpyGJYIlRFWNVGAqjAAq1bV9zO2iXb/hh1FFF&#10;IoK/LX/g7V/5R7fDz/srGh/+iL2v1Krh/jr+zd4D/ad8LWeh/ELwnofjHR7G+j1K3stWtEuYYbqM&#10;MI5lVgQHUOwDdRuNH2oy7NP7nca6+j/FHZWX+oX/AHR/Kvy9/wCDuP8A5RfaF/2UXRv/AEC5r9SF&#10;XYuB24rifjx+zj4E/ag8GReHPiH4T0LxloMN5HfpY6taJcwLcR7gkoVgRuXc2D2yaOqfZp/cxR0V&#10;vJr8LHWaT/x42/8A1zX+VWqbDCsEaqvRRgU6jqKKsrBXxP8A8HGP/KFf49f9ga3/APS62r7Yrm/i&#10;58IPDHx6+Hep+EfGWh6b4m8M60ixX+mahAs9rdoGDhXRuGAZVPPcCpqR5o2NKcuWSkeOf8E+PGOm&#10;/Dv/AIJWfBfX9ZvIdP0jRPhho1/fXUx2x20EWlwvJIx7KqqSfYV+S15/wUO+Fv8AwW5/aI1S++PX&#10;xw8J/CH9lnwTq3l6J8OrnXU0/VvH8sRDLd6kQwdLcnBEY6fdXDK0p/caf4JeE7n4NN8PJPD+lP4I&#10;bSf7COiG3X7CbDyvJ+zeX93yvL+Tb028V4Of+CJv7I5/5t1+En/hO2//AMTWk5c1RzM46QUTpv2Q&#10;P22v2dPjc8PgL4I/EP4eeIv+EZ0tZItE8NXsUg02xiKRKVij4SNS8a8DA3AV75mvGf2ef+CePwO/&#10;ZL8YXXiD4Y/CvwR4E1q+tDYXN7oulRWk09uXSQxMygEqXjRseqj0r2bpUggooooGfF//AAcKf8oZ&#10;/j9/2L6/+lUFd9/wTMvdQ07/AIJO/Ae40q1hvtTh+FuhvaW80nlRzzDS4SiM+DtDNgE4OAc4Ne4f&#10;Fj4TeGvjn8PdU8J+MND03xJ4a1uIQX+m38Cz215HuDbXRuGGVBwe4q54G8DaP8NPBek+HdA02z0j&#10;QtCs4tP0+xtYxHBZ28SBI4kUcKiqoUAcAAVOyku9vwv/AJh28r/jb/I+Df8AgnR/wcBfDD9pT4Y6&#10;/b/G3xD4H+BHxW8H6veaZrvhbxBrKad9nEUrCMxPdFPNO35XC/MHR/lAK58D/wCCXHjfRf2yv+Dh&#10;z9oL44/B+3kf4N2vhKDw3qOuQQNDZeI9XL2h8yMEAOcQSncBkqqsf9aCfvv9pX/gkz+zj+2B46/4&#10;Sb4j/CHwb4m8RMoWTUpbUwXdwAMKJZYijSYAwN5bA4Fev/Bv4H+D/wBnnwDZ+FfAvhnQ/CPhvTxi&#10;203SbKO0toc9SEQAbieSTyTySTVRdnzdbfmrXCWzS/rW51VFFFABRRRQAV+WX/BOr/lZW/bi/wCw&#10;H4e/9JLWv1Nrh/CH7NngPwD8YPEfxA0bwnoWm+NvGEcUOt63b2ix3uqpEqrGs0gG5wqqoAPQAUR0&#10;nzeTX3g/hcfT8Gfn/wDtc/8ABDP42fGf/got4w/aE+Gv7U1x8K9V8SadbaPZ2qeExqU2k2UUMKvb&#10;xTPcqFR5o3lIRF5kbOeSfhj4z/8ABPb9prQf+C6Xwh+Hepftdazq3xO1vwDfalpXj9vC8cc2jWaN&#10;e+ZZi388hw5jk+beMeceDjn+h+uJ1j9nHwL4h+OOk/Eu+8K6HdePtCsX0zTtfltFa/srV9++GOX7&#10;yo3mSZUHB3n1oj7rVvP8mOTun/XY2Phh4d1Lwj8OdB0vWtWk17WNN063tb7U3j8ttRnSNVknK5O0&#10;uwLYycbsZNb1FFAlorBQelFFAH5aH/lbgH/ZDP8A27r3f/grH/wVR1b/AIJeeNfg5qeq+DIdT+Ev&#10;jXXm0jxb4oMkryeGFIXy2EKKdxYF3yT0gdQpYjH0837OHgQ/Hb/hZ/8Awiehf8LCGm/2P/wkP2Rf&#10;7Q+xbt32fzcbvL3c7c4zWx8S/hf4d+MvgbUfDPizQtJ8SeH9Xi8i907U7RLq1uk67XjcFWGQDyOC&#10;AalJpJdv82/1CVnJt9f8kv0Pzr/4LO/8Fef2dtX/AOCaPxF8N+F/ib4I+JHir4neHrjw94f0Dw5q&#10;cOq3t1cXkflIzwwlmiEfmBz5gU5XaPnIFfUP/BID4A+If2Xf+CZXwX8CeLI5LfxJoPhqBdRtnOXs&#10;5pS0zQN7xeZ5ZxxlOOKj+BH/AAR6/Zj/AGZ/iVH4w8D/AAV8D6F4mt5PNg1BbMzy2j5J3QeaWEJ5&#10;IzGFOOOnFfSijC9MVUbJNLrb8P8Ahxb28v1t/kLRRRQMKKKKACiiigAooooA/Lf/AIO4v+UWGlf9&#10;lC0b+VxX1d/wVh/Zn1T9sH/gmL8W/h3ocP2nXNf8Mu2mQd7i6gKXMMY93khVc/7VeyfHn9nHwJ+1&#10;B4Lj8N/ELwnofjLQY7qO+Ww1a0S5t1njzsk2sCNy7mwe2TXaJCscSoowqjAHoKlxvBw7u/4JfoO9&#10;pKS6f53PzE/4Iof8Fef2dfC3/BMb4f8AhXxZ8Q/Bfwv8WfCrRE8PeIvD/iLUItKvobm1BSSVIZir&#10;zGUqZD5YY73ZSNwIrI/4N4ZP+F7/ALWH7ZH7Qnhuwu9P+Fvxb8aW0PhZ5rdoBq32P7UZ7tUYA4c3&#10;CHOPvM6n5lIH2H8ef+CQX7M/7TnxLbxl46+C/gfX/E8jiWfUJLHypbxwR80/llROeAMyhuOOhIr3&#10;nwH4A0T4X+EdP0Dw5pOm6Foekwrb2Wn6fbJbWtpEvASONAFVR6AAVfNq5Pd/5q/5EWtHkW3+RsUU&#10;UUi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bI+xC3pQApcKeSKiGoQNL5Ymh8z+7vG78q/Ej43/ALWXx4/4L7f8FAvGXwF/Z/8A&#10;iBf/AAm+Afwxka28V+MdLZlvNYYO0Z2vGyOySOkixQq6K6RvJIxBCDvdV/4M5/gxa6E2o6B8XvjV&#10;pfxCjUyReIpdStZgs+CPMMSQRyEHuBMDj+KjW3MD0fKfr+GyKQSKf4hX5B/8ETP29fjd8B/28vG3&#10;7Ev7SGrX3jPxF4VtpL7wr4qmLXE99boiyhJZm+aSOSBxLG8h3oVeNiTtC58HizVB/wAHikmk/wBp&#10;ah/ZI+H/AJgshcP9n3f2YDu8vO3Oec4otqrbPUlysnfdf8D/ADP2OorhdC/ad+HHifx4/hXTfH3g&#10;vUPFETFJNHttbtpb+MjGQYFcyAjIz8vFdlq2r2ug6bNeX1xDaWlshkmmmkEccSjkszHAAA7mjzKL&#10;FFcV4r/aQ+HvgSx0u61zxz4P0a211/L02a+1m2t49RbONsLO4Ehzxhc81182owQae1080a2qx+a0&#10;pcBAmM7s9MY5z0oAmorgvA/7U/wy+JviptC8N/ETwN4g1yMsH07TdetLu7Tbw2Yo5C4xg544rubu&#10;7jsbZ5pnWOKNSzux2qoHJJJ6AUASUVy+q/G7wdofgubxJe+KvDln4dtyVl1WfUoY7KIjghpi2wfi&#10;asfDr4seF/jB4e/tfwn4j0LxRpO8xi90m/ivbcsOq+ZGzLkemaAOgorh7L9pb4d6l8RpPB9v488G&#10;zeLYnMb6ImtWzaijDqptw/mA8jjb3ruKACiuI+Jf7THw5+C1/DaeMvHvgzwndXS74YNZ1u2sJJl9&#10;VWV1JHuK6vQ9esvE2mQ32n3VvfWdwoeG4t5FkilU9CrKSCPcUAXKKy/GPjXR/h54cutY17VdO0XS&#10;bJd9xe39ylvb26/3nkchVHuTWJ8MP2gfAfxu+0f8IX428JeLha/686Lq9vqAh6fe8p229R19RQB1&#10;9FFcD4v/AGqvhj8PvGC+Hte+IvgXRdfYqq6Zf6/aW14xY4UCJ5A5yeBxzQB31FMtrhLuBJY2V45A&#10;GVgchgehBrLtvHui3usXmnQ6tp0uoaeu+6tUuUaa2Xjl0Byo5HJA6igDXorivh/+0j8Pfix4hu9H&#10;8K+O/B3ibVtPz9qstK1q2vLi1wSD5kcbsy4II5A5FP8AiT+0P4B+DWoWlr4w8ceEfCd1qH/HrDrO&#10;sW9i91zj92srqW544zQB2VFQ2F/DqlnFcW8sc9vOgkjkjYMkikZDAjggjkEVk+P/AIleHfhT4fk1&#10;bxRr2j+HNJhOHvdTvI7S3Q84BkkIUHg9+1AG5RXN/DL4yeEfjTo8moeD/FHh7xVp8TeW9zo+pQ30&#10;Ktz8peJmAPB4zXS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wf7U/ie+8FfsyfETWNN3/2lpPhnUry12feEsdrI&#10;6Y99wFd5VPxFolt4l0G8028hW4s9Qhe2niYfLIjgqyn2IJFTUTcWkVF2kmz8ff8Agyv8Jafbf8E9&#10;/id4iRY21jVviHNZ3Uv8bRQadZPEpPs1xKf+Bmv2Or8D/wDgin+0Npf/AAQu/wCChHxm/ZP+NmpR&#10;+EvDXibWk1bwh4h1M+Rp9yfmjikeU4REuLcRYckIskDISCeP3N8U/F3wr4G8AzeKdZ8S6DpPhm3h&#10;NxJq15qEUNkkYBJczMwTbgE5z2rWpJO01tZfkZxTTcX3ZtjTre3u5bhIY0nuMCSRUAaTAwMnqcDg&#10;Zr+fD/go3+zh4p/a8/4Oopvhn4Y8X6v4Fj8XeFLSz1zV9Kfy7yLSl0wyXccTfwtLHH5QPT95yCMg&#10;/S/7Ev8AwU/+MH/BUf8A4Lk+JIfg/wCKtQt/2VPh3pwg1ffp0LWutOkcixSJJJGZIpJ7mQsoRlYw&#10;W+SARgYcHP8AwebSf9k8/wDcWKzjG8ot+b/Ac3ZSS8vzX5HK/wDBXT/g2j/Z/wD2W/8Agnn4v+Jn&#10;wjh8WeFPHnwu04a9FqEuuTXX9pLAyNIJVc4R9oZlaER4cDgjivfPC37RviL9rD/g1D8SeOvFl5Nq&#10;XiPU/hLrlrf3kzbpb2S1W6tPOc93cQBmPUsxNfTX/Bcf/lEV+0N/2JGo/wDouviP9jk4/wCDOHWf&#10;+yaeLP8A0s1GolK9Oon2T/Blxtzwfnb8jw3/AIIX/wDBB74bf8FLv+CeGj/Er48X/i7xJdXwuvD/&#10;AIPgs9Xeyh8MaZazyRjyUX5Wka5Ny58wMhyCVJLE9f8A8FCPCvib/gpL/wAFWPCP/BPvwH4k1PwD&#10;8C/hB4Ys5/Fkelvtku4IrSCRUb+GQJHNaQorgoskjOyttAH2T/wa3DH/AARD+EH/AF21o/8AlXvK&#10;+RfGPxT0n/gmT/wdkeKPGXxIuYvD/gX4+eE4bLTddvj5Vlau0FlHmSU/Kqi608xsSQEEyM2F5rol&#10;rVUXtq/nbQzjfkcuv6XPVv2kv+DR/wDZ+vfgfcL8HpPF/gH4oaPb/adG19tenulnvIxuj+0I52qr&#10;MPvQCNkJ3DONp1P+CH//AAUQ8Y/t0f8ABJL4taJ8Sbq41D4ifCKz1Pw1ql9cHdcahCLKRoJZj/FK&#10;MSRsx5Yw7iSWNfoJ+1D+2H8Pf2R/gDqnxI8beJtJ0nwzp1m91HO9ymdQO3KRW4zmaR+AqpksSK/J&#10;f/g2j+GevH/gmz+1T8WNY0+bTbP4t6hqt3pqSKVE0UFpcF5Ez95PNuJI8jvCw7VjJtxmulvud/8A&#10;K5pFK8X5/h/Vj59/4NyP+CR2h/8ABU39lK71r44a94o1r4U/D7XrrR/C/g2w1J9Psftjxx3N3eTG&#10;LDs58+JFKlT8pBJUBao/HH9gPxN/wTw/4Ll6P+zN+zf8RfFXw68E/tIeHbX+0XS7Nxc6Xp0k1yLo&#10;Ru3JljWxnMUhPmKJiu/lmP3F/wAGbC4/4JPa/wD9lD1L/wBItPrjf29v+VvX9lT/ALEH/wCX9aS0&#10;qRXff7rmcX+7m+1/wZwH/BZj/g3F+Af7Gv8AwTe8VfFX4Vjxh4f+IHw1jtdUXVLnXJbptW/0qGOQ&#10;zK3ypJhzIrQiPDqOCOK96+MP/BWvxp+zr/wbReAfje9/9r+KXirw9p2hafqNyBIz6jKzwteOGBDS&#10;CKGWbBBBcDIIJFfQ/wDwcSf8oX/j3/2AYf8A0tt6/OX9r39n/W/jt/wZ7fB680O2uLybwDBp/ia6&#10;ghUs5tYpruCZ8DsiXBkb0VGPasZSfJJPa8f+D+BpFXcX6/ha35nrn/BPP/g2A+FPxy/Zy0X4mftL&#10;X3jT4lfFb4l2EOv6nPca9c266a1zGsqR7kYSSzKrKHeRmUsCAoA54H4HeC/E3/Bu7/wWk+HHwV0T&#10;xdrviX9nP9omZbbTNM1afzH0e9ll8hCuAEEsc7QhnRVEkU43AsgI/Tj/AIJMftz+Bf24f2G/APib&#10;wvrml3F9Y6FZ2Wu6alwv2nRb2GBI5oZo87kAdWKkgBkKsODX5q/8FK/i9of/AAUm/wCDin9lP4b/&#10;AAx1C28VQ/BPVBrfiXUdNcXFrZNFdw3dxEZVyv7uOziQkHAkmCfeBFdG1ZRW1/w/rqZp/u23va/z&#10;OE/4LMeN/AXxw/4L86b8M/2tPF3ijwf+zr4d8N2154et7SSWGw1C6mhUmaZo1YqrzGeJplGV+zqm&#10;5BuYehePP+CBvwf+I9x4I+KX/BOv4ueG/DPjrwrq8FxcXUXjWbVdNNrk72dk8+ZJQwVTE2EdS6Mo&#10;NfRf7Xn7Qn7K/wC3p/wUZ1L9kf8AaA+FscHiDw/poutD8R+IbiKwS/lmSKQQafcxSCZd8b7gN6h2&#10;hdShIGfg3/gtN/wQ6+FP/BID4KN8dvgf8YvG3w98aaPqVoNI0C71dJJtReSZUZLKWNY51MaFpW3m&#10;UFYnBIzxjGXLFP8AFddf6RbV20u23yPuX/g5H/b3+JX7KX7Jnw2+HPw9vxpHxY+OmrR+HU1HTJWV&#10;7JFWJbk2zkBlZ5ZoY1fAZVkYjawBHP8AwR/4NFP2bdN+CUNj8SJPGXjX4h6hb+bqviaPXJrRlu3G&#10;ZGt4l/d7Q5OPOWRj1YnOB86f8Fz9e+IPi/8AYK/YL/am8UaNc3eqeArvS9Z8WwJBs2T3UdjdLI6D&#10;iNZJLRl5ACtMi8ZAr9pPgN+1h8PP2j/gZp3xG8H+LND1fwfqNmt6NQju0EdspXcyzc/unTkOr4KE&#10;EEAiq5bKV97tP9P1I5r8ttrH5R/8EbPH/wAQf+CXn/BWzxp+wv4y8V6h408AXWlvrngC8v3LS2MY&#10;iFwsaZPyI0ImDovyLLbkoFDtn5/8Vfsl69+3x/wc4ftKfB+Hxhr3hHwF4itLe+8cto0wgvNV0u2s&#10;9PIslkIO1ZZ5IQ2QRtByDjFezfsvfEzT/wDgpV/wdca38UPh3INc+HnwZ8JyaXNrlsN1neSfZZLU&#10;bJB8rB57qbYQSHSBmXK810H/AAT3P/HXZ+1h/wBih/7JolVT1lFy/ll+G34WKn7qkl3j+lzwT/gv&#10;b/wSD+HP/BGf4Q/DL9oT9m+48SeAfFnhvxba6dKG1ea9WZ3hmlScGVmYMDAUZAfLdJCCvXP1n8Hf&#10;+Dab4V/tefAC2+IX7QmveO/H3xv+J2lxa3rHib+2nt/7IubmISCG1gX9z5UIZUVZFdcJwFXChf8A&#10;g8oG7/glHoI9fiFpo/8AJS+r9Mf2cxj9nnwL/wBi9Yf+k0dRHWEr9/0Q56ONu36n5Q/8Gnfxn8Qe&#10;Cv2e/wBob4b+KtduNU8O/AvxQYdPnuJCws7dluROiZJ2xbrUyBRwDK/rXyX+yzrHwV/4Lo/tK/ED&#10;42ftmfH3wt4N8HaLrEml+CPh1qHje00Ew2fEgYrLIsgiCMis8QVpZfMJcBAp+jv+DZvwW3xIuP2/&#10;vDqSeS2veLpNOEmM7DMdVjz+G7NfNf8Awb1fsG/snftB6z8SPgn+0t8PtLk+PPg3xJcQ2sGqa/qG&#10;mTX1qgWKS3hSG4iSSSGeOQsApcrKp5UHaoe8+Z/yp/5v1CSUU0v5mvkXP+CgXwv/AGc/+CTWo+Gv&#10;2hf2Gf2iPBo8VeH9WtrTWvA+neP7XXo9bsHb5v3SzPPJHuCiRHLrtfepjMeT/Qb+zr8ZNP8A2iPg&#10;J4K8faWjR6b400Oz1y2jY5aOO5gSZVJ7kB8fhX5K/wDBTP8AYY/4Jf8A/BK/wtot547+CraxrWv3&#10;qWln4d0HxRqlxq8iHlrjyX1BMQpxliRksoGSa/WL9mLwloHgL9nbwNovhXw/qHhPwzpehWdtpWi3&#10;5Y3Wk2qwoIraXe7t5ka4Vsuxyp+Y9aqPw28/6RD+Jeh3dFFFB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HWiigD58/b2/&#10;4JffBb/gpN4PtdJ+K3g+11qbTgw0/VbeV7XU9NLdfJnjIYKTyUbchIBKkgV8NaV/wZxfsy2fiCO4&#10;uvGfxt1PSY5jKNHuNes1s9vOEylmsoAz1Dhvev1oopJW2Hdnmf7Kf7Hnw3/Yi+Edn4H+F3hPTPCX&#10;h2zYyGC1DNJcyEANLNK5aSaQgAF5GZsADOABXnyf8EwPhqn/AAUWb9qDzPEf/CyzpP8AYuz7av8A&#10;ZvkeR5H+p8vdu2d9/XtX0bRT1vfqK2ljgf2m/wBnbQf2svgF4t+G/ihr5PDvjTTZtK1E2UohuPJk&#10;GG2OVYK2OhINeafDz/gmX8Ofhp/wTwuP2Y9Lk8Rf8K3utGv9Bd5r1W1H7PeSTSTYm2Bd26d9p2cD&#10;HBxX0TRS5VZruB5L+w/+xn4Q/wCCf/7M/h/4UeBH1aTwv4aa5a0bU7kXF1me4kuH3OqqD88rY+UY&#10;GBWP+3d/wTn+En/BSD4WR+Evit4Xh1yztJDPp95FK1vf6VKRgyQToQyEgDK8o2BuVgAK9yopy13C&#10;Omx+Vfw4/wCDQH9lvwV45t9W1jWPix43021l8yPQ9b1+FdPAzkIfs1vDNtHTAkGQOc1+kkHwP8N6&#10;R8Fm+H+k6Xa6D4VGlPokFjpsS28VnatEYvLiUDamFPHHFdhRQ9VyvYOtzwT/AIJ2/wDBOj4f/wDB&#10;MT4D3Xw7+G0mvSeH7zV5tac6veLdXHnyxxRth1RBt2wpgY6555rM+KX/AAS/+G/xh/4KA+Bf2lNW&#10;l8Rj4ifD3Sv7H0pIL1E08wf6X/rIvLJZv9Mm5Dj+H05+jqKOvN1C2jXc81/a6/ZY8M/trfs5+Kvh&#10;f4xbUk8M+MLZbS/NhOIbnYsiSDY5Vgp3IvO096b+zJ+yf4S/ZT/Zk8N/CXw7DdX3g/wxp7aXbQ6q&#10;63Uk0DFiyynaFfO9gflAIOMV6ZRSsB+X3x5/4NJ/2XPjF8QLzxBod38SPhj/AGg7yXGneFNYhisG&#10;Zjk7Y7iCYxrnOERggzgKAAB9W/8ABPL/AIJM/BH/AIJi+Gr6z+Fnhc2epasFXUtb1C4a81TUApyq&#10;vM33UHXZGETIztzzX0pRTWisgep8n/8ABSX/AIIxfA3/AIKlw6bc/ErQ7+38SaPCbaw8RaLd/Y9U&#10;toSS3lFirRyRhiWCyo4UsxXaWbPzv+zn/wAGnf7L/wACfiTYeJtYn+InxQuNLmWe0svGGrQ3FjG6&#10;nILRW8EIlGQDskLIejKRxX6cUULTVA9dGc18Tfg/4Z+Mvw01Twf4p0LS9e8M61aGyvdMvYBJbXEJ&#10;GNhTpxgYxyCARggV+ZnjL/gz6/Zd8ReNJtS0zXvi74Y0m4l8x9B03xBA1gRuyUzPbyTbcfLzITgd&#10;c81+rFFHW4bKx47+xN+wT8Kv+CevwjTwX8KPCdn4Z0lpPPu5Fd5rvUpsY82eaQl5Hx0ycKOFCjiu&#10;R+Ef/BLv4a/Bj9v3x1+0jpE3iRviJ8RNP/s3VlnvUfT/ACsWw/dxCMMrf6LFyXP8Xrx9IUU7u9+o&#10;rJKx4L/wUT/4J0fD/wD4Kd/Au0+HnxIk1+Pw/Z6tDrSHSLxbWfz4o5Y0y7I427ZXyMdcc17R4Q8L&#10;2/gnwhpei2Zk+yaTZxWUBkbc/lxoEXJxycAc4rSopDPnP9g7/gmF8N/+CdniL4kap8P5fEklx8VN&#10;WXWtbGqXqXKidWmYeUFjTYuZ34Oe3PFeY/8ABRT/AIIA/s8/8FKPHH/CW+LNH1rwv44ZESfxH4Xv&#10;Vsb28CDannK6SQyMoAAdoy4CqN2ABX21RStt5Bc/O39i/wD4NiP2Z/2NfixYeOFtvF/xI8T6RcLd&#10;addeMtSivI7CVCCkiQwwxRM64ypkV9pAIwQDX6JKu0cUUU7s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UEsBAi0AFAAGAAgA&#10;AAAhAD38rmgUAQAARwIAABMAAAAAAAAAAAAAAAAAAAAAAFtDb250ZW50X1R5cGVzXS54bWxQSwEC&#10;LQAUAAYACAAAACEAOP0h/9YAAACUAQAACwAAAAAAAAAAAAAAAABFAQAAX3JlbHMvLnJlbHNQSwEC&#10;LQAUAAYACAAAACEAYacRwrcFAADlFwAADgAAAAAAAAAAAAAAAABEAgAAZHJzL2Uyb0RvYy54bWxQ&#10;SwECLQAUAAYACAAAACEApTgoydcAAACvAgAAGQAAAAAAAAAAAAAAAAAnCAAAZHJzL19yZWxzL2Uy&#10;b0RvYy54bWwucmVsc1BLAQItABQABgAIAAAAIQAaEanW3QAAAAcBAAAPAAAAAAAAAAAAAAAAADUJ&#10;AABkcnMvZG93bnJldi54bWxQSwECLQAKAAAAAAAAACEA0b66DEmKAgBJigIAFQAAAAAAAAAAAAAA&#10;AAA/CgAAZHJzL21lZGlhL2ltYWdlNC5qcGVnUEsBAi0ACgAAAAAAAAAhAIk1dnwVvQAAFb0AABQA&#10;AAAAAAAAAAAAAAAAu5QCAGRycy9tZWRpYS9pbWFnZTIucG5nUEsBAi0ACgAAAAAAAAAhAJCAAczQ&#10;7QAA0O0AABQAAAAAAAAAAAAAAAAAAlIDAGRycy9tZWRpYS9pbWFnZTEucG5nUEsBAi0ACgAAAAAA&#10;AAAhAHp/kZOqDwQAqg8EABUAAAAAAAAAAAAAAAAABEAEAGRycy9tZWRpYS9pbWFnZTMuanBlZ1BL&#10;BQYAAAAACQAJAEQCAADhTwgAAAA=&#10;">
                <v:shape id="Picture 3077" o:spid="_x0000_s1066" type="#_x0000_t75" style="position:absolute;left:32988;top:51675;width:35157;height:3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lsxAAAAN0AAAAPAAAAZHJzL2Rvd25yZXYueG1sRI9Pi8Iw&#10;FMTvwn6H8Bb2pomKutRGWYSFPXjwH54fzdu2tHmpTbT12xtB8DjMzG+YdN3bWtyo9aVjDeORAkGc&#10;OVNyruF0/B1+g/AB2WDtmDTcycN69TFIMTGu4z3dDiEXEcI+QQ1FCE0ipc8KsuhHriGO3r9rLYYo&#10;21yaFrsIt7WcKDWXFkuOCwU2tCkoqw5Xq6Hb8my/qeT5eumOs+mkPF12Smn99dn/LEEE6sM7/Gr/&#10;GQ1TtVjA8018AnL1AAAA//8DAFBLAQItABQABgAIAAAAIQDb4fbL7gAAAIUBAAATAAAAAAAAAAAA&#10;AAAAAAAAAABbQ29udGVudF9UeXBlc10ueG1sUEsBAi0AFAAGAAgAAAAhAFr0LFu/AAAAFQEAAAsA&#10;AAAAAAAAAAAAAAAAHwEAAF9yZWxzLy5yZWxzUEsBAi0AFAAGAAgAAAAhAGO36WzEAAAA3QAAAA8A&#10;AAAAAAAAAAAAAAAABwIAAGRycy9kb3ducmV2LnhtbFBLBQYAAAAAAwADALcAAAD4AgAAAAA=&#10;">
                  <v:imagedata r:id="rId48" o:title="" croptop="8383f" cropbottom="7584f" cropleft="10517f" cropright="7482f"/>
                </v:shape>
                <v:shape id="Picture 3078" o:spid="_x0000_s1067" type="#_x0000_t75" style="position:absolute;top:50441;width:33832;height:4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IxAAAAN0AAAAPAAAAZHJzL2Rvd25yZXYueG1sRE/LasJA&#10;FN0X/IfhFrrTiS3EJs1EbIviowjVdn/J3CbBzJ2QGWP8e2chdHk472w+mEb01LnasoLpJAJBXFhd&#10;c6ng57gcv4JwHlljY5kUXMnBPB89ZJhqe+Fv6g++FCGEXYoKKu/bVEpXVGTQTWxLHLg/2xn0AXal&#10;1B1eQrhp5HMUxdJgzaGhwpY+KipOh7NRcJy+z7bJ52KV7De7fv/1G58TjpV6ehwWbyA8Df5ffHev&#10;tYKXaBbmhjfhCcj8BgAA//8DAFBLAQItABQABgAIAAAAIQDb4fbL7gAAAIUBAAATAAAAAAAAAAAA&#10;AAAAAAAAAABbQ29udGVudF9UeXBlc10ueG1sUEsBAi0AFAAGAAgAAAAhAFr0LFu/AAAAFQEAAAsA&#10;AAAAAAAAAAAAAAAAHwEAAF9yZWxzLy5yZWxzUEsBAi0AFAAGAAgAAAAhAHHib4jEAAAA3QAAAA8A&#10;AAAAAAAAAAAAAAAABwIAAGRycy9kb3ducmV2LnhtbFBLBQYAAAAAAwADALcAAAD4AgAAAAA=&#10;">
                  <v:imagedata r:id="rId49" o:title="Venn_SNPs_10NA_numbered" croptop="3186f" cropbottom="2717f" cropleft="11150f" cropright="4125f"/>
                </v:shape>
                <v:shape id="Picture 3079" o:spid="_x0000_s1068" type="#_x0000_t75" style="position:absolute;top:1292;width:6858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9BJxgAAAN0AAAAPAAAAZHJzL2Rvd25yZXYueG1sRI/RagIx&#10;FETfC/5DuIJvmlSx2q1RpCjtSylVP+Cyue5ud3OzTeK6/n1TEPo4zMwZZrXpbSM68qFyrOFxokAQ&#10;585UXGg4HffjJYgQkQ02jknDjQJs1oOHFWbGXfmLukMsRIJwyFBDGWObSRnykiyGiWuJk3d23mJM&#10;0hfSeLwmuG3kVKknabHitFBiS68l5fXhYjXs3o7z849qa4W5r2ff8+7jdPvUejTsty8gIvXxP3xv&#10;vxsNM7V4hr836QnI9S8AAAD//wMAUEsBAi0AFAAGAAgAAAAhANvh9svuAAAAhQEAABMAAAAAAAAA&#10;AAAAAAAAAAAAAFtDb250ZW50X1R5cGVzXS54bWxQSwECLQAUAAYACAAAACEAWvQsW78AAAAVAQAA&#10;CwAAAAAAAAAAAAAAAAAfAQAAX3JlbHMvLnJlbHNQSwECLQAUAAYACAAAACEASkvQScYAAADdAAAA&#10;DwAAAAAAAAAAAAAAAAAHAgAAZHJzL2Rvd25yZXYueG1sUEsFBgAAAAADAAMAtwAAAPoCAAAAAA==&#10;">
                  <v:imagedata r:id="rId50" o:title="FigR8_SlBc_trueMAF20_10NA_domest.ManhattanPlot"/>
                </v:shape>
                <v:shape id="TextBox 4" o:spid="_x0000_s1069" type="#_x0000_t202" style="position:absolute;left:233;width:298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a6ixQAAAN0AAAAPAAAAZHJzL2Rvd25yZXYueG1sRI/NbsIw&#10;EITvlXgHa5G4FRtoUZpiEKJU4lZ++gCreBuHxOsodiH06WukSj2OZuYbzWLVu0ZcqAuVZw2TsQJB&#10;XHhTcanh8/T+mIEIEdlg45k03CjAajl4WGBu/JUPdDnGUiQIhxw12BjbXMpQWHIYxr4lTt6X7xzG&#10;JLtSmg6vCe4aOVVqLh1WnBYstrSxVNTHb6chU+6jrl+m++CefibPdvPmt+1Z69GwX7+CiNTH//Bf&#10;e2c0zFQ2h/ub9ATk8hcAAP//AwBQSwECLQAUAAYACAAAACEA2+H2y+4AAACFAQAAEwAAAAAAAAAA&#10;AAAAAAAAAAAAW0NvbnRlbnRfVHlwZXNdLnhtbFBLAQItABQABgAIAAAAIQBa9CxbvwAAABUBAAAL&#10;AAAAAAAAAAAAAAAAAB8BAABfcmVscy8ucmVsc1BLAQItABQABgAIAAAAIQAqLa6ixQAAAN0AAAAP&#10;AAAAAAAAAAAAAAAAAAcCAABkcnMvZG93bnJldi54bWxQSwUGAAAAAAMAAwC3AAAA+QIAAAAA&#10;" filled="f" stroked="f">
                  <v:textbox style="mso-fit-shape-to-text:t">
                    <w:txbxContent>
                      <w:p w14:paraId="24301D3F"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070" type="#_x0000_t202" style="position:absolute;top:48671;width:3080;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Qs5xgAAAN0AAAAPAAAAZHJzL2Rvd25yZXYueG1sRI9RT8Iw&#10;FIXfTfgPzSXxzbUg6JwUYlAS3lD0B9ys13VuvV3WCoNfT0lMfDw553wnZ7EaXCsO1Ifas4ZJpkAQ&#10;l97UXGn4+tzc5SBCRDbYeiYNJwqwWo5uFlgYf+QPOuxjJRKEQ4EabIxdIWUoLTkMme+Ik/fte4cx&#10;yb6SpsdjgrtWTpV6kA5rTgsWO1pbKpv9r9OQK7drmqfpe3Cz82Ru16/+rfvR+nY8vDyDiDTE//Bf&#10;e2s03Kv8Ea5v0hOQywsAAAD//wMAUEsBAi0AFAAGAAgAAAAhANvh9svuAAAAhQEAABMAAAAAAAAA&#10;AAAAAAAAAAAAAFtDb250ZW50X1R5cGVzXS54bWxQSwECLQAUAAYACAAAACEAWvQsW78AAAAVAQAA&#10;CwAAAAAAAAAAAAAAAAAfAQAAX3JlbHMvLnJlbHNQSwECLQAUAAYACAAAACEARWELOcYAAADdAAAA&#10;DwAAAAAAAAAAAAAAAAAHAgAAZHJzL2Rvd25yZXYueG1sUEsFBgAAAAADAAMAtwAAAPoCAAAAAA==&#10;" filled="f" stroked="f">
                  <v:textbox style="mso-fit-shape-to-text:t">
                    <w:txbxContent>
                      <w:p w14:paraId="519BAD31"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7" o:spid="_x0000_s1071" type="#_x0000_t202" style="position:absolute;left:34325;top:48858;width:280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9LwgAAAN0AAAAPAAAAZHJzL2Rvd25yZXYueG1sRE/dTsIw&#10;FL4n4R2aQ+IdtKCYMSmEoCbegdMHOFkP69x6uqwFpk9vL0i4/PL9r7eDa8WF+lB71jCfKRDEpTc1&#10;Vxq+v96nGYgQkQ22nknDLwXYbsajNebGX/mTLkWsRArhkKMGG2OXSxlKSw7DzHfEiTv53mFMsK+k&#10;6fGawl0rF0o9S4c1pwaLHe0tlU1xdhoy5Q5Ns1ocg3v6my/t/tW/dT9aP0yG3QuISEO8i2/uD6Ph&#10;UWVpbnqTnoDc/AMAAP//AwBQSwECLQAUAAYACAAAACEA2+H2y+4AAACFAQAAEwAAAAAAAAAAAAAA&#10;AAAAAAAAW0NvbnRlbnRfVHlwZXNdLnhtbFBLAQItABQABgAIAAAAIQBa9CxbvwAAABUBAAALAAAA&#10;AAAAAAAAAAAAAB8BAABfcmVscy8ucmVsc1BLAQItABQABgAIAAAAIQA0/p9LwgAAAN0AAAAPAAAA&#10;AAAAAAAAAAAAAAcCAABkcnMvZG93bnJldi54bWxQSwUGAAAAAAMAAwC3AAAA9gIAAAAA&#10;" filled="f" stroked="f">
                  <v:textbox style="mso-fit-shape-to-text:t">
                    <w:txbxContent>
                      <w:p w14:paraId="07F3ED63" w14:textId="77777777" w:rsidR="004526A2" w:rsidRDefault="004526A2" w:rsidP="00082C15">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Picture 3089" o:spid="_x0000_s1072" type="#_x0000_t75" style="position:absolute;left:54784;top:34110;width:12509;height: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WeyQAAAN0AAAAPAAAAZHJzL2Rvd25yZXYueG1sRI9BS8NA&#10;FITvhf6H5RW8iNloqca02yKCIkjRthrs7ZF9zYZm34bsto3/3i0IPQ4z8w0zW/S2EUfqfO1YwW2S&#10;giAuna65UvC1ebnJQPiArLFxTAp+ycNiPhzMMNfuxCs6rkMlIoR9jgpMCG0upS8NWfSJa4mjt3Od&#10;xRBlV0nd4SnCbSPv0vReWqw5Lhhs6dlQuV8frALaXv98vJvP1XLTFMvvrComD/JVqatR/zQFEagP&#10;l/B/+00rGKfZI5zfxCcg538AAAD//wMAUEsBAi0AFAAGAAgAAAAhANvh9svuAAAAhQEAABMAAAAA&#10;AAAAAAAAAAAAAAAAAFtDb250ZW50X1R5cGVzXS54bWxQSwECLQAUAAYACAAAACEAWvQsW78AAAAV&#10;AQAACwAAAAAAAAAAAAAAAAAfAQAAX3JlbHMvLnJlbHNQSwECLQAUAAYACAAAACEA92SVnskAAADd&#10;AAAADwAAAAAAAAAAAAAAAAAHAgAAZHJzL2Rvd25yZXYueG1sUEsFBgAAAAADAAMAtwAAAP0CAAAA&#10;AA==&#10;">
                  <v:imagedata r:id="rId51" o:title="FigR8_Sl_legend" croptop="18157f" cropbottom="36995f" cropleft="53583f"/>
                </v:shape>
                <w10:anchorlock/>
              </v:group>
            </w:pict>
          </mc:Fallback>
        </mc:AlternateContent>
      </w:r>
    </w:p>
    <w:p w14:paraId="7CF07133" w14:textId="77777777" w:rsidR="00082C15" w:rsidRPr="004E20FE" w:rsidRDefault="00082C15" w:rsidP="00082C15">
      <w:pPr>
        <w:rPr>
          <w:b/>
          <w:sz w:val="24"/>
          <w:szCs w:val="24"/>
        </w:rPr>
      </w:pPr>
      <w:r>
        <w:rPr>
          <w:b/>
          <w:sz w:val="24"/>
          <w:szCs w:val="24"/>
        </w:rPr>
        <w:lastRenderedPageBreak/>
        <w:t>Figure 7</w:t>
      </w:r>
      <w:r w:rsidRPr="004E20FE">
        <w:rPr>
          <w:b/>
          <w:sz w:val="24"/>
          <w:szCs w:val="24"/>
        </w:rPr>
        <w:t xml:space="preserve">. GWA analysis of domestication sensitivity in </w:t>
      </w:r>
      <w:r w:rsidRPr="004E20FE">
        <w:rPr>
          <w:b/>
          <w:i/>
          <w:sz w:val="24"/>
          <w:szCs w:val="24"/>
        </w:rPr>
        <w:t>B. cinerea</w:t>
      </w:r>
      <w:r w:rsidRPr="004E20FE">
        <w:rPr>
          <w:b/>
          <w:sz w:val="24"/>
          <w:szCs w:val="24"/>
        </w:rPr>
        <w:t>.</w:t>
      </w:r>
    </w:p>
    <w:p w14:paraId="2F339C14" w14:textId="5C96B25D" w:rsidR="00082C15" w:rsidRDefault="00082C15" w:rsidP="00082C15">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r w:rsidR="004526A2">
        <w:rPr>
          <w:sz w:val="24"/>
          <w:szCs w:val="24"/>
        </w:rPr>
        <w:t xml:space="preserve"> by bigRR</w:t>
      </w:r>
      <w:r>
        <w:rPr>
          <w:sz w:val="24"/>
          <w:szCs w:val="24"/>
        </w:rPr>
        <w:t>.</w:t>
      </w:r>
    </w:p>
    <w:p w14:paraId="69F769FA" w14:textId="77777777" w:rsidR="00082C15" w:rsidRDefault="00082C15" w:rsidP="00082C15">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53A99D4C" w14:textId="77777777" w:rsidR="00082C15" w:rsidRDefault="00082C15" w:rsidP="00082C15">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2D0441A8" w14:textId="77777777" w:rsidR="00082C15" w:rsidRDefault="00082C15" w:rsidP="00082C15">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059898C6" w14:textId="2156FA26" w:rsidR="00082C15" w:rsidRDefault="00082C15">
      <w:pPr>
        <w:rPr>
          <w:sz w:val="24"/>
          <w:szCs w:val="24"/>
        </w:rPr>
      </w:pP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5C861888"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w:t>
      </w:r>
      <w:r w:rsidR="005538FD">
        <w:rPr>
          <w:sz w:val="24"/>
          <w:szCs w:val="24"/>
        </w:rPr>
        <w:lastRenderedPageBreak/>
        <w:t xml:space="preserve">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 xml:space="preserve">with </w:t>
      </w:r>
      <w:r w:rsidR="004526A2">
        <w:rPr>
          <w:sz w:val="24"/>
          <w:szCs w:val="24"/>
        </w:rPr>
        <w:t xml:space="preserve">similar variance in resistance between </w:t>
      </w:r>
      <w:r w:rsidR="00E62AE8">
        <w:rPr>
          <w:sz w:val="24"/>
          <w:szCs w:val="24"/>
        </w:rPr>
        <w:t>the wild and domestic</w:t>
      </w:r>
      <w:r w:rsidR="000F22E7">
        <w:rPr>
          <w:sz w:val="24"/>
          <w:szCs w:val="24"/>
        </w:rPr>
        <w:t>ated</w:t>
      </w:r>
      <w:r w:rsidR="00E62AE8">
        <w:rPr>
          <w:sz w:val="24"/>
          <w:szCs w:val="24"/>
        </w:rPr>
        <w:t xml:space="preserve"> tomato accessions </w:t>
      </w:r>
      <w:r w:rsidR="00415881">
        <w:rPr>
          <w:sz w:val="24"/>
          <w:szCs w:val="24"/>
        </w:rPr>
        <w:t xml:space="preserve">(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r w:rsidR="00410703">
        <w:rPr>
          <w:sz w:val="24"/>
          <w:szCs w:val="24"/>
        </w:rPr>
        <w:t>S2b</w:t>
      </w:r>
      <w:r w:rsidR="005A224E">
        <w:rPr>
          <w:sz w:val="24"/>
          <w:szCs w:val="24"/>
        </w:rPr>
        <w:t>, d, f</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r w:rsidR="00F8407B">
        <w:rPr>
          <w:sz w:val="24"/>
          <w:szCs w:val="24"/>
        </w:rPr>
        <w:t xml:space="preserve">We also identified a conservative subset of genes whose association to differential </w:t>
      </w:r>
      <w:r w:rsidR="00F8407B">
        <w:rPr>
          <w:i/>
          <w:sz w:val="24"/>
          <w:szCs w:val="24"/>
        </w:rPr>
        <w:t xml:space="preserve">Botrytis cinerea </w:t>
      </w:r>
      <w:r w:rsidR="00F8407B">
        <w:rPr>
          <w:sz w:val="24"/>
          <w:szCs w:val="24"/>
        </w:rPr>
        <w:t xml:space="preserve">virulence is insensitive to GWA method and </w:t>
      </w:r>
      <w:r w:rsidR="0034153E">
        <w:rPr>
          <w:sz w:val="24"/>
          <w:szCs w:val="24"/>
        </w:rPr>
        <w:t>reference genome</w:t>
      </w:r>
      <w:r w:rsidR="00F8407B">
        <w:rPr>
          <w:sz w:val="24"/>
          <w:szCs w:val="24"/>
        </w:rPr>
        <w:t xml:space="preserve"> (Table S</w:t>
      </w:r>
      <w:r w:rsidR="00410703">
        <w:rPr>
          <w:sz w:val="24"/>
          <w:szCs w:val="24"/>
        </w:rPr>
        <w:t>2</w:t>
      </w:r>
      <w:r w:rsidR="00F8407B">
        <w:rPr>
          <w:sz w:val="24"/>
          <w:szCs w:val="24"/>
        </w:rPr>
        <w:t xml:space="preserve"> a, b, c, d).</w:t>
      </w:r>
      <w:r w:rsidR="004A6AE6">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F68078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 xml:space="preserve">factor defining </w:t>
      </w:r>
      <w:r w:rsidR="007C110C">
        <w:rPr>
          <w:sz w:val="24"/>
          <w:szCs w:val="24"/>
        </w:rPr>
        <w:lastRenderedPageBreak/>
        <w:t>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lastRenderedPageBreak/>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824A471"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particular challenges for breeding durable resistance to </w:t>
      </w:r>
      <w:r w:rsidR="00EA31C3" w:rsidRPr="00B41031">
        <w:rPr>
          <w:i/>
          <w:sz w:val="24"/>
          <w:szCs w:val="24"/>
        </w:rPr>
        <w:t>B. cinerea</w:t>
      </w:r>
      <w:r w:rsidR="004526A2">
        <w:rPr>
          <w:sz w:val="24"/>
          <w:szCs w:val="24"/>
        </w:rPr>
        <w:t>,</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w:t>
      </w:r>
      <w:r w:rsidR="004526A2">
        <w:rPr>
          <w:sz w:val="24"/>
          <w:szCs w:val="24"/>
        </w:rPr>
        <w:t>,</w:t>
      </w:r>
      <w:r>
        <w:rPr>
          <w:sz w:val="24"/>
          <w:szCs w:val="24"/>
        </w:rPr>
        <w:t xml:space="preserve"> combined</w:t>
      </w:r>
      <w:r w:rsidR="00EA31C3">
        <w:rPr>
          <w:sz w:val="24"/>
          <w:szCs w:val="24"/>
        </w:rPr>
        <w:t xml:space="preserve"> with genomic sequencing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YTJ4MnR6c3pqZmQyemplZDBlOHBzZmR0ZDBkYWFmd3dyMDAyIiB0aW1lc3RhbXA9IjAiPjU2NTwv
a2V5PjwvZm9yZWlnbi1rZXlzPjxyZWYtdHlwZSBuYW1lPSJKb3VybmFsIEFydGljbGUiPjE3PC9y
ZWYtdHlwZT48Y29udHJpYnV0b3JzPjxhdXRob3JzPjxhdXRob3I+QXR3ZWxsLCBTdXNhbm5hPC9h
dXRob3I+PGF1dGhvcj5Tb2x0aXMsIE5pY29sZTwvYXV0aG9yPjxhdXRob3I+S2xpZWJlbnN0ZWlu
LCBEYW5pZWwgSjwvYXV0aG9yPjwvYXV0aG9ycz48L2NvbnRyaWJ1dG9ycz48dGl0bGVzPjx0aXRs
ZT5HZW5ldGljIERpdmVyc2l0eSBpbiA5NyBCb3RyeXRpcyBjaW5lcmVhIElzb2xhdGVzPC90aXRs
ZT48c2Vjb25kYXJ5LXRpdGxlPmluIHByZXAuPC9zZWNvbmRhcnktdGl0bGU+PC90aXRsZXM+PGRh
dGVzPjx5ZWFyPjIwMTc8L3llYXI+PC9kYXRlcz48dXJscz48L3VybHM+PC9yZWNvcmQ+PC9DaXRl
PjxDaXRlPjxBdXRob3I+QXR3ZWxsPC9BdXRob3I+PFllYXI+MjAxNTwvWWVhcj48UmVjTnVtPjYx
NTwvUmVjTnVtPjxyZWNvcmQ+PHJlYy1udW1iZXI+NjE1PC9yZWMtbnVtYmVyPjxmb3JlaWduLWtl
eXM+PGtleSBhcHA9IkVOIiBkYi1pZD0iYTJ4MnR6c3pqZmQyemplZDBlOHBzZmR0ZDBkYWFmd3dy
MDAyIiB0aW1lc3RhbXA9IjAiPjYxNTwva2V5PjwvZm9yZWlnbi1rZXlzPjxyZWYtdHlwZSBuYW1l
PSJKb3VybmFsIEFydGljbGUiPjE3PC9yZWYtdHlwZT48Y29udHJpYnV0b3JzPjxhdXRob3JzPjxh
dXRob3I+QXR3ZWxsLCBTdXNhbm5hPC9hdXRob3I+PGF1dGhvcj5Db3J3aW4sIEphc29uPC9hdXRo
b3I+PGF1dGhvcj5Tb2x0aXMsIE5pY29sZTwvYXV0aG9yPjxhdXRob3I+U3ViZWR5LCBBbnVzaHJ5
aWE8L2F1dGhvcj48YXV0aG9yPkRlbmJ5LCBLYXRoZXJpbmU8L2F1dGhvcj48YXV0aG9yPktsaWVi
ZW5zdGVpbiwgRGFuaWVsIEo8L2F1dGhvcj48L2F1dGhvcnM+PC9jb250cmlidXRvcnM+PHRpdGxl
cz48dGl0bGU+V2hvbGUgZ2Vub21lIHJlc2VxdWVuY2luZyBvZiBCb3RyeXRpcyBjaW5lcmVhIGlz
b2xhdGVzIGlkZW50aWZpZXMgaGlnaCBsZXZlbHMgb2Ygc3RhbmRpbmcgZGl2ZXJzaXR5PC90aXRs
ZT48c2Vjb25kYXJ5LXRpdGxlPkZyb250aWVycyBpbiBtaWNyb2Jpb2xvZ3k8L3NlY29uZGFyeS10
aXRsZT48L3RpdGxlcz48cGFnZXM+OTk2PC9wYWdlcz48dm9sdW1lPjY8L3ZvbHVtZT48ZGF0ZXM+
PHllYXI+MjAxNTwveWVhcj48L2RhdGVzPjxpc2JuPjE2NjQtMzAyWDwvaXNibj48dXJscz48L3Vy
bHM+PC9yZWNvcmQ+PC9DaXRlPjxDaXRlPjxBdXRob3I+Um93ZTwvQXV0aG9yPjxZZWFyPjIwMDc8
L1llYXI+PFJlY051bT40Njk8L1JlY051bT48cmVjb3JkPjxyZWMtbnVtYmVyPjQ2OTwvcmVjLW51
bWJlcj48Zm9yZWlnbi1rZXlzPjxrZXkgYXBwPSJFTiIgZGItaWQ9ImEyeDJ0enN6amZkMnpqZWQw
ZThwc2ZkdGQwZGFhZnd3cjAwMiIgdGltZXN0YW1wPSIwIj40Njk8L2tleT48L2ZvcmVpZ24ta2V5
cz48cmVmLXR5cGUgbmFtZT0iSm91cm5hbCBBcnRpY2xlIj4xNzwvcmVmLXR5cGU+PGNvbnRyaWJ1
dG9ycz48YXV0aG9ycz48YXV0aG9yPlJvd2UsIEhlYXRoZXIgQzwvYXV0aG9yPjxhdXRob3I+S2xp
ZWJlbnN0ZWluLCBEYW5pZWwgSjwvYXV0aG9yPjwvYXV0aG9ycz48L2NvbnRyaWJ1dG9ycz48dGl0
bGVzPjx0aXRsZT5FbGV2YXRlZCBnZW5ldGljIHZhcmlhdGlvbiB3aXRoaW4gdmlydWxlbmNlLWFz
c29jaWF0ZWQgQm90cnl0aXMgY2luZXJlYSBwb2x5Z2FsYWN0dXJvbmFzZSBsb2NpPC90aXRsZT48
c2Vjb25kYXJ5LXRpdGxlPk1vbGVjdWxhciBQbGFudC1NaWNyb2JlIEludGVyYWN0aW9uczwvc2Vj
b25kYXJ5LXRpdGxlPjwvdGl0bGVzPjxwYWdlcz4xMTI2LTExMzc8L3BhZ2VzPjx2b2x1bWU+MjA8
L3ZvbHVtZT48bnVtYmVyPjk8L251bWJlcj48ZGF0ZXM+PHllYXI+MjAwNzwveWVhcj48L2RhdGVz
Pjxpc2JuPjA4OTQtMDI4MjwvaXNibj48dXJscz48L3VybHM+PC9yZWNvcmQ+PC9DaXRlPjxDaXRl
PjxBdXRob3I+RmVrZXRlPC9BdXRob3I+PFllYXI+MjAxMjwvWWVhcj48UmVjTnVtPjU2NzwvUmVj
TnVtPjxyZWNvcmQ+PHJlYy1udW1iZXI+NTY3PC9yZWMtbnVtYmVyPjxmb3JlaWduLWtleXM+PGtl
eSBhcHA9IkVOIiBkYi1pZD0iYTJ4MnR6c3pqZmQyemplZDBlOHBzZmR0ZDBkYWFmd3dyMDAyIiB0
aW1lc3RhbXA9IjAiPjU2Nzwva2V5PjwvZm9yZWlnbi1rZXlzPjxyZWYtdHlwZSBuYW1lPSJKb3Vy
bmFsIEFydGljbGUiPjE3PC9yZWYtdHlwZT48Y29udHJpYnV0b3JzPjxhdXRob3JzPjxhdXRob3I+
RmVrZXRlLCDDiXZhPC9hdXRob3I+PGF1dGhvcj5GZWtldGUsIEVyenPDqWJldDwvYXV0aG9yPjxh
dXRob3I+SXJpbnlpLCBMw6FzemzDszwvYXV0aG9yPjxhdXRob3I+S2FyYWZmYSwgTGV2ZW50ZTwv
YXV0aG9yPjxhdXRob3I+w4Fybnlhc2ksIE1hcmlhbm48L2F1dGhvcj48YXV0aG9yPkFzYWRvbGxh
aGksIE1vanRhYmE8L2F1dGhvcj48YXV0aG9yPlPDoW5kb3IsIEVyenPDqWJldDwvYXV0aG9yPjwv
YXV0aG9ycz48L2NvbnRyaWJ1dG9ycz48dGl0bGVzPjx0aXRsZT5HZW5ldGljIGRpdmVyc2l0eSBv
ZiBhIEJvdHJ5dGlzIGNpbmVyZWEgY3J5cHRpYyBzcGVjaWVzIGNvbXBsZXggaW4gSHVuZ2FyeTwv
dGl0bGU+PHNlY29uZGFyeS10aXRsZT5NaWNyb2Jpb2xvZ2ljYWwgUmVzZWFyY2g8L3NlY29uZGFy
eS10aXRsZT48L3RpdGxlcz48cGFnZXM+MjgzLTI5MTwvcGFnZXM+PHZvbHVtZT4xNjc8L3ZvbHVt
ZT48bnVtYmVyPjU8L251bWJlcj48ZGF0ZXM+PHllYXI+MjAxMjwveWVhcj48L2RhdGVzPjxpc2Ju
PjA5NDQtNTAxMz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lastRenderedPageBreak/>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4526A2">
        <w:rPr>
          <w:sz w:val="24"/>
          <w:szCs w:val="24"/>
        </w:rPr>
        <w:t>Further,</w:t>
      </w:r>
      <w:r w:rsidR="001659E8">
        <w:rPr>
          <w:sz w:val="24"/>
          <w:szCs w:val="24"/>
        </w:rPr>
        <w:t xml:space="preserve">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359407C8" w14:textId="13AA7C37"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t>
      </w:r>
      <w:r w:rsidR="004526A2">
        <w:rPr>
          <w:sz w:val="24"/>
          <w:szCs w:val="24"/>
        </w:rPr>
        <w:t xml:space="preserve">patterns </w:t>
      </w:r>
      <w:r w:rsidR="00234632">
        <w:rPr>
          <w:sz w:val="24"/>
          <w:szCs w:val="24"/>
        </w:rPr>
        <w:t xml:space="preserve">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4526A2">
        <w:rPr>
          <w:sz w:val="24"/>
          <w:szCs w:val="24"/>
        </w:rPr>
        <w:t>whether</w:t>
      </w:r>
      <w:r w:rsidR="007A4628">
        <w:rPr>
          <w:sz w:val="24"/>
          <w:szCs w:val="24"/>
        </w:rPr>
        <w:t xml:space="preserve">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lastRenderedPageBreak/>
        <w:t>Tomato genetic resources</w:t>
      </w:r>
    </w:p>
    <w:p w14:paraId="7B31CD5A" w14:textId="7F3B493F"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w:t>
      </w:r>
      <w:r w:rsidR="00FD07E7">
        <w:rPr>
          <w:sz w:val="24"/>
          <w:szCs w:val="24"/>
        </w:rPr>
        <w:t>sampling across its major geographic regions</w:t>
      </w:r>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S. lycopersicum</w:t>
      </w:r>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 </w:t>
      </w:r>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r w:rsidR="00C274C1">
        <w:rPr>
          <w:sz w:val="24"/>
          <w:szCs w:val="24"/>
        </w:rPr>
        <w:t xml:space="preserve"> </w:t>
      </w:r>
      <w:r w:rsidR="00A03AD5">
        <w:rPr>
          <w:sz w:val="24"/>
          <w:szCs w:val="24"/>
        </w:rPr>
        <w:t>While g</w:t>
      </w:r>
      <w:r w:rsidR="00C274C1">
        <w:rPr>
          <w:sz w:val="24"/>
          <w:szCs w:val="24"/>
        </w:rPr>
        <w:t xml:space="preserve">enetic data is not available for all of our </w:t>
      </w:r>
      <w:r w:rsidR="00C274C1">
        <w:rPr>
          <w:i/>
          <w:sz w:val="24"/>
          <w:szCs w:val="24"/>
        </w:rPr>
        <w:t>S. pimpinellifolium</w:t>
      </w:r>
      <w:r w:rsidR="00C274C1">
        <w:rPr>
          <w:sz w:val="24"/>
          <w:szCs w:val="24"/>
        </w:rPr>
        <w:t xml:space="preserve"> accessions, 9 of the 12 accessions have been genotyped and span the mappable diversity in domesticated tomato and its close relativ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sidR="00C73C50">
        <w:rPr>
          <w:sz w:val="24"/>
          <w:szCs w:val="24"/>
        </w:rPr>
        <w:t xml:space="preserve"> (Figure S1)</w:t>
      </w:r>
      <w:r w:rsidR="00C274C1">
        <w:rPr>
          <w:sz w:val="24"/>
          <w:szCs w:val="24"/>
        </w:rPr>
        <w:t xml:space="preserve">. </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locule contents at 24°C in 1% protease solution (Rapidas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SunGro</w:t>
      </w:r>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uM light intensity and 60% RH. We bottom-watered with </w:t>
      </w:r>
      <w:r>
        <w:rPr>
          <w:sz w:val="24"/>
          <w:szCs w:val="24"/>
        </w:rPr>
        <w:t>deionized water</w:t>
      </w:r>
      <w:r w:rsidRPr="000D6362">
        <w:rPr>
          <w:sz w:val="24"/>
          <w:szCs w:val="24"/>
        </w:rPr>
        <w:t xml:space="preserve"> every two days for two weeks, and at week </w:t>
      </w:r>
      <w:r w:rsidRPr="000D6362">
        <w:rPr>
          <w:sz w:val="24"/>
          <w:szCs w:val="24"/>
        </w:rPr>
        <w:lastRenderedPageBreak/>
        <w:t xml:space="preserve">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r w:rsidR="00BC4616">
        <w:rPr>
          <w:sz w:val="24"/>
          <w:szCs w:val="24"/>
        </w:rPr>
        <w:t xml:space="preserve"> Flowering in this system did not occur until minimally 9 weeks of age for any accession</w:t>
      </w:r>
      <w:r w:rsidR="00E41145">
        <w:rPr>
          <w:sz w:val="24"/>
          <w:szCs w:val="24"/>
        </w:rPr>
        <w:t>,</w:t>
      </w:r>
      <w:r w:rsidR="00BC4616">
        <w:rPr>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r w:rsidR="00BC4616">
        <w:rPr>
          <w:sz w:val="24"/>
          <w:szCs w:val="24"/>
        </w:rPr>
        <w:t>.</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673DEFCF"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39g/L potato dextrose agar (PDA) media. </w:t>
      </w:r>
      <w:r>
        <w:rPr>
          <w:sz w:val="24"/>
          <w:szCs w:val="24"/>
        </w:rPr>
        <w:t>We grew i</w:t>
      </w:r>
      <w:r w:rsidRPr="000D6362">
        <w:rPr>
          <w:sz w:val="24"/>
          <w:szCs w:val="24"/>
        </w:rPr>
        <w:t xml:space="preserve">solates at 25°C in </w:t>
      </w:r>
      <w:r w:rsidRPr="00B6344E">
        <w:rPr>
          <w:sz w:val="24"/>
          <w:szCs w:val="24"/>
        </w:rPr>
        <w:t>12h light and propagated every 2 weeks.</w:t>
      </w:r>
      <w:r>
        <w:rPr>
          <w:sz w:val="24"/>
          <w:szCs w:val="24"/>
        </w:rPr>
        <w:t xml:space="preserve"> </w:t>
      </w:r>
      <w:r w:rsidRPr="00B6344E">
        <w:rPr>
          <w:sz w:val="24"/>
          <w:szCs w:val="24"/>
        </w:rPr>
        <w:t>Sequencing failed</w:t>
      </w:r>
      <w:r>
        <w:rPr>
          <w:sz w:val="24"/>
          <w:szCs w:val="24"/>
        </w:rPr>
        <w:t xml:space="preserve"> for 6 out of our 97 phenotyped </w:t>
      </w:r>
      <w:r w:rsidRPr="00B6344E">
        <w:rPr>
          <w:sz w:val="24"/>
          <w:szCs w:val="24"/>
        </w:rPr>
        <w:t>isolates. For</w:t>
      </w:r>
      <w:r>
        <w:rPr>
          <w:sz w:val="24"/>
          <w:szCs w:val="24"/>
        </w:rPr>
        <w:t xml:space="preserve"> </w:t>
      </w:r>
      <w:r w:rsidR="00695F36">
        <w:rPr>
          <w:sz w:val="24"/>
          <w:szCs w:val="24"/>
        </w:rPr>
        <w:t xml:space="preserve">bigRR </w:t>
      </w:r>
      <w:r>
        <w:rPr>
          <w:sz w:val="24"/>
          <w:szCs w:val="24"/>
        </w:rPr>
        <w:t xml:space="preserve">GWA mapping with the 91 isolates genotyped in this study, we utilized a total of </w:t>
      </w:r>
      <w:bookmarkStart w:id="4" w:name="OLE_LINK1"/>
      <w:bookmarkStart w:id="5" w:name="OLE_LINK2"/>
      <w:r>
        <w:rPr>
          <w:sz w:val="24"/>
          <w:szCs w:val="24"/>
        </w:rPr>
        <w:t xml:space="preserve">272,672 </w:t>
      </w:r>
      <w:bookmarkEnd w:id="4"/>
      <w:bookmarkEnd w:id="5"/>
      <w:r>
        <w:rPr>
          <w:sz w:val="24"/>
          <w:szCs w:val="24"/>
        </w:rPr>
        <w:t>SNPs</w:t>
      </w:r>
      <w:r w:rsidR="00695F36">
        <w:rPr>
          <w:sz w:val="24"/>
          <w:szCs w:val="24"/>
        </w:rPr>
        <w:t xml:space="preserve"> against the </w:t>
      </w:r>
      <w:r w:rsidR="00695F36" w:rsidRPr="00190ECE">
        <w:rPr>
          <w:i/>
          <w:sz w:val="24"/>
          <w:szCs w:val="24"/>
        </w:rPr>
        <w:t>B. cinerea</w:t>
      </w:r>
      <w:r w:rsidR="00695F36">
        <w:rPr>
          <w:sz w:val="24"/>
          <w:szCs w:val="24"/>
        </w:rPr>
        <w:t xml:space="preserve"> T4 genome</w:t>
      </w:r>
      <w:r>
        <w:rPr>
          <w:sz w:val="24"/>
          <w:szCs w:val="24"/>
        </w:rPr>
        <w:t xml:space="preserve"> with minor allele frequency (MAF) 0.20 or greater, and less than 10% missing calls across the isolates (SNP calls in at least 82/ 91 isolates). </w:t>
      </w:r>
      <w:r w:rsidR="00695F36">
        <w:rPr>
          <w:sz w:val="24"/>
          <w:szCs w:val="24"/>
        </w:rPr>
        <w:t xml:space="preserve">For GEMMA mapping, we used </w:t>
      </w:r>
      <w:r w:rsidR="00C53BA7">
        <w:rPr>
          <w:sz w:val="24"/>
          <w:szCs w:val="24"/>
        </w:rPr>
        <w:t>9</w:t>
      </w:r>
      <w:r w:rsidR="00BD41BE">
        <w:rPr>
          <w:sz w:val="24"/>
          <w:szCs w:val="24"/>
        </w:rPr>
        <w:t>1</w:t>
      </w:r>
      <w:r w:rsidR="00695F36">
        <w:rPr>
          <w:sz w:val="24"/>
          <w:szCs w:val="24"/>
        </w:rPr>
        <w:t xml:space="preserve"> isolates with a total of </w:t>
      </w:r>
      <w:r w:rsidR="00C53BA7">
        <w:rPr>
          <w:sz w:val="24"/>
          <w:szCs w:val="24"/>
        </w:rPr>
        <w:t>237,878</w:t>
      </w:r>
      <w:r w:rsidR="00695F36">
        <w:rPr>
          <w:sz w:val="24"/>
          <w:szCs w:val="24"/>
        </w:rPr>
        <w:t xml:space="preserve"> SNPs against the </w:t>
      </w:r>
      <w:r w:rsidR="00695F36" w:rsidRPr="00190ECE">
        <w:rPr>
          <w:i/>
          <w:sz w:val="24"/>
          <w:szCs w:val="24"/>
        </w:rPr>
        <w:t>B. cinerea</w:t>
      </w:r>
      <w:r w:rsidR="00695F36">
        <w:rPr>
          <w:sz w:val="24"/>
          <w:szCs w:val="24"/>
        </w:rPr>
        <w:t xml:space="preserve"> B05.10 </w:t>
      </w:r>
      <w:r w:rsidR="00695F36">
        <w:rPr>
          <w:sz w:val="24"/>
          <w:szCs w:val="24"/>
        </w:rPr>
        <w:lastRenderedPageBreak/>
        <w:t xml:space="preserve">genome with MAF </w:t>
      </w:r>
      <w:r w:rsidR="00C53BA7">
        <w:rPr>
          <w:sz w:val="24"/>
          <w:szCs w:val="24"/>
        </w:rPr>
        <w:t>0.20</w:t>
      </w:r>
      <w:r w:rsidR="00695F36">
        <w:rPr>
          <w:sz w:val="24"/>
          <w:szCs w:val="24"/>
        </w:rPr>
        <w:t xml:space="preserve"> or greater and less than </w:t>
      </w:r>
      <w:r w:rsidR="00C53BA7">
        <w:rPr>
          <w:sz w:val="24"/>
          <w:szCs w:val="24"/>
        </w:rPr>
        <w:t>10</w:t>
      </w:r>
      <w:r w:rsidR="00695F36">
        <w:rPr>
          <w:sz w:val="24"/>
          <w:szCs w:val="24"/>
        </w:rPr>
        <w:t>% missing calls.</w:t>
      </w:r>
      <w:r w:rsidR="00BC4616">
        <w:rPr>
          <w:sz w:val="24"/>
          <w:szCs w:val="24"/>
        </w:rPr>
        <w:t xml:space="preserve"> The overall SNP number was similar when using either reference genome.</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0BDFB6ED"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r w:rsidR="00E41145">
        <w:rPr>
          <w:sz w:val="24"/>
          <w:szCs w:val="24"/>
        </w:rPr>
        <w:t>younger</w:t>
      </w:r>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phytoagar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 w:name="_Hlk514242071"/>
      <w:r w:rsidR="006A6D7B">
        <w:rPr>
          <w:sz w:val="24"/>
          <w:szCs w:val="24"/>
        </w:rPr>
        <w:t>Spores in grape juice were maintained in 4</w:t>
      </w:r>
      <w:r w:rsidR="006A6D7B">
        <w:rPr>
          <w:rFonts w:cstheme="minorHAnsi"/>
          <w:sz w:val="24"/>
          <w:szCs w:val="24"/>
        </w:rPr>
        <w:t>°</w:t>
      </w:r>
      <w:r w:rsidR="006A6D7B">
        <w:rPr>
          <w:sz w:val="24"/>
          <w:szCs w:val="24"/>
        </w:rPr>
        <w:t xml:space="preserve">C refrigeration or </w:t>
      </w:r>
      <w:r w:rsidR="00A03AD5">
        <w:rPr>
          <w:sz w:val="24"/>
          <w:szCs w:val="24"/>
        </w:rPr>
        <w:t>on</w:t>
      </w:r>
      <w:r w:rsidR="006A6D7B">
        <w:rPr>
          <w:sz w:val="24"/>
          <w:szCs w:val="24"/>
        </w:rPr>
        <w:t xml:space="preserve"> ice from the time of collection, to </w:t>
      </w:r>
      <w:r w:rsidR="00BB369B">
        <w:rPr>
          <w:sz w:val="24"/>
          <w:szCs w:val="24"/>
        </w:rPr>
        <w:t>inhibit</w:t>
      </w:r>
      <w:r w:rsidR="006A6D7B">
        <w:rPr>
          <w:sz w:val="24"/>
          <w:szCs w:val="24"/>
        </w:rPr>
        <w:t xml:space="preserve"> germination prior to inoculation. </w:t>
      </w:r>
      <w:bookmarkEnd w:id="6"/>
      <w:r w:rsidR="006D3CB6">
        <w:rPr>
          <w:sz w:val="24"/>
          <w:szCs w:val="24"/>
        </w:rPr>
        <w:t>The diluted s</w:t>
      </w:r>
      <w:r w:rsidR="00FB6D1C">
        <w:rPr>
          <w:sz w:val="24"/>
          <w:szCs w:val="24"/>
        </w:rPr>
        <w:t xml:space="preserve">pore suspensions were </w:t>
      </w:r>
      <w:r w:rsidR="006D3CB6">
        <w:rPr>
          <w:sz w:val="24"/>
          <w:szCs w:val="24"/>
        </w:rPr>
        <w:t>homogenized by agitation</w:t>
      </w:r>
      <w:r w:rsidR="00EE6645">
        <w:rPr>
          <w:sz w:val="24"/>
          <w:szCs w:val="24"/>
        </w:rPr>
        <w:t xml:space="preserve"> continuously during the entire process of applying the spores to all samples. This maintains the spores in the suspension and ensures even application across samples</w:t>
      </w:r>
      <w:r w:rsidR="006D3CB6">
        <w:rPr>
          <w:sz w:val="24"/>
          <w:szCs w:val="24"/>
        </w:rPr>
        <w:t xml:space="preserve">, then </w:t>
      </w:r>
      <w:r>
        <w:rPr>
          <w:sz w:val="24"/>
          <w:szCs w:val="24"/>
        </w:rPr>
        <w:t>4µ</w:t>
      </w:r>
      <w:r w:rsidRPr="000D6362">
        <w:rPr>
          <w:sz w:val="24"/>
          <w:szCs w:val="24"/>
        </w:rPr>
        <w:t xml:space="preserve">l droplets </w:t>
      </w:r>
      <w:r>
        <w:rPr>
          <w:sz w:val="24"/>
          <w:szCs w:val="24"/>
        </w:rPr>
        <w:t xml:space="preserve">were placed onto the detached leaflets </w:t>
      </w:r>
      <w:r w:rsidRPr="000D6362">
        <w:rPr>
          <w:sz w:val="24"/>
          <w:szCs w:val="24"/>
        </w:rPr>
        <w:t>at room temperature.</w:t>
      </w:r>
      <w:r w:rsidR="00A03AD5">
        <w:rPr>
          <w:sz w:val="24"/>
          <w:szCs w:val="24"/>
        </w:rPr>
        <w:t xml:space="preserve"> The entire inoculation took approximately 2 hour of time per </w:t>
      </w:r>
      <w:r w:rsidR="00A03AD5">
        <w:rPr>
          <w:sz w:val="24"/>
          <w:szCs w:val="24"/>
        </w:rPr>
        <w:lastRenderedPageBreak/>
        <w:t>experiment.</w:t>
      </w:r>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EBImage and CRImag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0CCD4D9D" w:rsidR="00D91DB6" w:rsidRDefault="00D91DB6" w:rsidP="00D91DB6">
      <w:pPr>
        <w:spacing w:line="480" w:lineRule="auto"/>
        <w:rPr>
          <w:sz w:val="24"/>
          <w:szCs w:val="24"/>
        </w:rPr>
      </w:pPr>
      <w:r w:rsidRPr="000D6362">
        <w:rPr>
          <w:sz w:val="24"/>
          <w:szCs w:val="24"/>
        </w:rPr>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S. lycopersicum</w:t>
      </w:r>
      <w:r>
        <w:rPr>
          <w:sz w:val="24"/>
          <w:szCs w:val="24"/>
        </w:rPr>
        <w:t xml:space="preserve"> or </w:t>
      </w:r>
      <w:r w:rsidRPr="006046FA">
        <w:rPr>
          <w:i/>
          <w:sz w:val="24"/>
          <w:szCs w:val="24"/>
        </w:rPr>
        <w:t>S. pimpinellifolium</w:t>
      </w:r>
      <w:r>
        <w:rPr>
          <w:sz w:val="24"/>
          <w:szCs w:val="24"/>
        </w:rPr>
        <w:t>), plant genotype (which is nested within domestication status), experiment, and block (nested within experiment) on lesion area, as well as their interactions (</w:t>
      </w:r>
      <w:r w:rsidR="00473273">
        <w:rPr>
          <w:sz w:val="24"/>
          <w:szCs w:val="24"/>
        </w:rPr>
        <w:t xml:space="preserve">R </w:t>
      </w:r>
      <w:r>
        <w:rPr>
          <w:sz w:val="24"/>
          <w:szCs w:val="24"/>
        </w:rPr>
        <w:t>lme4</w:t>
      </w:r>
      <w:r w:rsidR="00473273">
        <w:rPr>
          <w:sz w:val="24"/>
          <w:szCs w:val="24"/>
        </w:rPr>
        <w:t xml:space="preserve"> package</w:t>
      </w:r>
      <w:r>
        <w:rPr>
          <w:sz w:val="24"/>
          <w:szCs w:val="24"/>
        </w:rPr>
        <w:t xml:space="preserve">; </w:t>
      </w:r>
      <w:r>
        <w:rPr>
          <w:sz w:val="24"/>
          <w:szCs w:val="24"/>
        </w:rPr>
        <w:fldChar w:fldCharType="begin"/>
      </w:r>
      <w:r w:rsidR="00473273">
        <w:rPr>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sidR="00473273">
        <w:rPr>
          <w:noProof/>
          <w:sz w:val="24"/>
          <w:szCs w:val="24"/>
        </w:rPr>
        <w:t>(Bates, Maechler et al. 2015)</w:t>
      </w:r>
      <w:r>
        <w:rPr>
          <w:sz w:val="24"/>
          <w:szCs w:val="24"/>
        </w:rPr>
        <w:fldChar w:fldCharType="end"/>
      </w:r>
      <w:r>
        <w:rPr>
          <w:sz w:val="24"/>
          <w:szCs w:val="24"/>
        </w:rPr>
        <w:t xml:space="preserve">). Two of our 97 isolates that did not have replication across 2 experiments were dropped at this stage of analysis. There was no difference in the results if experiment and block were treated as random effects. Adding terms for individual </w:t>
      </w:r>
      <w:r>
        <w:rPr>
          <w:sz w:val="24"/>
          <w:szCs w:val="24"/>
        </w:rPr>
        <w:lastRenderedPageBreak/>
        <w:t xml:space="preserve">plant, leaf, and leaflet position did not significantly improve the full model, so they were omitted from further analysis. We also tested a mixed model with random effects of experiment and block, but this did not affect our interpretation of the fixed effects. 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4BC61E81" w:rsidR="00587F2F" w:rsidRDefault="00587F2F" w:rsidP="00D91DB6">
      <w:pPr>
        <w:spacing w:line="480" w:lineRule="auto"/>
        <w:rPr>
          <w:sz w:val="24"/>
          <w:szCs w:val="24"/>
        </w:rPr>
      </w:pPr>
      <w:r>
        <w:rPr>
          <w:sz w:val="24"/>
          <w:szCs w:val="24"/>
        </w:rPr>
        <w:tab/>
      </w:r>
      <w:r w:rsidR="00FE1550">
        <w:rPr>
          <w:sz w:val="24"/>
          <w:szCs w:val="24"/>
        </w:rPr>
        <w:t>Using</w:t>
      </w:r>
      <w:r>
        <w:rPr>
          <w:sz w:val="24"/>
          <w:szCs w:val="24"/>
        </w:rPr>
        <w:t xml:space="preserve"> tomato </w:t>
      </w:r>
      <w:r w:rsidR="00FE1550">
        <w:rPr>
          <w:sz w:val="24"/>
          <w:szCs w:val="24"/>
        </w:rPr>
        <w:t>sequence</w:t>
      </w:r>
      <w:r>
        <w:rPr>
          <w:sz w:val="24"/>
          <w:szCs w:val="24"/>
        </w:rPr>
        <w:t xml:space="preserve"> data from </w:t>
      </w:r>
      <w:r w:rsidR="00D66E95">
        <w:rPr>
          <w:sz w:val="24"/>
          <w:szCs w:val="24"/>
        </w:rPr>
        <w:t>the SolCAP</w:t>
      </w:r>
      <w:r>
        <w:rPr>
          <w:sz w:val="24"/>
          <w:szCs w:val="24"/>
        </w:rPr>
        <w:t xml:space="preserve"> diversity panel</w:t>
      </w:r>
      <w:r w:rsidR="00FE1550">
        <w:rPr>
          <w:sz w:val="24"/>
          <w:szCs w:val="24"/>
        </w:rPr>
        <w:t xml:space="preserve"> that contained 9 of our 12 accessions,</w:t>
      </w:r>
      <w:r>
        <w:rPr>
          <w:sz w:val="24"/>
          <w:szCs w:val="24"/>
        </w:rPr>
        <w:t xml:space="preserve"> </w:t>
      </w:r>
      <w:r w:rsidR="00FE1550">
        <w:rPr>
          <w:sz w:val="24"/>
          <w:szCs w:val="24"/>
        </w:rPr>
        <w:t xml:space="preserve">we </w:t>
      </w:r>
      <w:r>
        <w:rPr>
          <w:sz w:val="24"/>
          <w:szCs w:val="24"/>
        </w:rPr>
        <w:t>determine</w:t>
      </w:r>
      <w:r w:rsidR="00FE1550">
        <w:rPr>
          <w:sz w:val="24"/>
          <w:szCs w:val="24"/>
        </w:rPr>
        <w:t>d</w:t>
      </w:r>
      <w:r>
        <w:rPr>
          <w:sz w:val="24"/>
          <w:szCs w:val="24"/>
        </w:rPr>
        <w:t xml:space="preserve"> pairwise genetic distanc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Pr>
          <w:sz w:val="24"/>
          <w:szCs w:val="24"/>
        </w:rPr>
        <w:t xml:space="preserve">. </w:t>
      </w:r>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r w:rsidR="00D66E95">
        <w:rPr>
          <w:sz w:val="24"/>
          <w:szCs w:val="24"/>
        </w:rPr>
        <w:t>using</w:t>
      </w:r>
      <w:r w:rsidR="00473273">
        <w:rPr>
          <w:sz w:val="24"/>
          <w:szCs w:val="24"/>
        </w:rPr>
        <w:t xml:space="preserve"> the</w:t>
      </w:r>
      <w:r w:rsidR="00D66E95">
        <w:rPr>
          <w:sz w:val="24"/>
          <w:szCs w:val="24"/>
        </w:rPr>
        <w:t xml:space="preserve"> R adegenet</w:t>
      </w:r>
      <w:r w:rsidR="00473273">
        <w:rPr>
          <w:sz w:val="24"/>
          <w:szCs w:val="24"/>
        </w:rPr>
        <w:t xml:space="preserve"> package</w:t>
      </w:r>
      <w:r w:rsidR="00D66E95">
        <w:rPr>
          <w:sz w:val="24"/>
          <w:szCs w:val="24"/>
        </w:rPr>
        <w:t xml:space="preserve"> </w:t>
      </w:r>
      <w:r w:rsidR="00D03171">
        <w:rPr>
          <w:sz w:val="24"/>
          <w:szCs w:val="24"/>
        </w:rPr>
        <w:fldChar w:fldCharType="begin"/>
      </w:r>
      <w:r w:rsidR="00473273">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473273">
        <w:rPr>
          <w:noProof/>
          <w:sz w:val="24"/>
          <w:szCs w:val="24"/>
        </w:rPr>
        <w:t>(Jombart , Sim, Durstewitz et al. 2012)</w:t>
      </w:r>
      <w:r w:rsidR="00D03171">
        <w:rPr>
          <w:sz w:val="24"/>
          <w:szCs w:val="24"/>
        </w:rPr>
        <w:fldChar w:fldCharType="end"/>
      </w:r>
      <w:r w:rsidR="00D66E95" w:rsidRPr="00D66E95">
        <w:rPr>
          <w:sz w:val="24"/>
          <w:szCs w:val="24"/>
        </w:rPr>
        <w:t>.</w:t>
      </w:r>
      <w:r w:rsidR="00D66E95">
        <w:rPr>
          <w:sz w:val="24"/>
          <w:szCs w:val="24"/>
        </w:rPr>
        <w:t xml:space="preserve"> </w:t>
      </w:r>
      <w:r w:rsidR="00D66E95" w:rsidRPr="00D66E95">
        <w:rPr>
          <w:sz w:val="24"/>
          <w:szCs w:val="24"/>
        </w:rPr>
        <w:t>Clustering is by R hclust</w:t>
      </w:r>
      <w:r w:rsidR="00190ECE">
        <w:rPr>
          <w:sz w:val="24"/>
          <w:szCs w:val="24"/>
        </w:rPr>
        <w:t xml:space="preserve"> </w:t>
      </w:r>
      <w:r w:rsidR="00473273">
        <w:rPr>
          <w:sz w:val="24"/>
          <w:szCs w:val="24"/>
        </w:rPr>
        <w:t xml:space="preserve">(in the </w:t>
      </w:r>
      <w:r w:rsidR="00190ECE">
        <w:rPr>
          <w:sz w:val="24"/>
          <w:szCs w:val="24"/>
        </w:rPr>
        <w:t>stats</w:t>
      </w:r>
      <w:r w:rsidR="00473273">
        <w:rPr>
          <w:sz w:val="24"/>
          <w:szCs w:val="24"/>
        </w:rPr>
        <w:t xml:space="preserve"> package)</w:t>
      </w:r>
      <w:r w:rsidR="00D66E95" w:rsidRPr="00D66E95">
        <w:rPr>
          <w:sz w:val="24"/>
          <w:szCs w:val="24"/>
        </w:rPr>
        <w:t xml:space="preserve"> default UPGMA method</w:t>
      </w:r>
      <w:r w:rsidR="00190ECE">
        <w:rPr>
          <w:sz w:val="24"/>
          <w:szCs w:val="24"/>
        </w:rPr>
        <w:t xml:space="preserve"> </w:t>
      </w:r>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r w:rsidR="00D66E95" w:rsidRPr="00D66E95">
        <w:rPr>
          <w:sz w:val="24"/>
          <w:szCs w:val="24"/>
        </w:rPr>
        <w:t>.</w:t>
      </w:r>
    </w:p>
    <w:p w14:paraId="75A21060" w14:textId="77777777" w:rsidR="00D91DB6" w:rsidRDefault="00D91DB6" w:rsidP="00D91DB6">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Default="00D91DB6" w:rsidP="00D91DB6">
      <w:pPr>
        <w:spacing w:line="480" w:lineRule="auto"/>
        <w:ind w:firstLine="720"/>
        <w:rPr>
          <w:rFonts w:cs="Arial"/>
          <w:color w:val="222222"/>
          <w:sz w:val="24"/>
          <w:szCs w:val="24"/>
          <w:shd w:val="clear" w:color="auto" w:fill="FFFFFF"/>
        </w:rPr>
      </w:pPr>
      <w:r>
        <w:rPr>
          <w:sz w:val="24"/>
          <w:szCs w:val="24"/>
        </w:rPr>
        <w:lastRenderedPageBreak/>
        <w:t xml:space="preserve">The model means and </w:t>
      </w:r>
      <w:r w:rsidR="00473273">
        <w:rPr>
          <w:sz w:val="24"/>
          <w:szCs w:val="24"/>
        </w:rPr>
        <w:t xml:space="preserve">Domestication </w:t>
      </w:r>
      <w:r>
        <w:rPr>
          <w:sz w:val="24"/>
          <w:szCs w:val="24"/>
        </w:rPr>
        <w:t>Sensitivity were used as the phenotypic input for GWA using</w:t>
      </w:r>
      <w:r w:rsidRPr="000D6362">
        <w:rPr>
          <w:sz w:val="24"/>
          <w:szCs w:val="24"/>
        </w:rPr>
        <w:t xml:space="preserve"> bigRR</w:t>
      </w:r>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r w:rsidR="0068792F">
        <w:rPr>
          <w:sz w:val="24"/>
          <w:szCs w:val="24"/>
        </w:rPr>
        <w:t xml:space="preserve">bigRR </w:t>
      </w:r>
      <w:r>
        <w:rPr>
          <w:sz w:val="24"/>
          <w:szCs w:val="24"/>
        </w:rPr>
        <w:t xml:space="preserve">GWA used 272,672 SNPs at MAF 0.20 or greater and &lt;10% missing SNP calls as described above. </w:t>
      </w:r>
      <w:r w:rsidRPr="000D6362">
        <w:rPr>
          <w:sz w:val="24"/>
          <w:szCs w:val="24"/>
        </w:rPr>
        <w:t xml:space="preserve">Because bigRR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r w:rsidR="00190ECE">
        <w:rPr>
          <w:rFonts w:cs="Arial"/>
          <w:color w:val="222222"/>
          <w:sz w:val="24"/>
          <w:szCs w:val="24"/>
          <w:shd w:val="clear" w:color="auto" w:fill="FFFFFF"/>
        </w:rPr>
        <w:t xml:space="preserve">by custom R scripts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5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Additional genes of 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MUMmer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p>
    <w:p w14:paraId="759BD8F7" w14:textId="7D55D942" w:rsidR="0068792F" w:rsidRPr="002E5804" w:rsidRDefault="00D53C6D" w:rsidP="00473114">
      <w:pPr>
        <w:spacing w:line="480" w:lineRule="auto"/>
        <w:ind w:firstLine="720"/>
        <w:rPr>
          <w:rFonts w:cs="Arial"/>
          <w:color w:val="222222"/>
          <w:sz w:val="24"/>
          <w:szCs w:val="24"/>
          <w:shd w:val="clear" w:color="auto" w:fill="FFFFFF"/>
        </w:rPr>
      </w:pP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68792F">
        <w:rPr>
          <w:sz w:val="24"/>
          <w:szCs w:val="24"/>
        </w:rPr>
        <w:t>T</w:t>
      </w:r>
      <w:r w:rsidR="0068792F">
        <w:rPr>
          <w:sz w:val="24"/>
          <w:szCs w:val="24"/>
        </w:rPr>
        <w:lastRenderedPageBreak/>
        <w:t xml:space="preserve">he </w:t>
      </w:r>
      <w:r w:rsidR="0068792F" w:rsidRPr="00685345">
        <w:rPr>
          <w:i/>
          <w:sz w:val="24"/>
          <w:szCs w:val="24"/>
        </w:rPr>
        <w:t>B. cinerea</w:t>
      </w:r>
      <w:r w:rsidR="0068792F">
        <w:rPr>
          <w:sz w:val="24"/>
          <w:szCs w:val="24"/>
        </w:rPr>
        <w:t xml:space="preserve"> GEMMA used</w:t>
      </w:r>
      <w:r w:rsidR="00473114">
        <w:rPr>
          <w:sz w:val="24"/>
          <w:szCs w:val="24"/>
        </w:rPr>
        <w:t xml:space="preserve"> 237,878</w:t>
      </w:r>
      <w:r w:rsidR="0068792F">
        <w:rPr>
          <w:sz w:val="24"/>
          <w:szCs w:val="24"/>
        </w:rPr>
        <w:t xml:space="preserve"> SNPs at MAF </w:t>
      </w:r>
      <w:r w:rsidR="00473114">
        <w:rPr>
          <w:sz w:val="24"/>
          <w:szCs w:val="24"/>
        </w:rPr>
        <w:t>0.20</w:t>
      </w:r>
      <w:r w:rsidR="0068792F">
        <w:rPr>
          <w:sz w:val="24"/>
          <w:szCs w:val="24"/>
        </w:rPr>
        <w:t xml:space="preserve"> or greater</w:t>
      </w:r>
      <w:r w:rsidR="00E41145">
        <w:rPr>
          <w:sz w:val="24"/>
          <w:szCs w:val="24"/>
        </w:rPr>
        <w:t>,</w:t>
      </w:r>
      <w:r w:rsidR="0068792F">
        <w:rPr>
          <w:sz w:val="24"/>
          <w:szCs w:val="24"/>
        </w:rPr>
        <w:t xml:space="preserve"> and </w:t>
      </w:r>
      <w:r w:rsidR="00473114">
        <w:rPr>
          <w:sz w:val="24"/>
          <w:szCs w:val="24"/>
        </w:rPr>
        <w:t>less than 10%</w:t>
      </w:r>
      <w:r w:rsidR="0068792F">
        <w:rPr>
          <w:sz w:val="24"/>
          <w:szCs w:val="24"/>
        </w:rPr>
        <w:t xml:space="preserve"> missing SNP calls as described above. To determine significance of SNPs by GEMMA, we used 1000</w:t>
      </w:r>
      <w:r w:rsidR="0068792F" w:rsidRPr="000D6362">
        <w:rPr>
          <w:sz w:val="24"/>
          <w:szCs w:val="24"/>
        </w:rPr>
        <w:t xml:space="preserve"> permutation</w:t>
      </w:r>
      <w:r w:rsidR="0068792F">
        <w:rPr>
          <w:sz w:val="24"/>
          <w:szCs w:val="24"/>
        </w:rPr>
        <w:t>s</w:t>
      </w:r>
      <w:r w:rsidR="0068792F" w:rsidRPr="000D6362">
        <w:rPr>
          <w:sz w:val="24"/>
          <w:szCs w:val="24"/>
        </w:rPr>
        <w:t xml:space="preserve"> </w:t>
      </w:r>
      <w:r w:rsidR="0068792F">
        <w:rPr>
          <w:sz w:val="24"/>
          <w:szCs w:val="24"/>
        </w:rPr>
        <w:t>to</w:t>
      </w:r>
      <w:r w:rsidR="0068792F" w:rsidRPr="000D6362">
        <w:rPr>
          <w:sz w:val="24"/>
          <w:szCs w:val="24"/>
        </w:rPr>
        <w:t xml:space="preserve"> determine </w:t>
      </w:r>
      <w:r w:rsidR="0068792F">
        <w:rPr>
          <w:sz w:val="24"/>
          <w:szCs w:val="24"/>
        </w:rPr>
        <w:t xml:space="preserve">p-value </w:t>
      </w:r>
      <w:r w:rsidR="0068792F" w:rsidRPr="000D6362">
        <w:rPr>
          <w:sz w:val="24"/>
          <w:szCs w:val="24"/>
        </w:rPr>
        <w:t>significance</w:t>
      </w:r>
      <w:r w:rsidR="0068792F">
        <w:rPr>
          <w:sz w:val="24"/>
          <w:szCs w:val="24"/>
        </w:rPr>
        <w:t xml:space="preserve"> at</w:t>
      </w:r>
      <w:r w:rsidR="0068792F" w:rsidRPr="000D6362">
        <w:rPr>
          <w:sz w:val="24"/>
          <w:szCs w:val="24"/>
        </w:rPr>
        <w:t xml:space="preserve"> </w:t>
      </w:r>
      <w:r w:rsidR="0068792F">
        <w:rPr>
          <w:sz w:val="24"/>
          <w:szCs w:val="24"/>
        </w:rPr>
        <w:t>the</w:t>
      </w:r>
      <w:r w:rsidR="0068792F" w:rsidRPr="000D6362">
        <w:rPr>
          <w:sz w:val="24"/>
          <w:szCs w:val="24"/>
        </w:rPr>
        <w:t xml:space="preserve"> 99%, and 99.9% thresholds </w:t>
      </w:r>
      <w:r w:rsidR="0068792F">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8792F">
        <w:rPr>
          <w:sz w:val="24"/>
          <w:szCs w:val="24"/>
        </w:rPr>
      </w:r>
      <w:r w:rsidR="0068792F">
        <w:rPr>
          <w:sz w:val="24"/>
          <w:szCs w:val="24"/>
        </w:rPr>
        <w:fldChar w:fldCharType="separate"/>
      </w:r>
      <w:r w:rsidR="0068792F">
        <w:rPr>
          <w:noProof/>
          <w:sz w:val="24"/>
          <w:szCs w:val="24"/>
        </w:rPr>
        <w:t>(Doerge and Churchill 1996, Shen, Alam et al. 2013, Corwin, Copeland et al. 2016)</w:t>
      </w:r>
      <w:r w:rsidR="0068792F">
        <w:rPr>
          <w:sz w:val="24"/>
          <w:szCs w:val="24"/>
        </w:rPr>
        <w:fldChar w:fldCharType="end"/>
      </w:r>
      <w:r w:rsidR="0068792F" w:rsidRPr="000D6362">
        <w:rPr>
          <w:sz w:val="24"/>
          <w:szCs w:val="24"/>
        </w:rPr>
        <w:t>.</w:t>
      </w:r>
      <w:r w:rsidR="0068792F">
        <w:rPr>
          <w:sz w:val="24"/>
          <w:szCs w:val="24"/>
        </w:rPr>
        <w:t xml:space="preserve"> </w:t>
      </w:r>
      <w:r w:rsidR="0068792F" w:rsidRPr="002E5804">
        <w:rPr>
          <w:sz w:val="24"/>
          <w:szCs w:val="24"/>
        </w:rPr>
        <w:t>SNPs were annotated</w:t>
      </w:r>
      <w:r w:rsidR="0068792F" w:rsidRPr="002E5804">
        <w:rPr>
          <w:rFonts w:cs="Arial"/>
          <w:color w:val="222222"/>
          <w:sz w:val="24"/>
          <w:szCs w:val="24"/>
          <w:shd w:val="clear" w:color="auto" w:fill="FFFFFF"/>
        </w:rPr>
        <w:t xml:space="preserve"> using </w:t>
      </w:r>
      <w:r w:rsidRPr="002E5804">
        <w:rPr>
          <w:rFonts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r w:rsidRPr="002E5804">
        <w:rPr>
          <w:rFonts w:cs="Arial"/>
          <w:color w:val="222222"/>
          <w:sz w:val="24"/>
          <w:szCs w:val="24"/>
          <w:shd w:val="clear" w:color="auto" w:fill="FFFFFF"/>
        </w:rPr>
        <w:t>.</w:t>
      </w:r>
      <w:r w:rsidR="008701DA" w:rsidRPr="002E5804">
        <w:rPr>
          <w:rFonts w:cs="Arial"/>
          <w:color w:val="222222"/>
          <w:sz w:val="24"/>
          <w:szCs w:val="24"/>
          <w:shd w:val="clear" w:color="auto" w:fill="FFFFFF"/>
        </w:rPr>
        <w:t xml:space="preserve"> A table of gene name translations across genome annotations was pulled from </w:t>
      </w:r>
      <w:r w:rsidR="00D41C0D" w:rsidRPr="002E5804">
        <w:rPr>
          <w:rFonts w:cs="Arial"/>
          <w:color w:val="222222"/>
          <w:sz w:val="24"/>
          <w:szCs w:val="24"/>
          <w:shd w:val="clear" w:color="auto" w:fill="FFFFFF"/>
        </w:rPr>
        <w:t xml:space="preserve">the </w:t>
      </w:r>
      <w:r w:rsidR="00473273">
        <w:rPr>
          <w:rFonts w:cs="Arial"/>
          <w:color w:val="222222"/>
          <w:sz w:val="24"/>
          <w:szCs w:val="24"/>
          <w:shd w:val="clear" w:color="auto" w:fill="FFFFFF"/>
        </w:rPr>
        <w:t>g</w:t>
      </w:r>
      <w:r w:rsidRPr="002E5804">
        <w:rPr>
          <w:rFonts w:cs="Arial"/>
          <w:color w:val="222222"/>
          <w:sz w:val="24"/>
          <w:szCs w:val="24"/>
          <w:shd w:val="clear" w:color="auto" w:fill="FFFFFF"/>
        </w:rPr>
        <w:t>ene overlap between the bigRR T4 annotation and GEMMA B05.10 annotation using a custom R script</w:t>
      </w:r>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r w:rsidR="002E5804" w:rsidRPr="002E5804">
        <w:rPr>
          <w:rFonts w:cs="Arial"/>
          <w:color w:val="222222"/>
          <w:sz w:val="24"/>
          <w:szCs w:val="24"/>
          <w:shd w:val="clear" w:color="auto" w:fill="FFFFFF"/>
        </w:rPr>
        <w:t>.  F</w:t>
      </w:r>
      <w:r w:rsidR="0068792F" w:rsidRPr="002E5804">
        <w:rPr>
          <w:rFonts w:cs="Arial"/>
          <w:color w:val="222222"/>
          <w:sz w:val="24"/>
          <w:szCs w:val="24"/>
          <w:shd w:val="clear" w:color="auto" w:fill="FFFFFF"/>
        </w:rPr>
        <w:t xml:space="preserve">unctional annotations </w:t>
      </w:r>
      <w:r w:rsidRPr="002E5804">
        <w:rPr>
          <w:rFonts w:cs="Arial"/>
          <w:color w:val="222222"/>
          <w:sz w:val="24"/>
          <w:szCs w:val="24"/>
          <w:shd w:val="clear" w:color="auto" w:fill="FFFFFF"/>
        </w:rPr>
        <w:t xml:space="preserve">of the overlap lists </w:t>
      </w:r>
      <w:r w:rsidR="0068792F" w:rsidRPr="002E5804">
        <w:rPr>
          <w:rFonts w:cs="Arial"/>
          <w:color w:val="222222"/>
          <w:sz w:val="24"/>
          <w:szCs w:val="24"/>
          <w:shd w:val="clear" w:color="auto" w:fill="FFFFFF"/>
        </w:rPr>
        <w:t>are based on the T</w:t>
      </w:r>
      <w:r w:rsidR="0068792F" w:rsidRPr="00844E7F">
        <w:rPr>
          <w:rFonts w:cs="Arial"/>
          <w:color w:val="222222"/>
          <w:sz w:val="24"/>
          <w:szCs w:val="24"/>
          <w:shd w:val="clear" w:color="auto" w:fill="FFFFFF"/>
        </w:rPr>
        <w:t xml:space="preserve">4 gene models for genomic DNA (http://www.broadinstitute.org, </w:t>
      </w:r>
      <w:r w:rsidR="0068792F" w:rsidRPr="00844E7F">
        <w:rPr>
          <w:rFonts w:cs="Arial"/>
          <w:i/>
          <w:color w:val="222222"/>
          <w:sz w:val="24"/>
          <w:szCs w:val="24"/>
          <w:shd w:val="clear" w:color="auto" w:fill="FFFFFF"/>
        </w:rPr>
        <w:t>B. cinerea</w:t>
      </w:r>
      <w:r w:rsidR="0068792F" w:rsidRPr="00844E7F">
        <w:rPr>
          <w:rFonts w:cs="Arial"/>
          <w:color w:val="222222"/>
          <w:sz w:val="24"/>
          <w:szCs w:val="24"/>
          <w:shd w:val="clear" w:color="auto" w:fill="FFFFFF"/>
        </w:rPr>
        <w:t xml:space="preserve">; </w:t>
      </w:r>
      <w:r w:rsidR="0068792F"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44E7F">
        <w:rPr>
          <w:rFonts w:cs="Arial"/>
          <w:color w:val="222222"/>
          <w:sz w:val="24"/>
          <w:szCs w:val="24"/>
          <w:shd w:val="clear" w:color="auto" w:fill="FFFFFF"/>
        </w:rPr>
        <w:fldChar w:fldCharType="separate"/>
      </w:r>
      <w:r w:rsidR="0068792F" w:rsidRPr="00844E7F">
        <w:rPr>
          <w:rFonts w:cs="Arial"/>
          <w:noProof/>
          <w:color w:val="222222"/>
          <w:sz w:val="24"/>
          <w:szCs w:val="24"/>
          <w:shd w:val="clear" w:color="auto" w:fill="FFFFFF"/>
        </w:rPr>
        <w:t>(Staats and van Kan 2012)</w:t>
      </w:r>
      <w:r w:rsidR="0068792F" w:rsidRPr="00844E7F">
        <w:rPr>
          <w:rFonts w:cs="Arial"/>
          <w:color w:val="222222"/>
          <w:sz w:val="24"/>
          <w:szCs w:val="24"/>
          <w:shd w:val="clear" w:color="auto" w:fill="FFFFFF"/>
        </w:rPr>
        <w:fldChar w:fldCharType="end"/>
      </w:r>
      <w:r w:rsidR="0068792F" w:rsidRPr="00844E7F">
        <w:rPr>
          <w:rFonts w:cs="Arial"/>
          <w:color w:val="222222"/>
          <w:sz w:val="24"/>
          <w:szCs w:val="24"/>
          <w:shd w:val="clear" w:color="auto" w:fill="FFFFFF"/>
        </w:rPr>
        <w:t>.</w:t>
      </w:r>
    </w:p>
    <w:p w14:paraId="6A0CF3D5" w14:textId="2BA6E9DD" w:rsidR="008F65C4" w:rsidRDefault="008F65C4">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7EE75682" w14:textId="77777777" w:rsidR="007B065E" w:rsidRPr="007B065E" w:rsidRDefault="00416136" w:rsidP="007B065E">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B065E" w:rsidRPr="007B065E">
        <w:t xml:space="preserve">Abramovitch, R. B. and G. B. Martin (2004). "Strategies used by bacterial pathogens to suppress plant defenses." </w:t>
      </w:r>
      <w:r w:rsidR="007B065E" w:rsidRPr="007B065E">
        <w:rPr>
          <w:u w:val="single"/>
        </w:rPr>
        <w:t>Current opinion in plant biology</w:t>
      </w:r>
      <w:r w:rsidR="007B065E" w:rsidRPr="007B065E">
        <w:t xml:space="preserve"> </w:t>
      </w:r>
      <w:r w:rsidR="007B065E" w:rsidRPr="007B065E">
        <w:rPr>
          <w:b/>
        </w:rPr>
        <w:t>7</w:t>
      </w:r>
      <w:r w:rsidR="007B065E" w:rsidRPr="007B065E">
        <w:t>(4): 356-364.</w:t>
      </w:r>
    </w:p>
    <w:p w14:paraId="0801F2B2" w14:textId="77777777" w:rsidR="007B065E" w:rsidRPr="007B065E" w:rsidRDefault="007B065E" w:rsidP="007B065E">
      <w:pPr>
        <w:pStyle w:val="EndNoteBibliography"/>
      </w:pPr>
      <w:r w:rsidRPr="007B065E">
        <w:t xml:space="preserve">AbuQamar, S., M.-F. Chai, H. Luo, F. Song and T. Mengiste (2008). "Tomato protein kinase 1b mediates signaling of plant responses to necrotrophic fungi and insect herbivory." </w:t>
      </w:r>
      <w:r w:rsidRPr="007B065E">
        <w:rPr>
          <w:u w:val="single"/>
        </w:rPr>
        <w:t>The Plant Cell</w:t>
      </w:r>
      <w:r w:rsidRPr="007B065E">
        <w:t xml:space="preserve"> </w:t>
      </w:r>
      <w:r w:rsidRPr="007B065E">
        <w:rPr>
          <w:b/>
        </w:rPr>
        <w:t>20</w:t>
      </w:r>
      <w:r w:rsidRPr="007B065E">
        <w:t>(7): 1964-1983.</w:t>
      </w:r>
    </w:p>
    <w:p w14:paraId="00BCFC5D" w14:textId="77777777" w:rsidR="007B065E" w:rsidRPr="007B065E" w:rsidRDefault="007B065E" w:rsidP="007B065E">
      <w:pPr>
        <w:pStyle w:val="EndNoteBibliography"/>
      </w:pPr>
      <w:r w:rsidRPr="007B065E">
        <w:t xml:space="preserve">Atwell, S., J. Corwin, N. Soltis, A. Subedy, K. Denby and D. J. Kliebenstein (2015). "Whole genome resequencing of Botrytis cinerea isolates identifies high levels of standing diversity." </w:t>
      </w:r>
      <w:r w:rsidRPr="007B065E">
        <w:rPr>
          <w:u w:val="single"/>
        </w:rPr>
        <w:t>Frontiers in microbiology</w:t>
      </w:r>
      <w:r w:rsidRPr="007B065E">
        <w:t xml:space="preserve"> </w:t>
      </w:r>
      <w:r w:rsidRPr="007B065E">
        <w:rPr>
          <w:b/>
        </w:rPr>
        <w:t>6</w:t>
      </w:r>
      <w:r w:rsidRPr="007B065E">
        <w:t>: 996.</w:t>
      </w:r>
    </w:p>
    <w:p w14:paraId="08217AF9" w14:textId="77777777" w:rsidR="007B065E" w:rsidRPr="007B065E" w:rsidRDefault="007B065E" w:rsidP="007B065E">
      <w:pPr>
        <w:pStyle w:val="EndNoteBibliography"/>
        <w:rPr>
          <w:u w:val="single"/>
        </w:rPr>
      </w:pPr>
      <w:r w:rsidRPr="007B065E">
        <w:t xml:space="preserve">Atwell, S., N. Soltis and D. J. Kliebenstein (2017). "Genetic Diversity in 97 Botrytis cinerea Isolates." </w:t>
      </w:r>
      <w:r w:rsidRPr="007B065E">
        <w:rPr>
          <w:u w:val="single"/>
        </w:rPr>
        <w:t>in prep.</w:t>
      </w:r>
    </w:p>
    <w:p w14:paraId="52AD5CA5" w14:textId="77777777" w:rsidR="007B065E" w:rsidRPr="007B065E" w:rsidRDefault="007B065E" w:rsidP="007B065E">
      <w:pPr>
        <w:pStyle w:val="EndNoteBibliography"/>
      </w:pPr>
      <w:r w:rsidRPr="007B065E">
        <w:t xml:space="preserve">Bai, Y. and P. Lindhout (2007). "Domestication and breeding of tomatoes: what have we gained and what can we gain in the future?" </w:t>
      </w:r>
      <w:r w:rsidRPr="007B065E">
        <w:rPr>
          <w:u w:val="single"/>
        </w:rPr>
        <w:t>Annals of botany</w:t>
      </w:r>
      <w:r w:rsidRPr="007B065E">
        <w:t xml:space="preserve"> </w:t>
      </w:r>
      <w:r w:rsidRPr="007B065E">
        <w:rPr>
          <w:b/>
        </w:rPr>
        <w:t>100</w:t>
      </w:r>
      <w:r w:rsidRPr="007B065E">
        <w:t>(5): 1085-1094.</w:t>
      </w:r>
    </w:p>
    <w:p w14:paraId="77E3F07A" w14:textId="77777777" w:rsidR="007B065E" w:rsidRPr="007B065E" w:rsidRDefault="007B065E" w:rsidP="007B065E">
      <w:pPr>
        <w:pStyle w:val="EndNoteBibliography"/>
      </w:pPr>
      <w:r w:rsidRPr="007B065E">
        <w:t xml:space="preserve">Ballaré, C. L. and R. Pierik (2017). "The shade‐avoidance syndrome: multiple signals and ecological consequences." </w:t>
      </w:r>
      <w:r w:rsidRPr="007B065E">
        <w:rPr>
          <w:u w:val="single"/>
        </w:rPr>
        <w:t>Plant, cell &amp; environment</w:t>
      </w:r>
      <w:r w:rsidRPr="007B065E">
        <w:t xml:space="preserve"> </w:t>
      </w:r>
      <w:r w:rsidRPr="007B065E">
        <w:rPr>
          <w:b/>
        </w:rPr>
        <w:t>40</w:t>
      </w:r>
      <w:r w:rsidRPr="007B065E">
        <w:t>(11): 2530-2543.</w:t>
      </w:r>
    </w:p>
    <w:p w14:paraId="157AB13D" w14:textId="77777777" w:rsidR="007B065E" w:rsidRPr="007B065E" w:rsidRDefault="007B065E" w:rsidP="007B065E">
      <w:pPr>
        <w:pStyle w:val="EndNoteBibliography"/>
      </w:pPr>
      <w:r w:rsidRPr="007B065E">
        <w:t xml:space="preserve">Barrett, L. G. and M. Heil (2012). "Unifying concepts and mechanisms in the specificity of plant–enemy interactions." </w:t>
      </w:r>
      <w:r w:rsidRPr="007B065E">
        <w:rPr>
          <w:u w:val="single"/>
        </w:rPr>
        <w:t>Trends in plant science</w:t>
      </w:r>
      <w:r w:rsidRPr="007B065E">
        <w:t xml:space="preserve"> </w:t>
      </w:r>
      <w:r w:rsidRPr="007B065E">
        <w:rPr>
          <w:b/>
        </w:rPr>
        <w:t>17</w:t>
      </w:r>
      <w:r w:rsidRPr="007B065E">
        <w:t>(5): 282-292.</w:t>
      </w:r>
    </w:p>
    <w:p w14:paraId="56BA27D4" w14:textId="77777777" w:rsidR="007B065E" w:rsidRPr="007B065E" w:rsidRDefault="007B065E" w:rsidP="007B065E">
      <w:pPr>
        <w:pStyle w:val="EndNoteBibliography"/>
      </w:pPr>
      <w:r w:rsidRPr="007B065E">
        <w:t xml:space="preserve">Barrett, L. G., J. M. Kniskern, N. Bodenhausen, W. Zhang and J. Bergelson (2009). "Continua of specificity and virulence in plant host–pathogen interactions: causes and consequences." </w:t>
      </w:r>
      <w:r w:rsidRPr="007B065E">
        <w:rPr>
          <w:u w:val="single"/>
        </w:rPr>
        <w:t>New Phytologist</w:t>
      </w:r>
      <w:r w:rsidRPr="007B065E">
        <w:t xml:space="preserve"> </w:t>
      </w:r>
      <w:r w:rsidRPr="007B065E">
        <w:rPr>
          <w:b/>
        </w:rPr>
        <w:t>183</w:t>
      </w:r>
      <w:r w:rsidRPr="007B065E">
        <w:t>(3): 513-529.</w:t>
      </w:r>
    </w:p>
    <w:p w14:paraId="4876539E" w14:textId="77777777" w:rsidR="007B065E" w:rsidRPr="007B065E" w:rsidRDefault="007B065E" w:rsidP="007B065E">
      <w:pPr>
        <w:pStyle w:val="EndNoteBibliography"/>
      </w:pPr>
      <w:r w:rsidRPr="007B065E">
        <w:t xml:space="preserve">Bartoli, C. and F. Roux (2017). "Genome-Wide Association Studies In Plant Pathosystems: Toward an Ecological Genomics Approach." </w:t>
      </w:r>
      <w:r w:rsidRPr="007B065E">
        <w:rPr>
          <w:u w:val="single"/>
        </w:rPr>
        <w:t>Frontiers in plant science</w:t>
      </w:r>
      <w:r w:rsidRPr="007B065E">
        <w:t xml:space="preserve"> </w:t>
      </w:r>
      <w:r w:rsidRPr="007B065E">
        <w:rPr>
          <w:b/>
        </w:rPr>
        <w:t>8</w:t>
      </w:r>
      <w:r w:rsidRPr="007B065E">
        <w:t>.</w:t>
      </w:r>
    </w:p>
    <w:p w14:paraId="0E03C952" w14:textId="77777777" w:rsidR="007B065E" w:rsidRPr="007B065E" w:rsidRDefault="007B065E" w:rsidP="007B065E">
      <w:pPr>
        <w:pStyle w:val="EndNoteBibliography"/>
      </w:pPr>
      <w:r w:rsidRPr="007B065E">
        <w:t xml:space="preserve">Bates, D., M. Maechler, B. Bolker and S. Walker (2015). "Fitting Linear Mixed-Effects Models Using lme4." </w:t>
      </w:r>
      <w:r w:rsidRPr="007B065E">
        <w:rPr>
          <w:u w:val="single"/>
        </w:rPr>
        <w:t>Journal of Statistical Software</w:t>
      </w:r>
      <w:r w:rsidRPr="007B065E">
        <w:t xml:space="preserve"> </w:t>
      </w:r>
      <w:r w:rsidRPr="007B065E">
        <w:rPr>
          <w:b/>
        </w:rPr>
        <w:t>67</w:t>
      </w:r>
      <w:r w:rsidRPr="007B065E">
        <w:t>(1): 1-48.</w:t>
      </w:r>
    </w:p>
    <w:p w14:paraId="137C1D27" w14:textId="77777777" w:rsidR="007B065E" w:rsidRPr="007B065E" w:rsidRDefault="007B065E" w:rsidP="007B065E">
      <w:pPr>
        <w:pStyle w:val="EndNoteBibliography"/>
      </w:pPr>
      <w:r w:rsidRPr="007B065E">
        <w:t xml:space="preserve">Bergougnoux, V. (2014). "The history of tomato: from domestication to biopharming." </w:t>
      </w:r>
      <w:r w:rsidRPr="007B065E">
        <w:rPr>
          <w:u w:val="single"/>
        </w:rPr>
        <w:t>Biotechnology advances</w:t>
      </w:r>
      <w:r w:rsidRPr="007B065E">
        <w:t xml:space="preserve"> </w:t>
      </w:r>
      <w:r w:rsidRPr="007B065E">
        <w:rPr>
          <w:b/>
        </w:rPr>
        <w:t>32</w:t>
      </w:r>
      <w:r w:rsidRPr="007B065E">
        <w:t>(1): 170-189.</w:t>
      </w:r>
    </w:p>
    <w:p w14:paraId="25BA38A6" w14:textId="77777777" w:rsidR="007B065E" w:rsidRPr="007B065E" w:rsidRDefault="007B065E" w:rsidP="007B065E">
      <w:pPr>
        <w:pStyle w:val="EndNoteBibliography"/>
      </w:pPr>
      <w:r w:rsidRPr="007B065E">
        <w:t xml:space="preserve">Bhardwaj, V., S. Meier, L. N. Petersen, R. A. Ingle and L. C. Roden (2011). "Defence responses of Arabidopsis thaliana to infection by Pseudomonas syringae are regulated by the circadian clock." </w:t>
      </w:r>
      <w:r w:rsidRPr="007B065E">
        <w:rPr>
          <w:u w:val="single"/>
        </w:rPr>
        <w:t>PloS one</w:t>
      </w:r>
      <w:r w:rsidRPr="007B065E">
        <w:t xml:space="preserve"> </w:t>
      </w:r>
      <w:r w:rsidRPr="007B065E">
        <w:rPr>
          <w:b/>
        </w:rPr>
        <w:t>6</w:t>
      </w:r>
      <w:r w:rsidRPr="007B065E">
        <w:t>(10): e26968.</w:t>
      </w:r>
    </w:p>
    <w:p w14:paraId="6FEEB548" w14:textId="77777777" w:rsidR="007B065E" w:rsidRPr="007B065E" w:rsidRDefault="007B065E" w:rsidP="007B065E">
      <w:pPr>
        <w:pStyle w:val="EndNoteBibliography"/>
      </w:pPr>
      <w:r w:rsidRPr="007B065E">
        <w:t xml:space="preserve">Bittel, P. and S. Robatzek (2007). "Microbe-associated molecular patterns (MAMPs) probe plant immunity." </w:t>
      </w:r>
      <w:r w:rsidRPr="007B065E">
        <w:rPr>
          <w:u w:val="single"/>
        </w:rPr>
        <w:t>Current opinion in plant biology</w:t>
      </w:r>
      <w:r w:rsidRPr="007B065E">
        <w:t xml:space="preserve"> </w:t>
      </w:r>
      <w:r w:rsidRPr="007B065E">
        <w:rPr>
          <w:b/>
        </w:rPr>
        <w:t>10</w:t>
      </w:r>
      <w:r w:rsidRPr="007B065E">
        <w:t>(4): 335-341.</w:t>
      </w:r>
    </w:p>
    <w:p w14:paraId="35A8F4F0" w14:textId="77777777" w:rsidR="007B065E" w:rsidRPr="007B065E" w:rsidRDefault="007B065E" w:rsidP="007B065E">
      <w:pPr>
        <w:pStyle w:val="EndNoteBibliography"/>
      </w:pPr>
      <w:r w:rsidRPr="007B065E">
        <w:t xml:space="preserve">Blanca, J., J. Montero-Pau, C. Sauvage, G. Bauchet, E. Illa, M. J. Díez, D. Francis, M. Causse, E. van der Knaap and J. Cañizares (2015). "Genomic variation in tomato, from wild ancestors to contemporary breeding accessions." </w:t>
      </w:r>
      <w:r w:rsidRPr="007B065E">
        <w:rPr>
          <w:u w:val="single"/>
        </w:rPr>
        <w:t>BMC genomics</w:t>
      </w:r>
      <w:r w:rsidRPr="007B065E">
        <w:t xml:space="preserve"> </w:t>
      </w:r>
      <w:r w:rsidRPr="007B065E">
        <w:rPr>
          <w:b/>
        </w:rPr>
        <w:t>16</w:t>
      </w:r>
      <w:r w:rsidRPr="007B065E">
        <w:t>(1): 257.</w:t>
      </w:r>
    </w:p>
    <w:p w14:paraId="2B820A2C" w14:textId="77777777" w:rsidR="007B065E" w:rsidRPr="007B065E" w:rsidRDefault="007B065E" w:rsidP="007B065E">
      <w:pPr>
        <w:pStyle w:val="EndNoteBibliography"/>
      </w:pPr>
      <w:r w:rsidRPr="007B065E">
        <w:t xml:space="preserve">Blanco-Ulate, B., A. Morales-Cruz, K. C. Amrine, J. M. Labavitch, A. L. Powell and D. Cantu (2014). "Genome-wide transcriptional profiling of Botrytis cinerea genes targeting plant cell walls during infections of different hosts." </w:t>
      </w:r>
      <w:r w:rsidRPr="007B065E">
        <w:rPr>
          <w:u w:val="single"/>
        </w:rPr>
        <w:t>Frontiers in plant science</w:t>
      </w:r>
      <w:r w:rsidRPr="007B065E">
        <w:t xml:space="preserve"> </w:t>
      </w:r>
      <w:r w:rsidRPr="007B065E">
        <w:rPr>
          <w:b/>
        </w:rPr>
        <w:t>5</w:t>
      </w:r>
      <w:r w:rsidRPr="007B065E">
        <w:t>.</w:t>
      </w:r>
    </w:p>
    <w:p w14:paraId="13294E8B" w14:textId="77777777" w:rsidR="007B065E" w:rsidRPr="007B065E" w:rsidRDefault="007B065E" w:rsidP="007B065E">
      <w:pPr>
        <w:pStyle w:val="EndNoteBibliography"/>
      </w:pPr>
      <w:r w:rsidRPr="007B065E">
        <w:t xml:space="preserve">Boller, T. and S. Y. He (2009). "Innate immunity in plants: an arms race between pattern recognition receptors in plants and effectors in microbial pathogens." </w:t>
      </w:r>
      <w:r w:rsidRPr="007B065E">
        <w:rPr>
          <w:u w:val="single"/>
        </w:rPr>
        <w:t>Science</w:t>
      </w:r>
      <w:r w:rsidRPr="007B065E">
        <w:t xml:space="preserve"> </w:t>
      </w:r>
      <w:r w:rsidRPr="007B065E">
        <w:rPr>
          <w:b/>
        </w:rPr>
        <w:t>324</w:t>
      </w:r>
      <w:r w:rsidRPr="007B065E">
        <w:t>(5928): 742-744.</w:t>
      </w:r>
    </w:p>
    <w:p w14:paraId="75605B32" w14:textId="77777777" w:rsidR="007B065E" w:rsidRPr="007B065E" w:rsidRDefault="007B065E" w:rsidP="007B065E">
      <w:pPr>
        <w:pStyle w:val="EndNoteBibliography"/>
      </w:pPr>
      <w:r w:rsidRPr="007B065E">
        <w:t xml:space="preserve">Boyd, L. A., C. Ridout, D. M. O'Sullivan, J. E. Leach and H. Leung (2013). "Plant–pathogen interactions: disease resistance in modern agriculture." </w:t>
      </w:r>
      <w:r w:rsidRPr="007B065E">
        <w:rPr>
          <w:u w:val="single"/>
        </w:rPr>
        <w:t>Trends in genetics</w:t>
      </w:r>
      <w:r w:rsidRPr="007B065E">
        <w:t xml:space="preserve"> </w:t>
      </w:r>
      <w:r w:rsidRPr="007B065E">
        <w:rPr>
          <w:b/>
        </w:rPr>
        <w:t>29</w:t>
      </w:r>
      <w:r w:rsidRPr="007B065E">
        <w:t>(4): 233-240.</w:t>
      </w:r>
    </w:p>
    <w:p w14:paraId="2897B8B1" w14:textId="77777777" w:rsidR="007B065E" w:rsidRPr="007B065E" w:rsidRDefault="007B065E" w:rsidP="007B065E">
      <w:pPr>
        <w:pStyle w:val="EndNoteBibliography"/>
      </w:pPr>
      <w:r w:rsidRPr="007B065E">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7B065E">
        <w:rPr>
          <w:u w:val="single"/>
        </w:rPr>
        <w:t>The Plant Journal</w:t>
      </w:r>
      <w:r w:rsidRPr="007B065E">
        <w:t xml:space="preserve"> </w:t>
      </w:r>
      <w:r w:rsidRPr="007B065E">
        <w:rPr>
          <w:b/>
        </w:rPr>
        <w:t>84</w:t>
      </w:r>
      <w:r w:rsidRPr="007B065E">
        <w:t>(1): 125-139.</w:t>
      </w:r>
    </w:p>
    <w:p w14:paraId="1DD5C32A" w14:textId="77777777" w:rsidR="007B065E" w:rsidRPr="007B065E" w:rsidRDefault="007B065E" w:rsidP="007B065E">
      <w:pPr>
        <w:pStyle w:val="EndNoteBibliography"/>
      </w:pPr>
      <w:r w:rsidRPr="007B065E">
        <w:t xml:space="preserve">Campos, M. L., Y. Yoshida, I. T. Major, D. de Oliveira Ferreira, S. M. Weraduwage, J. E. Froehlich, B. F. Johnson, D. M. Kramer, G. Jander and T. D. Sharkey (2016). "Rewiring of jasmonate and phytochrome B signalling uncouples plant growth-defense tradeoffs." </w:t>
      </w:r>
      <w:r w:rsidRPr="007B065E">
        <w:rPr>
          <w:u w:val="single"/>
        </w:rPr>
        <w:t>Nature communications</w:t>
      </w:r>
      <w:r w:rsidRPr="007B065E">
        <w:t xml:space="preserve"> </w:t>
      </w:r>
      <w:r w:rsidRPr="007B065E">
        <w:rPr>
          <w:b/>
        </w:rPr>
        <w:t>7</w:t>
      </w:r>
      <w:r w:rsidRPr="007B065E">
        <w:t>: 12570.</w:t>
      </w:r>
    </w:p>
    <w:p w14:paraId="5B67947D" w14:textId="77777777" w:rsidR="007B065E" w:rsidRPr="007B065E" w:rsidRDefault="007B065E" w:rsidP="007B065E">
      <w:pPr>
        <w:pStyle w:val="EndNoteBibliography"/>
      </w:pPr>
      <w:r w:rsidRPr="007B065E">
        <w:lastRenderedPageBreak/>
        <w:t xml:space="preserve">Cerveny, L., A. Straskova, V. Dankova, A. Hartlova, M. Ceckova, F. Staud and J. Stulik (2013). "Tetratricopeptide repeat motifs in the world of bacterial pathogens: role in virulence mechanisms." </w:t>
      </w:r>
      <w:r w:rsidRPr="007B065E">
        <w:rPr>
          <w:u w:val="single"/>
        </w:rPr>
        <w:t>Infection and immunity</w:t>
      </w:r>
      <w:r w:rsidRPr="007B065E">
        <w:t xml:space="preserve"> </w:t>
      </w:r>
      <w:r w:rsidRPr="007B065E">
        <w:rPr>
          <w:b/>
        </w:rPr>
        <w:t>81</w:t>
      </w:r>
      <w:r w:rsidRPr="007B065E">
        <w:t>(3): 629-635.</w:t>
      </w:r>
    </w:p>
    <w:p w14:paraId="63147BFA" w14:textId="77777777" w:rsidR="007B065E" w:rsidRPr="007B065E" w:rsidRDefault="007B065E" w:rsidP="007B065E">
      <w:pPr>
        <w:pStyle w:val="EndNoteBibliography"/>
      </w:pPr>
      <w:r w:rsidRPr="007B065E">
        <w:t xml:space="preserve">Chaudhary, B. (2013). "Plant domestication and resistance to herbivory." </w:t>
      </w:r>
      <w:r w:rsidRPr="007B065E">
        <w:rPr>
          <w:u w:val="single"/>
        </w:rPr>
        <w:t>International journal of plant genomics</w:t>
      </w:r>
      <w:r w:rsidRPr="007B065E">
        <w:t xml:space="preserve"> </w:t>
      </w:r>
      <w:r w:rsidRPr="007B065E">
        <w:rPr>
          <w:b/>
        </w:rPr>
        <w:t>2013</w:t>
      </w:r>
      <w:r w:rsidRPr="007B065E">
        <w:t>.</w:t>
      </w:r>
    </w:p>
    <w:p w14:paraId="7B826BBF" w14:textId="77777777" w:rsidR="007B065E" w:rsidRPr="007B065E" w:rsidRDefault="007B065E" w:rsidP="007B065E">
      <w:pPr>
        <w:pStyle w:val="EndNoteBibliography"/>
      </w:pPr>
      <w:r w:rsidRPr="007B065E">
        <w:t xml:space="preserve">Chen, W., X. Liang, A. J. Peterson, D. H. Munn and B. R. Blazar (2008). "The indoleamine 2, 3-dioxygenase pathway is essential for human plasmacytoid dendritic cell-induced adaptive T regulatory cell generation." </w:t>
      </w:r>
      <w:r w:rsidRPr="007B065E">
        <w:rPr>
          <w:u w:val="single"/>
        </w:rPr>
        <w:t>The Journal of Immunology</w:t>
      </w:r>
      <w:r w:rsidRPr="007B065E">
        <w:t xml:space="preserve"> </w:t>
      </w:r>
      <w:r w:rsidRPr="007B065E">
        <w:rPr>
          <w:b/>
        </w:rPr>
        <w:t>181</w:t>
      </w:r>
      <w:r w:rsidRPr="007B065E">
        <w:t>(8): 5396-5404.</w:t>
      </w:r>
    </w:p>
    <w:p w14:paraId="3E3BAE1B" w14:textId="77777777" w:rsidR="007B065E" w:rsidRPr="007B065E" w:rsidRDefault="007B065E" w:rsidP="007B065E">
      <w:pPr>
        <w:pStyle w:val="EndNoteBibliography"/>
      </w:pPr>
      <w:r w:rsidRPr="007B065E">
        <w:t xml:space="preserve">Choquer, M., E. Fournier, C. Kunz, C. Levis, J.-M. Pradier, A. Simon and M. Viaud (2007). "Botrytis cinerea virulence factors: new insights into a necrotrophic and polyphageous pathogen." </w:t>
      </w:r>
      <w:r w:rsidRPr="007B065E">
        <w:rPr>
          <w:u w:val="single"/>
        </w:rPr>
        <w:t>FEMS microbiology letters</w:t>
      </w:r>
      <w:r w:rsidRPr="007B065E">
        <w:t xml:space="preserve"> </w:t>
      </w:r>
      <w:r w:rsidRPr="007B065E">
        <w:rPr>
          <w:b/>
        </w:rPr>
        <w:t>277</w:t>
      </w:r>
      <w:r w:rsidRPr="007B065E">
        <w:t>(1): 1-10.</w:t>
      </w:r>
    </w:p>
    <w:p w14:paraId="49C1343F" w14:textId="77777777" w:rsidR="007B065E" w:rsidRPr="007B065E" w:rsidRDefault="007B065E" w:rsidP="007B065E">
      <w:pPr>
        <w:pStyle w:val="EndNoteBibliography"/>
      </w:pPr>
      <w:r w:rsidRPr="007B065E">
        <w:t xml:space="preserve">Corwin, J. A., D. Copeland, J. Feusier, A. Subedy, R. Eshbaugh, C. Palmer, J. Maloof and D. J. Kliebenstein (2016). "The quantitative basis of the Arabidopsis innate immune system to endemic pathogens depends on pathogen genetics." </w:t>
      </w:r>
      <w:r w:rsidRPr="007B065E">
        <w:rPr>
          <w:u w:val="single"/>
        </w:rPr>
        <w:t>PLoS Genet</w:t>
      </w:r>
      <w:r w:rsidRPr="007B065E">
        <w:t xml:space="preserve"> </w:t>
      </w:r>
      <w:r w:rsidRPr="007B065E">
        <w:rPr>
          <w:b/>
        </w:rPr>
        <w:t>12</w:t>
      </w:r>
      <w:r w:rsidRPr="007B065E">
        <w:t>(2): e1005789.</w:t>
      </w:r>
    </w:p>
    <w:p w14:paraId="53009E06" w14:textId="77777777" w:rsidR="007B065E" w:rsidRPr="007B065E" w:rsidRDefault="007B065E" w:rsidP="007B065E">
      <w:pPr>
        <w:pStyle w:val="EndNoteBibliography"/>
      </w:pPr>
      <w:r w:rsidRPr="007B065E">
        <w:t xml:space="preserve">Corwin, J. A., A. Subedy, R. Eshbaugh and D. J. Kliebenstein (2016). "Expansive phenotypic landscape of Botrytis cinerea shows differential contribution of genetic diversity and plasticity." </w:t>
      </w:r>
      <w:r w:rsidRPr="007B065E">
        <w:rPr>
          <w:u w:val="single"/>
        </w:rPr>
        <w:t>Molecular Plant-Microbe Interactions</w:t>
      </w:r>
      <w:r w:rsidRPr="007B065E">
        <w:t xml:space="preserve"> </w:t>
      </w:r>
      <w:r w:rsidRPr="007B065E">
        <w:rPr>
          <w:b/>
        </w:rPr>
        <w:t>29</w:t>
      </w:r>
      <w:r w:rsidRPr="007B065E">
        <w:t>(4): 287-298.</w:t>
      </w:r>
    </w:p>
    <w:p w14:paraId="5794464E" w14:textId="77777777" w:rsidR="007B065E" w:rsidRPr="007B065E" w:rsidRDefault="007B065E" w:rsidP="007B065E">
      <w:pPr>
        <w:pStyle w:val="EndNoteBibliography"/>
      </w:pPr>
      <w:r w:rsidRPr="007B065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B065E">
        <w:rPr>
          <w:u w:val="single"/>
        </w:rPr>
        <w:t>Genetics</w:t>
      </w:r>
      <w:r w:rsidRPr="007B065E">
        <w:t xml:space="preserve"> </w:t>
      </w:r>
      <w:r w:rsidRPr="007B065E">
        <w:rPr>
          <w:b/>
        </w:rPr>
        <w:t>170</w:t>
      </w:r>
      <w:r w:rsidRPr="007B065E">
        <w:t>(2): 613-630.</w:t>
      </w:r>
    </w:p>
    <w:p w14:paraId="2A200E8E" w14:textId="77777777" w:rsidR="007B065E" w:rsidRPr="007B065E" w:rsidRDefault="007B065E" w:rsidP="007B065E">
      <w:pPr>
        <w:pStyle w:val="EndNoteBibliography"/>
      </w:pPr>
      <w:r w:rsidRPr="007B065E">
        <w:t xml:space="preserve">Dalmais, B., J. Schumacher, J. Moraga, P. Le Pecheur, B. Tudzynski, I. G. Collado and M. Viaud (2011). "The Botrytis cinerea phytotoxin botcinic acid requires two polyketide synthases for production and has a redundant role in virulence with botrydial." </w:t>
      </w:r>
      <w:r w:rsidRPr="007B065E">
        <w:rPr>
          <w:u w:val="single"/>
        </w:rPr>
        <w:t>Molecular plant pathology</w:t>
      </w:r>
      <w:r w:rsidRPr="007B065E">
        <w:t xml:space="preserve"> </w:t>
      </w:r>
      <w:r w:rsidRPr="007B065E">
        <w:rPr>
          <w:b/>
        </w:rPr>
        <w:t>12</w:t>
      </w:r>
      <w:r w:rsidRPr="007B065E">
        <w:t>(6): 564-579.</w:t>
      </w:r>
    </w:p>
    <w:p w14:paraId="1A04C821" w14:textId="77777777" w:rsidR="007B065E" w:rsidRPr="007B065E" w:rsidRDefault="007B065E" w:rsidP="007B065E">
      <w:pPr>
        <w:pStyle w:val="EndNoteBibliography"/>
      </w:pPr>
      <w:r w:rsidRPr="007B065E">
        <w:t xml:space="preserve">Dalman, K., K. Himmelstrand, Å. Olson, M. Lind, M. Brandström-Durling and J. Stenlid (2013). "A genome-wide association study identifies genomic regions for virulence in the non-model organism Heterobasidion annosum ss." </w:t>
      </w:r>
      <w:r w:rsidRPr="007B065E">
        <w:rPr>
          <w:u w:val="single"/>
        </w:rPr>
        <w:t>PLoS One</w:t>
      </w:r>
      <w:r w:rsidRPr="007B065E">
        <w:t xml:space="preserve"> </w:t>
      </w:r>
      <w:r w:rsidRPr="007B065E">
        <w:rPr>
          <w:b/>
        </w:rPr>
        <w:t>8</w:t>
      </w:r>
      <w:r w:rsidRPr="007B065E">
        <w:t>(1): e53525.</w:t>
      </w:r>
    </w:p>
    <w:p w14:paraId="409BEFCB" w14:textId="77777777" w:rsidR="007B065E" w:rsidRPr="007B065E" w:rsidRDefault="007B065E" w:rsidP="007B065E">
      <w:pPr>
        <w:pStyle w:val="EndNoteBibliography"/>
      </w:pPr>
      <w:r w:rsidRPr="007B065E">
        <w:t xml:space="preserve">Dangl, J. L. and J. D. Jones (2001). "Plant pathogens and integrated defence responses to infection." </w:t>
      </w:r>
      <w:r w:rsidRPr="007B065E">
        <w:rPr>
          <w:u w:val="single"/>
        </w:rPr>
        <w:t>nature</w:t>
      </w:r>
      <w:r w:rsidRPr="007B065E">
        <w:t xml:space="preserve"> </w:t>
      </w:r>
      <w:r w:rsidRPr="007B065E">
        <w:rPr>
          <w:b/>
        </w:rPr>
        <w:t>411</w:t>
      </w:r>
      <w:r w:rsidRPr="007B065E">
        <w:t>(6839): 826-833.</w:t>
      </w:r>
    </w:p>
    <w:p w14:paraId="10B5631F" w14:textId="77777777" w:rsidR="007B065E" w:rsidRPr="007B065E" w:rsidRDefault="007B065E" w:rsidP="007B065E">
      <w:pPr>
        <w:pStyle w:val="EndNoteBibliography"/>
      </w:pPr>
      <w:r w:rsidRPr="007B065E">
        <w:t xml:space="preserve">De Feyter, R., Y. Yang and D. W. Gabriel (1993). "Gene-for-genes interactions between cotton R genes and Xanthomonas campestris pv. malvacearum avr genes." </w:t>
      </w:r>
      <w:r w:rsidRPr="007B065E">
        <w:rPr>
          <w:u w:val="single"/>
        </w:rPr>
        <w:t>Molecular plant-microbe interactions: MPMI</w:t>
      </w:r>
      <w:r w:rsidRPr="007B065E">
        <w:t xml:space="preserve"> </w:t>
      </w:r>
      <w:r w:rsidRPr="007B065E">
        <w:rPr>
          <w:b/>
        </w:rPr>
        <w:t>6</w:t>
      </w:r>
      <w:r w:rsidRPr="007B065E">
        <w:t>(2): 225-237.</w:t>
      </w:r>
    </w:p>
    <w:p w14:paraId="4F7B8890" w14:textId="77777777" w:rsidR="007B065E" w:rsidRPr="007B065E" w:rsidRDefault="007B065E" w:rsidP="007B065E">
      <w:pPr>
        <w:pStyle w:val="EndNoteBibliography"/>
      </w:pPr>
      <w:r w:rsidRPr="007B065E">
        <w:t xml:space="preserve">Dean, R., J. A. Van Kan, Z. A. Pretorius, K. E. Hammond‐Kosack, A. Di Pietro, P. D. Spanu, J. J. Rudd, M. Dickman, R. Kahmann and J. Ellis (2012). "The Top 10 fungal pathogens in molecular plant pathology." </w:t>
      </w:r>
      <w:r w:rsidRPr="007B065E">
        <w:rPr>
          <w:u w:val="single"/>
        </w:rPr>
        <w:t>Molecular plant pathology</w:t>
      </w:r>
      <w:r w:rsidRPr="007B065E">
        <w:t xml:space="preserve"> </w:t>
      </w:r>
      <w:r w:rsidRPr="007B065E">
        <w:rPr>
          <w:b/>
        </w:rPr>
        <w:t>13</w:t>
      </w:r>
      <w:r w:rsidRPr="007B065E">
        <w:t>(4): 414-430.</w:t>
      </w:r>
    </w:p>
    <w:p w14:paraId="5E3E5BEE" w14:textId="77777777" w:rsidR="007B065E" w:rsidRPr="007B065E" w:rsidRDefault="007B065E" w:rsidP="007B065E">
      <w:pPr>
        <w:pStyle w:val="EndNoteBibliography"/>
      </w:pPr>
      <w:r w:rsidRPr="007B065E">
        <w:t xml:space="preserve">Deighton, N., I. Muckenschnabel, A. J. Colmenares, I. G. Collado and B. Williamson (2001). "Botrydial is produced in plant tissues infected by Botrytis cinerea." </w:t>
      </w:r>
      <w:r w:rsidRPr="007B065E">
        <w:rPr>
          <w:u w:val="single"/>
        </w:rPr>
        <w:t>Phytochemistry</w:t>
      </w:r>
      <w:r w:rsidRPr="007B065E">
        <w:t xml:space="preserve"> </w:t>
      </w:r>
      <w:r w:rsidRPr="007B065E">
        <w:rPr>
          <w:b/>
        </w:rPr>
        <w:t>57</w:t>
      </w:r>
      <w:r w:rsidRPr="007B065E">
        <w:t>(5): 689-692.</w:t>
      </w:r>
    </w:p>
    <w:p w14:paraId="1909157A" w14:textId="77777777" w:rsidR="007B065E" w:rsidRPr="007B065E" w:rsidRDefault="007B065E" w:rsidP="007B065E">
      <w:pPr>
        <w:pStyle w:val="EndNoteBibliography"/>
      </w:pPr>
      <w:r w:rsidRPr="007B065E">
        <w:t xml:space="preserve">Denby, K. J., P. Kumar and D. J. Kliebenstein (2004). "Identification of Botrytis cinerea susceptibility loci in Arabidopsis thaliana." </w:t>
      </w:r>
      <w:r w:rsidRPr="007B065E">
        <w:rPr>
          <w:u w:val="single"/>
        </w:rPr>
        <w:t>The Plant Journal</w:t>
      </w:r>
      <w:r w:rsidRPr="007B065E">
        <w:t xml:space="preserve"> </w:t>
      </w:r>
      <w:r w:rsidRPr="007B065E">
        <w:rPr>
          <w:b/>
        </w:rPr>
        <w:t>38</w:t>
      </w:r>
      <w:r w:rsidRPr="007B065E">
        <w:t>(3): 473-486.</w:t>
      </w:r>
    </w:p>
    <w:p w14:paraId="179650B4" w14:textId="77777777" w:rsidR="007B065E" w:rsidRPr="007B065E" w:rsidRDefault="007B065E" w:rsidP="007B065E">
      <w:pPr>
        <w:pStyle w:val="EndNoteBibliography"/>
      </w:pPr>
      <w:r w:rsidRPr="007B065E">
        <w:t xml:space="preserve">Desjardins, C. A., K. A. Cohen, V. Munsamy, T. Abeel, K. Maharaj, B. J. Walker, T. P. Shea, D. V. Almeida, A. L. Manson and A. Salazar (2016). "Genomic and functional analyses of Mycobacterium tuberculosis strains implicate ald in D-cycloserine resistance." </w:t>
      </w:r>
      <w:r w:rsidRPr="007B065E">
        <w:rPr>
          <w:u w:val="single"/>
        </w:rPr>
        <w:t>Nature genetics</w:t>
      </w:r>
      <w:r w:rsidRPr="007B065E">
        <w:t xml:space="preserve"> </w:t>
      </w:r>
      <w:r w:rsidRPr="007B065E">
        <w:rPr>
          <w:b/>
        </w:rPr>
        <w:t>48</w:t>
      </w:r>
      <w:r w:rsidRPr="007B065E">
        <w:t>(5): 544-551.</w:t>
      </w:r>
    </w:p>
    <w:p w14:paraId="0A48816B" w14:textId="77777777" w:rsidR="007B065E" w:rsidRPr="007B065E" w:rsidRDefault="007B065E" w:rsidP="007B065E">
      <w:pPr>
        <w:pStyle w:val="EndNoteBibliography"/>
      </w:pPr>
      <w:r w:rsidRPr="007B065E">
        <w:t xml:space="preserve">Dıaz, J., A. ten Have and J. A. van Kan (2002). "The role of ethylene and wound signaling in resistance of tomato to Botrytis cinerea." </w:t>
      </w:r>
      <w:r w:rsidRPr="007B065E">
        <w:rPr>
          <w:u w:val="single"/>
        </w:rPr>
        <w:t>Plant physiology</w:t>
      </w:r>
      <w:r w:rsidRPr="007B065E">
        <w:t xml:space="preserve"> </w:t>
      </w:r>
      <w:r w:rsidRPr="007B065E">
        <w:rPr>
          <w:b/>
        </w:rPr>
        <w:t>129</w:t>
      </w:r>
      <w:r w:rsidRPr="007B065E">
        <w:t>(3): 1341-1351.</w:t>
      </w:r>
    </w:p>
    <w:p w14:paraId="529A1F6A" w14:textId="77777777" w:rsidR="007B065E" w:rsidRPr="007B065E" w:rsidRDefault="007B065E" w:rsidP="007B065E">
      <w:pPr>
        <w:pStyle w:val="EndNoteBibliography"/>
      </w:pPr>
      <w:r w:rsidRPr="007B065E">
        <w:t xml:space="preserve">Dodds, P. N. and J. P. Rathjen (2010). "Plant immunity: towards an integrated view of plant–pathogen interactions." </w:t>
      </w:r>
      <w:r w:rsidRPr="007B065E">
        <w:rPr>
          <w:u w:val="single"/>
        </w:rPr>
        <w:t>Nature Reviews Genetics</w:t>
      </w:r>
      <w:r w:rsidRPr="007B065E">
        <w:t xml:space="preserve"> </w:t>
      </w:r>
      <w:r w:rsidRPr="007B065E">
        <w:rPr>
          <w:b/>
        </w:rPr>
        <w:t>11</w:t>
      </w:r>
      <w:r w:rsidRPr="007B065E">
        <w:t>(8): 539-548.</w:t>
      </w:r>
    </w:p>
    <w:p w14:paraId="1E662B10" w14:textId="77777777" w:rsidR="007B065E" w:rsidRPr="007B065E" w:rsidRDefault="007B065E" w:rsidP="007B065E">
      <w:pPr>
        <w:pStyle w:val="EndNoteBibliography"/>
      </w:pPr>
      <w:r w:rsidRPr="007B065E">
        <w:t xml:space="preserve">Doebley, J. F., B. S. Gaut and B. D. Smith (2006). "The molecular genetics of crop domestication." </w:t>
      </w:r>
      <w:r w:rsidRPr="007B065E">
        <w:rPr>
          <w:u w:val="single"/>
        </w:rPr>
        <w:t>Cell</w:t>
      </w:r>
      <w:r w:rsidRPr="007B065E">
        <w:t xml:space="preserve"> </w:t>
      </w:r>
      <w:r w:rsidRPr="007B065E">
        <w:rPr>
          <w:b/>
        </w:rPr>
        <w:t>127</w:t>
      </w:r>
      <w:r w:rsidRPr="007B065E">
        <w:t>(7): 1309-1321.</w:t>
      </w:r>
    </w:p>
    <w:p w14:paraId="101DEB17" w14:textId="77777777" w:rsidR="007B065E" w:rsidRPr="007B065E" w:rsidRDefault="007B065E" w:rsidP="007B065E">
      <w:pPr>
        <w:pStyle w:val="EndNoteBibliography"/>
      </w:pPr>
      <w:r w:rsidRPr="007B065E">
        <w:lastRenderedPageBreak/>
        <w:t xml:space="preserve">Doerge, R. W. and G. A. Churchill (1996). "Permutation tests for multiple loci affecting a quantitative character." </w:t>
      </w:r>
      <w:r w:rsidRPr="007B065E">
        <w:rPr>
          <w:u w:val="single"/>
        </w:rPr>
        <w:t>Genetics</w:t>
      </w:r>
      <w:r w:rsidRPr="007B065E">
        <w:t xml:space="preserve"> </w:t>
      </w:r>
      <w:r w:rsidRPr="007B065E">
        <w:rPr>
          <w:b/>
        </w:rPr>
        <w:t>142</w:t>
      </w:r>
      <w:r w:rsidRPr="007B065E">
        <w:t>(1): 285-294.</w:t>
      </w:r>
    </w:p>
    <w:p w14:paraId="3B8A305E" w14:textId="77777777" w:rsidR="007B065E" w:rsidRPr="007B065E" w:rsidRDefault="007B065E" w:rsidP="007B065E">
      <w:pPr>
        <w:pStyle w:val="EndNoteBibliography"/>
      </w:pPr>
      <w:r w:rsidRPr="007B065E">
        <w:t xml:space="preserve">Dwivedi, S. L., H. D. Upadhyaya, H. T. Stalker, M. W. Blair, D. J. Bertioli, S. Nielen and R. Ortiz (2008). "Enhancing crop gene pools with beneficial traits using wild relatives." </w:t>
      </w:r>
      <w:r w:rsidRPr="007B065E">
        <w:rPr>
          <w:u w:val="single"/>
        </w:rPr>
        <w:t>Plant Breeding Reviews</w:t>
      </w:r>
      <w:r w:rsidRPr="007B065E">
        <w:t xml:space="preserve"> </w:t>
      </w:r>
      <w:r w:rsidRPr="007B065E">
        <w:rPr>
          <w:b/>
        </w:rPr>
        <w:t>30</w:t>
      </w:r>
      <w:r w:rsidRPr="007B065E">
        <w:t>: 179.</w:t>
      </w:r>
    </w:p>
    <w:p w14:paraId="2BAE42B6" w14:textId="77777777" w:rsidR="007B065E" w:rsidRPr="007B065E" w:rsidRDefault="007B065E" w:rsidP="007B065E">
      <w:pPr>
        <w:pStyle w:val="EndNoteBibliography"/>
      </w:pPr>
      <w:r w:rsidRPr="007B065E">
        <w:t xml:space="preserve">Egashira, H., A. Kuwashima, H. Ishiguro, K. Fukushima, T. Kaya and S. Imanishi (2000). "Screening of wild accessions resistant to gray mold (Botrytis cinerea Pers.) in Lycopersicon." </w:t>
      </w:r>
      <w:r w:rsidRPr="007B065E">
        <w:rPr>
          <w:u w:val="single"/>
        </w:rPr>
        <w:t>Acta physiologiae plantarum</w:t>
      </w:r>
      <w:r w:rsidRPr="007B065E">
        <w:t xml:space="preserve"> </w:t>
      </w:r>
      <w:r w:rsidRPr="007B065E">
        <w:rPr>
          <w:b/>
        </w:rPr>
        <w:t>22</w:t>
      </w:r>
      <w:r w:rsidRPr="007B065E">
        <w:t>(3): 324-326.</w:t>
      </w:r>
    </w:p>
    <w:p w14:paraId="1D56D636" w14:textId="77777777" w:rsidR="007B065E" w:rsidRPr="007B065E" w:rsidRDefault="007B065E" w:rsidP="007B065E">
      <w:pPr>
        <w:pStyle w:val="EndNoteBibliography"/>
      </w:pPr>
      <w:r w:rsidRPr="007B065E">
        <w:t xml:space="preserve">Elad, Y., B. Williamson, P. Tudzynski and N. Delen (2007). Botrytis spp. and diseases they cause in agricultural systems–an introduction. </w:t>
      </w:r>
      <w:r w:rsidRPr="007B065E">
        <w:rPr>
          <w:u w:val="single"/>
        </w:rPr>
        <w:t>Botrytis: Biology, pathology and control</w:t>
      </w:r>
      <w:r w:rsidRPr="007B065E">
        <w:t>, Springer</w:t>
      </w:r>
      <w:r w:rsidRPr="007B065E">
        <w:rPr>
          <w:b/>
        </w:rPr>
        <w:t xml:space="preserve">: </w:t>
      </w:r>
      <w:r w:rsidRPr="007B065E">
        <w:t>1-8.</w:t>
      </w:r>
    </w:p>
    <w:p w14:paraId="57C3C5B1" w14:textId="77777777" w:rsidR="007B065E" w:rsidRPr="007B065E" w:rsidRDefault="007B065E" w:rsidP="007B065E">
      <w:pPr>
        <w:pStyle w:val="EndNoteBibliography"/>
        <w:rPr>
          <w:u w:val="single"/>
        </w:rPr>
      </w:pPr>
      <w:r w:rsidRPr="007B065E">
        <w:t xml:space="preserve">Failmezger, H., Y. Yuan, O. Rueda, F. Markowetz and M. H. Failmezger (2012). "CRImage: CRImage a package to classify cells and calculate tumour cellularity." </w:t>
      </w:r>
      <w:r w:rsidRPr="007B065E">
        <w:rPr>
          <w:u w:val="single"/>
        </w:rPr>
        <w:t>R package version 1.24.0.</w:t>
      </w:r>
    </w:p>
    <w:p w14:paraId="26621A35" w14:textId="77777777" w:rsidR="007B065E" w:rsidRPr="007B065E" w:rsidRDefault="007B065E" w:rsidP="007B065E">
      <w:pPr>
        <w:pStyle w:val="EndNoteBibliography"/>
      </w:pPr>
      <w:r w:rsidRPr="007B065E">
        <w:t xml:space="preserve">Farhat, M. R., B. J. Shapiro, K. J. Kieser, R. Sultana, K. R. Jacobson, T. C. Victor, R. M. Warren, E. M. Streicher, A. Calver and A. Sloutsky (2013). "Genomic analysis identifies targets of convergent positive selection in drug-resistant Mycobacterium tuberculosis." </w:t>
      </w:r>
      <w:r w:rsidRPr="007B065E">
        <w:rPr>
          <w:u w:val="single"/>
        </w:rPr>
        <w:t>Nature genetics</w:t>
      </w:r>
      <w:r w:rsidRPr="007B065E">
        <w:t xml:space="preserve"> </w:t>
      </w:r>
      <w:r w:rsidRPr="007B065E">
        <w:rPr>
          <w:b/>
        </w:rPr>
        <w:t>45</w:t>
      </w:r>
      <w:r w:rsidRPr="007B065E">
        <w:t>(10): 1183-1189.</w:t>
      </w:r>
    </w:p>
    <w:p w14:paraId="7D157D9B" w14:textId="77777777" w:rsidR="007B065E" w:rsidRPr="007B065E" w:rsidRDefault="007B065E" w:rsidP="007B065E">
      <w:pPr>
        <w:pStyle w:val="EndNoteBibliography"/>
      </w:pPr>
      <w:r w:rsidRPr="007B065E">
        <w:t xml:space="preserve">Fekete, É., E. Fekete, L. Irinyi, L. Karaffa, M. Árnyasi, M. Asadollahi and E. Sándor (2012). "Genetic diversity of a Botrytis cinerea cryptic species complex in Hungary." </w:t>
      </w:r>
      <w:r w:rsidRPr="007B065E">
        <w:rPr>
          <w:u w:val="single"/>
        </w:rPr>
        <w:t>Microbiological Research</w:t>
      </w:r>
      <w:r w:rsidRPr="007B065E">
        <w:t xml:space="preserve"> </w:t>
      </w:r>
      <w:r w:rsidRPr="007B065E">
        <w:rPr>
          <w:b/>
        </w:rPr>
        <w:t>167</w:t>
      </w:r>
      <w:r w:rsidRPr="007B065E">
        <w:t>(5): 283-291.</w:t>
      </w:r>
    </w:p>
    <w:p w14:paraId="52C45265" w14:textId="77777777" w:rsidR="007B065E" w:rsidRPr="007B065E" w:rsidRDefault="007B065E" w:rsidP="007B065E">
      <w:pPr>
        <w:pStyle w:val="EndNoteBibliography"/>
      </w:pPr>
      <w:r w:rsidRPr="007B065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B065E">
        <w:rPr>
          <w:u w:val="single"/>
        </w:rPr>
        <w:t>Plant physiology</w:t>
      </w:r>
      <w:r w:rsidRPr="007B065E">
        <w:t xml:space="preserve"> </w:t>
      </w:r>
      <w:r w:rsidRPr="007B065E">
        <w:rPr>
          <w:b/>
        </w:rPr>
        <w:t>144</w:t>
      </w:r>
      <w:r w:rsidRPr="007B065E">
        <w:t>(1): 367-379.</w:t>
      </w:r>
    </w:p>
    <w:p w14:paraId="3861CA0F" w14:textId="77777777" w:rsidR="007B065E" w:rsidRPr="007B065E" w:rsidRDefault="007B065E" w:rsidP="007B065E">
      <w:pPr>
        <w:pStyle w:val="EndNoteBibliography"/>
      </w:pPr>
      <w:r w:rsidRPr="007B065E">
        <w:t xml:space="preserve">Ferrari, S., J. M. Plotnikova, G. De Lorenzo and F. M. Ausubel (2003). "Arabidopsis local resistance to Botrytis cinerea involves salicylic acid and camalexin and requires EDS4 and PAD2, but not SID2, EDS5 or PAD4." </w:t>
      </w:r>
      <w:r w:rsidRPr="007B065E">
        <w:rPr>
          <w:u w:val="single"/>
        </w:rPr>
        <w:t>The Plant Journal</w:t>
      </w:r>
      <w:r w:rsidRPr="007B065E">
        <w:t xml:space="preserve"> </w:t>
      </w:r>
      <w:r w:rsidRPr="007B065E">
        <w:rPr>
          <w:b/>
        </w:rPr>
        <w:t>35</w:t>
      </w:r>
      <w:r w:rsidRPr="007B065E">
        <w:t>(2): 193-205.</w:t>
      </w:r>
    </w:p>
    <w:p w14:paraId="3D95DB69" w14:textId="77777777" w:rsidR="007B065E" w:rsidRPr="007B065E" w:rsidRDefault="007B065E" w:rsidP="007B065E">
      <w:pPr>
        <w:pStyle w:val="EndNoteBibliography"/>
      </w:pPr>
      <w:r w:rsidRPr="007B065E">
        <w:t xml:space="preserve">Fillinger, S. and Y. Elad (2015). </w:t>
      </w:r>
      <w:r w:rsidRPr="007B065E">
        <w:rPr>
          <w:u w:val="single"/>
        </w:rPr>
        <w:t>Botrytis-the Fungus, the Pathogen and Its Management in Agricultural Systems</w:t>
      </w:r>
      <w:r w:rsidRPr="007B065E">
        <w:t>, Springer.</w:t>
      </w:r>
    </w:p>
    <w:p w14:paraId="27B7AAE0" w14:textId="77777777" w:rsidR="007B065E" w:rsidRPr="007B065E" w:rsidRDefault="007B065E" w:rsidP="007B065E">
      <w:pPr>
        <w:pStyle w:val="EndNoteBibliography"/>
      </w:pPr>
      <w:r w:rsidRPr="007B065E">
        <w:t xml:space="preserve">Finkers, R., Y. Bai, P. van den Berg, R. van Berloo, F. Meijer-Dekens, A. Ten Have, J. van Kan, P. Lindhout and A. W. van Heusden (2008). "Quantitative resistance to Botrytis cinerea from Solanum neorickii." </w:t>
      </w:r>
      <w:r w:rsidRPr="007B065E">
        <w:rPr>
          <w:u w:val="single"/>
        </w:rPr>
        <w:t>Euphytica</w:t>
      </w:r>
      <w:r w:rsidRPr="007B065E">
        <w:t xml:space="preserve"> </w:t>
      </w:r>
      <w:r w:rsidRPr="007B065E">
        <w:rPr>
          <w:b/>
        </w:rPr>
        <w:t>159</w:t>
      </w:r>
      <w:r w:rsidRPr="007B065E">
        <w:t>(1-2): 83-92.</w:t>
      </w:r>
    </w:p>
    <w:p w14:paraId="3D9CB3B6" w14:textId="77777777" w:rsidR="007B065E" w:rsidRPr="007B065E" w:rsidRDefault="007B065E" w:rsidP="007B065E">
      <w:pPr>
        <w:pStyle w:val="EndNoteBibliography"/>
      </w:pPr>
      <w:r w:rsidRPr="007B065E">
        <w:t xml:space="preserve">Finkers, R., A. W. van Heusden, F. Meijer-Dekens, J. A. van Kan, P. Maris and P. Lindhout (2007). "The construction of a Solanum habrochaites LYC4 introgression line population and the identification of QTLs for resistance to Botrytis cinerea." </w:t>
      </w:r>
      <w:r w:rsidRPr="007B065E">
        <w:rPr>
          <w:u w:val="single"/>
        </w:rPr>
        <w:t>Theoretical and Applied Genetics</w:t>
      </w:r>
      <w:r w:rsidRPr="007B065E">
        <w:t xml:space="preserve"> </w:t>
      </w:r>
      <w:r w:rsidRPr="007B065E">
        <w:rPr>
          <w:b/>
        </w:rPr>
        <w:t>114</w:t>
      </w:r>
      <w:r w:rsidRPr="007B065E">
        <w:t>(6): 1071-1080.</w:t>
      </w:r>
    </w:p>
    <w:p w14:paraId="03D3535E" w14:textId="77777777" w:rsidR="007B065E" w:rsidRPr="007B065E" w:rsidRDefault="007B065E" w:rsidP="007B065E">
      <w:pPr>
        <w:pStyle w:val="EndNoteBibliography"/>
      </w:pPr>
      <w:r w:rsidRPr="007B065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B065E">
        <w:rPr>
          <w:u w:val="single"/>
        </w:rPr>
        <w:t>Frontiers in plant science</w:t>
      </w:r>
      <w:r w:rsidRPr="007B065E">
        <w:t xml:space="preserve"> </w:t>
      </w:r>
      <w:r w:rsidRPr="007B065E">
        <w:rPr>
          <w:b/>
        </w:rPr>
        <w:t>7</w:t>
      </w:r>
      <w:r w:rsidRPr="007B065E">
        <w:t>.</w:t>
      </w:r>
    </w:p>
    <w:p w14:paraId="7E6F0912" w14:textId="77777777" w:rsidR="007B065E" w:rsidRPr="007B065E" w:rsidRDefault="007B065E" w:rsidP="007B065E">
      <w:pPr>
        <w:pStyle w:val="EndNoteBibliography"/>
      </w:pPr>
      <w:r w:rsidRPr="007B065E">
        <w:t xml:space="preserve">Gao, Y., Z. Liu, J. D. Faris, J. Richards, R. S. Brueggeman, X. Li, R. P. Oliver, B. A. McDonald and T. L. Friesen (2016). "Validation of genome-wide association studies as a tool to identify virulence factors in Parastagonospora nodorum." </w:t>
      </w:r>
      <w:r w:rsidRPr="007B065E">
        <w:rPr>
          <w:u w:val="single"/>
        </w:rPr>
        <w:t>Phytopathology</w:t>
      </w:r>
      <w:r w:rsidRPr="007B065E">
        <w:t xml:space="preserve"> </w:t>
      </w:r>
      <w:r w:rsidRPr="007B065E">
        <w:rPr>
          <w:b/>
        </w:rPr>
        <w:t>106</w:t>
      </w:r>
      <w:r w:rsidRPr="007B065E">
        <w:t>(10): 1177-1185.</w:t>
      </w:r>
    </w:p>
    <w:p w14:paraId="78200AC2" w14:textId="77777777" w:rsidR="007B065E" w:rsidRPr="007B065E" w:rsidRDefault="007B065E" w:rsidP="007B065E">
      <w:pPr>
        <w:pStyle w:val="EndNoteBibliography"/>
      </w:pPr>
      <w:r w:rsidRPr="007B065E">
        <w:t xml:space="preserve">Giraud, T., D. Fortini, C. Levis, C. Lamarque, P. Leroux, K. LoBuglio and Y. Brygoo (1999). "Two sibling species of the Botrytis cinerea complex, transposa and vacuma, are found in sympatry on numerous host plants." </w:t>
      </w:r>
      <w:r w:rsidRPr="007B065E">
        <w:rPr>
          <w:u w:val="single"/>
        </w:rPr>
        <w:t>Phytopathology</w:t>
      </w:r>
      <w:r w:rsidRPr="007B065E">
        <w:t xml:space="preserve"> </w:t>
      </w:r>
      <w:r w:rsidRPr="007B065E">
        <w:rPr>
          <w:b/>
        </w:rPr>
        <w:t>89</w:t>
      </w:r>
      <w:r w:rsidRPr="007B065E">
        <w:t>(10): 967-973.</w:t>
      </w:r>
    </w:p>
    <w:p w14:paraId="4A02958A" w14:textId="77777777" w:rsidR="007B065E" w:rsidRPr="007B065E" w:rsidRDefault="007B065E" w:rsidP="007B065E">
      <w:pPr>
        <w:pStyle w:val="EndNoteBibliography"/>
      </w:pPr>
      <w:r w:rsidRPr="007B065E">
        <w:t xml:space="preserve">Glazebrook, J. (2005). "Contrasting mechanisms of defense against biotrophic and necrotrophic pathogens." </w:t>
      </w:r>
      <w:r w:rsidRPr="007B065E">
        <w:rPr>
          <w:u w:val="single"/>
        </w:rPr>
        <w:t>Annu. Rev. Phytopathol.</w:t>
      </w:r>
      <w:r w:rsidRPr="007B065E">
        <w:t xml:space="preserve"> </w:t>
      </w:r>
      <w:r w:rsidRPr="007B065E">
        <w:rPr>
          <w:b/>
        </w:rPr>
        <w:t>43</w:t>
      </w:r>
      <w:r w:rsidRPr="007B065E">
        <w:t>: 205-227.</w:t>
      </w:r>
    </w:p>
    <w:p w14:paraId="6BBC2249" w14:textId="77777777" w:rsidR="007B065E" w:rsidRPr="007B065E" w:rsidRDefault="007B065E" w:rsidP="007B065E">
      <w:pPr>
        <w:pStyle w:val="EndNoteBibliography"/>
      </w:pPr>
      <w:r w:rsidRPr="007B065E">
        <w:t xml:space="preserve">Goss, E. M. and J. Bergelson (2006). "Variation in resistance and virulence in the interaction between Arabidopsis thaliana and a bacterial pathogen." </w:t>
      </w:r>
      <w:r w:rsidRPr="007B065E">
        <w:rPr>
          <w:u w:val="single"/>
        </w:rPr>
        <w:t>Evolution</w:t>
      </w:r>
      <w:r w:rsidRPr="007B065E">
        <w:t xml:space="preserve"> </w:t>
      </w:r>
      <w:r w:rsidRPr="007B065E">
        <w:rPr>
          <w:b/>
        </w:rPr>
        <w:t>60</w:t>
      </w:r>
      <w:r w:rsidRPr="007B065E">
        <w:t>(8): 1562-1573.</w:t>
      </w:r>
    </w:p>
    <w:p w14:paraId="02F6105C" w14:textId="77777777" w:rsidR="007B065E" w:rsidRPr="007B065E" w:rsidRDefault="007B065E" w:rsidP="007B065E">
      <w:pPr>
        <w:pStyle w:val="EndNoteBibliography"/>
      </w:pPr>
      <w:r w:rsidRPr="007B065E">
        <w:t xml:space="preserve">Guimaraes, R. L., R. T. Chetelat and H. U. Stotz (2004). "Resistance to Botrytis cinerea in Solanum lycopersicoides is dominant in hybrids with tomato, and involves induced hyphal death." </w:t>
      </w:r>
      <w:r w:rsidRPr="007B065E">
        <w:rPr>
          <w:u w:val="single"/>
        </w:rPr>
        <w:t>European journal of plant pathology</w:t>
      </w:r>
      <w:r w:rsidRPr="007B065E">
        <w:t xml:space="preserve"> </w:t>
      </w:r>
      <w:r w:rsidRPr="007B065E">
        <w:rPr>
          <w:b/>
        </w:rPr>
        <w:t>110</w:t>
      </w:r>
      <w:r w:rsidRPr="007B065E">
        <w:t>(1): 13-23.</w:t>
      </w:r>
    </w:p>
    <w:p w14:paraId="377CC6DD" w14:textId="77777777" w:rsidR="007B065E" w:rsidRPr="007B065E" w:rsidRDefault="007B065E" w:rsidP="007B065E">
      <w:pPr>
        <w:pStyle w:val="EndNoteBibliography"/>
      </w:pPr>
      <w:r w:rsidRPr="007B065E">
        <w:lastRenderedPageBreak/>
        <w:t xml:space="preserve">Hacquard, S., B. Kracher, T. Maekawa, S. Vernaldi, P. Schulze-Lefert and E. V. L. van Themaat (2013). "Mosaic genome structure of the barley powdery mildew pathogen and conservation of transcriptional programs in divergent hosts." </w:t>
      </w:r>
      <w:r w:rsidRPr="007B065E">
        <w:rPr>
          <w:u w:val="single"/>
        </w:rPr>
        <w:t>Proceedings of the National Academy of Sciences</w:t>
      </w:r>
      <w:r w:rsidRPr="007B065E">
        <w:t xml:space="preserve"> </w:t>
      </w:r>
      <w:r w:rsidRPr="007B065E">
        <w:rPr>
          <w:b/>
        </w:rPr>
        <w:t>110</w:t>
      </w:r>
      <w:r w:rsidRPr="007B065E">
        <w:t>(24): E2219-E2228.</w:t>
      </w:r>
    </w:p>
    <w:p w14:paraId="36B46B8E" w14:textId="77777777" w:rsidR="007B065E" w:rsidRPr="007B065E" w:rsidRDefault="007B065E" w:rsidP="007B065E">
      <w:pPr>
        <w:pStyle w:val="EndNoteBibliography"/>
      </w:pPr>
      <w:r w:rsidRPr="007B065E">
        <w:t xml:space="preserve">Hahn, M. (2014). "The rising threat of fungicide resistance in plant pathogenic fungi: Botrytis as a case study." </w:t>
      </w:r>
      <w:r w:rsidRPr="007B065E">
        <w:rPr>
          <w:u w:val="single"/>
        </w:rPr>
        <w:t>Journal of chemical biology</w:t>
      </w:r>
      <w:r w:rsidRPr="007B065E">
        <w:t xml:space="preserve"> </w:t>
      </w:r>
      <w:r w:rsidRPr="007B065E">
        <w:rPr>
          <w:b/>
        </w:rPr>
        <w:t>7</w:t>
      </w:r>
      <w:r w:rsidRPr="007B065E">
        <w:t>(4): 133-141.</w:t>
      </w:r>
    </w:p>
    <w:p w14:paraId="6A5A6015" w14:textId="77777777" w:rsidR="007B065E" w:rsidRPr="007B065E" w:rsidRDefault="007B065E" w:rsidP="007B065E">
      <w:pPr>
        <w:pStyle w:val="EndNoteBibliography"/>
      </w:pPr>
      <w:r w:rsidRPr="007B065E">
        <w:t xml:space="preserve">Harren, K., B. Brandhoff, M. Knödler and B. Tudzynski (2013). "The high-affinity phosphodiesterase BcPde2 has impact on growth, differentiation and virulence of the phytopathogenic ascomycete Botrytis cinerea." </w:t>
      </w:r>
      <w:r w:rsidRPr="007B065E">
        <w:rPr>
          <w:u w:val="single"/>
        </w:rPr>
        <w:t>PLOS one</w:t>
      </w:r>
      <w:r w:rsidRPr="007B065E">
        <w:t xml:space="preserve"> </w:t>
      </w:r>
      <w:r w:rsidRPr="007B065E">
        <w:rPr>
          <w:b/>
        </w:rPr>
        <w:t>8</w:t>
      </w:r>
      <w:r w:rsidRPr="007B065E">
        <w:t>(11): e78525.</w:t>
      </w:r>
    </w:p>
    <w:p w14:paraId="60B0942F" w14:textId="77777777" w:rsidR="007B065E" w:rsidRPr="007B065E" w:rsidRDefault="007B065E" w:rsidP="007B065E">
      <w:pPr>
        <w:pStyle w:val="EndNoteBibliography"/>
      </w:pPr>
      <w:r w:rsidRPr="007B065E">
        <w:t xml:space="preserve">Hevia, M. A., P. Canessa, H. Müller-Esparza and L. F. Larrondo (2015). "A circadian oscillator in the fungus Botrytis cinerea regulates virulence when infecting Arabidopsis thaliana." </w:t>
      </w:r>
      <w:r w:rsidRPr="007B065E">
        <w:rPr>
          <w:u w:val="single"/>
        </w:rPr>
        <w:t>Proceedings of the National Academy of Sciences</w:t>
      </w:r>
      <w:r w:rsidRPr="007B065E">
        <w:t xml:space="preserve"> </w:t>
      </w:r>
      <w:r w:rsidRPr="007B065E">
        <w:rPr>
          <w:b/>
        </w:rPr>
        <w:t>112</w:t>
      </w:r>
      <w:r w:rsidRPr="007B065E">
        <w:t>(28): 8744-8749.</w:t>
      </w:r>
    </w:p>
    <w:p w14:paraId="30F85BF3" w14:textId="77777777" w:rsidR="007B065E" w:rsidRPr="007B065E" w:rsidRDefault="007B065E" w:rsidP="007B065E">
      <w:pPr>
        <w:pStyle w:val="EndNoteBibliography"/>
      </w:pPr>
      <w:r w:rsidRPr="007B065E">
        <w:t xml:space="preserve">Hyten, D. L., Q. Song, Y. Zhu, I.-Y. Choi, R. L. Nelson, J. M. Costa, J. E. Specht, R. C. Shoemaker and P. B. Cregan (2006). "Impacts of genetic bottlenecks on soybean genome diversity." </w:t>
      </w:r>
      <w:r w:rsidRPr="007B065E">
        <w:rPr>
          <w:u w:val="single"/>
        </w:rPr>
        <w:t>Proceedings of the National Academy of Sciences</w:t>
      </w:r>
      <w:r w:rsidRPr="007B065E">
        <w:t xml:space="preserve"> </w:t>
      </w:r>
      <w:r w:rsidRPr="007B065E">
        <w:rPr>
          <w:b/>
        </w:rPr>
        <w:t>103</w:t>
      </w:r>
      <w:r w:rsidRPr="007B065E">
        <w:t>(45): 16666-16671.</w:t>
      </w:r>
    </w:p>
    <w:p w14:paraId="3EF4331A" w14:textId="77777777" w:rsidR="007B065E" w:rsidRPr="007B065E" w:rsidRDefault="007B065E" w:rsidP="007B065E">
      <w:pPr>
        <w:pStyle w:val="EndNoteBibliography"/>
      </w:pPr>
      <w:r w:rsidRPr="007B065E">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B065E">
        <w:rPr>
          <w:u w:val="single"/>
        </w:rPr>
        <w:t>Environmental microbiology</w:t>
      </w:r>
      <w:r w:rsidRPr="007B065E">
        <w:t>.</w:t>
      </w:r>
    </w:p>
    <w:p w14:paraId="54C5B87F" w14:textId="77777777" w:rsidR="007B065E" w:rsidRPr="007B065E" w:rsidRDefault="007B065E" w:rsidP="007B065E">
      <w:pPr>
        <w:pStyle w:val="EndNoteBibliography"/>
      </w:pPr>
      <w:r w:rsidRPr="007B065E">
        <w:t xml:space="preserve">Jombart, T. (2008). "adegenet: a R package for the multivariate analysis of genetic markers." </w:t>
      </w:r>
      <w:r w:rsidRPr="007B065E">
        <w:rPr>
          <w:u w:val="single"/>
        </w:rPr>
        <w:t>Bioinformatics</w:t>
      </w:r>
      <w:r w:rsidRPr="007B065E">
        <w:t xml:space="preserve"> </w:t>
      </w:r>
      <w:r w:rsidRPr="007B065E">
        <w:rPr>
          <w:b/>
        </w:rPr>
        <w:t>24</w:t>
      </w:r>
      <w:r w:rsidRPr="007B065E">
        <w:t>(11): 1403-1405.</w:t>
      </w:r>
    </w:p>
    <w:p w14:paraId="032847A4" w14:textId="77777777" w:rsidR="007B065E" w:rsidRPr="007B065E" w:rsidRDefault="007B065E" w:rsidP="007B065E">
      <w:pPr>
        <w:pStyle w:val="EndNoteBibliography"/>
      </w:pPr>
      <w:r w:rsidRPr="007B065E">
        <w:t xml:space="preserve">Jones, J. D. and J. L. Dangl (2006). "The plant immune system." </w:t>
      </w:r>
      <w:r w:rsidRPr="007B065E">
        <w:rPr>
          <w:u w:val="single"/>
        </w:rPr>
        <w:t>Nature</w:t>
      </w:r>
      <w:r w:rsidRPr="007B065E">
        <w:t xml:space="preserve"> </w:t>
      </w:r>
      <w:r w:rsidRPr="007B065E">
        <w:rPr>
          <w:b/>
        </w:rPr>
        <w:t>444</w:t>
      </w:r>
      <w:r w:rsidRPr="007B065E">
        <w:t>(7117): 323-329.</w:t>
      </w:r>
    </w:p>
    <w:p w14:paraId="63E0FE29" w14:textId="77777777" w:rsidR="007B065E" w:rsidRPr="007B065E" w:rsidRDefault="007B065E" w:rsidP="007B065E">
      <w:pPr>
        <w:pStyle w:val="EndNoteBibliography"/>
      </w:pPr>
      <w:r w:rsidRPr="007B065E">
        <w:t xml:space="preserve">Katan, T. (1999). "Current status of vegetative compatibility groups in Fusarium oxysporum." </w:t>
      </w:r>
      <w:r w:rsidRPr="007B065E">
        <w:rPr>
          <w:u w:val="single"/>
        </w:rPr>
        <w:t>Phytoparasitica</w:t>
      </w:r>
      <w:r w:rsidRPr="007B065E">
        <w:t xml:space="preserve"> </w:t>
      </w:r>
      <w:r w:rsidRPr="007B065E">
        <w:rPr>
          <w:b/>
        </w:rPr>
        <w:t>27</w:t>
      </w:r>
      <w:r w:rsidRPr="007B065E">
        <w:t>(1): 51-64.</w:t>
      </w:r>
    </w:p>
    <w:p w14:paraId="4F912832" w14:textId="77777777" w:rsidR="007B065E" w:rsidRPr="007B065E" w:rsidRDefault="007B065E" w:rsidP="007B065E">
      <w:pPr>
        <w:pStyle w:val="EndNoteBibliography"/>
      </w:pPr>
      <w:r w:rsidRPr="007B065E">
        <w:t xml:space="preserve">Keen, N. (1992). "The molecular biology of disease resistance." </w:t>
      </w:r>
      <w:r w:rsidRPr="007B065E">
        <w:rPr>
          <w:u w:val="single"/>
        </w:rPr>
        <w:t>Plant molecular biology</w:t>
      </w:r>
      <w:r w:rsidRPr="007B065E">
        <w:t xml:space="preserve"> </w:t>
      </w:r>
      <w:r w:rsidRPr="007B065E">
        <w:rPr>
          <w:b/>
        </w:rPr>
        <w:t>19</w:t>
      </w:r>
      <w:r w:rsidRPr="007B065E">
        <w:t>(1): 109-122.</w:t>
      </w:r>
    </w:p>
    <w:p w14:paraId="6796CC5E" w14:textId="77777777" w:rsidR="007B065E" w:rsidRPr="007B065E" w:rsidRDefault="007B065E" w:rsidP="007B065E">
      <w:pPr>
        <w:pStyle w:val="EndNoteBibliography"/>
      </w:pPr>
      <w:r w:rsidRPr="007B065E">
        <w:t xml:space="preserve">Kliebenstein, D. J., H. C. Rowe and K. J. Denby (2005). "Secondary metabolites influence Arabidopsis/Botrytis interactions: variation in host production and pathogen sensitivity." </w:t>
      </w:r>
      <w:r w:rsidRPr="007B065E">
        <w:rPr>
          <w:u w:val="single"/>
        </w:rPr>
        <w:t>The Plant Journal</w:t>
      </w:r>
      <w:r w:rsidRPr="007B065E">
        <w:t xml:space="preserve"> </w:t>
      </w:r>
      <w:r w:rsidRPr="007B065E">
        <w:rPr>
          <w:b/>
        </w:rPr>
        <w:t>44</w:t>
      </w:r>
      <w:r w:rsidRPr="007B065E">
        <w:t>(1): 25-36.</w:t>
      </w:r>
    </w:p>
    <w:p w14:paraId="6F3ED6C5" w14:textId="77777777" w:rsidR="007B065E" w:rsidRPr="007B065E" w:rsidRDefault="007B065E" w:rsidP="007B065E">
      <w:pPr>
        <w:pStyle w:val="EndNoteBibliography"/>
      </w:pPr>
      <w:r w:rsidRPr="007B065E">
        <w:t xml:space="preserve">Koenig, D., J. M. Jiménez-Gómez, S. Kimura, D. Fulop, D. H. Chitwood, L. R. Headland, R. Kumar, M. F. Covington, U. K. Devisetty and A. V. Tat (2013). "Comparative transcriptomics reveals patterns of selection in domesticated and wild tomato." </w:t>
      </w:r>
      <w:r w:rsidRPr="007B065E">
        <w:rPr>
          <w:u w:val="single"/>
        </w:rPr>
        <w:t>Proceedings of the National Academy of Sciences</w:t>
      </w:r>
      <w:r w:rsidRPr="007B065E">
        <w:t xml:space="preserve"> </w:t>
      </w:r>
      <w:r w:rsidRPr="007B065E">
        <w:rPr>
          <w:b/>
        </w:rPr>
        <w:t>110</w:t>
      </w:r>
      <w:r w:rsidRPr="007B065E">
        <w:t>(28): E2655-E2662.</w:t>
      </w:r>
    </w:p>
    <w:p w14:paraId="57EEC2BE" w14:textId="77777777" w:rsidR="007B065E" w:rsidRPr="007B065E" w:rsidRDefault="007B065E" w:rsidP="007B065E">
      <w:pPr>
        <w:pStyle w:val="EndNoteBibliography"/>
      </w:pPr>
      <w:r w:rsidRPr="007B065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B065E">
        <w:rPr>
          <w:u w:val="single"/>
        </w:rPr>
        <w:t>Plant Physiology</w:t>
      </w:r>
      <w:r w:rsidRPr="007B065E">
        <w:t>: pp. 00997.02015.</w:t>
      </w:r>
    </w:p>
    <w:p w14:paraId="4537965D" w14:textId="77777777" w:rsidR="007B065E" w:rsidRPr="007B065E" w:rsidRDefault="007B065E" w:rsidP="007B065E">
      <w:pPr>
        <w:pStyle w:val="EndNoteBibliography"/>
      </w:pPr>
      <w:r w:rsidRPr="007B065E">
        <w:t xml:space="preserve">Kover, P. X. and B. A. Schaal (2002). "Genetic variation for disease resistance and tolerance among Arabidopsis thaliana accessions." </w:t>
      </w:r>
      <w:r w:rsidRPr="007B065E">
        <w:rPr>
          <w:u w:val="single"/>
        </w:rPr>
        <w:t>Proceedings of the National Academy of Sciences</w:t>
      </w:r>
      <w:r w:rsidRPr="007B065E">
        <w:t xml:space="preserve"> </w:t>
      </w:r>
      <w:r w:rsidRPr="007B065E">
        <w:rPr>
          <w:b/>
        </w:rPr>
        <w:t>99</w:t>
      </w:r>
      <w:r w:rsidRPr="007B065E">
        <w:t>(17): 11270-11274.</w:t>
      </w:r>
    </w:p>
    <w:p w14:paraId="2AFEEF4D" w14:textId="77777777" w:rsidR="007B065E" w:rsidRPr="007B065E" w:rsidRDefault="007B065E" w:rsidP="007B065E">
      <w:pPr>
        <w:pStyle w:val="EndNoteBibliography"/>
      </w:pPr>
      <w:r w:rsidRPr="007B065E">
        <w:t xml:space="preserve">Kretschmer, M. and M. Hahn (2008). "Fungicide resistance and genetic diversity of Botrytis cinerea isolates from a vineyard in Germany." </w:t>
      </w:r>
      <w:r w:rsidRPr="007B065E">
        <w:rPr>
          <w:u w:val="single"/>
        </w:rPr>
        <w:t>Journal of Plant Diseases and Protection</w:t>
      </w:r>
      <w:r w:rsidRPr="007B065E">
        <w:t>: 214-219.</w:t>
      </w:r>
    </w:p>
    <w:p w14:paraId="4452A762" w14:textId="77777777" w:rsidR="007B065E" w:rsidRPr="007B065E" w:rsidRDefault="007B065E" w:rsidP="007B065E">
      <w:pPr>
        <w:pStyle w:val="EndNoteBibliography"/>
      </w:pPr>
      <w:r w:rsidRPr="007B065E">
        <w:t xml:space="preserve">Kurtz, S., A. Phillippy, A. L. Delcher, M. Smoot, M. Shumway, C. Antonescu and S. L. Salzberg (2004). "Versatile and open software for comparing large genomes." </w:t>
      </w:r>
      <w:r w:rsidRPr="007B065E">
        <w:rPr>
          <w:u w:val="single"/>
        </w:rPr>
        <w:t>Genome biology</w:t>
      </w:r>
      <w:r w:rsidRPr="007B065E">
        <w:t xml:space="preserve"> </w:t>
      </w:r>
      <w:r w:rsidRPr="007B065E">
        <w:rPr>
          <w:b/>
        </w:rPr>
        <w:t>5</w:t>
      </w:r>
      <w:r w:rsidRPr="007B065E">
        <w:t>(2): R12.</w:t>
      </w:r>
    </w:p>
    <w:p w14:paraId="342C1F93" w14:textId="77777777" w:rsidR="007B065E" w:rsidRPr="007B065E" w:rsidRDefault="007B065E" w:rsidP="007B065E">
      <w:pPr>
        <w:pStyle w:val="EndNoteBibliography"/>
      </w:pPr>
      <w:r w:rsidRPr="007B065E">
        <w:t xml:space="preserve">Lin, T., G. Zhu, J. Zhang, X. Xu, Q. Yu, Z. Zheng, Z. Zhang, Y. Lun, S. Li and X. Wang (2014). "Genomic analyses provide insights into the history of tomato breeding." </w:t>
      </w:r>
      <w:r w:rsidRPr="007B065E">
        <w:rPr>
          <w:u w:val="single"/>
        </w:rPr>
        <w:t>Nature genetics</w:t>
      </w:r>
      <w:r w:rsidRPr="007B065E">
        <w:t xml:space="preserve"> </w:t>
      </w:r>
      <w:r w:rsidRPr="007B065E">
        <w:rPr>
          <w:b/>
        </w:rPr>
        <w:t>46</w:t>
      </w:r>
      <w:r w:rsidRPr="007B065E">
        <w:t>(11): 1220.</w:t>
      </w:r>
    </w:p>
    <w:p w14:paraId="16DAF757" w14:textId="77777777" w:rsidR="007B065E" w:rsidRPr="007B065E" w:rsidRDefault="007B065E" w:rsidP="007B065E">
      <w:pPr>
        <w:pStyle w:val="EndNoteBibliography"/>
      </w:pPr>
      <w:r w:rsidRPr="007B065E">
        <w:t xml:space="preserve">Liu, B., Y.-B. Hong, Y.-F. Zhang, X.-H. Li, L. Huang, H.-J. Zhang, D.-Y. Li and F.-M. Song (2014). "Tomato WRKY transcriptional factor SlDRW1 is required for disease resistance against Botrytis cinerea and tolerance to oxidative stress." </w:t>
      </w:r>
      <w:r w:rsidRPr="007B065E">
        <w:rPr>
          <w:u w:val="single"/>
        </w:rPr>
        <w:t>Plant Science</w:t>
      </w:r>
      <w:r w:rsidRPr="007B065E">
        <w:t xml:space="preserve"> </w:t>
      </w:r>
      <w:r w:rsidRPr="007B065E">
        <w:rPr>
          <w:b/>
        </w:rPr>
        <w:t>227</w:t>
      </w:r>
      <w:r w:rsidRPr="007B065E">
        <w:t>: 145-156.</w:t>
      </w:r>
    </w:p>
    <w:p w14:paraId="2CA6E24C" w14:textId="77777777" w:rsidR="007B065E" w:rsidRPr="007B065E" w:rsidRDefault="007B065E" w:rsidP="007B065E">
      <w:pPr>
        <w:pStyle w:val="EndNoteBibliography"/>
      </w:pPr>
      <w:r w:rsidRPr="007B065E">
        <w:lastRenderedPageBreak/>
        <w:t xml:space="preserve">Lo Presti, L., C. López Díaz, D. Turrà, A. Di Pietro, M. Hampel, K. Heimel and R. Kahmann (2016). "A conserved co‐chaperone is required for virulence in fungal plant pathogens." </w:t>
      </w:r>
      <w:r w:rsidRPr="007B065E">
        <w:rPr>
          <w:u w:val="single"/>
        </w:rPr>
        <w:t>New Phytologist</w:t>
      </w:r>
      <w:r w:rsidRPr="007B065E">
        <w:t xml:space="preserve"> </w:t>
      </w:r>
      <w:r w:rsidRPr="007B065E">
        <w:rPr>
          <w:b/>
        </w:rPr>
        <w:t>209</w:t>
      </w:r>
      <w:r w:rsidRPr="007B065E">
        <w:t>(3): 1135-1148.</w:t>
      </w:r>
    </w:p>
    <w:p w14:paraId="1B4A8F41" w14:textId="77777777" w:rsidR="007B065E" w:rsidRPr="007B065E" w:rsidRDefault="007B065E" w:rsidP="007B065E">
      <w:pPr>
        <w:pStyle w:val="EndNoteBibliography"/>
      </w:pPr>
      <w:r w:rsidRPr="007B065E">
        <w:t xml:space="preserve">Loxdale, H. D., G. Lushai and J. A. Harvey (2011). "The evolutionary improbability of ‘generalism’in nature, with special reference to insects." </w:t>
      </w:r>
      <w:r w:rsidRPr="007B065E">
        <w:rPr>
          <w:u w:val="single"/>
        </w:rPr>
        <w:t>Biological Journal of the Linnean Society</w:t>
      </w:r>
      <w:r w:rsidRPr="007B065E">
        <w:t xml:space="preserve"> </w:t>
      </w:r>
      <w:r w:rsidRPr="007B065E">
        <w:rPr>
          <w:b/>
        </w:rPr>
        <w:t>103</w:t>
      </w:r>
      <w:r w:rsidRPr="007B065E">
        <w:t>(1): 1-18.</w:t>
      </w:r>
    </w:p>
    <w:p w14:paraId="6298FD42" w14:textId="77777777" w:rsidR="007B065E" w:rsidRPr="007B065E" w:rsidRDefault="007B065E" w:rsidP="007B065E">
      <w:pPr>
        <w:pStyle w:val="EndNoteBibliography"/>
      </w:pPr>
      <w:r w:rsidRPr="007B065E">
        <w:t xml:space="preserve">Ma, Z. and T. J. Michailides (2005). "Genetic structure of Botrytis cinerea populations from different host plants in California." </w:t>
      </w:r>
      <w:r w:rsidRPr="007B065E">
        <w:rPr>
          <w:u w:val="single"/>
        </w:rPr>
        <w:t>Plant disease</w:t>
      </w:r>
      <w:r w:rsidRPr="007B065E">
        <w:t xml:space="preserve"> </w:t>
      </w:r>
      <w:r w:rsidRPr="007B065E">
        <w:rPr>
          <w:b/>
        </w:rPr>
        <w:t>89</w:t>
      </w:r>
      <w:r w:rsidRPr="007B065E">
        <w:t>(10): 1083-1089.</w:t>
      </w:r>
    </w:p>
    <w:p w14:paraId="4D292562" w14:textId="77777777" w:rsidR="007B065E" w:rsidRPr="007B065E" w:rsidRDefault="007B065E" w:rsidP="007B065E">
      <w:pPr>
        <w:pStyle w:val="EndNoteBibliography"/>
      </w:pPr>
      <w:r w:rsidRPr="007B065E">
        <w:t xml:space="preserve">Martinez, F., D. Blancard, P. Lecomte, C. Levis, B. Dubos and M. Fermaud (2003). "Phenotypic differences between vacuma and transposa subpopulations of Botrytis cinerea." </w:t>
      </w:r>
      <w:r w:rsidRPr="007B065E">
        <w:rPr>
          <w:u w:val="single"/>
        </w:rPr>
        <w:t>European Journal of Plant Pathology</w:t>
      </w:r>
      <w:r w:rsidRPr="007B065E">
        <w:t xml:space="preserve"> </w:t>
      </w:r>
      <w:r w:rsidRPr="007B065E">
        <w:rPr>
          <w:b/>
        </w:rPr>
        <w:t>109</w:t>
      </w:r>
      <w:r w:rsidRPr="007B065E">
        <w:t>(5): 479-488.</w:t>
      </w:r>
    </w:p>
    <w:p w14:paraId="1D247AEE" w14:textId="77777777" w:rsidR="007B065E" w:rsidRPr="007B065E" w:rsidRDefault="007B065E" w:rsidP="007B065E">
      <w:pPr>
        <w:pStyle w:val="EndNoteBibliography"/>
      </w:pPr>
      <w:r w:rsidRPr="007B065E">
        <w:t xml:space="preserve">Miller, J. and S. Tanksley (1990). "RFLP analysis of phylogenetic relationships and genetic variation in the genus Lycopersicon." </w:t>
      </w:r>
      <w:r w:rsidRPr="007B065E">
        <w:rPr>
          <w:u w:val="single"/>
        </w:rPr>
        <w:t>TAG Theoretical and Applied Genetics</w:t>
      </w:r>
      <w:r w:rsidRPr="007B065E">
        <w:t xml:space="preserve"> </w:t>
      </w:r>
      <w:r w:rsidRPr="007B065E">
        <w:rPr>
          <w:b/>
        </w:rPr>
        <w:t>80</w:t>
      </w:r>
      <w:r w:rsidRPr="007B065E">
        <w:t>(4): 437-448.</w:t>
      </w:r>
    </w:p>
    <w:p w14:paraId="649A07D8" w14:textId="77777777" w:rsidR="007B065E" w:rsidRPr="007B065E" w:rsidRDefault="007B065E" w:rsidP="007B065E">
      <w:pPr>
        <w:pStyle w:val="EndNoteBibliography"/>
      </w:pPr>
      <w:r w:rsidRPr="007B065E">
        <w:t xml:space="preserve">Müller, N. A., C. L. Wijnen, A. Srinivasan, M. Ryngajllo, I. Ofner, T. Lin, A. Ranjan, D. West, J. N. Maloof and N. R. Sinha (2016). "Domestication selected for deceleration of the circadian clock in cultivated tomato." </w:t>
      </w:r>
      <w:r w:rsidRPr="007B065E">
        <w:rPr>
          <w:u w:val="single"/>
        </w:rPr>
        <w:t>Nature genetics</w:t>
      </w:r>
      <w:r w:rsidRPr="007B065E">
        <w:t xml:space="preserve"> </w:t>
      </w:r>
      <w:r w:rsidRPr="007B065E">
        <w:rPr>
          <w:b/>
        </w:rPr>
        <w:t>48</w:t>
      </w:r>
      <w:r w:rsidRPr="007B065E">
        <w:t>(1): 89-93.</w:t>
      </w:r>
    </w:p>
    <w:p w14:paraId="7430ADBD" w14:textId="77777777" w:rsidR="007B065E" w:rsidRPr="007B065E" w:rsidRDefault="007B065E" w:rsidP="007B065E">
      <w:pPr>
        <w:pStyle w:val="EndNoteBibliography"/>
      </w:pPr>
      <w:r w:rsidRPr="007B065E">
        <w:t xml:space="preserve">Nicot, P., A. Moretti, C. Romiti, M. Bardin, C. Caranta and H. Ferriere (2002). "Differences in susceptibility of pruning wounds and leaves to infection by Botrytis cinerea among wild tomato accessions." </w:t>
      </w:r>
      <w:r w:rsidRPr="007B065E">
        <w:rPr>
          <w:u w:val="single"/>
        </w:rPr>
        <w:t>TGC Report</w:t>
      </w:r>
      <w:r w:rsidRPr="007B065E">
        <w:t xml:space="preserve"> </w:t>
      </w:r>
      <w:r w:rsidRPr="007B065E">
        <w:rPr>
          <w:b/>
        </w:rPr>
        <w:t>52</w:t>
      </w:r>
      <w:r w:rsidRPr="007B065E">
        <w:t>: 24-26.</w:t>
      </w:r>
    </w:p>
    <w:p w14:paraId="7FE6F6C4" w14:textId="77777777" w:rsidR="007B065E" w:rsidRPr="007B065E" w:rsidRDefault="007B065E" w:rsidP="007B065E">
      <w:pPr>
        <w:pStyle w:val="EndNoteBibliography"/>
      </w:pPr>
      <w:r w:rsidRPr="007B065E">
        <w:t xml:space="preserve">Nicot, P. C. and A. Baille (1996). Integrated control of Botrytis cinerea on greenhouse tomatoes. </w:t>
      </w:r>
      <w:r w:rsidRPr="007B065E">
        <w:rPr>
          <w:u w:val="single"/>
        </w:rPr>
        <w:t>Aerial Plant Surface Microbiology</w:t>
      </w:r>
      <w:r w:rsidRPr="007B065E">
        <w:t>, Springer</w:t>
      </w:r>
      <w:r w:rsidRPr="007B065E">
        <w:rPr>
          <w:b/>
        </w:rPr>
        <w:t xml:space="preserve">: </w:t>
      </w:r>
      <w:r w:rsidRPr="007B065E">
        <w:t>169-189.</w:t>
      </w:r>
    </w:p>
    <w:p w14:paraId="4CCC0050" w14:textId="77777777" w:rsidR="007B065E" w:rsidRPr="007B065E" w:rsidRDefault="007B065E" w:rsidP="007B065E">
      <w:pPr>
        <w:pStyle w:val="EndNoteBibliography"/>
      </w:pPr>
      <w:r w:rsidRPr="007B065E">
        <w:t xml:space="preserve">Nomura, K., M. Melotto and S.-Y. He (2005). "Suppression of host defense in compatible plant–Pseudomonas syringae interactions." </w:t>
      </w:r>
      <w:r w:rsidRPr="007B065E">
        <w:rPr>
          <w:u w:val="single"/>
        </w:rPr>
        <w:t>Current opinion in plant biology</w:t>
      </w:r>
      <w:r w:rsidRPr="007B065E">
        <w:t xml:space="preserve"> </w:t>
      </w:r>
      <w:r w:rsidRPr="007B065E">
        <w:rPr>
          <w:b/>
        </w:rPr>
        <w:t>8</w:t>
      </w:r>
      <w:r w:rsidRPr="007B065E">
        <w:t>(4): 361-368.</w:t>
      </w:r>
    </w:p>
    <w:p w14:paraId="0AC931BB" w14:textId="77777777" w:rsidR="007B065E" w:rsidRPr="007B065E" w:rsidRDefault="007B065E" w:rsidP="007B065E">
      <w:pPr>
        <w:pStyle w:val="EndNoteBibliography"/>
      </w:pPr>
      <w:r w:rsidRPr="007B065E">
        <w:t xml:space="preserve">Ober, U., W. Huang, M. Magwire, M. Schlather, H. Simianer and T. F. Mackay (2015). "Accounting for genetic architecture improves sequence based genomic prediction for a Drosophila fitness trait." </w:t>
      </w:r>
      <w:r w:rsidRPr="007B065E">
        <w:rPr>
          <w:u w:val="single"/>
        </w:rPr>
        <w:t>PLoS One</w:t>
      </w:r>
      <w:r w:rsidRPr="007B065E">
        <w:t xml:space="preserve"> </w:t>
      </w:r>
      <w:r w:rsidRPr="007B065E">
        <w:rPr>
          <w:b/>
        </w:rPr>
        <w:t>10</w:t>
      </w:r>
      <w:r w:rsidRPr="007B065E">
        <w:t>(5): e0126880.</w:t>
      </w:r>
    </w:p>
    <w:p w14:paraId="4B33C67B" w14:textId="77777777" w:rsidR="007B065E" w:rsidRPr="007B065E" w:rsidRDefault="007B065E" w:rsidP="007B065E">
      <w:pPr>
        <w:pStyle w:val="EndNoteBibliography"/>
      </w:pPr>
      <w:r w:rsidRPr="007B065E">
        <w:t xml:space="preserve">Ormond, E. L., A. P. Thomas, P. J. Pugh, J. K. Pell and H. E. Roy (2010). "A fungal pathogen in time and space: the population dynamics of Beauveria bassiana in a conifer forest." </w:t>
      </w:r>
      <w:r w:rsidRPr="007B065E">
        <w:rPr>
          <w:u w:val="single"/>
        </w:rPr>
        <w:t>FEMS microbiology ecology</w:t>
      </w:r>
      <w:r w:rsidRPr="007B065E">
        <w:t xml:space="preserve"> </w:t>
      </w:r>
      <w:r w:rsidRPr="007B065E">
        <w:rPr>
          <w:b/>
        </w:rPr>
        <w:t>74</w:t>
      </w:r>
      <w:r w:rsidRPr="007B065E">
        <w:t>(1): 146-154.</w:t>
      </w:r>
    </w:p>
    <w:p w14:paraId="3A2179D1" w14:textId="77777777" w:rsidR="007B065E" w:rsidRPr="007B065E" w:rsidRDefault="007B065E" w:rsidP="007B065E">
      <w:pPr>
        <w:pStyle w:val="EndNoteBibliography"/>
      </w:pPr>
      <w:r w:rsidRPr="007B065E">
        <w:t xml:space="preserve">Panthee, D. R. and F. Chen (2010). "Genomics of fungal disease resistance in tomato." </w:t>
      </w:r>
      <w:r w:rsidRPr="007B065E">
        <w:rPr>
          <w:u w:val="single"/>
        </w:rPr>
        <w:t>Current genomics</w:t>
      </w:r>
      <w:r w:rsidRPr="007B065E">
        <w:t xml:space="preserve"> </w:t>
      </w:r>
      <w:r w:rsidRPr="007B065E">
        <w:rPr>
          <w:b/>
        </w:rPr>
        <w:t>11</w:t>
      </w:r>
      <w:r w:rsidRPr="007B065E">
        <w:t>(1): 30-39.</w:t>
      </w:r>
    </w:p>
    <w:p w14:paraId="2937DC42" w14:textId="77777777" w:rsidR="007B065E" w:rsidRPr="007B065E" w:rsidRDefault="007B065E" w:rsidP="007B065E">
      <w:pPr>
        <w:pStyle w:val="EndNoteBibliography"/>
      </w:pPr>
      <w:r w:rsidRPr="007B065E">
        <w:t xml:space="preserve">Parlevliet, J. E. (2002). "Durability of resistance against fungal, bacterial and viral pathogens; present situation." </w:t>
      </w:r>
      <w:r w:rsidRPr="007B065E">
        <w:rPr>
          <w:u w:val="single"/>
        </w:rPr>
        <w:t>Euphytica</w:t>
      </w:r>
      <w:r w:rsidRPr="007B065E">
        <w:t xml:space="preserve"> </w:t>
      </w:r>
      <w:r w:rsidRPr="007B065E">
        <w:rPr>
          <w:b/>
        </w:rPr>
        <w:t>124</w:t>
      </w:r>
      <w:r w:rsidRPr="007B065E">
        <w:t>(2): 147-156.</w:t>
      </w:r>
    </w:p>
    <w:p w14:paraId="2C0EE23E" w14:textId="77777777" w:rsidR="007B065E" w:rsidRPr="007B065E" w:rsidRDefault="007B065E" w:rsidP="007B065E">
      <w:pPr>
        <w:pStyle w:val="EndNoteBibliography"/>
      </w:pPr>
      <w:r w:rsidRPr="007B065E">
        <w:t xml:space="preserve">Pau, G., F. Fuchs, O. Sklyar, M. Boutros and W. Huber (2010). "EBImage—an R package for image processing with applications to cellular phenotypes." </w:t>
      </w:r>
      <w:r w:rsidRPr="007B065E">
        <w:rPr>
          <w:u w:val="single"/>
        </w:rPr>
        <w:t>Bioinformatics</w:t>
      </w:r>
      <w:r w:rsidRPr="007B065E">
        <w:t xml:space="preserve"> </w:t>
      </w:r>
      <w:r w:rsidRPr="007B065E">
        <w:rPr>
          <w:b/>
        </w:rPr>
        <w:t>26</w:t>
      </w:r>
      <w:r w:rsidRPr="007B065E">
        <w:t>(7): 979-981.</w:t>
      </w:r>
    </w:p>
    <w:p w14:paraId="0CD2E841" w14:textId="77777777" w:rsidR="007B065E" w:rsidRPr="007B065E" w:rsidRDefault="007B065E" w:rsidP="007B065E">
      <w:pPr>
        <w:pStyle w:val="EndNoteBibliography"/>
      </w:pPr>
      <w:r w:rsidRPr="007B065E">
        <w:t xml:space="preserve">Pedras, M. S. C. and P. W. Ahiahonu (2005). "Metabolism and detoxification of phytoalexins and analogs by phytopathogenic fungi." </w:t>
      </w:r>
      <w:r w:rsidRPr="007B065E">
        <w:rPr>
          <w:u w:val="single"/>
        </w:rPr>
        <w:t>Phytochemistry</w:t>
      </w:r>
      <w:r w:rsidRPr="007B065E">
        <w:t xml:space="preserve"> </w:t>
      </w:r>
      <w:r w:rsidRPr="007B065E">
        <w:rPr>
          <w:b/>
        </w:rPr>
        <w:t>66</w:t>
      </w:r>
      <w:r w:rsidRPr="007B065E">
        <w:t>(4): 391-411.</w:t>
      </w:r>
    </w:p>
    <w:p w14:paraId="7B472EAF" w14:textId="77777777" w:rsidR="007B065E" w:rsidRPr="007B065E" w:rsidRDefault="007B065E" w:rsidP="007B065E">
      <w:pPr>
        <w:pStyle w:val="EndNoteBibliography"/>
      </w:pPr>
      <w:r w:rsidRPr="007B065E">
        <w:t xml:space="preserve">Pedras, M. S. C., S. Hossain and R. B. Snitynsky (2011). "Detoxification of cruciferous phytoalexins in Botrytis cinerea: Spontaneous dimerization of a camalexin metabolite." </w:t>
      </w:r>
      <w:r w:rsidRPr="007B065E">
        <w:rPr>
          <w:u w:val="single"/>
        </w:rPr>
        <w:t>Phytochemistry</w:t>
      </w:r>
      <w:r w:rsidRPr="007B065E">
        <w:t xml:space="preserve"> </w:t>
      </w:r>
      <w:r w:rsidRPr="007B065E">
        <w:rPr>
          <w:b/>
        </w:rPr>
        <w:t>72</w:t>
      </w:r>
      <w:r w:rsidRPr="007B065E">
        <w:t>(2): 199-206.</w:t>
      </w:r>
    </w:p>
    <w:p w14:paraId="7385E4CD" w14:textId="77777777" w:rsidR="007B065E" w:rsidRPr="007B065E" w:rsidRDefault="007B065E" w:rsidP="007B065E">
      <w:pPr>
        <w:pStyle w:val="EndNoteBibliography"/>
      </w:pPr>
      <w:r w:rsidRPr="007B065E">
        <w:t xml:space="preserve">Peralta, I., D. Spooner and S. Knapp (2008). "The taxonomy of tomatoes: a revision of wild tomatoes (Solanum section Lycopersicon) and their outgroup relatives in sections Juglandifolium and Lycopersicoides." </w:t>
      </w:r>
      <w:r w:rsidRPr="007B065E">
        <w:rPr>
          <w:u w:val="single"/>
        </w:rPr>
        <w:t>Syst Bot Monogr</w:t>
      </w:r>
      <w:r w:rsidRPr="007B065E">
        <w:t xml:space="preserve"> </w:t>
      </w:r>
      <w:r w:rsidRPr="007B065E">
        <w:rPr>
          <w:b/>
        </w:rPr>
        <w:t>84</w:t>
      </w:r>
      <w:r w:rsidRPr="007B065E">
        <w:t>: 1-186.</w:t>
      </w:r>
    </w:p>
    <w:p w14:paraId="2BB66685" w14:textId="77777777" w:rsidR="007B065E" w:rsidRPr="007B065E" w:rsidRDefault="007B065E" w:rsidP="007B065E">
      <w:pPr>
        <w:pStyle w:val="EndNoteBibliography"/>
      </w:pPr>
      <w:r w:rsidRPr="007B065E">
        <w:t xml:space="preserve">Persoons, A., E. Morin, C. Delaruelle, T. Payen, F. Halkett, P. Frey, S. De Mita and S. Duplessis (2014). "Patterns of genomic variation in the poplar rust fungus Melampsora larici-populina identify pathogenesis-related factors." </w:t>
      </w:r>
      <w:r w:rsidRPr="007B065E">
        <w:rPr>
          <w:u w:val="single"/>
        </w:rPr>
        <w:t>Frontiers in plant science</w:t>
      </w:r>
      <w:r w:rsidRPr="007B065E">
        <w:t xml:space="preserve"> </w:t>
      </w:r>
      <w:r w:rsidRPr="007B065E">
        <w:rPr>
          <w:b/>
        </w:rPr>
        <w:t>5</w:t>
      </w:r>
      <w:r w:rsidRPr="007B065E">
        <w:t>.</w:t>
      </w:r>
    </w:p>
    <w:p w14:paraId="78D6656F" w14:textId="77777777" w:rsidR="007B065E" w:rsidRPr="007B065E" w:rsidRDefault="007B065E" w:rsidP="007B065E">
      <w:pPr>
        <w:pStyle w:val="EndNoteBibliography"/>
      </w:pPr>
      <w:r w:rsidRPr="007B065E">
        <w:t xml:space="preserve">Pieterse, C. M., D. Van der Does, C. Zamioudis, A. Leon-Reyes and S. C. Van Wees (2012). "Hormonal modulation of plant immunity." </w:t>
      </w:r>
      <w:r w:rsidRPr="007B065E">
        <w:rPr>
          <w:u w:val="single"/>
        </w:rPr>
        <w:t>Annual review of cell and developmental biology</w:t>
      </w:r>
      <w:r w:rsidRPr="007B065E">
        <w:t xml:space="preserve"> </w:t>
      </w:r>
      <w:r w:rsidRPr="007B065E">
        <w:rPr>
          <w:b/>
        </w:rPr>
        <w:t>28</w:t>
      </w:r>
      <w:r w:rsidRPr="007B065E">
        <w:t>: 489-521.</w:t>
      </w:r>
    </w:p>
    <w:p w14:paraId="699B878B" w14:textId="77777777" w:rsidR="007B065E" w:rsidRPr="007B065E" w:rsidRDefault="007B065E" w:rsidP="007B065E">
      <w:pPr>
        <w:pStyle w:val="EndNoteBibliography"/>
      </w:pPr>
      <w:r w:rsidRPr="007B065E">
        <w:t xml:space="preserve">Poland, J. A., P. J. Balint-Kurti, R. J. Wisser, R. C. Pratt and R. J. Nelson (2009). "Shades of gray: the world of quantitative disease resistance." </w:t>
      </w:r>
      <w:r w:rsidRPr="007B065E">
        <w:rPr>
          <w:u w:val="single"/>
        </w:rPr>
        <w:t>Trends in plant science</w:t>
      </w:r>
      <w:r w:rsidRPr="007B065E">
        <w:t xml:space="preserve"> </w:t>
      </w:r>
      <w:r w:rsidRPr="007B065E">
        <w:rPr>
          <w:b/>
        </w:rPr>
        <w:t>14</w:t>
      </w:r>
      <w:r w:rsidRPr="007B065E">
        <w:t>(1): 21-29.</w:t>
      </w:r>
    </w:p>
    <w:p w14:paraId="53D45072" w14:textId="77777777" w:rsidR="007B065E" w:rsidRPr="007B065E" w:rsidRDefault="007B065E" w:rsidP="007B065E">
      <w:pPr>
        <w:pStyle w:val="EndNoteBibliography"/>
      </w:pPr>
      <w:r w:rsidRPr="007B065E">
        <w:lastRenderedPageBreak/>
        <w:t xml:space="preserve">Power, R. A., J. Parkhill and T. de Oliveira (2017). "Microbial genome-wide association studies: lessons from human GWAS." </w:t>
      </w:r>
      <w:r w:rsidRPr="007B065E">
        <w:rPr>
          <w:u w:val="single"/>
        </w:rPr>
        <w:t>Nature Reviews Genetics</w:t>
      </w:r>
      <w:r w:rsidRPr="007B065E">
        <w:t xml:space="preserve"> </w:t>
      </w:r>
      <w:r w:rsidRPr="007B065E">
        <w:rPr>
          <w:b/>
        </w:rPr>
        <w:t>18</w:t>
      </w:r>
      <w:r w:rsidRPr="007B065E">
        <w:t>(1): 41-50.</w:t>
      </w:r>
    </w:p>
    <w:p w14:paraId="1551E5EB" w14:textId="77777777" w:rsidR="007B065E" w:rsidRPr="007B065E" w:rsidRDefault="007B065E" w:rsidP="007B065E">
      <w:pPr>
        <w:pStyle w:val="EndNoteBibliography"/>
      </w:pPr>
      <w:r w:rsidRPr="007B065E">
        <w:t xml:space="preserve">Quidde, T., P. Büttner and P. Tudzynski (1999). "Evidence for three different specific saponin-detoxifying activities in Botrytis cinerea and cloning and functional analysis of a gene coding for a putative avenacinase." </w:t>
      </w:r>
      <w:r w:rsidRPr="007B065E">
        <w:rPr>
          <w:u w:val="single"/>
        </w:rPr>
        <w:t>European Journal of Plant Pathology</w:t>
      </w:r>
      <w:r w:rsidRPr="007B065E">
        <w:t xml:space="preserve"> </w:t>
      </w:r>
      <w:r w:rsidRPr="007B065E">
        <w:rPr>
          <w:b/>
        </w:rPr>
        <w:t>105</w:t>
      </w:r>
      <w:r w:rsidRPr="007B065E">
        <w:t>(3): 273-283.</w:t>
      </w:r>
    </w:p>
    <w:p w14:paraId="266188FF" w14:textId="77777777" w:rsidR="007B065E" w:rsidRPr="007B065E" w:rsidRDefault="007B065E" w:rsidP="007B065E">
      <w:pPr>
        <w:pStyle w:val="EndNoteBibliography"/>
      </w:pPr>
      <w:r w:rsidRPr="007B065E">
        <w:t xml:space="preserve">Quidde, T., A. Osbourn and P. Tudzynski (1998). "Detoxification of α-tomatine by Botrytis cinerea." </w:t>
      </w:r>
      <w:r w:rsidRPr="007B065E">
        <w:rPr>
          <w:u w:val="single"/>
        </w:rPr>
        <w:t>Physiological and Molecular Plant Pathology</w:t>
      </w:r>
      <w:r w:rsidRPr="007B065E">
        <w:t xml:space="preserve"> </w:t>
      </w:r>
      <w:r w:rsidRPr="007B065E">
        <w:rPr>
          <w:b/>
        </w:rPr>
        <w:t>52</w:t>
      </w:r>
      <w:r w:rsidRPr="007B065E">
        <w:t>(3): 151-165.</w:t>
      </w:r>
    </w:p>
    <w:p w14:paraId="11091B32" w14:textId="77777777" w:rsidR="007B065E" w:rsidRPr="007B065E" w:rsidRDefault="007B065E" w:rsidP="007B065E">
      <w:pPr>
        <w:pStyle w:val="EndNoteBibliography"/>
      </w:pPr>
      <w:r w:rsidRPr="007B065E">
        <w:t xml:space="preserve">R Development Core Team (2008). "R: A language and environment for statistical computing." </w:t>
      </w:r>
      <w:r w:rsidRPr="007B065E">
        <w:rPr>
          <w:u w:val="single"/>
        </w:rPr>
        <w:t>R Foundation for Statistical Computing,Vienna, Austria. ISBN 3-900051-07-0</w:t>
      </w:r>
      <w:r w:rsidRPr="007B065E">
        <w:t>.</w:t>
      </w:r>
    </w:p>
    <w:p w14:paraId="32CB7691" w14:textId="77777777" w:rsidR="007B065E" w:rsidRPr="007B065E" w:rsidRDefault="007B065E" w:rsidP="007B065E">
      <w:pPr>
        <w:pStyle w:val="EndNoteBibliography"/>
      </w:pPr>
      <w:r w:rsidRPr="007B065E">
        <w:t xml:space="preserve">Romanazzi, G. and S. Droby (2016). Control Strategies for Postharvest Grey Mould on Fruit Crops. </w:t>
      </w:r>
      <w:r w:rsidRPr="007B065E">
        <w:rPr>
          <w:u w:val="single"/>
        </w:rPr>
        <w:t>Botrytis–the Fungus, the Pathogen and its Management in Agricultural Systems</w:t>
      </w:r>
      <w:r w:rsidRPr="007B065E">
        <w:t>, Springer</w:t>
      </w:r>
      <w:r w:rsidRPr="007B065E">
        <w:rPr>
          <w:b/>
        </w:rPr>
        <w:t xml:space="preserve">: </w:t>
      </w:r>
      <w:r w:rsidRPr="007B065E">
        <w:t>217-228.</w:t>
      </w:r>
    </w:p>
    <w:p w14:paraId="34F5AE11" w14:textId="77777777" w:rsidR="007B065E" w:rsidRPr="007B065E" w:rsidRDefault="007B065E" w:rsidP="007B065E">
      <w:pPr>
        <w:pStyle w:val="EndNoteBibliography"/>
      </w:pPr>
      <w:r w:rsidRPr="007B065E">
        <w:t xml:space="preserve">Rosenthal, J. P. and R. Dirzo (1997). "Effects of life history, domestication and agronomic selection on plant defence against insects: evidence from maizes and wild relatives." </w:t>
      </w:r>
      <w:r w:rsidRPr="007B065E">
        <w:rPr>
          <w:u w:val="single"/>
        </w:rPr>
        <w:t>Evolutionary Ecology</w:t>
      </w:r>
      <w:r w:rsidRPr="007B065E">
        <w:t xml:space="preserve"> </w:t>
      </w:r>
      <w:r w:rsidRPr="007B065E">
        <w:rPr>
          <w:b/>
        </w:rPr>
        <w:t>11</w:t>
      </w:r>
      <w:r w:rsidRPr="007B065E">
        <w:t>(3): 337-355.</w:t>
      </w:r>
    </w:p>
    <w:p w14:paraId="0280E77B" w14:textId="77777777" w:rsidR="007B065E" w:rsidRPr="007B065E" w:rsidRDefault="007B065E" w:rsidP="007B065E">
      <w:pPr>
        <w:pStyle w:val="EndNoteBibliography"/>
      </w:pPr>
      <w:r w:rsidRPr="007B065E">
        <w:t xml:space="preserve">Rowe, H. C. and D. J. Kliebenstein (2007). "Elevated genetic variation within virulence-associated Botrytis cinerea polygalacturonase loci." </w:t>
      </w:r>
      <w:r w:rsidRPr="007B065E">
        <w:rPr>
          <w:u w:val="single"/>
        </w:rPr>
        <w:t>Molecular Plant-Microbe Interactions</w:t>
      </w:r>
      <w:r w:rsidRPr="007B065E">
        <w:t xml:space="preserve"> </w:t>
      </w:r>
      <w:r w:rsidRPr="007B065E">
        <w:rPr>
          <w:b/>
        </w:rPr>
        <w:t>20</w:t>
      </w:r>
      <w:r w:rsidRPr="007B065E">
        <w:t>(9): 1126-1137.</w:t>
      </w:r>
    </w:p>
    <w:p w14:paraId="65B22C9D" w14:textId="77777777" w:rsidR="007B065E" w:rsidRPr="007B065E" w:rsidRDefault="007B065E" w:rsidP="007B065E">
      <w:pPr>
        <w:pStyle w:val="EndNoteBibliography"/>
      </w:pPr>
      <w:r w:rsidRPr="007B065E">
        <w:t xml:space="preserve">Rowe, H. C. and D. J. Kliebenstein (2008). "Complex genetics control natural variation in Arabidopsis thaliana resistance to Botrytis cinerea." </w:t>
      </w:r>
      <w:r w:rsidRPr="007B065E">
        <w:rPr>
          <w:u w:val="single"/>
        </w:rPr>
        <w:t>Genetics</w:t>
      </w:r>
      <w:r w:rsidRPr="007B065E">
        <w:t xml:space="preserve"> </w:t>
      </w:r>
      <w:r w:rsidRPr="007B065E">
        <w:rPr>
          <w:b/>
        </w:rPr>
        <w:t>180</w:t>
      </w:r>
      <w:r w:rsidRPr="007B065E">
        <w:t>(4): 2237-2250.</w:t>
      </w:r>
    </w:p>
    <w:p w14:paraId="7EEE1FC0" w14:textId="77777777" w:rsidR="007B065E" w:rsidRPr="007B065E" w:rsidRDefault="007B065E" w:rsidP="007B065E">
      <w:pPr>
        <w:pStyle w:val="EndNoteBibliography"/>
      </w:pPr>
      <w:r w:rsidRPr="007B065E">
        <w:t xml:space="preserve">Samuel, S., T. Veloukas, A. Papavasileiou and G. S. Karaoglanidis (2012). "Differences in frequency of transposable elements presence in Botrytis cinerea populations from several hosts in Greece." </w:t>
      </w:r>
      <w:r w:rsidRPr="007B065E">
        <w:rPr>
          <w:u w:val="single"/>
        </w:rPr>
        <w:t>Plant disease</w:t>
      </w:r>
      <w:r w:rsidRPr="007B065E">
        <w:t xml:space="preserve"> </w:t>
      </w:r>
      <w:r w:rsidRPr="007B065E">
        <w:rPr>
          <w:b/>
        </w:rPr>
        <w:t>96</w:t>
      </w:r>
      <w:r w:rsidRPr="007B065E">
        <w:t>(9): 1286-1290.</w:t>
      </w:r>
    </w:p>
    <w:p w14:paraId="431C2E52" w14:textId="77777777" w:rsidR="007B065E" w:rsidRPr="007B065E" w:rsidRDefault="007B065E" w:rsidP="007B065E">
      <w:pPr>
        <w:pStyle w:val="EndNoteBibliography"/>
      </w:pPr>
      <w:r w:rsidRPr="007B065E">
        <w:t xml:space="preserve">Sauerbrunn, N. and N. L. Schlaich (2004). "PCC1: a merging point for pathogen defence and circadian signalling in Arabidopsis." </w:t>
      </w:r>
      <w:r w:rsidRPr="007B065E">
        <w:rPr>
          <w:u w:val="single"/>
        </w:rPr>
        <w:t>Planta</w:t>
      </w:r>
      <w:r w:rsidRPr="007B065E">
        <w:t xml:space="preserve"> </w:t>
      </w:r>
      <w:r w:rsidRPr="007B065E">
        <w:rPr>
          <w:b/>
        </w:rPr>
        <w:t>218</w:t>
      </w:r>
      <w:r w:rsidRPr="007B065E">
        <w:t>(4): 552-561.</w:t>
      </w:r>
    </w:p>
    <w:p w14:paraId="5A50B576" w14:textId="77777777" w:rsidR="007B065E" w:rsidRPr="007B065E" w:rsidRDefault="007B065E" w:rsidP="007B065E">
      <w:pPr>
        <w:pStyle w:val="EndNoteBibliography"/>
      </w:pPr>
      <w:r w:rsidRPr="007B065E">
        <w:t xml:space="preserve">Schumacher, J., J.-M. Pradier, A. Simon, S. Traeger, J. Moraga, I. G. Collado, M. Viaud and B. Tudzynski (2012). "Natural variation in the VELVET gene bcvel1 affects virulence and light-dependent differentiation in Botrytis cinerea." </w:t>
      </w:r>
      <w:r w:rsidRPr="007B065E">
        <w:rPr>
          <w:u w:val="single"/>
        </w:rPr>
        <w:t>PLoS One</w:t>
      </w:r>
      <w:r w:rsidRPr="007B065E">
        <w:t xml:space="preserve"> </w:t>
      </w:r>
      <w:r w:rsidRPr="007B065E">
        <w:rPr>
          <w:b/>
        </w:rPr>
        <w:t>7</w:t>
      </w:r>
      <w:r w:rsidRPr="007B065E">
        <w:t>(10): e47840.</w:t>
      </w:r>
    </w:p>
    <w:p w14:paraId="762F1104" w14:textId="77777777" w:rsidR="007B065E" w:rsidRPr="007B065E" w:rsidRDefault="007B065E" w:rsidP="007B065E">
      <w:pPr>
        <w:pStyle w:val="EndNoteBibliography"/>
      </w:pPr>
      <w:r w:rsidRPr="007B065E">
        <w:t xml:space="preserve">Shen, X., M. Alam, F. Fikse and L. Rönnegård (2013). "A novel generalized ridge regression method for quantitative genetics." </w:t>
      </w:r>
      <w:r w:rsidRPr="007B065E">
        <w:rPr>
          <w:u w:val="single"/>
        </w:rPr>
        <w:t>Genetics</w:t>
      </w:r>
      <w:r w:rsidRPr="007B065E">
        <w:t xml:space="preserve"> </w:t>
      </w:r>
      <w:r w:rsidRPr="007B065E">
        <w:rPr>
          <w:b/>
        </w:rPr>
        <w:t>193</w:t>
      </w:r>
      <w:r w:rsidRPr="007B065E">
        <w:t>(4): 1255-1268.</w:t>
      </w:r>
    </w:p>
    <w:p w14:paraId="043F630E" w14:textId="77777777" w:rsidR="007B065E" w:rsidRPr="007B065E" w:rsidRDefault="007B065E" w:rsidP="007B065E">
      <w:pPr>
        <w:pStyle w:val="EndNoteBibliography"/>
      </w:pPr>
      <w:r w:rsidRPr="007B065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B065E">
        <w:rPr>
          <w:u w:val="single"/>
        </w:rPr>
        <w:t>Molecular plant-microbe interactions</w:t>
      </w:r>
      <w:r w:rsidRPr="007B065E">
        <w:t xml:space="preserve"> </w:t>
      </w:r>
      <w:r w:rsidRPr="007B065E">
        <w:rPr>
          <w:b/>
        </w:rPr>
        <w:t>18</w:t>
      </w:r>
      <w:r w:rsidRPr="007B065E">
        <w:t>(6): 602-612.</w:t>
      </w:r>
    </w:p>
    <w:p w14:paraId="3618E1F1" w14:textId="77777777" w:rsidR="007B065E" w:rsidRPr="007B065E" w:rsidRDefault="007B065E" w:rsidP="007B065E">
      <w:pPr>
        <w:pStyle w:val="EndNoteBibliography"/>
      </w:pPr>
      <w:r w:rsidRPr="007B065E">
        <w:t xml:space="preserve">Sim, S.-C., G. Durstewitz, J. Plieske, R. Wieseke, M. W. Ganal, A. Van Deynze, J. P. Hamilton, C. R. Buell, M. Causse and S. Wijeratne (2012). "Development of a large SNP genotyping array and generation of high-density genetic maps in tomato." </w:t>
      </w:r>
      <w:r w:rsidRPr="007B065E">
        <w:rPr>
          <w:u w:val="single"/>
        </w:rPr>
        <w:t>PloS one</w:t>
      </w:r>
      <w:r w:rsidRPr="007B065E">
        <w:t xml:space="preserve"> </w:t>
      </w:r>
      <w:r w:rsidRPr="007B065E">
        <w:rPr>
          <w:b/>
        </w:rPr>
        <w:t>7</w:t>
      </w:r>
      <w:r w:rsidRPr="007B065E">
        <w:t>(7): e40563.</w:t>
      </w:r>
    </w:p>
    <w:p w14:paraId="555A7B67" w14:textId="77777777" w:rsidR="007B065E" w:rsidRPr="007B065E" w:rsidRDefault="007B065E" w:rsidP="007B065E">
      <w:pPr>
        <w:pStyle w:val="EndNoteBibliography"/>
      </w:pPr>
      <w:r w:rsidRPr="007B065E">
        <w:t>Smale, M. (1996). "Understanding global trends in the use of wheat diversity and international flows of wheat genetic resources."</w:t>
      </w:r>
    </w:p>
    <w:p w14:paraId="3FE12D0F" w14:textId="77777777" w:rsidR="007B065E" w:rsidRPr="007B065E" w:rsidRDefault="007B065E" w:rsidP="007B065E">
      <w:pPr>
        <w:pStyle w:val="EndNoteBibliography"/>
      </w:pPr>
      <w:r w:rsidRPr="007B065E">
        <w:t xml:space="preserve">Staats, M. and J. A. van Kan (2012). "Genome update of Botrytis cinerea strains B05. 10 and T4." </w:t>
      </w:r>
      <w:r w:rsidRPr="007B065E">
        <w:rPr>
          <w:u w:val="single"/>
        </w:rPr>
        <w:t>Eukaryotic cell</w:t>
      </w:r>
      <w:r w:rsidRPr="007B065E">
        <w:t xml:space="preserve"> </w:t>
      </w:r>
      <w:r w:rsidRPr="007B065E">
        <w:rPr>
          <w:b/>
        </w:rPr>
        <w:t>11</w:t>
      </w:r>
      <w:r w:rsidRPr="007B065E">
        <w:t>(11): 1413-1414.</w:t>
      </w:r>
    </w:p>
    <w:p w14:paraId="4EA41E87" w14:textId="77777777" w:rsidR="007B065E" w:rsidRPr="007B065E" w:rsidRDefault="007B065E" w:rsidP="007B065E">
      <w:pPr>
        <w:pStyle w:val="EndNoteBibliography"/>
      </w:pPr>
      <w:r w:rsidRPr="007B065E">
        <w:t xml:space="preserve">Stefanato, F. L., E. Abou‐Mansour, A. Buchala, M. Kretschmer, A. Mosbach, M. Hahn, C. G. Bochet, J. P. Métraux and H. j. Schoonbeek (2009). "The ABC transporter BcatrB from Botrytis cinerea exports camalexin and is a virulence factor on Arabidopsis thaliana." </w:t>
      </w:r>
      <w:r w:rsidRPr="007B065E">
        <w:rPr>
          <w:u w:val="single"/>
        </w:rPr>
        <w:t>The Plant Journal</w:t>
      </w:r>
      <w:r w:rsidRPr="007B065E">
        <w:t xml:space="preserve"> </w:t>
      </w:r>
      <w:r w:rsidRPr="007B065E">
        <w:rPr>
          <w:b/>
        </w:rPr>
        <w:t>58</w:t>
      </w:r>
      <w:r w:rsidRPr="007B065E">
        <w:t>(3): 499-510.</w:t>
      </w:r>
    </w:p>
    <w:p w14:paraId="2CFB2172" w14:textId="77777777" w:rsidR="007B065E" w:rsidRPr="007B065E" w:rsidRDefault="007B065E" w:rsidP="007B065E">
      <w:pPr>
        <w:pStyle w:val="EndNoteBibliography"/>
      </w:pPr>
      <w:r w:rsidRPr="007B065E">
        <w:t xml:space="preserve">Stukenbrock, E. H. and B. A. McDonald (2008). "The origins of plant pathogens in agro-ecosystems." </w:t>
      </w:r>
      <w:r w:rsidRPr="007B065E">
        <w:rPr>
          <w:u w:val="single"/>
        </w:rPr>
        <w:t>Annu. Rev. Phytopathol.</w:t>
      </w:r>
      <w:r w:rsidRPr="007B065E">
        <w:t xml:space="preserve"> </w:t>
      </w:r>
      <w:r w:rsidRPr="007B065E">
        <w:rPr>
          <w:b/>
        </w:rPr>
        <w:t>46</w:t>
      </w:r>
      <w:r w:rsidRPr="007B065E">
        <w:t>: 75-100.</w:t>
      </w:r>
    </w:p>
    <w:p w14:paraId="04076175" w14:textId="77777777" w:rsidR="007B065E" w:rsidRPr="007B065E" w:rsidRDefault="007B065E" w:rsidP="007B065E">
      <w:pPr>
        <w:pStyle w:val="EndNoteBibliography"/>
      </w:pPr>
      <w:r w:rsidRPr="007B065E">
        <w:t xml:space="preserve">Talas, F., R. Kalih, T. Miedaner and B. A. McDonald (2016). "Genome-wide association study identifies novel candidate genes for aggressiveness, deoxynivalenol production, and azole sensitivity in natural field populations of Fusarium graminearum." </w:t>
      </w:r>
      <w:r w:rsidRPr="007B065E">
        <w:rPr>
          <w:u w:val="single"/>
        </w:rPr>
        <w:t>Molecular Plant-Microbe Interactions</w:t>
      </w:r>
      <w:r w:rsidRPr="007B065E">
        <w:t xml:space="preserve"> </w:t>
      </w:r>
      <w:r w:rsidRPr="007B065E">
        <w:rPr>
          <w:b/>
        </w:rPr>
        <w:t>29</w:t>
      </w:r>
      <w:r w:rsidRPr="007B065E">
        <w:t>(5): 417-430.</w:t>
      </w:r>
    </w:p>
    <w:p w14:paraId="15EE5EB9" w14:textId="77777777" w:rsidR="007B065E" w:rsidRPr="007B065E" w:rsidRDefault="007B065E" w:rsidP="007B065E">
      <w:pPr>
        <w:pStyle w:val="EndNoteBibliography"/>
      </w:pPr>
      <w:r w:rsidRPr="007B065E">
        <w:lastRenderedPageBreak/>
        <w:t xml:space="preserve">Tanksley, S. D. (2004). "The genetic, developmental, and molecular bases of fruit size and shape variation in tomato." </w:t>
      </w:r>
      <w:r w:rsidRPr="007B065E">
        <w:rPr>
          <w:u w:val="single"/>
        </w:rPr>
        <w:t>The plant cell</w:t>
      </w:r>
      <w:r w:rsidRPr="007B065E">
        <w:t xml:space="preserve"> </w:t>
      </w:r>
      <w:r w:rsidRPr="007B065E">
        <w:rPr>
          <w:b/>
        </w:rPr>
        <w:t>16</w:t>
      </w:r>
      <w:r w:rsidRPr="007B065E">
        <w:t>(suppl 1): S181-S189.</w:t>
      </w:r>
    </w:p>
    <w:p w14:paraId="22FB7700" w14:textId="77777777" w:rsidR="007B065E" w:rsidRPr="007B065E" w:rsidRDefault="007B065E" w:rsidP="007B065E">
      <w:pPr>
        <w:pStyle w:val="EndNoteBibliography"/>
      </w:pPr>
      <w:r w:rsidRPr="007B065E">
        <w:t xml:space="preserve">Tanksley, S. D. and S. R. McCouch (1997). "Seed banks and molecular maps: unlocking genetic potential from the wild." </w:t>
      </w:r>
      <w:r w:rsidRPr="007B065E">
        <w:rPr>
          <w:u w:val="single"/>
        </w:rPr>
        <w:t>Science</w:t>
      </w:r>
      <w:r w:rsidRPr="007B065E">
        <w:t xml:space="preserve"> </w:t>
      </w:r>
      <w:r w:rsidRPr="007B065E">
        <w:rPr>
          <w:b/>
        </w:rPr>
        <w:t>277</w:t>
      </w:r>
      <w:r w:rsidRPr="007B065E">
        <w:t>(5329): 1063-1066.</w:t>
      </w:r>
    </w:p>
    <w:p w14:paraId="3C0C084A" w14:textId="77777777" w:rsidR="007B065E" w:rsidRPr="007B065E" w:rsidRDefault="007B065E" w:rsidP="007B065E">
      <w:pPr>
        <w:pStyle w:val="EndNoteBibliography"/>
      </w:pPr>
      <w:r w:rsidRPr="007B065E">
        <w:t xml:space="preserve">ten Have, A., W. Mulder, J. Visser and J. A. van Kan (1998). "The endopolygalacturonase gene Bcpg1 is required for full virulence of Botrytis cinerea." </w:t>
      </w:r>
      <w:r w:rsidRPr="007B065E">
        <w:rPr>
          <w:u w:val="single"/>
        </w:rPr>
        <w:t>Molecular Plant-Microbe Interactions</w:t>
      </w:r>
      <w:r w:rsidRPr="007B065E">
        <w:t xml:space="preserve"> </w:t>
      </w:r>
      <w:r w:rsidRPr="007B065E">
        <w:rPr>
          <w:b/>
        </w:rPr>
        <w:t>11</w:t>
      </w:r>
      <w:r w:rsidRPr="007B065E">
        <w:t>(10): 1009-1016.</w:t>
      </w:r>
    </w:p>
    <w:p w14:paraId="513C5C95" w14:textId="77777777" w:rsidR="007B065E" w:rsidRPr="007B065E" w:rsidRDefault="007B065E" w:rsidP="007B065E">
      <w:pPr>
        <w:pStyle w:val="EndNoteBibliography"/>
      </w:pPr>
      <w:r w:rsidRPr="007B065E">
        <w:t xml:space="preserve">Ten Have, A., R. van Berloo, P. Lindhout and J. A. van Kan (2007). "Partial stem and leaf resistance against the fungal pathogen Botrytis cinerea in wild relatives of tomato." </w:t>
      </w:r>
      <w:r w:rsidRPr="007B065E">
        <w:rPr>
          <w:u w:val="single"/>
        </w:rPr>
        <w:t>European journal of plant pathology</w:t>
      </w:r>
      <w:r w:rsidRPr="007B065E">
        <w:t xml:space="preserve"> </w:t>
      </w:r>
      <w:r w:rsidRPr="007B065E">
        <w:rPr>
          <w:b/>
        </w:rPr>
        <w:t>117</w:t>
      </w:r>
      <w:r w:rsidRPr="007B065E">
        <w:t>(2): 153-166.</w:t>
      </w:r>
    </w:p>
    <w:p w14:paraId="30449697" w14:textId="77777777" w:rsidR="007B065E" w:rsidRPr="007B065E" w:rsidRDefault="007B065E" w:rsidP="007B065E">
      <w:pPr>
        <w:pStyle w:val="EndNoteBibliography"/>
      </w:pPr>
      <w:r w:rsidRPr="007B065E">
        <w:t xml:space="preserve">Tiffin, P. and D. A. Moeller (2006). "Molecular evolution of plant immune system genes." </w:t>
      </w:r>
      <w:r w:rsidRPr="007B065E">
        <w:rPr>
          <w:u w:val="single"/>
        </w:rPr>
        <w:t>Trends in genetics</w:t>
      </w:r>
      <w:r w:rsidRPr="007B065E">
        <w:t xml:space="preserve"> </w:t>
      </w:r>
      <w:r w:rsidRPr="007B065E">
        <w:rPr>
          <w:b/>
        </w:rPr>
        <w:t>22</w:t>
      </w:r>
      <w:r w:rsidRPr="007B065E">
        <w:t>(12): 662-670.</w:t>
      </w:r>
    </w:p>
    <w:p w14:paraId="1BC32B94" w14:textId="77777777" w:rsidR="007B065E" w:rsidRPr="007B065E" w:rsidRDefault="007B065E" w:rsidP="007B065E">
      <w:pPr>
        <w:pStyle w:val="EndNoteBibliography"/>
      </w:pPr>
      <w:r w:rsidRPr="007B065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B065E">
        <w:rPr>
          <w:u w:val="single"/>
        </w:rPr>
        <w:t>Frontiers in plant science</w:t>
      </w:r>
      <w:r w:rsidRPr="007B065E">
        <w:t xml:space="preserve"> </w:t>
      </w:r>
      <w:r w:rsidRPr="007B065E">
        <w:rPr>
          <w:b/>
        </w:rPr>
        <w:t>5</w:t>
      </w:r>
      <w:r w:rsidRPr="007B065E">
        <w:t>.</w:t>
      </w:r>
    </w:p>
    <w:p w14:paraId="77D1F345" w14:textId="77777777" w:rsidR="007B065E" w:rsidRPr="007B065E" w:rsidRDefault="007B065E" w:rsidP="007B065E">
      <w:pPr>
        <w:pStyle w:val="EndNoteBibliography"/>
      </w:pPr>
      <w:r w:rsidRPr="007B065E">
        <w:t xml:space="preserve">Uyttenhove, C., L. Pilotte, I. Théate, V. Stroobant, D. Colau, N. Parmentier, T. Boon and B. J. Van den Eynde (2003). "Evidence for a tumoral immune resistance mechanism based on tryptophan degradation by indoleamine 2, 3-dioxygenase." </w:t>
      </w:r>
      <w:r w:rsidRPr="007B065E">
        <w:rPr>
          <w:u w:val="single"/>
        </w:rPr>
        <w:t>Nature medicine</w:t>
      </w:r>
      <w:r w:rsidRPr="007B065E">
        <w:t xml:space="preserve"> </w:t>
      </w:r>
      <w:r w:rsidRPr="007B065E">
        <w:rPr>
          <w:b/>
        </w:rPr>
        <w:t>9</w:t>
      </w:r>
      <w:r w:rsidRPr="007B065E">
        <w:t>(10): 1269-1274.</w:t>
      </w:r>
    </w:p>
    <w:p w14:paraId="72A41353" w14:textId="77777777" w:rsidR="007B065E" w:rsidRPr="007B065E" w:rsidRDefault="007B065E" w:rsidP="007B065E">
      <w:pPr>
        <w:pStyle w:val="EndNoteBibliography"/>
      </w:pPr>
      <w:r w:rsidRPr="007B065E">
        <w:t xml:space="preserve">Valette-Collet, O., A. Cimerman, P. Reignault, C. Levis and M. Boccara (2003). "Disruption of Botrytis cinerea pectin methylesterase gene Bcpme1 reduces virulence on several host plants." </w:t>
      </w:r>
      <w:r w:rsidRPr="007B065E">
        <w:rPr>
          <w:u w:val="single"/>
        </w:rPr>
        <w:t>Molecular Plant-Microbe Interactions</w:t>
      </w:r>
      <w:r w:rsidRPr="007B065E">
        <w:t xml:space="preserve"> </w:t>
      </w:r>
      <w:r w:rsidRPr="007B065E">
        <w:rPr>
          <w:b/>
        </w:rPr>
        <w:t>16</w:t>
      </w:r>
      <w:r w:rsidRPr="007B065E">
        <w:t>(4): 360-367.</w:t>
      </w:r>
    </w:p>
    <w:p w14:paraId="1756C4E7" w14:textId="77777777" w:rsidR="007B065E" w:rsidRPr="007B065E" w:rsidRDefault="007B065E" w:rsidP="007B065E">
      <w:pPr>
        <w:pStyle w:val="EndNoteBibliography"/>
      </w:pPr>
      <w:r w:rsidRPr="007B065E">
        <w:t xml:space="preserve">Viaud, M., A.-F. Adam-Blondon, J. Amselem, P. Bally, A. Cimerman, B. Dalmais-Lenaers, N. Lapalu, M.-H. Lebrun, B. Poinssot and J. M. Pradier (2012). "Le génome de Botrytis décrypté." </w:t>
      </w:r>
      <w:r w:rsidRPr="007B065E">
        <w:rPr>
          <w:u w:val="single"/>
        </w:rPr>
        <w:t>Revue des oenologues et des techniques vitivinicoles et oenologiques</w:t>
      </w:r>
      <w:r w:rsidRPr="007B065E">
        <w:t>(142): 9-11.</w:t>
      </w:r>
    </w:p>
    <w:p w14:paraId="64F3FAE3" w14:textId="77777777" w:rsidR="007B065E" w:rsidRPr="007B065E" w:rsidRDefault="007B065E" w:rsidP="007B065E">
      <w:pPr>
        <w:pStyle w:val="EndNoteBibliography"/>
      </w:pPr>
      <w:r w:rsidRPr="007B065E">
        <w:t xml:space="preserve">Vleeshouwers, V. G. and R. P. Oliver (2014). "Effectors as tools in disease resistance breeding against biotrophic, hemibiotrophic, and necrotrophic plant pathogens." </w:t>
      </w:r>
      <w:r w:rsidRPr="007B065E">
        <w:rPr>
          <w:u w:val="single"/>
        </w:rPr>
        <w:t>Molecular plant-microbe interactions</w:t>
      </w:r>
      <w:r w:rsidRPr="007B065E">
        <w:t xml:space="preserve"> </w:t>
      </w:r>
      <w:r w:rsidRPr="007B065E">
        <w:rPr>
          <w:b/>
        </w:rPr>
        <w:t>27</w:t>
      </w:r>
      <w:r w:rsidRPr="007B065E">
        <w:t>(3): 196-206.</w:t>
      </w:r>
    </w:p>
    <w:p w14:paraId="1C1205A1" w14:textId="77777777" w:rsidR="007B065E" w:rsidRPr="007B065E" w:rsidRDefault="007B065E" w:rsidP="007B065E">
      <w:pPr>
        <w:pStyle w:val="EndNoteBibliography"/>
      </w:pPr>
      <w:r w:rsidRPr="007B065E">
        <w:t xml:space="preserve">Weyman, P. D., Z. Pan, Q. Feng, D. G. Gilchrist and R. M. Bostock (2006). "A circadian rhythm-regulated tomato gene is induced by arachidonic acid and Phythophthora infestans infection." </w:t>
      </w:r>
      <w:r w:rsidRPr="007B065E">
        <w:rPr>
          <w:u w:val="single"/>
        </w:rPr>
        <w:t>Plant physiology</w:t>
      </w:r>
      <w:r w:rsidRPr="007B065E">
        <w:t xml:space="preserve"> </w:t>
      </w:r>
      <w:r w:rsidRPr="007B065E">
        <w:rPr>
          <w:b/>
        </w:rPr>
        <w:t>140</w:t>
      </w:r>
      <w:r w:rsidRPr="007B065E">
        <w:t>(1): 235-248.</w:t>
      </w:r>
    </w:p>
    <w:p w14:paraId="4277BBC8" w14:textId="77777777" w:rsidR="007B065E" w:rsidRPr="007B065E" w:rsidRDefault="007B065E" w:rsidP="007B065E">
      <w:pPr>
        <w:pStyle w:val="EndNoteBibliography"/>
      </w:pPr>
      <w:r w:rsidRPr="007B065E">
        <w:t xml:space="preserve">Wicker, T., S. Oberhaensli, F. Parlange, J. P. Buchmann, M. Shatalina, S. Roffler, R. Ben-David, J. Doležel, H. Šimková and P. Schulze-Lefert (2013). "The wheat powdery mildew genome shows the unique evolution of an obligate biotroph." </w:t>
      </w:r>
      <w:r w:rsidRPr="007B065E">
        <w:rPr>
          <w:u w:val="single"/>
        </w:rPr>
        <w:t>Nature Genetics</w:t>
      </w:r>
      <w:r w:rsidRPr="007B065E">
        <w:t xml:space="preserve"> </w:t>
      </w:r>
      <w:r w:rsidRPr="007B065E">
        <w:rPr>
          <w:b/>
        </w:rPr>
        <w:t>45</w:t>
      </w:r>
      <w:r w:rsidRPr="007B065E">
        <w:t>(9): 1092-1096.</w:t>
      </w:r>
    </w:p>
    <w:p w14:paraId="7FC78CD4" w14:textId="77777777" w:rsidR="007B065E" w:rsidRPr="007B065E" w:rsidRDefault="007B065E" w:rsidP="007B065E">
      <w:pPr>
        <w:pStyle w:val="EndNoteBibliography"/>
      </w:pPr>
      <w:r w:rsidRPr="007B065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B065E">
        <w:rPr>
          <w:u w:val="single"/>
        </w:rPr>
        <w:t>Frontiers in plant science</w:t>
      </w:r>
      <w:r w:rsidRPr="007B065E">
        <w:t xml:space="preserve"> </w:t>
      </w:r>
      <w:r w:rsidRPr="007B065E">
        <w:rPr>
          <w:b/>
        </w:rPr>
        <w:t>8</w:t>
      </w:r>
      <w:r w:rsidRPr="007B065E">
        <w:t>.</w:t>
      </w:r>
    </w:p>
    <w:p w14:paraId="7C0A3DD4" w14:textId="77777777" w:rsidR="007B065E" w:rsidRPr="007B065E" w:rsidRDefault="007B065E" w:rsidP="007B065E">
      <w:pPr>
        <w:pStyle w:val="EndNoteBibliography"/>
      </w:pPr>
      <w:r w:rsidRPr="007B065E">
        <w:t xml:space="preserve">Zerbino, D. R., P. Achuthan, W. Akanni, M. R. Amode, D. Barrell, J. Bhai, K. Billis, C. Cummins, A. Gall and C. G. Girón (2017). "Ensembl 2018." </w:t>
      </w:r>
      <w:r w:rsidRPr="007B065E">
        <w:rPr>
          <w:u w:val="single"/>
        </w:rPr>
        <w:t>Nucleic acids research</w:t>
      </w:r>
      <w:r w:rsidRPr="007B065E">
        <w:t xml:space="preserve"> </w:t>
      </w:r>
      <w:r w:rsidRPr="007B065E">
        <w:rPr>
          <w:b/>
        </w:rPr>
        <w:t>46</w:t>
      </w:r>
      <w:r w:rsidRPr="007B065E">
        <w:t>(D1): D754-D761.</w:t>
      </w:r>
    </w:p>
    <w:p w14:paraId="0013F64F" w14:textId="77777777" w:rsidR="007B065E" w:rsidRPr="007B065E" w:rsidRDefault="007B065E" w:rsidP="007B065E">
      <w:pPr>
        <w:pStyle w:val="EndNoteBibliography"/>
      </w:pPr>
      <w:r w:rsidRPr="007B065E">
        <w:t xml:space="preserve">Zhang, L., A. Khan, D. Nino-Liu and M. Foolad (2002). "A molecular linkage map of tomato displaying chromosomal locations of resistance gene analogs based on a Lycopersicon esculentum× Lycopersicon hirsutum cross." </w:t>
      </w:r>
      <w:r w:rsidRPr="007B065E">
        <w:rPr>
          <w:u w:val="single"/>
        </w:rPr>
        <w:t>Genome</w:t>
      </w:r>
      <w:r w:rsidRPr="007B065E">
        <w:t xml:space="preserve"> </w:t>
      </w:r>
      <w:r w:rsidRPr="007B065E">
        <w:rPr>
          <w:b/>
        </w:rPr>
        <w:t>45</w:t>
      </w:r>
      <w:r w:rsidRPr="007B065E">
        <w:t>(1): 133-146.</w:t>
      </w:r>
    </w:p>
    <w:p w14:paraId="568CCFCA" w14:textId="77777777" w:rsidR="007B065E" w:rsidRPr="007B065E" w:rsidRDefault="007B065E" w:rsidP="007B065E">
      <w:pPr>
        <w:pStyle w:val="EndNoteBibliography"/>
      </w:pPr>
      <w:r w:rsidRPr="007B065E">
        <w:t>Zhang, W., J. A. Corwin, D. Copeland, J. Feusier, R. Eshbaugh, F. Chen, S. Atwell and D. J. Kliebenstein (2017). "Differential Canalization across Arabidopsis Defenses against Botrytis cinerea Genetic Variation."</w:t>
      </w:r>
    </w:p>
    <w:p w14:paraId="3C9E10A7" w14:textId="77777777" w:rsidR="007B065E" w:rsidRPr="007B065E" w:rsidRDefault="007B065E" w:rsidP="007B065E">
      <w:pPr>
        <w:pStyle w:val="EndNoteBibliography"/>
      </w:pPr>
      <w:r w:rsidRPr="007B065E">
        <w:t xml:space="preserve">Zhou, X. and M. Stephens (2012). "Genome-wide efficient mixed-model analysis for association studies." </w:t>
      </w:r>
      <w:r w:rsidRPr="007B065E">
        <w:rPr>
          <w:u w:val="single"/>
        </w:rPr>
        <w:t>Nature genetics</w:t>
      </w:r>
      <w:r w:rsidRPr="007B065E">
        <w:t xml:space="preserve"> </w:t>
      </w:r>
      <w:r w:rsidRPr="007B065E">
        <w:rPr>
          <w:b/>
        </w:rPr>
        <w:t>44</w:t>
      </w:r>
      <w:r w:rsidRPr="007B065E">
        <w:t>(7): 821.</w:t>
      </w:r>
    </w:p>
    <w:p w14:paraId="74328801" w14:textId="77777777" w:rsidR="007B065E" w:rsidRPr="007B065E" w:rsidRDefault="007B065E" w:rsidP="007B065E">
      <w:pPr>
        <w:pStyle w:val="EndNoteBibliography"/>
      </w:pPr>
      <w:r w:rsidRPr="007B065E">
        <w:t xml:space="preserve">Zipfel, C., S. Robatzek, L. Navarro and E. J. Oakeley (2004). "Bacterial disease resistance in Arabidopsis through flagellin perception." </w:t>
      </w:r>
      <w:r w:rsidRPr="007B065E">
        <w:rPr>
          <w:u w:val="single"/>
        </w:rPr>
        <w:t>Nature</w:t>
      </w:r>
      <w:r w:rsidRPr="007B065E">
        <w:t xml:space="preserve"> </w:t>
      </w:r>
      <w:r w:rsidRPr="007B065E">
        <w:rPr>
          <w:b/>
        </w:rPr>
        <w:t>428</w:t>
      </w:r>
      <w:r w:rsidRPr="007B065E">
        <w:t>(6984): 764.</w:t>
      </w:r>
    </w:p>
    <w:p w14:paraId="6152287F" w14:textId="77777777" w:rsidR="007B065E" w:rsidRPr="007B065E" w:rsidRDefault="007B065E" w:rsidP="007B065E">
      <w:pPr>
        <w:pStyle w:val="EndNoteBibliography"/>
      </w:pPr>
      <w:r w:rsidRPr="007B065E">
        <w:lastRenderedPageBreak/>
        <w:t xml:space="preserve">Züst, T. and A. A. Agrawal (2017). "Trade-offs between plant growth and defense against insect herbivory: an emerging mechanistic synthesis." </w:t>
      </w:r>
      <w:r w:rsidRPr="007B065E">
        <w:rPr>
          <w:u w:val="single"/>
        </w:rPr>
        <w:t>Annual review of plant biology</w:t>
      </w:r>
      <w:r w:rsidRPr="007B065E">
        <w:t xml:space="preserve"> </w:t>
      </w:r>
      <w:r w:rsidRPr="007B065E">
        <w:rPr>
          <w:b/>
        </w:rPr>
        <w:t>68</w:t>
      </w:r>
      <w:r w:rsidRPr="007B065E">
        <w:t>: 513-534.</w:t>
      </w:r>
    </w:p>
    <w:p w14:paraId="4FDF3002" w14:textId="51987876"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9B90F8" w14:textId="77777777" w:rsidR="0056079C" w:rsidRDefault="0056079C" w:rsidP="00B770AF">
      <w:r>
        <w:separator/>
      </w:r>
    </w:p>
  </w:endnote>
  <w:endnote w:type="continuationSeparator" w:id="0">
    <w:p w14:paraId="3890140C" w14:textId="77777777" w:rsidR="0056079C" w:rsidRDefault="0056079C"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3C99F013" w:rsidR="004526A2" w:rsidRDefault="004526A2">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2A87802D" w14:textId="77777777" w:rsidR="004526A2" w:rsidRDefault="004526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5539B" w14:textId="77777777" w:rsidR="0056079C" w:rsidRDefault="0056079C" w:rsidP="00B770AF">
      <w:r>
        <w:separator/>
      </w:r>
    </w:p>
  </w:footnote>
  <w:footnote w:type="continuationSeparator" w:id="0">
    <w:p w14:paraId="7849071C" w14:textId="77777777" w:rsidR="0056079C" w:rsidRDefault="0056079C"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8&lt;/item&gt;&lt;item&gt;589&lt;/item&gt;&lt;item&gt;590&lt;/item&gt;&lt;item&gt;593&lt;/item&gt;&lt;item&gt;594&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5030A"/>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00F1"/>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1F96"/>
    <w:rsid w:val="001D275E"/>
    <w:rsid w:val="001D3CDA"/>
    <w:rsid w:val="001D4286"/>
    <w:rsid w:val="001D4F8D"/>
    <w:rsid w:val="001D7B0D"/>
    <w:rsid w:val="001D7E8D"/>
    <w:rsid w:val="001E0D39"/>
    <w:rsid w:val="001E4A5F"/>
    <w:rsid w:val="001F21B6"/>
    <w:rsid w:val="001F2695"/>
    <w:rsid w:val="001F318E"/>
    <w:rsid w:val="001F3C31"/>
    <w:rsid w:val="001F3E05"/>
    <w:rsid w:val="001F46F8"/>
    <w:rsid w:val="001F4FA6"/>
    <w:rsid w:val="00200F30"/>
    <w:rsid w:val="00201913"/>
    <w:rsid w:val="00205DCE"/>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41FD"/>
    <w:rsid w:val="00234632"/>
    <w:rsid w:val="00236995"/>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63E6"/>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71AF"/>
    <w:rsid w:val="005F7408"/>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E60"/>
    <w:rsid w:val="0090670B"/>
    <w:rsid w:val="00907A4A"/>
    <w:rsid w:val="00913826"/>
    <w:rsid w:val="0091385C"/>
    <w:rsid w:val="00915683"/>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7788"/>
    <w:rsid w:val="00961651"/>
    <w:rsid w:val="00962D87"/>
    <w:rsid w:val="00963B8C"/>
    <w:rsid w:val="009661E5"/>
    <w:rsid w:val="00967E64"/>
    <w:rsid w:val="009707C0"/>
    <w:rsid w:val="00970D99"/>
    <w:rsid w:val="00973ACC"/>
    <w:rsid w:val="00973F87"/>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4D1D"/>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6DA5"/>
    <w:rsid w:val="00E27E88"/>
    <w:rsid w:val="00E310BD"/>
    <w:rsid w:val="00E310DC"/>
    <w:rsid w:val="00E32AA9"/>
    <w:rsid w:val="00E33AB3"/>
    <w:rsid w:val="00E35BD9"/>
    <w:rsid w:val="00E3776C"/>
    <w:rsid w:val="00E37CED"/>
    <w:rsid w:val="00E4049F"/>
    <w:rsid w:val="00E41145"/>
    <w:rsid w:val="00E4166C"/>
    <w:rsid w:val="00E4188C"/>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72CD"/>
    <w:rsid w:val="00ED17B2"/>
    <w:rsid w:val="00ED1C13"/>
    <w:rsid w:val="00ED45DB"/>
    <w:rsid w:val="00EE114F"/>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hyperlink" Target="http://www.broadinstitute.org/"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8" Type="http://schemas.openxmlformats.org/officeDocument/2006/relationships/image" Target="media/image1.tiff"/><Relationship Id="rId51" Type="http://schemas.openxmlformats.org/officeDocument/2006/relationships/image" Target="media/image44.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F8F80-F76C-4E0D-A4D1-CA3B36D45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0915</Words>
  <Characters>11921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05-23T20:21:00Z</dcterms:created>
  <dcterms:modified xsi:type="dcterms:W3CDTF">2018-05-23T20:21:00Z</dcterms:modified>
</cp:coreProperties>
</file>